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DDB82" w14:textId="25C1A51D" w:rsidR="009D7485" w:rsidRPr="0037123F" w:rsidRDefault="5F94022F" w:rsidP="00E8522B">
      <w:pPr>
        <w:pStyle w:val="NoSpacing"/>
        <w:jc w:val="center"/>
      </w:pPr>
      <w:r>
        <w:rPr>
          <w:noProof/>
        </w:rPr>
        <w:drawing>
          <wp:inline distT="0" distB="0" distL="0" distR="0" wp14:anchorId="347D3849" wp14:editId="27428CD0">
            <wp:extent cx="1009650" cy="676275"/>
            <wp:effectExtent l="0" t="0" r="0" b="0"/>
            <wp:docPr id="19" name="Picture 10" descr="EU_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rcRect l="905" t="999"/>
                    <a:stretch>
                      <a:fillRect/>
                    </a:stretch>
                  </pic:blipFill>
                  <pic:spPr>
                    <a:xfrm>
                      <a:off x="0" y="0"/>
                      <a:ext cx="1009650" cy="676275"/>
                    </a:xfrm>
                    <a:prstGeom prst="rect">
                      <a:avLst/>
                    </a:prstGeom>
                  </pic:spPr>
                </pic:pic>
              </a:graphicData>
            </a:graphic>
          </wp:inline>
        </w:drawing>
      </w:r>
    </w:p>
    <w:p w14:paraId="0BAACC64" w14:textId="77777777" w:rsidR="009D7485" w:rsidRPr="00E8522B" w:rsidRDefault="009D7485" w:rsidP="00E8522B">
      <w:pPr>
        <w:pStyle w:val="firstpagetitles"/>
        <w:spacing w:line="240" w:lineRule="auto"/>
        <w:rPr>
          <w:rFonts w:cs="Arial"/>
        </w:rPr>
      </w:pPr>
      <w:r w:rsidRPr="00DF6E37">
        <w:rPr>
          <w:rFonts w:cs="Arial"/>
        </w:rPr>
        <w:t>H2020-LC-SC3-2018-ES-SCC</w:t>
      </w:r>
    </w:p>
    <w:p w14:paraId="326FDAB8" w14:textId="77777777" w:rsidR="009D7485" w:rsidRPr="00E8522B" w:rsidRDefault="009D7485" w:rsidP="00E8522B">
      <w:pPr>
        <w:pStyle w:val="firstpagetitles"/>
        <w:spacing w:line="240" w:lineRule="auto"/>
        <w:rPr>
          <w:rFonts w:cs="Arial"/>
        </w:rPr>
      </w:pPr>
      <w:r w:rsidRPr="00E8522B">
        <w:rPr>
          <w:rFonts w:cs="Arial"/>
        </w:rPr>
        <w:t>EUROPEAN COMMISSION</w:t>
      </w:r>
    </w:p>
    <w:p w14:paraId="08268147" w14:textId="77777777" w:rsidR="009D7485" w:rsidRPr="00E8522B" w:rsidRDefault="009D7485" w:rsidP="00E8522B">
      <w:pPr>
        <w:pStyle w:val="firstpagetitles"/>
        <w:spacing w:line="240" w:lineRule="auto"/>
        <w:rPr>
          <w:rFonts w:cs="Arial"/>
        </w:rPr>
      </w:pPr>
      <w:r w:rsidRPr="00E8522B">
        <w:rPr>
          <w:rFonts w:cs="Arial"/>
        </w:rPr>
        <w:t>Innovation and Networks Executive Agency</w:t>
      </w:r>
    </w:p>
    <w:p w14:paraId="7BE9FD30" w14:textId="4E33F30B" w:rsidR="009D7485" w:rsidRPr="00E8522B" w:rsidRDefault="009D7485" w:rsidP="00E8522B">
      <w:pPr>
        <w:pStyle w:val="firstpagetitles"/>
        <w:spacing w:line="240" w:lineRule="auto"/>
        <w:rPr>
          <w:rFonts w:cs="Arial"/>
        </w:rPr>
      </w:pPr>
      <w:r w:rsidRPr="00E8522B">
        <w:rPr>
          <w:rFonts w:cs="Arial"/>
        </w:rPr>
        <w:t>Grant agreement no. 824441</w:t>
      </w:r>
    </w:p>
    <w:p w14:paraId="5AA31578" w14:textId="3710CB25" w:rsidR="009D7485" w:rsidRPr="0037123F" w:rsidRDefault="00D00CF6" w:rsidP="00E8522B">
      <w:pPr>
        <w:spacing w:line="240" w:lineRule="auto"/>
        <w:jc w:val="center"/>
        <w:rPr>
          <w:noProof/>
          <w:lang w:eastAsia="el-GR"/>
        </w:rPr>
      </w:pPr>
      <w:r>
        <w:rPr>
          <w:rFonts w:cs="Arial"/>
          <w:noProof/>
          <w:lang w:val="it-IT" w:eastAsia="it-IT"/>
        </w:rPr>
        <w:drawing>
          <wp:inline distT="0" distB="0" distL="0" distR="0" wp14:anchorId="1E4FDB9B" wp14:editId="78A89DAD">
            <wp:extent cx="2668772" cy="108826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on_01_MUSE GRIDS.jpg"/>
                    <pic:cNvPicPr/>
                  </pic:nvPicPr>
                  <pic:blipFill rotWithShape="1">
                    <a:blip r:embed="rId12">
                      <a:extLst>
                        <a:ext uri="{28A0092B-C50C-407E-A947-70E740481C1C}">
                          <a14:useLocalDpi xmlns:a14="http://schemas.microsoft.com/office/drawing/2010/main" val="0"/>
                        </a:ext>
                      </a:extLst>
                    </a:blip>
                    <a:srcRect l="16248" t="26647" r="21725" b="36098"/>
                    <a:stretch/>
                  </pic:blipFill>
                  <pic:spPr bwMode="auto">
                    <a:xfrm>
                      <a:off x="0" y="0"/>
                      <a:ext cx="2679241" cy="1092532"/>
                    </a:xfrm>
                    <a:prstGeom prst="rect">
                      <a:avLst/>
                    </a:prstGeom>
                    <a:ln>
                      <a:noFill/>
                    </a:ln>
                    <a:extLst>
                      <a:ext uri="{53640926-AAD7-44D8-BBD7-CCE9431645EC}">
                        <a14:shadowObscured xmlns:a14="http://schemas.microsoft.com/office/drawing/2010/main"/>
                      </a:ext>
                    </a:extLst>
                  </pic:spPr>
                </pic:pic>
              </a:graphicData>
            </a:graphic>
          </wp:inline>
        </w:drawing>
      </w:r>
    </w:p>
    <w:p w14:paraId="194CDEB6" w14:textId="77777777" w:rsidR="000E1105" w:rsidRPr="00E8522B" w:rsidRDefault="000E1105" w:rsidP="00E8522B">
      <w:pPr>
        <w:spacing w:after="0" w:line="240" w:lineRule="auto"/>
        <w:jc w:val="center"/>
        <w:rPr>
          <w:rFonts w:ascii="Calibri" w:eastAsia="SimSun" w:hAnsi="Calibri" w:cs="Arial"/>
          <w:b/>
          <w:color w:val="002060"/>
          <w:sz w:val="40"/>
          <w:szCs w:val="40"/>
          <w:lang w:eastAsia="zh-CN"/>
        </w:rPr>
      </w:pPr>
      <w:r w:rsidRPr="00E8522B">
        <w:rPr>
          <w:rFonts w:ascii="Calibri" w:eastAsia="SimSun" w:hAnsi="Calibri" w:cs="Arial"/>
          <w:b/>
          <w:color w:val="002060"/>
          <w:sz w:val="40"/>
          <w:szCs w:val="40"/>
          <w:lang w:eastAsia="zh-CN"/>
        </w:rPr>
        <w:t>Multi Utilities Smart Energy GRIDS</w:t>
      </w:r>
    </w:p>
    <w:p w14:paraId="35089EB2" w14:textId="77777777" w:rsidR="000E1105" w:rsidRPr="00E8522B" w:rsidRDefault="000E1105" w:rsidP="00E8522B">
      <w:pPr>
        <w:spacing w:after="0" w:line="240" w:lineRule="auto"/>
        <w:jc w:val="center"/>
        <w:rPr>
          <w:rFonts w:ascii="Calibri" w:eastAsia="SimSun" w:hAnsi="Calibri" w:cs="Arial"/>
          <w:b/>
          <w:color w:val="002060"/>
          <w:sz w:val="40"/>
          <w:szCs w:val="40"/>
          <w:lang w:eastAsia="zh-CN"/>
        </w:rPr>
      </w:pPr>
    </w:p>
    <w:p w14:paraId="26BCDD72" w14:textId="77777777" w:rsidR="000E1105" w:rsidRPr="00E8522B" w:rsidRDefault="000E1105" w:rsidP="00E8522B">
      <w:pPr>
        <w:spacing w:after="0" w:line="240" w:lineRule="auto"/>
        <w:jc w:val="center"/>
        <w:rPr>
          <w:rFonts w:ascii="Calibri" w:eastAsia="SimSun" w:hAnsi="Calibri" w:cs="Arial"/>
          <w:b/>
          <w:color w:val="002060"/>
          <w:sz w:val="40"/>
          <w:szCs w:val="40"/>
          <w:lang w:eastAsia="zh-CN"/>
        </w:rPr>
      </w:pPr>
    </w:p>
    <w:p w14:paraId="6DED05F0" w14:textId="77777777" w:rsidR="003D590A" w:rsidRDefault="003D590A" w:rsidP="00DF6E37">
      <w:pPr>
        <w:spacing w:after="0" w:line="240" w:lineRule="auto"/>
        <w:jc w:val="center"/>
        <w:rPr>
          <w:rFonts w:ascii="Calibri" w:eastAsia="SimSun" w:hAnsi="Calibri" w:cs="Arial"/>
          <w:b/>
          <w:bCs/>
          <w:color w:val="000000"/>
          <w:sz w:val="36"/>
          <w:szCs w:val="36"/>
          <w:lang w:val="en-US" w:eastAsia="zh-CN"/>
        </w:rPr>
      </w:pPr>
      <w:r w:rsidRPr="003D590A">
        <w:rPr>
          <w:rFonts w:ascii="Calibri" w:eastAsia="SimSun" w:hAnsi="Calibri" w:cs="Arial"/>
          <w:b/>
          <w:bCs/>
          <w:color w:val="000000"/>
          <w:sz w:val="36"/>
          <w:szCs w:val="36"/>
          <w:lang w:val="en-US" w:eastAsia="zh-CN"/>
        </w:rPr>
        <w:t>WP3 – “Multiple energy grids planning tool”</w:t>
      </w:r>
    </w:p>
    <w:p w14:paraId="2B7A9903" w14:textId="60169A2C" w:rsidR="000E1105" w:rsidRDefault="003D590A" w:rsidP="00E8522B">
      <w:pPr>
        <w:spacing w:line="240" w:lineRule="auto"/>
        <w:jc w:val="center"/>
        <w:rPr>
          <w:rFonts w:ascii="Calibri" w:eastAsia="SimSun" w:hAnsi="Calibri" w:cs="Arial"/>
          <w:b/>
          <w:bCs/>
          <w:color w:val="000000"/>
          <w:sz w:val="36"/>
          <w:szCs w:val="36"/>
          <w:lang w:val="en-US" w:eastAsia="zh-CN"/>
        </w:rPr>
      </w:pPr>
      <w:r w:rsidRPr="003D590A">
        <w:rPr>
          <w:rFonts w:ascii="Calibri" w:eastAsia="SimSun" w:hAnsi="Calibri" w:cs="Arial"/>
          <w:b/>
          <w:bCs/>
          <w:color w:val="000000"/>
          <w:sz w:val="36"/>
          <w:szCs w:val="36"/>
          <w:lang w:val="en-US" w:eastAsia="zh-CN"/>
        </w:rPr>
        <w:t>D3.3 – Interaction of local energy grids in demonstration sites</w:t>
      </w:r>
    </w:p>
    <w:p w14:paraId="5EF43EF9" w14:textId="77777777" w:rsidR="00CD6B0B" w:rsidRPr="00E8522B" w:rsidRDefault="00CD6B0B" w:rsidP="00E8522B">
      <w:pPr>
        <w:spacing w:after="0" w:line="240" w:lineRule="auto"/>
        <w:jc w:val="center"/>
        <w:rPr>
          <w:rFonts w:ascii="Calibri" w:eastAsia="SimSun" w:hAnsi="Calibri" w:cs="Arial"/>
          <w:sz w:val="24"/>
          <w:szCs w:val="24"/>
          <w:lang w:eastAsia="zh-CN"/>
        </w:rPr>
      </w:pPr>
    </w:p>
    <w:p w14:paraId="5B20C26D" w14:textId="7EBE6B82" w:rsidR="00CD6B0B" w:rsidRPr="00E8522B" w:rsidRDefault="00CD6B0B" w:rsidP="00E8522B">
      <w:pPr>
        <w:spacing w:after="0" w:line="240" w:lineRule="auto"/>
        <w:jc w:val="center"/>
        <w:rPr>
          <w:rFonts w:ascii="Calibri" w:eastAsia="SimSun" w:hAnsi="Calibri" w:cs="Arial"/>
          <w:sz w:val="24"/>
          <w:szCs w:val="24"/>
          <w:lang w:eastAsia="zh-CN"/>
        </w:rPr>
      </w:pPr>
      <w:r w:rsidRPr="00E8522B">
        <w:rPr>
          <w:rFonts w:ascii="Calibri" w:eastAsia="SimSun" w:hAnsi="Calibri" w:cs="Arial"/>
          <w:sz w:val="24"/>
          <w:szCs w:val="24"/>
          <w:lang w:eastAsia="zh-CN"/>
        </w:rPr>
        <w:t xml:space="preserve">Due date of deliverable: </w:t>
      </w:r>
      <w:r w:rsidR="002C0B41" w:rsidRPr="0037123F">
        <w:t>31/10/2021</w:t>
      </w:r>
    </w:p>
    <w:p w14:paraId="12CFC5FD" w14:textId="36EC116E" w:rsidR="00CD6B0B" w:rsidRPr="00E8522B" w:rsidRDefault="00CD6B0B" w:rsidP="00E8522B">
      <w:pPr>
        <w:spacing w:after="0" w:line="240" w:lineRule="auto"/>
        <w:jc w:val="center"/>
        <w:rPr>
          <w:rFonts w:ascii="Calibri" w:eastAsia="SimSun" w:hAnsi="Calibri" w:cs="Arial"/>
          <w:sz w:val="24"/>
          <w:szCs w:val="24"/>
          <w:lang w:eastAsia="zh-CN"/>
        </w:rPr>
      </w:pPr>
      <w:r w:rsidRPr="00E8522B">
        <w:rPr>
          <w:rFonts w:ascii="Calibri" w:eastAsia="SimSun" w:hAnsi="Calibri" w:cs="Arial"/>
          <w:sz w:val="24"/>
          <w:szCs w:val="24"/>
          <w:lang w:eastAsia="zh-CN"/>
        </w:rPr>
        <w:t xml:space="preserve">Actual submission date: </w:t>
      </w:r>
      <w:r w:rsidR="002C0B41" w:rsidRPr="0037123F">
        <w:t>31/10/2021</w:t>
      </w:r>
    </w:p>
    <w:p w14:paraId="5BCA7F67" w14:textId="77777777" w:rsidR="00075B29" w:rsidRPr="00064D8D" w:rsidRDefault="00075B29" w:rsidP="00E8522B">
      <w:pPr>
        <w:spacing w:after="0" w:line="240" w:lineRule="auto"/>
        <w:rPr>
          <w:rFonts w:cs="Arial"/>
          <w:sz w:val="24"/>
          <w:szCs w:val="24"/>
        </w:rPr>
      </w:pPr>
    </w:p>
    <w:p w14:paraId="028679C0" w14:textId="2A2FFBDF" w:rsidR="00075B29" w:rsidRDefault="00075B29" w:rsidP="00065E9B">
      <w:pPr>
        <w:spacing w:after="0" w:line="240" w:lineRule="auto"/>
        <w:jc w:val="center"/>
        <w:rPr>
          <w:rFonts w:cs="Arial"/>
          <w:b/>
          <w:sz w:val="24"/>
          <w:szCs w:val="24"/>
        </w:rPr>
      </w:pPr>
      <w:r w:rsidRPr="00064D8D">
        <w:rPr>
          <w:rFonts w:cs="Arial"/>
          <w:b/>
          <w:sz w:val="24"/>
          <w:szCs w:val="24"/>
        </w:rPr>
        <w:t xml:space="preserve">Organisation name of lead contractor for this deliverable: </w:t>
      </w:r>
      <w:r>
        <w:rPr>
          <w:rFonts w:cs="Arial"/>
          <w:b/>
          <w:sz w:val="24"/>
          <w:szCs w:val="24"/>
        </w:rPr>
        <w:t>AAU</w:t>
      </w:r>
    </w:p>
    <w:p w14:paraId="0DDE5582" w14:textId="77777777" w:rsidR="003C3F2E" w:rsidRDefault="003C3F2E" w:rsidP="00E8522B">
      <w:pPr>
        <w:spacing w:after="0" w:line="240" w:lineRule="auto"/>
        <w:rPr>
          <w:rFonts w:cs="Arial"/>
          <w:b/>
          <w:sz w:val="24"/>
          <w:szCs w:val="24"/>
        </w:rPr>
      </w:pPr>
    </w:p>
    <w:p w14:paraId="3003AAC1" w14:textId="0DFCA005" w:rsidR="003C3F2E" w:rsidRPr="00065E9B" w:rsidRDefault="003C3F2E" w:rsidP="00065E9B">
      <w:pPr>
        <w:spacing w:after="0" w:line="240" w:lineRule="auto"/>
        <w:jc w:val="center"/>
        <w:rPr>
          <w:rFonts w:cs="Arial"/>
          <w:b/>
          <w:bCs/>
          <w:sz w:val="24"/>
          <w:szCs w:val="24"/>
        </w:rPr>
      </w:pPr>
      <w:r w:rsidRPr="00065E9B">
        <w:rPr>
          <w:rFonts w:cs="Arial"/>
          <w:b/>
          <w:bCs/>
          <w:sz w:val="24"/>
          <w:szCs w:val="24"/>
        </w:rPr>
        <w:t xml:space="preserve">Authors: Rasmus Magni Johannsen, Poul Alberg Østergaard, Sara Abd </w:t>
      </w:r>
      <w:proofErr w:type="spellStart"/>
      <w:r w:rsidRPr="00065E9B">
        <w:rPr>
          <w:rFonts w:cs="Arial"/>
          <w:b/>
          <w:bCs/>
          <w:sz w:val="24"/>
          <w:szCs w:val="24"/>
        </w:rPr>
        <w:t>Alla</w:t>
      </w:r>
      <w:proofErr w:type="spellEnd"/>
      <w:r w:rsidRPr="00065E9B">
        <w:rPr>
          <w:rFonts w:cs="Arial"/>
          <w:b/>
          <w:bCs/>
          <w:sz w:val="24"/>
          <w:szCs w:val="24"/>
        </w:rPr>
        <w:t xml:space="preserve">, Giorgio </w:t>
      </w:r>
      <w:proofErr w:type="spellStart"/>
      <w:r w:rsidRPr="00065E9B">
        <w:rPr>
          <w:rFonts w:cs="Arial"/>
          <w:b/>
          <w:bCs/>
          <w:sz w:val="24"/>
          <w:szCs w:val="24"/>
        </w:rPr>
        <w:t>Bonvicini</w:t>
      </w:r>
      <w:proofErr w:type="spellEnd"/>
      <w:r w:rsidRPr="00065E9B">
        <w:rPr>
          <w:rFonts w:cs="Arial"/>
          <w:b/>
          <w:bCs/>
          <w:sz w:val="24"/>
          <w:szCs w:val="24"/>
        </w:rPr>
        <w:t>, Steffen Nielsen, Diana Carolina Moreno Saltos, Peter Sorknæs</w:t>
      </w:r>
    </w:p>
    <w:p w14:paraId="7BF95A5E" w14:textId="77777777" w:rsidR="00075B29" w:rsidRPr="00064D8D" w:rsidRDefault="00075B29" w:rsidP="00E8522B">
      <w:pPr>
        <w:spacing w:after="0" w:line="240" w:lineRule="auto"/>
        <w:rPr>
          <w:rFonts w:cs="Arial"/>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5"/>
        <w:gridCol w:w="7257"/>
        <w:gridCol w:w="988"/>
      </w:tblGrid>
      <w:tr w:rsidR="00075B29" w:rsidRPr="00064D8D" w14:paraId="0B6F6465" w14:textId="77777777" w:rsidTr="007D3DBF">
        <w:tc>
          <w:tcPr>
            <w:tcW w:w="5000" w:type="pct"/>
            <w:gridSpan w:val="3"/>
          </w:tcPr>
          <w:p w14:paraId="280CBB05" w14:textId="77777777" w:rsidR="00075B29" w:rsidRPr="009B14D4" w:rsidRDefault="00075B29" w:rsidP="00E8522B">
            <w:pPr>
              <w:spacing w:after="0" w:line="240" w:lineRule="auto"/>
              <w:rPr>
                <w:rFonts w:cs="Arial"/>
                <w:b/>
                <w:sz w:val="24"/>
                <w:szCs w:val="24"/>
              </w:rPr>
            </w:pPr>
            <w:r w:rsidRPr="009B14D4">
              <w:rPr>
                <w:rFonts w:cs="Arial"/>
                <w:b/>
                <w:sz w:val="24"/>
                <w:szCs w:val="24"/>
              </w:rPr>
              <w:t xml:space="preserve">Dissemination Level </w:t>
            </w:r>
            <w:r w:rsidRPr="009B14D4">
              <w:rPr>
                <w:rFonts w:cs="Arial"/>
                <w:b/>
                <w:color w:val="002060"/>
                <w:sz w:val="24"/>
                <w:szCs w:val="24"/>
              </w:rPr>
              <w:t>(Specify with “X” the appropriate level)</w:t>
            </w:r>
          </w:p>
        </w:tc>
      </w:tr>
      <w:tr w:rsidR="00075B29" w:rsidRPr="00064D8D" w14:paraId="77474942" w14:textId="77777777" w:rsidTr="007D3DBF">
        <w:tc>
          <w:tcPr>
            <w:tcW w:w="450" w:type="pct"/>
          </w:tcPr>
          <w:p w14:paraId="4B6B254C" w14:textId="77777777" w:rsidR="00075B29" w:rsidRPr="009B14D4" w:rsidRDefault="00075B29" w:rsidP="00E8522B">
            <w:pPr>
              <w:spacing w:after="0" w:line="240" w:lineRule="auto"/>
              <w:rPr>
                <w:rFonts w:cs="Arial"/>
                <w:b/>
                <w:sz w:val="24"/>
                <w:szCs w:val="24"/>
              </w:rPr>
            </w:pPr>
            <w:r w:rsidRPr="009B14D4">
              <w:rPr>
                <w:rFonts w:cs="Arial"/>
                <w:b/>
                <w:sz w:val="24"/>
                <w:szCs w:val="24"/>
              </w:rPr>
              <w:t>CO</w:t>
            </w:r>
          </w:p>
        </w:tc>
        <w:tc>
          <w:tcPr>
            <w:tcW w:w="4005" w:type="pct"/>
          </w:tcPr>
          <w:p w14:paraId="6882ADB2" w14:textId="77777777" w:rsidR="00075B29" w:rsidRPr="009B14D4" w:rsidRDefault="00075B29" w:rsidP="00E8522B">
            <w:pPr>
              <w:spacing w:after="0" w:line="240" w:lineRule="auto"/>
              <w:rPr>
                <w:rFonts w:cs="Arial"/>
                <w:sz w:val="24"/>
                <w:szCs w:val="24"/>
              </w:rPr>
            </w:pPr>
            <w:r w:rsidRPr="009B14D4">
              <w:rPr>
                <w:rFonts w:cs="Arial"/>
                <w:sz w:val="24"/>
                <w:szCs w:val="24"/>
              </w:rPr>
              <w:t>Confidential</w:t>
            </w:r>
          </w:p>
        </w:tc>
        <w:tc>
          <w:tcPr>
            <w:tcW w:w="545" w:type="pct"/>
          </w:tcPr>
          <w:p w14:paraId="784E84BD" w14:textId="77777777" w:rsidR="00075B29" w:rsidRPr="009B14D4" w:rsidRDefault="00075B29" w:rsidP="00E8522B">
            <w:pPr>
              <w:spacing w:after="0" w:line="240" w:lineRule="auto"/>
              <w:jc w:val="center"/>
              <w:rPr>
                <w:rFonts w:cs="Arial"/>
                <w:sz w:val="24"/>
                <w:szCs w:val="24"/>
              </w:rPr>
            </w:pPr>
          </w:p>
        </w:tc>
      </w:tr>
      <w:tr w:rsidR="00075B29" w:rsidRPr="00064D8D" w14:paraId="76D5BA06" w14:textId="77777777" w:rsidTr="007D3DBF">
        <w:trPr>
          <w:trHeight w:val="298"/>
        </w:trPr>
        <w:tc>
          <w:tcPr>
            <w:tcW w:w="450" w:type="pct"/>
          </w:tcPr>
          <w:p w14:paraId="04D259E6" w14:textId="77777777" w:rsidR="00075B29" w:rsidRPr="009B14D4" w:rsidRDefault="00075B29" w:rsidP="00E8522B">
            <w:pPr>
              <w:spacing w:after="0" w:line="240" w:lineRule="auto"/>
              <w:rPr>
                <w:rFonts w:cs="Arial"/>
                <w:b/>
                <w:sz w:val="24"/>
                <w:szCs w:val="24"/>
              </w:rPr>
            </w:pPr>
            <w:r>
              <w:rPr>
                <w:rFonts w:cs="Arial"/>
                <w:b/>
                <w:sz w:val="24"/>
                <w:szCs w:val="24"/>
              </w:rPr>
              <w:t>PU</w:t>
            </w:r>
          </w:p>
        </w:tc>
        <w:tc>
          <w:tcPr>
            <w:tcW w:w="4005" w:type="pct"/>
          </w:tcPr>
          <w:p w14:paraId="14CF75D8" w14:textId="77777777" w:rsidR="00075B29" w:rsidRPr="0033282B" w:rsidRDefault="00075B29" w:rsidP="00E8522B">
            <w:pPr>
              <w:spacing w:after="0" w:line="240" w:lineRule="auto"/>
              <w:rPr>
                <w:rFonts w:cs="Arial"/>
                <w:sz w:val="24"/>
                <w:szCs w:val="24"/>
              </w:rPr>
            </w:pPr>
            <w:r w:rsidRPr="0033282B">
              <w:rPr>
                <w:rFonts w:cs="Arial"/>
                <w:sz w:val="24"/>
                <w:szCs w:val="24"/>
              </w:rPr>
              <w:t>Public</w:t>
            </w:r>
            <w:r w:rsidRPr="0033282B">
              <w:rPr>
                <w:rFonts w:cs="Arial"/>
                <w:sz w:val="24"/>
                <w:szCs w:val="24"/>
              </w:rPr>
              <w:tab/>
            </w:r>
          </w:p>
        </w:tc>
        <w:tc>
          <w:tcPr>
            <w:tcW w:w="545" w:type="pct"/>
          </w:tcPr>
          <w:p w14:paraId="75E8962A" w14:textId="657A7FFA" w:rsidR="00075B29" w:rsidRPr="009B14D4" w:rsidRDefault="00075B29" w:rsidP="00E8522B">
            <w:pPr>
              <w:spacing w:after="0" w:line="240" w:lineRule="auto"/>
              <w:jc w:val="center"/>
              <w:rPr>
                <w:rFonts w:cs="Arial"/>
                <w:sz w:val="24"/>
                <w:szCs w:val="24"/>
              </w:rPr>
            </w:pPr>
            <w:r>
              <w:rPr>
                <w:rFonts w:cs="Arial"/>
                <w:sz w:val="24"/>
                <w:szCs w:val="24"/>
              </w:rPr>
              <w:t>X</w:t>
            </w:r>
          </w:p>
        </w:tc>
      </w:tr>
    </w:tbl>
    <w:p w14:paraId="7EF27744" w14:textId="77777777" w:rsidR="007D3DBF" w:rsidRDefault="007D3DBF" w:rsidP="007D3DBF">
      <w:pPr>
        <w:spacing w:after="0" w:line="240" w:lineRule="auto"/>
        <w:rPr>
          <w:rFonts w:cs="Arial"/>
        </w:rPr>
      </w:pPr>
    </w:p>
    <w:p w14:paraId="36D6684F" w14:textId="77777777" w:rsidR="007D3DBF" w:rsidRPr="0084385A" w:rsidRDefault="007D3DBF" w:rsidP="007D3DBF">
      <w:pPr>
        <w:spacing w:after="0" w:line="240" w:lineRule="auto"/>
        <w:rPr>
          <w:rFonts w:cs="Arial"/>
        </w:rPr>
      </w:pPr>
    </w:p>
    <w:p w14:paraId="5A6C7B3C" w14:textId="77777777" w:rsidR="007D3DBF" w:rsidRPr="0084385A" w:rsidRDefault="007D3DBF" w:rsidP="007D3DBF">
      <w:pPr>
        <w:spacing w:after="0" w:line="240" w:lineRule="auto"/>
        <w:rPr>
          <w:rFonts w:cs="Arial"/>
          <w:sz w:val="28"/>
          <w:szCs w:val="28"/>
        </w:rPr>
      </w:pPr>
      <w:r w:rsidRPr="0084385A">
        <w:rPr>
          <w:rFonts w:cs="Arial"/>
          <w:sz w:val="28"/>
          <w:szCs w:val="28"/>
        </w:rPr>
        <w:t>Project Contractual Details</w:t>
      </w:r>
    </w:p>
    <w:tbl>
      <w:tblPr>
        <w:tblW w:w="5010" w:type="pct"/>
        <w:jc w:val="center"/>
        <w:tblBorders>
          <w:top w:val="single" w:sz="12" w:space="0" w:color="000000"/>
          <w:left w:val="single" w:sz="12" w:space="0" w:color="000000"/>
          <w:bottom w:val="single" w:sz="12" w:space="0" w:color="000000"/>
          <w:right w:val="single" w:sz="12" w:space="0" w:color="000000"/>
        </w:tblBorders>
        <w:tblCellMar>
          <w:left w:w="85" w:type="dxa"/>
          <w:right w:w="85" w:type="dxa"/>
        </w:tblCellMar>
        <w:tblLook w:val="01E0" w:firstRow="1" w:lastRow="1" w:firstColumn="1" w:lastColumn="1" w:noHBand="0" w:noVBand="0"/>
      </w:tblPr>
      <w:tblGrid>
        <w:gridCol w:w="2565"/>
        <w:gridCol w:w="4058"/>
        <w:gridCol w:w="2435"/>
      </w:tblGrid>
      <w:tr w:rsidR="007D3DBF" w:rsidRPr="0084385A" w14:paraId="20F0AD99" w14:textId="77777777" w:rsidTr="00A230C7">
        <w:trPr>
          <w:jc w:val="center"/>
        </w:trPr>
        <w:tc>
          <w:tcPr>
            <w:tcW w:w="2605" w:type="dxa"/>
            <w:vAlign w:val="center"/>
          </w:tcPr>
          <w:p w14:paraId="0EC09327" w14:textId="77777777" w:rsidR="007D3DBF" w:rsidRPr="0084385A" w:rsidRDefault="007D3DBF" w:rsidP="007D3DBF">
            <w:pPr>
              <w:spacing w:after="0" w:line="240" w:lineRule="auto"/>
              <w:rPr>
                <w:rFonts w:cs="Arial"/>
                <w:b/>
              </w:rPr>
            </w:pPr>
            <w:r w:rsidRPr="0084385A">
              <w:rPr>
                <w:rFonts w:cs="Arial"/>
                <w:b/>
              </w:rPr>
              <w:t>Project Title</w:t>
            </w:r>
          </w:p>
        </w:tc>
        <w:tc>
          <w:tcPr>
            <w:tcW w:w="6653" w:type="dxa"/>
            <w:gridSpan w:val="2"/>
            <w:vAlign w:val="center"/>
          </w:tcPr>
          <w:p w14:paraId="0CD9F74B" w14:textId="77777777" w:rsidR="007D3DBF" w:rsidRPr="0084385A" w:rsidRDefault="007D3DBF" w:rsidP="007D3DBF">
            <w:pPr>
              <w:spacing w:after="0" w:line="240" w:lineRule="auto"/>
              <w:rPr>
                <w:rFonts w:cs="Arial"/>
              </w:rPr>
            </w:pPr>
            <w:r w:rsidRPr="00FB5E6A">
              <w:rPr>
                <w:rFonts w:cs="Arial"/>
              </w:rPr>
              <w:t>Multi Utilities Smart Energy GRIDS</w:t>
            </w:r>
          </w:p>
        </w:tc>
      </w:tr>
      <w:tr w:rsidR="007D3DBF" w:rsidRPr="0084385A" w14:paraId="2B3CF7F6" w14:textId="77777777" w:rsidTr="00A230C7">
        <w:trPr>
          <w:jc w:val="center"/>
        </w:trPr>
        <w:tc>
          <w:tcPr>
            <w:tcW w:w="2605" w:type="dxa"/>
            <w:vAlign w:val="center"/>
          </w:tcPr>
          <w:p w14:paraId="4C4086A5" w14:textId="77777777" w:rsidR="007D3DBF" w:rsidRPr="0084385A" w:rsidRDefault="007D3DBF" w:rsidP="007D3DBF">
            <w:pPr>
              <w:spacing w:after="0" w:line="240" w:lineRule="auto"/>
              <w:rPr>
                <w:rFonts w:cs="Arial"/>
                <w:b/>
              </w:rPr>
            </w:pPr>
            <w:r w:rsidRPr="0084385A">
              <w:rPr>
                <w:rFonts w:cs="Arial"/>
                <w:b/>
              </w:rPr>
              <w:t>Project Acronym</w:t>
            </w:r>
          </w:p>
        </w:tc>
        <w:tc>
          <w:tcPr>
            <w:tcW w:w="4152" w:type="dxa"/>
            <w:vAlign w:val="center"/>
          </w:tcPr>
          <w:p w14:paraId="627A4D64" w14:textId="77777777" w:rsidR="007D3DBF" w:rsidRPr="0084385A" w:rsidRDefault="007D3DBF" w:rsidP="007D3DBF">
            <w:pPr>
              <w:spacing w:after="0" w:line="240" w:lineRule="auto"/>
              <w:rPr>
                <w:rFonts w:cs="Arial"/>
              </w:rPr>
            </w:pPr>
            <w:r>
              <w:rPr>
                <w:rFonts w:cs="Arial"/>
              </w:rPr>
              <w:t>MUSE GRIDS</w:t>
            </w:r>
          </w:p>
        </w:tc>
        <w:tc>
          <w:tcPr>
            <w:tcW w:w="2501" w:type="dxa"/>
            <w:vMerge w:val="restart"/>
            <w:vAlign w:val="center"/>
          </w:tcPr>
          <w:p w14:paraId="08F7F349" w14:textId="77777777" w:rsidR="007D3DBF" w:rsidRPr="0084385A" w:rsidRDefault="007D3DBF" w:rsidP="007D3DBF">
            <w:pPr>
              <w:spacing w:after="0" w:line="240" w:lineRule="auto"/>
              <w:jc w:val="center"/>
              <w:rPr>
                <w:rFonts w:cs="Arial"/>
                <w:noProof/>
              </w:rPr>
            </w:pPr>
          </w:p>
        </w:tc>
      </w:tr>
      <w:tr w:rsidR="007D3DBF" w:rsidRPr="0084385A" w14:paraId="31AE4CB8" w14:textId="77777777" w:rsidTr="00A230C7">
        <w:trPr>
          <w:jc w:val="center"/>
        </w:trPr>
        <w:tc>
          <w:tcPr>
            <w:tcW w:w="2605" w:type="dxa"/>
            <w:vAlign w:val="center"/>
          </w:tcPr>
          <w:p w14:paraId="5D0153EF" w14:textId="77777777" w:rsidR="007D3DBF" w:rsidRPr="0084385A" w:rsidRDefault="007D3DBF" w:rsidP="007D3DBF">
            <w:pPr>
              <w:spacing w:after="0" w:line="240" w:lineRule="auto"/>
              <w:rPr>
                <w:rFonts w:cs="Arial"/>
                <w:b/>
                <w:noProof/>
              </w:rPr>
            </w:pPr>
            <w:r w:rsidRPr="0084385A">
              <w:rPr>
                <w:rFonts w:cs="Arial"/>
                <w:b/>
                <w:noProof/>
              </w:rPr>
              <w:t>Grant Agreement No.</w:t>
            </w:r>
          </w:p>
        </w:tc>
        <w:tc>
          <w:tcPr>
            <w:tcW w:w="4152" w:type="dxa"/>
            <w:vAlign w:val="center"/>
          </w:tcPr>
          <w:p w14:paraId="16FDE12D" w14:textId="77777777" w:rsidR="007D3DBF" w:rsidRPr="0084385A" w:rsidRDefault="007D3DBF" w:rsidP="007D3DBF">
            <w:pPr>
              <w:spacing w:after="0" w:line="240" w:lineRule="auto"/>
              <w:rPr>
                <w:rFonts w:cs="Arial"/>
                <w:noProof/>
              </w:rPr>
            </w:pPr>
            <w:r w:rsidRPr="00FB5E6A">
              <w:rPr>
                <w:rFonts w:cs="Arial"/>
                <w:noProof/>
              </w:rPr>
              <w:t>824441</w:t>
            </w:r>
          </w:p>
        </w:tc>
        <w:tc>
          <w:tcPr>
            <w:tcW w:w="2501" w:type="dxa"/>
            <w:vMerge/>
            <w:vAlign w:val="center"/>
          </w:tcPr>
          <w:p w14:paraId="24B43DA9" w14:textId="77777777" w:rsidR="007D3DBF" w:rsidRPr="0084385A" w:rsidRDefault="007D3DBF" w:rsidP="007D3DBF">
            <w:pPr>
              <w:spacing w:after="0" w:line="240" w:lineRule="auto"/>
              <w:rPr>
                <w:rFonts w:cs="Arial"/>
                <w:noProof/>
              </w:rPr>
            </w:pPr>
          </w:p>
        </w:tc>
      </w:tr>
      <w:tr w:rsidR="007D3DBF" w:rsidRPr="0084385A" w14:paraId="101001D3" w14:textId="77777777" w:rsidTr="00A230C7">
        <w:trPr>
          <w:jc w:val="center"/>
        </w:trPr>
        <w:tc>
          <w:tcPr>
            <w:tcW w:w="2605" w:type="dxa"/>
            <w:vAlign w:val="center"/>
          </w:tcPr>
          <w:p w14:paraId="06C1FDE6" w14:textId="77777777" w:rsidR="007D3DBF" w:rsidRPr="0084385A" w:rsidRDefault="007D3DBF" w:rsidP="007D3DBF">
            <w:pPr>
              <w:spacing w:after="0" w:line="240" w:lineRule="auto"/>
              <w:rPr>
                <w:rFonts w:cs="Arial"/>
                <w:b/>
                <w:noProof/>
              </w:rPr>
            </w:pPr>
            <w:r w:rsidRPr="0084385A">
              <w:rPr>
                <w:rFonts w:cs="Arial"/>
                <w:b/>
                <w:noProof/>
              </w:rPr>
              <w:t>Project Start Date</w:t>
            </w:r>
          </w:p>
        </w:tc>
        <w:tc>
          <w:tcPr>
            <w:tcW w:w="4152" w:type="dxa"/>
            <w:vAlign w:val="center"/>
          </w:tcPr>
          <w:p w14:paraId="5B3605DE" w14:textId="77777777" w:rsidR="007D3DBF" w:rsidRPr="0084385A" w:rsidRDefault="007D3DBF" w:rsidP="007D3DBF">
            <w:pPr>
              <w:spacing w:after="0" w:line="240" w:lineRule="auto"/>
              <w:rPr>
                <w:rFonts w:cs="Arial"/>
              </w:rPr>
            </w:pPr>
            <w:r>
              <w:rPr>
                <w:rFonts w:cs="Arial"/>
              </w:rPr>
              <w:t>01-11-2018</w:t>
            </w:r>
          </w:p>
        </w:tc>
        <w:tc>
          <w:tcPr>
            <w:tcW w:w="2501" w:type="dxa"/>
            <w:vMerge/>
            <w:vAlign w:val="center"/>
          </w:tcPr>
          <w:p w14:paraId="428C0105" w14:textId="77777777" w:rsidR="007D3DBF" w:rsidRPr="0084385A" w:rsidRDefault="007D3DBF" w:rsidP="007D3DBF">
            <w:pPr>
              <w:spacing w:after="0" w:line="240" w:lineRule="auto"/>
              <w:rPr>
                <w:rFonts w:cs="Arial"/>
              </w:rPr>
            </w:pPr>
          </w:p>
        </w:tc>
      </w:tr>
      <w:tr w:rsidR="007D3DBF" w:rsidRPr="0084385A" w14:paraId="6E379FD5" w14:textId="77777777" w:rsidTr="00A230C7">
        <w:trPr>
          <w:jc w:val="center"/>
        </w:trPr>
        <w:tc>
          <w:tcPr>
            <w:tcW w:w="2605" w:type="dxa"/>
            <w:vAlign w:val="center"/>
          </w:tcPr>
          <w:p w14:paraId="5122A96F" w14:textId="77777777" w:rsidR="007D3DBF" w:rsidRPr="0084385A" w:rsidRDefault="007D3DBF" w:rsidP="007D3DBF">
            <w:pPr>
              <w:spacing w:after="0" w:line="240" w:lineRule="auto"/>
              <w:rPr>
                <w:rFonts w:cs="Arial"/>
                <w:b/>
              </w:rPr>
            </w:pPr>
            <w:r w:rsidRPr="0084385A">
              <w:rPr>
                <w:rFonts w:cs="Arial"/>
                <w:b/>
                <w:noProof/>
              </w:rPr>
              <w:t>Project End Date</w:t>
            </w:r>
          </w:p>
        </w:tc>
        <w:tc>
          <w:tcPr>
            <w:tcW w:w="4152" w:type="dxa"/>
            <w:vAlign w:val="center"/>
          </w:tcPr>
          <w:p w14:paraId="39CAE07D" w14:textId="77777777" w:rsidR="007D3DBF" w:rsidRPr="0084385A" w:rsidRDefault="007D3DBF" w:rsidP="007D3DBF">
            <w:pPr>
              <w:spacing w:after="0" w:line="240" w:lineRule="auto"/>
              <w:rPr>
                <w:rFonts w:cs="Arial"/>
              </w:rPr>
            </w:pPr>
            <w:r w:rsidRPr="0084385A">
              <w:rPr>
                <w:rFonts w:cs="Arial"/>
              </w:rPr>
              <w:t>3</w:t>
            </w:r>
            <w:r>
              <w:rPr>
                <w:rFonts w:cs="Arial"/>
              </w:rPr>
              <w:t>1</w:t>
            </w:r>
            <w:r w:rsidRPr="0084385A">
              <w:rPr>
                <w:rFonts w:cs="Arial"/>
              </w:rPr>
              <w:t>-</w:t>
            </w:r>
            <w:r>
              <w:rPr>
                <w:rFonts w:cs="Arial"/>
              </w:rPr>
              <w:t>10</w:t>
            </w:r>
            <w:r w:rsidRPr="0084385A">
              <w:rPr>
                <w:rFonts w:cs="Arial"/>
              </w:rPr>
              <w:t>-202</w:t>
            </w:r>
            <w:r>
              <w:rPr>
                <w:rFonts w:cs="Arial"/>
              </w:rPr>
              <w:t>2</w:t>
            </w:r>
          </w:p>
        </w:tc>
        <w:tc>
          <w:tcPr>
            <w:tcW w:w="2501" w:type="dxa"/>
            <w:vMerge/>
            <w:vAlign w:val="center"/>
          </w:tcPr>
          <w:p w14:paraId="3712FB18" w14:textId="77777777" w:rsidR="007D3DBF" w:rsidRPr="0084385A" w:rsidRDefault="007D3DBF" w:rsidP="007D3DBF">
            <w:pPr>
              <w:spacing w:after="0" w:line="240" w:lineRule="auto"/>
              <w:rPr>
                <w:rFonts w:cs="Arial"/>
              </w:rPr>
            </w:pPr>
          </w:p>
        </w:tc>
      </w:tr>
      <w:tr w:rsidR="007D3DBF" w:rsidRPr="0084385A" w14:paraId="34F2CDD9" w14:textId="77777777" w:rsidTr="00A230C7">
        <w:trPr>
          <w:jc w:val="center"/>
        </w:trPr>
        <w:tc>
          <w:tcPr>
            <w:tcW w:w="2605" w:type="dxa"/>
            <w:vAlign w:val="center"/>
          </w:tcPr>
          <w:p w14:paraId="66FB9F98" w14:textId="77777777" w:rsidR="007D3DBF" w:rsidRPr="0084385A" w:rsidRDefault="007D3DBF" w:rsidP="007D3DBF">
            <w:pPr>
              <w:spacing w:after="0" w:line="240" w:lineRule="auto"/>
              <w:rPr>
                <w:rFonts w:cs="Arial"/>
                <w:b/>
                <w:noProof/>
              </w:rPr>
            </w:pPr>
            <w:r w:rsidRPr="0084385A">
              <w:rPr>
                <w:rFonts w:cs="Arial"/>
                <w:b/>
                <w:noProof/>
              </w:rPr>
              <w:t>Duration</w:t>
            </w:r>
          </w:p>
        </w:tc>
        <w:tc>
          <w:tcPr>
            <w:tcW w:w="4152" w:type="dxa"/>
            <w:vAlign w:val="center"/>
          </w:tcPr>
          <w:p w14:paraId="5E2675BD" w14:textId="77777777" w:rsidR="007D3DBF" w:rsidRPr="0084385A" w:rsidRDefault="007D3DBF" w:rsidP="007D3DBF">
            <w:pPr>
              <w:spacing w:after="0" w:line="240" w:lineRule="auto"/>
              <w:rPr>
                <w:rFonts w:cs="Arial"/>
              </w:rPr>
            </w:pPr>
            <w:r w:rsidRPr="0084385A">
              <w:rPr>
                <w:rFonts w:cs="Arial"/>
              </w:rPr>
              <w:t>48 months</w:t>
            </w:r>
          </w:p>
        </w:tc>
        <w:tc>
          <w:tcPr>
            <w:tcW w:w="2501" w:type="dxa"/>
            <w:vMerge/>
            <w:vAlign w:val="center"/>
          </w:tcPr>
          <w:p w14:paraId="047FC69B" w14:textId="77777777" w:rsidR="007D3DBF" w:rsidRPr="0084385A" w:rsidRDefault="007D3DBF" w:rsidP="007D3DBF">
            <w:pPr>
              <w:spacing w:after="0" w:line="240" w:lineRule="auto"/>
              <w:rPr>
                <w:rFonts w:cs="Arial"/>
              </w:rPr>
            </w:pPr>
          </w:p>
        </w:tc>
      </w:tr>
      <w:tr w:rsidR="007D3DBF" w:rsidRPr="0084385A" w14:paraId="75CB224F" w14:textId="77777777" w:rsidTr="00A230C7">
        <w:trPr>
          <w:jc w:val="center"/>
        </w:trPr>
        <w:tc>
          <w:tcPr>
            <w:tcW w:w="6757" w:type="dxa"/>
            <w:gridSpan w:val="2"/>
            <w:vAlign w:val="center"/>
          </w:tcPr>
          <w:p w14:paraId="61CFD7BF" w14:textId="77777777" w:rsidR="007D3DBF" w:rsidRPr="0084385A" w:rsidRDefault="007D3DBF" w:rsidP="007D3DBF">
            <w:pPr>
              <w:spacing w:after="0" w:line="240" w:lineRule="auto"/>
              <w:rPr>
                <w:rFonts w:cs="Arial"/>
              </w:rPr>
            </w:pPr>
            <w:r w:rsidRPr="0084385A">
              <w:rPr>
                <w:rFonts w:cs="Arial"/>
              </w:rPr>
              <w:t>Supplementary notes:</w:t>
            </w:r>
          </w:p>
          <w:p w14:paraId="7D949306" w14:textId="77777777" w:rsidR="007D3DBF" w:rsidRPr="0084385A" w:rsidRDefault="007D3DBF" w:rsidP="007D3DBF">
            <w:pPr>
              <w:spacing w:after="0" w:line="240" w:lineRule="auto"/>
              <w:ind w:right="-457"/>
              <w:rPr>
                <w:rFonts w:cs="Arial"/>
              </w:rPr>
            </w:pPr>
            <w:r w:rsidRPr="0084385A">
              <w:rPr>
                <w:rFonts w:cs="Arial"/>
              </w:rPr>
              <w:t xml:space="preserve">This document is only for use among the Partners of </w:t>
            </w:r>
            <w:r>
              <w:rPr>
                <w:rFonts w:cs="Arial"/>
              </w:rPr>
              <w:t>MUSE GRIDS</w:t>
            </w:r>
          </w:p>
        </w:tc>
        <w:tc>
          <w:tcPr>
            <w:tcW w:w="2501" w:type="dxa"/>
            <w:vMerge/>
            <w:vAlign w:val="center"/>
          </w:tcPr>
          <w:p w14:paraId="47D948D0" w14:textId="77777777" w:rsidR="007D3DBF" w:rsidRPr="0084385A" w:rsidRDefault="007D3DBF" w:rsidP="007D3DBF">
            <w:pPr>
              <w:spacing w:after="0" w:line="240" w:lineRule="auto"/>
              <w:rPr>
                <w:rFonts w:cs="Arial"/>
              </w:rPr>
            </w:pPr>
          </w:p>
        </w:tc>
      </w:tr>
    </w:tbl>
    <w:p w14:paraId="0CF02D3C" w14:textId="77777777" w:rsidR="007D3DBF" w:rsidRPr="0084385A" w:rsidRDefault="007D3DBF" w:rsidP="007D3DBF">
      <w:pPr>
        <w:spacing w:after="0" w:line="240" w:lineRule="auto"/>
        <w:rPr>
          <w:rFonts w:ascii="Tahoma" w:hAnsi="Tahoma" w:cs="Tahoma"/>
        </w:rPr>
        <w:sectPr w:rsidR="007D3DBF" w:rsidRPr="0084385A" w:rsidSect="00A230C7">
          <w:headerReference w:type="even" r:id="rId13"/>
          <w:footerReference w:type="default" r:id="rId14"/>
          <w:headerReference w:type="first" r:id="rId15"/>
          <w:pgSz w:w="11906" w:h="16838" w:code="9"/>
          <w:pgMar w:top="1134" w:right="1418" w:bottom="1418" w:left="1418" w:header="709" w:footer="709" w:gutter="0"/>
          <w:cols w:space="708"/>
          <w:docGrid w:linePitch="360"/>
        </w:sectPr>
      </w:pPr>
    </w:p>
    <w:sdt>
      <w:sdtPr>
        <w:rPr>
          <w:rFonts w:asciiTheme="minorHAnsi" w:eastAsiaTheme="minorHAnsi" w:hAnsiTheme="minorHAnsi" w:cstheme="minorBidi"/>
          <w:b w:val="0"/>
          <w:color w:val="auto"/>
          <w:sz w:val="22"/>
          <w:szCs w:val="22"/>
        </w:rPr>
        <w:id w:val="1561672470"/>
        <w:docPartObj>
          <w:docPartGallery w:val="Table of Contents"/>
          <w:docPartUnique/>
        </w:docPartObj>
      </w:sdtPr>
      <w:sdtEndPr>
        <w:rPr>
          <w:bCs/>
          <w:noProof/>
        </w:rPr>
      </w:sdtEndPr>
      <w:sdtContent>
        <w:p w14:paraId="7F6645CB" w14:textId="110AEB64" w:rsidR="00952882" w:rsidRPr="003D01F9" w:rsidRDefault="00952882" w:rsidP="00DF6E37">
          <w:pPr>
            <w:pStyle w:val="TOCHeading"/>
          </w:pPr>
          <w:r w:rsidRPr="00DF6E37">
            <w:t>Table of contents</w:t>
          </w:r>
        </w:p>
        <w:p w14:paraId="589F8209" w14:textId="5AE53468" w:rsidR="00065E9B" w:rsidRDefault="00952882">
          <w:pPr>
            <w:pStyle w:val="TOC1"/>
            <w:rPr>
              <w:rFonts w:eastAsiaTheme="minorEastAsia"/>
              <w:noProof/>
              <w:lang w:eastAsia="en-GB"/>
            </w:rPr>
          </w:pPr>
          <w:r w:rsidRPr="0037123F">
            <w:fldChar w:fldCharType="begin"/>
          </w:r>
          <w:r w:rsidRPr="0037123F">
            <w:instrText xml:space="preserve"> TOC \o "1-3" \h \z \u </w:instrText>
          </w:r>
          <w:r w:rsidRPr="0037123F">
            <w:fldChar w:fldCharType="separate"/>
          </w:r>
          <w:hyperlink w:anchor="_Toc86149948" w:history="1">
            <w:r w:rsidR="00065E9B" w:rsidRPr="00BA44CE">
              <w:rPr>
                <w:rStyle w:val="Hyperlink"/>
                <w:noProof/>
              </w:rPr>
              <w:t>1</w:t>
            </w:r>
            <w:r w:rsidR="00065E9B">
              <w:rPr>
                <w:rFonts w:eastAsiaTheme="minorEastAsia"/>
                <w:noProof/>
                <w:lang w:eastAsia="en-GB"/>
              </w:rPr>
              <w:tab/>
            </w:r>
            <w:r w:rsidR="00065E9B" w:rsidRPr="00BA44CE">
              <w:rPr>
                <w:rStyle w:val="Hyperlink"/>
                <w:noProof/>
              </w:rPr>
              <w:t>Background</w:t>
            </w:r>
            <w:r w:rsidR="00065E9B">
              <w:rPr>
                <w:noProof/>
                <w:webHidden/>
              </w:rPr>
              <w:tab/>
            </w:r>
            <w:r w:rsidR="00065E9B">
              <w:rPr>
                <w:noProof/>
                <w:webHidden/>
              </w:rPr>
              <w:fldChar w:fldCharType="begin"/>
            </w:r>
            <w:r w:rsidR="00065E9B">
              <w:rPr>
                <w:noProof/>
                <w:webHidden/>
              </w:rPr>
              <w:instrText xml:space="preserve"> PAGEREF _Toc86149948 \h </w:instrText>
            </w:r>
            <w:r w:rsidR="00065E9B">
              <w:rPr>
                <w:noProof/>
                <w:webHidden/>
              </w:rPr>
            </w:r>
            <w:r w:rsidR="00065E9B">
              <w:rPr>
                <w:noProof/>
                <w:webHidden/>
              </w:rPr>
              <w:fldChar w:fldCharType="separate"/>
            </w:r>
            <w:r w:rsidR="00065E9B">
              <w:rPr>
                <w:noProof/>
                <w:webHidden/>
              </w:rPr>
              <w:t>4</w:t>
            </w:r>
            <w:r w:rsidR="00065E9B">
              <w:rPr>
                <w:noProof/>
                <w:webHidden/>
              </w:rPr>
              <w:fldChar w:fldCharType="end"/>
            </w:r>
          </w:hyperlink>
        </w:p>
        <w:p w14:paraId="7A4C7978" w14:textId="78B38DFC" w:rsidR="00065E9B" w:rsidRDefault="00E86B58">
          <w:pPr>
            <w:pStyle w:val="TOC1"/>
            <w:rPr>
              <w:rFonts w:eastAsiaTheme="minorEastAsia"/>
              <w:noProof/>
              <w:lang w:eastAsia="en-GB"/>
            </w:rPr>
          </w:pPr>
          <w:hyperlink w:anchor="_Toc86149949" w:history="1">
            <w:r w:rsidR="00065E9B" w:rsidRPr="00BA44CE">
              <w:rPr>
                <w:rStyle w:val="Hyperlink"/>
                <w:noProof/>
              </w:rPr>
              <w:t>2</w:t>
            </w:r>
            <w:r w:rsidR="00065E9B">
              <w:rPr>
                <w:rFonts w:eastAsiaTheme="minorEastAsia"/>
                <w:noProof/>
                <w:lang w:eastAsia="en-GB"/>
              </w:rPr>
              <w:tab/>
            </w:r>
            <w:r w:rsidR="00065E9B" w:rsidRPr="00BA44CE">
              <w:rPr>
                <w:rStyle w:val="Hyperlink"/>
                <w:noProof/>
              </w:rPr>
              <w:t>Demo site: Osimo</w:t>
            </w:r>
            <w:r w:rsidR="00065E9B">
              <w:rPr>
                <w:noProof/>
                <w:webHidden/>
              </w:rPr>
              <w:tab/>
            </w:r>
            <w:r w:rsidR="00065E9B">
              <w:rPr>
                <w:noProof/>
                <w:webHidden/>
              </w:rPr>
              <w:fldChar w:fldCharType="begin"/>
            </w:r>
            <w:r w:rsidR="00065E9B">
              <w:rPr>
                <w:noProof/>
                <w:webHidden/>
              </w:rPr>
              <w:instrText xml:space="preserve"> PAGEREF _Toc86149949 \h </w:instrText>
            </w:r>
            <w:r w:rsidR="00065E9B">
              <w:rPr>
                <w:noProof/>
                <w:webHidden/>
              </w:rPr>
            </w:r>
            <w:r w:rsidR="00065E9B">
              <w:rPr>
                <w:noProof/>
                <w:webHidden/>
              </w:rPr>
              <w:fldChar w:fldCharType="separate"/>
            </w:r>
            <w:r w:rsidR="00065E9B">
              <w:rPr>
                <w:noProof/>
                <w:webHidden/>
              </w:rPr>
              <w:t>5</w:t>
            </w:r>
            <w:r w:rsidR="00065E9B">
              <w:rPr>
                <w:noProof/>
                <w:webHidden/>
              </w:rPr>
              <w:fldChar w:fldCharType="end"/>
            </w:r>
          </w:hyperlink>
        </w:p>
        <w:p w14:paraId="62DCE781" w14:textId="62467D04" w:rsidR="00065E9B" w:rsidRDefault="00E86B58">
          <w:pPr>
            <w:pStyle w:val="TOC2"/>
            <w:tabs>
              <w:tab w:val="left" w:pos="880"/>
              <w:tab w:val="right" w:leader="dot" w:pos="10194"/>
            </w:tabs>
            <w:rPr>
              <w:rFonts w:eastAsiaTheme="minorEastAsia"/>
              <w:noProof/>
              <w:lang w:eastAsia="en-GB"/>
            </w:rPr>
          </w:pPr>
          <w:hyperlink w:anchor="_Toc86149950" w:history="1">
            <w:r w:rsidR="00065E9B" w:rsidRPr="00BA44CE">
              <w:rPr>
                <w:rStyle w:val="Hyperlink"/>
                <w:noProof/>
              </w:rPr>
              <w:t>2.1</w:t>
            </w:r>
            <w:r w:rsidR="00065E9B">
              <w:rPr>
                <w:rFonts w:eastAsiaTheme="minorEastAsia"/>
                <w:noProof/>
                <w:lang w:eastAsia="en-GB"/>
              </w:rPr>
              <w:tab/>
            </w:r>
            <w:r w:rsidR="00065E9B" w:rsidRPr="00BA44CE">
              <w:rPr>
                <w:rStyle w:val="Hyperlink"/>
                <w:noProof/>
              </w:rPr>
              <w:t>The area</w:t>
            </w:r>
            <w:r w:rsidR="00065E9B">
              <w:rPr>
                <w:noProof/>
                <w:webHidden/>
              </w:rPr>
              <w:tab/>
            </w:r>
            <w:r w:rsidR="00065E9B">
              <w:rPr>
                <w:noProof/>
                <w:webHidden/>
              </w:rPr>
              <w:fldChar w:fldCharType="begin"/>
            </w:r>
            <w:r w:rsidR="00065E9B">
              <w:rPr>
                <w:noProof/>
                <w:webHidden/>
              </w:rPr>
              <w:instrText xml:space="preserve"> PAGEREF _Toc86149950 \h </w:instrText>
            </w:r>
            <w:r w:rsidR="00065E9B">
              <w:rPr>
                <w:noProof/>
                <w:webHidden/>
              </w:rPr>
            </w:r>
            <w:r w:rsidR="00065E9B">
              <w:rPr>
                <w:noProof/>
                <w:webHidden/>
              </w:rPr>
              <w:fldChar w:fldCharType="separate"/>
            </w:r>
            <w:r w:rsidR="00065E9B">
              <w:rPr>
                <w:noProof/>
                <w:webHidden/>
              </w:rPr>
              <w:t>5</w:t>
            </w:r>
            <w:r w:rsidR="00065E9B">
              <w:rPr>
                <w:noProof/>
                <w:webHidden/>
              </w:rPr>
              <w:fldChar w:fldCharType="end"/>
            </w:r>
          </w:hyperlink>
        </w:p>
        <w:p w14:paraId="4FAA23E4" w14:textId="5C01CBD1" w:rsidR="00065E9B" w:rsidRDefault="00E86B58">
          <w:pPr>
            <w:pStyle w:val="TOC2"/>
            <w:tabs>
              <w:tab w:val="left" w:pos="880"/>
              <w:tab w:val="right" w:leader="dot" w:pos="10194"/>
            </w:tabs>
            <w:rPr>
              <w:rFonts w:eastAsiaTheme="minorEastAsia"/>
              <w:noProof/>
              <w:lang w:eastAsia="en-GB"/>
            </w:rPr>
          </w:pPr>
          <w:hyperlink w:anchor="_Toc86149951" w:history="1">
            <w:r w:rsidR="00065E9B" w:rsidRPr="00BA44CE">
              <w:rPr>
                <w:rStyle w:val="Hyperlink"/>
                <w:noProof/>
              </w:rPr>
              <w:t>2.2</w:t>
            </w:r>
            <w:r w:rsidR="00065E9B">
              <w:rPr>
                <w:rFonts w:eastAsiaTheme="minorEastAsia"/>
                <w:noProof/>
                <w:lang w:eastAsia="en-GB"/>
              </w:rPr>
              <w:tab/>
            </w:r>
            <w:r w:rsidR="00065E9B" w:rsidRPr="00BA44CE">
              <w:rPr>
                <w:rStyle w:val="Hyperlink"/>
                <w:noProof/>
              </w:rPr>
              <w:t>Energy demands</w:t>
            </w:r>
            <w:r w:rsidR="00065E9B">
              <w:rPr>
                <w:noProof/>
                <w:webHidden/>
              </w:rPr>
              <w:tab/>
            </w:r>
            <w:r w:rsidR="00065E9B">
              <w:rPr>
                <w:noProof/>
                <w:webHidden/>
              </w:rPr>
              <w:fldChar w:fldCharType="begin"/>
            </w:r>
            <w:r w:rsidR="00065E9B">
              <w:rPr>
                <w:noProof/>
                <w:webHidden/>
              </w:rPr>
              <w:instrText xml:space="preserve"> PAGEREF _Toc86149951 \h </w:instrText>
            </w:r>
            <w:r w:rsidR="00065E9B">
              <w:rPr>
                <w:noProof/>
                <w:webHidden/>
              </w:rPr>
            </w:r>
            <w:r w:rsidR="00065E9B">
              <w:rPr>
                <w:noProof/>
                <w:webHidden/>
              </w:rPr>
              <w:fldChar w:fldCharType="separate"/>
            </w:r>
            <w:r w:rsidR="00065E9B">
              <w:rPr>
                <w:noProof/>
                <w:webHidden/>
              </w:rPr>
              <w:t>6</w:t>
            </w:r>
            <w:r w:rsidR="00065E9B">
              <w:rPr>
                <w:noProof/>
                <w:webHidden/>
              </w:rPr>
              <w:fldChar w:fldCharType="end"/>
            </w:r>
          </w:hyperlink>
        </w:p>
        <w:p w14:paraId="4D2FCE79" w14:textId="79477CB4" w:rsidR="00065E9B" w:rsidRDefault="00E86B58">
          <w:pPr>
            <w:pStyle w:val="TOC3"/>
            <w:tabs>
              <w:tab w:val="left" w:pos="1320"/>
              <w:tab w:val="right" w:leader="dot" w:pos="10194"/>
            </w:tabs>
            <w:rPr>
              <w:rFonts w:eastAsiaTheme="minorEastAsia"/>
              <w:noProof/>
              <w:lang w:eastAsia="en-GB"/>
            </w:rPr>
          </w:pPr>
          <w:hyperlink w:anchor="_Toc86149952" w:history="1">
            <w:r w:rsidR="00065E9B" w:rsidRPr="00BA44CE">
              <w:rPr>
                <w:rStyle w:val="Hyperlink"/>
                <w:noProof/>
              </w:rPr>
              <w:t>2.2.1</w:t>
            </w:r>
            <w:r w:rsidR="00065E9B">
              <w:rPr>
                <w:rFonts w:eastAsiaTheme="minorEastAsia"/>
                <w:noProof/>
                <w:lang w:eastAsia="en-GB"/>
              </w:rPr>
              <w:tab/>
            </w:r>
            <w:r w:rsidR="00065E9B" w:rsidRPr="00BA44CE">
              <w:rPr>
                <w:rStyle w:val="Hyperlink"/>
                <w:noProof/>
              </w:rPr>
              <w:t>Electricity</w:t>
            </w:r>
            <w:r w:rsidR="00065E9B">
              <w:rPr>
                <w:noProof/>
                <w:webHidden/>
              </w:rPr>
              <w:tab/>
            </w:r>
            <w:r w:rsidR="00065E9B">
              <w:rPr>
                <w:noProof/>
                <w:webHidden/>
              </w:rPr>
              <w:fldChar w:fldCharType="begin"/>
            </w:r>
            <w:r w:rsidR="00065E9B">
              <w:rPr>
                <w:noProof/>
                <w:webHidden/>
              </w:rPr>
              <w:instrText xml:space="preserve"> PAGEREF _Toc86149952 \h </w:instrText>
            </w:r>
            <w:r w:rsidR="00065E9B">
              <w:rPr>
                <w:noProof/>
                <w:webHidden/>
              </w:rPr>
            </w:r>
            <w:r w:rsidR="00065E9B">
              <w:rPr>
                <w:noProof/>
                <w:webHidden/>
              </w:rPr>
              <w:fldChar w:fldCharType="separate"/>
            </w:r>
            <w:r w:rsidR="00065E9B">
              <w:rPr>
                <w:noProof/>
                <w:webHidden/>
              </w:rPr>
              <w:t>6</w:t>
            </w:r>
            <w:r w:rsidR="00065E9B">
              <w:rPr>
                <w:noProof/>
                <w:webHidden/>
              </w:rPr>
              <w:fldChar w:fldCharType="end"/>
            </w:r>
          </w:hyperlink>
        </w:p>
        <w:p w14:paraId="3E10E055" w14:textId="47E5A1D5" w:rsidR="00065E9B" w:rsidRDefault="00E86B58">
          <w:pPr>
            <w:pStyle w:val="TOC3"/>
            <w:tabs>
              <w:tab w:val="left" w:pos="1320"/>
              <w:tab w:val="right" w:leader="dot" w:pos="10194"/>
            </w:tabs>
            <w:rPr>
              <w:rFonts w:eastAsiaTheme="minorEastAsia"/>
              <w:noProof/>
              <w:lang w:eastAsia="en-GB"/>
            </w:rPr>
          </w:pPr>
          <w:hyperlink w:anchor="_Toc86149953" w:history="1">
            <w:r w:rsidR="00065E9B" w:rsidRPr="00BA44CE">
              <w:rPr>
                <w:rStyle w:val="Hyperlink"/>
                <w:noProof/>
              </w:rPr>
              <w:t>2.2.2</w:t>
            </w:r>
            <w:r w:rsidR="00065E9B">
              <w:rPr>
                <w:rFonts w:eastAsiaTheme="minorEastAsia"/>
                <w:noProof/>
                <w:lang w:eastAsia="en-GB"/>
              </w:rPr>
              <w:tab/>
            </w:r>
            <w:r w:rsidR="00065E9B" w:rsidRPr="00BA44CE">
              <w:rPr>
                <w:rStyle w:val="Hyperlink"/>
                <w:noProof/>
              </w:rPr>
              <w:t>Heating and cooling</w:t>
            </w:r>
            <w:r w:rsidR="00065E9B">
              <w:rPr>
                <w:noProof/>
                <w:webHidden/>
              </w:rPr>
              <w:tab/>
            </w:r>
            <w:r w:rsidR="00065E9B">
              <w:rPr>
                <w:noProof/>
                <w:webHidden/>
              </w:rPr>
              <w:fldChar w:fldCharType="begin"/>
            </w:r>
            <w:r w:rsidR="00065E9B">
              <w:rPr>
                <w:noProof/>
                <w:webHidden/>
              </w:rPr>
              <w:instrText xml:space="preserve"> PAGEREF _Toc86149953 \h </w:instrText>
            </w:r>
            <w:r w:rsidR="00065E9B">
              <w:rPr>
                <w:noProof/>
                <w:webHidden/>
              </w:rPr>
            </w:r>
            <w:r w:rsidR="00065E9B">
              <w:rPr>
                <w:noProof/>
                <w:webHidden/>
              </w:rPr>
              <w:fldChar w:fldCharType="separate"/>
            </w:r>
            <w:r w:rsidR="00065E9B">
              <w:rPr>
                <w:noProof/>
                <w:webHidden/>
              </w:rPr>
              <w:t>7</w:t>
            </w:r>
            <w:r w:rsidR="00065E9B">
              <w:rPr>
                <w:noProof/>
                <w:webHidden/>
              </w:rPr>
              <w:fldChar w:fldCharType="end"/>
            </w:r>
          </w:hyperlink>
        </w:p>
        <w:p w14:paraId="287AF7B2" w14:textId="076E9D23" w:rsidR="00065E9B" w:rsidRDefault="00E86B58">
          <w:pPr>
            <w:pStyle w:val="TOC3"/>
            <w:tabs>
              <w:tab w:val="left" w:pos="1320"/>
              <w:tab w:val="right" w:leader="dot" w:pos="10194"/>
            </w:tabs>
            <w:rPr>
              <w:rFonts w:eastAsiaTheme="minorEastAsia"/>
              <w:noProof/>
              <w:lang w:eastAsia="en-GB"/>
            </w:rPr>
          </w:pPr>
          <w:hyperlink w:anchor="_Toc86149954" w:history="1">
            <w:r w:rsidR="00065E9B" w:rsidRPr="00BA44CE">
              <w:rPr>
                <w:rStyle w:val="Hyperlink"/>
                <w:noProof/>
              </w:rPr>
              <w:t>2.2.3</w:t>
            </w:r>
            <w:r w:rsidR="00065E9B">
              <w:rPr>
                <w:rFonts w:eastAsiaTheme="minorEastAsia"/>
                <w:noProof/>
                <w:lang w:eastAsia="en-GB"/>
              </w:rPr>
              <w:tab/>
            </w:r>
            <w:r w:rsidR="00065E9B" w:rsidRPr="00BA44CE">
              <w:rPr>
                <w:rStyle w:val="Hyperlink"/>
                <w:noProof/>
              </w:rPr>
              <w:t>Transport</w:t>
            </w:r>
            <w:r w:rsidR="00065E9B">
              <w:rPr>
                <w:noProof/>
                <w:webHidden/>
              </w:rPr>
              <w:tab/>
            </w:r>
            <w:r w:rsidR="00065E9B">
              <w:rPr>
                <w:noProof/>
                <w:webHidden/>
              </w:rPr>
              <w:fldChar w:fldCharType="begin"/>
            </w:r>
            <w:r w:rsidR="00065E9B">
              <w:rPr>
                <w:noProof/>
                <w:webHidden/>
              </w:rPr>
              <w:instrText xml:space="preserve"> PAGEREF _Toc86149954 \h </w:instrText>
            </w:r>
            <w:r w:rsidR="00065E9B">
              <w:rPr>
                <w:noProof/>
                <w:webHidden/>
              </w:rPr>
            </w:r>
            <w:r w:rsidR="00065E9B">
              <w:rPr>
                <w:noProof/>
                <w:webHidden/>
              </w:rPr>
              <w:fldChar w:fldCharType="separate"/>
            </w:r>
            <w:r w:rsidR="00065E9B">
              <w:rPr>
                <w:noProof/>
                <w:webHidden/>
              </w:rPr>
              <w:t>10</w:t>
            </w:r>
            <w:r w:rsidR="00065E9B">
              <w:rPr>
                <w:noProof/>
                <w:webHidden/>
              </w:rPr>
              <w:fldChar w:fldCharType="end"/>
            </w:r>
          </w:hyperlink>
        </w:p>
        <w:p w14:paraId="107D20D6" w14:textId="659528E7" w:rsidR="00065E9B" w:rsidRDefault="00E86B58">
          <w:pPr>
            <w:pStyle w:val="TOC3"/>
            <w:tabs>
              <w:tab w:val="left" w:pos="1320"/>
              <w:tab w:val="right" w:leader="dot" w:pos="10194"/>
            </w:tabs>
            <w:rPr>
              <w:rFonts w:eastAsiaTheme="minorEastAsia"/>
              <w:noProof/>
              <w:lang w:eastAsia="en-GB"/>
            </w:rPr>
          </w:pPr>
          <w:hyperlink w:anchor="_Toc86149955" w:history="1">
            <w:r w:rsidR="00065E9B" w:rsidRPr="00BA44CE">
              <w:rPr>
                <w:rStyle w:val="Hyperlink"/>
                <w:noProof/>
              </w:rPr>
              <w:t>2.2.4</w:t>
            </w:r>
            <w:r w:rsidR="00065E9B">
              <w:rPr>
                <w:rFonts w:eastAsiaTheme="minorEastAsia"/>
                <w:noProof/>
                <w:lang w:eastAsia="en-GB"/>
              </w:rPr>
              <w:tab/>
            </w:r>
            <w:r w:rsidR="00065E9B" w:rsidRPr="00BA44CE">
              <w:rPr>
                <w:rStyle w:val="Hyperlink"/>
                <w:noProof/>
              </w:rPr>
              <w:t>Industry</w:t>
            </w:r>
            <w:r w:rsidR="00065E9B">
              <w:rPr>
                <w:noProof/>
                <w:webHidden/>
              </w:rPr>
              <w:tab/>
            </w:r>
            <w:r w:rsidR="00065E9B">
              <w:rPr>
                <w:noProof/>
                <w:webHidden/>
              </w:rPr>
              <w:fldChar w:fldCharType="begin"/>
            </w:r>
            <w:r w:rsidR="00065E9B">
              <w:rPr>
                <w:noProof/>
                <w:webHidden/>
              </w:rPr>
              <w:instrText xml:space="preserve"> PAGEREF _Toc86149955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2B617BEC" w14:textId="74C5B16B" w:rsidR="00065E9B" w:rsidRDefault="00E86B58">
          <w:pPr>
            <w:pStyle w:val="TOC2"/>
            <w:tabs>
              <w:tab w:val="left" w:pos="880"/>
              <w:tab w:val="right" w:leader="dot" w:pos="10194"/>
            </w:tabs>
            <w:rPr>
              <w:rFonts w:eastAsiaTheme="minorEastAsia"/>
              <w:noProof/>
              <w:lang w:eastAsia="en-GB"/>
            </w:rPr>
          </w:pPr>
          <w:hyperlink w:anchor="_Toc86149956" w:history="1">
            <w:r w:rsidR="00065E9B" w:rsidRPr="00BA44CE">
              <w:rPr>
                <w:rStyle w:val="Hyperlink"/>
                <w:noProof/>
              </w:rPr>
              <w:t>2.3</w:t>
            </w:r>
            <w:r w:rsidR="00065E9B">
              <w:rPr>
                <w:rFonts w:eastAsiaTheme="minorEastAsia"/>
                <w:noProof/>
                <w:lang w:eastAsia="en-GB"/>
              </w:rPr>
              <w:tab/>
            </w:r>
            <w:r w:rsidR="00065E9B" w:rsidRPr="00BA44CE">
              <w:rPr>
                <w:rStyle w:val="Hyperlink"/>
                <w:noProof/>
              </w:rPr>
              <w:t>Energy supply</w:t>
            </w:r>
            <w:r w:rsidR="00065E9B">
              <w:rPr>
                <w:noProof/>
                <w:webHidden/>
              </w:rPr>
              <w:tab/>
            </w:r>
            <w:r w:rsidR="00065E9B">
              <w:rPr>
                <w:noProof/>
                <w:webHidden/>
              </w:rPr>
              <w:fldChar w:fldCharType="begin"/>
            </w:r>
            <w:r w:rsidR="00065E9B">
              <w:rPr>
                <w:noProof/>
                <w:webHidden/>
              </w:rPr>
              <w:instrText xml:space="preserve"> PAGEREF _Toc86149956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55DBDFD4" w14:textId="56702553" w:rsidR="00065E9B" w:rsidRDefault="00E86B58">
          <w:pPr>
            <w:pStyle w:val="TOC3"/>
            <w:tabs>
              <w:tab w:val="left" w:pos="1320"/>
              <w:tab w:val="right" w:leader="dot" w:pos="10194"/>
            </w:tabs>
            <w:rPr>
              <w:rFonts w:eastAsiaTheme="minorEastAsia"/>
              <w:noProof/>
              <w:lang w:eastAsia="en-GB"/>
            </w:rPr>
          </w:pPr>
          <w:hyperlink w:anchor="_Toc86149957" w:history="1">
            <w:r w:rsidR="00065E9B" w:rsidRPr="00BA44CE">
              <w:rPr>
                <w:rStyle w:val="Hyperlink"/>
                <w:noProof/>
              </w:rPr>
              <w:t>2.3.1</w:t>
            </w:r>
            <w:r w:rsidR="00065E9B">
              <w:rPr>
                <w:rFonts w:eastAsiaTheme="minorEastAsia"/>
                <w:noProof/>
                <w:lang w:eastAsia="en-GB"/>
              </w:rPr>
              <w:tab/>
            </w:r>
            <w:r w:rsidR="00065E9B" w:rsidRPr="00BA44CE">
              <w:rPr>
                <w:rStyle w:val="Hyperlink"/>
                <w:noProof/>
              </w:rPr>
              <w:t>Power plants</w:t>
            </w:r>
            <w:r w:rsidR="00065E9B">
              <w:rPr>
                <w:noProof/>
                <w:webHidden/>
              </w:rPr>
              <w:tab/>
            </w:r>
            <w:r w:rsidR="00065E9B">
              <w:rPr>
                <w:noProof/>
                <w:webHidden/>
              </w:rPr>
              <w:fldChar w:fldCharType="begin"/>
            </w:r>
            <w:r w:rsidR="00065E9B">
              <w:rPr>
                <w:noProof/>
                <w:webHidden/>
              </w:rPr>
              <w:instrText xml:space="preserve"> PAGEREF _Toc86149957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6F26B2B6" w14:textId="0FC1B8AD" w:rsidR="00065E9B" w:rsidRDefault="00E86B58">
          <w:pPr>
            <w:pStyle w:val="TOC3"/>
            <w:tabs>
              <w:tab w:val="left" w:pos="1320"/>
              <w:tab w:val="right" w:leader="dot" w:pos="10194"/>
            </w:tabs>
            <w:rPr>
              <w:rFonts w:eastAsiaTheme="minorEastAsia"/>
              <w:noProof/>
              <w:lang w:eastAsia="en-GB"/>
            </w:rPr>
          </w:pPr>
          <w:hyperlink w:anchor="_Toc86149958" w:history="1">
            <w:r w:rsidR="00065E9B" w:rsidRPr="00BA44CE">
              <w:rPr>
                <w:rStyle w:val="Hyperlink"/>
                <w:noProof/>
              </w:rPr>
              <w:t>2.3.2</w:t>
            </w:r>
            <w:r w:rsidR="00065E9B">
              <w:rPr>
                <w:rFonts w:eastAsiaTheme="minorEastAsia"/>
                <w:noProof/>
                <w:lang w:eastAsia="en-GB"/>
              </w:rPr>
              <w:tab/>
            </w:r>
            <w:r w:rsidR="00065E9B" w:rsidRPr="00BA44CE">
              <w:rPr>
                <w:rStyle w:val="Hyperlink"/>
                <w:noProof/>
              </w:rPr>
              <w:t>District heating</w:t>
            </w:r>
            <w:r w:rsidR="00065E9B">
              <w:rPr>
                <w:noProof/>
                <w:webHidden/>
              </w:rPr>
              <w:tab/>
            </w:r>
            <w:r w:rsidR="00065E9B">
              <w:rPr>
                <w:noProof/>
                <w:webHidden/>
              </w:rPr>
              <w:fldChar w:fldCharType="begin"/>
            </w:r>
            <w:r w:rsidR="00065E9B">
              <w:rPr>
                <w:noProof/>
                <w:webHidden/>
              </w:rPr>
              <w:instrText xml:space="preserve"> PAGEREF _Toc86149958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3AA2E322" w14:textId="49BACBCE" w:rsidR="00065E9B" w:rsidRDefault="00E86B58">
          <w:pPr>
            <w:pStyle w:val="TOC3"/>
            <w:tabs>
              <w:tab w:val="left" w:pos="1320"/>
              <w:tab w:val="right" w:leader="dot" w:pos="10194"/>
            </w:tabs>
            <w:rPr>
              <w:rFonts w:eastAsiaTheme="minorEastAsia"/>
              <w:noProof/>
              <w:lang w:eastAsia="en-GB"/>
            </w:rPr>
          </w:pPr>
          <w:hyperlink w:anchor="_Toc86149959" w:history="1">
            <w:r w:rsidR="00065E9B" w:rsidRPr="00BA44CE">
              <w:rPr>
                <w:rStyle w:val="Hyperlink"/>
                <w:noProof/>
              </w:rPr>
              <w:t>2.3.3</w:t>
            </w:r>
            <w:r w:rsidR="00065E9B">
              <w:rPr>
                <w:rFonts w:eastAsiaTheme="minorEastAsia"/>
                <w:noProof/>
                <w:lang w:eastAsia="en-GB"/>
              </w:rPr>
              <w:tab/>
            </w:r>
            <w:r w:rsidR="00065E9B" w:rsidRPr="00BA44CE">
              <w:rPr>
                <w:rStyle w:val="Hyperlink"/>
                <w:noProof/>
              </w:rPr>
              <w:t>Wind power</w:t>
            </w:r>
            <w:r w:rsidR="00065E9B">
              <w:rPr>
                <w:noProof/>
                <w:webHidden/>
              </w:rPr>
              <w:tab/>
            </w:r>
            <w:r w:rsidR="00065E9B">
              <w:rPr>
                <w:noProof/>
                <w:webHidden/>
              </w:rPr>
              <w:fldChar w:fldCharType="begin"/>
            </w:r>
            <w:r w:rsidR="00065E9B">
              <w:rPr>
                <w:noProof/>
                <w:webHidden/>
              </w:rPr>
              <w:instrText xml:space="preserve"> PAGEREF _Toc86149959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15F0624D" w14:textId="5B024473" w:rsidR="00065E9B" w:rsidRDefault="00E86B58">
          <w:pPr>
            <w:pStyle w:val="TOC3"/>
            <w:tabs>
              <w:tab w:val="left" w:pos="1320"/>
              <w:tab w:val="right" w:leader="dot" w:pos="10194"/>
            </w:tabs>
            <w:rPr>
              <w:rFonts w:eastAsiaTheme="minorEastAsia"/>
              <w:noProof/>
              <w:lang w:eastAsia="en-GB"/>
            </w:rPr>
          </w:pPr>
          <w:hyperlink w:anchor="_Toc86149960" w:history="1">
            <w:r w:rsidR="00065E9B" w:rsidRPr="00BA44CE">
              <w:rPr>
                <w:rStyle w:val="Hyperlink"/>
                <w:noProof/>
              </w:rPr>
              <w:t>2.3.4</w:t>
            </w:r>
            <w:r w:rsidR="00065E9B">
              <w:rPr>
                <w:rFonts w:eastAsiaTheme="minorEastAsia"/>
                <w:noProof/>
                <w:lang w:eastAsia="en-GB"/>
              </w:rPr>
              <w:tab/>
            </w:r>
            <w:r w:rsidR="00065E9B" w:rsidRPr="00BA44CE">
              <w:rPr>
                <w:rStyle w:val="Hyperlink"/>
                <w:noProof/>
              </w:rPr>
              <w:t>Photovoltaics</w:t>
            </w:r>
            <w:r w:rsidR="00065E9B">
              <w:rPr>
                <w:noProof/>
                <w:webHidden/>
              </w:rPr>
              <w:tab/>
            </w:r>
            <w:r w:rsidR="00065E9B">
              <w:rPr>
                <w:noProof/>
                <w:webHidden/>
              </w:rPr>
              <w:fldChar w:fldCharType="begin"/>
            </w:r>
            <w:r w:rsidR="00065E9B">
              <w:rPr>
                <w:noProof/>
                <w:webHidden/>
              </w:rPr>
              <w:instrText xml:space="preserve"> PAGEREF _Toc86149960 \h </w:instrText>
            </w:r>
            <w:r w:rsidR="00065E9B">
              <w:rPr>
                <w:noProof/>
                <w:webHidden/>
              </w:rPr>
            </w:r>
            <w:r w:rsidR="00065E9B">
              <w:rPr>
                <w:noProof/>
                <w:webHidden/>
              </w:rPr>
              <w:fldChar w:fldCharType="separate"/>
            </w:r>
            <w:r w:rsidR="00065E9B">
              <w:rPr>
                <w:noProof/>
                <w:webHidden/>
              </w:rPr>
              <w:t>11</w:t>
            </w:r>
            <w:r w:rsidR="00065E9B">
              <w:rPr>
                <w:noProof/>
                <w:webHidden/>
              </w:rPr>
              <w:fldChar w:fldCharType="end"/>
            </w:r>
          </w:hyperlink>
        </w:p>
        <w:p w14:paraId="41F7DA5F" w14:textId="3B93E981" w:rsidR="00065E9B" w:rsidRDefault="00E86B58">
          <w:pPr>
            <w:pStyle w:val="TOC3"/>
            <w:tabs>
              <w:tab w:val="left" w:pos="1320"/>
              <w:tab w:val="right" w:leader="dot" w:pos="10194"/>
            </w:tabs>
            <w:rPr>
              <w:rFonts w:eastAsiaTheme="minorEastAsia"/>
              <w:noProof/>
              <w:lang w:eastAsia="en-GB"/>
            </w:rPr>
          </w:pPr>
          <w:hyperlink w:anchor="_Toc86149961" w:history="1">
            <w:r w:rsidR="00065E9B" w:rsidRPr="00BA44CE">
              <w:rPr>
                <w:rStyle w:val="Hyperlink"/>
                <w:noProof/>
              </w:rPr>
              <w:t>2.3.5</w:t>
            </w:r>
            <w:r w:rsidR="00065E9B">
              <w:rPr>
                <w:rFonts w:eastAsiaTheme="minorEastAsia"/>
                <w:noProof/>
                <w:lang w:eastAsia="en-GB"/>
              </w:rPr>
              <w:tab/>
            </w:r>
            <w:r w:rsidR="00065E9B" w:rsidRPr="00BA44CE">
              <w:rPr>
                <w:rStyle w:val="Hyperlink"/>
                <w:noProof/>
              </w:rPr>
              <w:t>Hydropower</w:t>
            </w:r>
            <w:r w:rsidR="00065E9B">
              <w:rPr>
                <w:noProof/>
                <w:webHidden/>
              </w:rPr>
              <w:tab/>
            </w:r>
            <w:r w:rsidR="00065E9B">
              <w:rPr>
                <w:noProof/>
                <w:webHidden/>
              </w:rPr>
              <w:fldChar w:fldCharType="begin"/>
            </w:r>
            <w:r w:rsidR="00065E9B">
              <w:rPr>
                <w:noProof/>
                <w:webHidden/>
              </w:rPr>
              <w:instrText xml:space="preserve"> PAGEREF _Toc86149961 \h </w:instrText>
            </w:r>
            <w:r w:rsidR="00065E9B">
              <w:rPr>
                <w:noProof/>
                <w:webHidden/>
              </w:rPr>
            </w:r>
            <w:r w:rsidR="00065E9B">
              <w:rPr>
                <w:noProof/>
                <w:webHidden/>
              </w:rPr>
              <w:fldChar w:fldCharType="separate"/>
            </w:r>
            <w:r w:rsidR="00065E9B">
              <w:rPr>
                <w:noProof/>
                <w:webHidden/>
              </w:rPr>
              <w:t>12</w:t>
            </w:r>
            <w:r w:rsidR="00065E9B">
              <w:rPr>
                <w:noProof/>
                <w:webHidden/>
              </w:rPr>
              <w:fldChar w:fldCharType="end"/>
            </w:r>
          </w:hyperlink>
        </w:p>
        <w:p w14:paraId="5C814367" w14:textId="3DC67F76" w:rsidR="00065E9B" w:rsidRDefault="00E86B58">
          <w:pPr>
            <w:pStyle w:val="TOC2"/>
            <w:tabs>
              <w:tab w:val="left" w:pos="880"/>
              <w:tab w:val="right" w:leader="dot" w:pos="10194"/>
            </w:tabs>
            <w:rPr>
              <w:rFonts w:eastAsiaTheme="minorEastAsia"/>
              <w:noProof/>
              <w:lang w:eastAsia="en-GB"/>
            </w:rPr>
          </w:pPr>
          <w:hyperlink w:anchor="_Toc86149962" w:history="1">
            <w:r w:rsidR="00065E9B" w:rsidRPr="00BA44CE">
              <w:rPr>
                <w:rStyle w:val="Hyperlink"/>
                <w:noProof/>
              </w:rPr>
              <w:t>2.4</w:t>
            </w:r>
            <w:r w:rsidR="00065E9B">
              <w:rPr>
                <w:rFonts w:eastAsiaTheme="minorEastAsia"/>
                <w:noProof/>
                <w:lang w:eastAsia="en-GB"/>
              </w:rPr>
              <w:tab/>
            </w:r>
            <w:r w:rsidR="00065E9B" w:rsidRPr="00BA44CE">
              <w:rPr>
                <w:rStyle w:val="Hyperlink"/>
                <w:noProof/>
              </w:rPr>
              <w:t>Renewable energy potentials</w:t>
            </w:r>
            <w:r w:rsidR="00065E9B">
              <w:rPr>
                <w:noProof/>
                <w:webHidden/>
              </w:rPr>
              <w:tab/>
            </w:r>
            <w:r w:rsidR="00065E9B">
              <w:rPr>
                <w:noProof/>
                <w:webHidden/>
              </w:rPr>
              <w:fldChar w:fldCharType="begin"/>
            </w:r>
            <w:r w:rsidR="00065E9B">
              <w:rPr>
                <w:noProof/>
                <w:webHidden/>
              </w:rPr>
              <w:instrText xml:space="preserve"> PAGEREF _Toc86149962 \h </w:instrText>
            </w:r>
            <w:r w:rsidR="00065E9B">
              <w:rPr>
                <w:noProof/>
                <w:webHidden/>
              </w:rPr>
            </w:r>
            <w:r w:rsidR="00065E9B">
              <w:rPr>
                <w:noProof/>
                <w:webHidden/>
              </w:rPr>
              <w:fldChar w:fldCharType="separate"/>
            </w:r>
            <w:r w:rsidR="00065E9B">
              <w:rPr>
                <w:noProof/>
                <w:webHidden/>
              </w:rPr>
              <w:t>12</w:t>
            </w:r>
            <w:r w:rsidR="00065E9B">
              <w:rPr>
                <w:noProof/>
                <w:webHidden/>
              </w:rPr>
              <w:fldChar w:fldCharType="end"/>
            </w:r>
          </w:hyperlink>
        </w:p>
        <w:p w14:paraId="6603BEE7" w14:textId="5C60263D" w:rsidR="00065E9B" w:rsidRDefault="00E86B58">
          <w:pPr>
            <w:pStyle w:val="TOC3"/>
            <w:tabs>
              <w:tab w:val="left" w:pos="1320"/>
              <w:tab w:val="right" w:leader="dot" w:pos="10194"/>
            </w:tabs>
            <w:rPr>
              <w:rFonts w:eastAsiaTheme="minorEastAsia"/>
              <w:noProof/>
              <w:lang w:eastAsia="en-GB"/>
            </w:rPr>
          </w:pPr>
          <w:hyperlink w:anchor="_Toc86149963" w:history="1">
            <w:r w:rsidR="00065E9B" w:rsidRPr="00BA44CE">
              <w:rPr>
                <w:rStyle w:val="Hyperlink"/>
                <w:noProof/>
              </w:rPr>
              <w:t>2.4.1</w:t>
            </w:r>
            <w:r w:rsidR="00065E9B">
              <w:rPr>
                <w:rFonts w:eastAsiaTheme="minorEastAsia"/>
                <w:noProof/>
                <w:lang w:eastAsia="en-GB"/>
              </w:rPr>
              <w:tab/>
            </w:r>
            <w:r w:rsidR="00065E9B" w:rsidRPr="00BA44CE">
              <w:rPr>
                <w:rStyle w:val="Hyperlink"/>
                <w:noProof/>
              </w:rPr>
              <w:t>Wind</w:t>
            </w:r>
            <w:r w:rsidR="00065E9B">
              <w:rPr>
                <w:noProof/>
                <w:webHidden/>
              </w:rPr>
              <w:tab/>
            </w:r>
            <w:r w:rsidR="00065E9B">
              <w:rPr>
                <w:noProof/>
                <w:webHidden/>
              </w:rPr>
              <w:fldChar w:fldCharType="begin"/>
            </w:r>
            <w:r w:rsidR="00065E9B">
              <w:rPr>
                <w:noProof/>
                <w:webHidden/>
              </w:rPr>
              <w:instrText xml:space="preserve"> PAGEREF _Toc86149963 \h </w:instrText>
            </w:r>
            <w:r w:rsidR="00065E9B">
              <w:rPr>
                <w:noProof/>
                <w:webHidden/>
              </w:rPr>
            </w:r>
            <w:r w:rsidR="00065E9B">
              <w:rPr>
                <w:noProof/>
                <w:webHidden/>
              </w:rPr>
              <w:fldChar w:fldCharType="separate"/>
            </w:r>
            <w:r w:rsidR="00065E9B">
              <w:rPr>
                <w:noProof/>
                <w:webHidden/>
              </w:rPr>
              <w:t>13</w:t>
            </w:r>
            <w:r w:rsidR="00065E9B">
              <w:rPr>
                <w:noProof/>
                <w:webHidden/>
              </w:rPr>
              <w:fldChar w:fldCharType="end"/>
            </w:r>
          </w:hyperlink>
        </w:p>
        <w:p w14:paraId="38BF80C1" w14:textId="14024587" w:rsidR="00065E9B" w:rsidRDefault="00E86B58">
          <w:pPr>
            <w:pStyle w:val="TOC3"/>
            <w:tabs>
              <w:tab w:val="left" w:pos="1320"/>
              <w:tab w:val="right" w:leader="dot" w:pos="10194"/>
            </w:tabs>
            <w:rPr>
              <w:rFonts w:eastAsiaTheme="minorEastAsia"/>
              <w:noProof/>
              <w:lang w:eastAsia="en-GB"/>
            </w:rPr>
          </w:pPr>
          <w:hyperlink w:anchor="_Toc86149964" w:history="1">
            <w:r w:rsidR="00065E9B" w:rsidRPr="00BA44CE">
              <w:rPr>
                <w:rStyle w:val="Hyperlink"/>
                <w:noProof/>
              </w:rPr>
              <w:t>2.4.2</w:t>
            </w:r>
            <w:r w:rsidR="00065E9B">
              <w:rPr>
                <w:rFonts w:eastAsiaTheme="minorEastAsia"/>
                <w:noProof/>
                <w:lang w:eastAsia="en-GB"/>
              </w:rPr>
              <w:tab/>
            </w:r>
            <w:r w:rsidR="00065E9B" w:rsidRPr="00BA44CE">
              <w:rPr>
                <w:rStyle w:val="Hyperlink"/>
                <w:noProof/>
              </w:rPr>
              <w:t>Photovoltaics</w:t>
            </w:r>
            <w:r w:rsidR="00065E9B">
              <w:rPr>
                <w:noProof/>
                <w:webHidden/>
              </w:rPr>
              <w:tab/>
            </w:r>
            <w:r w:rsidR="00065E9B">
              <w:rPr>
                <w:noProof/>
                <w:webHidden/>
              </w:rPr>
              <w:fldChar w:fldCharType="begin"/>
            </w:r>
            <w:r w:rsidR="00065E9B">
              <w:rPr>
                <w:noProof/>
                <w:webHidden/>
              </w:rPr>
              <w:instrText xml:space="preserve"> PAGEREF _Toc86149964 \h </w:instrText>
            </w:r>
            <w:r w:rsidR="00065E9B">
              <w:rPr>
                <w:noProof/>
                <w:webHidden/>
              </w:rPr>
            </w:r>
            <w:r w:rsidR="00065E9B">
              <w:rPr>
                <w:noProof/>
                <w:webHidden/>
              </w:rPr>
              <w:fldChar w:fldCharType="separate"/>
            </w:r>
            <w:r w:rsidR="00065E9B">
              <w:rPr>
                <w:noProof/>
                <w:webHidden/>
              </w:rPr>
              <w:t>14</w:t>
            </w:r>
            <w:r w:rsidR="00065E9B">
              <w:rPr>
                <w:noProof/>
                <w:webHidden/>
              </w:rPr>
              <w:fldChar w:fldCharType="end"/>
            </w:r>
          </w:hyperlink>
        </w:p>
        <w:p w14:paraId="25BB47FA" w14:textId="5BECBB0B" w:rsidR="00065E9B" w:rsidRDefault="00E86B58">
          <w:pPr>
            <w:pStyle w:val="TOC3"/>
            <w:tabs>
              <w:tab w:val="left" w:pos="1320"/>
              <w:tab w:val="right" w:leader="dot" w:pos="10194"/>
            </w:tabs>
            <w:rPr>
              <w:rFonts w:eastAsiaTheme="minorEastAsia"/>
              <w:noProof/>
              <w:lang w:eastAsia="en-GB"/>
            </w:rPr>
          </w:pPr>
          <w:hyperlink w:anchor="_Toc86149965" w:history="1">
            <w:r w:rsidR="00065E9B" w:rsidRPr="00BA44CE">
              <w:rPr>
                <w:rStyle w:val="Hyperlink"/>
                <w:noProof/>
              </w:rPr>
              <w:t>2.4.3</w:t>
            </w:r>
            <w:r w:rsidR="00065E9B">
              <w:rPr>
                <w:rFonts w:eastAsiaTheme="minorEastAsia"/>
                <w:noProof/>
                <w:lang w:eastAsia="en-GB"/>
              </w:rPr>
              <w:tab/>
            </w:r>
            <w:r w:rsidR="00065E9B" w:rsidRPr="00BA44CE">
              <w:rPr>
                <w:rStyle w:val="Hyperlink"/>
                <w:noProof/>
              </w:rPr>
              <w:t>Biomass</w:t>
            </w:r>
            <w:r w:rsidR="00065E9B">
              <w:rPr>
                <w:noProof/>
                <w:webHidden/>
              </w:rPr>
              <w:tab/>
            </w:r>
            <w:r w:rsidR="00065E9B">
              <w:rPr>
                <w:noProof/>
                <w:webHidden/>
              </w:rPr>
              <w:fldChar w:fldCharType="begin"/>
            </w:r>
            <w:r w:rsidR="00065E9B">
              <w:rPr>
                <w:noProof/>
                <w:webHidden/>
              </w:rPr>
              <w:instrText xml:space="preserve"> PAGEREF _Toc86149965 \h </w:instrText>
            </w:r>
            <w:r w:rsidR="00065E9B">
              <w:rPr>
                <w:noProof/>
                <w:webHidden/>
              </w:rPr>
            </w:r>
            <w:r w:rsidR="00065E9B">
              <w:rPr>
                <w:noProof/>
                <w:webHidden/>
              </w:rPr>
              <w:fldChar w:fldCharType="separate"/>
            </w:r>
            <w:r w:rsidR="00065E9B">
              <w:rPr>
                <w:noProof/>
                <w:webHidden/>
              </w:rPr>
              <w:t>14</w:t>
            </w:r>
            <w:r w:rsidR="00065E9B">
              <w:rPr>
                <w:noProof/>
                <w:webHidden/>
              </w:rPr>
              <w:fldChar w:fldCharType="end"/>
            </w:r>
          </w:hyperlink>
        </w:p>
        <w:p w14:paraId="1CC50FD3" w14:textId="177D489B" w:rsidR="00065E9B" w:rsidRDefault="00E86B58">
          <w:pPr>
            <w:pStyle w:val="TOC3"/>
            <w:tabs>
              <w:tab w:val="left" w:pos="1320"/>
              <w:tab w:val="right" w:leader="dot" w:pos="10194"/>
            </w:tabs>
            <w:rPr>
              <w:rFonts w:eastAsiaTheme="minorEastAsia"/>
              <w:noProof/>
              <w:lang w:eastAsia="en-GB"/>
            </w:rPr>
          </w:pPr>
          <w:hyperlink w:anchor="_Toc86149966" w:history="1">
            <w:r w:rsidR="00065E9B" w:rsidRPr="00BA44CE">
              <w:rPr>
                <w:rStyle w:val="Hyperlink"/>
                <w:noProof/>
              </w:rPr>
              <w:t>2.4.4</w:t>
            </w:r>
            <w:r w:rsidR="00065E9B">
              <w:rPr>
                <w:rFonts w:eastAsiaTheme="minorEastAsia"/>
                <w:noProof/>
                <w:lang w:eastAsia="en-GB"/>
              </w:rPr>
              <w:tab/>
            </w:r>
            <w:r w:rsidR="00065E9B" w:rsidRPr="00BA44CE">
              <w:rPr>
                <w:rStyle w:val="Hyperlink"/>
                <w:noProof/>
              </w:rPr>
              <w:t>Geothermal</w:t>
            </w:r>
            <w:r w:rsidR="00065E9B">
              <w:rPr>
                <w:noProof/>
                <w:webHidden/>
              </w:rPr>
              <w:tab/>
            </w:r>
            <w:r w:rsidR="00065E9B">
              <w:rPr>
                <w:noProof/>
                <w:webHidden/>
              </w:rPr>
              <w:fldChar w:fldCharType="begin"/>
            </w:r>
            <w:r w:rsidR="00065E9B">
              <w:rPr>
                <w:noProof/>
                <w:webHidden/>
              </w:rPr>
              <w:instrText xml:space="preserve"> PAGEREF _Toc86149966 \h </w:instrText>
            </w:r>
            <w:r w:rsidR="00065E9B">
              <w:rPr>
                <w:noProof/>
                <w:webHidden/>
              </w:rPr>
            </w:r>
            <w:r w:rsidR="00065E9B">
              <w:rPr>
                <w:noProof/>
                <w:webHidden/>
              </w:rPr>
              <w:fldChar w:fldCharType="separate"/>
            </w:r>
            <w:r w:rsidR="00065E9B">
              <w:rPr>
                <w:noProof/>
                <w:webHidden/>
              </w:rPr>
              <w:t>16</w:t>
            </w:r>
            <w:r w:rsidR="00065E9B">
              <w:rPr>
                <w:noProof/>
                <w:webHidden/>
              </w:rPr>
              <w:fldChar w:fldCharType="end"/>
            </w:r>
          </w:hyperlink>
        </w:p>
        <w:p w14:paraId="4EFCC880" w14:textId="222D8570" w:rsidR="00065E9B" w:rsidRDefault="00E86B58">
          <w:pPr>
            <w:pStyle w:val="TOC3"/>
            <w:tabs>
              <w:tab w:val="left" w:pos="1320"/>
              <w:tab w:val="right" w:leader="dot" w:pos="10194"/>
            </w:tabs>
            <w:rPr>
              <w:rFonts w:eastAsiaTheme="minorEastAsia"/>
              <w:noProof/>
              <w:lang w:eastAsia="en-GB"/>
            </w:rPr>
          </w:pPr>
          <w:hyperlink w:anchor="_Toc86149967" w:history="1">
            <w:r w:rsidR="00065E9B" w:rsidRPr="00BA44CE">
              <w:rPr>
                <w:rStyle w:val="Hyperlink"/>
                <w:noProof/>
              </w:rPr>
              <w:t>2.4.5</w:t>
            </w:r>
            <w:r w:rsidR="00065E9B">
              <w:rPr>
                <w:rFonts w:eastAsiaTheme="minorEastAsia"/>
                <w:noProof/>
                <w:lang w:eastAsia="en-GB"/>
              </w:rPr>
              <w:tab/>
            </w:r>
            <w:r w:rsidR="00065E9B" w:rsidRPr="00BA44CE">
              <w:rPr>
                <w:rStyle w:val="Hyperlink"/>
                <w:noProof/>
              </w:rPr>
              <w:t>Industrial excess heat</w:t>
            </w:r>
            <w:r w:rsidR="00065E9B">
              <w:rPr>
                <w:noProof/>
                <w:webHidden/>
              </w:rPr>
              <w:tab/>
            </w:r>
            <w:r w:rsidR="00065E9B">
              <w:rPr>
                <w:noProof/>
                <w:webHidden/>
              </w:rPr>
              <w:fldChar w:fldCharType="begin"/>
            </w:r>
            <w:r w:rsidR="00065E9B">
              <w:rPr>
                <w:noProof/>
                <w:webHidden/>
              </w:rPr>
              <w:instrText xml:space="preserve"> PAGEREF _Toc86149967 \h </w:instrText>
            </w:r>
            <w:r w:rsidR="00065E9B">
              <w:rPr>
                <w:noProof/>
                <w:webHidden/>
              </w:rPr>
            </w:r>
            <w:r w:rsidR="00065E9B">
              <w:rPr>
                <w:noProof/>
                <w:webHidden/>
              </w:rPr>
              <w:fldChar w:fldCharType="separate"/>
            </w:r>
            <w:r w:rsidR="00065E9B">
              <w:rPr>
                <w:noProof/>
                <w:webHidden/>
              </w:rPr>
              <w:t>16</w:t>
            </w:r>
            <w:r w:rsidR="00065E9B">
              <w:rPr>
                <w:noProof/>
                <w:webHidden/>
              </w:rPr>
              <w:fldChar w:fldCharType="end"/>
            </w:r>
          </w:hyperlink>
        </w:p>
        <w:p w14:paraId="52A4AED7" w14:textId="276D69C6" w:rsidR="00065E9B" w:rsidRDefault="00E86B58">
          <w:pPr>
            <w:pStyle w:val="TOC2"/>
            <w:tabs>
              <w:tab w:val="left" w:pos="880"/>
              <w:tab w:val="right" w:leader="dot" w:pos="10194"/>
            </w:tabs>
            <w:rPr>
              <w:rFonts w:eastAsiaTheme="minorEastAsia"/>
              <w:noProof/>
              <w:lang w:eastAsia="en-GB"/>
            </w:rPr>
          </w:pPr>
          <w:hyperlink w:anchor="_Toc86149968" w:history="1">
            <w:r w:rsidR="00065E9B" w:rsidRPr="00BA44CE">
              <w:rPr>
                <w:rStyle w:val="Hyperlink"/>
                <w:noProof/>
              </w:rPr>
              <w:t>2.5</w:t>
            </w:r>
            <w:r w:rsidR="00065E9B">
              <w:rPr>
                <w:rFonts w:eastAsiaTheme="minorEastAsia"/>
                <w:noProof/>
                <w:lang w:eastAsia="en-GB"/>
              </w:rPr>
              <w:tab/>
            </w:r>
            <w:r w:rsidR="00065E9B" w:rsidRPr="00BA44CE">
              <w:rPr>
                <w:rStyle w:val="Hyperlink"/>
                <w:noProof/>
              </w:rPr>
              <w:t>Summary of demo site inputs</w:t>
            </w:r>
            <w:r w:rsidR="00065E9B">
              <w:rPr>
                <w:noProof/>
                <w:webHidden/>
              </w:rPr>
              <w:tab/>
            </w:r>
            <w:r w:rsidR="00065E9B">
              <w:rPr>
                <w:noProof/>
                <w:webHidden/>
              </w:rPr>
              <w:fldChar w:fldCharType="begin"/>
            </w:r>
            <w:r w:rsidR="00065E9B">
              <w:rPr>
                <w:noProof/>
                <w:webHidden/>
              </w:rPr>
              <w:instrText xml:space="preserve"> PAGEREF _Toc86149968 \h </w:instrText>
            </w:r>
            <w:r w:rsidR="00065E9B">
              <w:rPr>
                <w:noProof/>
                <w:webHidden/>
              </w:rPr>
            </w:r>
            <w:r w:rsidR="00065E9B">
              <w:rPr>
                <w:noProof/>
                <w:webHidden/>
              </w:rPr>
              <w:fldChar w:fldCharType="separate"/>
            </w:r>
            <w:r w:rsidR="00065E9B">
              <w:rPr>
                <w:noProof/>
                <w:webHidden/>
              </w:rPr>
              <w:t>17</w:t>
            </w:r>
            <w:r w:rsidR="00065E9B">
              <w:rPr>
                <w:noProof/>
                <w:webHidden/>
              </w:rPr>
              <w:fldChar w:fldCharType="end"/>
            </w:r>
          </w:hyperlink>
        </w:p>
        <w:p w14:paraId="12D44DDE" w14:textId="2E0FFB8B" w:rsidR="00065E9B" w:rsidRDefault="00E86B58">
          <w:pPr>
            <w:pStyle w:val="TOC1"/>
            <w:rPr>
              <w:rFonts w:eastAsiaTheme="minorEastAsia"/>
              <w:noProof/>
              <w:lang w:eastAsia="en-GB"/>
            </w:rPr>
          </w:pPr>
          <w:hyperlink w:anchor="_Toc86149969" w:history="1">
            <w:r w:rsidR="00065E9B" w:rsidRPr="00BA44CE">
              <w:rPr>
                <w:rStyle w:val="Hyperlink"/>
                <w:noProof/>
              </w:rPr>
              <w:t>3</w:t>
            </w:r>
            <w:r w:rsidR="00065E9B">
              <w:rPr>
                <w:rFonts w:eastAsiaTheme="minorEastAsia"/>
                <w:noProof/>
                <w:lang w:eastAsia="en-GB"/>
              </w:rPr>
              <w:tab/>
            </w:r>
            <w:r w:rsidR="00065E9B" w:rsidRPr="00BA44CE">
              <w:rPr>
                <w:rStyle w:val="Hyperlink"/>
                <w:noProof/>
              </w:rPr>
              <w:t>Demo site: Oud-Heverlee</w:t>
            </w:r>
            <w:r w:rsidR="00065E9B">
              <w:rPr>
                <w:noProof/>
                <w:webHidden/>
              </w:rPr>
              <w:tab/>
            </w:r>
            <w:r w:rsidR="00065E9B">
              <w:rPr>
                <w:noProof/>
                <w:webHidden/>
              </w:rPr>
              <w:fldChar w:fldCharType="begin"/>
            </w:r>
            <w:r w:rsidR="00065E9B">
              <w:rPr>
                <w:noProof/>
                <w:webHidden/>
              </w:rPr>
              <w:instrText xml:space="preserve"> PAGEREF _Toc86149969 \h </w:instrText>
            </w:r>
            <w:r w:rsidR="00065E9B">
              <w:rPr>
                <w:noProof/>
                <w:webHidden/>
              </w:rPr>
            </w:r>
            <w:r w:rsidR="00065E9B">
              <w:rPr>
                <w:noProof/>
                <w:webHidden/>
              </w:rPr>
              <w:fldChar w:fldCharType="separate"/>
            </w:r>
            <w:r w:rsidR="00065E9B">
              <w:rPr>
                <w:noProof/>
                <w:webHidden/>
              </w:rPr>
              <w:t>18</w:t>
            </w:r>
            <w:r w:rsidR="00065E9B">
              <w:rPr>
                <w:noProof/>
                <w:webHidden/>
              </w:rPr>
              <w:fldChar w:fldCharType="end"/>
            </w:r>
          </w:hyperlink>
        </w:p>
        <w:p w14:paraId="75BBF65E" w14:textId="33B36711" w:rsidR="00065E9B" w:rsidRDefault="00E86B58">
          <w:pPr>
            <w:pStyle w:val="TOC2"/>
            <w:tabs>
              <w:tab w:val="left" w:pos="880"/>
              <w:tab w:val="right" w:leader="dot" w:pos="10194"/>
            </w:tabs>
            <w:rPr>
              <w:rFonts w:eastAsiaTheme="minorEastAsia"/>
              <w:noProof/>
              <w:lang w:eastAsia="en-GB"/>
            </w:rPr>
          </w:pPr>
          <w:hyperlink w:anchor="_Toc86149970" w:history="1">
            <w:r w:rsidR="00065E9B" w:rsidRPr="00BA44CE">
              <w:rPr>
                <w:rStyle w:val="Hyperlink"/>
                <w:noProof/>
              </w:rPr>
              <w:t>3.1</w:t>
            </w:r>
            <w:r w:rsidR="00065E9B">
              <w:rPr>
                <w:rFonts w:eastAsiaTheme="minorEastAsia"/>
                <w:noProof/>
                <w:lang w:eastAsia="en-GB"/>
              </w:rPr>
              <w:tab/>
            </w:r>
            <w:r w:rsidR="00065E9B" w:rsidRPr="00BA44CE">
              <w:rPr>
                <w:rStyle w:val="Hyperlink"/>
                <w:noProof/>
              </w:rPr>
              <w:t>The area</w:t>
            </w:r>
            <w:r w:rsidR="00065E9B">
              <w:rPr>
                <w:noProof/>
                <w:webHidden/>
              </w:rPr>
              <w:tab/>
            </w:r>
            <w:r w:rsidR="00065E9B">
              <w:rPr>
                <w:noProof/>
                <w:webHidden/>
              </w:rPr>
              <w:fldChar w:fldCharType="begin"/>
            </w:r>
            <w:r w:rsidR="00065E9B">
              <w:rPr>
                <w:noProof/>
                <w:webHidden/>
              </w:rPr>
              <w:instrText xml:space="preserve"> PAGEREF _Toc86149970 \h </w:instrText>
            </w:r>
            <w:r w:rsidR="00065E9B">
              <w:rPr>
                <w:noProof/>
                <w:webHidden/>
              </w:rPr>
            </w:r>
            <w:r w:rsidR="00065E9B">
              <w:rPr>
                <w:noProof/>
                <w:webHidden/>
              </w:rPr>
              <w:fldChar w:fldCharType="separate"/>
            </w:r>
            <w:r w:rsidR="00065E9B">
              <w:rPr>
                <w:noProof/>
                <w:webHidden/>
              </w:rPr>
              <w:t>18</w:t>
            </w:r>
            <w:r w:rsidR="00065E9B">
              <w:rPr>
                <w:noProof/>
                <w:webHidden/>
              </w:rPr>
              <w:fldChar w:fldCharType="end"/>
            </w:r>
          </w:hyperlink>
        </w:p>
        <w:p w14:paraId="46E7613E" w14:textId="35C9794B" w:rsidR="00065E9B" w:rsidRDefault="00E86B58">
          <w:pPr>
            <w:pStyle w:val="TOC2"/>
            <w:tabs>
              <w:tab w:val="left" w:pos="880"/>
              <w:tab w:val="right" w:leader="dot" w:pos="10194"/>
            </w:tabs>
            <w:rPr>
              <w:rFonts w:eastAsiaTheme="minorEastAsia"/>
              <w:noProof/>
              <w:lang w:eastAsia="en-GB"/>
            </w:rPr>
          </w:pPr>
          <w:hyperlink w:anchor="_Toc86149971" w:history="1">
            <w:r w:rsidR="00065E9B" w:rsidRPr="00BA44CE">
              <w:rPr>
                <w:rStyle w:val="Hyperlink"/>
                <w:noProof/>
              </w:rPr>
              <w:t>3.2</w:t>
            </w:r>
            <w:r w:rsidR="00065E9B">
              <w:rPr>
                <w:rFonts w:eastAsiaTheme="minorEastAsia"/>
                <w:noProof/>
                <w:lang w:eastAsia="en-GB"/>
              </w:rPr>
              <w:tab/>
            </w:r>
            <w:r w:rsidR="00065E9B" w:rsidRPr="00BA44CE">
              <w:rPr>
                <w:rStyle w:val="Hyperlink"/>
                <w:noProof/>
              </w:rPr>
              <w:t>Energy demands</w:t>
            </w:r>
            <w:r w:rsidR="00065E9B">
              <w:rPr>
                <w:noProof/>
                <w:webHidden/>
              </w:rPr>
              <w:tab/>
            </w:r>
            <w:r w:rsidR="00065E9B">
              <w:rPr>
                <w:noProof/>
                <w:webHidden/>
              </w:rPr>
              <w:fldChar w:fldCharType="begin"/>
            </w:r>
            <w:r w:rsidR="00065E9B">
              <w:rPr>
                <w:noProof/>
                <w:webHidden/>
              </w:rPr>
              <w:instrText xml:space="preserve"> PAGEREF _Toc86149971 \h </w:instrText>
            </w:r>
            <w:r w:rsidR="00065E9B">
              <w:rPr>
                <w:noProof/>
                <w:webHidden/>
              </w:rPr>
            </w:r>
            <w:r w:rsidR="00065E9B">
              <w:rPr>
                <w:noProof/>
                <w:webHidden/>
              </w:rPr>
              <w:fldChar w:fldCharType="separate"/>
            </w:r>
            <w:r w:rsidR="00065E9B">
              <w:rPr>
                <w:noProof/>
                <w:webHidden/>
              </w:rPr>
              <w:t>19</w:t>
            </w:r>
            <w:r w:rsidR="00065E9B">
              <w:rPr>
                <w:noProof/>
                <w:webHidden/>
              </w:rPr>
              <w:fldChar w:fldCharType="end"/>
            </w:r>
          </w:hyperlink>
        </w:p>
        <w:p w14:paraId="358A7359" w14:textId="094A3E82" w:rsidR="00065E9B" w:rsidRDefault="00E86B58">
          <w:pPr>
            <w:pStyle w:val="TOC3"/>
            <w:tabs>
              <w:tab w:val="left" w:pos="1320"/>
              <w:tab w:val="right" w:leader="dot" w:pos="10194"/>
            </w:tabs>
            <w:rPr>
              <w:rFonts w:eastAsiaTheme="minorEastAsia"/>
              <w:noProof/>
              <w:lang w:eastAsia="en-GB"/>
            </w:rPr>
          </w:pPr>
          <w:hyperlink w:anchor="_Toc86149972" w:history="1">
            <w:r w:rsidR="00065E9B" w:rsidRPr="00BA44CE">
              <w:rPr>
                <w:rStyle w:val="Hyperlink"/>
                <w:noProof/>
              </w:rPr>
              <w:t>3.2.1</w:t>
            </w:r>
            <w:r w:rsidR="00065E9B">
              <w:rPr>
                <w:rFonts w:eastAsiaTheme="minorEastAsia"/>
                <w:noProof/>
                <w:lang w:eastAsia="en-GB"/>
              </w:rPr>
              <w:tab/>
            </w:r>
            <w:r w:rsidR="00065E9B" w:rsidRPr="00BA44CE">
              <w:rPr>
                <w:rStyle w:val="Hyperlink"/>
                <w:noProof/>
              </w:rPr>
              <w:t>Electricity</w:t>
            </w:r>
            <w:r w:rsidR="00065E9B">
              <w:rPr>
                <w:noProof/>
                <w:webHidden/>
              </w:rPr>
              <w:tab/>
            </w:r>
            <w:r w:rsidR="00065E9B">
              <w:rPr>
                <w:noProof/>
                <w:webHidden/>
              </w:rPr>
              <w:fldChar w:fldCharType="begin"/>
            </w:r>
            <w:r w:rsidR="00065E9B">
              <w:rPr>
                <w:noProof/>
                <w:webHidden/>
              </w:rPr>
              <w:instrText xml:space="preserve"> PAGEREF _Toc86149972 \h </w:instrText>
            </w:r>
            <w:r w:rsidR="00065E9B">
              <w:rPr>
                <w:noProof/>
                <w:webHidden/>
              </w:rPr>
            </w:r>
            <w:r w:rsidR="00065E9B">
              <w:rPr>
                <w:noProof/>
                <w:webHidden/>
              </w:rPr>
              <w:fldChar w:fldCharType="separate"/>
            </w:r>
            <w:r w:rsidR="00065E9B">
              <w:rPr>
                <w:noProof/>
                <w:webHidden/>
              </w:rPr>
              <w:t>19</w:t>
            </w:r>
            <w:r w:rsidR="00065E9B">
              <w:rPr>
                <w:noProof/>
                <w:webHidden/>
              </w:rPr>
              <w:fldChar w:fldCharType="end"/>
            </w:r>
          </w:hyperlink>
        </w:p>
        <w:p w14:paraId="1B77DF6C" w14:textId="504BBC34" w:rsidR="00065E9B" w:rsidRDefault="00E86B58">
          <w:pPr>
            <w:pStyle w:val="TOC3"/>
            <w:tabs>
              <w:tab w:val="left" w:pos="1320"/>
              <w:tab w:val="right" w:leader="dot" w:pos="10194"/>
            </w:tabs>
            <w:rPr>
              <w:rFonts w:eastAsiaTheme="minorEastAsia"/>
              <w:noProof/>
              <w:lang w:eastAsia="en-GB"/>
            </w:rPr>
          </w:pPr>
          <w:hyperlink w:anchor="_Toc86149973" w:history="1">
            <w:r w:rsidR="00065E9B" w:rsidRPr="00BA44CE">
              <w:rPr>
                <w:rStyle w:val="Hyperlink"/>
                <w:noProof/>
              </w:rPr>
              <w:t>3.2.2</w:t>
            </w:r>
            <w:r w:rsidR="00065E9B">
              <w:rPr>
                <w:rFonts w:eastAsiaTheme="minorEastAsia"/>
                <w:noProof/>
                <w:lang w:eastAsia="en-GB"/>
              </w:rPr>
              <w:tab/>
            </w:r>
            <w:r w:rsidR="00065E9B" w:rsidRPr="00BA44CE">
              <w:rPr>
                <w:rStyle w:val="Hyperlink"/>
                <w:noProof/>
              </w:rPr>
              <w:t>Heating and cooling</w:t>
            </w:r>
            <w:r w:rsidR="00065E9B">
              <w:rPr>
                <w:noProof/>
                <w:webHidden/>
              </w:rPr>
              <w:tab/>
            </w:r>
            <w:r w:rsidR="00065E9B">
              <w:rPr>
                <w:noProof/>
                <w:webHidden/>
              </w:rPr>
              <w:fldChar w:fldCharType="begin"/>
            </w:r>
            <w:r w:rsidR="00065E9B">
              <w:rPr>
                <w:noProof/>
                <w:webHidden/>
              </w:rPr>
              <w:instrText xml:space="preserve"> PAGEREF _Toc86149973 \h </w:instrText>
            </w:r>
            <w:r w:rsidR="00065E9B">
              <w:rPr>
                <w:noProof/>
                <w:webHidden/>
              </w:rPr>
            </w:r>
            <w:r w:rsidR="00065E9B">
              <w:rPr>
                <w:noProof/>
                <w:webHidden/>
              </w:rPr>
              <w:fldChar w:fldCharType="separate"/>
            </w:r>
            <w:r w:rsidR="00065E9B">
              <w:rPr>
                <w:noProof/>
                <w:webHidden/>
              </w:rPr>
              <w:t>20</w:t>
            </w:r>
            <w:r w:rsidR="00065E9B">
              <w:rPr>
                <w:noProof/>
                <w:webHidden/>
              </w:rPr>
              <w:fldChar w:fldCharType="end"/>
            </w:r>
          </w:hyperlink>
        </w:p>
        <w:p w14:paraId="60C2EDA7" w14:textId="592B7775" w:rsidR="00065E9B" w:rsidRDefault="00E86B58">
          <w:pPr>
            <w:pStyle w:val="TOC3"/>
            <w:tabs>
              <w:tab w:val="left" w:pos="1320"/>
              <w:tab w:val="right" w:leader="dot" w:pos="10194"/>
            </w:tabs>
            <w:rPr>
              <w:rFonts w:eastAsiaTheme="minorEastAsia"/>
              <w:noProof/>
              <w:lang w:eastAsia="en-GB"/>
            </w:rPr>
          </w:pPr>
          <w:hyperlink w:anchor="_Toc86149974" w:history="1">
            <w:r w:rsidR="00065E9B" w:rsidRPr="00BA44CE">
              <w:rPr>
                <w:rStyle w:val="Hyperlink"/>
                <w:noProof/>
              </w:rPr>
              <w:t>3.2.3</w:t>
            </w:r>
            <w:r w:rsidR="00065E9B">
              <w:rPr>
                <w:rFonts w:eastAsiaTheme="minorEastAsia"/>
                <w:noProof/>
                <w:lang w:eastAsia="en-GB"/>
              </w:rPr>
              <w:tab/>
            </w:r>
            <w:r w:rsidR="00065E9B" w:rsidRPr="00BA44CE">
              <w:rPr>
                <w:rStyle w:val="Hyperlink"/>
                <w:noProof/>
              </w:rPr>
              <w:t>Transport</w:t>
            </w:r>
            <w:r w:rsidR="00065E9B">
              <w:rPr>
                <w:noProof/>
                <w:webHidden/>
              </w:rPr>
              <w:tab/>
            </w:r>
            <w:r w:rsidR="00065E9B">
              <w:rPr>
                <w:noProof/>
                <w:webHidden/>
              </w:rPr>
              <w:fldChar w:fldCharType="begin"/>
            </w:r>
            <w:r w:rsidR="00065E9B">
              <w:rPr>
                <w:noProof/>
                <w:webHidden/>
              </w:rPr>
              <w:instrText xml:space="preserve"> PAGEREF _Toc86149974 \h </w:instrText>
            </w:r>
            <w:r w:rsidR="00065E9B">
              <w:rPr>
                <w:noProof/>
                <w:webHidden/>
              </w:rPr>
            </w:r>
            <w:r w:rsidR="00065E9B">
              <w:rPr>
                <w:noProof/>
                <w:webHidden/>
              </w:rPr>
              <w:fldChar w:fldCharType="separate"/>
            </w:r>
            <w:r w:rsidR="00065E9B">
              <w:rPr>
                <w:noProof/>
                <w:webHidden/>
              </w:rPr>
              <w:t>21</w:t>
            </w:r>
            <w:r w:rsidR="00065E9B">
              <w:rPr>
                <w:noProof/>
                <w:webHidden/>
              </w:rPr>
              <w:fldChar w:fldCharType="end"/>
            </w:r>
          </w:hyperlink>
        </w:p>
        <w:p w14:paraId="3123FB15" w14:textId="37C7E430" w:rsidR="00065E9B" w:rsidRDefault="00E86B58">
          <w:pPr>
            <w:pStyle w:val="TOC3"/>
            <w:tabs>
              <w:tab w:val="left" w:pos="1320"/>
              <w:tab w:val="right" w:leader="dot" w:pos="10194"/>
            </w:tabs>
            <w:rPr>
              <w:rFonts w:eastAsiaTheme="minorEastAsia"/>
              <w:noProof/>
              <w:lang w:eastAsia="en-GB"/>
            </w:rPr>
          </w:pPr>
          <w:hyperlink w:anchor="_Toc86149975" w:history="1">
            <w:r w:rsidR="00065E9B" w:rsidRPr="00BA44CE">
              <w:rPr>
                <w:rStyle w:val="Hyperlink"/>
                <w:noProof/>
              </w:rPr>
              <w:t>3.2.4</w:t>
            </w:r>
            <w:r w:rsidR="00065E9B">
              <w:rPr>
                <w:rFonts w:eastAsiaTheme="minorEastAsia"/>
                <w:noProof/>
                <w:lang w:eastAsia="en-GB"/>
              </w:rPr>
              <w:tab/>
            </w:r>
            <w:r w:rsidR="00065E9B" w:rsidRPr="00BA44CE">
              <w:rPr>
                <w:rStyle w:val="Hyperlink"/>
                <w:noProof/>
              </w:rPr>
              <w:t>Industry</w:t>
            </w:r>
            <w:r w:rsidR="00065E9B">
              <w:rPr>
                <w:noProof/>
                <w:webHidden/>
              </w:rPr>
              <w:tab/>
            </w:r>
            <w:r w:rsidR="00065E9B">
              <w:rPr>
                <w:noProof/>
                <w:webHidden/>
              </w:rPr>
              <w:fldChar w:fldCharType="begin"/>
            </w:r>
            <w:r w:rsidR="00065E9B">
              <w:rPr>
                <w:noProof/>
                <w:webHidden/>
              </w:rPr>
              <w:instrText xml:space="preserve"> PAGEREF _Toc86149975 \h </w:instrText>
            </w:r>
            <w:r w:rsidR="00065E9B">
              <w:rPr>
                <w:noProof/>
                <w:webHidden/>
              </w:rPr>
            </w:r>
            <w:r w:rsidR="00065E9B">
              <w:rPr>
                <w:noProof/>
                <w:webHidden/>
              </w:rPr>
              <w:fldChar w:fldCharType="separate"/>
            </w:r>
            <w:r w:rsidR="00065E9B">
              <w:rPr>
                <w:noProof/>
                <w:webHidden/>
              </w:rPr>
              <w:t>22</w:t>
            </w:r>
            <w:r w:rsidR="00065E9B">
              <w:rPr>
                <w:noProof/>
                <w:webHidden/>
              </w:rPr>
              <w:fldChar w:fldCharType="end"/>
            </w:r>
          </w:hyperlink>
        </w:p>
        <w:p w14:paraId="4C641F2F" w14:textId="261D956E" w:rsidR="00065E9B" w:rsidRDefault="00E86B58">
          <w:pPr>
            <w:pStyle w:val="TOC2"/>
            <w:tabs>
              <w:tab w:val="left" w:pos="880"/>
              <w:tab w:val="right" w:leader="dot" w:pos="10194"/>
            </w:tabs>
            <w:rPr>
              <w:rFonts w:eastAsiaTheme="minorEastAsia"/>
              <w:noProof/>
              <w:lang w:eastAsia="en-GB"/>
            </w:rPr>
          </w:pPr>
          <w:hyperlink w:anchor="_Toc86149976" w:history="1">
            <w:r w:rsidR="00065E9B" w:rsidRPr="00BA44CE">
              <w:rPr>
                <w:rStyle w:val="Hyperlink"/>
                <w:noProof/>
              </w:rPr>
              <w:t>3.3</w:t>
            </w:r>
            <w:r w:rsidR="00065E9B">
              <w:rPr>
                <w:rFonts w:eastAsiaTheme="minorEastAsia"/>
                <w:noProof/>
                <w:lang w:eastAsia="en-GB"/>
              </w:rPr>
              <w:tab/>
            </w:r>
            <w:r w:rsidR="00065E9B" w:rsidRPr="00BA44CE">
              <w:rPr>
                <w:rStyle w:val="Hyperlink"/>
                <w:noProof/>
              </w:rPr>
              <w:t>Renewable energy resources</w:t>
            </w:r>
            <w:r w:rsidR="00065E9B">
              <w:rPr>
                <w:noProof/>
                <w:webHidden/>
              </w:rPr>
              <w:tab/>
            </w:r>
            <w:r w:rsidR="00065E9B">
              <w:rPr>
                <w:noProof/>
                <w:webHidden/>
              </w:rPr>
              <w:fldChar w:fldCharType="begin"/>
            </w:r>
            <w:r w:rsidR="00065E9B">
              <w:rPr>
                <w:noProof/>
                <w:webHidden/>
              </w:rPr>
              <w:instrText xml:space="preserve"> PAGEREF _Toc86149976 \h </w:instrText>
            </w:r>
            <w:r w:rsidR="00065E9B">
              <w:rPr>
                <w:noProof/>
                <w:webHidden/>
              </w:rPr>
            </w:r>
            <w:r w:rsidR="00065E9B">
              <w:rPr>
                <w:noProof/>
                <w:webHidden/>
              </w:rPr>
              <w:fldChar w:fldCharType="separate"/>
            </w:r>
            <w:r w:rsidR="00065E9B">
              <w:rPr>
                <w:noProof/>
                <w:webHidden/>
              </w:rPr>
              <w:t>23</w:t>
            </w:r>
            <w:r w:rsidR="00065E9B">
              <w:rPr>
                <w:noProof/>
                <w:webHidden/>
              </w:rPr>
              <w:fldChar w:fldCharType="end"/>
            </w:r>
          </w:hyperlink>
        </w:p>
        <w:p w14:paraId="380D1DA6" w14:textId="459E4D2B" w:rsidR="00065E9B" w:rsidRDefault="00E86B58">
          <w:pPr>
            <w:pStyle w:val="TOC3"/>
            <w:tabs>
              <w:tab w:val="left" w:pos="1320"/>
              <w:tab w:val="right" w:leader="dot" w:pos="10194"/>
            </w:tabs>
            <w:rPr>
              <w:rFonts w:eastAsiaTheme="minorEastAsia"/>
              <w:noProof/>
              <w:lang w:eastAsia="en-GB"/>
            </w:rPr>
          </w:pPr>
          <w:hyperlink w:anchor="_Toc86149977" w:history="1">
            <w:r w:rsidR="00065E9B" w:rsidRPr="00BA44CE">
              <w:rPr>
                <w:rStyle w:val="Hyperlink"/>
                <w:noProof/>
              </w:rPr>
              <w:t>3.3.1</w:t>
            </w:r>
            <w:r w:rsidR="00065E9B">
              <w:rPr>
                <w:rFonts w:eastAsiaTheme="minorEastAsia"/>
                <w:noProof/>
                <w:lang w:eastAsia="en-GB"/>
              </w:rPr>
              <w:tab/>
            </w:r>
            <w:r w:rsidR="00065E9B" w:rsidRPr="00BA44CE">
              <w:rPr>
                <w:rStyle w:val="Hyperlink"/>
                <w:noProof/>
              </w:rPr>
              <w:t>Wind resources</w:t>
            </w:r>
            <w:r w:rsidR="00065E9B">
              <w:rPr>
                <w:noProof/>
                <w:webHidden/>
              </w:rPr>
              <w:tab/>
            </w:r>
            <w:r w:rsidR="00065E9B">
              <w:rPr>
                <w:noProof/>
                <w:webHidden/>
              </w:rPr>
              <w:fldChar w:fldCharType="begin"/>
            </w:r>
            <w:r w:rsidR="00065E9B">
              <w:rPr>
                <w:noProof/>
                <w:webHidden/>
              </w:rPr>
              <w:instrText xml:space="preserve"> PAGEREF _Toc86149977 \h </w:instrText>
            </w:r>
            <w:r w:rsidR="00065E9B">
              <w:rPr>
                <w:noProof/>
                <w:webHidden/>
              </w:rPr>
            </w:r>
            <w:r w:rsidR="00065E9B">
              <w:rPr>
                <w:noProof/>
                <w:webHidden/>
              </w:rPr>
              <w:fldChar w:fldCharType="separate"/>
            </w:r>
            <w:r w:rsidR="00065E9B">
              <w:rPr>
                <w:noProof/>
                <w:webHidden/>
              </w:rPr>
              <w:t>23</w:t>
            </w:r>
            <w:r w:rsidR="00065E9B">
              <w:rPr>
                <w:noProof/>
                <w:webHidden/>
              </w:rPr>
              <w:fldChar w:fldCharType="end"/>
            </w:r>
          </w:hyperlink>
        </w:p>
        <w:p w14:paraId="6A373F65" w14:textId="1F16745A" w:rsidR="00065E9B" w:rsidRDefault="00E86B58">
          <w:pPr>
            <w:pStyle w:val="TOC3"/>
            <w:tabs>
              <w:tab w:val="left" w:pos="1320"/>
              <w:tab w:val="right" w:leader="dot" w:pos="10194"/>
            </w:tabs>
            <w:rPr>
              <w:rFonts w:eastAsiaTheme="minorEastAsia"/>
              <w:noProof/>
              <w:lang w:eastAsia="en-GB"/>
            </w:rPr>
          </w:pPr>
          <w:hyperlink w:anchor="_Toc86149978" w:history="1">
            <w:r w:rsidR="00065E9B" w:rsidRPr="00BA44CE">
              <w:rPr>
                <w:rStyle w:val="Hyperlink"/>
                <w:noProof/>
              </w:rPr>
              <w:t>3.3.2</w:t>
            </w:r>
            <w:r w:rsidR="00065E9B">
              <w:rPr>
                <w:rFonts w:eastAsiaTheme="minorEastAsia"/>
                <w:noProof/>
                <w:lang w:eastAsia="en-GB"/>
              </w:rPr>
              <w:tab/>
            </w:r>
            <w:r w:rsidR="00065E9B" w:rsidRPr="00BA44CE">
              <w:rPr>
                <w:rStyle w:val="Hyperlink"/>
                <w:noProof/>
              </w:rPr>
              <w:t>Solar resources</w:t>
            </w:r>
            <w:r w:rsidR="00065E9B">
              <w:rPr>
                <w:noProof/>
                <w:webHidden/>
              </w:rPr>
              <w:tab/>
            </w:r>
            <w:r w:rsidR="00065E9B">
              <w:rPr>
                <w:noProof/>
                <w:webHidden/>
              </w:rPr>
              <w:fldChar w:fldCharType="begin"/>
            </w:r>
            <w:r w:rsidR="00065E9B">
              <w:rPr>
                <w:noProof/>
                <w:webHidden/>
              </w:rPr>
              <w:instrText xml:space="preserve"> PAGEREF _Toc86149978 \h </w:instrText>
            </w:r>
            <w:r w:rsidR="00065E9B">
              <w:rPr>
                <w:noProof/>
                <w:webHidden/>
              </w:rPr>
            </w:r>
            <w:r w:rsidR="00065E9B">
              <w:rPr>
                <w:noProof/>
                <w:webHidden/>
              </w:rPr>
              <w:fldChar w:fldCharType="separate"/>
            </w:r>
            <w:r w:rsidR="00065E9B">
              <w:rPr>
                <w:noProof/>
                <w:webHidden/>
              </w:rPr>
              <w:t>24</w:t>
            </w:r>
            <w:r w:rsidR="00065E9B">
              <w:rPr>
                <w:noProof/>
                <w:webHidden/>
              </w:rPr>
              <w:fldChar w:fldCharType="end"/>
            </w:r>
          </w:hyperlink>
        </w:p>
        <w:p w14:paraId="6487FA94" w14:textId="00FCADB2" w:rsidR="00065E9B" w:rsidRDefault="00E86B58">
          <w:pPr>
            <w:pStyle w:val="TOC3"/>
            <w:tabs>
              <w:tab w:val="left" w:pos="1320"/>
              <w:tab w:val="right" w:leader="dot" w:pos="10194"/>
            </w:tabs>
            <w:rPr>
              <w:rFonts w:eastAsiaTheme="minorEastAsia"/>
              <w:noProof/>
              <w:lang w:eastAsia="en-GB"/>
            </w:rPr>
          </w:pPr>
          <w:hyperlink w:anchor="_Toc86149979" w:history="1">
            <w:r w:rsidR="00065E9B" w:rsidRPr="00BA44CE">
              <w:rPr>
                <w:rStyle w:val="Hyperlink"/>
                <w:noProof/>
              </w:rPr>
              <w:t>3.3.3</w:t>
            </w:r>
            <w:r w:rsidR="00065E9B">
              <w:rPr>
                <w:rFonts w:eastAsiaTheme="minorEastAsia"/>
                <w:noProof/>
                <w:lang w:eastAsia="en-GB"/>
              </w:rPr>
              <w:tab/>
            </w:r>
            <w:r w:rsidR="00065E9B" w:rsidRPr="00BA44CE">
              <w:rPr>
                <w:rStyle w:val="Hyperlink"/>
                <w:noProof/>
              </w:rPr>
              <w:t>Industrial excess heat</w:t>
            </w:r>
            <w:r w:rsidR="00065E9B">
              <w:rPr>
                <w:noProof/>
                <w:webHidden/>
              </w:rPr>
              <w:tab/>
            </w:r>
            <w:r w:rsidR="00065E9B">
              <w:rPr>
                <w:noProof/>
                <w:webHidden/>
              </w:rPr>
              <w:fldChar w:fldCharType="begin"/>
            </w:r>
            <w:r w:rsidR="00065E9B">
              <w:rPr>
                <w:noProof/>
                <w:webHidden/>
              </w:rPr>
              <w:instrText xml:space="preserve"> PAGEREF _Toc86149979 \h </w:instrText>
            </w:r>
            <w:r w:rsidR="00065E9B">
              <w:rPr>
                <w:noProof/>
                <w:webHidden/>
              </w:rPr>
            </w:r>
            <w:r w:rsidR="00065E9B">
              <w:rPr>
                <w:noProof/>
                <w:webHidden/>
              </w:rPr>
              <w:fldChar w:fldCharType="separate"/>
            </w:r>
            <w:r w:rsidR="00065E9B">
              <w:rPr>
                <w:noProof/>
                <w:webHidden/>
              </w:rPr>
              <w:t>25</w:t>
            </w:r>
            <w:r w:rsidR="00065E9B">
              <w:rPr>
                <w:noProof/>
                <w:webHidden/>
              </w:rPr>
              <w:fldChar w:fldCharType="end"/>
            </w:r>
          </w:hyperlink>
        </w:p>
        <w:p w14:paraId="4FA4E764" w14:textId="1AD1E3EF" w:rsidR="00065E9B" w:rsidRDefault="00E86B58">
          <w:pPr>
            <w:pStyle w:val="TOC2"/>
            <w:tabs>
              <w:tab w:val="left" w:pos="880"/>
              <w:tab w:val="right" w:leader="dot" w:pos="10194"/>
            </w:tabs>
            <w:rPr>
              <w:rFonts w:eastAsiaTheme="minorEastAsia"/>
              <w:noProof/>
              <w:lang w:eastAsia="en-GB"/>
            </w:rPr>
          </w:pPr>
          <w:hyperlink w:anchor="_Toc86149980" w:history="1">
            <w:r w:rsidR="00065E9B" w:rsidRPr="00BA44CE">
              <w:rPr>
                <w:rStyle w:val="Hyperlink"/>
                <w:noProof/>
              </w:rPr>
              <w:t>3.4</w:t>
            </w:r>
            <w:r w:rsidR="00065E9B">
              <w:rPr>
                <w:rFonts w:eastAsiaTheme="minorEastAsia"/>
                <w:noProof/>
                <w:lang w:eastAsia="en-GB"/>
              </w:rPr>
              <w:tab/>
            </w:r>
            <w:r w:rsidR="00065E9B" w:rsidRPr="00BA44CE">
              <w:rPr>
                <w:rStyle w:val="Hyperlink"/>
                <w:noProof/>
              </w:rPr>
              <w:t>Energy supply and production technologies</w:t>
            </w:r>
            <w:r w:rsidR="00065E9B">
              <w:rPr>
                <w:noProof/>
                <w:webHidden/>
              </w:rPr>
              <w:tab/>
            </w:r>
            <w:r w:rsidR="00065E9B">
              <w:rPr>
                <w:noProof/>
                <w:webHidden/>
              </w:rPr>
              <w:fldChar w:fldCharType="begin"/>
            </w:r>
            <w:r w:rsidR="00065E9B">
              <w:rPr>
                <w:noProof/>
                <w:webHidden/>
              </w:rPr>
              <w:instrText xml:space="preserve"> PAGEREF _Toc86149980 \h </w:instrText>
            </w:r>
            <w:r w:rsidR="00065E9B">
              <w:rPr>
                <w:noProof/>
                <w:webHidden/>
              </w:rPr>
            </w:r>
            <w:r w:rsidR="00065E9B">
              <w:rPr>
                <w:noProof/>
                <w:webHidden/>
              </w:rPr>
              <w:fldChar w:fldCharType="separate"/>
            </w:r>
            <w:r w:rsidR="00065E9B">
              <w:rPr>
                <w:noProof/>
                <w:webHidden/>
              </w:rPr>
              <w:t>26</w:t>
            </w:r>
            <w:r w:rsidR="00065E9B">
              <w:rPr>
                <w:noProof/>
                <w:webHidden/>
              </w:rPr>
              <w:fldChar w:fldCharType="end"/>
            </w:r>
          </w:hyperlink>
        </w:p>
        <w:p w14:paraId="044DC930" w14:textId="286FE18E" w:rsidR="00065E9B" w:rsidRDefault="00E86B58">
          <w:pPr>
            <w:pStyle w:val="TOC3"/>
            <w:tabs>
              <w:tab w:val="left" w:pos="1320"/>
              <w:tab w:val="right" w:leader="dot" w:pos="10194"/>
            </w:tabs>
            <w:rPr>
              <w:rFonts w:eastAsiaTheme="minorEastAsia"/>
              <w:noProof/>
              <w:lang w:eastAsia="en-GB"/>
            </w:rPr>
          </w:pPr>
          <w:hyperlink w:anchor="_Toc86149981" w:history="1">
            <w:r w:rsidR="00065E9B" w:rsidRPr="00BA44CE">
              <w:rPr>
                <w:rStyle w:val="Hyperlink"/>
                <w:noProof/>
              </w:rPr>
              <w:t>3.4.1</w:t>
            </w:r>
            <w:r w:rsidR="00065E9B">
              <w:rPr>
                <w:rFonts w:eastAsiaTheme="minorEastAsia"/>
                <w:noProof/>
                <w:lang w:eastAsia="en-GB"/>
              </w:rPr>
              <w:tab/>
            </w:r>
            <w:r w:rsidR="00065E9B" w:rsidRPr="00BA44CE">
              <w:rPr>
                <w:rStyle w:val="Hyperlink"/>
                <w:noProof/>
              </w:rPr>
              <w:t>Renewable electricity production</w:t>
            </w:r>
            <w:r w:rsidR="00065E9B">
              <w:rPr>
                <w:noProof/>
                <w:webHidden/>
              </w:rPr>
              <w:tab/>
            </w:r>
            <w:r w:rsidR="00065E9B">
              <w:rPr>
                <w:noProof/>
                <w:webHidden/>
              </w:rPr>
              <w:fldChar w:fldCharType="begin"/>
            </w:r>
            <w:r w:rsidR="00065E9B">
              <w:rPr>
                <w:noProof/>
                <w:webHidden/>
              </w:rPr>
              <w:instrText xml:space="preserve"> PAGEREF _Toc86149981 \h </w:instrText>
            </w:r>
            <w:r w:rsidR="00065E9B">
              <w:rPr>
                <w:noProof/>
                <w:webHidden/>
              </w:rPr>
            </w:r>
            <w:r w:rsidR="00065E9B">
              <w:rPr>
                <w:noProof/>
                <w:webHidden/>
              </w:rPr>
              <w:fldChar w:fldCharType="separate"/>
            </w:r>
            <w:r w:rsidR="00065E9B">
              <w:rPr>
                <w:noProof/>
                <w:webHidden/>
              </w:rPr>
              <w:t>26</w:t>
            </w:r>
            <w:r w:rsidR="00065E9B">
              <w:rPr>
                <w:noProof/>
                <w:webHidden/>
              </w:rPr>
              <w:fldChar w:fldCharType="end"/>
            </w:r>
          </w:hyperlink>
        </w:p>
        <w:p w14:paraId="372BF275" w14:textId="0107A125" w:rsidR="00065E9B" w:rsidRDefault="00E86B58">
          <w:pPr>
            <w:pStyle w:val="TOC3"/>
            <w:tabs>
              <w:tab w:val="left" w:pos="1320"/>
              <w:tab w:val="right" w:leader="dot" w:pos="10194"/>
            </w:tabs>
            <w:rPr>
              <w:rFonts w:eastAsiaTheme="minorEastAsia"/>
              <w:noProof/>
              <w:lang w:eastAsia="en-GB"/>
            </w:rPr>
          </w:pPr>
          <w:hyperlink w:anchor="_Toc86149982" w:history="1">
            <w:r w:rsidR="00065E9B" w:rsidRPr="00BA44CE">
              <w:rPr>
                <w:rStyle w:val="Hyperlink"/>
                <w:noProof/>
              </w:rPr>
              <w:t>3.4.2</w:t>
            </w:r>
            <w:r w:rsidR="00065E9B">
              <w:rPr>
                <w:rFonts w:eastAsiaTheme="minorEastAsia"/>
                <w:noProof/>
                <w:lang w:eastAsia="en-GB"/>
              </w:rPr>
              <w:tab/>
            </w:r>
            <w:r w:rsidR="00065E9B" w:rsidRPr="00BA44CE">
              <w:rPr>
                <w:rStyle w:val="Hyperlink"/>
                <w:noProof/>
              </w:rPr>
              <w:t>Power plants and electricity connections</w:t>
            </w:r>
            <w:r w:rsidR="00065E9B">
              <w:rPr>
                <w:noProof/>
                <w:webHidden/>
              </w:rPr>
              <w:tab/>
            </w:r>
            <w:r w:rsidR="00065E9B">
              <w:rPr>
                <w:noProof/>
                <w:webHidden/>
              </w:rPr>
              <w:fldChar w:fldCharType="begin"/>
            </w:r>
            <w:r w:rsidR="00065E9B">
              <w:rPr>
                <w:noProof/>
                <w:webHidden/>
              </w:rPr>
              <w:instrText xml:space="preserve"> PAGEREF _Toc86149982 \h </w:instrText>
            </w:r>
            <w:r w:rsidR="00065E9B">
              <w:rPr>
                <w:noProof/>
                <w:webHidden/>
              </w:rPr>
            </w:r>
            <w:r w:rsidR="00065E9B">
              <w:rPr>
                <w:noProof/>
                <w:webHidden/>
              </w:rPr>
              <w:fldChar w:fldCharType="separate"/>
            </w:r>
            <w:r w:rsidR="00065E9B">
              <w:rPr>
                <w:noProof/>
                <w:webHidden/>
              </w:rPr>
              <w:t>28</w:t>
            </w:r>
            <w:r w:rsidR="00065E9B">
              <w:rPr>
                <w:noProof/>
                <w:webHidden/>
              </w:rPr>
              <w:fldChar w:fldCharType="end"/>
            </w:r>
          </w:hyperlink>
        </w:p>
        <w:p w14:paraId="2C0138F0" w14:textId="1A33823A" w:rsidR="00065E9B" w:rsidRDefault="00E86B58">
          <w:pPr>
            <w:pStyle w:val="TOC3"/>
            <w:tabs>
              <w:tab w:val="left" w:pos="1320"/>
              <w:tab w:val="right" w:leader="dot" w:pos="10194"/>
            </w:tabs>
            <w:rPr>
              <w:rFonts w:eastAsiaTheme="minorEastAsia"/>
              <w:noProof/>
              <w:lang w:eastAsia="en-GB"/>
            </w:rPr>
          </w:pPr>
          <w:hyperlink w:anchor="_Toc86149983" w:history="1">
            <w:r w:rsidR="00065E9B" w:rsidRPr="00BA44CE">
              <w:rPr>
                <w:rStyle w:val="Hyperlink"/>
                <w:noProof/>
              </w:rPr>
              <w:t>3.4.3</w:t>
            </w:r>
            <w:r w:rsidR="00065E9B">
              <w:rPr>
                <w:rFonts w:eastAsiaTheme="minorEastAsia"/>
                <w:noProof/>
                <w:lang w:eastAsia="en-GB"/>
              </w:rPr>
              <w:tab/>
            </w:r>
            <w:r w:rsidR="00065E9B" w:rsidRPr="00BA44CE">
              <w:rPr>
                <w:rStyle w:val="Hyperlink"/>
                <w:noProof/>
              </w:rPr>
              <w:t>Transport vehicles</w:t>
            </w:r>
            <w:r w:rsidR="00065E9B">
              <w:rPr>
                <w:noProof/>
                <w:webHidden/>
              </w:rPr>
              <w:tab/>
            </w:r>
            <w:r w:rsidR="00065E9B">
              <w:rPr>
                <w:noProof/>
                <w:webHidden/>
              </w:rPr>
              <w:fldChar w:fldCharType="begin"/>
            </w:r>
            <w:r w:rsidR="00065E9B">
              <w:rPr>
                <w:noProof/>
                <w:webHidden/>
              </w:rPr>
              <w:instrText xml:space="preserve"> PAGEREF _Toc86149983 \h </w:instrText>
            </w:r>
            <w:r w:rsidR="00065E9B">
              <w:rPr>
                <w:noProof/>
                <w:webHidden/>
              </w:rPr>
            </w:r>
            <w:r w:rsidR="00065E9B">
              <w:rPr>
                <w:noProof/>
                <w:webHidden/>
              </w:rPr>
              <w:fldChar w:fldCharType="separate"/>
            </w:r>
            <w:r w:rsidR="00065E9B">
              <w:rPr>
                <w:noProof/>
                <w:webHidden/>
              </w:rPr>
              <w:t>29</w:t>
            </w:r>
            <w:r w:rsidR="00065E9B">
              <w:rPr>
                <w:noProof/>
                <w:webHidden/>
              </w:rPr>
              <w:fldChar w:fldCharType="end"/>
            </w:r>
          </w:hyperlink>
        </w:p>
        <w:p w14:paraId="45F21F23" w14:textId="68D0143A" w:rsidR="00065E9B" w:rsidRDefault="00E86B58">
          <w:pPr>
            <w:pStyle w:val="TOC3"/>
            <w:tabs>
              <w:tab w:val="left" w:pos="1320"/>
              <w:tab w:val="right" w:leader="dot" w:pos="10194"/>
            </w:tabs>
            <w:rPr>
              <w:rFonts w:eastAsiaTheme="minorEastAsia"/>
              <w:noProof/>
              <w:lang w:eastAsia="en-GB"/>
            </w:rPr>
          </w:pPr>
          <w:hyperlink w:anchor="_Toc86149984" w:history="1">
            <w:r w:rsidR="00065E9B" w:rsidRPr="00BA44CE">
              <w:rPr>
                <w:rStyle w:val="Hyperlink"/>
                <w:noProof/>
              </w:rPr>
              <w:t>3.4.4</w:t>
            </w:r>
            <w:r w:rsidR="00065E9B">
              <w:rPr>
                <w:rFonts w:eastAsiaTheme="minorEastAsia"/>
                <w:noProof/>
                <w:lang w:eastAsia="en-GB"/>
              </w:rPr>
              <w:tab/>
            </w:r>
            <w:r w:rsidR="00065E9B" w:rsidRPr="00BA44CE">
              <w:rPr>
                <w:rStyle w:val="Hyperlink"/>
                <w:noProof/>
              </w:rPr>
              <w:t>Individual heating</w:t>
            </w:r>
            <w:r w:rsidR="00065E9B">
              <w:rPr>
                <w:noProof/>
                <w:webHidden/>
              </w:rPr>
              <w:tab/>
            </w:r>
            <w:r w:rsidR="00065E9B">
              <w:rPr>
                <w:noProof/>
                <w:webHidden/>
              </w:rPr>
              <w:fldChar w:fldCharType="begin"/>
            </w:r>
            <w:r w:rsidR="00065E9B">
              <w:rPr>
                <w:noProof/>
                <w:webHidden/>
              </w:rPr>
              <w:instrText xml:space="preserve"> PAGEREF _Toc86149984 \h </w:instrText>
            </w:r>
            <w:r w:rsidR="00065E9B">
              <w:rPr>
                <w:noProof/>
                <w:webHidden/>
              </w:rPr>
            </w:r>
            <w:r w:rsidR="00065E9B">
              <w:rPr>
                <w:noProof/>
                <w:webHidden/>
              </w:rPr>
              <w:fldChar w:fldCharType="separate"/>
            </w:r>
            <w:r w:rsidR="00065E9B">
              <w:rPr>
                <w:noProof/>
                <w:webHidden/>
              </w:rPr>
              <w:t>30</w:t>
            </w:r>
            <w:r w:rsidR="00065E9B">
              <w:rPr>
                <w:noProof/>
                <w:webHidden/>
              </w:rPr>
              <w:fldChar w:fldCharType="end"/>
            </w:r>
          </w:hyperlink>
        </w:p>
        <w:p w14:paraId="74A15448" w14:textId="02870767" w:rsidR="00065E9B" w:rsidRDefault="00E86B58">
          <w:pPr>
            <w:pStyle w:val="TOC3"/>
            <w:tabs>
              <w:tab w:val="left" w:pos="1320"/>
              <w:tab w:val="right" w:leader="dot" w:pos="10194"/>
            </w:tabs>
            <w:rPr>
              <w:rFonts w:eastAsiaTheme="minorEastAsia"/>
              <w:noProof/>
              <w:lang w:eastAsia="en-GB"/>
            </w:rPr>
          </w:pPr>
          <w:hyperlink w:anchor="_Toc86149985" w:history="1">
            <w:r w:rsidR="00065E9B" w:rsidRPr="00BA44CE">
              <w:rPr>
                <w:rStyle w:val="Hyperlink"/>
                <w:noProof/>
              </w:rPr>
              <w:t>3.4.5</w:t>
            </w:r>
            <w:r w:rsidR="00065E9B">
              <w:rPr>
                <w:rFonts w:eastAsiaTheme="minorEastAsia"/>
                <w:noProof/>
                <w:lang w:eastAsia="en-GB"/>
              </w:rPr>
              <w:tab/>
            </w:r>
            <w:r w:rsidR="00065E9B" w:rsidRPr="00BA44CE">
              <w:rPr>
                <w:rStyle w:val="Hyperlink"/>
                <w:noProof/>
              </w:rPr>
              <w:t>District heating</w:t>
            </w:r>
            <w:r w:rsidR="00065E9B">
              <w:rPr>
                <w:noProof/>
                <w:webHidden/>
              </w:rPr>
              <w:tab/>
            </w:r>
            <w:r w:rsidR="00065E9B">
              <w:rPr>
                <w:noProof/>
                <w:webHidden/>
              </w:rPr>
              <w:fldChar w:fldCharType="begin"/>
            </w:r>
            <w:r w:rsidR="00065E9B">
              <w:rPr>
                <w:noProof/>
                <w:webHidden/>
              </w:rPr>
              <w:instrText xml:space="preserve"> PAGEREF _Toc86149985 \h </w:instrText>
            </w:r>
            <w:r w:rsidR="00065E9B">
              <w:rPr>
                <w:noProof/>
                <w:webHidden/>
              </w:rPr>
            </w:r>
            <w:r w:rsidR="00065E9B">
              <w:rPr>
                <w:noProof/>
                <w:webHidden/>
              </w:rPr>
              <w:fldChar w:fldCharType="separate"/>
            </w:r>
            <w:r w:rsidR="00065E9B">
              <w:rPr>
                <w:noProof/>
                <w:webHidden/>
              </w:rPr>
              <w:t>31</w:t>
            </w:r>
            <w:r w:rsidR="00065E9B">
              <w:rPr>
                <w:noProof/>
                <w:webHidden/>
              </w:rPr>
              <w:fldChar w:fldCharType="end"/>
            </w:r>
          </w:hyperlink>
        </w:p>
        <w:p w14:paraId="6C2B54CD" w14:textId="52EBBF67" w:rsidR="00065E9B" w:rsidRDefault="00E86B58">
          <w:pPr>
            <w:pStyle w:val="TOC2"/>
            <w:tabs>
              <w:tab w:val="left" w:pos="880"/>
              <w:tab w:val="right" w:leader="dot" w:pos="10194"/>
            </w:tabs>
            <w:rPr>
              <w:rFonts w:eastAsiaTheme="minorEastAsia"/>
              <w:noProof/>
              <w:lang w:eastAsia="en-GB"/>
            </w:rPr>
          </w:pPr>
          <w:hyperlink w:anchor="_Toc86149986" w:history="1">
            <w:r w:rsidR="00065E9B" w:rsidRPr="00BA44CE">
              <w:rPr>
                <w:rStyle w:val="Hyperlink"/>
                <w:noProof/>
              </w:rPr>
              <w:t>3.5</w:t>
            </w:r>
            <w:r w:rsidR="00065E9B">
              <w:rPr>
                <w:rFonts w:eastAsiaTheme="minorEastAsia"/>
                <w:noProof/>
                <w:lang w:eastAsia="en-GB"/>
              </w:rPr>
              <w:tab/>
            </w:r>
            <w:r w:rsidR="00065E9B" w:rsidRPr="00BA44CE">
              <w:rPr>
                <w:rStyle w:val="Hyperlink"/>
                <w:noProof/>
              </w:rPr>
              <w:t>Summary of demo site inputs</w:t>
            </w:r>
            <w:r w:rsidR="00065E9B">
              <w:rPr>
                <w:noProof/>
                <w:webHidden/>
              </w:rPr>
              <w:tab/>
            </w:r>
            <w:r w:rsidR="00065E9B">
              <w:rPr>
                <w:noProof/>
                <w:webHidden/>
              </w:rPr>
              <w:fldChar w:fldCharType="begin"/>
            </w:r>
            <w:r w:rsidR="00065E9B">
              <w:rPr>
                <w:noProof/>
                <w:webHidden/>
              </w:rPr>
              <w:instrText xml:space="preserve"> PAGEREF _Toc86149986 \h </w:instrText>
            </w:r>
            <w:r w:rsidR="00065E9B">
              <w:rPr>
                <w:noProof/>
                <w:webHidden/>
              </w:rPr>
            </w:r>
            <w:r w:rsidR="00065E9B">
              <w:rPr>
                <w:noProof/>
                <w:webHidden/>
              </w:rPr>
              <w:fldChar w:fldCharType="separate"/>
            </w:r>
            <w:r w:rsidR="00065E9B">
              <w:rPr>
                <w:noProof/>
                <w:webHidden/>
              </w:rPr>
              <w:t>31</w:t>
            </w:r>
            <w:r w:rsidR="00065E9B">
              <w:rPr>
                <w:noProof/>
                <w:webHidden/>
              </w:rPr>
              <w:fldChar w:fldCharType="end"/>
            </w:r>
          </w:hyperlink>
        </w:p>
        <w:p w14:paraId="5561260C" w14:textId="570BE4D9" w:rsidR="00065E9B" w:rsidRDefault="00E86B58">
          <w:pPr>
            <w:pStyle w:val="TOC1"/>
            <w:rPr>
              <w:rFonts w:eastAsiaTheme="minorEastAsia"/>
              <w:noProof/>
              <w:lang w:eastAsia="en-GB"/>
            </w:rPr>
          </w:pPr>
          <w:hyperlink w:anchor="_Toc86149987" w:history="1">
            <w:r w:rsidR="00065E9B" w:rsidRPr="00BA44CE">
              <w:rPr>
                <w:rStyle w:val="Hyperlink"/>
                <w:noProof/>
              </w:rPr>
              <w:t>4</w:t>
            </w:r>
            <w:r w:rsidR="00065E9B">
              <w:rPr>
                <w:rFonts w:eastAsiaTheme="minorEastAsia"/>
                <w:noProof/>
                <w:lang w:eastAsia="en-GB"/>
              </w:rPr>
              <w:tab/>
            </w:r>
            <w:r w:rsidR="00065E9B" w:rsidRPr="00BA44CE">
              <w:rPr>
                <w:rStyle w:val="Hyperlink"/>
                <w:noProof/>
              </w:rPr>
              <w:t>Energy system scenarios: Osimo</w:t>
            </w:r>
            <w:r w:rsidR="00065E9B">
              <w:rPr>
                <w:noProof/>
                <w:webHidden/>
              </w:rPr>
              <w:tab/>
            </w:r>
            <w:r w:rsidR="00065E9B">
              <w:rPr>
                <w:noProof/>
                <w:webHidden/>
              </w:rPr>
              <w:fldChar w:fldCharType="begin"/>
            </w:r>
            <w:r w:rsidR="00065E9B">
              <w:rPr>
                <w:noProof/>
                <w:webHidden/>
              </w:rPr>
              <w:instrText xml:space="preserve"> PAGEREF _Toc86149987 \h </w:instrText>
            </w:r>
            <w:r w:rsidR="00065E9B">
              <w:rPr>
                <w:noProof/>
                <w:webHidden/>
              </w:rPr>
            </w:r>
            <w:r w:rsidR="00065E9B">
              <w:rPr>
                <w:noProof/>
                <w:webHidden/>
              </w:rPr>
              <w:fldChar w:fldCharType="separate"/>
            </w:r>
            <w:r w:rsidR="00065E9B">
              <w:rPr>
                <w:noProof/>
                <w:webHidden/>
              </w:rPr>
              <w:t>32</w:t>
            </w:r>
            <w:r w:rsidR="00065E9B">
              <w:rPr>
                <w:noProof/>
                <w:webHidden/>
              </w:rPr>
              <w:fldChar w:fldCharType="end"/>
            </w:r>
          </w:hyperlink>
        </w:p>
        <w:p w14:paraId="0AFD71A8" w14:textId="1D85FB56" w:rsidR="00065E9B" w:rsidRDefault="00E86B58">
          <w:pPr>
            <w:pStyle w:val="TOC2"/>
            <w:tabs>
              <w:tab w:val="left" w:pos="880"/>
              <w:tab w:val="right" w:leader="dot" w:pos="10194"/>
            </w:tabs>
            <w:rPr>
              <w:rFonts w:eastAsiaTheme="minorEastAsia"/>
              <w:noProof/>
              <w:lang w:eastAsia="en-GB"/>
            </w:rPr>
          </w:pPr>
          <w:hyperlink w:anchor="_Toc86149988" w:history="1">
            <w:r w:rsidR="00065E9B" w:rsidRPr="00BA44CE">
              <w:rPr>
                <w:rStyle w:val="Hyperlink"/>
                <w:noProof/>
              </w:rPr>
              <w:t>4.1</w:t>
            </w:r>
            <w:r w:rsidR="00065E9B">
              <w:rPr>
                <w:rFonts w:eastAsiaTheme="minorEastAsia"/>
                <w:noProof/>
                <w:lang w:eastAsia="en-GB"/>
              </w:rPr>
              <w:tab/>
            </w:r>
            <w:r w:rsidR="00065E9B" w:rsidRPr="00BA44CE">
              <w:rPr>
                <w:rStyle w:val="Hyperlink"/>
                <w:noProof/>
              </w:rPr>
              <w:t>Scenario overview</w:t>
            </w:r>
            <w:r w:rsidR="00065E9B">
              <w:rPr>
                <w:noProof/>
                <w:webHidden/>
              </w:rPr>
              <w:tab/>
            </w:r>
            <w:r w:rsidR="00065E9B">
              <w:rPr>
                <w:noProof/>
                <w:webHidden/>
              </w:rPr>
              <w:fldChar w:fldCharType="begin"/>
            </w:r>
            <w:r w:rsidR="00065E9B">
              <w:rPr>
                <w:noProof/>
                <w:webHidden/>
              </w:rPr>
              <w:instrText xml:space="preserve"> PAGEREF _Toc86149988 \h </w:instrText>
            </w:r>
            <w:r w:rsidR="00065E9B">
              <w:rPr>
                <w:noProof/>
                <w:webHidden/>
              </w:rPr>
            </w:r>
            <w:r w:rsidR="00065E9B">
              <w:rPr>
                <w:noProof/>
                <w:webHidden/>
              </w:rPr>
              <w:fldChar w:fldCharType="separate"/>
            </w:r>
            <w:r w:rsidR="00065E9B">
              <w:rPr>
                <w:noProof/>
                <w:webHidden/>
              </w:rPr>
              <w:t>32</w:t>
            </w:r>
            <w:r w:rsidR="00065E9B">
              <w:rPr>
                <w:noProof/>
                <w:webHidden/>
              </w:rPr>
              <w:fldChar w:fldCharType="end"/>
            </w:r>
          </w:hyperlink>
        </w:p>
        <w:p w14:paraId="37FDDE99" w14:textId="61F59D0F" w:rsidR="00065E9B" w:rsidRDefault="00E86B58">
          <w:pPr>
            <w:pStyle w:val="TOC3"/>
            <w:tabs>
              <w:tab w:val="left" w:pos="1320"/>
              <w:tab w:val="right" w:leader="dot" w:pos="10194"/>
            </w:tabs>
            <w:rPr>
              <w:rFonts w:eastAsiaTheme="minorEastAsia"/>
              <w:noProof/>
              <w:lang w:eastAsia="en-GB"/>
            </w:rPr>
          </w:pPr>
          <w:hyperlink w:anchor="_Toc86149989" w:history="1">
            <w:r w:rsidR="00065E9B" w:rsidRPr="00BA44CE">
              <w:rPr>
                <w:rStyle w:val="Hyperlink"/>
                <w:noProof/>
              </w:rPr>
              <w:t>4.1.1</w:t>
            </w:r>
            <w:r w:rsidR="00065E9B">
              <w:rPr>
                <w:rFonts w:eastAsiaTheme="minorEastAsia"/>
                <w:noProof/>
                <w:lang w:eastAsia="en-GB"/>
              </w:rPr>
              <w:tab/>
            </w:r>
            <w:r w:rsidR="00065E9B" w:rsidRPr="00BA44CE">
              <w:rPr>
                <w:rStyle w:val="Hyperlink"/>
                <w:noProof/>
              </w:rPr>
              <w:t>Reference scenario</w:t>
            </w:r>
            <w:r w:rsidR="00065E9B">
              <w:rPr>
                <w:noProof/>
                <w:webHidden/>
              </w:rPr>
              <w:tab/>
            </w:r>
            <w:r w:rsidR="00065E9B">
              <w:rPr>
                <w:noProof/>
                <w:webHidden/>
              </w:rPr>
              <w:fldChar w:fldCharType="begin"/>
            </w:r>
            <w:r w:rsidR="00065E9B">
              <w:rPr>
                <w:noProof/>
                <w:webHidden/>
              </w:rPr>
              <w:instrText xml:space="preserve"> PAGEREF _Toc86149989 \h </w:instrText>
            </w:r>
            <w:r w:rsidR="00065E9B">
              <w:rPr>
                <w:noProof/>
                <w:webHidden/>
              </w:rPr>
            </w:r>
            <w:r w:rsidR="00065E9B">
              <w:rPr>
                <w:noProof/>
                <w:webHidden/>
              </w:rPr>
              <w:fldChar w:fldCharType="separate"/>
            </w:r>
            <w:r w:rsidR="00065E9B">
              <w:rPr>
                <w:noProof/>
                <w:webHidden/>
              </w:rPr>
              <w:t>33</w:t>
            </w:r>
            <w:r w:rsidR="00065E9B">
              <w:rPr>
                <w:noProof/>
                <w:webHidden/>
              </w:rPr>
              <w:fldChar w:fldCharType="end"/>
            </w:r>
          </w:hyperlink>
        </w:p>
        <w:p w14:paraId="21515FA3" w14:textId="4347415C" w:rsidR="00065E9B" w:rsidRDefault="00E86B58">
          <w:pPr>
            <w:pStyle w:val="TOC3"/>
            <w:tabs>
              <w:tab w:val="left" w:pos="1320"/>
              <w:tab w:val="right" w:leader="dot" w:pos="10194"/>
            </w:tabs>
            <w:rPr>
              <w:rFonts w:eastAsiaTheme="minorEastAsia"/>
              <w:noProof/>
              <w:lang w:eastAsia="en-GB"/>
            </w:rPr>
          </w:pPr>
          <w:hyperlink w:anchor="_Toc86149990" w:history="1">
            <w:r w:rsidR="00065E9B" w:rsidRPr="00BA44CE">
              <w:rPr>
                <w:rStyle w:val="Hyperlink"/>
                <w:noProof/>
              </w:rPr>
              <w:t>4.1.2</w:t>
            </w:r>
            <w:r w:rsidR="00065E9B">
              <w:rPr>
                <w:rFonts w:eastAsiaTheme="minorEastAsia"/>
                <w:noProof/>
                <w:lang w:eastAsia="en-GB"/>
              </w:rPr>
              <w:tab/>
            </w:r>
            <w:r w:rsidR="00065E9B" w:rsidRPr="00BA44CE">
              <w:rPr>
                <w:rStyle w:val="Hyperlink"/>
                <w:noProof/>
              </w:rPr>
              <w:t>Heat scenarios</w:t>
            </w:r>
            <w:r w:rsidR="00065E9B">
              <w:rPr>
                <w:noProof/>
                <w:webHidden/>
              </w:rPr>
              <w:tab/>
            </w:r>
            <w:r w:rsidR="00065E9B">
              <w:rPr>
                <w:noProof/>
                <w:webHidden/>
              </w:rPr>
              <w:fldChar w:fldCharType="begin"/>
            </w:r>
            <w:r w:rsidR="00065E9B">
              <w:rPr>
                <w:noProof/>
                <w:webHidden/>
              </w:rPr>
              <w:instrText xml:space="preserve"> PAGEREF _Toc86149990 \h </w:instrText>
            </w:r>
            <w:r w:rsidR="00065E9B">
              <w:rPr>
                <w:noProof/>
                <w:webHidden/>
              </w:rPr>
            </w:r>
            <w:r w:rsidR="00065E9B">
              <w:rPr>
                <w:noProof/>
                <w:webHidden/>
              </w:rPr>
              <w:fldChar w:fldCharType="separate"/>
            </w:r>
            <w:r w:rsidR="00065E9B">
              <w:rPr>
                <w:noProof/>
                <w:webHidden/>
              </w:rPr>
              <w:t>34</w:t>
            </w:r>
            <w:r w:rsidR="00065E9B">
              <w:rPr>
                <w:noProof/>
                <w:webHidden/>
              </w:rPr>
              <w:fldChar w:fldCharType="end"/>
            </w:r>
          </w:hyperlink>
        </w:p>
        <w:p w14:paraId="49CEB1B4" w14:textId="245B96BE" w:rsidR="00065E9B" w:rsidRDefault="00E86B58">
          <w:pPr>
            <w:pStyle w:val="TOC3"/>
            <w:tabs>
              <w:tab w:val="left" w:pos="1320"/>
              <w:tab w:val="right" w:leader="dot" w:pos="10194"/>
            </w:tabs>
            <w:rPr>
              <w:rFonts w:eastAsiaTheme="minorEastAsia"/>
              <w:noProof/>
              <w:lang w:eastAsia="en-GB"/>
            </w:rPr>
          </w:pPr>
          <w:hyperlink w:anchor="_Toc86149991" w:history="1">
            <w:r w:rsidR="00065E9B" w:rsidRPr="00BA44CE">
              <w:rPr>
                <w:rStyle w:val="Hyperlink"/>
                <w:noProof/>
              </w:rPr>
              <w:t>4.1.3</w:t>
            </w:r>
            <w:r w:rsidR="00065E9B">
              <w:rPr>
                <w:rFonts w:eastAsiaTheme="minorEastAsia"/>
                <w:noProof/>
                <w:lang w:eastAsia="en-GB"/>
              </w:rPr>
              <w:tab/>
            </w:r>
            <w:r w:rsidR="00065E9B" w:rsidRPr="00BA44CE">
              <w:rPr>
                <w:rStyle w:val="Hyperlink"/>
                <w:noProof/>
              </w:rPr>
              <w:t>Transport scenarios</w:t>
            </w:r>
            <w:r w:rsidR="00065E9B">
              <w:rPr>
                <w:noProof/>
                <w:webHidden/>
              </w:rPr>
              <w:tab/>
            </w:r>
            <w:r w:rsidR="00065E9B">
              <w:rPr>
                <w:noProof/>
                <w:webHidden/>
              </w:rPr>
              <w:fldChar w:fldCharType="begin"/>
            </w:r>
            <w:r w:rsidR="00065E9B">
              <w:rPr>
                <w:noProof/>
                <w:webHidden/>
              </w:rPr>
              <w:instrText xml:space="preserve"> PAGEREF _Toc86149991 \h </w:instrText>
            </w:r>
            <w:r w:rsidR="00065E9B">
              <w:rPr>
                <w:noProof/>
                <w:webHidden/>
              </w:rPr>
            </w:r>
            <w:r w:rsidR="00065E9B">
              <w:rPr>
                <w:noProof/>
                <w:webHidden/>
              </w:rPr>
              <w:fldChar w:fldCharType="separate"/>
            </w:r>
            <w:r w:rsidR="00065E9B">
              <w:rPr>
                <w:noProof/>
                <w:webHidden/>
              </w:rPr>
              <w:t>34</w:t>
            </w:r>
            <w:r w:rsidR="00065E9B">
              <w:rPr>
                <w:noProof/>
                <w:webHidden/>
              </w:rPr>
              <w:fldChar w:fldCharType="end"/>
            </w:r>
          </w:hyperlink>
        </w:p>
        <w:p w14:paraId="198416CB" w14:textId="360664A3" w:rsidR="00065E9B" w:rsidRDefault="00E86B58">
          <w:pPr>
            <w:pStyle w:val="TOC2"/>
            <w:tabs>
              <w:tab w:val="left" w:pos="880"/>
              <w:tab w:val="right" w:leader="dot" w:pos="10194"/>
            </w:tabs>
            <w:rPr>
              <w:rFonts w:eastAsiaTheme="minorEastAsia"/>
              <w:noProof/>
              <w:lang w:eastAsia="en-GB"/>
            </w:rPr>
          </w:pPr>
          <w:hyperlink w:anchor="_Toc86149992" w:history="1">
            <w:r w:rsidR="00065E9B" w:rsidRPr="00BA44CE">
              <w:rPr>
                <w:rStyle w:val="Hyperlink"/>
                <w:noProof/>
              </w:rPr>
              <w:t>4.2</w:t>
            </w:r>
            <w:r w:rsidR="00065E9B">
              <w:rPr>
                <w:rFonts w:eastAsiaTheme="minorEastAsia"/>
                <w:noProof/>
                <w:lang w:eastAsia="en-GB"/>
              </w:rPr>
              <w:tab/>
            </w:r>
            <w:r w:rsidR="00065E9B" w:rsidRPr="00BA44CE">
              <w:rPr>
                <w:rStyle w:val="Hyperlink"/>
                <w:noProof/>
              </w:rPr>
              <w:t>Energy demands and fuel consumption</w:t>
            </w:r>
            <w:r w:rsidR="00065E9B">
              <w:rPr>
                <w:noProof/>
                <w:webHidden/>
              </w:rPr>
              <w:tab/>
            </w:r>
            <w:r w:rsidR="00065E9B">
              <w:rPr>
                <w:noProof/>
                <w:webHidden/>
              </w:rPr>
              <w:fldChar w:fldCharType="begin"/>
            </w:r>
            <w:r w:rsidR="00065E9B">
              <w:rPr>
                <w:noProof/>
                <w:webHidden/>
              </w:rPr>
              <w:instrText xml:space="preserve"> PAGEREF _Toc86149992 \h </w:instrText>
            </w:r>
            <w:r w:rsidR="00065E9B">
              <w:rPr>
                <w:noProof/>
                <w:webHidden/>
              </w:rPr>
            </w:r>
            <w:r w:rsidR="00065E9B">
              <w:rPr>
                <w:noProof/>
                <w:webHidden/>
              </w:rPr>
              <w:fldChar w:fldCharType="separate"/>
            </w:r>
            <w:r w:rsidR="00065E9B">
              <w:rPr>
                <w:noProof/>
                <w:webHidden/>
              </w:rPr>
              <w:t>35</w:t>
            </w:r>
            <w:r w:rsidR="00065E9B">
              <w:rPr>
                <w:noProof/>
                <w:webHidden/>
              </w:rPr>
              <w:fldChar w:fldCharType="end"/>
            </w:r>
          </w:hyperlink>
        </w:p>
        <w:p w14:paraId="7B6B1966" w14:textId="14F129A8" w:rsidR="00065E9B" w:rsidRDefault="00E86B58">
          <w:pPr>
            <w:pStyle w:val="TOC2"/>
            <w:tabs>
              <w:tab w:val="left" w:pos="880"/>
              <w:tab w:val="right" w:leader="dot" w:pos="10194"/>
            </w:tabs>
            <w:rPr>
              <w:rFonts w:eastAsiaTheme="minorEastAsia"/>
              <w:noProof/>
              <w:lang w:eastAsia="en-GB"/>
            </w:rPr>
          </w:pPr>
          <w:hyperlink w:anchor="_Toc86149993" w:history="1">
            <w:r w:rsidR="00065E9B" w:rsidRPr="00BA44CE">
              <w:rPr>
                <w:rStyle w:val="Hyperlink"/>
                <w:noProof/>
              </w:rPr>
              <w:t>4.3</w:t>
            </w:r>
            <w:r w:rsidR="00065E9B">
              <w:rPr>
                <w:rFonts w:eastAsiaTheme="minorEastAsia"/>
                <w:noProof/>
                <w:lang w:eastAsia="en-GB"/>
              </w:rPr>
              <w:tab/>
            </w:r>
            <w:r w:rsidR="00065E9B" w:rsidRPr="00BA44CE">
              <w:rPr>
                <w:rStyle w:val="Hyperlink"/>
                <w:noProof/>
              </w:rPr>
              <w:t>Renewable energy production and integration</w:t>
            </w:r>
            <w:r w:rsidR="00065E9B">
              <w:rPr>
                <w:noProof/>
                <w:webHidden/>
              </w:rPr>
              <w:tab/>
            </w:r>
            <w:r w:rsidR="00065E9B">
              <w:rPr>
                <w:noProof/>
                <w:webHidden/>
              </w:rPr>
              <w:fldChar w:fldCharType="begin"/>
            </w:r>
            <w:r w:rsidR="00065E9B">
              <w:rPr>
                <w:noProof/>
                <w:webHidden/>
              </w:rPr>
              <w:instrText xml:space="preserve"> PAGEREF _Toc86149993 \h </w:instrText>
            </w:r>
            <w:r w:rsidR="00065E9B">
              <w:rPr>
                <w:noProof/>
                <w:webHidden/>
              </w:rPr>
            </w:r>
            <w:r w:rsidR="00065E9B">
              <w:rPr>
                <w:noProof/>
                <w:webHidden/>
              </w:rPr>
              <w:fldChar w:fldCharType="separate"/>
            </w:r>
            <w:r w:rsidR="00065E9B">
              <w:rPr>
                <w:noProof/>
                <w:webHidden/>
              </w:rPr>
              <w:t>37</w:t>
            </w:r>
            <w:r w:rsidR="00065E9B">
              <w:rPr>
                <w:noProof/>
                <w:webHidden/>
              </w:rPr>
              <w:fldChar w:fldCharType="end"/>
            </w:r>
          </w:hyperlink>
        </w:p>
        <w:p w14:paraId="56BA4BF9" w14:textId="152AA0E9" w:rsidR="00065E9B" w:rsidRDefault="00E86B58">
          <w:pPr>
            <w:pStyle w:val="TOC2"/>
            <w:tabs>
              <w:tab w:val="left" w:pos="880"/>
              <w:tab w:val="right" w:leader="dot" w:pos="10194"/>
            </w:tabs>
            <w:rPr>
              <w:rFonts w:eastAsiaTheme="minorEastAsia"/>
              <w:noProof/>
              <w:lang w:eastAsia="en-GB"/>
            </w:rPr>
          </w:pPr>
          <w:hyperlink w:anchor="_Toc86149994" w:history="1">
            <w:r w:rsidR="00065E9B" w:rsidRPr="00BA44CE">
              <w:rPr>
                <w:rStyle w:val="Hyperlink"/>
                <w:noProof/>
              </w:rPr>
              <w:t>4.4</w:t>
            </w:r>
            <w:r w:rsidR="00065E9B">
              <w:rPr>
                <w:rFonts w:eastAsiaTheme="minorEastAsia"/>
                <w:noProof/>
                <w:lang w:eastAsia="en-GB"/>
              </w:rPr>
              <w:tab/>
            </w:r>
            <w:r w:rsidR="00065E9B" w:rsidRPr="00BA44CE">
              <w:rPr>
                <w:rStyle w:val="Hyperlink"/>
                <w:noProof/>
              </w:rPr>
              <w:t>Costs</w:t>
            </w:r>
            <w:r w:rsidR="00065E9B">
              <w:rPr>
                <w:noProof/>
                <w:webHidden/>
              </w:rPr>
              <w:tab/>
            </w:r>
            <w:r w:rsidR="00065E9B">
              <w:rPr>
                <w:noProof/>
                <w:webHidden/>
              </w:rPr>
              <w:fldChar w:fldCharType="begin"/>
            </w:r>
            <w:r w:rsidR="00065E9B">
              <w:rPr>
                <w:noProof/>
                <w:webHidden/>
              </w:rPr>
              <w:instrText xml:space="preserve"> PAGEREF _Toc86149994 \h </w:instrText>
            </w:r>
            <w:r w:rsidR="00065E9B">
              <w:rPr>
                <w:noProof/>
                <w:webHidden/>
              </w:rPr>
            </w:r>
            <w:r w:rsidR="00065E9B">
              <w:rPr>
                <w:noProof/>
                <w:webHidden/>
              </w:rPr>
              <w:fldChar w:fldCharType="separate"/>
            </w:r>
            <w:r w:rsidR="00065E9B">
              <w:rPr>
                <w:noProof/>
                <w:webHidden/>
              </w:rPr>
              <w:t>41</w:t>
            </w:r>
            <w:r w:rsidR="00065E9B">
              <w:rPr>
                <w:noProof/>
                <w:webHidden/>
              </w:rPr>
              <w:fldChar w:fldCharType="end"/>
            </w:r>
          </w:hyperlink>
        </w:p>
        <w:p w14:paraId="44017B47" w14:textId="1AC22C1F" w:rsidR="00065E9B" w:rsidRDefault="00E86B58">
          <w:pPr>
            <w:pStyle w:val="TOC2"/>
            <w:tabs>
              <w:tab w:val="left" w:pos="880"/>
              <w:tab w:val="right" w:leader="dot" w:pos="10194"/>
            </w:tabs>
            <w:rPr>
              <w:rFonts w:eastAsiaTheme="minorEastAsia"/>
              <w:noProof/>
              <w:lang w:eastAsia="en-GB"/>
            </w:rPr>
          </w:pPr>
          <w:hyperlink w:anchor="_Toc86149995" w:history="1">
            <w:r w:rsidR="00065E9B" w:rsidRPr="00BA44CE">
              <w:rPr>
                <w:rStyle w:val="Hyperlink"/>
                <w:noProof/>
              </w:rPr>
              <w:t>4.5</w:t>
            </w:r>
            <w:r w:rsidR="00065E9B">
              <w:rPr>
                <w:rFonts w:eastAsiaTheme="minorEastAsia"/>
                <w:noProof/>
                <w:lang w:eastAsia="en-GB"/>
              </w:rPr>
              <w:tab/>
            </w:r>
            <w:r w:rsidR="00065E9B" w:rsidRPr="00BA44CE">
              <w:rPr>
                <w:rStyle w:val="Hyperlink"/>
                <w:noProof/>
              </w:rPr>
              <w:t>Summary of scenario outcomes</w:t>
            </w:r>
            <w:r w:rsidR="00065E9B">
              <w:rPr>
                <w:noProof/>
                <w:webHidden/>
              </w:rPr>
              <w:tab/>
            </w:r>
            <w:r w:rsidR="00065E9B">
              <w:rPr>
                <w:noProof/>
                <w:webHidden/>
              </w:rPr>
              <w:fldChar w:fldCharType="begin"/>
            </w:r>
            <w:r w:rsidR="00065E9B">
              <w:rPr>
                <w:noProof/>
                <w:webHidden/>
              </w:rPr>
              <w:instrText xml:space="preserve"> PAGEREF _Toc86149995 \h </w:instrText>
            </w:r>
            <w:r w:rsidR="00065E9B">
              <w:rPr>
                <w:noProof/>
                <w:webHidden/>
              </w:rPr>
            </w:r>
            <w:r w:rsidR="00065E9B">
              <w:rPr>
                <w:noProof/>
                <w:webHidden/>
              </w:rPr>
              <w:fldChar w:fldCharType="separate"/>
            </w:r>
            <w:r w:rsidR="00065E9B">
              <w:rPr>
                <w:noProof/>
                <w:webHidden/>
              </w:rPr>
              <w:t>42</w:t>
            </w:r>
            <w:r w:rsidR="00065E9B">
              <w:rPr>
                <w:noProof/>
                <w:webHidden/>
              </w:rPr>
              <w:fldChar w:fldCharType="end"/>
            </w:r>
          </w:hyperlink>
        </w:p>
        <w:p w14:paraId="07E33B3F" w14:textId="01343C36" w:rsidR="00065E9B" w:rsidRDefault="00E86B58">
          <w:pPr>
            <w:pStyle w:val="TOC1"/>
            <w:rPr>
              <w:rFonts w:eastAsiaTheme="minorEastAsia"/>
              <w:noProof/>
              <w:lang w:eastAsia="en-GB"/>
            </w:rPr>
          </w:pPr>
          <w:hyperlink w:anchor="_Toc86149996" w:history="1">
            <w:r w:rsidR="00065E9B" w:rsidRPr="00BA44CE">
              <w:rPr>
                <w:rStyle w:val="Hyperlink"/>
                <w:noProof/>
              </w:rPr>
              <w:t>5</w:t>
            </w:r>
            <w:r w:rsidR="00065E9B">
              <w:rPr>
                <w:rFonts w:eastAsiaTheme="minorEastAsia"/>
                <w:noProof/>
                <w:lang w:eastAsia="en-GB"/>
              </w:rPr>
              <w:tab/>
            </w:r>
            <w:r w:rsidR="00065E9B" w:rsidRPr="00BA44CE">
              <w:rPr>
                <w:rStyle w:val="Hyperlink"/>
                <w:noProof/>
              </w:rPr>
              <w:t>Energy system scenarios: Oud-Heverlee</w:t>
            </w:r>
            <w:r w:rsidR="00065E9B">
              <w:rPr>
                <w:noProof/>
                <w:webHidden/>
              </w:rPr>
              <w:tab/>
            </w:r>
            <w:r w:rsidR="00065E9B">
              <w:rPr>
                <w:noProof/>
                <w:webHidden/>
              </w:rPr>
              <w:fldChar w:fldCharType="begin"/>
            </w:r>
            <w:r w:rsidR="00065E9B">
              <w:rPr>
                <w:noProof/>
                <w:webHidden/>
              </w:rPr>
              <w:instrText xml:space="preserve"> PAGEREF _Toc86149996 \h </w:instrText>
            </w:r>
            <w:r w:rsidR="00065E9B">
              <w:rPr>
                <w:noProof/>
                <w:webHidden/>
              </w:rPr>
            </w:r>
            <w:r w:rsidR="00065E9B">
              <w:rPr>
                <w:noProof/>
                <w:webHidden/>
              </w:rPr>
              <w:fldChar w:fldCharType="separate"/>
            </w:r>
            <w:r w:rsidR="00065E9B">
              <w:rPr>
                <w:noProof/>
                <w:webHidden/>
              </w:rPr>
              <w:t>43</w:t>
            </w:r>
            <w:r w:rsidR="00065E9B">
              <w:rPr>
                <w:noProof/>
                <w:webHidden/>
              </w:rPr>
              <w:fldChar w:fldCharType="end"/>
            </w:r>
          </w:hyperlink>
        </w:p>
        <w:p w14:paraId="33649B4E" w14:textId="07968DDC" w:rsidR="00065E9B" w:rsidRDefault="00E86B58">
          <w:pPr>
            <w:pStyle w:val="TOC2"/>
            <w:tabs>
              <w:tab w:val="left" w:pos="880"/>
              <w:tab w:val="right" w:leader="dot" w:pos="10194"/>
            </w:tabs>
            <w:rPr>
              <w:rFonts w:eastAsiaTheme="minorEastAsia"/>
              <w:noProof/>
              <w:lang w:eastAsia="en-GB"/>
            </w:rPr>
          </w:pPr>
          <w:hyperlink w:anchor="_Toc86149997" w:history="1">
            <w:r w:rsidR="00065E9B" w:rsidRPr="00BA44CE">
              <w:rPr>
                <w:rStyle w:val="Hyperlink"/>
                <w:noProof/>
              </w:rPr>
              <w:t>5.1</w:t>
            </w:r>
            <w:r w:rsidR="00065E9B">
              <w:rPr>
                <w:rFonts w:eastAsiaTheme="minorEastAsia"/>
                <w:noProof/>
                <w:lang w:eastAsia="en-GB"/>
              </w:rPr>
              <w:tab/>
            </w:r>
            <w:r w:rsidR="00065E9B" w:rsidRPr="00BA44CE">
              <w:rPr>
                <w:rStyle w:val="Hyperlink"/>
                <w:noProof/>
              </w:rPr>
              <w:t>Scenario overview</w:t>
            </w:r>
            <w:r w:rsidR="00065E9B">
              <w:rPr>
                <w:noProof/>
                <w:webHidden/>
              </w:rPr>
              <w:tab/>
            </w:r>
            <w:r w:rsidR="00065E9B">
              <w:rPr>
                <w:noProof/>
                <w:webHidden/>
              </w:rPr>
              <w:fldChar w:fldCharType="begin"/>
            </w:r>
            <w:r w:rsidR="00065E9B">
              <w:rPr>
                <w:noProof/>
                <w:webHidden/>
              </w:rPr>
              <w:instrText xml:space="preserve"> PAGEREF _Toc86149997 \h </w:instrText>
            </w:r>
            <w:r w:rsidR="00065E9B">
              <w:rPr>
                <w:noProof/>
                <w:webHidden/>
              </w:rPr>
            </w:r>
            <w:r w:rsidR="00065E9B">
              <w:rPr>
                <w:noProof/>
                <w:webHidden/>
              </w:rPr>
              <w:fldChar w:fldCharType="separate"/>
            </w:r>
            <w:r w:rsidR="00065E9B">
              <w:rPr>
                <w:noProof/>
                <w:webHidden/>
              </w:rPr>
              <w:t>43</w:t>
            </w:r>
            <w:r w:rsidR="00065E9B">
              <w:rPr>
                <w:noProof/>
                <w:webHidden/>
              </w:rPr>
              <w:fldChar w:fldCharType="end"/>
            </w:r>
          </w:hyperlink>
        </w:p>
        <w:p w14:paraId="35A6DAC0" w14:textId="364D45E0" w:rsidR="00065E9B" w:rsidRDefault="00E86B58">
          <w:pPr>
            <w:pStyle w:val="TOC3"/>
            <w:tabs>
              <w:tab w:val="left" w:pos="1320"/>
              <w:tab w:val="right" w:leader="dot" w:pos="10194"/>
            </w:tabs>
            <w:rPr>
              <w:rFonts w:eastAsiaTheme="minorEastAsia"/>
              <w:noProof/>
              <w:lang w:eastAsia="en-GB"/>
            </w:rPr>
          </w:pPr>
          <w:hyperlink w:anchor="_Toc86149998" w:history="1">
            <w:r w:rsidR="00065E9B" w:rsidRPr="00BA44CE">
              <w:rPr>
                <w:rStyle w:val="Hyperlink"/>
                <w:noProof/>
              </w:rPr>
              <w:t>5.1.1</w:t>
            </w:r>
            <w:r w:rsidR="00065E9B">
              <w:rPr>
                <w:rFonts w:eastAsiaTheme="minorEastAsia"/>
                <w:noProof/>
                <w:lang w:eastAsia="en-GB"/>
              </w:rPr>
              <w:tab/>
            </w:r>
            <w:r w:rsidR="00065E9B" w:rsidRPr="00BA44CE">
              <w:rPr>
                <w:rStyle w:val="Hyperlink"/>
                <w:noProof/>
              </w:rPr>
              <w:t>Reference scenario</w:t>
            </w:r>
            <w:r w:rsidR="00065E9B">
              <w:rPr>
                <w:noProof/>
                <w:webHidden/>
              </w:rPr>
              <w:tab/>
            </w:r>
            <w:r w:rsidR="00065E9B">
              <w:rPr>
                <w:noProof/>
                <w:webHidden/>
              </w:rPr>
              <w:fldChar w:fldCharType="begin"/>
            </w:r>
            <w:r w:rsidR="00065E9B">
              <w:rPr>
                <w:noProof/>
                <w:webHidden/>
              </w:rPr>
              <w:instrText xml:space="preserve"> PAGEREF _Toc86149998 \h </w:instrText>
            </w:r>
            <w:r w:rsidR="00065E9B">
              <w:rPr>
                <w:noProof/>
                <w:webHidden/>
              </w:rPr>
            </w:r>
            <w:r w:rsidR="00065E9B">
              <w:rPr>
                <w:noProof/>
                <w:webHidden/>
              </w:rPr>
              <w:fldChar w:fldCharType="separate"/>
            </w:r>
            <w:r w:rsidR="00065E9B">
              <w:rPr>
                <w:noProof/>
                <w:webHidden/>
              </w:rPr>
              <w:t>44</w:t>
            </w:r>
            <w:r w:rsidR="00065E9B">
              <w:rPr>
                <w:noProof/>
                <w:webHidden/>
              </w:rPr>
              <w:fldChar w:fldCharType="end"/>
            </w:r>
          </w:hyperlink>
        </w:p>
        <w:p w14:paraId="5D22C24D" w14:textId="2B653217" w:rsidR="00065E9B" w:rsidRDefault="00E86B58">
          <w:pPr>
            <w:pStyle w:val="TOC3"/>
            <w:tabs>
              <w:tab w:val="left" w:pos="1320"/>
              <w:tab w:val="right" w:leader="dot" w:pos="10194"/>
            </w:tabs>
            <w:rPr>
              <w:rFonts w:eastAsiaTheme="minorEastAsia"/>
              <w:noProof/>
              <w:lang w:eastAsia="en-GB"/>
            </w:rPr>
          </w:pPr>
          <w:hyperlink w:anchor="_Toc86149999" w:history="1">
            <w:r w:rsidR="00065E9B" w:rsidRPr="00BA44CE">
              <w:rPr>
                <w:rStyle w:val="Hyperlink"/>
                <w:noProof/>
              </w:rPr>
              <w:t>5.1.2</w:t>
            </w:r>
            <w:r w:rsidR="00065E9B">
              <w:rPr>
                <w:rFonts w:eastAsiaTheme="minorEastAsia"/>
                <w:noProof/>
                <w:lang w:eastAsia="en-GB"/>
              </w:rPr>
              <w:tab/>
            </w:r>
            <w:r w:rsidR="00065E9B" w:rsidRPr="00BA44CE">
              <w:rPr>
                <w:rStyle w:val="Hyperlink"/>
                <w:noProof/>
              </w:rPr>
              <w:t>Heat scenarios</w:t>
            </w:r>
            <w:r w:rsidR="00065E9B">
              <w:rPr>
                <w:noProof/>
                <w:webHidden/>
              </w:rPr>
              <w:tab/>
            </w:r>
            <w:r w:rsidR="00065E9B">
              <w:rPr>
                <w:noProof/>
                <w:webHidden/>
              </w:rPr>
              <w:fldChar w:fldCharType="begin"/>
            </w:r>
            <w:r w:rsidR="00065E9B">
              <w:rPr>
                <w:noProof/>
                <w:webHidden/>
              </w:rPr>
              <w:instrText xml:space="preserve"> PAGEREF _Toc86149999 \h </w:instrText>
            </w:r>
            <w:r w:rsidR="00065E9B">
              <w:rPr>
                <w:noProof/>
                <w:webHidden/>
              </w:rPr>
            </w:r>
            <w:r w:rsidR="00065E9B">
              <w:rPr>
                <w:noProof/>
                <w:webHidden/>
              </w:rPr>
              <w:fldChar w:fldCharType="separate"/>
            </w:r>
            <w:r w:rsidR="00065E9B">
              <w:rPr>
                <w:noProof/>
                <w:webHidden/>
              </w:rPr>
              <w:t>44</w:t>
            </w:r>
            <w:r w:rsidR="00065E9B">
              <w:rPr>
                <w:noProof/>
                <w:webHidden/>
              </w:rPr>
              <w:fldChar w:fldCharType="end"/>
            </w:r>
          </w:hyperlink>
        </w:p>
        <w:p w14:paraId="1984F9EA" w14:textId="23429114" w:rsidR="00065E9B" w:rsidRDefault="00E86B58">
          <w:pPr>
            <w:pStyle w:val="TOC3"/>
            <w:tabs>
              <w:tab w:val="left" w:pos="1320"/>
              <w:tab w:val="right" w:leader="dot" w:pos="10194"/>
            </w:tabs>
            <w:rPr>
              <w:rFonts w:eastAsiaTheme="minorEastAsia"/>
              <w:noProof/>
              <w:lang w:eastAsia="en-GB"/>
            </w:rPr>
          </w:pPr>
          <w:hyperlink w:anchor="_Toc86150000" w:history="1">
            <w:r w:rsidR="00065E9B" w:rsidRPr="00BA44CE">
              <w:rPr>
                <w:rStyle w:val="Hyperlink"/>
                <w:noProof/>
              </w:rPr>
              <w:t>5.1.3</w:t>
            </w:r>
            <w:r w:rsidR="00065E9B">
              <w:rPr>
                <w:rFonts w:eastAsiaTheme="minorEastAsia"/>
                <w:noProof/>
                <w:lang w:eastAsia="en-GB"/>
              </w:rPr>
              <w:tab/>
            </w:r>
            <w:r w:rsidR="00065E9B" w:rsidRPr="00BA44CE">
              <w:rPr>
                <w:rStyle w:val="Hyperlink"/>
                <w:noProof/>
              </w:rPr>
              <w:t>Transport scenarios</w:t>
            </w:r>
            <w:r w:rsidR="00065E9B">
              <w:rPr>
                <w:noProof/>
                <w:webHidden/>
              </w:rPr>
              <w:tab/>
            </w:r>
            <w:r w:rsidR="00065E9B">
              <w:rPr>
                <w:noProof/>
                <w:webHidden/>
              </w:rPr>
              <w:fldChar w:fldCharType="begin"/>
            </w:r>
            <w:r w:rsidR="00065E9B">
              <w:rPr>
                <w:noProof/>
                <w:webHidden/>
              </w:rPr>
              <w:instrText xml:space="preserve"> PAGEREF _Toc86150000 \h </w:instrText>
            </w:r>
            <w:r w:rsidR="00065E9B">
              <w:rPr>
                <w:noProof/>
                <w:webHidden/>
              </w:rPr>
            </w:r>
            <w:r w:rsidR="00065E9B">
              <w:rPr>
                <w:noProof/>
                <w:webHidden/>
              </w:rPr>
              <w:fldChar w:fldCharType="separate"/>
            </w:r>
            <w:r w:rsidR="00065E9B">
              <w:rPr>
                <w:noProof/>
                <w:webHidden/>
              </w:rPr>
              <w:t>46</w:t>
            </w:r>
            <w:r w:rsidR="00065E9B">
              <w:rPr>
                <w:noProof/>
                <w:webHidden/>
              </w:rPr>
              <w:fldChar w:fldCharType="end"/>
            </w:r>
          </w:hyperlink>
        </w:p>
        <w:p w14:paraId="1D7435BD" w14:textId="297CBE32" w:rsidR="00065E9B" w:rsidRDefault="00E86B58">
          <w:pPr>
            <w:pStyle w:val="TOC2"/>
            <w:tabs>
              <w:tab w:val="left" w:pos="880"/>
              <w:tab w:val="right" w:leader="dot" w:pos="10194"/>
            </w:tabs>
            <w:rPr>
              <w:rFonts w:eastAsiaTheme="minorEastAsia"/>
              <w:noProof/>
              <w:lang w:eastAsia="en-GB"/>
            </w:rPr>
          </w:pPr>
          <w:hyperlink w:anchor="_Toc86150001" w:history="1">
            <w:r w:rsidR="00065E9B" w:rsidRPr="00BA44CE">
              <w:rPr>
                <w:rStyle w:val="Hyperlink"/>
                <w:noProof/>
              </w:rPr>
              <w:t>5.2</w:t>
            </w:r>
            <w:r w:rsidR="00065E9B">
              <w:rPr>
                <w:rFonts w:eastAsiaTheme="minorEastAsia"/>
                <w:noProof/>
                <w:lang w:eastAsia="en-GB"/>
              </w:rPr>
              <w:tab/>
            </w:r>
            <w:r w:rsidR="00065E9B" w:rsidRPr="00BA44CE">
              <w:rPr>
                <w:rStyle w:val="Hyperlink"/>
                <w:noProof/>
              </w:rPr>
              <w:t>Energy demands and fuel consumption</w:t>
            </w:r>
            <w:r w:rsidR="00065E9B">
              <w:rPr>
                <w:noProof/>
                <w:webHidden/>
              </w:rPr>
              <w:tab/>
            </w:r>
            <w:r w:rsidR="00065E9B">
              <w:rPr>
                <w:noProof/>
                <w:webHidden/>
              </w:rPr>
              <w:fldChar w:fldCharType="begin"/>
            </w:r>
            <w:r w:rsidR="00065E9B">
              <w:rPr>
                <w:noProof/>
                <w:webHidden/>
              </w:rPr>
              <w:instrText xml:space="preserve"> PAGEREF _Toc86150001 \h </w:instrText>
            </w:r>
            <w:r w:rsidR="00065E9B">
              <w:rPr>
                <w:noProof/>
                <w:webHidden/>
              </w:rPr>
            </w:r>
            <w:r w:rsidR="00065E9B">
              <w:rPr>
                <w:noProof/>
                <w:webHidden/>
              </w:rPr>
              <w:fldChar w:fldCharType="separate"/>
            </w:r>
            <w:r w:rsidR="00065E9B">
              <w:rPr>
                <w:noProof/>
                <w:webHidden/>
              </w:rPr>
              <w:t>47</w:t>
            </w:r>
            <w:r w:rsidR="00065E9B">
              <w:rPr>
                <w:noProof/>
                <w:webHidden/>
              </w:rPr>
              <w:fldChar w:fldCharType="end"/>
            </w:r>
          </w:hyperlink>
        </w:p>
        <w:p w14:paraId="0E3E6230" w14:textId="4CAFDDF5" w:rsidR="00065E9B" w:rsidRDefault="00E86B58">
          <w:pPr>
            <w:pStyle w:val="TOC2"/>
            <w:tabs>
              <w:tab w:val="left" w:pos="880"/>
              <w:tab w:val="right" w:leader="dot" w:pos="10194"/>
            </w:tabs>
            <w:rPr>
              <w:rFonts w:eastAsiaTheme="minorEastAsia"/>
              <w:noProof/>
              <w:lang w:eastAsia="en-GB"/>
            </w:rPr>
          </w:pPr>
          <w:hyperlink w:anchor="_Toc86150002" w:history="1">
            <w:r w:rsidR="00065E9B" w:rsidRPr="00BA44CE">
              <w:rPr>
                <w:rStyle w:val="Hyperlink"/>
                <w:noProof/>
              </w:rPr>
              <w:t>5.3</w:t>
            </w:r>
            <w:r w:rsidR="00065E9B">
              <w:rPr>
                <w:rFonts w:eastAsiaTheme="minorEastAsia"/>
                <w:noProof/>
                <w:lang w:eastAsia="en-GB"/>
              </w:rPr>
              <w:tab/>
            </w:r>
            <w:r w:rsidR="00065E9B" w:rsidRPr="00BA44CE">
              <w:rPr>
                <w:rStyle w:val="Hyperlink"/>
                <w:noProof/>
              </w:rPr>
              <w:t>Renewable energy production and integration</w:t>
            </w:r>
            <w:r w:rsidR="00065E9B">
              <w:rPr>
                <w:noProof/>
                <w:webHidden/>
              </w:rPr>
              <w:tab/>
            </w:r>
            <w:r w:rsidR="00065E9B">
              <w:rPr>
                <w:noProof/>
                <w:webHidden/>
              </w:rPr>
              <w:fldChar w:fldCharType="begin"/>
            </w:r>
            <w:r w:rsidR="00065E9B">
              <w:rPr>
                <w:noProof/>
                <w:webHidden/>
              </w:rPr>
              <w:instrText xml:space="preserve"> PAGEREF _Toc86150002 \h </w:instrText>
            </w:r>
            <w:r w:rsidR="00065E9B">
              <w:rPr>
                <w:noProof/>
                <w:webHidden/>
              </w:rPr>
            </w:r>
            <w:r w:rsidR="00065E9B">
              <w:rPr>
                <w:noProof/>
                <w:webHidden/>
              </w:rPr>
              <w:fldChar w:fldCharType="separate"/>
            </w:r>
            <w:r w:rsidR="00065E9B">
              <w:rPr>
                <w:noProof/>
                <w:webHidden/>
              </w:rPr>
              <w:t>51</w:t>
            </w:r>
            <w:r w:rsidR="00065E9B">
              <w:rPr>
                <w:noProof/>
                <w:webHidden/>
              </w:rPr>
              <w:fldChar w:fldCharType="end"/>
            </w:r>
          </w:hyperlink>
        </w:p>
        <w:p w14:paraId="0A498CB4" w14:textId="5A5D2CB4" w:rsidR="00065E9B" w:rsidRDefault="00E86B58">
          <w:pPr>
            <w:pStyle w:val="TOC2"/>
            <w:tabs>
              <w:tab w:val="left" w:pos="880"/>
              <w:tab w:val="right" w:leader="dot" w:pos="10194"/>
            </w:tabs>
            <w:rPr>
              <w:rFonts w:eastAsiaTheme="minorEastAsia"/>
              <w:noProof/>
              <w:lang w:eastAsia="en-GB"/>
            </w:rPr>
          </w:pPr>
          <w:hyperlink w:anchor="_Toc86150003" w:history="1">
            <w:r w:rsidR="00065E9B" w:rsidRPr="00BA44CE">
              <w:rPr>
                <w:rStyle w:val="Hyperlink"/>
                <w:noProof/>
              </w:rPr>
              <w:t>5.4</w:t>
            </w:r>
            <w:r w:rsidR="00065E9B">
              <w:rPr>
                <w:rFonts w:eastAsiaTheme="minorEastAsia"/>
                <w:noProof/>
                <w:lang w:eastAsia="en-GB"/>
              </w:rPr>
              <w:tab/>
            </w:r>
            <w:r w:rsidR="00065E9B" w:rsidRPr="00BA44CE">
              <w:rPr>
                <w:rStyle w:val="Hyperlink"/>
                <w:noProof/>
              </w:rPr>
              <w:t>Costs</w:t>
            </w:r>
            <w:r w:rsidR="00065E9B">
              <w:rPr>
                <w:noProof/>
                <w:webHidden/>
              </w:rPr>
              <w:tab/>
            </w:r>
            <w:r w:rsidR="00065E9B">
              <w:rPr>
                <w:noProof/>
                <w:webHidden/>
              </w:rPr>
              <w:fldChar w:fldCharType="begin"/>
            </w:r>
            <w:r w:rsidR="00065E9B">
              <w:rPr>
                <w:noProof/>
                <w:webHidden/>
              </w:rPr>
              <w:instrText xml:space="preserve"> PAGEREF _Toc86150003 \h </w:instrText>
            </w:r>
            <w:r w:rsidR="00065E9B">
              <w:rPr>
                <w:noProof/>
                <w:webHidden/>
              </w:rPr>
            </w:r>
            <w:r w:rsidR="00065E9B">
              <w:rPr>
                <w:noProof/>
                <w:webHidden/>
              </w:rPr>
              <w:fldChar w:fldCharType="separate"/>
            </w:r>
            <w:r w:rsidR="00065E9B">
              <w:rPr>
                <w:noProof/>
                <w:webHidden/>
              </w:rPr>
              <w:t>54</w:t>
            </w:r>
            <w:r w:rsidR="00065E9B">
              <w:rPr>
                <w:noProof/>
                <w:webHidden/>
              </w:rPr>
              <w:fldChar w:fldCharType="end"/>
            </w:r>
          </w:hyperlink>
        </w:p>
        <w:p w14:paraId="42A790E2" w14:textId="4997ADC4" w:rsidR="00065E9B" w:rsidRDefault="00E86B58">
          <w:pPr>
            <w:pStyle w:val="TOC2"/>
            <w:tabs>
              <w:tab w:val="left" w:pos="880"/>
              <w:tab w:val="right" w:leader="dot" w:pos="10194"/>
            </w:tabs>
            <w:rPr>
              <w:rFonts w:eastAsiaTheme="minorEastAsia"/>
              <w:noProof/>
              <w:lang w:eastAsia="en-GB"/>
            </w:rPr>
          </w:pPr>
          <w:hyperlink w:anchor="_Toc86150004" w:history="1">
            <w:r w:rsidR="00065E9B" w:rsidRPr="00BA44CE">
              <w:rPr>
                <w:rStyle w:val="Hyperlink"/>
                <w:noProof/>
              </w:rPr>
              <w:t>5.5</w:t>
            </w:r>
            <w:r w:rsidR="00065E9B">
              <w:rPr>
                <w:rFonts w:eastAsiaTheme="minorEastAsia"/>
                <w:noProof/>
                <w:lang w:eastAsia="en-GB"/>
              </w:rPr>
              <w:tab/>
            </w:r>
            <w:r w:rsidR="00065E9B" w:rsidRPr="00BA44CE">
              <w:rPr>
                <w:rStyle w:val="Hyperlink"/>
                <w:noProof/>
              </w:rPr>
              <w:t>Summary of scenario outcomes</w:t>
            </w:r>
            <w:r w:rsidR="00065E9B">
              <w:rPr>
                <w:noProof/>
                <w:webHidden/>
              </w:rPr>
              <w:tab/>
            </w:r>
            <w:r w:rsidR="00065E9B">
              <w:rPr>
                <w:noProof/>
                <w:webHidden/>
              </w:rPr>
              <w:fldChar w:fldCharType="begin"/>
            </w:r>
            <w:r w:rsidR="00065E9B">
              <w:rPr>
                <w:noProof/>
                <w:webHidden/>
              </w:rPr>
              <w:instrText xml:space="preserve"> PAGEREF _Toc86150004 \h </w:instrText>
            </w:r>
            <w:r w:rsidR="00065E9B">
              <w:rPr>
                <w:noProof/>
                <w:webHidden/>
              </w:rPr>
            </w:r>
            <w:r w:rsidR="00065E9B">
              <w:rPr>
                <w:noProof/>
                <w:webHidden/>
              </w:rPr>
              <w:fldChar w:fldCharType="separate"/>
            </w:r>
            <w:r w:rsidR="00065E9B">
              <w:rPr>
                <w:noProof/>
                <w:webHidden/>
              </w:rPr>
              <w:t>55</w:t>
            </w:r>
            <w:r w:rsidR="00065E9B">
              <w:rPr>
                <w:noProof/>
                <w:webHidden/>
              </w:rPr>
              <w:fldChar w:fldCharType="end"/>
            </w:r>
          </w:hyperlink>
        </w:p>
        <w:p w14:paraId="316E107C" w14:textId="0D29C8EE" w:rsidR="00065E9B" w:rsidRDefault="00E86B58">
          <w:pPr>
            <w:pStyle w:val="TOC1"/>
            <w:rPr>
              <w:rFonts w:eastAsiaTheme="minorEastAsia"/>
              <w:noProof/>
              <w:lang w:eastAsia="en-GB"/>
            </w:rPr>
          </w:pPr>
          <w:hyperlink w:anchor="_Toc86150005" w:history="1">
            <w:r w:rsidR="00065E9B" w:rsidRPr="00BA44CE">
              <w:rPr>
                <w:rStyle w:val="Hyperlink"/>
                <w:noProof/>
              </w:rPr>
              <w:t>6</w:t>
            </w:r>
            <w:r w:rsidR="00065E9B">
              <w:rPr>
                <w:rFonts w:eastAsiaTheme="minorEastAsia"/>
                <w:noProof/>
                <w:lang w:eastAsia="en-GB"/>
              </w:rPr>
              <w:tab/>
            </w:r>
            <w:r w:rsidR="00065E9B" w:rsidRPr="00BA44CE">
              <w:rPr>
                <w:rStyle w:val="Hyperlink"/>
                <w:noProof/>
              </w:rPr>
              <w:t>MUSE GRIDS Energy Planning Tool - application experiences</w:t>
            </w:r>
            <w:r w:rsidR="00065E9B">
              <w:rPr>
                <w:noProof/>
                <w:webHidden/>
              </w:rPr>
              <w:tab/>
            </w:r>
            <w:r w:rsidR="00065E9B">
              <w:rPr>
                <w:noProof/>
                <w:webHidden/>
              </w:rPr>
              <w:fldChar w:fldCharType="begin"/>
            </w:r>
            <w:r w:rsidR="00065E9B">
              <w:rPr>
                <w:noProof/>
                <w:webHidden/>
              </w:rPr>
              <w:instrText xml:space="preserve"> PAGEREF _Toc86150005 \h </w:instrText>
            </w:r>
            <w:r w:rsidR="00065E9B">
              <w:rPr>
                <w:noProof/>
                <w:webHidden/>
              </w:rPr>
            </w:r>
            <w:r w:rsidR="00065E9B">
              <w:rPr>
                <w:noProof/>
                <w:webHidden/>
              </w:rPr>
              <w:fldChar w:fldCharType="separate"/>
            </w:r>
            <w:r w:rsidR="00065E9B">
              <w:rPr>
                <w:noProof/>
                <w:webHidden/>
              </w:rPr>
              <w:t>56</w:t>
            </w:r>
            <w:r w:rsidR="00065E9B">
              <w:rPr>
                <w:noProof/>
                <w:webHidden/>
              </w:rPr>
              <w:fldChar w:fldCharType="end"/>
            </w:r>
          </w:hyperlink>
        </w:p>
        <w:p w14:paraId="667B2B7A" w14:textId="17665AE7" w:rsidR="00065E9B" w:rsidRDefault="00E86B58">
          <w:pPr>
            <w:pStyle w:val="TOC1"/>
            <w:rPr>
              <w:rFonts w:eastAsiaTheme="minorEastAsia"/>
              <w:noProof/>
              <w:lang w:eastAsia="en-GB"/>
            </w:rPr>
          </w:pPr>
          <w:hyperlink w:anchor="_Toc86150006" w:history="1">
            <w:r w:rsidR="00065E9B" w:rsidRPr="00BA44CE">
              <w:rPr>
                <w:rStyle w:val="Hyperlink"/>
                <w:noProof/>
              </w:rPr>
              <w:t>7</w:t>
            </w:r>
            <w:r w:rsidR="00065E9B">
              <w:rPr>
                <w:rFonts w:eastAsiaTheme="minorEastAsia"/>
                <w:noProof/>
                <w:lang w:eastAsia="en-GB"/>
              </w:rPr>
              <w:tab/>
            </w:r>
            <w:r w:rsidR="00065E9B" w:rsidRPr="00BA44CE">
              <w:rPr>
                <w:rStyle w:val="Hyperlink"/>
                <w:noProof/>
              </w:rPr>
              <w:t>References</w:t>
            </w:r>
            <w:r w:rsidR="00065E9B">
              <w:rPr>
                <w:noProof/>
                <w:webHidden/>
              </w:rPr>
              <w:tab/>
            </w:r>
            <w:r w:rsidR="00065E9B">
              <w:rPr>
                <w:noProof/>
                <w:webHidden/>
              </w:rPr>
              <w:fldChar w:fldCharType="begin"/>
            </w:r>
            <w:r w:rsidR="00065E9B">
              <w:rPr>
                <w:noProof/>
                <w:webHidden/>
              </w:rPr>
              <w:instrText xml:space="preserve"> PAGEREF _Toc86150006 \h </w:instrText>
            </w:r>
            <w:r w:rsidR="00065E9B">
              <w:rPr>
                <w:noProof/>
                <w:webHidden/>
              </w:rPr>
            </w:r>
            <w:r w:rsidR="00065E9B">
              <w:rPr>
                <w:noProof/>
                <w:webHidden/>
              </w:rPr>
              <w:fldChar w:fldCharType="separate"/>
            </w:r>
            <w:r w:rsidR="00065E9B">
              <w:rPr>
                <w:noProof/>
                <w:webHidden/>
              </w:rPr>
              <w:t>57</w:t>
            </w:r>
            <w:r w:rsidR="00065E9B">
              <w:rPr>
                <w:noProof/>
                <w:webHidden/>
              </w:rPr>
              <w:fldChar w:fldCharType="end"/>
            </w:r>
          </w:hyperlink>
        </w:p>
        <w:p w14:paraId="7D946CAB" w14:textId="1E3FDDA2" w:rsidR="006058E2" w:rsidRPr="0037123F" w:rsidRDefault="00952882" w:rsidP="00E8522B">
          <w:pPr>
            <w:spacing w:line="240" w:lineRule="auto"/>
          </w:pPr>
          <w:r w:rsidRPr="0037123F">
            <w:rPr>
              <w:b/>
              <w:bCs/>
              <w:noProof/>
            </w:rPr>
            <w:fldChar w:fldCharType="end"/>
          </w:r>
        </w:p>
      </w:sdtContent>
    </w:sdt>
    <w:p w14:paraId="42C7E245" w14:textId="7F6FC9E5" w:rsidR="00780431" w:rsidRPr="0037123F" w:rsidRDefault="007E0B97" w:rsidP="00DF6E37">
      <w:pPr>
        <w:pStyle w:val="Heading1"/>
      </w:pPr>
      <w:bookmarkStart w:id="0" w:name="_Ref43205389"/>
      <w:bookmarkStart w:id="1" w:name="_Toc86149948"/>
      <w:r w:rsidRPr="0037123F">
        <w:lastRenderedPageBreak/>
        <w:t>Background</w:t>
      </w:r>
      <w:bookmarkEnd w:id="0"/>
      <w:bookmarkEnd w:id="1"/>
    </w:p>
    <w:p w14:paraId="193A3B82" w14:textId="55740280" w:rsidR="00814995" w:rsidRPr="0037123F" w:rsidRDefault="00EC0085" w:rsidP="00E8522B">
      <w:pPr>
        <w:spacing w:line="240" w:lineRule="auto"/>
      </w:pPr>
      <w:r w:rsidRPr="0037123F">
        <w:t xml:space="preserve">The purpose of this </w:t>
      </w:r>
      <w:r w:rsidR="00BB4623" w:rsidRPr="0037123F">
        <w:t>report</w:t>
      </w:r>
      <w:r w:rsidRPr="0037123F">
        <w:t xml:space="preserve"> is to</w:t>
      </w:r>
      <w:r w:rsidR="00BB4623" w:rsidRPr="0037123F">
        <w:t xml:space="preserve"> document the tool testing conducted for the </w:t>
      </w:r>
      <w:r w:rsidR="00426182" w:rsidRPr="0037123F">
        <w:t>MUSE GRIDS Energy Planning Tool</w:t>
      </w:r>
      <w:r w:rsidR="00BB4623" w:rsidRPr="0037123F">
        <w:t xml:space="preserve">, applied to the </w:t>
      </w:r>
      <w:r w:rsidRPr="0037123F">
        <w:t>energy system</w:t>
      </w:r>
      <w:r w:rsidR="00BB4623" w:rsidRPr="0037123F">
        <w:t xml:space="preserve">s of </w:t>
      </w:r>
      <w:r w:rsidRPr="0037123F">
        <w:t>Osimo</w:t>
      </w:r>
      <w:r w:rsidR="00BB4623" w:rsidRPr="0037123F">
        <w:t xml:space="preserve"> (Italy)</w:t>
      </w:r>
      <w:r w:rsidRPr="0037123F">
        <w:t xml:space="preserve"> and Oud-Heverlee </w:t>
      </w:r>
      <w:r w:rsidR="00BB4623" w:rsidRPr="0037123F">
        <w:t xml:space="preserve">(Belgium) </w:t>
      </w:r>
      <w:r w:rsidRPr="0037123F">
        <w:t>as part of WP3 T</w:t>
      </w:r>
      <w:r w:rsidR="00022298" w:rsidRPr="0037123F">
        <w:t xml:space="preserve">ask </w:t>
      </w:r>
      <w:r w:rsidRPr="0037123F">
        <w:t>3.5.</w:t>
      </w:r>
      <w:r w:rsidR="00BB4623" w:rsidRPr="0037123F">
        <w:t xml:space="preserve"> Reference and future s</w:t>
      </w:r>
      <w:r w:rsidRPr="0037123F">
        <w:t xml:space="preserve">cenarios are developed using the </w:t>
      </w:r>
      <w:r w:rsidR="00426182" w:rsidRPr="0037123F">
        <w:t>MUSE GRIDS Energy Planning Tool</w:t>
      </w:r>
      <w:r w:rsidRPr="0037123F">
        <w:t>, a modified version of EnergyPLAN</w:t>
      </w:r>
      <w:r w:rsidR="004F77DA">
        <w:t xml:space="preserve"> </w:t>
      </w:r>
      <w:r w:rsidR="004F77DA">
        <w:fldChar w:fldCharType="begin" w:fldLock="1"/>
      </w:r>
      <w:r w:rsidR="004F77DA">
        <w:instrText>ADDIN CSL_CITATION {"citationItems":[{"id":"ITEM-1","itemData":{"DOI":"10.1016/j.segy.2021.100007","ISSN":"26669552","abstract":"EnergyPLAN is an energy system analysis tool created for the study and research in the design of future sustainable energy solutions with a special focus on energy systems with high shares of renewable energy sources. It has been under development since 1999 and has formed the basis for a substantial number of PhD theses and several hundreds of research papers. EnergyPLAN is designed to exploit the synergies enabled from including the whole energy system, as expressed in the smart energy system concept. Thus, with EnergyPLAN, the user can take a holistic approach focusing on the analysis of the cross-sectoral interaction. Traditionally disparate demand sectors, such as buildings, industry and transport, are linked with supply technologies through electricity, gas, district heating and cooling grids. In this way, EnergyPLAN enables the analysis of the conversion of renewable electricity into other energy carriers, such as heat, hydrogen, green gases and electrofuels, as well as the implementation of energy efficiency improvements and energy conservation. This article describes the overall structure of EnergyPLAN and the essential algorithms and computational structure.","author":[{"dropping-particle":"","family":"Lund","given":"Henrik","non-dropping-particle":"","parse-names":false,"suffix":""},{"dropping-particle":"","family":"Thellufsen","given":"Jakob Zinck","non-dropping-particle":"","parse-names":false,"suffix":""},{"dropping-particle":"","family":"Østergaard","given":"Poul Alberg","non-dropping-particle":"","parse-names":false,"suffix":""},{"dropping-particle":"","family":"Sorknæs","given":"Peter","non-dropping-particle":"","parse-names":false,"suffix":""},{"dropping-particle":"","family":"Skov","given":"Iva Ridjan","non-dropping-particle":"","parse-names":false,"suffix":""},{"dropping-particle":"","family":"Mathiesen","given":"Brian Vad","non-dropping-particle":"","parse-names":false,"suffix":""}],"container-title":"Smart Energy","id":"ITEM-1","issued":{"date-parts":[["2021","2","1"]]},"page":"100007","publisher":"Elsevier BV","title":"EnergyPLAN – Advanced analysis of smart energy systems","type":"article-journal","volume":"1"},"uris":["http://www.mendeley.com/documents/?uuid=dfd1b293-652d-3872-9f6d-157f3a743f68"]}],"mendeley":{"formattedCitation":"[1]","plainTextFormattedCitation":"[1]"},"properties":{"noteIndex":0},"schema":"https://github.com/citation-style-language/schema/raw/master/csl-citation.json"}</w:instrText>
      </w:r>
      <w:r w:rsidR="004F77DA">
        <w:fldChar w:fldCharType="separate"/>
      </w:r>
      <w:r w:rsidR="004F77DA" w:rsidRPr="004F77DA">
        <w:rPr>
          <w:noProof/>
        </w:rPr>
        <w:t>[1]</w:t>
      </w:r>
      <w:r w:rsidR="004F77DA">
        <w:fldChar w:fldCharType="end"/>
      </w:r>
      <w:r w:rsidRPr="0037123F">
        <w:t xml:space="preserve">, suitable for </w:t>
      </w:r>
      <w:r w:rsidR="00022298" w:rsidRPr="0037123F">
        <w:t xml:space="preserve">developing and analysing scenarios for </w:t>
      </w:r>
      <w:r w:rsidRPr="0037123F">
        <w:t>local energy systems, i.e., cities and municipalities.</w:t>
      </w:r>
      <w:r w:rsidR="00BB4623" w:rsidRPr="0037123F">
        <w:t xml:space="preserve"> This report documents the inputs needed to conduct such analyses illustrates the potential results that can be extracted from the tool, and finally, reflects on the experiences gathered from applying and testing the tool.</w:t>
      </w:r>
      <w:r w:rsidRPr="0037123F">
        <w:t xml:space="preserve"> </w:t>
      </w:r>
      <w:r w:rsidR="007D692A">
        <w:t xml:space="preserve">The conducted </w:t>
      </w:r>
      <w:r w:rsidR="00C13C8F">
        <w:t xml:space="preserve">energy system </w:t>
      </w:r>
      <w:r w:rsidR="007D692A">
        <w:t>analyses</w:t>
      </w:r>
      <w:r w:rsidR="00C13C8F">
        <w:t xml:space="preserve"> furthermore</w:t>
      </w:r>
      <w:r w:rsidR="007D692A">
        <w:t xml:space="preserve"> </w:t>
      </w:r>
      <w:r w:rsidR="00C13C8F">
        <w:t xml:space="preserve">investigate the interoperability of energy sectors </w:t>
      </w:r>
      <w:r w:rsidR="00564C4F">
        <w:t xml:space="preserve">and grids to quantify the role </w:t>
      </w:r>
      <w:r w:rsidR="003C75D9">
        <w:t xml:space="preserve">of </w:t>
      </w:r>
      <w:r w:rsidR="00564C4F">
        <w:t>such cross-sector interactions.</w:t>
      </w:r>
    </w:p>
    <w:p w14:paraId="417A5AAD" w14:textId="628F4E89" w:rsidR="00EC0085" w:rsidRPr="0037123F" w:rsidRDefault="00EC0085" w:rsidP="00E8522B">
      <w:pPr>
        <w:spacing w:line="240" w:lineRule="auto"/>
      </w:pPr>
      <w:r w:rsidRPr="0037123F">
        <w:t xml:space="preserve">The </w:t>
      </w:r>
      <w:r w:rsidR="00426182" w:rsidRPr="0037123F">
        <w:t>MUSE GRIDS Energy Planning Tool</w:t>
      </w:r>
      <w:r w:rsidRPr="0037123F">
        <w:t xml:space="preserve">, along with reports describing 1) how to gather the required input data, and 2) the general tool framework and user manual, are available online at: </w:t>
      </w:r>
    </w:p>
    <w:p w14:paraId="0DF565A9" w14:textId="7492724E" w:rsidR="00EC0085" w:rsidRPr="0037123F" w:rsidRDefault="00E86B58" w:rsidP="00E8522B">
      <w:pPr>
        <w:spacing w:line="240" w:lineRule="auto"/>
      </w:pPr>
      <w:hyperlink r:id="rId16" w:history="1">
        <w:r w:rsidR="00EC0085" w:rsidRPr="0037123F">
          <w:rPr>
            <w:rStyle w:val="Hyperlink"/>
          </w:rPr>
          <w:t>https://www.energyplan.eu/musetool/</w:t>
        </w:r>
      </w:hyperlink>
      <w:r w:rsidR="00EC0085" w:rsidRPr="0037123F">
        <w:t xml:space="preserve"> </w:t>
      </w:r>
    </w:p>
    <w:p w14:paraId="1A49C177" w14:textId="0E6ADBA7" w:rsidR="00EC0085" w:rsidRPr="0037123F" w:rsidRDefault="00EC0085" w:rsidP="00E8522B">
      <w:pPr>
        <w:spacing w:line="240" w:lineRule="auto"/>
      </w:pPr>
      <w:r w:rsidRPr="0037123F">
        <w:t xml:space="preserve">In the future energy </w:t>
      </w:r>
      <w:r w:rsidR="00F30C71" w:rsidRPr="0037123F">
        <w:t xml:space="preserve">system </w:t>
      </w:r>
      <w:r w:rsidRPr="0037123F">
        <w:t>scenarios</w:t>
      </w:r>
      <w:r w:rsidR="00C2602E" w:rsidRPr="0037123F">
        <w:t xml:space="preserve"> developed</w:t>
      </w:r>
      <w:r w:rsidRPr="0037123F">
        <w:t xml:space="preserve"> a relatively short time horizon of 2030 is </w:t>
      </w:r>
      <w:r w:rsidR="00BB4623" w:rsidRPr="0037123F">
        <w:t>considered</w:t>
      </w:r>
      <w:r w:rsidRPr="0037123F">
        <w:t xml:space="preserve">, to align both with the typical nature of municipal planning and the </w:t>
      </w:r>
      <w:r w:rsidR="00426182" w:rsidRPr="0037123F">
        <w:t>MUSE GRIDS</w:t>
      </w:r>
      <w:r w:rsidRPr="0037123F">
        <w:t xml:space="preserve"> project in general, focusing on present-day implementations and technological improvements in the form of energy grid interactions. The purpose of modelling future energy scenarios with the </w:t>
      </w:r>
      <w:r w:rsidR="00426182" w:rsidRPr="0037123F">
        <w:t>MUSE GRIDS Energy Planning Tool</w:t>
      </w:r>
      <w:r w:rsidRPr="0037123F">
        <w:t xml:space="preserve"> is two-fold; to establish relevant and tangi</w:t>
      </w:r>
      <w:r w:rsidR="00F30C71" w:rsidRPr="0037123F">
        <w:t xml:space="preserve">ble energy futures for the demo </w:t>
      </w:r>
      <w:r w:rsidRPr="0037123F">
        <w:t xml:space="preserve">site municipalities, </w:t>
      </w:r>
      <w:r w:rsidR="00C2602E" w:rsidRPr="0037123F">
        <w:t xml:space="preserve">and </w:t>
      </w:r>
      <w:r w:rsidRPr="0037123F">
        <w:t xml:space="preserve">equally important, to test the applicability and capability of the </w:t>
      </w:r>
      <w:r w:rsidR="00426182" w:rsidRPr="0037123F">
        <w:t>MUSE GRIDS Energy Planning Tool</w:t>
      </w:r>
      <w:r w:rsidRPr="0037123F">
        <w:t xml:space="preserve"> in a municipal context.</w:t>
      </w:r>
    </w:p>
    <w:p w14:paraId="1A8FA722" w14:textId="3F148716" w:rsidR="00EC0085" w:rsidRPr="0037123F" w:rsidRDefault="00EC0085" w:rsidP="00E8522B">
      <w:pPr>
        <w:spacing w:line="240" w:lineRule="auto"/>
      </w:pPr>
      <w:r w:rsidRPr="0037123F">
        <w:t>Primary data sources for input data are local climate report</w:t>
      </w:r>
      <w:r w:rsidR="00BB4623" w:rsidRPr="0037123F">
        <w:t>s and energy strategies,</w:t>
      </w:r>
      <w:r w:rsidRPr="0037123F">
        <w:t xml:space="preserve"> existing energy models for </w:t>
      </w:r>
      <w:r w:rsidR="00BB4623" w:rsidRPr="0037123F">
        <w:t xml:space="preserve">Italy and </w:t>
      </w:r>
      <w:r w:rsidRPr="0037123F">
        <w:t xml:space="preserve">Belgium based on national data, and data collected directly within the MUSE </w:t>
      </w:r>
      <w:r w:rsidR="003619D9" w:rsidRPr="0037123F">
        <w:t>Grids Energy Planning T</w:t>
      </w:r>
      <w:r w:rsidRPr="0037123F">
        <w:t xml:space="preserve">ool </w:t>
      </w:r>
      <w:proofErr w:type="gramStart"/>
      <w:r w:rsidRPr="0037123F">
        <w:t>through the use of</w:t>
      </w:r>
      <w:proofErr w:type="gramEnd"/>
      <w:r w:rsidRPr="0037123F">
        <w:t xml:space="preserve"> included assessment tools (e.g.</w:t>
      </w:r>
      <w:r w:rsidR="0037123F" w:rsidRPr="0037123F">
        <w:t>,</w:t>
      </w:r>
      <w:r w:rsidRPr="0037123F">
        <w:t xml:space="preserve"> heat/cooling demands, weather resources, wind/solar resources etc.). </w:t>
      </w:r>
    </w:p>
    <w:p w14:paraId="140B7FF9" w14:textId="1E582798" w:rsidR="00EC0085" w:rsidRPr="0037123F" w:rsidRDefault="00EC0085" w:rsidP="00E8522B">
      <w:pPr>
        <w:spacing w:line="240" w:lineRule="auto"/>
      </w:pPr>
      <w:r w:rsidRPr="0037123F">
        <w:t>The following sections present</w:t>
      </w:r>
      <w:r w:rsidR="00BB4623" w:rsidRPr="0037123F">
        <w:t xml:space="preserve"> the demo</w:t>
      </w:r>
      <w:r w:rsidR="00F30C71" w:rsidRPr="0037123F">
        <w:t xml:space="preserve"> </w:t>
      </w:r>
      <w:r w:rsidR="00BB4623" w:rsidRPr="0037123F">
        <w:t xml:space="preserve">sites Osimo and Oud-Heverlee in terms of local energy demands, local energy supply capacity, and renewable energy potentials. This is followed by an introduction of the </w:t>
      </w:r>
      <w:r w:rsidR="00160695" w:rsidRPr="0037123F">
        <w:t>reference energy system scenario</w:t>
      </w:r>
      <w:r w:rsidR="00BB4623" w:rsidRPr="0037123F">
        <w:t xml:space="preserve"> </w:t>
      </w:r>
      <w:r w:rsidRPr="0037123F">
        <w:t xml:space="preserve">and the proposed future scenarios. Future scenarios </w:t>
      </w:r>
      <w:r w:rsidR="00522AE4" w:rsidRPr="0037123F">
        <w:t xml:space="preserve">investigate pathways for transitioning the heat sector and the potential for district heating expansion, in addition to pathways for renewable transportation. The future scenarios </w:t>
      </w:r>
      <w:r w:rsidR="00B95BC5" w:rsidRPr="0037123F">
        <w:t xml:space="preserve">are </w:t>
      </w:r>
      <w:r w:rsidR="00522AE4" w:rsidRPr="0037123F">
        <w:t xml:space="preserve">combined with </w:t>
      </w:r>
      <w:r w:rsidR="00A1214C" w:rsidRPr="0037123F">
        <w:t>increased deployment of renewable energy production technologies, thereby evaluating energy system</w:t>
      </w:r>
      <w:r w:rsidR="00564C4F">
        <w:t xml:space="preserve"> and grid</w:t>
      </w:r>
      <w:r w:rsidR="00A1214C" w:rsidRPr="0037123F">
        <w:t xml:space="preserve"> interactions</w:t>
      </w:r>
      <w:r w:rsidR="00564C4F">
        <w:t>, in addition to the practical</w:t>
      </w:r>
      <w:r w:rsidR="00A1214C" w:rsidRPr="0037123F">
        <w:t xml:space="preserve"> operation of the </w:t>
      </w:r>
      <w:r w:rsidR="00426182" w:rsidRPr="0037123F">
        <w:t>MUSE GRIDS Energy Planning Tool</w:t>
      </w:r>
      <w:r w:rsidR="00A1214C" w:rsidRPr="0037123F">
        <w:t>.</w:t>
      </w:r>
    </w:p>
    <w:p w14:paraId="041C9D96" w14:textId="77777777" w:rsidR="00EC0085" w:rsidRPr="0037123F" w:rsidRDefault="00EC0085" w:rsidP="00E8522B">
      <w:pPr>
        <w:spacing w:line="240" w:lineRule="auto"/>
        <w:jc w:val="left"/>
      </w:pPr>
    </w:p>
    <w:p w14:paraId="132B4D2C" w14:textId="119C04F0" w:rsidR="009C62BE" w:rsidRPr="0037123F" w:rsidRDefault="00BE1D10" w:rsidP="00DF6E37">
      <w:pPr>
        <w:pStyle w:val="Heading1"/>
      </w:pPr>
      <w:bookmarkStart w:id="2" w:name="_Toc86149949"/>
      <w:r w:rsidRPr="0037123F">
        <w:lastRenderedPageBreak/>
        <w:t>Demo</w:t>
      </w:r>
      <w:r w:rsidR="00F30C71" w:rsidRPr="0037123F">
        <w:t xml:space="preserve"> </w:t>
      </w:r>
      <w:r w:rsidRPr="0037123F">
        <w:t xml:space="preserve">site: </w:t>
      </w:r>
      <w:r w:rsidR="009C62BE" w:rsidRPr="0037123F">
        <w:t>Osimo</w:t>
      </w:r>
      <w:bookmarkEnd w:id="2"/>
    </w:p>
    <w:p w14:paraId="68A2E5DA" w14:textId="536727CB" w:rsidR="002E3964" w:rsidRPr="0037123F" w:rsidRDefault="002E3964" w:rsidP="00E8522B">
      <w:pPr>
        <w:spacing w:line="240" w:lineRule="auto"/>
      </w:pPr>
      <w:r w:rsidRPr="0037123F">
        <w:t>This section focuses on the Osimo demo</w:t>
      </w:r>
      <w:r w:rsidR="00F30C71" w:rsidRPr="0037123F">
        <w:t xml:space="preserve"> </w:t>
      </w:r>
      <w:r w:rsidRPr="0037123F">
        <w:t xml:space="preserve">site, providing a description of the area, the current energy demand, the current energy </w:t>
      </w:r>
      <w:r w:rsidR="00776E6F" w:rsidRPr="0037123F">
        <w:t>supply,</w:t>
      </w:r>
      <w:r w:rsidRPr="0037123F">
        <w:t xml:space="preserve"> and the potential for the introduction of renewable sources.</w:t>
      </w:r>
    </w:p>
    <w:p w14:paraId="4C58B92E" w14:textId="77777777" w:rsidR="002E3964" w:rsidRPr="0037123F" w:rsidRDefault="002E3964" w:rsidP="00DF6E37">
      <w:pPr>
        <w:pStyle w:val="Heading2"/>
        <w:spacing w:line="240" w:lineRule="auto"/>
      </w:pPr>
      <w:bookmarkStart w:id="3" w:name="_Toc83133593"/>
      <w:bookmarkStart w:id="4" w:name="_Toc86149950"/>
      <w:r w:rsidRPr="0037123F">
        <w:t>The area</w:t>
      </w:r>
      <w:bookmarkEnd w:id="3"/>
      <w:bookmarkEnd w:id="4"/>
    </w:p>
    <w:p w14:paraId="02C50384" w14:textId="3DBDD906" w:rsidR="002E3964" w:rsidRPr="0037123F" w:rsidRDefault="002E3964" w:rsidP="00E8522B">
      <w:pPr>
        <w:spacing w:line="240" w:lineRule="auto"/>
        <w:rPr>
          <w:lang w:eastAsia="de-DE"/>
        </w:rPr>
      </w:pPr>
      <w:r w:rsidRPr="0037123F">
        <w:rPr>
          <w:lang w:eastAsia="de-DE"/>
        </w:rPr>
        <w:t>The town of Osimo is a historical city on top of a hill in the Marche Region in Italy</w:t>
      </w:r>
      <w:r w:rsidR="009472DF" w:rsidRPr="0037123F">
        <w:rPr>
          <w:lang w:eastAsia="de-DE"/>
        </w:rPr>
        <w:t xml:space="preserve"> in the province of Ancona</w:t>
      </w:r>
      <w:r w:rsidRPr="0037123F">
        <w:rPr>
          <w:lang w:eastAsia="de-DE"/>
        </w:rPr>
        <w:t xml:space="preserve">. The small municipality has </w:t>
      </w:r>
      <w:r w:rsidRPr="0037123F">
        <w:t>approximately 35,000 inhabitants</w:t>
      </w:r>
      <w:r w:rsidRPr="0037123F">
        <w:rPr>
          <w:lang w:eastAsia="de-DE"/>
        </w:rPr>
        <w:t xml:space="preserve"> living in 14,388 households, mainly apartment buildings characterized by low efficiency and old natural gas boilers.</w:t>
      </w:r>
    </w:p>
    <w:p w14:paraId="7F297174" w14:textId="3F90DFEA" w:rsidR="00BD6F16" w:rsidRPr="0037123F" w:rsidRDefault="00BD6F16" w:rsidP="00E8522B">
      <w:pPr>
        <w:keepNext/>
        <w:spacing w:line="240" w:lineRule="auto"/>
        <w:jc w:val="center"/>
      </w:pPr>
      <w:r w:rsidRPr="0037123F">
        <w:rPr>
          <w:noProof/>
          <w:lang w:eastAsia="en-GB"/>
        </w:rPr>
        <w:drawing>
          <wp:inline distT="0" distB="0" distL="0" distR="0" wp14:anchorId="33EAEED2" wp14:editId="687335A6">
            <wp:extent cx="3938016" cy="5041392"/>
            <wp:effectExtent l="0" t="0" r="571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simo map.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38016" cy="5041392"/>
                    </a:xfrm>
                    <a:prstGeom prst="rect">
                      <a:avLst/>
                    </a:prstGeom>
                  </pic:spPr>
                </pic:pic>
              </a:graphicData>
            </a:graphic>
          </wp:inline>
        </w:drawing>
      </w:r>
    </w:p>
    <w:p w14:paraId="1F1D013B" w14:textId="5B797DCD" w:rsidR="00BD6F16" w:rsidRPr="00E81053" w:rsidRDefault="00BD6F16" w:rsidP="00DF6E37">
      <w:pPr>
        <w:pStyle w:val="Caption"/>
        <w:jc w:val="center"/>
        <w:rPr>
          <w:lang w:val="it-IT" w:eastAsia="de-DE"/>
        </w:rPr>
      </w:pPr>
      <w:r w:rsidRPr="00E81053">
        <w:rPr>
          <w:lang w:val="it-IT"/>
        </w:rPr>
        <w:t xml:space="preserve">Figure </w:t>
      </w:r>
      <w:r w:rsidRPr="0037123F">
        <w:fldChar w:fldCharType="begin"/>
      </w:r>
      <w:r w:rsidRPr="00E81053">
        <w:rPr>
          <w:lang w:val="it-IT"/>
        </w:rPr>
        <w:instrText xml:space="preserve"> SEQ Figure \* ARABIC </w:instrText>
      </w:r>
      <w:r w:rsidRPr="0037123F">
        <w:fldChar w:fldCharType="separate"/>
      </w:r>
      <w:r w:rsidR="00EA7F62" w:rsidRPr="00E81053">
        <w:rPr>
          <w:noProof/>
          <w:lang w:val="it-IT"/>
        </w:rPr>
        <w:t>1</w:t>
      </w:r>
      <w:r w:rsidRPr="0037123F">
        <w:fldChar w:fldCharType="end"/>
      </w:r>
      <w:r w:rsidRPr="00E81053">
        <w:rPr>
          <w:lang w:val="it-IT"/>
        </w:rPr>
        <w:t xml:space="preserve">: Osimo municipality in the Ancona </w:t>
      </w:r>
      <w:r w:rsidR="007D1C57" w:rsidRPr="00E81053">
        <w:rPr>
          <w:lang w:val="it-IT"/>
        </w:rPr>
        <w:t>province</w:t>
      </w:r>
      <w:r w:rsidRPr="00E81053">
        <w:rPr>
          <w:lang w:val="it-IT"/>
        </w:rPr>
        <w:t xml:space="preserve"> in Italy.</w:t>
      </w:r>
    </w:p>
    <w:p w14:paraId="5B247E59" w14:textId="7F1E5F68" w:rsidR="002E3964" w:rsidRPr="0037123F" w:rsidRDefault="002E3964" w:rsidP="00E8522B">
      <w:pPr>
        <w:spacing w:line="240" w:lineRule="auto"/>
      </w:pPr>
      <w:r w:rsidRPr="0037123F">
        <w:rPr>
          <w:lang w:eastAsia="de-DE"/>
        </w:rPr>
        <w:t xml:space="preserve">Since it has just one point of connection with the national </w:t>
      </w:r>
      <w:r w:rsidR="00676D6A" w:rsidRPr="0037123F">
        <w:rPr>
          <w:lang w:eastAsia="de-DE"/>
        </w:rPr>
        <w:t xml:space="preserve">electricity </w:t>
      </w:r>
      <w:r w:rsidR="009472DF" w:rsidRPr="0037123F">
        <w:rPr>
          <w:lang w:eastAsia="de-DE"/>
        </w:rPr>
        <w:t xml:space="preserve">transmission </w:t>
      </w:r>
      <w:r w:rsidRPr="0037123F">
        <w:rPr>
          <w:lang w:eastAsia="de-DE"/>
        </w:rPr>
        <w:t>grid</w:t>
      </w:r>
      <w:r w:rsidR="009472DF" w:rsidRPr="0037123F">
        <w:rPr>
          <w:lang w:eastAsia="de-DE"/>
        </w:rPr>
        <w:t>,</w:t>
      </w:r>
      <w:r w:rsidRPr="0037123F">
        <w:rPr>
          <w:lang w:eastAsia="de-DE"/>
        </w:rPr>
        <w:t xml:space="preserve"> </w:t>
      </w:r>
      <w:r w:rsidR="00302CFA" w:rsidRPr="0037123F">
        <w:rPr>
          <w:lang w:eastAsia="de-DE"/>
        </w:rPr>
        <w:t>Osimo</w:t>
      </w:r>
      <w:r w:rsidRPr="0037123F">
        <w:rPr>
          <w:lang w:eastAsia="de-DE"/>
        </w:rPr>
        <w:t xml:space="preserve"> con</w:t>
      </w:r>
      <w:r w:rsidR="00676D6A" w:rsidRPr="0037123F">
        <w:rPr>
          <w:lang w:eastAsia="de-DE"/>
        </w:rPr>
        <w:t>siders</w:t>
      </w:r>
      <w:r w:rsidRPr="0037123F">
        <w:rPr>
          <w:lang w:eastAsia="de-DE"/>
        </w:rPr>
        <w:t xml:space="preserve"> itself as a municipal microgrid</w:t>
      </w:r>
      <w:r w:rsidR="00145866" w:rsidRPr="0037123F">
        <w:rPr>
          <w:lang w:eastAsia="de-DE"/>
        </w:rPr>
        <w:t xml:space="preserve"> with a </w:t>
      </w:r>
      <w:r w:rsidR="00DD5A0C" w:rsidRPr="0037123F">
        <w:rPr>
          <w:lang w:eastAsia="de-DE"/>
        </w:rPr>
        <w:t>grid connection of</w:t>
      </w:r>
      <w:r w:rsidR="00145866" w:rsidRPr="0037123F">
        <w:rPr>
          <w:lang w:eastAsia="de-DE"/>
        </w:rPr>
        <w:t xml:space="preserve"> 30 MW </w:t>
      </w:r>
      <w:r w:rsidR="00896228" w:rsidRPr="0037123F">
        <w:rPr>
          <w:lang w:eastAsia="de-DE"/>
        </w:rPr>
        <w:fldChar w:fldCharType="begin" w:fldLock="1"/>
      </w:r>
      <w:r w:rsidR="004F77DA">
        <w:rPr>
          <w:lang w:eastAsia="de-DE"/>
        </w:rPr>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rPr>
          <w:lang w:eastAsia="de-DE"/>
        </w:rPr>
        <w:fldChar w:fldCharType="separate"/>
      </w:r>
      <w:r w:rsidR="004F77DA" w:rsidRPr="004F77DA">
        <w:rPr>
          <w:noProof/>
          <w:lang w:eastAsia="de-DE"/>
        </w:rPr>
        <w:t>[2]</w:t>
      </w:r>
      <w:r w:rsidR="00896228" w:rsidRPr="0037123F">
        <w:rPr>
          <w:lang w:eastAsia="de-DE"/>
        </w:rPr>
        <w:fldChar w:fldCharType="end"/>
      </w:r>
      <w:r w:rsidR="00676D6A" w:rsidRPr="0037123F">
        <w:rPr>
          <w:lang w:eastAsia="de-DE"/>
        </w:rPr>
        <w:t>.</w:t>
      </w:r>
      <w:r w:rsidR="00896228" w:rsidRPr="0037123F">
        <w:rPr>
          <w:lang w:eastAsia="de-DE"/>
        </w:rPr>
        <w:t xml:space="preserve"> O</w:t>
      </w:r>
      <w:r w:rsidRPr="0037123F">
        <w:t>simo also</w:t>
      </w:r>
      <w:r w:rsidR="00776E6F" w:rsidRPr="0037123F">
        <w:t xml:space="preserve"> has</w:t>
      </w:r>
      <w:r w:rsidRPr="0037123F">
        <w:t xml:space="preserve"> a district heating network</w:t>
      </w:r>
      <w:r w:rsidR="00776E6F" w:rsidRPr="0037123F">
        <w:t xml:space="preserve"> operated</w:t>
      </w:r>
      <w:r w:rsidRPr="0037123F">
        <w:t xml:space="preserve"> by </w:t>
      </w:r>
      <w:r w:rsidR="007C170E" w:rsidRPr="0037123F">
        <w:t>ASTEA</w:t>
      </w:r>
      <w:r w:rsidRPr="0037123F">
        <w:t xml:space="preserve">, a single municipality-owned holding company that </w:t>
      </w:r>
      <w:proofErr w:type="gramStart"/>
      <w:r w:rsidRPr="0037123F">
        <w:t>is in charge of</w:t>
      </w:r>
      <w:proofErr w:type="gramEnd"/>
      <w:r w:rsidRPr="0037123F">
        <w:t xml:space="preserve"> managing, through its subsidies, several commodities including electricity, district heating, natural gas, and water. Moreover, the town can be considered a multi-energy microgrid </w:t>
      </w:r>
      <w:r w:rsidR="00676D6A" w:rsidRPr="0037123F">
        <w:t xml:space="preserve">with its single </w:t>
      </w:r>
      <w:r w:rsidRPr="0037123F">
        <w:t>coupling with the national transmission system and a significant amount of distributed electricity generation sources within its boundaries.</w:t>
      </w:r>
    </w:p>
    <w:p w14:paraId="220FFA4C" w14:textId="0E81A9F5" w:rsidR="002E3964" w:rsidRPr="0037123F" w:rsidRDefault="002E3964" w:rsidP="00E8522B">
      <w:pPr>
        <w:spacing w:line="240" w:lineRule="auto"/>
      </w:pPr>
      <w:r w:rsidRPr="0037123F">
        <w:lastRenderedPageBreak/>
        <w:t xml:space="preserve">Since 2015, Osimo municipality </w:t>
      </w:r>
      <w:r w:rsidR="00676D6A" w:rsidRPr="0037123F">
        <w:t xml:space="preserve">has </w:t>
      </w:r>
      <w:r w:rsidRPr="0037123F">
        <w:t xml:space="preserve">expressed </w:t>
      </w:r>
      <w:r w:rsidR="00676D6A" w:rsidRPr="0037123F">
        <w:t xml:space="preserve">an </w:t>
      </w:r>
      <w:r w:rsidRPr="0037123F">
        <w:t xml:space="preserve">interest in climate change impacts and held several public discussions towards the participation </w:t>
      </w:r>
      <w:r w:rsidR="00F30C71" w:rsidRPr="0037123F">
        <w:t>in</w:t>
      </w:r>
      <w:r w:rsidRPr="0037123F">
        <w:t xml:space="preserve"> the Covenant of Mayor initiative, </w:t>
      </w:r>
      <w:r w:rsidR="00302CFA" w:rsidRPr="0037123F">
        <w:t xml:space="preserve">however, participation has </w:t>
      </w:r>
      <w:r w:rsidRPr="0037123F">
        <w:t>not</w:t>
      </w:r>
      <w:r w:rsidR="00302CFA" w:rsidRPr="0037123F">
        <w:t xml:space="preserve"> been</w:t>
      </w:r>
      <w:r w:rsidRPr="0037123F">
        <w:t xml:space="preserve"> formalized yet.</w:t>
      </w:r>
    </w:p>
    <w:p w14:paraId="5A01F78C" w14:textId="6E6785F5" w:rsidR="002E3964" w:rsidRPr="0037123F" w:rsidRDefault="002E3964" w:rsidP="00E8522B">
      <w:pPr>
        <w:spacing w:line="240" w:lineRule="auto"/>
      </w:pPr>
      <w:r w:rsidRPr="0037123F">
        <w:t xml:space="preserve">The boundaries of Osimo </w:t>
      </w:r>
      <w:r w:rsidR="0066685C" w:rsidRPr="0037123F">
        <w:t>M</w:t>
      </w:r>
      <w:r w:rsidRPr="0037123F">
        <w:t xml:space="preserve">unicipality are shown in </w:t>
      </w:r>
      <w:r w:rsidRPr="0037123F">
        <w:fldChar w:fldCharType="begin"/>
      </w:r>
      <w:r w:rsidRPr="0037123F">
        <w:instrText xml:space="preserve"> REF _Ref83131964 \h </w:instrText>
      </w:r>
      <w:r w:rsidR="00A04E78">
        <w:instrText xml:space="preserve"> \* MERGEFORMAT </w:instrText>
      </w:r>
      <w:r w:rsidRPr="0037123F">
        <w:fldChar w:fldCharType="separate"/>
      </w:r>
      <w:r w:rsidR="00EA7F62" w:rsidRPr="0037123F">
        <w:t xml:space="preserve">Figure </w:t>
      </w:r>
      <w:r w:rsidR="00EA7F62" w:rsidRPr="0037123F">
        <w:rPr>
          <w:noProof/>
        </w:rPr>
        <w:t>2</w:t>
      </w:r>
      <w:r w:rsidRPr="0037123F">
        <w:fldChar w:fldCharType="end"/>
      </w:r>
      <w:r w:rsidRPr="0037123F">
        <w:t>.</w:t>
      </w:r>
    </w:p>
    <w:p w14:paraId="188289B5" w14:textId="77777777" w:rsidR="002E3964" w:rsidRPr="0037123F" w:rsidRDefault="002E3964" w:rsidP="00E8522B">
      <w:pPr>
        <w:keepNext/>
        <w:spacing w:line="240" w:lineRule="auto"/>
        <w:jc w:val="center"/>
      </w:pPr>
      <w:r w:rsidRPr="0037123F">
        <w:rPr>
          <w:noProof/>
          <w:lang w:eastAsia="en-GB"/>
        </w:rPr>
        <w:drawing>
          <wp:inline distT="0" distB="0" distL="0" distR="0" wp14:anchorId="3538CDE0" wp14:editId="5F3EDB4C">
            <wp:extent cx="3816424" cy="2718386"/>
            <wp:effectExtent l="0" t="0" r="0" b="6350"/>
            <wp:docPr id="23085362" name="Picture 4"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085362" name="Picture 4" descr="Map&#10;&#10;Description automatically generated"/>
                    <pic:cNvPicPr/>
                  </pic:nvPicPr>
                  <pic:blipFill>
                    <a:blip r:embed="rId1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A794C5C4-09C2-4350-ADC8-DA218480A7A6}"/>
                        </a:ext>
                      </a:extLst>
                    </a:blip>
                    <a:stretch>
                      <a:fillRect/>
                    </a:stretch>
                  </pic:blipFill>
                  <pic:spPr>
                    <a:xfrm>
                      <a:off x="0" y="0"/>
                      <a:ext cx="3816424" cy="2718386"/>
                    </a:xfrm>
                    <a:prstGeom prst="rect">
                      <a:avLst/>
                    </a:prstGeom>
                  </pic:spPr>
                </pic:pic>
              </a:graphicData>
            </a:graphic>
          </wp:inline>
        </w:drawing>
      </w:r>
    </w:p>
    <w:p w14:paraId="62E9A20B" w14:textId="3F5C2846" w:rsidR="002E3964" w:rsidRPr="0037123F" w:rsidRDefault="002E3964" w:rsidP="00DF6E37">
      <w:pPr>
        <w:pStyle w:val="Caption"/>
        <w:jc w:val="center"/>
      </w:pPr>
      <w:bookmarkStart w:id="5" w:name="_Ref8313196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w:t>
      </w:r>
      <w:r w:rsidRPr="0037123F">
        <w:fldChar w:fldCharType="end"/>
      </w:r>
      <w:bookmarkEnd w:id="5"/>
      <w:r w:rsidRPr="0037123F">
        <w:t xml:space="preserve">: Outline of Osimo </w:t>
      </w:r>
      <w:r w:rsidR="0066685C" w:rsidRPr="0037123F">
        <w:t>M</w:t>
      </w:r>
      <w:r w:rsidRPr="0037123F">
        <w:t>unicipality.</w:t>
      </w:r>
    </w:p>
    <w:p w14:paraId="37FA702A" w14:textId="77777777" w:rsidR="002E3964" w:rsidRPr="0037123F" w:rsidRDefault="002E3964" w:rsidP="00E8522B">
      <w:pPr>
        <w:pStyle w:val="Heading2"/>
        <w:spacing w:line="240" w:lineRule="auto"/>
      </w:pPr>
      <w:bookmarkStart w:id="6" w:name="_Toc83133594"/>
      <w:bookmarkStart w:id="7" w:name="_Toc86149951"/>
      <w:r w:rsidRPr="0037123F">
        <w:t>Energy demands</w:t>
      </w:r>
      <w:bookmarkEnd w:id="6"/>
      <w:bookmarkEnd w:id="7"/>
    </w:p>
    <w:p w14:paraId="1DADD1E1" w14:textId="75777758" w:rsidR="002E3964" w:rsidRPr="0037123F" w:rsidRDefault="002E3964" w:rsidP="00E8522B">
      <w:pPr>
        <w:spacing w:line="240" w:lineRule="auto"/>
      </w:pPr>
      <w:r w:rsidRPr="0037123F">
        <w:t xml:space="preserve">In the following sections, </w:t>
      </w:r>
      <w:proofErr w:type="spellStart"/>
      <w:r w:rsidRPr="0037123F">
        <w:t>Osimo</w:t>
      </w:r>
      <w:r w:rsidR="00BD6F16" w:rsidRPr="0037123F">
        <w:t>’s</w:t>
      </w:r>
      <w:proofErr w:type="spellEnd"/>
      <w:r w:rsidRPr="0037123F">
        <w:t xml:space="preserve"> energy demand</w:t>
      </w:r>
      <w:r w:rsidR="00BD6F16" w:rsidRPr="0037123F">
        <w:t>s</w:t>
      </w:r>
      <w:r w:rsidRPr="0037123F">
        <w:t xml:space="preserve"> and the</w:t>
      </w:r>
      <w:r w:rsidR="00BD6F16" w:rsidRPr="0037123F">
        <w:t xml:space="preserve"> applied methods for</w:t>
      </w:r>
      <w:r w:rsidRPr="0037123F">
        <w:t xml:space="preserve"> data</w:t>
      </w:r>
      <w:r w:rsidR="00F30C71" w:rsidRPr="0037123F">
        <w:t xml:space="preserve"> </w:t>
      </w:r>
      <w:r w:rsidRPr="0037123F">
        <w:t xml:space="preserve">collection are described. In particular, the hourly profiles of energy demand are collected for electricity, individual </w:t>
      </w:r>
      <w:proofErr w:type="gramStart"/>
      <w:r w:rsidRPr="0037123F">
        <w:t>heating</w:t>
      </w:r>
      <w:proofErr w:type="gramEnd"/>
      <w:r w:rsidRPr="0037123F">
        <w:t xml:space="preserve"> and district heating. Data regarding the transport vehicles stock and consumption are gathered at </w:t>
      </w:r>
      <w:r w:rsidR="00F30C71" w:rsidRPr="0037123F">
        <w:t xml:space="preserve">the </w:t>
      </w:r>
      <w:r w:rsidRPr="0037123F">
        <w:t>annual level. The industry sector is assessed and considered non</w:t>
      </w:r>
      <w:r w:rsidR="00F30C71" w:rsidRPr="0037123F">
        <w:t>-</w:t>
      </w:r>
      <w:r w:rsidRPr="0037123F">
        <w:t>relevant for this analysis</w:t>
      </w:r>
      <w:r w:rsidR="0066685C" w:rsidRPr="0037123F">
        <w:t>’</w:t>
      </w:r>
      <w:r w:rsidRPr="0037123F">
        <w:t xml:space="preserve"> purpose due to the very low impact on the urban energy system energy consumption. The model is based on 2018 data since it represents the </w:t>
      </w:r>
      <w:r w:rsidR="0066685C" w:rsidRPr="0037123F">
        <w:t xml:space="preserve">most recent </w:t>
      </w:r>
      <w:r w:rsidRPr="0037123F">
        <w:t xml:space="preserve">year with </w:t>
      </w:r>
      <w:r w:rsidR="0066685C" w:rsidRPr="0037123F">
        <w:t>good</w:t>
      </w:r>
      <w:r w:rsidRPr="0037123F">
        <w:t xml:space="preserve"> data availability.</w:t>
      </w:r>
    </w:p>
    <w:p w14:paraId="30595751" w14:textId="77777777" w:rsidR="002E3964" w:rsidRPr="0037123F" w:rsidRDefault="002E3964" w:rsidP="00DF6E37">
      <w:pPr>
        <w:pStyle w:val="Heading3"/>
        <w:tabs>
          <w:tab w:val="clear" w:pos="720"/>
          <w:tab w:val="num" w:pos="1429"/>
        </w:tabs>
      </w:pPr>
      <w:bookmarkStart w:id="8" w:name="_Toc83133595"/>
      <w:bookmarkStart w:id="9" w:name="_Toc86149952"/>
      <w:r w:rsidRPr="0037123F">
        <w:t>Electricity</w:t>
      </w:r>
      <w:bookmarkEnd w:id="8"/>
      <w:bookmarkEnd w:id="9"/>
    </w:p>
    <w:p w14:paraId="6E778934" w14:textId="078DCBCD" w:rsidR="002E3964" w:rsidRPr="0037123F" w:rsidRDefault="002E3964" w:rsidP="00E8522B">
      <w:pPr>
        <w:spacing w:line="240" w:lineRule="auto"/>
      </w:pPr>
      <w:r w:rsidRPr="0037123F">
        <w:t xml:space="preserve">According to the data provided by </w:t>
      </w:r>
      <w:r w:rsidR="00682714" w:rsidRPr="0037123F">
        <w:t xml:space="preserve">the local utility company </w:t>
      </w:r>
      <w:r w:rsidRPr="0037123F">
        <w:t>ASTEA</w:t>
      </w:r>
      <w:r w:rsidR="00CE648B" w:rsidRPr="0037123F">
        <w:t xml:space="preserve"> </w:t>
      </w:r>
      <w:r w:rsidR="00CE648B"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CE648B" w:rsidRPr="0037123F">
        <w:fldChar w:fldCharType="separate"/>
      </w:r>
      <w:r w:rsidR="004F77DA" w:rsidRPr="004F77DA">
        <w:rPr>
          <w:noProof/>
        </w:rPr>
        <w:t>[2]</w:t>
      </w:r>
      <w:r w:rsidR="00CE648B" w:rsidRPr="0037123F">
        <w:fldChar w:fldCharType="end"/>
      </w:r>
      <w:r w:rsidRPr="0037123F">
        <w:t xml:space="preserve">, the total electricity demand of Osimo </w:t>
      </w:r>
      <w:r w:rsidR="0066685C" w:rsidRPr="0037123F">
        <w:t>M</w:t>
      </w:r>
      <w:r w:rsidRPr="0037123F">
        <w:t>unicipality amounted to 40.9 GWh/year in 2018. The hourly distribution</w:t>
      </w:r>
      <w:r w:rsidR="00145866" w:rsidRPr="0037123F">
        <w:t xml:space="preserve"> </w:t>
      </w:r>
      <w:r w:rsidRPr="0037123F">
        <w:t xml:space="preserve">is shown in </w:t>
      </w:r>
      <w:r w:rsidRPr="0037123F">
        <w:fldChar w:fldCharType="begin"/>
      </w:r>
      <w:r w:rsidRPr="0037123F">
        <w:instrText xml:space="preserve"> REF _Ref82785714 \h </w:instrText>
      </w:r>
      <w:r w:rsidR="00A04E78">
        <w:instrText xml:space="preserve"> \* MERGEFORMAT </w:instrText>
      </w:r>
      <w:r w:rsidRPr="0037123F">
        <w:fldChar w:fldCharType="separate"/>
      </w:r>
      <w:r w:rsidR="00EA7F62" w:rsidRPr="0037123F">
        <w:t xml:space="preserve">Figure </w:t>
      </w:r>
      <w:r w:rsidR="00EA7F62" w:rsidRPr="0037123F">
        <w:rPr>
          <w:noProof/>
        </w:rPr>
        <w:t>3</w:t>
      </w:r>
      <w:r w:rsidRPr="0037123F">
        <w:fldChar w:fldCharType="end"/>
      </w:r>
      <w:r w:rsidRPr="0037123F">
        <w:t>. It can be noticed that summer cooling has a very low impact on the distribution. In addition, the lower peaks are related to the holiday periods in August and December.</w:t>
      </w:r>
      <w:r w:rsidR="00CE648B" w:rsidRPr="0037123F">
        <w:t xml:space="preserve"> Because local</w:t>
      </w:r>
      <w:r w:rsidR="002446DB" w:rsidRPr="0037123F">
        <w:t>ly</w:t>
      </w:r>
      <w:r w:rsidR="00CE648B" w:rsidRPr="0037123F">
        <w:t xml:space="preserve"> measured data was available from Astea this was preferred to other demand assessment methods.</w:t>
      </w:r>
    </w:p>
    <w:p w14:paraId="7AD7745E" w14:textId="77777777" w:rsidR="002E3964" w:rsidRPr="0037123F" w:rsidRDefault="002E3964" w:rsidP="00E8522B">
      <w:pPr>
        <w:spacing w:line="240" w:lineRule="auto"/>
        <w:jc w:val="center"/>
      </w:pPr>
      <w:r w:rsidRPr="0037123F">
        <w:rPr>
          <w:noProof/>
          <w:lang w:eastAsia="en-GB"/>
        </w:rPr>
        <w:lastRenderedPageBreak/>
        <w:drawing>
          <wp:inline distT="0" distB="0" distL="0" distR="0" wp14:anchorId="096FD30C" wp14:editId="6583F640">
            <wp:extent cx="5372101" cy="2880000"/>
            <wp:effectExtent l="0" t="0" r="0" b="15875"/>
            <wp:docPr id="33" name="Chart 33">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676151" w14:textId="6F48C6A6" w:rsidR="00472440" w:rsidRPr="0037123F" w:rsidRDefault="002E3964" w:rsidP="00DF6E37">
      <w:pPr>
        <w:pStyle w:val="Caption"/>
        <w:jc w:val="center"/>
      </w:pPr>
      <w:bookmarkStart w:id="10" w:name="_Ref8278571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w:t>
      </w:r>
      <w:r w:rsidRPr="0037123F">
        <w:fldChar w:fldCharType="end"/>
      </w:r>
      <w:bookmarkEnd w:id="10"/>
      <w:r w:rsidRPr="0037123F">
        <w:t>: Hourly distribution for electricity demand in Osimo municipality</w:t>
      </w:r>
      <w:r w:rsidR="00896228" w:rsidRPr="0037123F">
        <w:t xml:space="preserve">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i w:val="0"/>
          <w:noProof/>
        </w:rPr>
        <w:t>[2]</w:t>
      </w:r>
      <w:r w:rsidR="00896228" w:rsidRPr="0037123F">
        <w:fldChar w:fldCharType="end"/>
      </w:r>
      <w:r w:rsidR="00896228" w:rsidRPr="0037123F">
        <w:t>.</w:t>
      </w:r>
    </w:p>
    <w:p w14:paraId="7E01A85F" w14:textId="77777777" w:rsidR="002E3964" w:rsidRPr="0037123F" w:rsidRDefault="002E3964">
      <w:pPr>
        <w:pStyle w:val="Heading3"/>
        <w:tabs>
          <w:tab w:val="clear" w:pos="720"/>
          <w:tab w:val="num" w:pos="1429"/>
        </w:tabs>
      </w:pPr>
      <w:bookmarkStart w:id="11" w:name="_Toc83133596"/>
      <w:bookmarkStart w:id="12" w:name="_Ref83650589"/>
      <w:bookmarkStart w:id="13" w:name="_Toc86149953"/>
      <w:r w:rsidRPr="0037123F">
        <w:t>Heating and cooling</w:t>
      </w:r>
      <w:bookmarkEnd w:id="11"/>
      <w:bookmarkEnd w:id="12"/>
      <w:bookmarkEnd w:id="13"/>
    </w:p>
    <w:p w14:paraId="3A0B0A40" w14:textId="1D91F799" w:rsidR="00CE648B" w:rsidRPr="0037123F" w:rsidRDefault="002E3964" w:rsidP="00E8522B">
      <w:pPr>
        <w:spacing w:line="240" w:lineRule="auto"/>
      </w:pPr>
      <w:r w:rsidRPr="0037123F">
        <w:t>In this paragraph</w:t>
      </w:r>
      <w:r w:rsidR="00F30C71" w:rsidRPr="0037123F">
        <w:t>,</w:t>
      </w:r>
      <w:r w:rsidRPr="0037123F">
        <w:t xml:space="preserve"> the district heating network demand</w:t>
      </w:r>
      <w:r w:rsidR="00F1622C" w:rsidRPr="0037123F">
        <w:t xml:space="preserve"> </w:t>
      </w:r>
      <w:r w:rsidR="004634CB" w:rsidRPr="0037123F">
        <w:t>(</w:t>
      </w:r>
      <w:r w:rsidRPr="0037123F">
        <w:t>DHN</w:t>
      </w:r>
      <w:r w:rsidR="004634CB" w:rsidRPr="0037123F">
        <w:t>)</w:t>
      </w:r>
      <w:r w:rsidRPr="0037123F">
        <w:t xml:space="preserve"> and the individual heating and cooling demand are described with particular attention to the data sources</w:t>
      </w:r>
      <w:r w:rsidR="004634CB" w:rsidRPr="0037123F">
        <w:t xml:space="preserve"> included</w:t>
      </w:r>
      <w:r w:rsidRPr="0037123F">
        <w:t xml:space="preserve"> </w:t>
      </w:r>
      <w:r w:rsidR="00F30C71" w:rsidRPr="0037123F">
        <w:t>in</w:t>
      </w:r>
      <w:r w:rsidRPr="0037123F">
        <w:t xml:space="preserve"> the study.</w:t>
      </w:r>
    </w:p>
    <w:p w14:paraId="6B3F6E00" w14:textId="23034C2A" w:rsidR="008F5D11" w:rsidRPr="0037123F" w:rsidRDefault="002E3964" w:rsidP="00E8522B">
      <w:pPr>
        <w:spacing w:line="240" w:lineRule="auto"/>
      </w:pPr>
      <w:r w:rsidRPr="0037123F">
        <w:t xml:space="preserve">ASTEA is the </w:t>
      </w:r>
      <w:r w:rsidR="00AE0B06" w:rsidRPr="0037123F">
        <w:t xml:space="preserve">local utility company </w:t>
      </w:r>
      <w:r w:rsidRPr="0037123F">
        <w:t>in charge of the Osimo district heating network</w:t>
      </w:r>
      <w:r w:rsidR="00534475" w:rsidRPr="0037123F">
        <w:t>, supplying</w:t>
      </w:r>
      <w:r w:rsidRPr="0037123F">
        <w:t xml:space="preserve"> an annual heat de</w:t>
      </w:r>
      <w:r w:rsidR="00896228" w:rsidRPr="0037123F">
        <w:t xml:space="preserve">mand of approximately 14.4 GWh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noProof/>
        </w:rPr>
        <w:t>[2]</w:t>
      </w:r>
      <w:r w:rsidR="00896228" w:rsidRPr="0037123F">
        <w:fldChar w:fldCharType="end"/>
      </w:r>
      <w:r w:rsidRPr="0037123F">
        <w:t>. The hourly</w:t>
      </w:r>
      <w:r w:rsidR="00534475" w:rsidRPr="0037123F">
        <w:t xml:space="preserve"> district heating demand</w:t>
      </w:r>
      <w:r w:rsidRPr="0037123F">
        <w:t xml:space="preserve"> distribution provided by ASTEA is shown in </w:t>
      </w:r>
      <w:r w:rsidRPr="0037123F">
        <w:fldChar w:fldCharType="begin"/>
      </w:r>
      <w:r w:rsidRPr="0037123F">
        <w:instrText xml:space="preserve"> REF _Ref82790553 \h </w:instrText>
      </w:r>
      <w:r w:rsidR="00A04E78">
        <w:instrText xml:space="preserve"> \* MERGEFORMAT </w:instrText>
      </w:r>
      <w:r w:rsidRPr="0037123F">
        <w:fldChar w:fldCharType="separate"/>
      </w:r>
      <w:r w:rsidR="00EA7F62" w:rsidRPr="0037123F">
        <w:t xml:space="preserve">Figure </w:t>
      </w:r>
      <w:r w:rsidR="00EA7F62" w:rsidRPr="0037123F">
        <w:rPr>
          <w:noProof/>
        </w:rPr>
        <w:t>4</w:t>
      </w:r>
      <w:r w:rsidRPr="0037123F">
        <w:fldChar w:fldCharType="end"/>
      </w:r>
      <w:r w:rsidRPr="0037123F">
        <w:t xml:space="preserve">. It </w:t>
      </w:r>
      <w:r w:rsidR="007D1C57" w:rsidRPr="0037123F">
        <w:t>should be mentioned</w:t>
      </w:r>
      <w:r w:rsidRPr="0037123F">
        <w:t xml:space="preserve"> that ASTEA </w:t>
      </w:r>
      <w:r w:rsidR="007D1C57" w:rsidRPr="0037123F">
        <w:t xml:space="preserve">also </w:t>
      </w:r>
      <w:r w:rsidRPr="0037123F">
        <w:t>supplies</w:t>
      </w:r>
      <w:r w:rsidR="007D1C57" w:rsidRPr="0037123F">
        <w:t xml:space="preserve"> </w:t>
      </w:r>
      <w:r w:rsidRPr="0037123F">
        <w:t xml:space="preserve">the domestic hot water demand </w:t>
      </w:r>
      <w:r w:rsidR="00977E2C" w:rsidRPr="0037123F">
        <w:t>all</w:t>
      </w:r>
      <w:r w:rsidR="00F30C71" w:rsidRPr="0037123F">
        <w:t xml:space="preserve"> year </w:t>
      </w:r>
      <w:r w:rsidR="00977E2C" w:rsidRPr="0037123F">
        <w:t>round</w:t>
      </w:r>
      <w:r w:rsidRPr="0037123F">
        <w:t xml:space="preserve">. </w:t>
      </w:r>
      <w:r w:rsidR="0008193F" w:rsidRPr="0037123F">
        <w:t>A</w:t>
      </w:r>
      <w:r w:rsidRPr="0037123F">
        <w:t xml:space="preserve">ccording to ASTEA, the annual </w:t>
      </w:r>
      <w:r w:rsidR="007D1C57" w:rsidRPr="0037123F">
        <w:t xml:space="preserve">average </w:t>
      </w:r>
      <w:r w:rsidRPr="0037123F">
        <w:t>heat loss for the DH grid</w:t>
      </w:r>
      <w:r w:rsidR="007D1C57" w:rsidRPr="0037123F">
        <w:t xml:space="preserve"> is</w:t>
      </w:r>
      <w:r w:rsidR="00534475" w:rsidRPr="0037123F">
        <w:t xml:space="preserve"> </w:t>
      </w:r>
      <w:r w:rsidRPr="0037123F">
        <w:t xml:space="preserve">estimated </w:t>
      </w:r>
      <w:r w:rsidR="007D1C57" w:rsidRPr="0037123F">
        <w:t>to be</w:t>
      </w:r>
      <w:r w:rsidRPr="0037123F">
        <w:t xml:space="preserve"> 30%.</w:t>
      </w:r>
    </w:p>
    <w:p w14:paraId="74E2BC77" w14:textId="0C290AC6" w:rsidR="008F5D11" w:rsidRPr="0037123F" w:rsidRDefault="008F5D11" w:rsidP="00E8522B">
      <w:pPr>
        <w:spacing w:line="240" w:lineRule="auto"/>
        <w:jc w:val="center"/>
      </w:pPr>
      <w:r w:rsidRPr="0037123F">
        <w:rPr>
          <w:noProof/>
          <w:lang w:eastAsia="en-GB"/>
        </w:rPr>
        <w:drawing>
          <wp:inline distT="0" distB="0" distL="0" distR="0" wp14:anchorId="1D8EFF03" wp14:editId="05E20734">
            <wp:extent cx="5364000" cy="2880000"/>
            <wp:effectExtent l="0" t="0" r="8255" b="15875"/>
            <wp:docPr id="37" name="Chart 37">
              <a:extLst xmlns:a="http://schemas.openxmlformats.org/drawingml/2006/main">
                <a:ext uri="{FF2B5EF4-FFF2-40B4-BE49-F238E27FC236}">
                  <a16:creationId xmlns:a16="http://schemas.microsoft.com/office/drawing/2014/main" id="{00000000-0008-0000-03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6BB8B06" w14:textId="68553FB4" w:rsidR="002E3964" w:rsidRPr="0037123F" w:rsidRDefault="002E3964" w:rsidP="00DF6E37">
      <w:pPr>
        <w:pStyle w:val="Caption"/>
        <w:jc w:val="center"/>
      </w:pPr>
      <w:bookmarkStart w:id="14" w:name="_Ref8279055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w:t>
      </w:r>
      <w:r w:rsidRPr="0037123F">
        <w:fldChar w:fldCharType="end"/>
      </w:r>
      <w:bookmarkEnd w:id="14"/>
      <w:r w:rsidRPr="0037123F">
        <w:t xml:space="preserve">: </w:t>
      </w:r>
      <w:r w:rsidR="00EB4B7C" w:rsidRPr="0037123F">
        <w:t>Hourly d</w:t>
      </w:r>
      <w:r w:rsidRPr="0037123F">
        <w:t>istribution for district heating demand (including domestic hot water)</w:t>
      </w:r>
      <w:r w:rsidR="007D3F29" w:rsidRPr="0037123F">
        <w:t xml:space="preserve"> used in the analyses of Osimo</w:t>
      </w:r>
      <w:r w:rsidRPr="0037123F">
        <w:t>.</w:t>
      </w:r>
    </w:p>
    <w:p w14:paraId="79E1FD39" w14:textId="7113222C" w:rsidR="002E3964" w:rsidRPr="0037123F" w:rsidRDefault="00AE0B06" w:rsidP="00E8522B">
      <w:pPr>
        <w:spacing w:line="240" w:lineRule="auto"/>
      </w:pPr>
      <w:r w:rsidRPr="0037123F">
        <w:lastRenderedPageBreak/>
        <w:t>The heat demand for individual households in Osimo (</w:t>
      </w:r>
      <w:r w:rsidR="00752EBF" w:rsidRPr="0037123F">
        <w:t>including domestic</w:t>
      </w:r>
      <w:r w:rsidRPr="0037123F">
        <w:t xml:space="preserve"> hot water) amounts to</w:t>
      </w:r>
      <w:r w:rsidR="002E3964" w:rsidRPr="0037123F">
        <w:t xml:space="preserve"> approximately 194.4 GWh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noProof/>
        </w:rPr>
        <w:t>[2]</w:t>
      </w:r>
      <w:r w:rsidR="00896228" w:rsidRPr="0037123F">
        <w:fldChar w:fldCharType="end"/>
      </w:r>
      <w:r w:rsidR="002E3964" w:rsidRPr="0037123F">
        <w:t>. The hourly profile</w:t>
      </w:r>
      <w:r w:rsidR="00752EBF" w:rsidRPr="0037123F">
        <w:t xml:space="preserve"> for individual heating is assumed to follow the same pattern as the district heating demand</w:t>
      </w:r>
      <w:r w:rsidR="00FD6EB2" w:rsidRPr="0037123F">
        <w:t xml:space="preserve"> and is shown in </w:t>
      </w:r>
      <w:r w:rsidR="00FD6EB2" w:rsidRPr="0037123F">
        <w:fldChar w:fldCharType="begin"/>
      </w:r>
      <w:r w:rsidR="00FD6EB2" w:rsidRPr="0037123F">
        <w:instrText xml:space="preserve"> REF _Ref82791168 \h </w:instrText>
      </w:r>
      <w:r w:rsidR="00A04E78">
        <w:instrText xml:space="preserve"> \* MERGEFORMAT </w:instrText>
      </w:r>
      <w:r w:rsidR="00FD6EB2" w:rsidRPr="0037123F">
        <w:fldChar w:fldCharType="separate"/>
      </w:r>
      <w:r w:rsidR="00EA7F62" w:rsidRPr="0037123F">
        <w:t xml:space="preserve">Figure </w:t>
      </w:r>
      <w:r w:rsidR="00EA7F62" w:rsidRPr="0037123F">
        <w:rPr>
          <w:noProof/>
        </w:rPr>
        <w:t>5</w:t>
      </w:r>
      <w:r w:rsidR="00FD6EB2" w:rsidRPr="0037123F">
        <w:fldChar w:fldCharType="end"/>
      </w:r>
      <w:r w:rsidR="00FD6EB2" w:rsidRPr="0037123F">
        <w:t>.</w:t>
      </w:r>
    </w:p>
    <w:p w14:paraId="617C58D4" w14:textId="77777777" w:rsidR="002E3964" w:rsidRPr="0037123F" w:rsidRDefault="002E3964" w:rsidP="00E8522B">
      <w:pPr>
        <w:spacing w:line="240" w:lineRule="auto"/>
      </w:pPr>
    </w:p>
    <w:p w14:paraId="7A68B93E" w14:textId="518874C2" w:rsidR="002E3964" w:rsidRPr="0037123F" w:rsidRDefault="007D3F29" w:rsidP="00E8522B">
      <w:pPr>
        <w:spacing w:line="240" w:lineRule="auto"/>
        <w:jc w:val="center"/>
      </w:pPr>
      <w:r w:rsidRPr="0037123F">
        <w:rPr>
          <w:noProof/>
          <w:lang w:eastAsia="en-GB"/>
        </w:rPr>
        <w:drawing>
          <wp:inline distT="0" distB="0" distL="0" distR="0" wp14:anchorId="7AF4048C" wp14:editId="5667ADAD">
            <wp:extent cx="5364000" cy="2880000"/>
            <wp:effectExtent l="0" t="0" r="8255" b="15875"/>
            <wp:docPr id="38" name="Chart 38">
              <a:extLst xmlns:a="http://schemas.openxmlformats.org/drawingml/2006/main">
                <a:ext uri="{FF2B5EF4-FFF2-40B4-BE49-F238E27FC236}">
                  <a16:creationId xmlns:a16="http://schemas.microsoft.com/office/drawing/2014/main" id="{00000000-0008-0000-02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95FDE4" w14:textId="73E2107B" w:rsidR="00472440" w:rsidRPr="0037123F" w:rsidRDefault="002E3964" w:rsidP="00DF6E37">
      <w:pPr>
        <w:pStyle w:val="Caption"/>
        <w:jc w:val="center"/>
      </w:pPr>
      <w:bookmarkStart w:id="15" w:name="_Ref82791168"/>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w:t>
      </w:r>
      <w:r w:rsidRPr="0037123F">
        <w:fldChar w:fldCharType="end"/>
      </w:r>
      <w:bookmarkEnd w:id="15"/>
      <w:r w:rsidRPr="0037123F">
        <w:t xml:space="preserve">: </w:t>
      </w:r>
      <w:r w:rsidR="00982ED0" w:rsidRPr="0037123F">
        <w:t>Hourly d</w:t>
      </w:r>
      <w:r w:rsidRPr="0037123F">
        <w:t>istribution for individual heating dem</w:t>
      </w:r>
      <w:r w:rsidR="00915DBB" w:rsidRPr="0037123F">
        <w:t>and (including domestic water).</w:t>
      </w:r>
    </w:p>
    <w:p w14:paraId="746AF2D1" w14:textId="15661EC7" w:rsidR="002E3964" w:rsidRPr="0037123F" w:rsidRDefault="00FD6EB2" w:rsidP="00E8522B">
      <w:pPr>
        <w:spacing w:line="240" w:lineRule="auto"/>
      </w:pPr>
      <w:r w:rsidRPr="0037123F">
        <w:rPr>
          <w:bCs/>
          <w:iCs/>
        </w:rPr>
        <w:t xml:space="preserve">To determine cooling demand and distribution </w:t>
      </w:r>
      <w:r w:rsidRPr="0037123F">
        <w:t>the assessment tool for identifying demands, included with the MUSE GRIDS Energy Planning Tool, is</w:t>
      </w:r>
      <w:r w:rsidR="002E3964" w:rsidRPr="0037123F">
        <w:t xml:space="preserve"> </w:t>
      </w:r>
      <w:r w:rsidRPr="0037123F">
        <w:t xml:space="preserve">applied. This tool is further described </w:t>
      </w:r>
      <w:r w:rsidR="00935338" w:rsidRPr="0037123F">
        <w:t xml:space="preserve">in </w:t>
      </w:r>
      <w:r w:rsidR="00426182" w:rsidRPr="0037123F">
        <w:t>MUSE GRIDS</w:t>
      </w:r>
      <w:r w:rsidR="002E3964" w:rsidRPr="0037123F">
        <w:t xml:space="preserve"> D3.1</w:t>
      </w:r>
      <w:r w:rsidR="00F1622C" w:rsidRPr="0037123F">
        <w:t xml:space="preserve"> </w:t>
      </w:r>
      <w:r w:rsidR="00F1622C" w:rsidRPr="0037123F">
        <w:fldChar w:fldCharType="begin" w:fldLock="1"/>
      </w:r>
      <w:r w:rsidR="004F77DA">
        <w:instrText>ADDIN CSL_CITATION {"citationItems":[{"id":"ITEM-1","itemData":{"author":[{"dropping-particle":"","family":"Nielsen","given":"Steffen","non-dropping-particle":"","parse-names":false,"suffix":""},{"dropping-particle":"","family":"Moreno","given":"Diana","non-dropping-particle":"","parse-names":false,"suffix":""},{"dropping-particle":"","family":"Johannsen","given":"Rasmus Magni","non-dropping-particle":"","parse-names":false,"suffix":""},{"dropping-particle":"","family":"Sorknaes","given":"Peter","non-dropping-particle":"","parse-names":false,"suffix":""},{"dropping-particle":"","family":"Østergaard","given":"Poul Alberg","non-dropping-particle":"","parse-names":false,"suffix":""},{"dropping-particle":"","family":"Moral","given":"Gema Hernández","non-dropping-particle":"","parse-names":false,"suffix":""},{"dropping-particle":"","family":"González","given":"Victor Iván Serna","non-dropping-particle":"","parse-names":false,"suffix":""},{"dropping-particle":"","family":"Herrero","given":"Francisco Javier Miguel","non-dropping-particle":"","parse-names":false,"suffix":""},{"dropping-particle":"","family":"Bonvicini","given":"Giorgio","non-dropping-particle":"","parse-names":false,"suffix":""}],"id":"ITEM-1","issued":{"date-parts":[["2020"]]},"title":"D3.1-Mapping tool (sources and demand) prototype","type":"report"},"uris":["http://www.mendeley.com/documents/?uuid=38e979e2-2be5-388a-8ea7-c0c44e61ae43"]}],"mendeley":{"formattedCitation":"[3]","plainTextFormattedCitation":"[3]","previouslyFormattedCitation":"[2]"},"properties":{"noteIndex":0},"schema":"https://github.com/citation-style-language/schema/raw/master/csl-citation.json"}</w:instrText>
      </w:r>
      <w:r w:rsidR="00F1622C" w:rsidRPr="0037123F">
        <w:fldChar w:fldCharType="separate"/>
      </w:r>
      <w:r w:rsidR="004F77DA" w:rsidRPr="004F77DA">
        <w:rPr>
          <w:noProof/>
        </w:rPr>
        <w:t>[3]</w:t>
      </w:r>
      <w:r w:rsidR="00F1622C" w:rsidRPr="0037123F">
        <w:fldChar w:fldCharType="end"/>
      </w:r>
      <w:r w:rsidR="002E3964" w:rsidRPr="0037123F">
        <w:t xml:space="preserve">. For the execution of the tool, some data has been downloaded in advance: </w:t>
      </w:r>
      <w:r w:rsidR="00776E6F" w:rsidRPr="0037123F">
        <w:t>a</w:t>
      </w:r>
      <w:r w:rsidR="002E3964" w:rsidRPr="0037123F">
        <w:t xml:space="preserve"> map </w:t>
      </w:r>
      <w:r w:rsidR="00776E6F" w:rsidRPr="0037123F">
        <w:t>of</w:t>
      </w:r>
      <w:r w:rsidR="002E3964" w:rsidRPr="0037123F">
        <w:t xml:space="preserve"> Osimo from</w:t>
      </w:r>
      <w:r w:rsidR="00776E6F" w:rsidRPr="0037123F">
        <w:t xml:space="preserve"> OpenStreetMap</w:t>
      </w:r>
      <w:r w:rsidR="002E3964" w:rsidRPr="0037123F">
        <w:t xml:space="preserve"> </w:t>
      </w:r>
      <w:r w:rsidR="00776E6F" w:rsidRPr="0037123F">
        <w:t>(</w:t>
      </w:r>
      <w:r w:rsidR="002E3964" w:rsidRPr="0037123F">
        <w:t>OSM</w:t>
      </w:r>
      <w:r w:rsidR="00776E6F" w:rsidRPr="0037123F">
        <w:t>)</w:t>
      </w:r>
      <w:r w:rsidR="002E3964" w:rsidRPr="0037123F">
        <w:t xml:space="preserve"> and climate data from MERRA-2. In the configuration of the </w:t>
      </w:r>
      <w:r w:rsidR="00332F86" w:rsidRPr="0037123F">
        <w:t xml:space="preserve">assessment </w:t>
      </w:r>
      <w:r w:rsidR="002E3964" w:rsidRPr="0037123F">
        <w:t xml:space="preserve">tool the following information about Italy is </w:t>
      </w:r>
      <w:r w:rsidR="00332F86" w:rsidRPr="0037123F">
        <w:t>needed</w:t>
      </w:r>
      <w:r w:rsidR="002E3964" w:rsidRPr="0037123F">
        <w:t>:</w:t>
      </w:r>
    </w:p>
    <w:p w14:paraId="45F224C0" w14:textId="284BF61D" w:rsidR="002E3964" w:rsidRPr="0037123F" w:rsidRDefault="002E3964" w:rsidP="00E8522B">
      <w:pPr>
        <w:pStyle w:val="ListParagraph"/>
        <w:numPr>
          <w:ilvl w:val="0"/>
          <w:numId w:val="1"/>
        </w:numPr>
        <w:spacing w:line="240" w:lineRule="auto"/>
        <w:rPr>
          <w:rFonts w:eastAsiaTheme="minorEastAsia"/>
        </w:rPr>
      </w:pPr>
      <w:r w:rsidRPr="0037123F">
        <w:rPr>
          <w:rFonts w:ascii="Calibri" w:eastAsia="Calibri" w:hAnsi="Calibri" w:cs="Calibri"/>
        </w:rPr>
        <w:t>TABULA typologies data for residential buildings</w:t>
      </w:r>
    </w:p>
    <w:p w14:paraId="7578B815" w14:textId="28529C03" w:rsidR="002E3964" w:rsidRPr="0037123F" w:rsidRDefault="002E3964" w:rsidP="00E8522B">
      <w:pPr>
        <w:pStyle w:val="ListParagraph"/>
        <w:numPr>
          <w:ilvl w:val="0"/>
          <w:numId w:val="1"/>
        </w:numPr>
        <w:spacing w:line="240" w:lineRule="auto"/>
      </w:pPr>
      <w:r w:rsidRPr="0037123F">
        <w:rPr>
          <w:rFonts w:ascii="Calibri" w:eastAsia="Calibri" w:hAnsi="Calibri" w:cs="Calibri"/>
        </w:rPr>
        <w:t>Building Stock Observatory typologies data for non-residential buildings</w:t>
      </w:r>
    </w:p>
    <w:p w14:paraId="333AF1C5" w14:textId="12DD3C5D" w:rsidR="002E3964" w:rsidRPr="0037123F" w:rsidRDefault="002E3964" w:rsidP="00E8522B">
      <w:pPr>
        <w:pStyle w:val="ListParagraph"/>
        <w:numPr>
          <w:ilvl w:val="0"/>
          <w:numId w:val="1"/>
        </w:numPr>
        <w:spacing w:line="240" w:lineRule="auto"/>
        <w:rPr>
          <w:rFonts w:eastAsiaTheme="minorEastAsia"/>
        </w:rPr>
      </w:pPr>
      <w:r w:rsidRPr="0037123F">
        <w:rPr>
          <w:rFonts w:ascii="Calibri" w:eastAsia="Calibri" w:hAnsi="Calibri" w:cs="Calibri"/>
        </w:rPr>
        <w:t>Building Stock Observatory electricity data</w:t>
      </w:r>
    </w:p>
    <w:p w14:paraId="7759DB05" w14:textId="31B31C2C" w:rsidR="002E3964" w:rsidRPr="0037123F" w:rsidRDefault="002E3964" w:rsidP="00E8522B">
      <w:pPr>
        <w:pStyle w:val="ListParagraph"/>
        <w:numPr>
          <w:ilvl w:val="0"/>
          <w:numId w:val="1"/>
        </w:numPr>
        <w:spacing w:line="240" w:lineRule="auto"/>
      </w:pPr>
      <w:r w:rsidRPr="0037123F">
        <w:rPr>
          <w:rFonts w:ascii="Calibri" w:eastAsia="Calibri" w:hAnsi="Calibri" w:cs="Calibri"/>
        </w:rPr>
        <w:t>Distribution of building year of construction</w:t>
      </w:r>
    </w:p>
    <w:p w14:paraId="4D344175" w14:textId="6BA2074A" w:rsidR="002E3964" w:rsidRPr="0037123F" w:rsidRDefault="002E3964" w:rsidP="00E8522B">
      <w:pPr>
        <w:pStyle w:val="ListParagraph"/>
        <w:numPr>
          <w:ilvl w:val="0"/>
          <w:numId w:val="1"/>
        </w:numPr>
        <w:spacing w:line="240" w:lineRule="auto"/>
      </w:pPr>
      <w:r w:rsidRPr="0037123F">
        <w:rPr>
          <w:rFonts w:ascii="Calibri" w:eastAsia="Calibri" w:hAnsi="Calibri" w:cs="Calibri"/>
        </w:rPr>
        <w:t>Comfort temperatures</w:t>
      </w:r>
    </w:p>
    <w:p w14:paraId="28352A55" w14:textId="40517880" w:rsidR="002E3964" w:rsidRPr="0037123F" w:rsidRDefault="002E3964" w:rsidP="00E8522B">
      <w:pPr>
        <w:spacing w:line="240" w:lineRule="auto"/>
      </w:pPr>
      <w:r w:rsidRPr="0037123F">
        <w:t xml:space="preserve">The tabulated data contains energy demand for the entire municipality (see </w:t>
      </w:r>
      <w:r w:rsidRPr="0037123F">
        <w:fldChar w:fldCharType="begin"/>
      </w:r>
      <w:r w:rsidRPr="0037123F">
        <w:instrText xml:space="preserve"> REF _Ref57883855 \h  \* MERGEFORMAT </w:instrText>
      </w:r>
      <w:r w:rsidRPr="0037123F">
        <w:fldChar w:fldCharType="separate"/>
      </w:r>
      <w:r w:rsidR="00EA7F62" w:rsidRPr="0037123F">
        <w:t>Table 1</w:t>
      </w:r>
      <w:r w:rsidRPr="0037123F">
        <w:fldChar w:fldCharType="end"/>
      </w:r>
      <w:r w:rsidRPr="0037123F">
        <w:t xml:space="preserve">), divided into heating, cooling and hot water demands; the percentage of energy consumed per energy vector (see </w:t>
      </w:r>
      <w:r w:rsidRPr="0037123F">
        <w:fldChar w:fldCharType="begin"/>
      </w:r>
      <w:r w:rsidRPr="0037123F">
        <w:instrText xml:space="preserve"> REF _Ref57883870 \h  \* MERGEFORMAT </w:instrText>
      </w:r>
      <w:r w:rsidRPr="0037123F">
        <w:fldChar w:fldCharType="separate"/>
      </w:r>
      <w:r w:rsidR="00EA7F62" w:rsidRPr="0037123F">
        <w:t>Table 2</w:t>
      </w:r>
      <w:r w:rsidRPr="0037123F">
        <w:fldChar w:fldCharType="end"/>
      </w:r>
      <w:r w:rsidRPr="0037123F">
        <w:t>); and, finally, the hourly data for the HDD, CDD, heating, cooling and hot water demand for an entire year.</w:t>
      </w:r>
      <w:r w:rsidR="009150F6" w:rsidRPr="0037123F">
        <w:t xml:space="preserve"> It </w:t>
      </w:r>
      <w:proofErr w:type="gramStart"/>
      <w:r w:rsidR="009150F6" w:rsidRPr="0037123F">
        <w:t>has to</w:t>
      </w:r>
      <w:proofErr w:type="gramEnd"/>
      <w:r w:rsidR="009150F6" w:rsidRPr="0037123F">
        <w:t xml:space="preserve"> be mentioned that</w:t>
      </w:r>
      <w:r w:rsidR="0080619C" w:rsidRPr="0037123F">
        <w:t xml:space="preserve"> </w:t>
      </w:r>
      <w:r w:rsidR="009150F6" w:rsidRPr="0037123F">
        <w:t xml:space="preserve">the estimated cooling demand (5.496 GWh) was input in the </w:t>
      </w:r>
      <w:r w:rsidR="00426182" w:rsidRPr="0037123F">
        <w:t>MUSE GRIDS Energy Planning Tool</w:t>
      </w:r>
      <w:r w:rsidR="004D593D" w:rsidRPr="0037123F">
        <w:t xml:space="preserve"> based on an external assessment</w:t>
      </w:r>
      <w:r w:rsidR="009150F6" w:rsidRPr="0037123F">
        <w:t xml:space="preserve">. </w:t>
      </w:r>
    </w:p>
    <w:p w14:paraId="3BA04E3D" w14:textId="789A5E5C" w:rsidR="00915DBB" w:rsidRPr="0037123F" w:rsidRDefault="002E3964" w:rsidP="00DF6E37">
      <w:pPr>
        <w:pStyle w:val="Caption"/>
        <w:jc w:val="center"/>
      </w:pPr>
      <w:bookmarkStart w:id="16" w:name="_Ref57883855"/>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w:t>
      </w:r>
      <w:r w:rsidRPr="0037123F">
        <w:fldChar w:fldCharType="end"/>
      </w:r>
      <w:bookmarkEnd w:id="16"/>
      <w:r w:rsidRPr="0037123F">
        <w:t>: Results of the tool energy demand calculation in Osimo</w:t>
      </w:r>
      <w:r w:rsidR="00CC2A57" w:rsidRPr="0037123F">
        <w:t>.</w:t>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819"/>
        <w:gridCol w:w="2058"/>
      </w:tblGrid>
      <w:tr w:rsidR="002E3964" w:rsidRPr="0037123F" w14:paraId="4ADC7997" w14:textId="77777777" w:rsidTr="00DD5A0C">
        <w:trPr>
          <w:jc w:val="center"/>
        </w:trPr>
        <w:tc>
          <w:tcPr>
            <w:tcW w:w="4819" w:type="dxa"/>
            <w:shd w:val="clear" w:color="auto" w:fill="D0CECE" w:themeFill="background2" w:themeFillShade="E6"/>
          </w:tcPr>
          <w:p w14:paraId="65D42F65" w14:textId="77777777" w:rsidR="002E3964" w:rsidRPr="0037123F" w:rsidRDefault="002E3964">
            <w:pPr>
              <w:jc w:val="left"/>
            </w:pPr>
            <w:r w:rsidRPr="0037123F">
              <w:rPr>
                <w:rFonts w:ascii="Calibri" w:eastAsia="Calibri" w:hAnsi="Calibri" w:cs="Calibri"/>
                <w:b/>
                <w:bCs/>
                <w:color w:val="000000" w:themeColor="text1"/>
              </w:rPr>
              <w:t>Energy demand</w:t>
            </w:r>
          </w:p>
        </w:tc>
        <w:tc>
          <w:tcPr>
            <w:tcW w:w="2058" w:type="dxa"/>
            <w:shd w:val="clear" w:color="auto" w:fill="D0CECE" w:themeFill="background2" w:themeFillShade="E6"/>
          </w:tcPr>
          <w:p w14:paraId="182B294F" w14:textId="4A881A9B" w:rsidR="002E3964" w:rsidRPr="0037123F" w:rsidRDefault="00B4525A">
            <w:pPr>
              <w:jc w:val="center"/>
            </w:pPr>
            <w:r w:rsidRPr="0037123F">
              <w:rPr>
                <w:rFonts w:ascii="Calibri" w:eastAsia="Calibri" w:hAnsi="Calibri" w:cs="Calibri"/>
                <w:b/>
                <w:bCs/>
                <w:color w:val="000000" w:themeColor="text1"/>
              </w:rPr>
              <w:t>[</w:t>
            </w:r>
            <w:r w:rsidR="002E3964" w:rsidRPr="0037123F">
              <w:rPr>
                <w:rFonts w:ascii="Calibri" w:eastAsia="Calibri" w:hAnsi="Calibri" w:cs="Calibri"/>
                <w:b/>
                <w:bCs/>
                <w:color w:val="000000" w:themeColor="text1"/>
              </w:rPr>
              <w:t>GWh</w:t>
            </w:r>
            <w:r w:rsidRPr="0037123F">
              <w:rPr>
                <w:rFonts w:ascii="Calibri" w:eastAsia="Calibri" w:hAnsi="Calibri" w:cs="Calibri"/>
                <w:b/>
                <w:bCs/>
                <w:color w:val="000000" w:themeColor="text1"/>
              </w:rPr>
              <w:t>]</w:t>
            </w:r>
          </w:p>
        </w:tc>
      </w:tr>
      <w:tr w:rsidR="002E3964" w:rsidRPr="0037123F" w14:paraId="0BDD1BAB" w14:textId="77777777" w:rsidTr="00DD5A0C">
        <w:trPr>
          <w:jc w:val="center"/>
        </w:trPr>
        <w:tc>
          <w:tcPr>
            <w:tcW w:w="4819" w:type="dxa"/>
          </w:tcPr>
          <w:p w14:paraId="0731710C"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Heating demand</w:t>
            </w:r>
          </w:p>
        </w:tc>
        <w:tc>
          <w:tcPr>
            <w:tcW w:w="2058" w:type="dxa"/>
          </w:tcPr>
          <w:p w14:paraId="0ECA8F03" w14:textId="77777777" w:rsidR="002E3964" w:rsidRPr="0037123F" w:rsidRDefault="002E3964">
            <w:pPr>
              <w:jc w:val="center"/>
            </w:pPr>
            <w:r w:rsidRPr="0037123F">
              <w:rPr>
                <w:rFonts w:ascii="Calibri" w:eastAsia="Calibri" w:hAnsi="Calibri" w:cs="Calibri"/>
              </w:rPr>
              <w:t>150.134</w:t>
            </w:r>
          </w:p>
        </w:tc>
      </w:tr>
      <w:tr w:rsidR="002E3964" w:rsidRPr="0037123F" w14:paraId="0853C91D" w14:textId="77777777" w:rsidTr="00915DBB">
        <w:trPr>
          <w:jc w:val="center"/>
        </w:trPr>
        <w:tc>
          <w:tcPr>
            <w:tcW w:w="4819" w:type="dxa"/>
          </w:tcPr>
          <w:p w14:paraId="3C7B1DBA"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Cooling demand</w:t>
            </w:r>
          </w:p>
        </w:tc>
        <w:tc>
          <w:tcPr>
            <w:tcW w:w="2058" w:type="dxa"/>
            <w:tcBorders>
              <w:bottom w:val="single" w:sz="4" w:space="0" w:color="auto"/>
            </w:tcBorders>
          </w:tcPr>
          <w:p w14:paraId="5A3041A9" w14:textId="77777777" w:rsidR="002E3964" w:rsidRPr="0037123F" w:rsidRDefault="002E3964">
            <w:pPr>
              <w:jc w:val="center"/>
              <w:rPr>
                <w:rFonts w:ascii="Calibri" w:eastAsia="Calibri" w:hAnsi="Calibri" w:cs="Calibri"/>
              </w:rPr>
            </w:pPr>
            <w:r w:rsidRPr="0037123F">
              <w:rPr>
                <w:rFonts w:ascii="Calibri" w:eastAsia="Calibri" w:hAnsi="Calibri" w:cs="Calibri"/>
              </w:rPr>
              <w:t>5.496</w:t>
            </w:r>
          </w:p>
        </w:tc>
      </w:tr>
      <w:tr w:rsidR="002E3964" w:rsidRPr="0037123F" w14:paraId="43CA5BBB" w14:textId="77777777" w:rsidTr="00915DBB">
        <w:trPr>
          <w:jc w:val="center"/>
        </w:trPr>
        <w:tc>
          <w:tcPr>
            <w:tcW w:w="4819" w:type="dxa"/>
          </w:tcPr>
          <w:p w14:paraId="11571369"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HW demand</w:t>
            </w:r>
          </w:p>
        </w:tc>
        <w:tc>
          <w:tcPr>
            <w:tcW w:w="2058" w:type="dxa"/>
            <w:tcBorders>
              <w:bottom w:val="single" w:sz="4" w:space="0" w:color="auto"/>
            </w:tcBorders>
          </w:tcPr>
          <w:p w14:paraId="54906D9F" w14:textId="77777777" w:rsidR="002E3964" w:rsidRPr="0037123F" w:rsidRDefault="002E3964">
            <w:pPr>
              <w:jc w:val="center"/>
              <w:rPr>
                <w:rFonts w:ascii="Calibri" w:eastAsia="Calibri" w:hAnsi="Calibri" w:cs="Calibri"/>
              </w:rPr>
            </w:pPr>
            <w:r w:rsidRPr="0037123F">
              <w:rPr>
                <w:rFonts w:ascii="Calibri" w:eastAsia="Calibri" w:hAnsi="Calibri" w:cs="Calibri"/>
              </w:rPr>
              <w:t>42.170</w:t>
            </w:r>
          </w:p>
        </w:tc>
      </w:tr>
    </w:tbl>
    <w:p w14:paraId="452DEF26" w14:textId="77777777" w:rsidR="002E3964" w:rsidRPr="0037123F" w:rsidRDefault="002E3964" w:rsidP="00E8522B">
      <w:pPr>
        <w:spacing w:line="240" w:lineRule="auto"/>
      </w:pPr>
    </w:p>
    <w:p w14:paraId="0E3C52F5" w14:textId="360F6646" w:rsidR="002E3964" w:rsidRPr="0037123F" w:rsidRDefault="002E3964" w:rsidP="00DF6E37">
      <w:pPr>
        <w:pStyle w:val="Caption"/>
        <w:jc w:val="center"/>
      </w:pPr>
      <w:bookmarkStart w:id="17" w:name="_Ref57883870"/>
      <w:r w:rsidRPr="0037123F">
        <w:lastRenderedPageBreak/>
        <w:t xml:space="preserve">Table </w:t>
      </w:r>
      <w:r w:rsidRPr="0037123F">
        <w:fldChar w:fldCharType="begin"/>
      </w:r>
      <w:r w:rsidRPr="0037123F">
        <w:instrText xml:space="preserve"> SEQ Table \* ARABIC </w:instrText>
      </w:r>
      <w:r w:rsidRPr="0037123F">
        <w:fldChar w:fldCharType="separate"/>
      </w:r>
      <w:r w:rsidR="00EA7F62" w:rsidRPr="0037123F">
        <w:rPr>
          <w:noProof/>
        </w:rPr>
        <w:t>2</w:t>
      </w:r>
      <w:r w:rsidRPr="0037123F">
        <w:fldChar w:fldCharType="end"/>
      </w:r>
      <w:bookmarkEnd w:id="17"/>
      <w:r w:rsidRPr="0037123F">
        <w:t xml:space="preserve">: Distribution of the energy consumption per vector for </w:t>
      </w:r>
      <w:r w:rsidR="00FD6EB2" w:rsidRPr="0037123F">
        <w:t xml:space="preserve">individual heating in </w:t>
      </w:r>
      <w:r w:rsidRPr="0037123F">
        <w:t>Osimo municipality</w:t>
      </w:r>
      <w:r w:rsidR="00CC2A57" w:rsidRPr="0037123F">
        <w:t>.</w:t>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819"/>
        <w:gridCol w:w="2058"/>
      </w:tblGrid>
      <w:tr w:rsidR="002E3964" w:rsidRPr="0037123F" w14:paraId="02CA1D32" w14:textId="77777777" w:rsidTr="00DD5A0C">
        <w:trPr>
          <w:jc w:val="center"/>
        </w:trPr>
        <w:tc>
          <w:tcPr>
            <w:tcW w:w="4819" w:type="dxa"/>
            <w:shd w:val="clear" w:color="auto" w:fill="D0CECE" w:themeFill="background2" w:themeFillShade="E6"/>
          </w:tcPr>
          <w:p w14:paraId="3B4745CA" w14:textId="77777777" w:rsidR="002E3964" w:rsidRPr="0037123F" w:rsidRDefault="002E3964">
            <w:pPr>
              <w:jc w:val="left"/>
            </w:pPr>
            <w:r w:rsidRPr="0037123F">
              <w:rPr>
                <w:rFonts w:ascii="Calibri" w:eastAsia="Calibri" w:hAnsi="Calibri" w:cs="Calibri"/>
                <w:b/>
                <w:bCs/>
                <w:color w:val="000000" w:themeColor="text1"/>
              </w:rPr>
              <w:t xml:space="preserve">Energy vector </w:t>
            </w:r>
          </w:p>
        </w:tc>
        <w:tc>
          <w:tcPr>
            <w:tcW w:w="2058" w:type="dxa"/>
            <w:shd w:val="clear" w:color="auto" w:fill="D0CECE" w:themeFill="background2" w:themeFillShade="E6"/>
          </w:tcPr>
          <w:p w14:paraId="384D267B" w14:textId="333BE900" w:rsidR="002E3964" w:rsidRPr="0037123F" w:rsidRDefault="00B4525A">
            <w:pPr>
              <w:jc w:val="center"/>
              <w:rPr>
                <w:rFonts w:ascii="Calibri" w:eastAsia="Calibri" w:hAnsi="Calibri" w:cs="Calibri"/>
                <w:b/>
                <w:bCs/>
                <w:color w:val="000000" w:themeColor="text1"/>
              </w:rPr>
            </w:pPr>
            <w:r w:rsidRPr="0037123F">
              <w:rPr>
                <w:rFonts w:ascii="Calibri" w:eastAsia="Calibri" w:hAnsi="Calibri" w:cs="Calibri"/>
                <w:b/>
                <w:bCs/>
                <w:color w:val="000000" w:themeColor="text1"/>
              </w:rPr>
              <w:t>[</w:t>
            </w:r>
            <w:r w:rsidR="007D3F29" w:rsidRPr="0037123F">
              <w:rPr>
                <w:rFonts w:ascii="Calibri" w:eastAsia="Calibri" w:hAnsi="Calibri" w:cs="Calibri"/>
                <w:b/>
                <w:bCs/>
                <w:color w:val="000000" w:themeColor="text1"/>
              </w:rPr>
              <w:t>%</w:t>
            </w:r>
            <w:r w:rsidRPr="0037123F">
              <w:rPr>
                <w:rFonts w:ascii="Calibri" w:eastAsia="Calibri" w:hAnsi="Calibri" w:cs="Calibri"/>
                <w:b/>
                <w:bCs/>
                <w:color w:val="000000" w:themeColor="text1"/>
              </w:rPr>
              <w:t>]</w:t>
            </w:r>
          </w:p>
        </w:tc>
      </w:tr>
      <w:tr w:rsidR="002E3964" w:rsidRPr="0037123F" w14:paraId="43B25544" w14:textId="77777777" w:rsidTr="00DD5A0C">
        <w:trPr>
          <w:jc w:val="center"/>
        </w:trPr>
        <w:tc>
          <w:tcPr>
            <w:tcW w:w="4819" w:type="dxa"/>
          </w:tcPr>
          <w:p w14:paraId="1ECEB8D8"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Gas</w:t>
            </w:r>
          </w:p>
        </w:tc>
        <w:tc>
          <w:tcPr>
            <w:tcW w:w="2058" w:type="dxa"/>
          </w:tcPr>
          <w:p w14:paraId="7B95FA5A" w14:textId="77777777" w:rsidR="002E3964" w:rsidRPr="0037123F" w:rsidRDefault="002E3964">
            <w:pPr>
              <w:jc w:val="center"/>
            </w:pPr>
            <w:r w:rsidRPr="0037123F">
              <w:rPr>
                <w:rFonts w:ascii="Calibri" w:eastAsia="Calibri" w:hAnsi="Calibri" w:cs="Calibri"/>
              </w:rPr>
              <w:t>93.48</w:t>
            </w:r>
          </w:p>
        </w:tc>
      </w:tr>
      <w:tr w:rsidR="002E3964" w:rsidRPr="0037123F" w14:paraId="5E351753" w14:textId="77777777" w:rsidTr="00DD5A0C">
        <w:trPr>
          <w:jc w:val="center"/>
        </w:trPr>
        <w:tc>
          <w:tcPr>
            <w:tcW w:w="4819" w:type="dxa"/>
          </w:tcPr>
          <w:p w14:paraId="2B7DF43C"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Oil</w:t>
            </w:r>
          </w:p>
        </w:tc>
        <w:tc>
          <w:tcPr>
            <w:tcW w:w="2058" w:type="dxa"/>
          </w:tcPr>
          <w:p w14:paraId="1A0F762B" w14:textId="77777777" w:rsidR="002E3964" w:rsidRPr="0037123F" w:rsidRDefault="002E3964">
            <w:pPr>
              <w:jc w:val="center"/>
              <w:rPr>
                <w:rFonts w:ascii="Calibri" w:eastAsia="Calibri" w:hAnsi="Calibri" w:cs="Calibri"/>
              </w:rPr>
            </w:pPr>
            <w:r w:rsidRPr="0037123F">
              <w:rPr>
                <w:rFonts w:ascii="Calibri" w:eastAsia="Calibri" w:hAnsi="Calibri" w:cs="Calibri"/>
              </w:rPr>
              <w:t>3.82</w:t>
            </w:r>
          </w:p>
        </w:tc>
      </w:tr>
      <w:tr w:rsidR="002E3964" w:rsidRPr="0037123F" w14:paraId="4BB969D6" w14:textId="77777777" w:rsidTr="00DD5A0C">
        <w:trPr>
          <w:jc w:val="center"/>
        </w:trPr>
        <w:tc>
          <w:tcPr>
            <w:tcW w:w="4819" w:type="dxa"/>
          </w:tcPr>
          <w:p w14:paraId="35CCC4D6"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Biomass</w:t>
            </w:r>
          </w:p>
        </w:tc>
        <w:tc>
          <w:tcPr>
            <w:tcW w:w="2058" w:type="dxa"/>
          </w:tcPr>
          <w:p w14:paraId="0BA81EFC" w14:textId="77777777" w:rsidR="002E3964" w:rsidRPr="0037123F" w:rsidRDefault="002E3964">
            <w:pPr>
              <w:jc w:val="center"/>
              <w:rPr>
                <w:rFonts w:ascii="Calibri" w:eastAsia="Calibri" w:hAnsi="Calibri" w:cs="Calibri"/>
              </w:rPr>
            </w:pPr>
            <w:r w:rsidRPr="0037123F">
              <w:rPr>
                <w:rFonts w:ascii="Calibri" w:eastAsia="Calibri" w:hAnsi="Calibri" w:cs="Calibri"/>
              </w:rPr>
              <w:t>0</w:t>
            </w:r>
          </w:p>
        </w:tc>
      </w:tr>
      <w:tr w:rsidR="002E3964" w:rsidRPr="0037123F" w14:paraId="49644F64" w14:textId="77777777" w:rsidTr="00DD5A0C">
        <w:trPr>
          <w:jc w:val="center"/>
        </w:trPr>
        <w:tc>
          <w:tcPr>
            <w:tcW w:w="4819" w:type="dxa"/>
          </w:tcPr>
          <w:p w14:paraId="231E0ABD"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Coal</w:t>
            </w:r>
          </w:p>
        </w:tc>
        <w:tc>
          <w:tcPr>
            <w:tcW w:w="2058" w:type="dxa"/>
          </w:tcPr>
          <w:p w14:paraId="528EBFE3" w14:textId="77777777" w:rsidR="002E3964" w:rsidRPr="0037123F" w:rsidRDefault="002E3964">
            <w:pPr>
              <w:jc w:val="center"/>
              <w:rPr>
                <w:rFonts w:ascii="Calibri" w:eastAsia="Calibri" w:hAnsi="Calibri" w:cs="Calibri"/>
              </w:rPr>
            </w:pPr>
            <w:r w:rsidRPr="0037123F">
              <w:rPr>
                <w:rFonts w:ascii="Calibri" w:eastAsia="Calibri" w:hAnsi="Calibri" w:cs="Calibri"/>
              </w:rPr>
              <w:t>0.80</w:t>
            </w:r>
          </w:p>
        </w:tc>
      </w:tr>
      <w:tr w:rsidR="002E3964" w:rsidRPr="0037123F" w14:paraId="7F7C583D" w14:textId="77777777" w:rsidTr="00DD5A0C">
        <w:trPr>
          <w:jc w:val="center"/>
        </w:trPr>
        <w:tc>
          <w:tcPr>
            <w:tcW w:w="4819" w:type="dxa"/>
          </w:tcPr>
          <w:p w14:paraId="284686B2"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Electricity</w:t>
            </w:r>
          </w:p>
        </w:tc>
        <w:tc>
          <w:tcPr>
            <w:tcW w:w="2058" w:type="dxa"/>
          </w:tcPr>
          <w:p w14:paraId="34AA2C90" w14:textId="77777777" w:rsidR="002E3964" w:rsidRPr="0037123F" w:rsidRDefault="002E3964">
            <w:pPr>
              <w:jc w:val="center"/>
              <w:rPr>
                <w:rFonts w:ascii="Calibri" w:eastAsia="Calibri" w:hAnsi="Calibri" w:cs="Calibri"/>
              </w:rPr>
            </w:pPr>
            <w:r w:rsidRPr="0037123F">
              <w:rPr>
                <w:rFonts w:ascii="Calibri" w:eastAsia="Calibri" w:hAnsi="Calibri" w:cs="Calibri"/>
              </w:rPr>
              <w:t>0.92</w:t>
            </w:r>
          </w:p>
        </w:tc>
      </w:tr>
      <w:tr w:rsidR="002E3964" w:rsidRPr="0037123F" w14:paraId="4472C5C5" w14:textId="77777777" w:rsidTr="00DD5A0C">
        <w:trPr>
          <w:jc w:val="center"/>
        </w:trPr>
        <w:tc>
          <w:tcPr>
            <w:tcW w:w="4819" w:type="dxa"/>
          </w:tcPr>
          <w:p w14:paraId="60522ABF" w14:textId="77777777" w:rsidR="002E3964" w:rsidRPr="0037123F" w:rsidRDefault="002E3964" w:rsidP="00DF6E37">
            <w:pPr>
              <w:jc w:val="left"/>
              <w:rPr>
                <w:rFonts w:ascii="Calibri" w:eastAsia="Calibri" w:hAnsi="Calibri" w:cs="Calibri"/>
                <w:color w:val="000000" w:themeColor="text1"/>
              </w:rPr>
            </w:pPr>
            <w:r w:rsidRPr="0037123F">
              <w:rPr>
                <w:rFonts w:ascii="Calibri" w:eastAsia="Calibri" w:hAnsi="Calibri" w:cs="Calibri"/>
                <w:color w:val="000000" w:themeColor="text1"/>
              </w:rPr>
              <w:t>Electricity related to Gas boilers</w:t>
            </w:r>
          </w:p>
        </w:tc>
        <w:tc>
          <w:tcPr>
            <w:tcW w:w="2058" w:type="dxa"/>
          </w:tcPr>
          <w:p w14:paraId="4B3ED4B3" w14:textId="77777777" w:rsidR="002E3964" w:rsidRPr="0037123F" w:rsidRDefault="002E3964">
            <w:pPr>
              <w:jc w:val="center"/>
            </w:pPr>
            <w:r w:rsidRPr="0037123F">
              <w:rPr>
                <w:rFonts w:ascii="Calibri" w:eastAsia="Calibri" w:hAnsi="Calibri" w:cs="Calibri"/>
              </w:rPr>
              <w:t>0.96</w:t>
            </w:r>
          </w:p>
        </w:tc>
      </w:tr>
    </w:tbl>
    <w:p w14:paraId="021A023E" w14:textId="77777777" w:rsidR="002E3964" w:rsidRPr="0037123F" w:rsidRDefault="002E3964" w:rsidP="00E8522B">
      <w:pPr>
        <w:spacing w:line="240" w:lineRule="auto"/>
        <w:rPr>
          <w:sz w:val="10"/>
          <w:szCs w:val="10"/>
        </w:rPr>
      </w:pPr>
    </w:p>
    <w:p w14:paraId="3AD4B8AD" w14:textId="3DD382BB" w:rsidR="002E3964" w:rsidRPr="0037123F" w:rsidRDefault="002E3964" w:rsidP="00E8522B">
      <w:pPr>
        <w:spacing w:line="240" w:lineRule="auto"/>
        <w:rPr>
          <w:rFonts w:ascii="Calibri" w:eastAsia="Calibri" w:hAnsi="Calibri" w:cs="Calibri"/>
          <w:sz w:val="21"/>
          <w:szCs w:val="21"/>
        </w:rPr>
      </w:pPr>
      <w:r w:rsidRPr="0037123F">
        <w:rPr>
          <w:rFonts w:ascii="Calibri" w:eastAsia="Calibri" w:hAnsi="Calibri" w:cs="Calibri"/>
          <w:sz w:val="21"/>
          <w:szCs w:val="21"/>
        </w:rPr>
        <w:t xml:space="preserve">It is important to note that, although the tool </w:t>
      </w:r>
      <w:r w:rsidR="00F30C71" w:rsidRPr="0037123F">
        <w:rPr>
          <w:rFonts w:ascii="Calibri" w:eastAsia="Calibri" w:hAnsi="Calibri" w:cs="Calibri"/>
          <w:sz w:val="21"/>
          <w:szCs w:val="21"/>
        </w:rPr>
        <w:t>can</w:t>
      </w:r>
      <w:r w:rsidRPr="0037123F">
        <w:rPr>
          <w:rFonts w:ascii="Calibri" w:eastAsia="Calibri" w:hAnsi="Calibri" w:cs="Calibri"/>
          <w:sz w:val="21"/>
          <w:szCs w:val="21"/>
        </w:rPr>
        <w:t xml:space="preserve"> calculate the percentage of the Biomass energy consumption vector, in the information offered by TABULA there </w:t>
      </w:r>
      <w:r w:rsidR="00F30C71" w:rsidRPr="0037123F">
        <w:rPr>
          <w:rFonts w:ascii="Calibri" w:eastAsia="Calibri" w:hAnsi="Calibri" w:cs="Calibri"/>
          <w:sz w:val="21"/>
          <w:szCs w:val="21"/>
        </w:rPr>
        <w:t>are</w:t>
      </w:r>
      <w:r w:rsidRPr="0037123F">
        <w:rPr>
          <w:rFonts w:ascii="Calibri" w:eastAsia="Calibri" w:hAnsi="Calibri" w:cs="Calibri"/>
          <w:sz w:val="21"/>
          <w:szCs w:val="21"/>
        </w:rPr>
        <w:t xml:space="preserve"> no Biomass boilers </w:t>
      </w:r>
      <w:r w:rsidR="004F1887" w:rsidRPr="0037123F">
        <w:rPr>
          <w:rFonts w:ascii="Calibri" w:eastAsia="Calibri" w:hAnsi="Calibri" w:cs="Calibri"/>
          <w:sz w:val="21"/>
          <w:szCs w:val="21"/>
        </w:rPr>
        <w:t xml:space="preserve">present </w:t>
      </w:r>
      <w:r w:rsidRPr="0037123F">
        <w:rPr>
          <w:rFonts w:ascii="Calibri" w:eastAsia="Calibri" w:hAnsi="Calibri" w:cs="Calibri"/>
          <w:sz w:val="21"/>
          <w:szCs w:val="21"/>
        </w:rPr>
        <w:t>in Osimo municipality.</w:t>
      </w:r>
    </w:p>
    <w:p w14:paraId="161232E9" w14:textId="43AB173B" w:rsidR="003972D2" w:rsidRPr="0037123F" w:rsidRDefault="00C666BE" w:rsidP="00E8522B">
      <w:pPr>
        <w:spacing w:line="240" w:lineRule="auto"/>
        <w:rPr>
          <w:rFonts w:ascii="Calibri" w:eastAsia="Calibri" w:hAnsi="Calibri" w:cs="Calibri"/>
          <w:sz w:val="21"/>
          <w:szCs w:val="21"/>
        </w:rPr>
      </w:pPr>
      <w:r w:rsidRPr="0037123F">
        <w:rPr>
          <w:rFonts w:ascii="Calibri" w:eastAsia="Calibri" w:hAnsi="Calibri" w:cs="Calibri"/>
          <w:sz w:val="21"/>
          <w:szCs w:val="21"/>
        </w:rPr>
        <w:t>The map elaboration of the data</w:t>
      </w:r>
      <w:r w:rsidR="008B478D" w:rsidRPr="0037123F">
        <w:rPr>
          <w:rFonts w:ascii="Calibri" w:eastAsia="Calibri" w:hAnsi="Calibri" w:cs="Calibri"/>
          <w:sz w:val="21"/>
          <w:szCs w:val="21"/>
        </w:rPr>
        <w:t xml:space="preserve"> in </w:t>
      </w:r>
      <w:r w:rsidR="008B478D" w:rsidRPr="0037123F">
        <w:rPr>
          <w:rFonts w:ascii="Calibri" w:eastAsia="Calibri" w:hAnsi="Calibri" w:cs="Calibri"/>
          <w:sz w:val="21"/>
          <w:szCs w:val="21"/>
        </w:rPr>
        <w:fldChar w:fldCharType="begin"/>
      </w:r>
      <w:r w:rsidR="008B478D" w:rsidRPr="0037123F">
        <w:rPr>
          <w:rFonts w:ascii="Calibri" w:eastAsia="Calibri" w:hAnsi="Calibri" w:cs="Calibri"/>
          <w:sz w:val="21"/>
          <w:szCs w:val="21"/>
        </w:rPr>
        <w:instrText xml:space="preserve"> REF _Ref57884005 \h </w:instrText>
      </w:r>
      <w:r w:rsidR="00A04E78">
        <w:rPr>
          <w:rFonts w:ascii="Calibri" w:eastAsia="Calibri" w:hAnsi="Calibri" w:cs="Calibri"/>
          <w:sz w:val="21"/>
          <w:szCs w:val="21"/>
        </w:rPr>
        <w:instrText xml:space="preserve"> \* MERGEFORMAT </w:instrText>
      </w:r>
      <w:r w:rsidR="008B478D" w:rsidRPr="0037123F">
        <w:rPr>
          <w:rFonts w:ascii="Calibri" w:eastAsia="Calibri" w:hAnsi="Calibri" w:cs="Calibri"/>
          <w:sz w:val="21"/>
          <w:szCs w:val="21"/>
        </w:rPr>
      </w:r>
      <w:r w:rsidR="008B478D" w:rsidRPr="0037123F">
        <w:rPr>
          <w:rFonts w:ascii="Calibri" w:eastAsia="Calibri" w:hAnsi="Calibri" w:cs="Calibri"/>
          <w:sz w:val="21"/>
          <w:szCs w:val="21"/>
        </w:rPr>
        <w:fldChar w:fldCharType="separate"/>
      </w:r>
      <w:r w:rsidR="008B478D" w:rsidRPr="0037123F">
        <w:t xml:space="preserve">Figure </w:t>
      </w:r>
      <w:r w:rsidR="008B478D" w:rsidRPr="0037123F">
        <w:rPr>
          <w:noProof/>
        </w:rPr>
        <w:t>6</w:t>
      </w:r>
      <w:r w:rsidR="008B478D" w:rsidRPr="0037123F">
        <w:rPr>
          <w:rFonts w:ascii="Calibri" w:eastAsia="Calibri" w:hAnsi="Calibri" w:cs="Calibri"/>
          <w:sz w:val="21"/>
          <w:szCs w:val="21"/>
        </w:rPr>
        <w:fldChar w:fldCharType="end"/>
      </w:r>
      <w:r w:rsidR="008B478D" w:rsidRPr="0037123F">
        <w:rPr>
          <w:rFonts w:ascii="Calibri" w:eastAsia="Calibri" w:hAnsi="Calibri" w:cs="Calibri"/>
          <w:sz w:val="21"/>
          <w:szCs w:val="21"/>
        </w:rPr>
        <w:t xml:space="preserve"> and </w:t>
      </w:r>
      <w:r w:rsidR="008B478D" w:rsidRPr="0037123F">
        <w:rPr>
          <w:rFonts w:ascii="Calibri" w:eastAsia="Calibri" w:hAnsi="Calibri" w:cs="Calibri"/>
          <w:sz w:val="21"/>
          <w:szCs w:val="21"/>
        </w:rPr>
        <w:fldChar w:fldCharType="begin"/>
      </w:r>
      <w:r w:rsidR="008B478D" w:rsidRPr="0037123F">
        <w:rPr>
          <w:rFonts w:ascii="Calibri" w:eastAsia="Calibri" w:hAnsi="Calibri" w:cs="Calibri"/>
          <w:sz w:val="21"/>
          <w:szCs w:val="21"/>
        </w:rPr>
        <w:instrText xml:space="preserve"> REF _Ref57884035 \h </w:instrText>
      </w:r>
      <w:r w:rsidR="00A04E78">
        <w:rPr>
          <w:rFonts w:ascii="Calibri" w:eastAsia="Calibri" w:hAnsi="Calibri" w:cs="Calibri"/>
          <w:sz w:val="21"/>
          <w:szCs w:val="21"/>
        </w:rPr>
        <w:instrText xml:space="preserve"> \* MERGEFORMAT </w:instrText>
      </w:r>
      <w:r w:rsidR="008B478D" w:rsidRPr="0037123F">
        <w:rPr>
          <w:rFonts w:ascii="Calibri" w:eastAsia="Calibri" w:hAnsi="Calibri" w:cs="Calibri"/>
          <w:sz w:val="21"/>
          <w:szCs w:val="21"/>
        </w:rPr>
      </w:r>
      <w:r w:rsidR="008B478D" w:rsidRPr="0037123F">
        <w:rPr>
          <w:rFonts w:ascii="Calibri" w:eastAsia="Calibri" w:hAnsi="Calibri" w:cs="Calibri"/>
          <w:sz w:val="21"/>
          <w:szCs w:val="21"/>
        </w:rPr>
        <w:fldChar w:fldCharType="separate"/>
      </w:r>
      <w:r w:rsidR="008B478D" w:rsidRPr="0037123F">
        <w:t xml:space="preserve">Figure </w:t>
      </w:r>
      <w:r w:rsidR="008B478D" w:rsidRPr="0037123F">
        <w:rPr>
          <w:noProof/>
        </w:rPr>
        <w:t>7</w:t>
      </w:r>
      <w:r w:rsidR="008B478D" w:rsidRPr="0037123F">
        <w:rPr>
          <w:rFonts w:ascii="Calibri" w:eastAsia="Calibri" w:hAnsi="Calibri" w:cs="Calibri"/>
          <w:sz w:val="21"/>
          <w:szCs w:val="21"/>
        </w:rPr>
        <w:fldChar w:fldCharType="end"/>
      </w:r>
      <w:r w:rsidRPr="0037123F">
        <w:rPr>
          <w:rFonts w:ascii="Calibri" w:eastAsia="Calibri" w:hAnsi="Calibri" w:cs="Calibri"/>
          <w:sz w:val="21"/>
          <w:szCs w:val="21"/>
        </w:rPr>
        <w:t xml:space="preserve"> is proposed based on </w:t>
      </w:r>
      <w:r w:rsidR="00264960" w:rsidRPr="0037123F">
        <w:rPr>
          <w:rFonts w:ascii="Calibri" w:eastAsia="Calibri" w:hAnsi="Calibri" w:cs="Calibri"/>
          <w:sz w:val="21"/>
          <w:szCs w:val="21"/>
        </w:rPr>
        <w:t xml:space="preserve">the assessment tool embedded in the </w:t>
      </w:r>
      <w:r w:rsidR="00426182" w:rsidRPr="0037123F">
        <w:rPr>
          <w:rFonts w:ascii="Calibri" w:eastAsia="Calibri" w:hAnsi="Calibri" w:cs="Calibri"/>
          <w:sz w:val="21"/>
          <w:szCs w:val="21"/>
        </w:rPr>
        <w:t>MUSE GRIDS Energy Planning Tool</w:t>
      </w:r>
      <w:r w:rsidR="00264960" w:rsidRPr="0037123F">
        <w:rPr>
          <w:rFonts w:ascii="Calibri" w:eastAsia="Calibri" w:hAnsi="Calibri" w:cs="Calibri"/>
          <w:sz w:val="21"/>
          <w:szCs w:val="21"/>
        </w:rPr>
        <w:t xml:space="preserve">, to be used as an alternative in case </w:t>
      </w:r>
      <w:r w:rsidR="007F2F59" w:rsidRPr="0037123F">
        <w:rPr>
          <w:rFonts w:ascii="Calibri" w:eastAsia="Calibri" w:hAnsi="Calibri" w:cs="Calibri"/>
          <w:sz w:val="21"/>
          <w:szCs w:val="21"/>
        </w:rPr>
        <w:t>of lack of primary data</w:t>
      </w:r>
      <w:r w:rsidR="00CB598F" w:rsidRPr="0037123F">
        <w:rPr>
          <w:rFonts w:ascii="Calibri" w:eastAsia="Calibri" w:hAnsi="Calibri" w:cs="Calibri"/>
          <w:sz w:val="21"/>
          <w:szCs w:val="21"/>
        </w:rPr>
        <w:t>. F</w:t>
      </w:r>
      <w:r w:rsidR="002E3964" w:rsidRPr="0037123F">
        <w:rPr>
          <w:rFonts w:ascii="Calibri" w:eastAsia="Calibri" w:hAnsi="Calibri" w:cs="Calibri"/>
          <w:sz w:val="21"/>
          <w:szCs w:val="21"/>
        </w:rPr>
        <w:t>irstly</w:t>
      </w:r>
      <w:r w:rsidR="00847F37" w:rsidRPr="0037123F">
        <w:rPr>
          <w:rFonts w:ascii="Calibri" w:eastAsia="Calibri" w:hAnsi="Calibri" w:cs="Calibri"/>
          <w:sz w:val="21"/>
          <w:szCs w:val="21"/>
        </w:rPr>
        <w:t>,</w:t>
      </w:r>
      <w:r w:rsidR="002E3964" w:rsidRPr="0037123F">
        <w:rPr>
          <w:rFonts w:ascii="Calibri" w:eastAsia="Calibri" w:hAnsi="Calibri" w:cs="Calibri"/>
          <w:sz w:val="21"/>
          <w:szCs w:val="21"/>
        </w:rPr>
        <w:t xml:space="preserve"> a </w:t>
      </w:r>
      <w:proofErr w:type="spellStart"/>
      <w:r w:rsidR="002E3964" w:rsidRPr="0037123F">
        <w:rPr>
          <w:rFonts w:ascii="Calibri" w:eastAsia="Calibri" w:hAnsi="Calibri" w:cs="Calibri"/>
          <w:sz w:val="21"/>
          <w:szCs w:val="21"/>
        </w:rPr>
        <w:t>GeoJSON</w:t>
      </w:r>
      <w:proofErr w:type="spellEnd"/>
      <w:r w:rsidR="002E3964" w:rsidRPr="0037123F">
        <w:rPr>
          <w:rFonts w:ascii="Calibri" w:eastAsia="Calibri" w:hAnsi="Calibri" w:cs="Calibri"/>
          <w:sz w:val="21"/>
          <w:szCs w:val="21"/>
        </w:rPr>
        <w:t xml:space="preserve"> file </w:t>
      </w:r>
      <w:r w:rsidR="00847F37" w:rsidRPr="0037123F">
        <w:rPr>
          <w:rFonts w:ascii="Calibri" w:eastAsia="Calibri" w:hAnsi="Calibri" w:cs="Calibri"/>
          <w:sz w:val="21"/>
          <w:szCs w:val="21"/>
        </w:rPr>
        <w:t xml:space="preserve">is created and proposes </w:t>
      </w:r>
      <w:r w:rsidR="002E3964" w:rsidRPr="0037123F">
        <w:rPr>
          <w:rFonts w:ascii="Calibri" w:eastAsia="Calibri" w:hAnsi="Calibri" w:cs="Calibri"/>
          <w:sz w:val="21"/>
          <w:szCs w:val="21"/>
        </w:rPr>
        <w:t xml:space="preserve">the sum of the heating demand and hot water demand for each building (see </w:t>
      </w:r>
      <w:r w:rsidR="002E3964" w:rsidRPr="0037123F">
        <w:rPr>
          <w:rFonts w:ascii="Calibri" w:eastAsia="Calibri" w:hAnsi="Calibri" w:cs="Calibri"/>
          <w:sz w:val="21"/>
          <w:szCs w:val="21"/>
        </w:rPr>
        <w:fldChar w:fldCharType="begin"/>
      </w:r>
      <w:r w:rsidR="002E3964" w:rsidRPr="0037123F">
        <w:rPr>
          <w:rFonts w:ascii="Calibri" w:eastAsia="Calibri" w:hAnsi="Calibri" w:cs="Calibri"/>
          <w:sz w:val="21"/>
          <w:szCs w:val="21"/>
        </w:rPr>
        <w:instrText xml:space="preserve"> REF _Ref57884005 \h  \* MERGEFORMAT </w:instrText>
      </w:r>
      <w:r w:rsidR="002E3964" w:rsidRPr="0037123F">
        <w:rPr>
          <w:rFonts w:ascii="Calibri" w:eastAsia="Calibri" w:hAnsi="Calibri" w:cs="Calibri"/>
          <w:sz w:val="21"/>
          <w:szCs w:val="21"/>
        </w:rPr>
      </w:r>
      <w:r w:rsidR="002E3964" w:rsidRPr="0037123F">
        <w:rPr>
          <w:rFonts w:ascii="Calibri" w:eastAsia="Calibri" w:hAnsi="Calibri" w:cs="Calibri"/>
          <w:sz w:val="21"/>
          <w:szCs w:val="21"/>
        </w:rPr>
        <w:fldChar w:fldCharType="separate"/>
      </w:r>
      <w:r w:rsidR="00EA7F62" w:rsidRPr="0037123F">
        <w:rPr>
          <w:rFonts w:ascii="Calibri" w:eastAsia="Calibri" w:hAnsi="Calibri" w:cs="Calibri"/>
          <w:sz w:val="21"/>
          <w:szCs w:val="21"/>
        </w:rPr>
        <w:t>Figure 6</w:t>
      </w:r>
      <w:r w:rsidR="002E3964" w:rsidRPr="0037123F">
        <w:rPr>
          <w:rFonts w:ascii="Calibri" w:eastAsia="Calibri" w:hAnsi="Calibri" w:cs="Calibri"/>
          <w:sz w:val="21"/>
          <w:szCs w:val="21"/>
        </w:rPr>
        <w:fldChar w:fldCharType="end"/>
      </w:r>
      <w:r w:rsidR="002E3964" w:rsidRPr="0037123F">
        <w:rPr>
          <w:rFonts w:ascii="Calibri" w:eastAsia="Calibri" w:hAnsi="Calibri" w:cs="Calibri"/>
          <w:sz w:val="21"/>
          <w:szCs w:val="21"/>
        </w:rPr>
        <w:t xml:space="preserve">) and, secondly, a raster file (in tiff format) </w:t>
      </w:r>
      <w:r w:rsidR="00847F37" w:rsidRPr="0037123F">
        <w:rPr>
          <w:rFonts w:ascii="Calibri" w:eastAsia="Calibri" w:hAnsi="Calibri" w:cs="Calibri"/>
          <w:sz w:val="21"/>
          <w:szCs w:val="21"/>
        </w:rPr>
        <w:t xml:space="preserve">shows </w:t>
      </w:r>
      <w:r w:rsidR="002E3964" w:rsidRPr="0037123F">
        <w:rPr>
          <w:rFonts w:ascii="Calibri" w:eastAsia="Calibri" w:hAnsi="Calibri" w:cs="Calibri"/>
          <w:sz w:val="21"/>
          <w:szCs w:val="21"/>
        </w:rPr>
        <w:t xml:space="preserve">the sum of the heating demand and hot water demand but in this case for each 100m x 100m tile (see </w:t>
      </w:r>
      <w:r w:rsidR="002E3964" w:rsidRPr="0037123F">
        <w:rPr>
          <w:rFonts w:ascii="Calibri" w:eastAsia="Calibri" w:hAnsi="Calibri" w:cs="Calibri"/>
          <w:sz w:val="21"/>
          <w:szCs w:val="21"/>
        </w:rPr>
        <w:fldChar w:fldCharType="begin"/>
      </w:r>
      <w:r w:rsidR="002E3964" w:rsidRPr="0037123F">
        <w:rPr>
          <w:rFonts w:ascii="Calibri" w:eastAsia="Calibri" w:hAnsi="Calibri" w:cs="Calibri"/>
          <w:sz w:val="21"/>
          <w:szCs w:val="21"/>
        </w:rPr>
        <w:instrText xml:space="preserve"> REF _Ref57884035 \h  \* MERGEFORMAT </w:instrText>
      </w:r>
      <w:r w:rsidR="002E3964" w:rsidRPr="0037123F">
        <w:rPr>
          <w:rFonts w:ascii="Calibri" w:eastAsia="Calibri" w:hAnsi="Calibri" w:cs="Calibri"/>
          <w:sz w:val="21"/>
          <w:szCs w:val="21"/>
        </w:rPr>
      </w:r>
      <w:r w:rsidR="002E3964" w:rsidRPr="0037123F">
        <w:rPr>
          <w:rFonts w:ascii="Calibri" w:eastAsia="Calibri" w:hAnsi="Calibri" w:cs="Calibri"/>
          <w:sz w:val="21"/>
          <w:szCs w:val="21"/>
        </w:rPr>
        <w:fldChar w:fldCharType="separate"/>
      </w:r>
      <w:r w:rsidR="00EA7F62" w:rsidRPr="0037123F">
        <w:rPr>
          <w:rFonts w:ascii="Calibri" w:eastAsia="Calibri" w:hAnsi="Calibri" w:cs="Calibri"/>
          <w:sz w:val="21"/>
          <w:szCs w:val="21"/>
        </w:rPr>
        <w:t>Figure 7</w:t>
      </w:r>
      <w:r w:rsidR="002E3964" w:rsidRPr="0037123F">
        <w:rPr>
          <w:rFonts w:ascii="Calibri" w:eastAsia="Calibri" w:hAnsi="Calibri" w:cs="Calibri"/>
          <w:sz w:val="21"/>
          <w:szCs w:val="21"/>
        </w:rPr>
        <w:fldChar w:fldCharType="end"/>
      </w:r>
      <w:r w:rsidR="002E3964" w:rsidRPr="0037123F">
        <w:rPr>
          <w:rFonts w:ascii="Calibri" w:eastAsia="Calibri" w:hAnsi="Calibri" w:cs="Calibri"/>
          <w:sz w:val="21"/>
          <w:szCs w:val="21"/>
        </w:rPr>
        <w:t>).</w:t>
      </w:r>
      <w:r w:rsidR="00F53102" w:rsidRPr="0037123F">
        <w:rPr>
          <w:rFonts w:ascii="Calibri" w:eastAsia="Calibri" w:hAnsi="Calibri" w:cs="Calibri"/>
          <w:sz w:val="21"/>
          <w:szCs w:val="21"/>
        </w:rPr>
        <w:t xml:space="preserve"> </w:t>
      </w:r>
    </w:p>
    <w:p w14:paraId="4FE96D87" w14:textId="77777777" w:rsidR="002E3964" w:rsidRPr="0037123F" w:rsidRDefault="002E3964" w:rsidP="00E8522B">
      <w:pPr>
        <w:keepNext/>
        <w:spacing w:line="240" w:lineRule="auto"/>
        <w:jc w:val="center"/>
      </w:pPr>
      <w:r w:rsidRPr="0037123F">
        <w:rPr>
          <w:noProof/>
          <w:lang w:eastAsia="en-GB"/>
        </w:rPr>
        <w:drawing>
          <wp:inline distT="0" distB="0" distL="0" distR="0" wp14:anchorId="12C55EF6" wp14:editId="38D8BAAA">
            <wp:extent cx="4572000" cy="2819400"/>
            <wp:effectExtent l="0" t="0" r="0" b="0"/>
            <wp:docPr id="1813210814" name="Picture 1813210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3210814"/>
                    <pic:cNvPicPr/>
                  </pic:nvPicPr>
                  <pic:blipFill>
                    <a:blip r:embed="rId22">
                      <a:extLst>
                        <a:ext uri="{28A0092B-C50C-407E-A947-70E740481C1C}">
                          <a14:useLocalDpi xmlns:a14="http://schemas.microsoft.com/office/drawing/2010/main" val="0"/>
                        </a:ext>
                      </a:extLst>
                    </a:blip>
                    <a:stretch>
                      <a:fillRect/>
                    </a:stretch>
                  </pic:blipFill>
                  <pic:spPr>
                    <a:xfrm>
                      <a:off x="0" y="0"/>
                      <a:ext cx="4572000" cy="2819400"/>
                    </a:xfrm>
                    <a:prstGeom prst="rect">
                      <a:avLst/>
                    </a:prstGeom>
                  </pic:spPr>
                </pic:pic>
              </a:graphicData>
            </a:graphic>
          </wp:inline>
        </w:drawing>
      </w:r>
    </w:p>
    <w:p w14:paraId="491BA51D" w14:textId="258519D6" w:rsidR="002E3964" w:rsidRPr="0037123F" w:rsidRDefault="002E3964" w:rsidP="00DF6E37">
      <w:pPr>
        <w:pStyle w:val="Caption"/>
        <w:jc w:val="center"/>
        <w:rPr>
          <w:rFonts w:ascii="Calibri" w:eastAsia="Calibri" w:hAnsi="Calibri" w:cs="Calibri"/>
          <w:sz w:val="21"/>
          <w:szCs w:val="21"/>
        </w:rPr>
      </w:pPr>
      <w:bookmarkStart w:id="18" w:name="_Ref57884005"/>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6</w:t>
      </w:r>
      <w:r w:rsidRPr="0037123F">
        <w:fldChar w:fldCharType="end"/>
      </w:r>
      <w:bookmarkEnd w:id="18"/>
      <w:r w:rsidRPr="0037123F">
        <w:t>: Heating and Hot water demand per building in Osimo municipality.</w:t>
      </w:r>
    </w:p>
    <w:p w14:paraId="449A37E8" w14:textId="77777777" w:rsidR="002E3964" w:rsidRPr="0037123F" w:rsidRDefault="002E3964" w:rsidP="00E8522B">
      <w:pPr>
        <w:spacing w:line="240" w:lineRule="auto"/>
        <w:jc w:val="center"/>
        <w:rPr>
          <w:rFonts w:ascii="Calibri" w:eastAsia="Calibri" w:hAnsi="Calibri" w:cs="Calibri"/>
          <w:sz w:val="21"/>
          <w:szCs w:val="21"/>
        </w:rPr>
      </w:pPr>
    </w:p>
    <w:p w14:paraId="6B5F881C" w14:textId="77777777" w:rsidR="002E3964" w:rsidRPr="0037123F" w:rsidRDefault="002E3964" w:rsidP="00E8522B">
      <w:pPr>
        <w:keepNext/>
        <w:spacing w:line="240" w:lineRule="auto"/>
        <w:jc w:val="center"/>
      </w:pPr>
      <w:r w:rsidRPr="0037123F">
        <w:rPr>
          <w:noProof/>
          <w:lang w:eastAsia="en-GB"/>
        </w:rPr>
        <w:lastRenderedPageBreak/>
        <w:drawing>
          <wp:inline distT="0" distB="0" distL="0" distR="0" wp14:anchorId="6D7DE78B" wp14:editId="1228ACE5">
            <wp:extent cx="4572000" cy="3028950"/>
            <wp:effectExtent l="0" t="0" r="0" b="0"/>
            <wp:docPr id="1213082966" name="Picture 1213082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3082966"/>
                    <pic:cNvPicPr/>
                  </pic:nvPicPr>
                  <pic:blipFill>
                    <a:blip r:embed="rId23">
                      <a:extLst>
                        <a:ext uri="{28A0092B-C50C-407E-A947-70E740481C1C}">
                          <a14:useLocalDpi xmlns:a14="http://schemas.microsoft.com/office/drawing/2010/main" val="0"/>
                        </a:ext>
                      </a:extLst>
                    </a:blip>
                    <a:stretch>
                      <a:fillRect/>
                    </a:stretch>
                  </pic:blipFill>
                  <pic:spPr>
                    <a:xfrm>
                      <a:off x="0" y="0"/>
                      <a:ext cx="4572000" cy="3028950"/>
                    </a:xfrm>
                    <a:prstGeom prst="rect">
                      <a:avLst/>
                    </a:prstGeom>
                  </pic:spPr>
                </pic:pic>
              </a:graphicData>
            </a:graphic>
          </wp:inline>
        </w:drawing>
      </w:r>
    </w:p>
    <w:p w14:paraId="48A0C41C" w14:textId="3EC9195F" w:rsidR="002E3964" w:rsidRPr="0037123F" w:rsidRDefault="002E3964" w:rsidP="00DF6E37">
      <w:pPr>
        <w:pStyle w:val="Caption"/>
        <w:jc w:val="center"/>
      </w:pPr>
      <w:bookmarkStart w:id="19" w:name="_Ref57884035"/>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7</w:t>
      </w:r>
      <w:r w:rsidRPr="0037123F">
        <w:fldChar w:fldCharType="end"/>
      </w:r>
      <w:bookmarkEnd w:id="19"/>
      <w:r w:rsidRPr="0037123F">
        <w:t xml:space="preserve">: Heating and Hot water demand in Osimo municipality in 100mx100m grid. </w:t>
      </w:r>
    </w:p>
    <w:p w14:paraId="5A90330C" w14:textId="77777777" w:rsidR="002E3964" w:rsidRPr="0037123F" w:rsidRDefault="002E3964">
      <w:pPr>
        <w:pStyle w:val="Heading3"/>
        <w:tabs>
          <w:tab w:val="clear" w:pos="720"/>
          <w:tab w:val="num" w:pos="1429"/>
        </w:tabs>
      </w:pPr>
      <w:bookmarkStart w:id="20" w:name="_Toc83133597"/>
      <w:bookmarkStart w:id="21" w:name="_Toc86149954"/>
      <w:r w:rsidRPr="0037123F">
        <w:t>Transport</w:t>
      </w:r>
      <w:bookmarkEnd w:id="20"/>
      <w:bookmarkEnd w:id="21"/>
    </w:p>
    <w:p w14:paraId="69033B22" w14:textId="15A71D6F" w:rsidR="002E3964" w:rsidRPr="0037123F" w:rsidRDefault="002E3964" w:rsidP="00E8522B">
      <w:pPr>
        <w:spacing w:line="240" w:lineRule="auto"/>
      </w:pPr>
      <w:r w:rsidRPr="0037123F">
        <w:t xml:space="preserve">Osimo is characterized by a fleet of vehicles mainly based on </w:t>
      </w:r>
      <w:r w:rsidR="008B478D" w:rsidRPr="0037123F">
        <w:t>petrol</w:t>
      </w:r>
      <w:r w:rsidRPr="0037123F">
        <w:t xml:space="preserve"> and diesel. As reported in </w:t>
      </w:r>
      <w:r w:rsidRPr="0037123F">
        <w:fldChar w:fldCharType="begin"/>
      </w:r>
      <w:r w:rsidRPr="0037123F">
        <w:instrText xml:space="preserve"> REF _Ref83039696 \h </w:instrText>
      </w:r>
      <w:r w:rsidR="00A04E78">
        <w:instrText xml:space="preserve"> \* MERGEFORMAT </w:instrText>
      </w:r>
      <w:r w:rsidRPr="0037123F">
        <w:fldChar w:fldCharType="separate"/>
      </w:r>
      <w:r w:rsidR="00EA7F62" w:rsidRPr="0037123F">
        <w:t xml:space="preserve">Table </w:t>
      </w:r>
      <w:r w:rsidR="00EA7F62" w:rsidRPr="0037123F">
        <w:rPr>
          <w:noProof/>
        </w:rPr>
        <w:t>3</w:t>
      </w:r>
      <w:r w:rsidRPr="0037123F">
        <w:fldChar w:fldCharType="end"/>
      </w:r>
      <w:r w:rsidRPr="0037123F">
        <w:t xml:space="preserve">, </w:t>
      </w:r>
      <w:r w:rsidR="004A3680" w:rsidRPr="0037123F">
        <w:t xml:space="preserve">electricity, </w:t>
      </w:r>
      <w:r w:rsidRPr="0037123F">
        <w:t xml:space="preserve">methane and LPG cars represent a minority. The municipality has no </w:t>
      </w:r>
      <w:r w:rsidR="004A3680" w:rsidRPr="0037123F">
        <w:t>electric vehicles (</w:t>
      </w:r>
      <w:r w:rsidRPr="0037123F">
        <w:t>EVs</w:t>
      </w:r>
      <w:r w:rsidR="004A3680" w:rsidRPr="0037123F">
        <w:t>)</w:t>
      </w:r>
      <w:r w:rsidRPr="0037123F">
        <w:t xml:space="preserve"> with the sole exception of </w:t>
      </w:r>
      <w:r w:rsidR="001C7CE5" w:rsidRPr="0037123F">
        <w:t>two</w:t>
      </w:r>
      <w:r w:rsidRPr="0037123F">
        <w:t xml:space="preserve"> electric vehicles owned by </w:t>
      </w:r>
      <w:r w:rsidR="007C170E" w:rsidRPr="0037123F">
        <w:t>ASTEA</w:t>
      </w:r>
      <w:r w:rsidRPr="0037123F">
        <w:t>. In 2018, the total energy consumption for transport amounted to 291.72 GWh.</w:t>
      </w:r>
      <w:r w:rsidR="00332F86" w:rsidRPr="0037123F">
        <w:t xml:space="preserve"> Because local data was available from A</w:t>
      </w:r>
      <w:r w:rsidR="001C7CE5" w:rsidRPr="0037123F">
        <w:t>STEA</w:t>
      </w:r>
      <w:r w:rsidR="00332F86" w:rsidRPr="0037123F">
        <w:t xml:space="preserve"> this was preferred to national statistics.</w:t>
      </w:r>
    </w:p>
    <w:p w14:paraId="3C007725" w14:textId="60FDC363" w:rsidR="002E3964" w:rsidRPr="0037123F" w:rsidRDefault="002E3964" w:rsidP="00DF6E37">
      <w:pPr>
        <w:pStyle w:val="Caption"/>
        <w:keepNext/>
        <w:jc w:val="center"/>
      </w:pPr>
      <w:bookmarkStart w:id="22" w:name="_Ref83039696"/>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3</w:t>
      </w:r>
      <w:r w:rsidRPr="0037123F">
        <w:fldChar w:fldCharType="end"/>
      </w:r>
      <w:bookmarkEnd w:id="22"/>
      <w:r w:rsidRPr="0037123F">
        <w:t>: Number of vehicles and ener</w:t>
      </w:r>
      <w:r w:rsidR="00896228" w:rsidRPr="0037123F">
        <w:t xml:space="preserve">gy consumption per engine type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i w:val="0"/>
          <w:noProof/>
        </w:rPr>
        <w:t>[2]</w:t>
      </w:r>
      <w:r w:rsidR="00896228" w:rsidRPr="0037123F">
        <w:fldChar w:fldCharType="end"/>
      </w:r>
      <w:r w:rsidR="007D3F29" w:rsidRPr="0037123F">
        <w:t>.</w:t>
      </w:r>
    </w:p>
    <w:tbl>
      <w:tblPr>
        <w:tblStyle w:val="TableGridLight"/>
        <w:tblW w:w="78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357"/>
        <w:gridCol w:w="4060"/>
      </w:tblGrid>
      <w:tr w:rsidR="002E3964" w:rsidRPr="0037123F" w14:paraId="307A9D8F" w14:textId="77777777" w:rsidTr="009749D1">
        <w:trPr>
          <w:trHeight w:val="300"/>
          <w:jc w:val="center"/>
        </w:trPr>
        <w:tc>
          <w:tcPr>
            <w:tcW w:w="1413" w:type="dxa"/>
            <w:shd w:val="clear" w:color="auto" w:fill="D0CECE" w:themeFill="background2" w:themeFillShade="E6"/>
            <w:noWrap/>
            <w:hideMark/>
          </w:tcPr>
          <w:p w14:paraId="78E7A094" w14:textId="363BB713" w:rsidR="002E3964" w:rsidRPr="0037123F" w:rsidRDefault="00F1622C">
            <w:pPr>
              <w:jc w:val="center"/>
              <w:rPr>
                <w:rFonts w:ascii="Calibri" w:eastAsia="Times New Roman" w:hAnsi="Calibri" w:cs="Calibri"/>
                <w:b/>
                <w:color w:val="000000"/>
                <w:lang w:eastAsia="it-IT"/>
              </w:rPr>
            </w:pPr>
            <w:r w:rsidRPr="0037123F">
              <w:rPr>
                <w:rFonts w:ascii="Calibri" w:eastAsia="Times New Roman" w:hAnsi="Calibri" w:cs="Calibri"/>
                <w:b/>
                <w:color w:val="000000"/>
                <w:lang w:eastAsia="it-IT"/>
              </w:rPr>
              <w:t>Vehicle type</w:t>
            </w:r>
          </w:p>
        </w:tc>
        <w:tc>
          <w:tcPr>
            <w:tcW w:w="2357" w:type="dxa"/>
            <w:shd w:val="clear" w:color="auto" w:fill="D0CECE" w:themeFill="background2" w:themeFillShade="E6"/>
            <w:noWrap/>
            <w:hideMark/>
          </w:tcPr>
          <w:p w14:paraId="69083B4F" w14:textId="77777777" w:rsidR="002E3964" w:rsidRPr="0037123F" w:rsidRDefault="002E3964">
            <w:pPr>
              <w:jc w:val="center"/>
              <w:rPr>
                <w:rFonts w:ascii="Calibri" w:eastAsia="Times New Roman" w:hAnsi="Calibri" w:cs="Calibri"/>
                <w:b/>
                <w:color w:val="000000"/>
                <w:lang w:eastAsia="it-IT"/>
              </w:rPr>
            </w:pPr>
            <w:r w:rsidRPr="0037123F">
              <w:rPr>
                <w:rFonts w:ascii="Calibri" w:eastAsia="Times New Roman" w:hAnsi="Calibri" w:cs="Calibri"/>
                <w:b/>
                <w:color w:val="000000"/>
                <w:lang w:eastAsia="it-IT"/>
              </w:rPr>
              <w:t>Number of Vehicles</w:t>
            </w:r>
          </w:p>
        </w:tc>
        <w:tc>
          <w:tcPr>
            <w:tcW w:w="4060" w:type="dxa"/>
            <w:shd w:val="clear" w:color="auto" w:fill="D0CECE" w:themeFill="background2" w:themeFillShade="E6"/>
            <w:noWrap/>
            <w:hideMark/>
          </w:tcPr>
          <w:p w14:paraId="7BD8351D" w14:textId="77777777" w:rsidR="002E3964" w:rsidRPr="0037123F" w:rsidRDefault="002E3964">
            <w:pPr>
              <w:jc w:val="center"/>
              <w:rPr>
                <w:rFonts w:ascii="Calibri" w:eastAsia="Times New Roman" w:hAnsi="Calibri" w:cs="Calibri"/>
                <w:b/>
                <w:color w:val="000000"/>
                <w:lang w:eastAsia="it-IT"/>
              </w:rPr>
            </w:pPr>
            <w:r w:rsidRPr="0037123F">
              <w:rPr>
                <w:rFonts w:ascii="Calibri" w:eastAsia="Times New Roman" w:hAnsi="Calibri" w:cs="Calibri"/>
                <w:b/>
                <w:color w:val="000000"/>
                <w:lang w:eastAsia="it-IT"/>
              </w:rPr>
              <w:t>Energy Consumption [GWh/year]</w:t>
            </w:r>
          </w:p>
        </w:tc>
      </w:tr>
      <w:tr w:rsidR="002E3964" w:rsidRPr="0037123F" w14:paraId="2F1024F7" w14:textId="77777777" w:rsidTr="009749D1">
        <w:trPr>
          <w:trHeight w:val="300"/>
          <w:jc w:val="center"/>
        </w:trPr>
        <w:tc>
          <w:tcPr>
            <w:tcW w:w="1413" w:type="dxa"/>
            <w:noWrap/>
            <w:hideMark/>
          </w:tcPr>
          <w:p w14:paraId="6AFB52E2" w14:textId="77777777" w:rsidR="002E3964" w:rsidRPr="0037123F" w:rsidRDefault="002E3964" w:rsidP="00DF6E37">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EVs</w:t>
            </w:r>
          </w:p>
        </w:tc>
        <w:tc>
          <w:tcPr>
            <w:tcW w:w="2357" w:type="dxa"/>
            <w:noWrap/>
            <w:hideMark/>
          </w:tcPr>
          <w:p w14:paraId="46A7A36F"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2</w:t>
            </w:r>
          </w:p>
        </w:tc>
        <w:tc>
          <w:tcPr>
            <w:tcW w:w="4060" w:type="dxa"/>
            <w:noWrap/>
            <w:hideMark/>
          </w:tcPr>
          <w:p w14:paraId="2835B291"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w:t>
            </w:r>
          </w:p>
        </w:tc>
      </w:tr>
      <w:tr w:rsidR="002E3964" w:rsidRPr="0037123F" w14:paraId="33FF93A3" w14:textId="77777777" w:rsidTr="009749D1">
        <w:trPr>
          <w:trHeight w:val="300"/>
          <w:jc w:val="center"/>
        </w:trPr>
        <w:tc>
          <w:tcPr>
            <w:tcW w:w="1413" w:type="dxa"/>
            <w:noWrap/>
            <w:hideMark/>
          </w:tcPr>
          <w:p w14:paraId="1966EBBA" w14:textId="77777777" w:rsidR="002E3964" w:rsidRPr="0037123F" w:rsidRDefault="002E3964" w:rsidP="00DF6E37">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Diesel</w:t>
            </w:r>
          </w:p>
        </w:tc>
        <w:tc>
          <w:tcPr>
            <w:tcW w:w="2357" w:type="dxa"/>
            <w:noWrap/>
            <w:hideMark/>
          </w:tcPr>
          <w:p w14:paraId="1C6E09CD"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3,260</w:t>
            </w:r>
          </w:p>
        </w:tc>
        <w:tc>
          <w:tcPr>
            <w:tcW w:w="4060" w:type="dxa"/>
            <w:noWrap/>
            <w:hideMark/>
          </w:tcPr>
          <w:p w14:paraId="447ABF09"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54.88</w:t>
            </w:r>
          </w:p>
        </w:tc>
      </w:tr>
      <w:tr w:rsidR="002E3964" w:rsidRPr="0037123F" w14:paraId="00275C62" w14:textId="77777777" w:rsidTr="009749D1">
        <w:trPr>
          <w:trHeight w:val="300"/>
          <w:jc w:val="center"/>
        </w:trPr>
        <w:tc>
          <w:tcPr>
            <w:tcW w:w="1413" w:type="dxa"/>
            <w:noWrap/>
            <w:hideMark/>
          </w:tcPr>
          <w:p w14:paraId="6ECFA61C" w14:textId="41CAD614" w:rsidR="002E3964" w:rsidRPr="0037123F" w:rsidRDefault="004A3680" w:rsidP="00DF6E37">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Petrol</w:t>
            </w:r>
          </w:p>
        </w:tc>
        <w:tc>
          <w:tcPr>
            <w:tcW w:w="2357" w:type="dxa"/>
            <w:noWrap/>
            <w:hideMark/>
          </w:tcPr>
          <w:p w14:paraId="2F246E78"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7,280</w:t>
            </w:r>
          </w:p>
        </w:tc>
        <w:tc>
          <w:tcPr>
            <w:tcW w:w="4060" w:type="dxa"/>
            <w:noWrap/>
            <w:hideMark/>
          </w:tcPr>
          <w:p w14:paraId="23AEB375"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85.03</w:t>
            </w:r>
          </w:p>
        </w:tc>
      </w:tr>
      <w:tr w:rsidR="002E3964" w:rsidRPr="0037123F" w14:paraId="3A599565" w14:textId="77777777" w:rsidTr="009749D1">
        <w:trPr>
          <w:trHeight w:val="300"/>
          <w:jc w:val="center"/>
        </w:trPr>
        <w:tc>
          <w:tcPr>
            <w:tcW w:w="1413" w:type="dxa"/>
            <w:noWrap/>
            <w:hideMark/>
          </w:tcPr>
          <w:p w14:paraId="010FDD05" w14:textId="45BCFB71" w:rsidR="002E3964" w:rsidRPr="0037123F" w:rsidRDefault="00027CE9" w:rsidP="00DF6E37">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Methane</w:t>
            </w:r>
          </w:p>
        </w:tc>
        <w:tc>
          <w:tcPr>
            <w:tcW w:w="2357" w:type="dxa"/>
            <w:noWrap/>
            <w:hideMark/>
          </w:tcPr>
          <w:p w14:paraId="589EABE2"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3,900</w:t>
            </w:r>
          </w:p>
        </w:tc>
        <w:tc>
          <w:tcPr>
            <w:tcW w:w="4060" w:type="dxa"/>
            <w:noWrap/>
            <w:hideMark/>
          </w:tcPr>
          <w:p w14:paraId="5A34E59D"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37.01</w:t>
            </w:r>
          </w:p>
        </w:tc>
      </w:tr>
      <w:tr w:rsidR="002E3964" w:rsidRPr="0037123F" w14:paraId="30AD10EB" w14:textId="77777777" w:rsidTr="009749D1">
        <w:trPr>
          <w:trHeight w:val="300"/>
          <w:jc w:val="center"/>
        </w:trPr>
        <w:tc>
          <w:tcPr>
            <w:tcW w:w="1413" w:type="dxa"/>
            <w:noWrap/>
            <w:hideMark/>
          </w:tcPr>
          <w:p w14:paraId="19C529F9" w14:textId="77777777" w:rsidR="002E3964" w:rsidRPr="0037123F" w:rsidRDefault="002E3964" w:rsidP="00DF6E37">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LPG</w:t>
            </w:r>
          </w:p>
        </w:tc>
        <w:tc>
          <w:tcPr>
            <w:tcW w:w="2357" w:type="dxa"/>
            <w:noWrap/>
            <w:hideMark/>
          </w:tcPr>
          <w:p w14:paraId="3BE7E69C"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560</w:t>
            </w:r>
          </w:p>
        </w:tc>
        <w:tc>
          <w:tcPr>
            <w:tcW w:w="4060" w:type="dxa"/>
            <w:noWrap/>
            <w:hideMark/>
          </w:tcPr>
          <w:p w14:paraId="4A86CE81"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4.80</w:t>
            </w:r>
          </w:p>
        </w:tc>
      </w:tr>
      <w:tr w:rsidR="002E3964" w:rsidRPr="0037123F" w14:paraId="0362B2CD" w14:textId="77777777" w:rsidTr="009749D1">
        <w:trPr>
          <w:trHeight w:val="315"/>
          <w:jc w:val="center"/>
        </w:trPr>
        <w:tc>
          <w:tcPr>
            <w:tcW w:w="1413" w:type="dxa"/>
            <w:noWrap/>
            <w:hideMark/>
          </w:tcPr>
          <w:p w14:paraId="7A6EC9FB" w14:textId="77777777" w:rsidR="002E3964" w:rsidRPr="0037123F" w:rsidRDefault="002E3964" w:rsidP="00DF6E37">
            <w:pPr>
              <w:jc w:val="center"/>
              <w:rPr>
                <w:rFonts w:ascii="Calibri" w:eastAsia="Times New Roman" w:hAnsi="Calibri" w:cs="Calibri"/>
                <w:b/>
                <w:bCs/>
                <w:color w:val="000000"/>
                <w:lang w:eastAsia="it-IT"/>
              </w:rPr>
            </w:pPr>
            <w:r w:rsidRPr="0037123F">
              <w:rPr>
                <w:rFonts w:ascii="Calibri" w:eastAsia="Times New Roman" w:hAnsi="Calibri" w:cs="Calibri"/>
                <w:b/>
                <w:bCs/>
                <w:color w:val="000000"/>
                <w:lang w:eastAsia="it-IT"/>
              </w:rPr>
              <w:t>Total</w:t>
            </w:r>
          </w:p>
        </w:tc>
        <w:tc>
          <w:tcPr>
            <w:tcW w:w="2357" w:type="dxa"/>
            <w:noWrap/>
            <w:hideMark/>
          </w:tcPr>
          <w:p w14:paraId="07478E62" w14:textId="77777777" w:rsidR="002E3964" w:rsidRPr="0037123F" w:rsidRDefault="002E3964">
            <w:pPr>
              <w:jc w:val="center"/>
              <w:rPr>
                <w:rFonts w:ascii="Calibri" w:eastAsia="Times New Roman" w:hAnsi="Calibri" w:cs="Calibri"/>
                <w:b/>
                <w:bCs/>
                <w:color w:val="000000"/>
                <w:lang w:eastAsia="it-IT"/>
              </w:rPr>
            </w:pPr>
            <w:r w:rsidRPr="0037123F">
              <w:rPr>
                <w:rFonts w:ascii="Calibri" w:eastAsia="Times New Roman" w:hAnsi="Calibri" w:cs="Calibri"/>
                <w:b/>
                <w:bCs/>
                <w:color w:val="000000"/>
                <w:lang w:eastAsia="it-IT"/>
              </w:rPr>
              <w:t>26,000</w:t>
            </w:r>
          </w:p>
        </w:tc>
        <w:tc>
          <w:tcPr>
            <w:tcW w:w="4060" w:type="dxa"/>
            <w:noWrap/>
            <w:hideMark/>
          </w:tcPr>
          <w:p w14:paraId="5F2E042A" w14:textId="77777777" w:rsidR="002E3964" w:rsidRPr="0037123F" w:rsidRDefault="002E3964">
            <w:pPr>
              <w:jc w:val="center"/>
              <w:rPr>
                <w:rFonts w:ascii="Calibri" w:eastAsia="Times New Roman" w:hAnsi="Calibri" w:cs="Calibri"/>
                <w:b/>
                <w:bCs/>
                <w:color w:val="000000"/>
                <w:lang w:eastAsia="it-IT"/>
              </w:rPr>
            </w:pPr>
            <w:r w:rsidRPr="0037123F">
              <w:rPr>
                <w:rFonts w:ascii="Calibri" w:eastAsia="Times New Roman" w:hAnsi="Calibri" w:cs="Calibri"/>
                <w:b/>
                <w:bCs/>
                <w:color w:val="000000"/>
                <w:lang w:eastAsia="it-IT"/>
              </w:rPr>
              <w:t>291.72</w:t>
            </w:r>
          </w:p>
        </w:tc>
      </w:tr>
    </w:tbl>
    <w:p w14:paraId="7C721964" w14:textId="5A1DC910" w:rsidR="002E3964" w:rsidRPr="0037123F" w:rsidRDefault="002E3964" w:rsidP="00E8522B">
      <w:pPr>
        <w:spacing w:line="240" w:lineRule="auto"/>
      </w:pPr>
    </w:p>
    <w:p w14:paraId="40451700" w14:textId="474022B1" w:rsidR="002E3964" w:rsidRPr="0037123F" w:rsidRDefault="002E3964" w:rsidP="00E8522B">
      <w:pPr>
        <w:spacing w:line="240" w:lineRule="auto"/>
        <w:rPr>
          <w:rFonts w:ascii="Calibri" w:eastAsia="Calibri" w:hAnsi="Calibri" w:cs="Calibri"/>
        </w:rPr>
      </w:pPr>
      <w:r w:rsidRPr="0037123F">
        <w:t xml:space="preserve">Some considerations can be made </w:t>
      </w:r>
      <w:r w:rsidR="006F58B3" w:rsidRPr="0037123F">
        <w:t xml:space="preserve">on </w:t>
      </w:r>
      <w:r w:rsidRPr="0037123F">
        <w:t xml:space="preserve">driving routines and displacement typologies considering the province of Ancona where Osimo belongs. </w:t>
      </w:r>
      <w:r w:rsidRPr="0037123F">
        <w:rPr>
          <w:rFonts w:ascii="Calibri" w:eastAsia="Calibri" w:hAnsi="Calibri" w:cs="Calibri"/>
        </w:rPr>
        <w:t xml:space="preserve">There </w:t>
      </w:r>
      <w:r w:rsidR="004A3680" w:rsidRPr="0037123F">
        <w:rPr>
          <w:rFonts w:ascii="Calibri" w:eastAsia="Calibri" w:hAnsi="Calibri" w:cs="Calibri"/>
        </w:rPr>
        <w:t>is no</w:t>
      </w:r>
      <w:r w:rsidRPr="0037123F">
        <w:rPr>
          <w:rFonts w:ascii="Calibri" w:eastAsia="Calibri" w:hAnsi="Calibri" w:cs="Calibri"/>
        </w:rPr>
        <w:t xml:space="preserve"> available data </w:t>
      </w:r>
      <w:r w:rsidR="004A3680" w:rsidRPr="0037123F">
        <w:rPr>
          <w:rFonts w:ascii="Calibri" w:eastAsia="Calibri" w:hAnsi="Calibri" w:cs="Calibri"/>
        </w:rPr>
        <w:t xml:space="preserve">on </w:t>
      </w:r>
      <w:r w:rsidRPr="0037123F">
        <w:rPr>
          <w:rFonts w:ascii="Calibri" w:eastAsia="Calibri" w:hAnsi="Calibri" w:cs="Calibri"/>
        </w:rPr>
        <w:t xml:space="preserve">driving routines in official </w:t>
      </w:r>
      <w:r w:rsidR="004A3680" w:rsidRPr="0037123F">
        <w:rPr>
          <w:rFonts w:ascii="Calibri" w:eastAsia="Calibri" w:hAnsi="Calibri" w:cs="Calibri"/>
        </w:rPr>
        <w:t>databases</w:t>
      </w:r>
      <w:r w:rsidRPr="0037123F">
        <w:rPr>
          <w:rFonts w:ascii="Calibri" w:eastAsia="Calibri" w:hAnsi="Calibri" w:cs="Calibri"/>
        </w:rPr>
        <w:t xml:space="preserve"> in Italy</w:t>
      </w:r>
      <w:r w:rsidR="004A3680" w:rsidRPr="0037123F">
        <w:rPr>
          <w:rFonts w:ascii="Calibri" w:eastAsia="Calibri" w:hAnsi="Calibri" w:cs="Calibri"/>
        </w:rPr>
        <w:t>, hence, t</w:t>
      </w:r>
      <w:r w:rsidRPr="0037123F">
        <w:rPr>
          <w:rFonts w:ascii="Calibri" w:eastAsia="Calibri" w:hAnsi="Calibri" w:cs="Calibri"/>
        </w:rPr>
        <w:t xml:space="preserve">he most </w:t>
      </w:r>
      <w:r w:rsidR="004A3680" w:rsidRPr="0037123F">
        <w:rPr>
          <w:rFonts w:ascii="Calibri" w:eastAsia="Calibri" w:hAnsi="Calibri" w:cs="Calibri"/>
        </w:rPr>
        <w:t xml:space="preserve">reliable </w:t>
      </w:r>
      <w:r w:rsidRPr="0037123F">
        <w:rPr>
          <w:rFonts w:ascii="Calibri" w:eastAsia="Calibri" w:hAnsi="Calibri" w:cs="Calibri"/>
        </w:rPr>
        <w:t xml:space="preserve">source </w:t>
      </w:r>
      <w:r w:rsidR="004A3680" w:rsidRPr="0037123F">
        <w:rPr>
          <w:rFonts w:ascii="Calibri" w:eastAsia="Calibri" w:hAnsi="Calibri" w:cs="Calibri"/>
        </w:rPr>
        <w:t xml:space="preserve">of relevant </w:t>
      </w:r>
      <w:r w:rsidRPr="0037123F">
        <w:rPr>
          <w:rFonts w:ascii="Calibri" w:eastAsia="Calibri" w:hAnsi="Calibri" w:cs="Calibri"/>
        </w:rPr>
        <w:t xml:space="preserve">data </w:t>
      </w:r>
      <w:r w:rsidR="004A3680" w:rsidRPr="0037123F">
        <w:rPr>
          <w:rFonts w:ascii="Calibri" w:eastAsia="Calibri" w:hAnsi="Calibri" w:cs="Calibri"/>
        </w:rPr>
        <w:t>is a</w:t>
      </w:r>
      <w:r w:rsidRPr="0037123F">
        <w:rPr>
          <w:rFonts w:ascii="Calibri" w:eastAsia="Calibri" w:hAnsi="Calibri" w:cs="Calibri"/>
        </w:rPr>
        <w:t xml:space="preserve"> survey by an Italian insurance company, whose summary of results can be consulted online </w:t>
      </w:r>
      <w:r w:rsidRPr="0037123F">
        <w:rPr>
          <w:rFonts w:ascii="Calibri" w:eastAsia="Calibri" w:hAnsi="Calibri" w:cs="Calibri"/>
        </w:rPr>
        <w:fldChar w:fldCharType="begin" w:fldLock="1"/>
      </w:r>
      <w:r w:rsidR="004F77DA">
        <w:rPr>
          <w:rFonts w:ascii="Calibri" w:eastAsia="Calibri" w:hAnsi="Calibri" w:cs="Calibri"/>
        </w:rPr>
        <w:instrText>ADDIN CSL_CITATION {"citationItems":[{"id":"ITEM-1","itemData":{"author":[{"dropping-particle":"","family":"UNIPOLSAI","given":"","non-dropping-particle":"","parse-names":false,"suffix":""}],"id":"ITEM-1","issued":{"date-parts":[["2018"]]},"title":"Le abitudini di guida in Italia","type":"article"},"uris":["http://www.mendeley.com/documents/?uuid=4df0c4b5-5d6f-48b7-952c-b52e2f93331a","http://www.mendeley.com/documents/?uuid=0184eb73-f120-4965-a357-db0f99bc4e54"]}],"mendeley":{"formattedCitation":"[4]","plainTextFormattedCitation":"[4]","previouslyFormattedCitation":"[3]"},"properties":{"noteIndex":0},"schema":"https://github.com/citation-style-language/schema/raw/master/csl-citation.json"}</w:instrText>
      </w:r>
      <w:r w:rsidRPr="0037123F">
        <w:rPr>
          <w:rFonts w:ascii="Calibri" w:eastAsia="Calibri" w:hAnsi="Calibri" w:cs="Calibri"/>
        </w:rPr>
        <w:fldChar w:fldCharType="separate"/>
      </w:r>
      <w:r w:rsidR="004F77DA" w:rsidRPr="004F77DA">
        <w:rPr>
          <w:rFonts w:ascii="Calibri" w:eastAsia="Calibri" w:hAnsi="Calibri" w:cs="Calibri"/>
          <w:noProof/>
        </w:rPr>
        <w:t>[4]</w:t>
      </w:r>
      <w:r w:rsidRPr="0037123F">
        <w:rPr>
          <w:rFonts w:ascii="Calibri" w:eastAsia="Calibri" w:hAnsi="Calibri" w:cs="Calibri"/>
        </w:rPr>
        <w:fldChar w:fldCharType="end"/>
      </w:r>
      <w:r w:rsidRPr="0037123F">
        <w:rPr>
          <w:rFonts w:ascii="Calibri" w:eastAsia="Calibri" w:hAnsi="Calibri" w:cs="Calibri"/>
        </w:rPr>
        <w:t xml:space="preserve">. The data for the Marche region can be extracted from the latest report (2019), where it is indicated that the cars are utilized 293 days per year, with an average </w:t>
      </w:r>
      <w:r w:rsidR="008B478D" w:rsidRPr="0037123F">
        <w:rPr>
          <w:rFonts w:ascii="Calibri" w:eastAsia="Calibri" w:hAnsi="Calibri" w:cs="Calibri"/>
        </w:rPr>
        <w:t>use</w:t>
      </w:r>
      <w:r w:rsidRPr="0037123F">
        <w:rPr>
          <w:rFonts w:ascii="Calibri" w:eastAsia="Calibri" w:hAnsi="Calibri" w:cs="Calibri"/>
        </w:rPr>
        <w:t xml:space="preserve"> of 43 kilometres per day, a yearly value of 12,698 kilometres, 4.42% of driving by night, 1.21 hours per day of driving and an average speed of 32.2 km/h. There are no hourly distribution values to be shown in charts.</w:t>
      </w:r>
    </w:p>
    <w:p w14:paraId="359036A3" w14:textId="4720ED7C" w:rsidR="002E3964" w:rsidRPr="0037123F" w:rsidRDefault="002E3964" w:rsidP="00E8522B">
      <w:pPr>
        <w:spacing w:line="240" w:lineRule="auto"/>
        <w:rPr>
          <w:rFonts w:ascii="Calibri" w:eastAsia="Calibri" w:hAnsi="Calibri" w:cs="Calibri"/>
        </w:rPr>
      </w:pPr>
      <w:r w:rsidRPr="0037123F">
        <w:rPr>
          <w:rFonts w:ascii="Calibri" w:eastAsia="Calibri" w:hAnsi="Calibri" w:cs="Calibri"/>
        </w:rPr>
        <w:t>Considering the links with the energy demand</w:t>
      </w:r>
      <w:r w:rsidR="006F58B3" w:rsidRPr="0037123F">
        <w:rPr>
          <w:rFonts w:ascii="Calibri" w:eastAsia="Calibri" w:hAnsi="Calibri" w:cs="Calibri"/>
        </w:rPr>
        <w:t xml:space="preserve"> and </w:t>
      </w:r>
      <w:r w:rsidRPr="0037123F">
        <w:rPr>
          <w:rFonts w:ascii="Calibri" w:eastAsia="Calibri" w:hAnsi="Calibri" w:cs="Calibri"/>
        </w:rPr>
        <w:t xml:space="preserve">consumption in buildings, the only source for the evaluation of energy balances is the electricity consumed by electric and plug-hybrid vehicles. As it can be seen in </w:t>
      </w:r>
      <w:r w:rsidR="00655F66" w:rsidRPr="0037123F">
        <w:rPr>
          <w:rFonts w:ascii="Calibri" w:eastAsia="Calibri" w:hAnsi="Calibri" w:cs="Calibri"/>
        </w:rPr>
        <w:fldChar w:fldCharType="begin"/>
      </w:r>
      <w:r w:rsidR="00655F66" w:rsidRPr="0037123F">
        <w:rPr>
          <w:rFonts w:ascii="Calibri" w:eastAsia="Calibri" w:hAnsi="Calibri" w:cs="Calibri"/>
        </w:rPr>
        <w:instrText xml:space="preserve"> REF _Ref83039696 \h </w:instrText>
      </w:r>
      <w:r w:rsidR="00A04E78">
        <w:rPr>
          <w:rFonts w:ascii="Calibri" w:eastAsia="Calibri" w:hAnsi="Calibri" w:cs="Calibri"/>
        </w:rPr>
        <w:instrText xml:space="preserve"> \* MERGEFORMAT </w:instrText>
      </w:r>
      <w:r w:rsidR="00655F66" w:rsidRPr="0037123F">
        <w:rPr>
          <w:rFonts w:ascii="Calibri" w:eastAsia="Calibri" w:hAnsi="Calibri" w:cs="Calibri"/>
        </w:rPr>
      </w:r>
      <w:r w:rsidR="00655F66" w:rsidRPr="0037123F">
        <w:rPr>
          <w:rFonts w:ascii="Calibri" w:eastAsia="Calibri" w:hAnsi="Calibri" w:cs="Calibri"/>
        </w:rPr>
        <w:fldChar w:fldCharType="separate"/>
      </w:r>
      <w:r w:rsidR="00655F66" w:rsidRPr="0037123F">
        <w:t xml:space="preserve">Table </w:t>
      </w:r>
      <w:r w:rsidR="00655F66" w:rsidRPr="0037123F">
        <w:rPr>
          <w:noProof/>
        </w:rPr>
        <w:t>3</w:t>
      </w:r>
      <w:r w:rsidR="00655F66" w:rsidRPr="0037123F">
        <w:rPr>
          <w:rFonts w:ascii="Calibri" w:eastAsia="Calibri" w:hAnsi="Calibri" w:cs="Calibri"/>
        </w:rPr>
        <w:fldChar w:fldCharType="end"/>
      </w:r>
      <w:r w:rsidRPr="0037123F">
        <w:rPr>
          <w:rFonts w:ascii="Calibri" w:eastAsia="Calibri" w:hAnsi="Calibri" w:cs="Calibri"/>
        </w:rPr>
        <w:t>, the</w:t>
      </w:r>
      <w:r w:rsidR="00655F66" w:rsidRPr="0037123F">
        <w:rPr>
          <w:rFonts w:ascii="Calibri" w:eastAsia="Calibri" w:hAnsi="Calibri" w:cs="Calibri"/>
        </w:rPr>
        <w:t xml:space="preserve"> current</w:t>
      </w:r>
      <w:r w:rsidRPr="0037123F">
        <w:rPr>
          <w:rFonts w:ascii="Calibri" w:eastAsia="Calibri" w:hAnsi="Calibri" w:cs="Calibri"/>
        </w:rPr>
        <w:t xml:space="preserve"> electricity </w:t>
      </w:r>
      <w:r w:rsidR="00655F66" w:rsidRPr="0037123F">
        <w:rPr>
          <w:rFonts w:ascii="Calibri" w:eastAsia="Calibri" w:hAnsi="Calibri" w:cs="Calibri"/>
        </w:rPr>
        <w:t>consumption in</w:t>
      </w:r>
      <w:r w:rsidR="008B478D" w:rsidRPr="0037123F">
        <w:rPr>
          <w:rFonts w:ascii="Calibri" w:eastAsia="Calibri" w:hAnsi="Calibri" w:cs="Calibri"/>
        </w:rPr>
        <w:t xml:space="preserve"> the</w:t>
      </w:r>
      <w:r w:rsidR="00655F66" w:rsidRPr="0037123F">
        <w:rPr>
          <w:rFonts w:ascii="Calibri" w:eastAsia="Calibri" w:hAnsi="Calibri" w:cs="Calibri"/>
        </w:rPr>
        <w:t xml:space="preserve"> transport </w:t>
      </w:r>
      <w:r w:rsidR="008B478D" w:rsidRPr="0037123F">
        <w:rPr>
          <w:rFonts w:ascii="Calibri" w:eastAsia="Calibri" w:hAnsi="Calibri" w:cs="Calibri"/>
        </w:rPr>
        <w:t xml:space="preserve">sector </w:t>
      </w:r>
      <w:r w:rsidR="00655F66" w:rsidRPr="0037123F">
        <w:rPr>
          <w:rFonts w:ascii="Calibri" w:eastAsia="Calibri" w:hAnsi="Calibri" w:cs="Calibri"/>
        </w:rPr>
        <w:t>is negligible. I</w:t>
      </w:r>
      <w:r w:rsidRPr="0037123F">
        <w:rPr>
          <w:rFonts w:ascii="Calibri" w:eastAsia="Calibri" w:hAnsi="Calibri" w:cs="Calibri"/>
        </w:rPr>
        <w:t xml:space="preserve">n Osimo </w:t>
      </w:r>
      <w:r w:rsidR="00655F66" w:rsidRPr="0037123F">
        <w:rPr>
          <w:rFonts w:ascii="Calibri" w:eastAsia="Calibri" w:hAnsi="Calibri" w:cs="Calibri"/>
        </w:rPr>
        <w:t xml:space="preserve">it </w:t>
      </w:r>
      <w:r w:rsidR="008B478D" w:rsidRPr="0037123F">
        <w:rPr>
          <w:rFonts w:ascii="Calibri" w:eastAsia="Calibri" w:hAnsi="Calibri" w:cs="Calibri"/>
        </w:rPr>
        <w:t>amounts to</w:t>
      </w:r>
      <w:r w:rsidR="00655F66" w:rsidRPr="0037123F">
        <w:rPr>
          <w:rFonts w:ascii="Calibri" w:eastAsia="Calibri" w:hAnsi="Calibri" w:cs="Calibri"/>
        </w:rPr>
        <w:t xml:space="preserve"> </w:t>
      </w:r>
      <w:r w:rsidRPr="0037123F">
        <w:rPr>
          <w:rFonts w:ascii="Calibri" w:eastAsia="Calibri" w:hAnsi="Calibri" w:cs="Calibri"/>
        </w:rPr>
        <w:t>around 16 MWh/year</w:t>
      </w:r>
      <w:r w:rsidR="00655F66" w:rsidRPr="0037123F">
        <w:rPr>
          <w:rFonts w:ascii="Calibri" w:eastAsia="Calibri" w:hAnsi="Calibri" w:cs="Calibri"/>
        </w:rPr>
        <w:t xml:space="preserve"> </w:t>
      </w:r>
      <w:r w:rsidR="00655F66" w:rsidRPr="0037123F">
        <w:rPr>
          <w:rFonts w:ascii="Calibri" w:eastAsia="Calibri" w:hAnsi="Calibri" w:cs="Calibri"/>
        </w:rPr>
        <w:lastRenderedPageBreak/>
        <w:t>for the whole municipality</w:t>
      </w:r>
      <w:r w:rsidRPr="0037123F">
        <w:rPr>
          <w:rFonts w:ascii="Calibri" w:eastAsia="Calibri" w:hAnsi="Calibri" w:cs="Calibri"/>
        </w:rPr>
        <w:t>, the equivalent to 90 modern fridges</w:t>
      </w:r>
      <w:r w:rsidR="00655F66" w:rsidRPr="0037123F">
        <w:rPr>
          <w:rFonts w:ascii="Calibri" w:eastAsia="Calibri" w:hAnsi="Calibri" w:cs="Calibri"/>
        </w:rPr>
        <w:t xml:space="preserve"> and</w:t>
      </w:r>
      <w:r w:rsidRPr="0037123F">
        <w:rPr>
          <w:rFonts w:ascii="Calibri" w:eastAsia="Calibri" w:hAnsi="Calibri" w:cs="Calibri"/>
        </w:rPr>
        <w:t xml:space="preserve"> less than 2 kWh/year distributed among all the dwellings. In simple words, currently</w:t>
      </w:r>
      <w:r w:rsidR="00F30C71" w:rsidRPr="0037123F">
        <w:rPr>
          <w:rFonts w:ascii="Calibri" w:eastAsia="Calibri" w:hAnsi="Calibri" w:cs="Calibri"/>
        </w:rPr>
        <w:t>,</w:t>
      </w:r>
      <w:r w:rsidRPr="0037123F">
        <w:rPr>
          <w:rFonts w:ascii="Calibri" w:eastAsia="Calibri" w:hAnsi="Calibri" w:cs="Calibri"/>
        </w:rPr>
        <w:t xml:space="preserve"> the impact of transport </w:t>
      </w:r>
      <w:r w:rsidR="006F58B3" w:rsidRPr="0037123F">
        <w:rPr>
          <w:rFonts w:ascii="Calibri" w:eastAsia="Calibri" w:hAnsi="Calibri" w:cs="Calibri"/>
        </w:rPr>
        <w:t>on</w:t>
      </w:r>
      <w:r w:rsidRPr="0037123F">
        <w:rPr>
          <w:rFonts w:ascii="Calibri" w:eastAsia="Calibri" w:hAnsi="Calibri" w:cs="Calibri"/>
        </w:rPr>
        <w:t xml:space="preserve"> </w:t>
      </w:r>
      <w:r w:rsidR="006F58B3" w:rsidRPr="0037123F">
        <w:rPr>
          <w:rFonts w:ascii="Calibri" w:eastAsia="Calibri" w:hAnsi="Calibri" w:cs="Calibri"/>
        </w:rPr>
        <w:t>household electricity</w:t>
      </w:r>
      <w:r w:rsidRPr="0037123F">
        <w:rPr>
          <w:rFonts w:ascii="Calibri" w:eastAsia="Calibri" w:hAnsi="Calibri" w:cs="Calibri"/>
        </w:rPr>
        <w:t xml:space="preserve"> consumption is unremarkable.</w:t>
      </w:r>
    </w:p>
    <w:p w14:paraId="788CEAAC" w14:textId="77777777" w:rsidR="002E3964" w:rsidRPr="0037123F" w:rsidRDefault="002E3964" w:rsidP="00DF6E37">
      <w:pPr>
        <w:pStyle w:val="Heading3"/>
        <w:tabs>
          <w:tab w:val="clear" w:pos="720"/>
          <w:tab w:val="num" w:pos="1429"/>
        </w:tabs>
      </w:pPr>
      <w:bookmarkStart w:id="23" w:name="_Toc83133598"/>
      <w:bookmarkStart w:id="24" w:name="_Toc86149955"/>
      <w:r w:rsidRPr="0037123F">
        <w:t>Industry</w:t>
      </w:r>
      <w:bookmarkEnd w:id="23"/>
      <w:bookmarkEnd w:id="24"/>
    </w:p>
    <w:p w14:paraId="5113B20F" w14:textId="3BDB8311" w:rsidR="002E3964" w:rsidRPr="0037123F" w:rsidRDefault="002E3964" w:rsidP="00E8522B">
      <w:pPr>
        <w:spacing w:line="240" w:lineRule="auto"/>
      </w:pPr>
      <w:r w:rsidRPr="0037123F">
        <w:t xml:space="preserve">Osimo has two small zones of industrial activities, one between the villages of </w:t>
      </w:r>
      <w:proofErr w:type="spellStart"/>
      <w:r w:rsidRPr="0037123F">
        <w:t>Pignocco</w:t>
      </w:r>
      <w:proofErr w:type="spellEnd"/>
      <w:r w:rsidRPr="0037123F">
        <w:t xml:space="preserve"> and San Biaggio and the other one north to Osimo </w:t>
      </w:r>
      <w:proofErr w:type="spellStart"/>
      <w:r w:rsidRPr="0037123F">
        <w:t>Stazione</w:t>
      </w:r>
      <w:proofErr w:type="spellEnd"/>
      <w:r w:rsidRPr="0037123F">
        <w:t xml:space="preserve">. The industrial activity regarding manufacturing processes is as low as 11.6% of all the economic activities. The extrapolation of these data serves to consider the </w:t>
      </w:r>
      <w:r w:rsidR="006F58B3" w:rsidRPr="0037123F">
        <w:t xml:space="preserve">industrial energy demand to not be </w:t>
      </w:r>
      <w:r w:rsidRPr="0037123F">
        <w:t>relevant for the overall picture</w:t>
      </w:r>
      <w:r w:rsidR="006F58B3" w:rsidRPr="0037123F">
        <w:t xml:space="preserve"> of the energy system of Osimo</w:t>
      </w:r>
      <w:r w:rsidRPr="0037123F">
        <w:t>.</w:t>
      </w:r>
    </w:p>
    <w:p w14:paraId="7BA2C0BD" w14:textId="655F3EA7" w:rsidR="002E3964" w:rsidRPr="0037123F" w:rsidRDefault="002E3964" w:rsidP="00DF6E37">
      <w:pPr>
        <w:pStyle w:val="Heading2"/>
        <w:spacing w:line="240" w:lineRule="auto"/>
      </w:pPr>
      <w:bookmarkStart w:id="25" w:name="_Toc83133599"/>
      <w:bookmarkStart w:id="26" w:name="_Toc86149956"/>
      <w:r w:rsidRPr="0037123F">
        <w:t>Energy supply</w:t>
      </w:r>
      <w:bookmarkEnd w:id="25"/>
      <w:bookmarkEnd w:id="26"/>
      <w:r w:rsidRPr="0037123F">
        <w:t xml:space="preserve"> </w:t>
      </w:r>
    </w:p>
    <w:p w14:paraId="11F3889A" w14:textId="41EA4EBB" w:rsidR="006F58B3" w:rsidRPr="0037123F" w:rsidRDefault="00357CEC" w:rsidP="00E8522B">
      <w:pPr>
        <w:spacing w:line="240" w:lineRule="auto"/>
      </w:pPr>
      <w:r w:rsidRPr="0037123F">
        <w:t xml:space="preserve">In the following sections, </w:t>
      </w:r>
      <w:proofErr w:type="spellStart"/>
      <w:r w:rsidRPr="0037123F">
        <w:t>Osimo’s</w:t>
      </w:r>
      <w:proofErr w:type="spellEnd"/>
      <w:r w:rsidRPr="0037123F">
        <w:t xml:space="preserve"> energy </w:t>
      </w:r>
      <w:r w:rsidR="0065147A" w:rsidRPr="0037123F">
        <w:t>supply</w:t>
      </w:r>
      <w:r w:rsidR="00D433DF" w:rsidRPr="0037123F">
        <w:t xml:space="preserve"> sys</w:t>
      </w:r>
      <w:r w:rsidR="00386035" w:rsidRPr="0037123F">
        <w:t xml:space="preserve">tem is </w:t>
      </w:r>
      <w:r w:rsidR="00D9535A" w:rsidRPr="0037123F">
        <w:t>presented</w:t>
      </w:r>
      <w:r w:rsidR="00386035" w:rsidRPr="0037123F">
        <w:t xml:space="preserve">. The power plants </w:t>
      </w:r>
      <w:r w:rsidR="00D9535A" w:rsidRPr="0037123F">
        <w:t xml:space="preserve">and the district heating network is described. In addition, the renewable energy supply is </w:t>
      </w:r>
      <w:r w:rsidR="00A24D78" w:rsidRPr="0037123F">
        <w:t xml:space="preserve">introduced with particular attention to wind turbines, </w:t>
      </w:r>
      <w:r w:rsidR="004F1887" w:rsidRPr="0037123F">
        <w:t>photovoltaics,</w:t>
      </w:r>
      <w:r w:rsidR="00817D48" w:rsidRPr="0037123F">
        <w:t xml:space="preserve"> and </w:t>
      </w:r>
      <w:r w:rsidR="00A24D78" w:rsidRPr="0037123F">
        <w:t>hydropower</w:t>
      </w:r>
      <w:r w:rsidR="002446DB" w:rsidRPr="0037123F">
        <w:t>.</w:t>
      </w:r>
    </w:p>
    <w:p w14:paraId="2DC903F4" w14:textId="77777777" w:rsidR="002E3964" w:rsidRPr="0037123F" w:rsidRDefault="002E3964" w:rsidP="00DF6E37">
      <w:pPr>
        <w:pStyle w:val="Heading3"/>
        <w:tabs>
          <w:tab w:val="clear" w:pos="720"/>
          <w:tab w:val="num" w:pos="1429"/>
        </w:tabs>
      </w:pPr>
      <w:bookmarkStart w:id="27" w:name="_Toc83133600"/>
      <w:bookmarkStart w:id="28" w:name="_Toc86149957"/>
      <w:r w:rsidRPr="0037123F">
        <w:t>Power plants</w:t>
      </w:r>
      <w:bookmarkEnd w:id="27"/>
      <w:bookmarkEnd w:id="28"/>
    </w:p>
    <w:p w14:paraId="6DCDCC6D" w14:textId="1E531F61" w:rsidR="00C21722" w:rsidRPr="0037123F" w:rsidRDefault="002E3964" w:rsidP="00E8522B">
      <w:pPr>
        <w:spacing w:line="240" w:lineRule="auto"/>
      </w:pPr>
      <w:r w:rsidRPr="0037123F">
        <w:t xml:space="preserve">Osimo relies mainly on electricity imported from the national grid. </w:t>
      </w:r>
      <w:r w:rsidR="00375632" w:rsidRPr="0037123F">
        <w:t xml:space="preserve">There are no local power plants except for </w:t>
      </w:r>
      <w:r w:rsidRPr="0037123F">
        <w:t xml:space="preserve">biomass </w:t>
      </w:r>
      <w:r w:rsidR="00047CD0" w:rsidRPr="0037123F">
        <w:t xml:space="preserve">systems </w:t>
      </w:r>
      <w:r w:rsidR="00375632" w:rsidRPr="0037123F">
        <w:t>for a total</w:t>
      </w:r>
      <w:r w:rsidRPr="0037123F">
        <w:t xml:space="preserve"> </w:t>
      </w:r>
      <w:r w:rsidR="00F30C71" w:rsidRPr="0037123F">
        <w:t xml:space="preserve">of </w:t>
      </w:r>
      <w:r w:rsidRPr="0037123F">
        <w:t xml:space="preserve">2.2 MW of capacity. </w:t>
      </w:r>
      <w:r w:rsidR="00375632" w:rsidRPr="0037123F">
        <w:t>The</w:t>
      </w:r>
      <w:r w:rsidR="00C21722" w:rsidRPr="0037123F">
        <w:t xml:space="preserve"> biomass power plants includ</w:t>
      </w:r>
      <w:r w:rsidR="00047CD0" w:rsidRPr="0037123F">
        <w:t>e</w:t>
      </w:r>
      <w:r w:rsidR="00C21722" w:rsidRPr="0037123F">
        <w:t xml:space="preserve"> a </w:t>
      </w:r>
      <w:r w:rsidR="00375632" w:rsidRPr="0037123F">
        <w:t>2 MW</w:t>
      </w:r>
      <w:r w:rsidR="00C21722" w:rsidRPr="0037123F">
        <w:t xml:space="preserve"> biogas plant and two bioliquids-based power plants for a total power of </w:t>
      </w:r>
      <w:r w:rsidR="00047CD0" w:rsidRPr="0037123F">
        <w:t>2 M</w:t>
      </w:r>
      <w:r w:rsidR="00C21722" w:rsidRPr="0037123F">
        <w:t xml:space="preserve">W. </w:t>
      </w:r>
      <w:r w:rsidR="00817D48" w:rsidRPr="0037123F">
        <w:t>In addition, a</w:t>
      </w:r>
      <w:r w:rsidR="00C21722" w:rsidRPr="0037123F">
        <w:t>ccording to 2017 data reported by the Confederation of European Waste-to-Energy Plants (CEWEP)</w:t>
      </w:r>
      <w:r w:rsidR="007D3F29" w:rsidRPr="0037123F">
        <w:t xml:space="preserve"> </w:t>
      </w:r>
      <w:r w:rsidR="00C21722" w:rsidRPr="0037123F">
        <w:fldChar w:fldCharType="begin" w:fldLock="1"/>
      </w:r>
      <w:r w:rsidR="004F77DA">
        <w:instrText>ADDIN CSL_CITATION {"citationItems":[{"id":"ITEM-1","itemData":{"URL":"https://www.cewep.eu/interactive-map/","author":[{"dropping-particle":"","family":"CEWEP","given":"","non-dropping-particle":"","parse-names":false,"suffix":""}],"id":"ITEM-1","issued":{"date-parts":[["2021"]]},"title":"Interactive Map of Waste-to-Energy Plants","type":"webpage"},"uris":["http://www.mendeley.com/documents/?uuid=09fd071d-ec3b-418c-a957-c34afa73c01a","http://www.mendeley.com/documents/?uuid=7c3e9c44-08ba-4bf1-b787-9dd0bac23e12","http://www.mendeley.com/documents/?uuid=556767a8-629f-4bb8-aba4-60f422c4c6a4","http://www.mendeley.com/documents/?uuid=a1621750-8fdd-4672-b0dd-48548f8871aa"]}],"mendeley":{"formattedCitation":"[5]","plainTextFormattedCitation":"[5]","previouslyFormattedCitation":"[4]"},"properties":{"noteIndex":0},"schema":"https://github.com/citation-style-language/schema/raw/master/csl-citation.json"}</w:instrText>
      </w:r>
      <w:r w:rsidR="00C21722" w:rsidRPr="0037123F">
        <w:fldChar w:fldCharType="separate"/>
      </w:r>
      <w:r w:rsidR="004F77DA" w:rsidRPr="004F77DA">
        <w:rPr>
          <w:noProof/>
        </w:rPr>
        <w:t>[5]</w:t>
      </w:r>
      <w:r w:rsidR="00C21722" w:rsidRPr="0037123F">
        <w:fldChar w:fldCharType="end"/>
      </w:r>
      <w:r w:rsidR="00C21722" w:rsidRPr="0037123F">
        <w:t>, no waste incineration plant is present within Osimo Municipality.</w:t>
      </w:r>
    </w:p>
    <w:p w14:paraId="66C83526" w14:textId="77777777" w:rsidR="002E3964" w:rsidRPr="0037123F" w:rsidRDefault="002E3964" w:rsidP="00DF6E37">
      <w:pPr>
        <w:pStyle w:val="Heading3"/>
        <w:tabs>
          <w:tab w:val="clear" w:pos="720"/>
          <w:tab w:val="num" w:pos="1429"/>
        </w:tabs>
      </w:pPr>
      <w:bookmarkStart w:id="29" w:name="_Toc83133601"/>
      <w:bookmarkStart w:id="30" w:name="_Toc86149958"/>
      <w:r w:rsidRPr="0037123F">
        <w:t>District heating</w:t>
      </w:r>
      <w:bookmarkEnd w:id="29"/>
      <w:bookmarkEnd w:id="30"/>
    </w:p>
    <w:p w14:paraId="29ABE991" w14:textId="6B383EF1" w:rsidR="002E3964" w:rsidRPr="0037123F" w:rsidRDefault="002E3964" w:rsidP="00E8522B">
      <w:pPr>
        <w:spacing w:line="240" w:lineRule="auto"/>
      </w:pPr>
      <w:r w:rsidRPr="0037123F">
        <w:t>The district heating network is fed by 13.</w:t>
      </w:r>
      <w:r w:rsidR="004D289D" w:rsidRPr="0037123F">
        <w:t>4</w:t>
      </w:r>
      <w:r w:rsidRPr="0037123F">
        <w:t xml:space="preserve"> MW of gas boilers coupled with a CHP (1</w:t>
      </w:r>
      <w:r w:rsidR="008534E3" w:rsidRPr="0037123F">
        <w:t>.</w:t>
      </w:r>
      <w:r w:rsidRPr="0037123F">
        <w:t xml:space="preserve">2 </w:t>
      </w:r>
      <w:r w:rsidR="008534E3" w:rsidRPr="0037123F">
        <w:t>M</w:t>
      </w:r>
      <w:r w:rsidRPr="0037123F">
        <w:t>W</w:t>
      </w:r>
      <w:r w:rsidRPr="0037123F">
        <w:rPr>
          <w:vertAlign w:val="subscript"/>
        </w:rPr>
        <w:t>e</w:t>
      </w:r>
      <w:r w:rsidRPr="0037123F">
        <w:t xml:space="preserve">) and </w:t>
      </w:r>
      <w:r w:rsidR="008534E3" w:rsidRPr="0037123F">
        <w:t xml:space="preserve">a </w:t>
      </w:r>
      <w:r w:rsidRPr="0037123F">
        <w:t>high</w:t>
      </w:r>
      <w:r w:rsidR="00F30C71" w:rsidRPr="0037123F">
        <w:t>-</w:t>
      </w:r>
      <w:r w:rsidRPr="0037123F">
        <w:t xml:space="preserve">temperature heat pump (35 </w:t>
      </w:r>
      <w:proofErr w:type="spellStart"/>
      <w:r w:rsidRPr="0037123F">
        <w:t>kW</w:t>
      </w:r>
      <w:r w:rsidRPr="0037123F">
        <w:rPr>
          <w:vertAlign w:val="subscript"/>
        </w:rPr>
        <w:t>e</w:t>
      </w:r>
      <w:proofErr w:type="spellEnd"/>
      <w:r w:rsidRPr="0037123F">
        <w:t xml:space="preserve">, COP 4.6) to optimize the management of the CHP making it more efficient. The network losses are around 30%. The DHN supplies a heating demand of 15 GWh annually and there is </w:t>
      </w:r>
      <w:r w:rsidR="00122AB5" w:rsidRPr="0037123F">
        <w:t xml:space="preserve">a </w:t>
      </w:r>
      <w:r w:rsidRPr="0037123F">
        <w:t xml:space="preserve">high potential for the expansion of the network. </w:t>
      </w:r>
    </w:p>
    <w:p w14:paraId="432C35B2" w14:textId="554396CC" w:rsidR="002E3964" w:rsidRPr="0037123F" w:rsidRDefault="00332F86" w:rsidP="00E8522B">
      <w:pPr>
        <w:spacing w:line="240" w:lineRule="auto"/>
      </w:pPr>
      <w:r w:rsidRPr="0037123F">
        <w:t>D</w:t>
      </w:r>
      <w:r w:rsidR="002E3964" w:rsidRPr="0037123F">
        <w:t xml:space="preserve">ata related to </w:t>
      </w:r>
      <w:r w:rsidRPr="0037123F">
        <w:t>the district heating demand was</w:t>
      </w:r>
      <w:r w:rsidR="002E3964" w:rsidRPr="0037123F">
        <w:t xml:space="preserve"> presented in </w:t>
      </w:r>
      <w:r w:rsidR="00122AB5" w:rsidRPr="0037123F">
        <w:t>S</w:t>
      </w:r>
      <w:r w:rsidR="002E3964" w:rsidRPr="0037123F">
        <w:t>ection</w:t>
      </w:r>
      <w:r w:rsidR="009D3955" w:rsidRPr="0037123F">
        <w:t xml:space="preserve"> </w:t>
      </w:r>
      <w:r w:rsidR="00BA05CC" w:rsidRPr="0037123F">
        <w:fldChar w:fldCharType="begin"/>
      </w:r>
      <w:r w:rsidR="00BA05CC" w:rsidRPr="0037123F">
        <w:instrText xml:space="preserve"> REF _Ref83650589 \r \h </w:instrText>
      </w:r>
      <w:r w:rsidR="00A04E78">
        <w:instrText xml:space="preserve"> \* MERGEFORMAT </w:instrText>
      </w:r>
      <w:r w:rsidR="00BA05CC" w:rsidRPr="0037123F">
        <w:fldChar w:fldCharType="separate"/>
      </w:r>
      <w:r w:rsidR="00EA7F62" w:rsidRPr="0037123F">
        <w:t>2.2.2</w:t>
      </w:r>
      <w:r w:rsidR="00BA05CC" w:rsidRPr="0037123F">
        <w:fldChar w:fldCharType="end"/>
      </w:r>
      <w:r w:rsidR="002E3964" w:rsidRPr="0037123F">
        <w:t>.</w:t>
      </w:r>
    </w:p>
    <w:p w14:paraId="1214B539" w14:textId="7801031C" w:rsidR="002E3964" w:rsidRPr="0037123F" w:rsidRDefault="002E3964" w:rsidP="00DF6E37">
      <w:pPr>
        <w:pStyle w:val="Heading3"/>
        <w:tabs>
          <w:tab w:val="clear" w:pos="720"/>
          <w:tab w:val="num" w:pos="1429"/>
        </w:tabs>
      </w:pPr>
      <w:bookmarkStart w:id="31" w:name="_Toc83133602"/>
      <w:bookmarkStart w:id="32" w:name="_Toc86149959"/>
      <w:r w:rsidRPr="0037123F">
        <w:t xml:space="preserve">Wind </w:t>
      </w:r>
      <w:bookmarkEnd w:id="31"/>
      <w:r w:rsidR="00122AB5" w:rsidRPr="0037123F">
        <w:t>power</w:t>
      </w:r>
      <w:bookmarkEnd w:id="32"/>
      <w:r w:rsidR="00122AB5" w:rsidRPr="0037123F">
        <w:t xml:space="preserve"> </w:t>
      </w:r>
    </w:p>
    <w:p w14:paraId="3F791117" w14:textId="1FF283A5" w:rsidR="002E3964" w:rsidRPr="0037123F" w:rsidRDefault="002E3964" w:rsidP="00E8522B">
      <w:pPr>
        <w:spacing w:line="240" w:lineRule="auto"/>
      </w:pPr>
      <w:r w:rsidRPr="0037123F">
        <w:t>According to 2018 data reported by “</w:t>
      </w:r>
      <w:proofErr w:type="spellStart"/>
      <w:r w:rsidRPr="0037123F">
        <w:t>Comuni</w:t>
      </w:r>
      <w:proofErr w:type="spellEnd"/>
      <w:r w:rsidRPr="0037123F">
        <w:t xml:space="preserve"> </w:t>
      </w:r>
      <w:proofErr w:type="spellStart"/>
      <w:r w:rsidRPr="0037123F">
        <w:t>Rinnovabili</w:t>
      </w:r>
      <w:proofErr w:type="spellEnd"/>
      <w:r w:rsidRPr="0037123F">
        <w:t>”</w:t>
      </w:r>
      <w:r w:rsidR="008534E3" w:rsidRPr="0037123F">
        <w:t xml:space="preserve"> </w:t>
      </w:r>
      <w:r w:rsidR="008534E3" w:rsidRPr="0037123F">
        <w:fldChar w:fldCharType="begin" w:fldLock="1"/>
      </w:r>
      <w:r w:rsidR="004F77DA">
        <w:instrText>ADDIN CSL_CITATION {"citationItems":[{"id":"ITEM-1","itemData":{"URL":"http://www.comunirinnovabili.it/wp-content/uploads/2018/12/Comuni-Rinnovabili-Marche.pdf","author":[{"dropping-particle":"","family":"Legambiente","given":"","non-dropping-particle":"","parse-names":false,"suffix":""}],"id":"ITEM-1","issued":{"date-parts":[["2018"]]},"title":"Comuni Rinnovabili - Marche","type":"webpage"},"uris":["http://www.mendeley.com/documents/?uuid=088cef7a-c290-4dbd-9ae0-2b0d3415a585","http://www.mendeley.com/documents/?uuid=fc1aa4a2-be82-4c84-a238-f58db3796b33","http://www.mendeley.com/documents/?uuid=29daa9bf-42f6-468a-a8bf-7f43a38229b2","http://www.mendeley.com/documents/?uuid=57ccd927-7b36-45fb-8718-943453b186bf"]}],"mendeley":{"formattedCitation":"[6]","plainTextFormattedCitation":"[6]","previouslyFormattedCitation":"[5]"},"properties":{"noteIndex":0},"schema":"https://github.com/citation-style-language/schema/raw/master/csl-citation.json"}</w:instrText>
      </w:r>
      <w:r w:rsidR="008534E3" w:rsidRPr="0037123F">
        <w:fldChar w:fldCharType="separate"/>
      </w:r>
      <w:r w:rsidR="004F77DA" w:rsidRPr="004F77DA">
        <w:rPr>
          <w:noProof/>
        </w:rPr>
        <w:t>[6]</w:t>
      </w:r>
      <w:r w:rsidR="008534E3" w:rsidRPr="0037123F">
        <w:fldChar w:fldCharType="end"/>
      </w:r>
      <w:r w:rsidRPr="0037123F">
        <w:t xml:space="preserve">, no wind power </w:t>
      </w:r>
      <w:r w:rsidR="008534E3" w:rsidRPr="0037123F">
        <w:t>capacity</w:t>
      </w:r>
      <w:r w:rsidRPr="0037123F">
        <w:t xml:space="preserve"> is present in Osimo Municipality, so installed power is zero and electricity production is zero. The hourly profile for wind energy production </w:t>
      </w:r>
      <w:r w:rsidR="00122AB5" w:rsidRPr="0037123F">
        <w:t>is</w:t>
      </w:r>
      <w:r w:rsidRPr="0037123F">
        <w:t xml:space="preserve"> presented in </w:t>
      </w:r>
      <w:r w:rsidR="00332F86" w:rsidRPr="0037123F">
        <w:t xml:space="preserve">Section </w:t>
      </w:r>
      <w:r w:rsidR="00332F86" w:rsidRPr="0037123F">
        <w:fldChar w:fldCharType="begin"/>
      </w:r>
      <w:r w:rsidR="00332F86" w:rsidRPr="0037123F">
        <w:instrText xml:space="preserve"> REF _Ref83988713 \n \h </w:instrText>
      </w:r>
      <w:r w:rsidR="00A04E78">
        <w:instrText xml:space="preserve"> \* MERGEFORMAT </w:instrText>
      </w:r>
      <w:r w:rsidR="00332F86" w:rsidRPr="0037123F">
        <w:fldChar w:fldCharType="separate"/>
      </w:r>
      <w:r w:rsidR="00EA7F62" w:rsidRPr="0037123F">
        <w:t>2.4.1</w:t>
      </w:r>
      <w:r w:rsidR="00332F86" w:rsidRPr="0037123F">
        <w:fldChar w:fldCharType="end"/>
      </w:r>
      <w:r w:rsidR="00332F86" w:rsidRPr="0037123F">
        <w:t xml:space="preserve"> </w:t>
      </w:r>
      <w:r w:rsidRPr="0037123F">
        <w:t xml:space="preserve">focusing on </w:t>
      </w:r>
      <w:r w:rsidR="00332F86" w:rsidRPr="0037123F">
        <w:t xml:space="preserve">wind </w:t>
      </w:r>
      <w:r w:rsidR="00122AB5" w:rsidRPr="0037123F">
        <w:t>power</w:t>
      </w:r>
      <w:r w:rsidRPr="0037123F">
        <w:t xml:space="preserve"> potentials.</w:t>
      </w:r>
    </w:p>
    <w:p w14:paraId="229180D7" w14:textId="77777777" w:rsidR="002E3964" w:rsidRPr="0037123F" w:rsidRDefault="002E3964" w:rsidP="00DF6E37">
      <w:pPr>
        <w:pStyle w:val="Heading3"/>
        <w:tabs>
          <w:tab w:val="clear" w:pos="720"/>
          <w:tab w:val="num" w:pos="1429"/>
        </w:tabs>
      </w:pPr>
      <w:bookmarkStart w:id="33" w:name="_Ref43364925"/>
      <w:bookmarkStart w:id="34" w:name="_Ref43365499"/>
      <w:bookmarkStart w:id="35" w:name="_Toc83133603"/>
      <w:bookmarkStart w:id="36" w:name="_Toc86149960"/>
      <w:r w:rsidRPr="0037123F">
        <w:t>Photovoltaics</w:t>
      </w:r>
      <w:bookmarkEnd w:id="33"/>
      <w:bookmarkEnd w:id="34"/>
      <w:bookmarkEnd w:id="35"/>
      <w:bookmarkEnd w:id="36"/>
    </w:p>
    <w:p w14:paraId="430877A5" w14:textId="2FDFB0C6" w:rsidR="002E3964" w:rsidRPr="0037123F" w:rsidRDefault="002E3964" w:rsidP="00E8522B">
      <w:pPr>
        <w:spacing w:line="240" w:lineRule="auto"/>
      </w:pPr>
      <w:r w:rsidRPr="0037123F">
        <w:t>According to 2018 data reported by “</w:t>
      </w:r>
      <w:proofErr w:type="spellStart"/>
      <w:r w:rsidRPr="0037123F">
        <w:t>Comuni</w:t>
      </w:r>
      <w:proofErr w:type="spellEnd"/>
      <w:r w:rsidRPr="0037123F">
        <w:t xml:space="preserve"> </w:t>
      </w:r>
      <w:proofErr w:type="spellStart"/>
      <w:r w:rsidRPr="0037123F">
        <w:t>Rinnovabili</w:t>
      </w:r>
      <w:proofErr w:type="spellEnd"/>
      <w:r w:rsidRPr="0037123F">
        <w:t>”</w:t>
      </w:r>
      <w:r w:rsidRPr="0037123F">
        <w:fldChar w:fldCharType="begin" w:fldLock="1"/>
      </w:r>
      <w:r w:rsidR="004F77DA">
        <w:instrText>ADDIN CSL_CITATION {"citationItems":[{"id":"ITEM-1","itemData":{"URL":"http://www.comunirinnovabili.it/wp-content/uploads/2018/12/Comuni-Rinnovabili-Marche.pdf","author":[{"dropping-particle":"","family":"Legambiente","given":"","non-dropping-particle":"","parse-names":false,"suffix":""}],"id":"ITEM-1","issued":{"date-parts":[["2018"]]},"title":"Comuni Rinnovabili - Marche","type":"webpage"},"uris":["http://www.mendeley.com/documents/?uuid=088cef7a-c290-4dbd-9ae0-2b0d3415a585","http://www.mendeley.com/documents/?uuid=fc1aa4a2-be82-4c84-a238-f58db3796b33","http://www.mendeley.com/documents/?uuid=29daa9bf-42f6-468a-a8bf-7f43a38229b2","http://www.mendeley.com/documents/?uuid=57ccd927-7b36-45fb-8718-943453b186bf"]}],"mendeley":{"formattedCitation":"[6]","plainTextFormattedCitation":"[6]","previouslyFormattedCitation":"[5]"},"properties":{"noteIndex":0},"schema":"https://github.com/citation-style-language/schema/raw/master/csl-citation.json"}</w:instrText>
      </w:r>
      <w:r w:rsidRPr="0037123F">
        <w:fldChar w:fldCharType="separate"/>
      </w:r>
      <w:r w:rsidR="004F77DA" w:rsidRPr="004F77DA">
        <w:rPr>
          <w:noProof/>
        </w:rPr>
        <w:t>[6]</w:t>
      </w:r>
      <w:r w:rsidRPr="0037123F">
        <w:fldChar w:fldCharType="end"/>
      </w:r>
      <w:r w:rsidRPr="0037123F">
        <w:t>, currently</w:t>
      </w:r>
      <w:r w:rsidR="00F30C71" w:rsidRPr="0037123F">
        <w:t>,</w:t>
      </w:r>
      <w:r w:rsidRPr="0037123F">
        <w:t xml:space="preserve"> 35.89 MWp of photovoltaic plants are present in Osimo Municipality</w:t>
      </w:r>
      <w:r w:rsidR="00122AB5" w:rsidRPr="0037123F">
        <w:t>. C</w:t>
      </w:r>
      <w:r w:rsidRPr="0037123F">
        <w:t>onsidering an average productivity of 1,300 MWh/y/MWp as reported by PVGIS</w:t>
      </w:r>
      <w:r w:rsidR="008534E3" w:rsidRPr="0037123F">
        <w:t xml:space="preserve"> </w:t>
      </w:r>
      <w:r w:rsidRPr="0037123F">
        <w:fldChar w:fldCharType="begin" w:fldLock="1"/>
      </w:r>
      <w:r w:rsidR="004F77DA">
        <w:instrText>ADDIN CSL_CITATION {"citationItems":[{"id":"ITEM-1","itemData":{"URL":"https://ec.europa.eu/jrc/en/pvgis","author":[{"dropping-particle":"","family":"JRC European Commission","given":"","non-dropping-particle":"","parse-names":false,"suffix":""}],"id":"ITEM-1","issued":{"date-parts":[["2021"]]},"title":"PVGIS","type":"webpage"},"uris":["http://www.mendeley.com/documents/?uuid=53d95378-7274-4e8c-9c1e-8b32d699b631","http://www.mendeley.com/documents/?uuid=f7d5d49b-e370-4256-af09-132923168600","http://www.mendeley.com/documents/?uuid=92dd0125-767e-488f-9572-4847d4b0910c","http://www.mendeley.com/documents/?uuid=9b4a80f2-8701-4e87-84ac-257d66b7fc6d"]}],"mendeley":{"formattedCitation":"[7]","plainTextFormattedCitation":"[7]","previouslyFormattedCitation":"[6]"},"properties":{"noteIndex":0},"schema":"https://github.com/citation-style-language/schema/raw/master/csl-citation.json"}</w:instrText>
      </w:r>
      <w:r w:rsidRPr="0037123F">
        <w:fldChar w:fldCharType="separate"/>
      </w:r>
      <w:r w:rsidR="004F77DA" w:rsidRPr="004F77DA">
        <w:rPr>
          <w:noProof/>
        </w:rPr>
        <w:t>[7]</w:t>
      </w:r>
      <w:r w:rsidRPr="0037123F">
        <w:fldChar w:fldCharType="end"/>
      </w:r>
      <w:r w:rsidRPr="0037123F">
        <w:t>, the annual electricity production from photovoltaic</w:t>
      </w:r>
      <w:r w:rsidR="008534E3" w:rsidRPr="0037123F">
        <w:t>s</w:t>
      </w:r>
      <w:r w:rsidRPr="0037123F">
        <w:t xml:space="preserve"> </w:t>
      </w:r>
      <w:r w:rsidR="008534E3" w:rsidRPr="0037123F">
        <w:t>are</w:t>
      </w:r>
      <w:r w:rsidRPr="0037123F">
        <w:t xml:space="preserve"> estimated </w:t>
      </w:r>
      <w:r w:rsidR="008534E3" w:rsidRPr="0037123F">
        <w:t xml:space="preserve">to be </w:t>
      </w:r>
      <w:r w:rsidRPr="0037123F">
        <w:t>46.66 GWh/y.</w:t>
      </w:r>
    </w:p>
    <w:p w14:paraId="36E2CFFB" w14:textId="77139362" w:rsidR="002E3964" w:rsidRPr="0037123F" w:rsidRDefault="002E3964" w:rsidP="00E8522B">
      <w:pPr>
        <w:spacing w:line="240" w:lineRule="auto"/>
      </w:pPr>
      <w:r w:rsidRPr="0037123F">
        <w:t xml:space="preserve">The monthly distribution of electricity production is presented in </w:t>
      </w:r>
      <w:r w:rsidRPr="0037123F">
        <w:fldChar w:fldCharType="begin"/>
      </w:r>
      <w:r w:rsidRPr="0037123F">
        <w:instrText xml:space="preserve"> REF _Ref29973896 \h </w:instrText>
      </w:r>
      <w:r w:rsidR="00A04E78">
        <w:instrText xml:space="preserve"> \* MERGEFORMAT </w:instrText>
      </w:r>
      <w:r w:rsidRPr="0037123F">
        <w:fldChar w:fldCharType="separate"/>
      </w:r>
      <w:r w:rsidR="00EA7F62" w:rsidRPr="0037123F">
        <w:t xml:space="preserve">Figure </w:t>
      </w:r>
      <w:r w:rsidR="00EA7F62" w:rsidRPr="0037123F">
        <w:rPr>
          <w:noProof/>
        </w:rPr>
        <w:t>8</w:t>
      </w:r>
      <w:r w:rsidRPr="0037123F">
        <w:fldChar w:fldCharType="end"/>
      </w:r>
      <w:r w:rsidRPr="0037123F">
        <w:t xml:space="preserve"> whereas its hourly distribution is shown in </w:t>
      </w:r>
      <w:r w:rsidRPr="0037123F">
        <w:fldChar w:fldCharType="begin"/>
      </w:r>
      <w:r w:rsidRPr="0037123F">
        <w:instrText xml:space="preserve"> REF _Ref29973909 \h </w:instrText>
      </w:r>
      <w:r w:rsidR="00A04E78">
        <w:instrText xml:space="preserve"> \* MERGEFORMAT </w:instrText>
      </w:r>
      <w:r w:rsidRPr="0037123F">
        <w:fldChar w:fldCharType="separate"/>
      </w:r>
      <w:r w:rsidR="00EA7F62" w:rsidRPr="0037123F">
        <w:t xml:space="preserve">Figure </w:t>
      </w:r>
      <w:r w:rsidR="00EA7F62" w:rsidRPr="0037123F">
        <w:rPr>
          <w:noProof/>
        </w:rPr>
        <w:t>9</w:t>
      </w:r>
      <w:r w:rsidRPr="0037123F">
        <w:fldChar w:fldCharType="end"/>
      </w:r>
      <w:r w:rsidRPr="0037123F">
        <w:t>.</w:t>
      </w:r>
      <w:r w:rsidR="00122AB5" w:rsidRPr="0037123F">
        <w:t xml:space="preserve"> These data are measured data gotten outside the MUSE GRIDS Energy Planning tool and applied here for the analyses.</w:t>
      </w:r>
    </w:p>
    <w:p w14:paraId="36519E43" w14:textId="77777777" w:rsidR="002E3964" w:rsidRPr="0037123F" w:rsidRDefault="002E3964" w:rsidP="00E8522B">
      <w:pPr>
        <w:spacing w:line="240" w:lineRule="auto"/>
        <w:jc w:val="center"/>
      </w:pPr>
      <w:r w:rsidRPr="0037123F">
        <w:rPr>
          <w:noProof/>
          <w:lang w:eastAsia="en-GB"/>
        </w:rPr>
        <w:lastRenderedPageBreak/>
        <w:drawing>
          <wp:inline distT="0" distB="0" distL="0" distR="0" wp14:anchorId="3D7D8829" wp14:editId="08468905">
            <wp:extent cx="4680000" cy="2807610"/>
            <wp:effectExtent l="0" t="0" r="6350" b="0"/>
            <wp:docPr id="14375926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680000" cy="2807610"/>
                    </a:xfrm>
                    <a:prstGeom prst="rect">
                      <a:avLst/>
                    </a:prstGeom>
                  </pic:spPr>
                </pic:pic>
              </a:graphicData>
            </a:graphic>
          </wp:inline>
        </w:drawing>
      </w:r>
    </w:p>
    <w:p w14:paraId="74312E27" w14:textId="523ADCDF" w:rsidR="002E3964" w:rsidRPr="0037123F" w:rsidRDefault="002E3964" w:rsidP="00DF6E37">
      <w:pPr>
        <w:pStyle w:val="Caption"/>
        <w:jc w:val="center"/>
      </w:pPr>
      <w:bookmarkStart w:id="37" w:name="_Ref29973896"/>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8</w:t>
      </w:r>
      <w:r w:rsidRPr="0037123F">
        <w:fldChar w:fldCharType="end"/>
      </w:r>
      <w:bookmarkEnd w:id="37"/>
      <w:r w:rsidRPr="0037123F">
        <w:t xml:space="preserve">: Monthly distribution of PV electricity production in Osimo (data for a 1 </w:t>
      </w:r>
      <w:proofErr w:type="spellStart"/>
      <w:r w:rsidRPr="0037123F">
        <w:t>kWp</w:t>
      </w:r>
      <w:proofErr w:type="spellEnd"/>
      <w:r w:rsidRPr="0037123F">
        <w:t xml:space="preserve"> plant</w:t>
      </w:r>
      <w:r w:rsidR="00332F86" w:rsidRPr="0037123F">
        <w:t>)</w:t>
      </w:r>
      <w:r w:rsidR="0096650B" w:rsidRPr="0037123F">
        <w:t>.</w:t>
      </w:r>
    </w:p>
    <w:p w14:paraId="1DC488C1" w14:textId="77777777" w:rsidR="002E3964" w:rsidRPr="0037123F" w:rsidRDefault="002E3964" w:rsidP="00E8522B">
      <w:pPr>
        <w:spacing w:line="240" w:lineRule="auto"/>
        <w:jc w:val="center"/>
      </w:pPr>
      <w:r w:rsidRPr="0037123F">
        <w:rPr>
          <w:noProof/>
          <w:lang w:eastAsia="en-GB"/>
        </w:rPr>
        <w:drawing>
          <wp:inline distT="0" distB="0" distL="0" distR="0" wp14:anchorId="2F732F34" wp14:editId="50534AFB">
            <wp:extent cx="4680000" cy="2861834"/>
            <wp:effectExtent l="0" t="0" r="6350" b="0"/>
            <wp:docPr id="9388026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0000" cy="2861834"/>
                    </a:xfrm>
                    <a:prstGeom prst="rect">
                      <a:avLst/>
                    </a:prstGeom>
                  </pic:spPr>
                </pic:pic>
              </a:graphicData>
            </a:graphic>
          </wp:inline>
        </w:drawing>
      </w:r>
    </w:p>
    <w:p w14:paraId="17BF0DE3" w14:textId="069A717F" w:rsidR="002E3964" w:rsidRPr="0037123F" w:rsidRDefault="002E3964" w:rsidP="00DF6E37">
      <w:pPr>
        <w:pStyle w:val="Caption"/>
        <w:jc w:val="center"/>
      </w:pPr>
      <w:bookmarkStart w:id="38" w:name="_Ref2997390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9</w:t>
      </w:r>
      <w:r w:rsidRPr="0037123F">
        <w:fldChar w:fldCharType="end"/>
      </w:r>
      <w:bookmarkEnd w:id="38"/>
      <w:r w:rsidRPr="0037123F">
        <w:t xml:space="preserve">: Hourly distribution of PV electricity production in Osimo (data for a 1 </w:t>
      </w:r>
      <w:proofErr w:type="spellStart"/>
      <w:r w:rsidRPr="0037123F">
        <w:t>kWp</w:t>
      </w:r>
      <w:proofErr w:type="spellEnd"/>
      <w:r w:rsidRPr="0037123F">
        <w:t xml:space="preserve"> plant)</w:t>
      </w:r>
      <w:r w:rsidR="0096650B" w:rsidRPr="0037123F">
        <w:t>.</w:t>
      </w:r>
    </w:p>
    <w:p w14:paraId="178472AB" w14:textId="0983C5DA" w:rsidR="002E3964" w:rsidRPr="0037123F" w:rsidRDefault="002E3964">
      <w:pPr>
        <w:pStyle w:val="Heading3"/>
        <w:tabs>
          <w:tab w:val="clear" w:pos="720"/>
          <w:tab w:val="num" w:pos="1429"/>
        </w:tabs>
      </w:pPr>
      <w:bookmarkStart w:id="39" w:name="_Toc83133604"/>
      <w:bookmarkStart w:id="40" w:name="_Toc86149961"/>
      <w:r w:rsidRPr="0037123F">
        <w:t>Hydropower</w:t>
      </w:r>
      <w:bookmarkEnd w:id="39"/>
      <w:bookmarkEnd w:id="40"/>
    </w:p>
    <w:p w14:paraId="4F2FBC3F" w14:textId="052355B2" w:rsidR="002E3964" w:rsidRPr="0037123F" w:rsidRDefault="002E3964" w:rsidP="00E8522B">
      <w:pPr>
        <w:spacing w:line="240" w:lineRule="auto"/>
      </w:pPr>
      <w:r w:rsidRPr="0037123F">
        <w:t>According to 2018 data reported by “</w:t>
      </w:r>
      <w:proofErr w:type="spellStart"/>
      <w:r w:rsidRPr="0037123F">
        <w:t>Comuni</w:t>
      </w:r>
      <w:proofErr w:type="spellEnd"/>
      <w:r w:rsidRPr="0037123F">
        <w:t xml:space="preserve"> </w:t>
      </w:r>
      <w:proofErr w:type="spellStart"/>
      <w:r w:rsidRPr="0037123F">
        <w:t>Rinnovabili</w:t>
      </w:r>
      <w:proofErr w:type="spellEnd"/>
      <w:r w:rsidRPr="0037123F">
        <w:t>”</w:t>
      </w:r>
      <w:r w:rsidR="008037C7" w:rsidRPr="0037123F">
        <w:t xml:space="preserve"> </w:t>
      </w:r>
      <w:r w:rsidRPr="0037123F">
        <w:fldChar w:fldCharType="begin" w:fldLock="1"/>
      </w:r>
      <w:r w:rsidR="004F77DA">
        <w:instrText>ADDIN CSL_CITATION {"citationItems":[{"id":"ITEM-1","itemData":{"URL":"http://www.comunirinnovabili.it/wp-content/uploads/2018/12/Comuni-Rinnovabili-Marche.pdf","author":[{"dropping-particle":"","family":"Legambiente","given":"","non-dropping-particle":"","parse-names":false,"suffix":""}],"id":"ITEM-1","issued":{"date-parts":[["2018"]]},"title":"Comuni Rinnovabili - Marche","type":"webpage"},"uris":["http://www.mendeley.com/documents/?uuid=57ccd927-7b36-45fb-8718-943453b186bf","http://www.mendeley.com/documents/?uuid=29daa9bf-42f6-468a-a8bf-7f43a38229b2","http://www.mendeley.com/documents/?uuid=fc1aa4a2-be82-4c84-a238-f58db3796b33","http://www.mendeley.com/documents/?uuid=088cef7a-c290-4dbd-9ae0-2b0d3415a585"]}],"mendeley":{"formattedCitation":"[6]","plainTextFormattedCitation":"[6]","previouslyFormattedCitation":"[5]"},"properties":{"noteIndex":0},"schema":"https://github.com/citation-style-language/schema/raw/master/csl-citation.json"}</w:instrText>
      </w:r>
      <w:r w:rsidRPr="0037123F">
        <w:fldChar w:fldCharType="separate"/>
      </w:r>
      <w:r w:rsidR="004F77DA" w:rsidRPr="004F77DA">
        <w:rPr>
          <w:noProof/>
        </w:rPr>
        <w:t>[6]</w:t>
      </w:r>
      <w:r w:rsidRPr="0037123F">
        <w:fldChar w:fldCharType="end"/>
      </w:r>
      <w:r w:rsidRPr="0037123F">
        <w:t>, only one hydropower plant is currently present in Osimo Municipality</w:t>
      </w:r>
      <w:r w:rsidR="00332F86" w:rsidRPr="0037123F">
        <w:t xml:space="preserve"> with a </w:t>
      </w:r>
      <w:r w:rsidRPr="0037123F">
        <w:t>capacity</w:t>
      </w:r>
      <w:r w:rsidR="00332F86" w:rsidRPr="0037123F">
        <w:t xml:space="preserve"> of 126 kW</w:t>
      </w:r>
      <w:r w:rsidRPr="0037123F">
        <w:t>. No data regarding the electricity production of this plant are available, nei</w:t>
      </w:r>
      <w:r w:rsidR="00F30C71" w:rsidRPr="0037123F">
        <w:t xml:space="preserve">ther annual nor </w:t>
      </w:r>
      <w:r w:rsidRPr="0037123F">
        <w:t xml:space="preserve">monthly or hourly </w:t>
      </w:r>
      <w:r w:rsidR="00F30C71" w:rsidRPr="0037123F">
        <w:t>data. However,</w:t>
      </w:r>
      <w:r w:rsidRPr="0037123F">
        <w:t xml:space="preserve"> based on the size and type of plant, it can be estimated that an annual production of at least 250 MWh/y of electricity could be achieved.</w:t>
      </w:r>
    </w:p>
    <w:p w14:paraId="5BEA62E9" w14:textId="77777777" w:rsidR="002E3964" w:rsidRPr="0037123F" w:rsidRDefault="002E3964" w:rsidP="00DF6E37">
      <w:pPr>
        <w:pStyle w:val="Heading2"/>
        <w:spacing w:line="240" w:lineRule="auto"/>
      </w:pPr>
      <w:bookmarkStart w:id="41" w:name="_Toc83133606"/>
      <w:bookmarkStart w:id="42" w:name="_Toc86149962"/>
      <w:r w:rsidRPr="0037123F">
        <w:t>Renewable energy potentials</w:t>
      </w:r>
      <w:bookmarkEnd w:id="41"/>
      <w:bookmarkEnd w:id="42"/>
    </w:p>
    <w:p w14:paraId="49E16D18" w14:textId="684E711E" w:rsidR="002E3964" w:rsidRPr="0037123F" w:rsidRDefault="002E3964" w:rsidP="00E8522B">
      <w:pPr>
        <w:spacing w:line="240" w:lineRule="auto"/>
      </w:pPr>
      <w:r w:rsidRPr="0037123F">
        <w:t>In this section the potential for implementation of additional renewable energy resources</w:t>
      </w:r>
      <w:r w:rsidR="000675B6" w:rsidRPr="0037123F">
        <w:t>, in terms of t</w:t>
      </w:r>
      <w:r w:rsidRPr="0037123F">
        <w:t>echnical potential limited by geography</w:t>
      </w:r>
      <w:r w:rsidR="000675B6" w:rsidRPr="0037123F">
        <w:t xml:space="preserve"> and not by other constraints</w:t>
      </w:r>
      <w:r w:rsidRPr="0037123F">
        <w:t xml:space="preserve">. </w:t>
      </w:r>
    </w:p>
    <w:p w14:paraId="6823137F" w14:textId="77777777" w:rsidR="002E3964" w:rsidRPr="0037123F" w:rsidRDefault="002E3964" w:rsidP="00DF6E37">
      <w:pPr>
        <w:pStyle w:val="Heading3"/>
        <w:tabs>
          <w:tab w:val="clear" w:pos="720"/>
          <w:tab w:val="num" w:pos="1429"/>
        </w:tabs>
      </w:pPr>
      <w:bookmarkStart w:id="43" w:name="_Toc83133607"/>
      <w:bookmarkStart w:id="44" w:name="_Ref83988713"/>
      <w:bookmarkStart w:id="45" w:name="_Toc86149963"/>
      <w:r w:rsidRPr="0037123F">
        <w:lastRenderedPageBreak/>
        <w:t>Wind</w:t>
      </w:r>
      <w:bookmarkEnd w:id="43"/>
      <w:bookmarkEnd w:id="44"/>
      <w:bookmarkEnd w:id="45"/>
    </w:p>
    <w:p w14:paraId="24AFF0EA" w14:textId="7B5027B3" w:rsidR="002E3964" w:rsidRPr="0037123F" w:rsidRDefault="002E3964" w:rsidP="00E8522B">
      <w:pPr>
        <w:spacing w:line="240" w:lineRule="auto"/>
      </w:pPr>
      <w:r w:rsidRPr="0037123F">
        <w:t xml:space="preserve">Hourly data </w:t>
      </w:r>
      <w:r w:rsidR="00F30C71" w:rsidRPr="0037123F">
        <w:t xml:space="preserve">are </w:t>
      </w:r>
      <w:r w:rsidRPr="0037123F">
        <w:t>taken from the NASA Modern-Era Retrospective Analysis for Research and Applications (MERRA-2)</w:t>
      </w:r>
      <w:r w:rsidR="0096650B" w:rsidRPr="0037123F">
        <w:t xml:space="preserve"> </w:t>
      </w:r>
      <w:r w:rsidRPr="0037123F">
        <w:fldChar w:fldCharType="begin" w:fldLock="1"/>
      </w:r>
      <w:r w:rsidR="004F77DA">
        <w:instrText>ADDIN CSL_CITATION {"citationItems":[{"id":"ITEM-1","itemData":{"URL":"https://gmao.gsfc.nasa.gov/reanalysis/MERRA-2/","author":[{"dropping-particle":"","family":"NASA","given":"","non-dropping-particle":"","parse-names":false,"suffix":""}],"id":"ITEM-1","issued":{"date-parts":[["2021"]]},"title":"MERRA-2","type":"webpage"},"uris":["http://www.mendeley.com/documents/?uuid=1f069da3-0897-42d6-87b9-2daa6cf71d9c","http://www.mendeley.com/documents/?uuid=b814e95c-c328-42d5-9667-1b63a13567f1","http://www.mendeley.com/documents/?uuid=931656ea-8722-4292-a4e1-4ac449394b19","http://www.mendeley.com/documents/?uuid=e250cce1-c017-4ce4-aeab-608164152ece"]}],"mendeley":{"formattedCitation":"[8]","plainTextFormattedCitation":"[8]","previouslyFormattedCitation":"[7]"},"properties":{"noteIndex":0},"schema":"https://github.com/citation-style-language/schema/raw/master/csl-citation.json"}</w:instrText>
      </w:r>
      <w:r w:rsidRPr="0037123F">
        <w:fldChar w:fldCharType="separate"/>
      </w:r>
      <w:r w:rsidR="004F77DA" w:rsidRPr="004F77DA">
        <w:rPr>
          <w:noProof/>
        </w:rPr>
        <w:t>[8]</w:t>
      </w:r>
      <w:r w:rsidRPr="0037123F">
        <w:fldChar w:fldCharType="end"/>
      </w:r>
      <w:r w:rsidRPr="0037123F">
        <w:t xml:space="preserve"> regarding wind speed in Osimo are presented in </w:t>
      </w:r>
      <w:r w:rsidRPr="0037123F">
        <w:fldChar w:fldCharType="begin"/>
      </w:r>
      <w:r w:rsidRPr="0037123F">
        <w:instrText xml:space="preserve"> REF _Ref29974159 \h </w:instrText>
      </w:r>
      <w:r w:rsidR="00A04E78">
        <w:instrText xml:space="preserve"> \* MERGEFORMAT </w:instrText>
      </w:r>
      <w:r w:rsidRPr="0037123F">
        <w:fldChar w:fldCharType="separate"/>
      </w:r>
      <w:r w:rsidR="00EA7F62" w:rsidRPr="0037123F">
        <w:t xml:space="preserve">Figure </w:t>
      </w:r>
      <w:r w:rsidR="00EA7F62" w:rsidRPr="0037123F">
        <w:rPr>
          <w:noProof/>
        </w:rPr>
        <w:t>10</w:t>
      </w:r>
      <w:r w:rsidRPr="0037123F">
        <w:fldChar w:fldCharType="end"/>
      </w:r>
      <w:r w:rsidRPr="0037123F">
        <w:t xml:space="preserve">. Based on these values and the characteristic curve of a suitable market-available wind </w:t>
      </w:r>
      <w:r w:rsidR="00501B8C" w:rsidRPr="0037123F">
        <w:t>turbine</w:t>
      </w:r>
      <w:r w:rsidRPr="0037123F">
        <w:t xml:space="preserve">, the website </w:t>
      </w:r>
      <w:proofErr w:type="spellStart"/>
      <w:r w:rsidRPr="0037123F">
        <w:t>renewables.ninja</w:t>
      </w:r>
      <w:proofErr w:type="spellEnd"/>
      <w:r w:rsidRPr="0037123F">
        <w:t xml:space="preserve"> </w:t>
      </w:r>
      <w:r w:rsidRPr="0037123F">
        <w:fldChar w:fldCharType="begin" w:fldLock="1"/>
      </w:r>
      <w:r w:rsidR="004F77DA">
        <w:instrText>ADDIN CSL_CITATION {"citationItems":[{"id":"ITEM-1","itemData":{"URL":"https://www.renewables.ninja/","author":[{"dropping-particle":"","family":"Pfenninger","given":"Stefan","non-dropping-particle":"","parse-names":false,"suffix":""},{"dropping-particle":"","family":"Staffell","given":"Iain","non-dropping-particle":"","parse-names":false,"suffix":""}],"id":"ITEM-1","issued":{"date-parts":[["2021"]]},"title":"Renewables.ninja","type":"webpage"},"uris":["http://www.mendeley.com/documents/?uuid=5151491d-d378-45de-9176-07c78e6290e9","http://www.mendeley.com/documents/?uuid=7382444f-63ee-43c3-9022-7fe4ba51f3f6","http://www.mendeley.com/documents/?uuid=8146f032-0274-45fd-ad9b-db20483319a2","http://www.mendeley.com/documents/?uuid=fb965438-8588-4277-9f8c-80f3ce554b4c"]}],"mendeley":{"formattedCitation":"[9]","plainTextFormattedCitation":"[9]","previouslyFormattedCitation":"[8]"},"properties":{"noteIndex":0},"schema":"https://github.com/citation-style-language/schema/raw/master/csl-citation.json"}</w:instrText>
      </w:r>
      <w:r w:rsidRPr="0037123F">
        <w:fldChar w:fldCharType="separate"/>
      </w:r>
      <w:r w:rsidR="004F77DA" w:rsidRPr="004F77DA">
        <w:rPr>
          <w:noProof/>
        </w:rPr>
        <w:t>[9]</w:t>
      </w:r>
      <w:r w:rsidRPr="0037123F">
        <w:fldChar w:fldCharType="end"/>
      </w:r>
      <w:r w:rsidRPr="0037123F">
        <w:t xml:space="preserve"> generated the hourly power generation curve presented in </w:t>
      </w:r>
      <w:r w:rsidRPr="0037123F">
        <w:fldChar w:fldCharType="begin"/>
      </w:r>
      <w:r w:rsidRPr="0037123F">
        <w:instrText xml:space="preserve"> REF _Ref29974448 \h </w:instrText>
      </w:r>
      <w:r w:rsidR="00A04E78">
        <w:instrText xml:space="preserve"> \* MERGEFORMAT </w:instrText>
      </w:r>
      <w:r w:rsidRPr="0037123F">
        <w:fldChar w:fldCharType="separate"/>
      </w:r>
      <w:r w:rsidR="00EA7F62" w:rsidRPr="0037123F">
        <w:t xml:space="preserve">Figure </w:t>
      </w:r>
      <w:r w:rsidR="00EA7F62" w:rsidRPr="0037123F">
        <w:rPr>
          <w:noProof/>
        </w:rPr>
        <w:t>11</w:t>
      </w:r>
      <w:r w:rsidRPr="0037123F">
        <w:fldChar w:fldCharType="end"/>
      </w:r>
      <w:r w:rsidRPr="0037123F">
        <w:t>.</w:t>
      </w:r>
      <w:r w:rsidR="00EC24F3" w:rsidRPr="0037123F">
        <w:t xml:space="preserve"> This is the same approach with is also internalised in the MUSE GRIDS Energy Planning Tool</w:t>
      </w:r>
      <w:r w:rsidR="000E3ADA" w:rsidRPr="0037123F">
        <w:t>, though here applied exogenously.</w:t>
      </w:r>
    </w:p>
    <w:p w14:paraId="0CBA0B91" w14:textId="77777777" w:rsidR="002E3964" w:rsidRPr="0037123F" w:rsidRDefault="002E3964" w:rsidP="00E8522B">
      <w:pPr>
        <w:spacing w:line="240" w:lineRule="auto"/>
        <w:jc w:val="center"/>
      </w:pPr>
      <w:r w:rsidRPr="0037123F">
        <w:rPr>
          <w:noProof/>
          <w:lang w:eastAsia="en-GB"/>
        </w:rPr>
        <w:drawing>
          <wp:inline distT="0" distB="0" distL="0" distR="0" wp14:anchorId="5C434834" wp14:editId="72ECCE0C">
            <wp:extent cx="4860000" cy="3120438"/>
            <wp:effectExtent l="0" t="0" r="0" b="3810"/>
            <wp:docPr id="11003050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6">
                      <a:extLst>
                        <a:ext uri="{28A0092B-C50C-407E-A947-70E740481C1C}">
                          <a14:useLocalDpi xmlns:a14="http://schemas.microsoft.com/office/drawing/2010/main" val="0"/>
                        </a:ext>
                      </a:extLst>
                    </a:blip>
                    <a:stretch>
                      <a:fillRect/>
                    </a:stretch>
                  </pic:blipFill>
                  <pic:spPr>
                    <a:xfrm>
                      <a:off x="0" y="0"/>
                      <a:ext cx="4860000" cy="3120438"/>
                    </a:xfrm>
                    <a:prstGeom prst="rect">
                      <a:avLst/>
                    </a:prstGeom>
                  </pic:spPr>
                </pic:pic>
              </a:graphicData>
            </a:graphic>
          </wp:inline>
        </w:drawing>
      </w:r>
    </w:p>
    <w:p w14:paraId="585A62E3" w14:textId="79BF113B" w:rsidR="002E3964" w:rsidRPr="0037123F" w:rsidRDefault="002E3964" w:rsidP="00DF6E37">
      <w:pPr>
        <w:pStyle w:val="Caption"/>
        <w:jc w:val="center"/>
      </w:pPr>
      <w:bookmarkStart w:id="46" w:name="_Ref2997415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0</w:t>
      </w:r>
      <w:r w:rsidRPr="0037123F">
        <w:fldChar w:fldCharType="end"/>
      </w:r>
      <w:bookmarkEnd w:id="46"/>
      <w:r w:rsidRPr="0037123F">
        <w:t>: Hourly distribution of wind speed at 80 m height in Osimo</w:t>
      </w:r>
      <w:r w:rsidR="00501B8C" w:rsidRPr="0037123F">
        <w:t>.</w:t>
      </w:r>
    </w:p>
    <w:p w14:paraId="1E90748F" w14:textId="77777777" w:rsidR="002E3964" w:rsidRPr="0037123F" w:rsidRDefault="002E3964" w:rsidP="00E8522B">
      <w:pPr>
        <w:spacing w:line="240" w:lineRule="auto"/>
        <w:jc w:val="center"/>
      </w:pPr>
      <w:r w:rsidRPr="0037123F">
        <w:rPr>
          <w:noProof/>
          <w:lang w:eastAsia="en-GB"/>
        </w:rPr>
        <w:drawing>
          <wp:inline distT="0" distB="0" distL="0" distR="0" wp14:anchorId="56947843" wp14:editId="76222882">
            <wp:extent cx="4860000" cy="3120438"/>
            <wp:effectExtent l="0" t="0" r="0" b="3810"/>
            <wp:docPr id="11979087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860000" cy="3120438"/>
                    </a:xfrm>
                    <a:prstGeom prst="rect">
                      <a:avLst/>
                    </a:prstGeom>
                  </pic:spPr>
                </pic:pic>
              </a:graphicData>
            </a:graphic>
          </wp:inline>
        </w:drawing>
      </w:r>
    </w:p>
    <w:p w14:paraId="26D4607A" w14:textId="3987BCF2" w:rsidR="002E3964" w:rsidRPr="0037123F" w:rsidRDefault="002E3964" w:rsidP="00DF6E37">
      <w:pPr>
        <w:pStyle w:val="Caption"/>
        <w:jc w:val="center"/>
      </w:pPr>
      <w:bookmarkStart w:id="47" w:name="_Ref29974448"/>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1</w:t>
      </w:r>
      <w:r w:rsidRPr="0037123F">
        <w:fldChar w:fldCharType="end"/>
      </w:r>
      <w:bookmarkEnd w:id="47"/>
      <w:r w:rsidRPr="0037123F">
        <w:t>: Hourly distribution of wind electricity production in Osimo (data for a 1 MWp plant)</w:t>
      </w:r>
      <w:r w:rsidR="00501B8C" w:rsidRPr="0037123F">
        <w:t>.</w:t>
      </w:r>
    </w:p>
    <w:p w14:paraId="3C85E995" w14:textId="7346436D" w:rsidR="002E3964" w:rsidRPr="0037123F" w:rsidRDefault="002E3964" w:rsidP="00E8522B">
      <w:pPr>
        <w:spacing w:line="240" w:lineRule="auto"/>
      </w:pPr>
      <w:r w:rsidRPr="0037123F">
        <w:lastRenderedPageBreak/>
        <w:t>Data regarding wind speed are in line with those reported by the Global Wind Atlas</w:t>
      </w:r>
      <w:r w:rsidR="00501B8C" w:rsidRPr="0037123F">
        <w:t xml:space="preserve"> </w:t>
      </w:r>
      <w:r w:rsidRPr="0037123F">
        <w:fldChar w:fldCharType="begin" w:fldLock="1"/>
      </w:r>
      <w:r w:rsidR="004F77DA">
        <w:instrText>ADDIN CSL_CITATION {"citationItems":[{"id":"ITEM-1","itemData":{"URL":"https://globalwindatlas.info/","author":[{"dropping-particle":"","family":"University","given":"Danish Technical","non-dropping-particle":"","parse-names":false,"suffix":""},{"dropping-particle":"","family":"Group","given":"The World Bank","non-dropping-particle":"","parse-names":false,"suffix":""}],"id":"ITEM-1","issued":{"date-parts":[["2018"]]},"title":"Global Wind Atlas","type":"webpage"},"uris":["http://www.mendeley.com/documents/?uuid=c2f97951-a81b-4562-8fbe-16ef2200822c"]}],"mendeley":{"formattedCitation":"[10]","plainTextFormattedCitation":"[10]","previouslyFormattedCitation":"[9]"},"properties":{"noteIndex":0},"schema":"https://github.com/citation-style-language/schema/raw/master/csl-citation.json"}</w:instrText>
      </w:r>
      <w:r w:rsidRPr="0037123F">
        <w:fldChar w:fldCharType="separate"/>
      </w:r>
      <w:r w:rsidR="004F77DA" w:rsidRPr="004F77DA">
        <w:rPr>
          <w:noProof/>
        </w:rPr>
        <w:t>[10]</w:t>
      </w:r>
      <w:r w:rsidRPr="0037123F">
        <w:fldChar w:fldCharType="end"/>
      </w:r>
      <w:r w:rsidRPr="0037123F">
        <w:t xml:space="preserve">, presented in </w:t>
      </w:r>
      <w:r w:rsidRPr="0037123F">
        <w:fldChar w:fldCharType="begin"/>
      </w:r>
      <w:r w:rsidRPr="0037123F">
        <w:instrText xml:space="preserve"> REF _Ref29975009 \h </w:instrText>
      </w:r>
      <w:r w:rsidR="00A04E78">
        <w:instrText xml:space="preserve"> \* MERGEFORMAT </w:instrText>
      </w:r>
      <w:r w:rsidRPr="0037123F">
        <w:fldChar w:fldCharType="separate"/>
      </w:r>
      <w:r w:rsidR="00EA7F62" w:rsidRPr="0037123F">
        <w:t xml:space="preserve">Figure </w:t>
      </w:r>
      <w:r w:rsidR="00EA7F62" w:rsidRPr="0037123F">
        <w:rPr>
          <w:noProof/>
        </w:rPr>
        <w:t>12</w:t>
      </w:r>
      <w:r w:rsidRPr="0037123F">
        <w:fldChar w:fldCharType="end"/>
      </w:r>
      <w:r w:rsidRPr="0037123F">
        <w:t>, which show an average wind speed of 5.5-6.0 m/s</w:t>
      </w:r>
      <w:r w:rsidR="00332F86" w:rsidRPr="0037123F">
        <w:t>.</w:t>
      </w:r>
      <w:r w:rsidRPr="0037123F">
        <w:t xml:space="preserve"> </w:t>
      </w:r>
      <w:r w:rsidRPr="0037123F">
        <w:fldChar w:fldCharType="begin"/>
      </w:r>
      <w:r w:rsidRPr="0037123F">
        <w:instrText xml:space="preserve"> REF _Ref29975063 \h </w:instrText>
      </w:r>
      <w:r w:rsidR="00A04E78">
        <w:instrText xml:space="preserve"> \* MERGEFORMAT </w:instrText>
      </w:r>
      <w:r w:rsidRPr="0037123F">
        <w:fldChar w:fldCharType="separate"/>
      </w:r>
      <w:r w:rsidR="00EA7F62" w:rsidRPr="0037123F">
        <w:t xml:space="preserve">Figure </w:t>
      </w:r>
      <w:r w:rsidR="00EA7F62" w:rsidRPr="0037123F">
        <w:rPr>
          <w:noProof/>
        </w:rPr>
        <w:t>13</w:t>
      </w:r>
      <w:r w:rsidRPr="0037123F">
        <w:fldChar w:fldCharType="end"/>
      </w:r>
      <w:r w:rsidRPr="0037123F">
        <w:t xml:space="preserve"> presents the wind frequency rose for</w:t>
      </w:r>
      <w:r w:rsidR="00332F86" w:rsidRPr="0037123F">
        <w:t xml:space="preserve"> the</w:t>
      </w:r>
      <w:r w:rsidRPr="0037123F">
        <w:t xml:space="preserve"> Osimo area, where it can be noticed that wind is gene</w:t>
      </w:r>
      <w:r w:rsidR="007D3F29" w:rsidRPr="0037123F">
        <w:t>rally oriented along North-West</w:t>
      </w:r>
      <w:r w:rsidRPr="0037123F">
        <w:t>/South-East direction.</w:t>
      </w:r>
    </w:p>
    <w:p w14:paraId="785EDAFB" w14:textId="77777777" w:rsidR="002E3964" w:rsidRPr="0037123F" w:rsidRDefault="002E3964" w:rsidP="00E8522B">
      <w:pPr>
        <w:spacing w:line="240" w:lineRule="auto"/>
        <w:jc w:val="center"/>
      </w:pPr>
      <w:r w:rsidRPr="0037123F">
        <w:rPr>
          <w:noProof/>
          <w:lang w:eastAsia="en-GB"/>
        </w:rPr>
        <w:drawing>
          <wp:inline distT="0" distB="0" distL="0" distR="0" wp14:anchorId="76920BF3" wp14:editId="5BE16715">
            <wp:extent cx="5021565" cy="3240000"/>
            <wp:effectExtent l="0" t="0" r="8255" b="0"/>
            <wp:docPr id="2762545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021565" cy="3240000"/>
                    </a:xfrm>
                    <a:prstGeom prst="rect">
                      <a:avLst/>
                    </a:prstGeom>
                  </pic:spPr>
                </pic:pic>
              </a:graphicData>
            </a:graphic>
          </wp:inline>
        </w:drawing>
      </w:r>
      <w:r w:rsidRPr="0037123F">
        <w:rPr>
          <w:noProof/>
          <w:lang w:eastAsia="en-GB"/>
        </w:rPr>
        <w:drawing>
          <wp:inline distT="0" distB="0" distL="0" distR="0" wp14:anchorId="713C6991" wp14:editId="35AAD0D2">
            <wp:extent cx="337500" cy="3240000"/>
            <wp:effectExtent l="0" t="0" r="5715" b="0"/>
            <wp:docPr id="3154325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337500" cy="3240000"/>
                    </a:xfrm>
                    <a:prstGeom prst="rect">
                      <a:avLst/>
                    </a:prstGeom>
                  </pic:spPr>
                </pic:pic>
              </a:graphicData>
            </a:graphic>
          </wp:inline>
        </w:drawing>
      </w:r>
    </w:p>
    <w:p w14:paraId="6A03D7ED" w14:textId="013D82F4" w:rsidR="002E3964" w:rsidRPr="0037123F" w:rsidRDefault="002E3964" w:rsidP="00DF6E37">
      <w:pPr>
        <w:pStyle w:val="Caption"/>
        <w:jc w:val="center"/>
      </w:pPr>
      <w:bookmarkStart w:id="48" w:name="_Ref2997500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2</w:t>
      </w:r>
      <w:r w:rsidRPr="0037123F">
        <w:fldChar w:fldCharType="end"/>
      </w:r>
      <w:bookmarkEnd w:id="48"/>
      <w:r w:rsidRPr="0037123F">
        <w:t xml:space="preserve">: Map of average wind speed map for </w:t>
      </w:r>
      <w:r w:rsidR="00501B8C" w:rsidRPr="0037123F">
        <w:t xml:space="preserve">the </w:t>
      </w:r>
      <w:r w:rsidRPr="0037123F">
        <w:t>Osimo area</w:t>
      </w:r>
      <w:r w:rsidR="002D79BB" w:rsidRPr="0037123F">
        <w:t xml:space="preserve"> </w:t>
      </w:r>
      <w:r w:rsidR="002D79BB" w:rsidRPr="0037123F">
        <w:fldChar w:fldCharType="begin" w:fldLock="1"/>
      </w:r>
      <w:r w:rsidR="004F77DA">
        <w:instrText>ADDIN CSL_CITATION {"citationItems":[{"id":"ITEM-1","itemData":{"URL":"https://globalwindatlas.info/","author":[{"dropping-particle":"","family":"University","given":"Danish Technical","non-dropping-particle":"","parse-names":false,"suffix":""},{"dropping-particle":"","family":"Group","given":"The World Bank","non-dropping-particle":"","parse-names":false,"suffix":""}],"id":"ITEM-1","issued":{"date-parts":[["2018"]]},"title":"Global Wind Atlas","type":"webpage"},"uris":["http://www.mendeley.com/documents/?uuid=c2f97951-a81b-4562-8fbe-16ef2200822c"]}],"mendeley":{"formattedCitation":"[10]","plainTextFormattedCitation":"[10]","previouslyFormattedCitation":"[9]"},"properties":{"noteIndex":0},"schema":"https://github.com/citation-style-language/schema/raw/master/csl-citation.json"}</w:instrText>
      </w:r>
      <w:r w:rsidR="002D79BB" w:rsidRPr="0037123F">
        <w:fldChar w:fldCharType="separate"/>
      </w:r>
      <w:r w:rsidR="004F77DA" w:rsidRPr="004F77DA">
        <w:rPr>
          <w:i w:val="0"/>
          <w:noProof/>
        </w:rPr>
        <w:t>[10]</w:t>
      </w:r>
      <w:r w:rsidR="002D79BB" w:rsidRPr="0037123F">
        <w:fldChar w:fldCharType="end"/>
      </w:r>
      <w:r w:rsidR="00501B8C" w:rsidRPr="0037123F">
        <w:t>.</w:t>
      </w:r>
    </w:p>
    <w:p w14:paraId="307F8BF8" w14:textId="77777777" w:rsidR="002E3964" w:rsidRPr="0037123F" w:rsidRDefault="002E3964" w:rsidP="00E8522B">
      <w:pPr>
        <w:spacing w:line="240" w:lineRule="auto"/>
        <w:jc w:val="center"/>
      </w:pPr>
      <w:r w:rsidRPr="0037123F">
        <w:rPr>
          <w:noProof/>
          <w:lang w:eastAsia="en-GB"/>
        </w:rPr>
        <w:drawing>
          <wp:inline distT="0" distB="0" distL="0" distR="0" wp14:anchorId="7519C68D" wp14:editId="5E103860">
            <wp:extent cx="2183262" cy="2160000"/>
            <wp:effectExtent l="0" t="0" r="7620" b="0"/>
            <wp:docPr id="2809580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rotWithShape="1">
                    <a:blip r:embed="rId30">
                      <a:extLst>
                        <a:ext uri="{28A0092B-C50C-407E-A947-70E740481C1C}">
                          <a14:useLocalDpi xmlns:a14="http://schemas.microsoft.com/office/drawing/2010/main" val="0"/>
                        </a:ext>
                      </a:extLst>
                    </a:blip>
                    <a:srcRect l="24411" t="4205" r="25614" b="4661"/>
                    <a:stretch/>
                  </pic:blipFill>
                  <pic:spPr bwMode="auto">
                    <a:xfrm>
                      <a:off x="0" y="0"/>
                      <a:ext cx="2183262" cy="2160000"/>
                    </a:xfrm>
                    <a:prstGeom prst="rect">
                      <a:avLst/>
                    </a:prstGeom>
                    <a:ln>
                      <a:noFill/>
                    </a:ln>
                    <a:extLst>
                      <a:ext uri="{53640926-AAD7-44D8-BBD7-CCE9431645EC}">
                        <a14:shadowObscured xmlns:a14="http://schemas.microsoft.com/office/drawing/2010/main"/>
                      </a:ext>
                    </a:extLst>
                  </pic:spPr>
                </pic:pic>
              </a:graphicData>
            </a:graphic>
          </wp:inline>
        </w:drawing>
      </w:r>
    </w:p>
    <w:p w14:paraId="28298003" w14:textId="2F3925D4" w:rsidR="002E3964" w:rsidRPr="0037123F" w:rsidRDefault="002E3964" w:rsidP="00DF6E37">
      <w:pPr>
        <w:pStyle w:val="Caption"/>
        <w:jc w:val="center"/>
      </w:pPr>
      <w:bookmarkStart w:id="49" w:name="_Ref2997506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3</w:t>
      </w:r>
      <w:r w:rsidRPr="0037123F">
        <w:fldChar w:fldCharType="end"/>
      </w:r>
      <w:bookmarkEnd w:id="49"/>
      <w:r w:rsidRPr="0037123F">
        <w:t xml:space="preserve">: </w:t>
      </w:r>
      <w:r w:rsidR="00501B8C" w:rsidRPr="0037123F">
        <w:t xml:space="preserve">Annual </w:t>
      </w:r>
      <w:r w:rsidRPr="0037123F">
        <w:t>wind frequency rose for</w:t>
      </w:r>
      <w:r w:rsidR="00501B8C" w:rsidRPr="0037123F">
        <w:t xml:space="preserve"> the</w:t>
      </w:r>
      <w:r w:rsidRPr="0037123F">
        <w:t xml:space="preserve"> Osimo area</w:t>
      </w:r>
      <w:r w:rsidR="002D79BB" w:rsidRPr="0037123F">
        <w:t xml:space="preserve"> </w:t>
      </w:r>
      <w:r w:rsidR="002D79BB" w:rsidRPr="0037123F">
        <w:fldChar w:fldCharType="begin" w:fldLock="1"/>
      </w:r>
      <w:r w:rsidR="004F77DA">
        <w:instrText>ADDIN CSL_CITATION {"citationItems":[{"id":"ITEM-1","itemData":{"URL":"https://globalwindatlas.info/","author":[{"dropping-particle":"","family":"University","given":"Danish Technical","non-dropping-particle":"","parse-names":false,"suffix":""},{"dropping-particle":"","family":"Group","given":"The World Bank","non-dropping-particle":"","parse-names":false,"suffix":""}],"id":"ITEM-1","issued":{"date-parts":[["2018"]]},"title":"Global Wind Atlas","type":"webpage"},"uris":["http://www.mendeley.com/documents/?uuid=c2f97951-a81b-4562-8fbe-16ef2200822c"]}],"mendeley":{"formattedCitation":"[10]","plainTextFormattedCitation":"[10]","previouslyFormattedCitation":"[9]"},"properties":{"noteIndex":0},"schema":"https://github.com/citation-style-language/schema/raw/master/csl-citation.json"}</w:instrText>
      </w:r>
      <w:r w:rsidR="002D79BB" w:rsidRPr="0037123F">
        <w:fldChar w:fldCharType="separate"/>
      </w:r>
      <w:r w:rsidR="004F77DA" w:rsidRPr="004F77DA">
        <w:rPr>
          <w:i w:val="0"/>
          <w:noProof/>
        </w:rPr>
        <w:t>[10]</w:t>
      </w:r>
      <w:r w:rsidR="002D79BB" w:rsidRPr="0037123F">
        <w:fldChar w:fldCharType="end"/>
      </w:r>
      <w:r w:rsidR="00501B8C" w:rsidRPr="0037123F">
        <w:t>.</w:t>
      </w:r>
    </w:p>
    <w:p w14:paraId="5B20C18A" w14:textId="77777777" w:rsidR="002E3964" w:rsidRPr="0037123F" w:rsidRDefault="002E3964">
      <w:pPr>
        <w:pStyle w:val="Heading3"/>
        <w:tabs>
          <w:tab w:val="clear" w:pos="720"/>
          <w:tab w:val="num" w:pos="1429"/>
        </w:tabs>
      </w:pPr>
      <w:bookmarkStart w:id="50" w:name="_Toc83133608"/>
      <w:bookmarkStart w:id="51" w:name="_Toc86149964"/>
      <w:r w:rsidRPr="0037123F">
        <w:t>Photovoltaics</w:t>
      </w:r>
      <w:bookmarkEnd w:id="50"/>
      <w:bookmarkEnd w:id="51"/>
    </w:p>
    <w:p w14:paraId="12ADABCB" w14:textId="10AEAD4C" w:rsidR="002E3964" w:rsidRPr="0037123F" w:rsidRDefault="002E3964" w:rsidP="00E8522B">
      <w:pPr>
        <w:spacing w:line="240" w:lineRule="auto"/>
      </w:pPr>
      <w:r w:rsidRPr="0037123F">
        <w:t xml:space="preserve">As shown in section </w:t>
      </w:r>
      <w:r w:rsidRPr="0037123F">
        <w:fldChar w:fldCharType="begin"/>
      </w:r>
      <w:r w:rsidRPr="0037123F">
        <w:instrText xml:space="preserve"> REF _Ref43364925 \r \h </w:instrText>
      </w:r>
      <w:r w:rsidR="00A04E78">
        <w:instrText xml:space="preserve"> \* MERGEFORMAT </w:instrText>
      </w:r>
      <w:r w:rsidRPr="0037123F">
        <w:fldChar w:fldCharType="separate"/>
      </w:r>
      <w:r w:rsidR="00EA7F62" w:rsidRPr="0037123F">
        <w:t>2.3.4</w:t>
      </w:r>
      <w:r w:rsidRPr="0037123F">
        <w:fldChar w:fldCharType="end"/>
      </w:r>
      <w:r w:rsidRPr="0037123F">
        <w:t>, according to PVGIS</w:t>
      </w:r>
      <w:r w:rsidR="00501B8C" w:rsidRPr="0037123F">
        <w:t xml:space="preserve"> </w:t>
      </w:r>
      <w:r w:rsidRPr="0037123F">
        <w:fldChar w:fldCharType="begin" w:fldLock="1"/>
      </w:r>
      <w:r w:rsidR="004F77DA">
        <w:instrText>ADDIN CSL_CITATION {"citationItems":[{"id":"ITEM-1","itemData":{"URL":"https://ec.europa.eu/jrc/en/pvgis","author":[{"dropping-particle":"","family":"JRC European Commission","given":"","non-dropping-particle":"","parse-names":false,"suffix":""}],"id":"ITEM-1","issued":{"date-parts":[["2021"]]},"title":"PVGIS","type":"webpage"},"uris":["http://www.mendeley.com/documents/?uuid=9b4a80f2-8701-4e87-84ac-257d66b7fc6d","http://www.mendeley.com/documents/?uuid=92dd0125-767e-488f-9572-4847d4b0910c","http://www.mendeley.com/documents/?uuid=f7d5d49b-e370-4256-af09-132923168600","http://www.mendeley.com/documents/?uuid=53d95378-7274-4e8c-9c1e-8b32d699b631"]}],"mendeley":{"formattedCitation":"[7]","plainTextFormattedCitation":"[7]","previouslyFormattedCitation":"[6]"},"properties":{"noteIndex":0},"schema":"https://github.com/citation-style-language/schema/raw/master/csl-citation.json"}</w:instrText>
      </w:r>
      <w:r w:rsidRPr="0037123F">
        <w:fldChar w:fldCharType="separate"/>
      </w:r>
      <w:r w:rsidR="004F77DA" w:rsidRPr="004F77DA">
        <w:rPr>
          <w:noProof/>
        </w:rPr>
        <w:t>[7]</w:t>
      </w:r>
      <w:r w:rsidRPr="0037123F">
        <w:fldChar w:fldCharType="end"/>
      </w:r>
      <w:r w:rsidRPr="0037123F">
        <w:t xml:space="preserve"> data, the annual electricity production of a photovoltaic plant in Osimo is generally 1,300 kWh/y/</w:t>
      </w:r>
      <w:proofErr w:type="spellStart"/>
      <w:r w:rsidRPr="0037123F">
        <w:t>kWp</w:t>
      </w:r>
      <w:proofErr w:type="spellEnd"/>
      <w:r w:rsidRPr="0037123F">
        <w:t xml:space="preserve">. The monthly and hourly distribution of electricity production has already been presented in </w:t>
      </w:r>
      <w:r w:rsidRPr="0037123F">
        <w:fldChar w:fldCharType="begin"/>
      </w:r>
      <w:r w:rsidRPr="0037123F">
        <w:instrText xml:space="preserve"> REF _Ref29973896 \h </w:instrText>
      </w:r>
      <w:r w:rsidR="00A04E78">
        <w:instrText xml:space="preserve"> \* MERGEFORMAT </w:instrText>
      </w:r>
      <w:r w:rsidRPr="0037123F">
        <w:fldChar w:fldCharType="separate"/>
      </w:r>
      <w:r w:rsidR="00EA7F62" w:rsidRPr="0037123F">
        <w:t xml:space="preserve">Figure </w:t>
      </w:r>
      <w:r w:rsidR="00EA7F62" w:rsidRPr="0037123F">
        <w:rPr>
          <w:noProof/>
        </w:rPr>
        <w:t>8</w:t>
      </w:r>
      <w:r w:rsidRPr="0037123F">
        <w:fldChar w:fldCharType="end"/>
      </w:r>
      <w:r w:rsidRPr="0037123F">
        <w:t xml:space="preserve"> and </w:t>
      </w:r>
      <w:r w:rsidRPr="0037123F">
        <w:fldChar w:fldCharType="begin"/>
      </w:r>
      <w:r w:rsidRPr="0037123F">
        <w:instrText xml:space="preserve"> REF _Ref29973909 \h </w:instrText>
      </w:r>
      <w:r w:rsidR="00A04E78">
        <w:instrText xml:space="preserve"> \* MERGEFORMAT </w:instrText>
      </w:r>
      <w:r w:rsidRPr="0037123F">
        <w:fldChar w:fldCharType="separate"/>
      </w:r>
      <w:r w:rsidR="00EA7F62" w:rsidRPr="0037123F">
        <w:t xml:space="preserve">Figure </w:t>
      </w:r>
      <w:r w:rsidR="00EA7F62" w:rsidRPr="0037123F">
        <w:rPr>
          <w:noProof/>
        </w:rPr>
        <w:t>9</w:t>
      </w:r>
      <w:r w:rsidRPr="0037123F">
        <w:fldChar w:fldCharType="end"/>
      </w:r>
      <w:r w:rsidRPr="0037123F">
        <w:t>, respectively.</w:t>
      </w:r>
    </w:p>
    <w:p w14:paraId="2BA44A5D" w14:textId="77777777" w:rsidR="002E3964" w:rsidRPr="0037123F" w:rsidRDefault="002E3964" w:rsidP="00DF6E37">
      <w:pPr>
        <w:pStyle w:val="Heading3"/>
        <w:tabs>
          <w:tab w:val="clear" w:pos="720"/>
          <w:tab w:val="num" w:pos="1429"/>
        </w:tabs>
      </w:pPr>
      <w:bookmarkStart w:id="52" w:name="_Toc83133609"/>
      <w:bookmarkStart w:id="53" w:name="_Toc86149965"/>
      <w:r w:rsidRPr="0037123F">
        <w:t>Biomass</w:t>
      </w:r>
      <w:bookmarkEnd w:id="52"/>
      <w:bookmarkEnd w:id="53"/>
    </w:p>
    <w:p w14:paraId="58C58D6D" w14:textId="3175EC68" w:rsidR="002E3964" w:rsidRPr="0037123F" w:rsidRDefault="002E3964" w:rsidP="00E8522B">
      <w:pPr>
        <w:spacing w:line="240" w:lineRule="auto"/>
      </w:pPr>
      <w:r w:rsidRPr="0037123F">
        <w:t>The biomass availability is estimated based on data from Copernicus Programme Corine Land Cover</w:t>
      </w:r>
      <w:r w:rsidR="003A20C7" w:rsidRPr="0037123F">
        <w:t xml:space="preserve"> </w:t>
      </w:r>
      <w:r w:rsidRPr="0037123F">
        <w:fldChar w:fldCharType="begin" w:fldLock="1"/>
      </w:r>
      <w:r w:rsidR="004F77DA">
        <w:instrText>ADDIN CSL_CITATION {"citationItems":[{"id":"ITEM-1","itemData":{"URL":"https://land.copernicus.eu/pan-european/corine-land-cover","author":[{"dropping-particle":"","family":"Copernicus Land Monitoring Service","given":"","non-dropping-particle":"","parse-names":false,"suffix":""}],"id":"ITEM-1","issued":{"date-parts":[["2012"]]},"title":"Corine Land Cover Map","type":"webpage"},"uris":["http://www.mendeley.com/documents/?uuid=4e3075dd-81f5-480a-81b2-399d9814fc63","http://www.mendeley.com/documents/?uuid=46e00f0b-1a6e-443f-802c-f1e340a29e5e","http://www.mendeley.com/documents/?uuid=40a4ba45-3e02-4254-9ce4-edb3821e0ef1","http://www.mendeley.com/documents/?uuid=f0517f52-673d-409a-8189-ae272c3aa2b7"]}],"mendeley":{"formattedCitation":"[11]","plainTextFormattedCitation":"[11]","previouslyFormattedCitation":"[10]"},"properties":{"noteIndex":0},"schema":"https://github.com/citation-style-language/schema/raw/master/csl-citation.json"}</w:instrText>
      </w:r>
      <w:r w:rsidRPr="0037123F">
        <w:fldChar w:fldCharType="separate"/>
      </w:r>
      <w:r w:rsidR="004F77DA" w:rsidRPr="004F77DA">
        <w:rPr>
          <w:noProof/>
        </w:rPr>
        <w:t>[11]</w:t>
      </w:r>
      <w:r w:rsidRPr="0037123F">
        <w:fldChar w:fldCharType="end"/>
      </w:r>
      <w:r w:rsidRPr="0037123F">
        <w:t xml:space="preserve"> about surface and location of arable land and forests (an example of which is shown in </w:t>
      </w:r>
      <w:r w:rsidRPr="0037123F">
        <w:fldChar w:fldCharType="begin"/>
      </w:r>
      <w:r w:rsidRPr="0037123F">
        <w:instrText xml:space="preserve"> REF _Ref29979942 \h </w:instrText>
      </w:r>
      <w:r w:rsidR="00A04E78">
        <w:instrText xml:space="preserve"> \* MERGEFORMAT </w:instrText>
      </w:r>
      <w:r w:rsidRPr="0037123F">
        <w:fldChar w:fldCharType="separate"/>
      </w:r>
      <w:r w:rsidR="00EA7F62" w:rsidRPr="0037123F">
        <w:t xml:space="preserve">Figure </w:t>
      </w:r>
      <w:r w:rsidR="00EA7F62" w:rsidRPr="0037123F">
        <w:rPr>
          <w:noProof/>
        </w:rPr>
        <w:t>14</w:t>
      </w:r>
      <w:r w:rsidRPr="0037123F">
        <w:fldChar w:fldCharType="end"/>
      </w:r>
      <w:r w:rsidRPr="0037123F">
        <w:t xml:space="preserve">) and on typical values of </w:t>
      </w:r>
      <w:r w:rsidRPr="0037123F">
        <w:lastRenderedPageBreak/>
        <w:t>net annual increment (t/ha/y) and net calorific value of different biomasses. Several projects have already adopted this approach to estimate the energy available from biomass; among these, data were taken from the Pan-European Thermal Atlas developed by Heat Roadmap Europe 4 project</w:t>
      </w:r>
      <w:r w:rsidR="00501B8C" w:rsidRPr="0037123F">
        <w:t xml:space="preserve"> </w:t>
      </w:r>
      <w:r w:rsidRPr="0037123F">
        <w:fldChar w:fldCharType="begin" w:fldLock="1"/>
      </w:r>
      <w:r w:rsidR="004F77DA">
        <w:instrText>ADDIN CSL_CITATION {"citationItems":[{"id":"ITEM-1","itemData":{"URL":"https://heatroadmap.eu/resources-by-country/","author":[{"dropping-particle":"","family":"Heat Roadmap Europe","given":"","non-dropping-particle":"","parse-names":false,"suffix":""}],"id":"ITEM-1","issued":{"date-parts":[["2018"]]},"title":"Country Heat Maps And Atlases","type":"webpage"},"uris":["http://www.mendeley.com/documents/?uuid=d6d7f9ef-3241-4694-bcc7-ee74b1e5701d","http://www.mendeley.com/documents/?uuid=93bdd1cd-9805-4874-9112-421f4395f4bf","http://www.mendeley.com/documents/?uuid=f322fad3-09e9-4f74-a117-6679b5ab2a19","http://www.mendeley.com/documents/?uuid=c160df79-8d33-44b3-8ea6-ad6b6bddf225"]}],"mendeley":{"formattedCitation":"[12]","plainTextFormattedCitation":"[12]","previouslyFormattedCitation":"[11]"},"properties":{"noteIndex":0},"schema":"https://github.com/citation-style-language/schema/raw/master/csl-citation.json"}</w:instrText>
      </w:r>
      <w:r w:rsidRPr="0037123F">
        <w:fldChar w:fldCharType="separate"/>
      </w:r>
      <w:r w:rsidR="004F77DA" w:rsidRPr="004F77DA">
        <w:rPr>
          <w:noProof/>
        </w:rPr>
        <w:t>[12]</w:t>
      </w:r>
      <w:r w:rsidRPr="0037123F">
        <w:fldChar w:fldCharType="end"/>
      </w:r>
      <w:r w:rsidRPr="0037123F">
        <w:t xml:space="preserve"> which are available at NUTS3 level (i.e., in Osimo case, for Ancona province, as shown in </w:t>
      </w:r>
      <w:r w:rsidRPr="0037123F">
        <w:fldChar w:fldCharType="begin"/>
      </w:r>
      <w:r w:rsidRPr="0037123F">
        <w:instrText xml:space="preserve"> REF _Ref29980610 \h </w:instrText>
      </w:r>
      <w:r w:rsidR="00A04E78">
        <w:instrText xml:space="preserve"> \* MERGEFORMAT </w:instrText>
      </w:r>
      <w:r w:rsidRPr="0037123F">
        <w:fldChar w:fldCharType="separate"/>
      </w:r>
      <w:r w:rsidR="00EA7F62" w:rsidRPr="0037123F">
        <w:t xml:space="preserve">Figure </w:t>
      </w:r>
      <w:r w:rsidR="00EA7F62" w:rsidRPr="0037123F">
        <w:rPr>
          <w:noProof/>
        </w:rPr>
        <w:t>15</w:t>
      </w:r>
      <w:r w:rsidRPr="0037123F">
        <w:fldChar w:fldCharType="end"/>
      </w:r>
      <w:r w:rsidRPr="0037123F">
        <w:t>).</w:t>
      </w:r>
    </w:p>
    <w:p w14:paraId="2DCF7EEB" w14:textId="77777777" w:rsidR="002E3964" w:rsidRPr="0037123F" w:rsidRDefault="002E3964" w:rsidP="00E8522B">
      <w:pPr>
        <w:spacing w:line="240" w:lineRule="auto"/>
        <w:jc w:val="center"/>
      </w:pPr>
      <w:r w:rsidRPr="0037123F">
        <w:rPr>
          <w:noProof/>
          <w:lang w:eastAsia="en-GB"/>
        </w:rPr>
        <w:drawing>
          <wp:inline distT="0" distB="0" distL="0" distR="0" wp14:anchorId="39803E2C" wp14:editId="07DDE372">
            <wp:extent cx="4680000" cy="2637143"/>
            <wp:effectExtent l="0" t="0" r="6350" b="0"/>
            <wp:docPr id="160004050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31">
                      <a:extLst>
                        <a:ext uri="{28A0092B-C50C-407E-A947-70E740481C1C}">
                          <a14:useLocalDpi xmlns:a14="http://schemas.microsoft.com/office/drawing/2010/main" val="0"/>
                        </a:ext>
                      </a:extLst>
                    </a:blip>
                    <a:stretch>
                      <a:fillRect/>
                    </a:stretch>
                  </pic:blipFill>
                  <pic:spPr>
                    <a:xfrm>
                      <a:off x="0" y="0"/>
                      <a:ext cx="4680000" cy="2637143"/>
                    </a:xfrm>
                    <a:prstGeom prst="rect">
                      <a:avLst/>
                    </a:prstGeom>
                  </pic:spPr>
                </pic:pic>
              </a:graphicData>
            </a:graphic>
          </wp:inline>
        </w:drawing>
      </w:r>
      <w:r w:rsidRPr="0037123F">
        <w:rPr>
          <w:noProof/>
          <w:lang w:eastAsia="en-GB"/>
        </w:rPr>
        <w:drawing>
          <wp:inline distT="0" distB="0" distL="0" distR="0" wp14:anchorId="666B4E80" wp14:editId="3DAF6648">
            <wp:extent cx="1401445" cy="1805305"/>
            <wp:effectExtent l="0" t="0" r="8255" b="4445"/>
            <wp:docPr id="20212806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1401445" cy="1805305"/>
                    </a:xfrm>
                    <a:prstGeom prst="rect">
                      <a:avLst/>
                    </a:prstGeom>
                  </pic:spPr>
                </pic:pic>
              </a:graphicData>
            </a:graphic>
          </wp:inline>
        </w:drawing>
      </w:r>
    </w:p>
    <w:p w14:paraId="0C44BB91" w14:textId="130C2D75" w:rsidR="002E3964" w:rsidRPr="0037123F" w:rsidRDefault="002E3964" w:rsidP="00DF6E37">
      <w:pPr>
        <w:pStyle w:val="Caption"/>
        <w:jc w:val="center"/>
      </w:pPr>
      <w:bookmarkStart w:id="54" w:name="_Ref2997994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4</w:t>
      </w:r>
      <w:r w:rsidRPr="0037123F">
        <w:fldChar w:fldCharType="end"/>
      </w:r>
      <w:bookmarkEnd w:id="54"/>
      <w:r w:rsidRPr="0037123F">
        <w:t>: Map of land use in Osimo area</w:t>
      </w:r>
      <w:r w:rsidR="00F742FE" w:rsidRPr="0037123F">
        <w:t>.</w:t>
      </w:r>
    </w:p>
    <w:p w14:paraId="43DC5403" w14:textId="77777777" w:rsidR="002E3964" w:rsidRPr="0037123F" w:rsidRDefault="002E3964" w:rsidP="00E8522B">
      <w:pPr>
        <w:spacing w:line="240" w:lineRule="auto"/>
        <w:jc w:val="center"/>
      </w:pPr>
      <w:r w:rsidRPr="0037123F">
        <w:rPr>
          <w:noProof/>
          <w:lang w:eastAsia="en-GB"/>
        </w:rPr>
        <w:drawing>
          <wp:inline distT="0" distB="0" distL="0" distR="0" wp14:anchorId="0CF3B392" wp14:editId="7C3CB297">
            <wp:extent cx="5039999" cy="2599485"/>
            <wp:effectExtent l="0" t="0" r="8255" b="0"/>
            <wp:docPr id="8399157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33">
                      <a:extLst>
                        <a:ext uri="{28A0092B-C50C-407E-A947-70E740481C1C}">
                          <a14:useLocalDpi xmlns:a14="http://schemas.microsoft.com/office/drawing/2010/main" val="0"/>
                        </a:ext>
                      </a:extLst>
                    </a:blip>
                    <a:stretch>
                      <a:fillRect/>
                    </a:stretch>
                  </pic:blipFill>
                  <pic:spPr>
                    <a:xfrm>
                      <a:off x="0" y="0"/>
                      <a:ext cx="5039999" cy="2599485"/>
                    </a:xfrm>
                    <a:prstGeom prst="rect">
                      <a:avLst/>
                    </a:prstGeom>
                  </pic:spPr>
                </pic:pic>
              </a:graphicData>
            </a:graphic>
          </wp:inline>
        </w:drawing>
      </w:r>
      <w:r w:rsidRPr="0037123F">
        <w:rPr>
          <w:noProof/>
        </w:rPr>
        <w:t xml:space="preserve"> </w:t>
      </w:r>
      <w:r w:rsidRPr="0037123F">
        <w:rPr>
          <w:noProof/>
          <w:lang w:eastAsia="en-GB"/>
        </w:rPr>
        <w:drawing>
          <wp:inline distT="0" distB="0" distL="0" distR="0" wp14:anchorId="3F9C40CB" wp14:editId="686E81FD">
            <wp:extent cx="1008000" cy="1176000"/>
            <wp:effectExtent l="0" t="0" r="1905" b="5715"/>
            <wp:docPr id="15656348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34">
                      <a:extLst>
                        <a:ext uri="{28A0092B-C50C-407E-A947-70E740481C1C}">
                          <a14:useLocalDpi xmlns:a14="http://schemas.microsoft.com/office/drawing/2010/main" val="0"/>
                        </a:ext>
                      </a:extLst>
                    </a:blip>
                    <a:stretch>
                      <a:fillRect/>
                    </a:stretch>
                  </pic:blipFill>
                  <pic:spPr>
                    <a:xfrm>
                      <a:off x="0" y="0"/>
                      <a:ext cx="1008000" cy="1176000"/>
                    </a:xfrm>
                    <a:prstGeom prst="rect">
                      <a:avLst/>
                    </a:prstGeom>
                  </pic:spPr>
                </pic:pic>
              </a:graphicData>
            </a:graphic>
          </wp:inline>
        </w:drawing>
      </w:r>
    </w:p>
    <w:p w14:paraId="768FC29D" w14:textId="3E43D271" w:rsidR="002E3964" w:rsidRPr="0037123F" w:rsidRDefault="002E3964" w:rsidP="00DF6E37">
      <w:pPr>
        <w:pStyle w:val="Caption"/>
        <w:jc w:val="center"/>
      </w:pPr>
      <w:bookmarkStart w:id="55" w:name="_Ref29980610"/>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5</w:t>
      </w:r>
      <w:r w:rsidRPr="0037123F">
        <w:fldChar w:fldCharType="end"/>
      </w:r>
      <w:bookmarkEnd w:id="55"/>
      <w:r w:rsidRPr="0037123F">
        <w:t>: Map of biomass availability in Ancona province</w:t>
      </w:r>
      <w:r w:rsidR="00F742FE" w:rsidRPr="0037123F">
        <w:t>.</w:t>
      </w:r>
    </w:p>
    <w:p w14:paraId="042A04D7" w14:textId="7FA1DC37" w:rsidR="002E3964" w:rsidRPr="0037123F" w:rsidRDefault="002E3964" w:rsidP="00E8522B">
      <w:pPr>
        <w:spacing w:line="240" w:lineRule="auto"/>
      </w:pPr>
      <w:r w:rsidRPr="0037123F">
        <w:t xml:space="preserve">The biomass availability at </w:t>
      </w:r>
      <w:r w:rsidR="00F30C71" w:rsidRPr="0037123F">
        <w:t xml:space="preserve">the </w:t>
      </w:r>
      <w:r w:rsidRPr="0037123F">
        <w:t xml:space="preserve">province level is scaled down at </w:t>
      </w:r>
      <w:r w:rsidR="00F30C71" w:rsidRPr="0037123F">
        <w:t xml:space="preserve">the </w:t>
      </w:r>
      <w:r w:rsidRPr="0037123F">
        <w:t xml:space="preserve">municipality level proportionally to the area of the municipality out of the total area of the province; this is presented in </w:t>
      </w:r>
      <w:r w:rsidRPr="0037123F">
        <w:fldChar w:fldCharType="begin"/>
      </w:r>
      <w:r w:rsidRPr="0037123F">
        <w:instrText xml:space="preserve"> REF _Ref29981157 \h </w:instrText>
      </w:r>
      <w:r w:rsidR="00A04E78">
        <w:instrText xml:space="preserve"> \* MERGEFORMAT </w:instrText>
      </w:r>
      <w:r w:rsidRPr="0037123F">
        <w:fldChar w:fldCharType="separate"/>
      </w:r>
      <w:r w:rsidR="00EA7F62" w:rsidRPr="0037123F">
        <w:t xml:space="preserve">Table </w:t>
      </w:r>
      <w:r w:rsidR="00EA7F62" w:rsidRPr="0037123F">
        <w:rPr>
          <w:noProof/>
        </w:rPr>
        <w:t>4</w:t>
      </w:r>
      <w:r w:rsidRPr="0037123F">
        <w:fldChar w:fldCharType="end"/>
      </w:r>
      <w:r w:rsidRPr="0037123F">
        <w:t>.</w:t>
      </w:r>
    </w:p>
    <w:p w14:paraId="5B084CB3" w14:textId="4036B79D" w:rsidR="002E3964" w:rsidRPr="0037123F" w:rsidRDefault="002E3964" w:rsidP="00DF6E37">
      <w:pPr>
        <w:pStyle w:val="Caption"/>
        <w:jc w:val="center"/>
      </w:pPr>
      <w:bookmarkStart w:id="56" w:name="_Ref29981157"/>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4</w:t>
      </w:r>
      <w:r w:rsidRPr="0037123F">
        <w:fldChar w:fldCharType="end"/>
      </w:r>
      <w:bookmarkEnd w:id="56"/>
      <w:r w:rsidR="00217F01" w:rsidRPr="0037123F">
        <w:t>:</w:t>
      </w:r>
      <w:r w:rsidRPr="0037123F">
        <w:t xml:space="preserve"> Energy available from different biomass resources in Osimo municipality</w:t>
      </w:r>
      <w:r w:rsidR="002D79BB" w:rsidRPr="0037123F">
        <w:t>.</w:t>
      </w:r>
    </w:p>
    <w:tbl>
      <w:tblPr>
        <w:tblStyle w:val="TableGrid"/>
        <w:tblW w:w="5665" w:type="dxa"/>
        <w:jc w:val="center"/>
        <w:tblLook w:val="04A0" w:firstRow="1" w:lastRow="0" w:firstColumn="1" w:lastColumn="0" w:noHBand="0" w:noVBand="1"/>
      </w:tblPr>
      <w:tblGrid>
        <w:gridCol w:w="2450"/>
        <w:gridCol w:w="1656"/>
        <w:gridCol w:w="1559"/>
      </w:tblGrid>
      <w:tr w:rsidR="002E3964" w:rsidRPr="0037123F" w14:paraId="7F6B495A" w14:textId="77777777" w:rsidTr="00C9195E">
        <w:trPr>
          <w:trHeight w:val="300"/>
          <w:tblHeader/>
          <w:jc w:val="center"/>
        </w:trPr>
        <w:tc>
          <w:tcPr>
            <w:tcW w:w="2450" w:type="dxa"/>
            <w:shd w:val="clear" w:color="auto" w:fill="D0CECE" w:themeFill="background2" w:themeFillShade="E6"/>
            <w:noWrap/>
          </w:tcPr>
          <w:p w14:paraId="68734964" w14:textId="77777777" w:rsidR="002E3964" w:rsidRPr="00E8522B" w:rsidRDefault="002E3964">
            <w:pPr>
              <w:jc w:val="left"/>
              <w:rPr>
                <w:rFonts w:ascii="Calibri" w:eastAsia="Times New Roman" w:hAnsi="Calibri" w:cs="Calibri"/>
                <w:b/>
                <w:bCs/>
                <w:color w:val="000000"/>
                <w:lang w:eastAsia="it-IT"/>
              </w:rPr>
            </w:pPr>
          </w:p>
        </w:tc>
        <w:tc>
          <w:tcPr>
            <w:tcW w:w="1656" w:type="dxa"/>
            <w:shd w:val="clear" w:color="auto" w:fill="D0CECE" w:themeFill="background2" w:themeFillShade="E6"/>
            <w:noWrap/>
          </w:tcPr>
          <w:p w14:paraId="29D35D6B" w14:textId="77777777" w:rsidR="002E3964" w:rsidRPr="00E8522B" w:rsidRDefault="002E3964">
            <w:pPr>
              <w:jc w:val="center"/>
              <w:rPr>
                <w:rFonts w:ascii="Calibri" w:eastAsia="Times New Roman" w:hAnsi="Calibri" w:cs="Calibri"/>
                <w:b/>
                <w:bCs/>
                <w:color w:val="000000"/>
                <w:lang w:eastAsia="it-IT"/>
              </w:rPr>
            </w:pPr>
            <w:r w:rsidRPr="00E8522B">
              <w:rPr>
                <w:rFonts w:ascii="Calibri" w:eastAsia="Times New Roman" w:hAnsi="Calibri" w:cs="Calibri"/>
                <w:b/>
                <w:bCs/>
                <w:color w:val="000000"/>
                <w:lang w:eastAsia="it-IT"/>
              </w:rPr>
              <w:t>Ancona</w:t>
            </w:r>
            <w:r w:rsidRPr="00E8522B">
              <w:rPr>
                <w:rFonts w:ascii="Calibri" w:eastAsia="Times New Roman" w:hAnsi="Calibri" w:cs="Calibri"/>
                <w:b/>
                <w:bCs/>
                <w:color w:val="000000"/>
                <w:lang w:eastAsia="it-IT"/>
              </w:rPr>
              <w:br/>
              <w:t>province</w:t>
            </w:r>
          </w:p>
        </w:tc>
        <w:tc>
          <w:tcPr>
            <w:tcW w:w="1559" w:type="dxa"/>
            <w:shd w:val="clear" w:color="auto" w:fill="D0CECE" w:themeFill="background2" w:themeFillShade="E6"/>
            <w:noWrap/>
          </w:tcPr>
          <w:p w14:paraId="2CB38E6A" w14:textId="77777777" w:rsidR="002E3964" w:rsidRPr="00E8522B" w:rsidRDefault="002E3964">
            <w:pPr>
              <w:jc w:val="center"/>
              <w:rPr>
                <w:rFonts w:ascii="Calibri" w:eastAsia="Times New Roman" w:hAnsi="Calibri" w:cs="Calibri"/>
                <w:b/>
                <w:bCs/>
                <w:color w:val="000000"/>
                <w:lang w:eastAsia="it-IT"/>
              </w:rPr>
            </w:pPr>
            <w:r w:rsidRPr="00E8522B">
              <w:rPr>
                <w:rFonts w:ascii="Calibri" w:eastAsia="Times New Roman" w:hAnsi="Calibri" w:cs="Calibri"/>
                <w:b/>
                <w:bCs/>
                <w:color w:val="000000"/>
                <w:lang w:eastAsia="it-IT"/>
              </w:rPr>
              <w:t>Osimo</w:t>
            </w:r>
            <w:r w:rsidRPr="00E8522B">
              <w:rPr>
                <w:rFonts w:ascii="Calibri" w:eastAsia="Times New Roman" w:hAnsi="Calibri" w:cs="Calibri"/>
                <w:b/>
                <w:bCs/>
                <w:color w:val="000000"/>
                <w:lang w:eastAsia="it-IT"/>
              </w:rPr>
              <w:br/>
              <w:t>municipality</w:t>
            </w:r>
          </w:p>
        </w:tc>
      </w:tr>
      <w:tr w:rsidR="002E3964" w:rsidRPr="0037123F" w14:paraId="65DC37DC" w14:textId="77777777" w:rsidTr="00E8522B">
        <w:trPr>
          <w:trHeight w:val="300"/>
          <w:jc w:val="center"/>
        </w:trPr>
        <w:tc>
          <w:tcPr>
            <w:tcW w:w="2450" w:type="dxa"/>
            <w:noWrap/>
            <w:hideMark/>
          </w:tcPr>
          <w:p w14:paraId="51EA0186"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t>Region size (km²)</w:t>
            </w:r>
          </w:p>
        </w:tc>
        <w:tc>
          <w:tcPr>
            <w:tcW w:w="1656" w:type="dxa"/>
            <w:noWrap/>
            <w:hideMark/>
          </w:tcPr>
          <w:p w14:paraId="19494707" w14:textId="6158905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w:t>
            </w:r>
            <w:r w:rsidR="00466752" w:rsidRPr="0037123F">
              <w:rPr>
                <w:rFonts w:ascii="Calibri" w:eastAsia="Times New Roman" w:hAnsi="Calibri" w:cs="Calibri"/>
                <w:color w:val="000000"/>
                <w:lang w:eastAsia="it-IT"/>
              </w:rPr>
              <w:t>,</w:t>
            </w:r>
            <w:r w:rsidRPr="0037123F">
              <w:rPr>
                <w:rFonts w:ascii="Calibri" w:eastAsia="Times New Roman" w:hAnsi="Calibri" w:cs="Calibri"/>
                <w:color w:val="000000"/>
                <w:lang w:eastAsia="it-IT"/>
              </w:rPr>
              <w:t>966.0</w:t>
            </w:r>
          </w:p>
        </w:tc>
        <w:tc>
          <w:tcPr>
            <w:tcW w:w="1559" w:type="dxa"/>
            <w:noWrap/>
            <w:hideMark/>
          </w:tcPr>
          <w:p w14:paraId="2B3686C0"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06.7</w:t>
            </w:r>
          </w:p>
        </w:tc>
      </w:tr>
      <w:tr w:rsidR="002E3964" w:rsidRPr="0037123F" w14:paraId="10936EF8" w14:textId="77777777" w:rsidTr="00E8522B">
        <w:trPr>
          <w:trHeight w:val="300"/>
          <w:jc w:val="center"/>
        </w:trPr>
        <w:tc>
          <w:tcPr>
            <w:tcW w:w="2450" w:type="dxa"/>
            <w:noWrap/>
            <w:hideMark/>
          </w:tcPr>
          <w:p w14:paraId="4C57D108"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t>Straw (GWh)</w:t>
            </w:r>
          </w:p>
        </w:tc>
        <w:tc>
          <w:tcPr>
            <w:tcW w:w="1656" w:type="dxa"/>
            <w:noWrap/>
            <w:hideMark/>
          </w:tcPr>
          <w:p w14:paraId="5FFAFF23"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658.3</w:t>
            </w:r>
          </w:p>
        </w:tc>
        <w:tc>
          <w:tcPr>
            <w:tcW w:w="1559" w:type="dxa"/>
            <w:noWrap/>
            <w:hideMark/>
          </w:tcPr>
          <w:p w14:paraId="3B1ADCBF"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35.7</w:t>
            </w:r>
          </w:p>
        </w:tc>
      </w:tr>
      <w:tr w:rsidR="002E3964" w:rsidRPr="0037123F" w14:paraId="0851BE07" w14:textId="77777777" w:rsidTr="00E8522B">
        <w:trPr>
          <w:trHeight w:val="300"/>
          <w:jc w:val="center"/>
        </w:trPr>
        <w:tc>
          <w:tcPr>
            <w:tcW w:w="2450" w:type="dxa"/>
            <w:noWrap/>
            <w:hideMark/>
          </w:tcPr>
          <w:p w14:paraId="0314E2EF"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lastRenderedPageBreak/>
              <w:t>Pruning residues (GWh)</w:t>
            </w:r>
          </w:p>
        </w:tc>
        <w:tc>
          <w:tcPr>
            <w:tcW w:w="1656" w:type="dxa"/>
            <w:noWrap/>
            <w:hideMark/>
          </w:tcPr>
          <w:p w14:paraId="53529F33"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8.3</w:t>
            </w:r>
          </w:p>
        </w:tc>
        <w:tc>
          <w:tcPr>
            <w:tcW w:w="1559" w:type="dxa"/>
            <w:noWrap/>
            <w:hideMark/>
          </w:tcPr>
          <w:p w14:paraId="23B24019"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0.5</w:t>
            </w:r>
          </w:p>
        </w:tc>
      </w:tr>
      <w:tr w:rsidR="002E3964" w:rsidRPr="0037123F" w14:paraId="415F55E7" w14:textId="77777777" w:rsidTr="00E8522B">
        <w:trPr>
          <w:trHeight w:val="300"/>
          <w:jc w:val="center"/>
        </w:trPr>
        <w:tc>
          <w:tcPr>
            <w:tcW w:w="2450" w:type="dxa"/>
            <w:noWrap/>
            <w:hideMark/>
          </w:tcPr>
          <w:p w14:paraId="42F3B5D6"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t>Forest residues (GWh)</w:t>
            </w:r>
          </w:p>
        </w:tc>
        <w:tc>
          <w:tcPr>
            <w:tcW w:w="1656" w:type="dxa"/>
            <w:noWrap/>
            <w:hideMark/>
          </w:tcPr>
          <w:p w14:paraId="1A939B6D"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44.4</w:t>
            </w:r>
          </w:p>
        </w:tc>
        <w:tc>
          <w:tcPr>
            <w:tcW w:w="1559" w:type="dxa"/>
            <w:noWrap/>
            <w:hideMark/>
          </w:tcPr>
          <w:p w14:paraId="2BBE5F6B"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2.4</w:t>
            </w:r>
          </w:p>
        </w:tc>
      </w:tr>
      <w:tr w:rsidR="002E3964" w:rsidRPr="0037123F" w14:paraId="0C511AEE" w14:textId="77777777" w:rsidTr="00E8522B">
        <w:trPr>
          <w:trHeight w:val="300"/>
          <w:jc w:val="center"/>
        </w:trPr>
        <w:tc>
          <w:tcPr>
            <w:tcW w:w="2450" w:type="dxa"/>
            <w:noWrap/>
            <w:hideMark/>
          </w:tcPr>
          <w:p w14:paraId="016F4415"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t>Biowastes (GWh)</w:t>
            </w:r>
          </w:p>
        </w:tc>
        <w:tc>
          <w:tcPr>
            <w:tcW w:w="1656" w:type="dxa"/>
            <w:noWrap/>
            <w:hideMark/>
          </w:tcPr>
          <w:p w14:paraId="24937FD8"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111.1</w:t>
            </w:r>
          </w:p>
        </w:tc>
        <w:tc>
          <w:tcPr>
            <w:tcW w:w="1559" w:type="dxa"/>
            <w:noWrap/>
            <w:hideMark/>
          </w:tcPr>
          <w:p w14:paraId="499C4D5F"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6.0</w:t>
            </w:r>
          </w:p>
        </w:tc>
      </w:tr>
      <w:tr w:rsidR="002E3964" w:rsidRPr="0037123F" w14:paraId="125ADF96" w14:textId="77777777" w:rsidTr="00E8522B">
        <w:trPr>
          <w:trHeight w:val="300"/>
          <w:jc w:val="center"/>
        </w:trPr>
        <w:tc>
          <w:tcPr>
            <w:tcW w:w="2450" w:type="dxa"/>
            <w:noWrap/>
            <w:hideMark/>
          </w:tcPr>
          <w:p w14:paraId="1E82DD5A" w14:textId="77777777" w:rsidR="002E3964" w:rsidRPr="0037123F" w:rsidRDefault="002E3964" w:rsidP="00DF6E37">
            <w:pPr>
              <w:jc w:val="left"/>
              <w:rPr>
                <w:rFonts w:ascii="Calibri" w:eastAsia="Times New Roman" w:hAnsi="Calibri" w:cs="Calibri"/>
                <w:color w:val="000000"/>
                <w:lang w:eastAsia="it-IT"/>
              </w:rPr>
            </w:pPr>
            <w:r w:rsidRPr="0037123F">
              <w:rPr>
                <w:rFonts w:ascii="Calibri" w:eastAsia="Times New Roman" w:hAnsi="Calibri" w:cs="Calibri"/>
                <w:color w:val="000000"/>
                <w:lang w:eastAsia="it-IT"/>
              </w:rPr>
              <w:t>Total (GWh)</w:t>
            </w:r>
          </w:p>
        </w:tc>
        <w:tc>
          <w:tcPr>
            <w:tcW w:w="1656" w:type="dxa"/>
            <w:noWrap/>
            <w:hideMark/>
          </w:tcPr>
          <w:p w14:paraId="1D7284B6"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822.2</w:t>
            </w:r>
          </w:p>
        </w:tc>
        <w:tc>
          <w:tcPr>
            <w:tcW w:w="1559" w:type="dxa"/>
            <w:noWrap/>
            <w:hideMark/>
          </w:tcPr>
          <w:p w14:paraId="4D5A0ABD" w14:textId="77777777" w:rsidR="002E3964" w:rsidRPr="0037123F" w:rsidRDefault="002E3964">
            <w:pPr>
              <w:jc w:val="center"/>
              <w:rPr>
                <w:rFonts w:ascii="Calibri" w:eastAsia="Times New Roman" w:hAnsi="Calibri" w:cs="Calibri"/>
                <w:color w:val="000000"/>
                <w:lang w:eastAsia="it-IT"/>
              </w:rPr>
            </w:pPr>
            <w:r w:rsidRPr="0037123F">
              <w:rPr>
                <w:rFonts w:ascii="Calibri" w:eastAsia="Times New Roman" w:hAnsi="Calibri" w:cs="Calibri"/>
                <w:color w:val="000000"/>
                <w:lang w:eastAsia="it-IT"/>
              </w:rPr>
              <w:t>44.6</w:t>
            </w:r>
          </w:p>
        </w:tc>
      </w:tr>
    </w:tbl>
    <w:p w14:paraId="434038B0" w14:textId="2E740D8C" w:rsidR="002E3964" w:rsidRPr="0037123F" w:rsidRDefault="002E3964" w:rsidP="00E8522B">
      <w:pPr>
        <w:spacing w:line="240" w:lineRule="auto"/>
      </w:pPr>
    </w:p>
    <w:p w14:paraId="5614A01A" w14:textId="177ACE2A" w:rsidR="000E3ADA" w:rsidRPr="0037123F" w:rsidRDefault="008F609D" w:rsidP="00E8522B">
      <w:pPr>
        <w:spacing w:line="240" w:lineRule="auto"/>
      </w:pPr>
      <w:r w:rsidRPr="0037123F">
        <w:t>This biomass availability</w:t>
      </w:r>
      <w:r w:rsidR="000E3ADA" w:rsidRPr="0037123F">
        <w:t xml:space="preserve"> assessment is external to the MUSE GRIDS Energy Planning tool. </w:t>
      </w:r>
    </w:p>
    <w:p w14:paraId="11CB7E73" w14:textId="77777777" w:rsidR="002E3964" w:rsidRPr="0037123F" w:rsidRDefault="002E3964" w:rsidP="00DF6E37">
      <w:pPr>
        <w:pStyle w:val="Heading3"/>
        <w:tabs>
          <w:tab w:val="clear" w:pos="720"/>
          <w:tab w:val="num" w:pos="1429"/>
        </w:tabs>
      </w:pPr>
      <w:bookmarkStart w:id="57" w:name="_Toc83133610"/>
      <w:bookmarkStart w:id="58" w:name="_Toc86149966"/>
      <w:r w:rsidRPr="0037123F">
        <w:t>Geothermal</w:t>
      </w:r>
      <w:bookmarkEnd w:id="57"/>
      <w:bookmarkEnd w:id="58"/>
    </w:p>
    <w:p w14:paraId="46BEB255" w14:textId="57153C10" w:rsidR="002E3964" w:rsidRPr="0037123F" w:rsidRDefault="002E3964" w:rsidP="00E8522B">
      <w:pPr>
        <w:spacing w:line="240" w:lineRule="auto"/>
      </w:pPr>
      <w:r w:rsidRPr="0037123F">
        <w:t xml:space="preserve">According to data reported by the </w:t>
      </w:r>
      <w:proofErr w:type="spellStart"/>
      <w:r w:rsidRPr="0037123F">
        <w:t>GeoDH</w:t>
      </w:r>
      <w:proofErr w:type="spellEnd"/>
      <w:r w:rsidRPr="0037123F">
        <w:t xml:space="preserve"> </w:t>
      </w:r>
      <w:r w:rsidRPr="0037123F">
        <w:fldChar w:fldCharType="begin" w:fldLock="1"/>
      </w:r>
      <w:r w:rsidR="004F77DA">
        <w:instrText>ADDIN CSL_CITATION {"citationItems":[{"id":"ITEM-1","itemData":{"URL":"http://geodh.eu/geodh-project/","id":"ITEM-1","issued":{"date-parts":[["2014"]]},"title":"GeoDH Project","type":"webpage"},"uris":["http://www.mendeley.com/documents/?uuid=c2be443a-f229-491c-9f82-323636b96531","http://www.mendeley.com/documents/?uuid=3bb49e19-48bf-49bc-8b1a-2df6157a921f","http://www.mendeley.com/documents/?uuid=9f73f436-44b8-431d-a17d-a18836bba641","http://www.mendeley.com/documents/?uuid=e5af24d6-9f34-4b62-84d0-6e74f404228f"]}],"mendeley":{"formattedCitation":"[13]","plainTextFormattedCitation":"[13]","previouslyFormattedCitation":"[12]"},"properties":{"noteIndex":0},"schema":"https://github.com/citation-style-language/schema/raw/master/csl-citation.json"}</w:instrText>
      </w:r>
      <w:r w:rsidRPr="0037123F">
        <w:fldChar w:fldCharType="separate"/>
      </w:r>
      <w:r w:rsidR="004F77DA" w:rsidRPr="004F77DA">
        <w:rPr>
          <w:noProof/>
        </w:rPr>
        <w:t>[13]</w:t>
      </w:r>
      <w:r w:rsidRPr="0037123F">
        <w:fldChar w:fldCharType="end"/>
      </w:r>
      <w:r w:rsidRPr="0037123F">
        <w:t xml:space="preserve"> project on geothermal resources, Osimo </w:t>
      </w:r>
      <w:r w:rsidR="006B4838" w:rsidRPr="0037123F">
        <w:t>municip</w:t>
      </w:r>
      <w:r w:rsidR="00FA6270" w:rsidRPr="0037123F">
        <w:t>a</w:t>
      </w:r>
      <w:r w:rsidR="006B4838" w:rsidRPr="0037123F">
        <w:t xml:space="preserve">lity </w:t>
      </w:r>
      <w:r w:rsidRPr="0037123F">
        <w:t>is characterized by a good geothermal potential in form of hydrothermal resources, suitable for the exploitation through ground-source heat pumps. According to the methodology developed in PLANHEAT project</w:t>
      </w:r>
      <w:r w:rsidR="006B4838" w:rsidRPr="0037123F">
        <w:t xml:space="preserve"> </w:t>
      </w:r>
      <w:r w:rsidRPr="0037123F">
        <w:fldChar w:fldCharType="begin" w:fldLock="1"/>
      </w:r>
      <w:r w:rsidR="004F77DA">
        <w:instrText>ADDIN CSL_CITATION {"citationItems":[{"id":"ITEM-1","itemData":{"URL":"http://planheat.eu/","id":"ITEM-1","issued":{"date-parts":[["2020"]]},"title":"PLANHEAT Project","type":"webpage"},"uris":["http://www.mendeley.com/documents/?uuid=0c863ced-ed35-41ce-8264-9b4f259c301d","http://www.mendeley.com/documents/?uuid=7920e9d0-0008-4a53-a897-e316e26b733c","http://www.mendeley.com/documents/?uuid=34cd7c60-bd85-4578-ab05-a4b6071f9081","http://www.mendeley.com/documents/?uuid=9a818a2e-3495-4016-8240-25d5475c04e7"]}],"mendeley":{"formattedCitation":"[14]","plainTextFormattedCitation":"[14]","previouslyFormattedCitation":"[13]"},"properties":{"noteIndex":0},"schema":"https://github.com/citation-style-language/schema/raw/master/csl-citation.json"}</w:instrText>
      </w:r>
      <w:r w:rsidRPr="0037123F">
        <w:fldChar w:fldCharType="separate"/>
      </w:r>
      <w:r w:rsidR="004F77DA" w:rsidRPr="004F77DA">
        <w:rPr>
          <w:noProof/>
        </w:rPr>
        <w:t>[14]</w:t>
      </w:r>
      <w:r w:rsidRPr="0037123F">
        <w:fldChar w:fldCharType="end"/>
      </w:r>
      <w:r w:rsidRPr="0037123F">
        <w:t xml:space="preserve">, the geothermal energy potential is calculated based on the physical characteristics of the resource (density and heat capacity of soil/water) and of the depth needed to reach the resource. Assuming shallow water as </w:t>
      </w:r>
      <w:r w:rsidR="00F30C71" w:rsidRPr="0037123F">
        <w:t xml:space="preserve">an </w:t>
      </w:r>
      <w:r w:rsidRPr="0037123F">
        <w:t>available resource and a depth of 50 m, the geothermal potential is estimated as 0.97 MWh/y/m</w:t>
      </w:r>
      <w:r w:rsidRPr="0037123F">
        <w:rPr>
          <w:vertAlign w:val="superscript"/>
        </w:rPr>
        <w:t>2</w:t>
      </w:r>
      <w:r w:rsidRPr="0037123F">
        <w:t>.</w:t>
      </w:r>
    </w:p>
    <w:p w14:paraId="1CCC3555" w14:textId="325123EA" w:rsidR="002E3964" w:rsidRPr="0037123F" w:rsidRDefault="002E3964" w:rsidP="00E8522B">
      <w:pPr>
        <w:spacing w:line="240" w:lineRule="auto"/>
      </w:pPr>
      <w:r w:rsidRPr="0037123F">
        <w:t>The hourly profile of resource availability does not need to be calculated since geothermal resources do not present significant daily or seasonal variations and therefore can be exploited as needed.</w:t>
      </w:r>
    </w:p>
    <w:p w14:paraId="6DDB9688" w14:textId="627425D1" w:rsidR="00A31DF5" w:rsidRPr="0037123F" w:rsidRDefault="00A31DF5" w:rsidP="00E8522B">
      <w:pPr>
        <w:spacing w:line="240" w:lineRule="auto"/>
      </w:pPr>
      <w:r w:rsidRPr="0037123F">
        <w:t>This geothermal potential assessment is external to the MUSE GRIDS Energy Planning tool</w:t>
      </w:r>
    </w:p>
    <w:p w14:paraId="7B12A05F" w14:textId="77777777" w:rsidR="002E3964" w:rsidRPr="0037123F" w:rsidRDefault="002E3964" w:rsidP="00DF6E37">
      <w:pPr>
        <w:pStyle w:val="Heading3"/>
        <w:tabs>
          <w:tab w:val="clear" w:pos="720"/>
          <w:tab w:val="num" w:pos="1429"/>
        </w:tabs>
      </w:pPr>
      <w:bookmarkStart w:id="59" w:name="_Toc83133611"/>
      <w:bookmarkStart w:id="60" w:name="_Toc86149967"/>
      <w:r w:rsidRPr="0037123F">
        <w:t>Industrial excess heat</w:t>
      </w:r>
      <w:bookmarkEnd w:id="59"/>
      <w:bookmarkEnd w:id="60"/>
    </w:p>
    <w:p w14:paraId="149F4CD5" w14:textId="4911F0E1" w:rsidR="002E3964" w:rsidRPr="0037123F" w:rsidRDefault="002E3964" w:rsidP="00E8522B">
      <w:pPr>
        <w:spacing w:line="240" w:lineRule="auto"/>
      </w:pPr>
      <w:r w:rsidRPr="0037123F">
        <w:t>According to the methodology developed by RINA in</w:t>
      </w:r>
      <w:r w:rsidR="006B4838" w:rsidRPr="0037123F">
        <w:t xml:space="preserve"> the</w:t>
      </w:r>
      <w:r w:rsidRPr="0037123F">
        <w:t xml:space="preserve"> PLANHEAT project</w:t>
      </w:r>
      <w:r w:rsidR="006B4838" w:rsidRPr="0037123F">
        <w:t xml:space="preserve"> </w:t>
      </w:r>
      <w:r w:rsidRPr="0037123F">
        <w:fldChar w:fldCharType="begin" w:fldLock="1"/>
      </w:r>
      <w:r w:rsidR="004F77DA">
        <w:instrText>ADDIN CSL_CITATION {"citationItems":[{"id":"ITEM-1","itemData":{"URL":"http://planheat.eu/","id":"ITEM-1","issued":{"date-parts":[["2020"]]},"title":"PLANHEAT Project","type":"webpage"},"uris":["http://www.mendeley.com/documents/?uuid=9a818a2e-3495-4016-8240-25d5475c04e7","http://www.mendeley.com/documents/?uuid=0c863ced-ed35-41ce-8264-9b4f259c301d","http://www.mendeley.com/documents/?uuid=7920e9d0-0008-4a53-a897-e316e26b733c","http://www.mendeley.com/documents/?uuid=34cd7c60-bd85-4578-ab05-a4b6071f9081"]}],"mendeley":{"formattedCitation":"[14]","plainTextFormattedCitation":"[14]","previouslyFormattedCitation":"[13]"},"properties":{"noteIndex":0},"schema":"https://github.com/citation-style-language/schema/raw/master/csl-citation.json"}</w:instrText>
      </w:r>
      <w:r w:rsidRPr="0037123F">
        <w:fldChar w:fldCharType="separate"/>
      </w:r>
      <w:r w:rsidR="004F77DA" w:rsidRPr="004F77DA">
        <w:rPr>
          <w:noProof/>
        </w:rPr>
        <w:t>[14]</w:t>
      </w:r>
      <w:r w:rsidRPr="0037123F">
        <w:fldChar w:fldCharType="end"/>
      </w:r>
      <w:r w:rsidRPr="0037123F">
        <w:t>, industrial excess heat potential is mapped for large industries starting from their CO</w:t>
      </w:r>
      <w:r w:rsidRPr="0037123F">
        <w:rPr>
          <w:vertAlign w:val="subscript"/>
        </w:rPr>
        <w:t>2</w:t>
      </w:r>
      <w:r w:rsidRPr="0037123F">
        <w:t xml:space="preserve"> emissions as reported on the European Pollutant Release and Transfer Register (E-PRTR)</w:t>
      </w:r>
      <w:r w:rsidR="006B4838" w:rsidRPr="0037123F">
        <w:t xml:space="preserve"> </w:t>
      </w:r>
      <w:r w:rsidRPr="0037123F">
        <w:fldChar w:fldCharType="begin" w:fldLock="1"/>
      </w:r>
      <w:r w:rsidR="004F77DA">
        <w:instrText>ADDIN CSL_CITATION {"citationItems":[{"id":"ITEM-1","itemData":{"URL":"https://www.eea.europa.eu/data-and-maps/data/industrial-reporting-under-the-industrial-3","author":[{"dropping-particle":"","family":"European Environment Agency","given":"","non-dropping-particle":"","parse-names":false,"suffix":""}],"id":"ITEM-1","issued":{"date-parts":[["2021"]]},"title":"European Pollutant Release and Transfer Register (E-PRTR)","type":"webpage"},"uris":["http://www.mendeley.com/documents/?uuid=789cc6cc-a3eb-459f-8cd7-205e207927a1","http://www.mendeley.com/documents/?uuid=309685ca-1b9c-4443-b5ef-50998c142459","http://www.mendeley.com/documents/?uuid=91020712-369d-47bc-bd90-8c4cc40ceeae","http://www.mendeley.com/documents/?uuid=a03f09e0-3bdd-4018-bc4d-71afec2ed868"]}],"mendeley":{"formattedCitation":"[15]","plainTextFormattedCitation":"[15]","previouslyFormattedCitation":"[14]"},"properties":{"noteIndex":0},"schema":"https://github.com/citation-style-language/schema/raw/master/csl-citation.json"}</w:instrText>
      </w:r>
      <w:r w:rsidRPr="0037123F">
        <w:fldChar w:fldCharType="separate"/>
      </w:r>
      <w:r w:rsidR="004F77DA" w:rsidRPr="004F77DA">
        <w:rPr>
          <w:noProof/>
        </w:rPr>
        <w:t>[15]</w:t>
      </w:r>
      <w:r w:rsidRPr="0037123F">
        <w:fldChar w:fldCharType="end"/>
      </w:r>
      <w:r w:rsidRPr="0037123F">
        <w:t>, and for smaller facilities or generic industrial areas based on the footprint of industrial buildings. For both cases, assumptions on typical fuel us</w:t>
      </w:r>
      <w:r w:rsidR="00617377" w:rsidRPr="0037123F">
        <w:t xml:space="preserve">age are collected </w:t>
      </w:r>
      <w:r w:rsidRPr="0037123F">
        <w:t xml:space="preserve">from literature, emission factors from IPCC and </w:t>
      </w:r>
      <w:r w:rsidR="00F30C71" w:rsidRPr="0037123F">
        <w:t xml:space="preserve">a </w:t>
      </w:r>
      <w:r w:rsidRPr="0037123F">
        <w:t>typical number of shifts and heat recovery factors based on RINA experience</w:t>
      </w:r>
      <w:r w:rsidR="00617377" w:rsidRPr="0037123F">
        <w:t>s</w:t>
      </w:r>
      <w:r w:rsidRPr="0037123F">
        <w:t xml:space="preserve"> </w:t>
      </w:r>
      <w:r w:rsidR="00617377" w:rsidRPr="0037123F">
        <w:t xml:space="preserve">from </w:t>
      </w:r>
      <w:r w:rsidRPr="0037123F">
        <w:t>industrial energy audits are considered.</w:t>
      </w:r>
    </w:p>
    <w:p w14:paraId="3E5345A5" w14:textId="7F8A332C" w:rsidR="002E3964" w:rsidRPr="0037123F" w:rsidRDefault="002E3964" w:rsidP="00E8522B">
      <w:pPr>
        <w:spacing w:line="240" w:lineRule="auto"/>
      </w:pPr>
      <w:r w:rsidRPr="0037123F">
        <w:t>Concerning Osimo municipality, it is highlighted that</w:t>
      </w:r>
      <w:r w:rsidR="00617377" w:rsidRPr="0037123F">
        <w:t xml:space="preserve"> the</w:t>
      </w:r>
      <w:r w:rsidRPr="0037123F">
        <w:t xml:space="preserve"> E-PRTR database does not include any industrial facilit</w:t>
      </w:r>
      <w:r w:rsidR="00617377" w:rsidRPr="0037123F">
        <w:t>ies</w:t>
      </w:r>
      <w:r w:rsidRPr="0037123F">
        <w:t xml:space="preserve"> in the area</w:t>
      </w:r>
      <w:r w:rsidR="00617377" w:rsidRPr="0037123F">
        <w:t>.</w:t>
      </w:r>
      <w:r w:rsidR="006C65C9" w:rsidRPr="0037123F">
        <w:t xml:space="preserve"> </w:t>
      </w:r>
      <w:r w:rsidR="00617377" w:rsidRPr="0037123F">
        <w:t>T</w:t>
      </w:r>
      <w:r w:rsidRPr="0037123F">
        <w:t xml:space="preserve">he estimation of the potential industrial excess heat is based on the identification of generic industrial areas. As shown in </w:t>
      </w:r>
      <w:r w:rsidRPr="0037123F">
        <w:fldChar w:fldCharType="begin"/>
      </w:r>
      <w:r w:rsidRPr="0037123F">
        <w:instrText xml:space="preserve"> REF _Ref29981840 \h </w:instrText>
      </w:r>
      <w:r w:rsidR="00A04E78">
        <w:instrText xml:space="preserve"> \* MERGEFORMAT </w:instrText>
      </w:r>
      <w:r w:rsidRPr="0037123F">
        <w:fldChar w:fldCharType="separate"/>
      </w:r>
      <w:r w:rsidR="00EA7F62" w:rsidRPr="0037123F">
        <w:t xml:space="preserve">Figure </w:t>
      </w:r>
      <w:r w:rsidR="00EA7F62" w:rsidRPr="0037123F">
        <w:rPr>
          <w:noProof/>
        </w:rPr>
        <w:t>16</w:t>
      </w:r>
      <w:r w:rsidRPr="0037123F">
        <w:fldChar w:fldCharType="end"/>
      </w:r>
      <w:r w:rsidRPr="0037123F">
        <w:t>, 13 areas were identified for a total of 2,726,000 m</w:t>
      </w:r>
      <w:r w:rsidRPr="0037123F">
        <w:rPr>
          <w:vertAlign w:val="superscript"/>
        </w:rPr>
        <w:t>2</w:t>
      </w:r>
      <w:r w:rsidRPr="0037123F">
        <w:t>, corresponding to a potential of 613 GWh/y.</w:t>
      </w:r>
    </w:p>
    <w:p w14:paraId="1BA3A29C" w14:textId="726994F4" w:rsidR="002E3964" w:rsidRPr="0037123F" w:rsidRDefault="002E3964" w:rsidP="00E8522B">
      <w:pPr>
        <w:spacing w:line="240" w:lineRule="auto"/>
      </w:pPr>
      <w:r w:rsidRPr="0037123F">
        <w:t>The hourly profile of availability of this excess heat varies depending on the working schedule of the different industries; due to the absence of energy</w:t>
      </w:r>
      <w:r w:rsidR="00F30C71" w:rsidRPr="0037123F">
        <w:t>-</w:t>
      </w:r>
      <w:r w:rsidRPr="0037123F">
        <w:t xml:space="preserve">intensive industries, it can be assumed that most of the industrial facilities work </w:t>
      </w:r>
      <w:r w:rsidR="000E3ADA" w:rsidRPr="0037123F">
        <w:t>i</w:t>
      </w:r>
      <w:r w:rsidRPr="0037123F">
        <w:t>n two daily shifts, therefore the hourly profile can be built considering 16 h/d of operation only for working days.</w:t>
      </w:r>
    </w:p>
    <w:p w14:paraId="578444F5" w14:textId="1C94C764" w:rsidR="00A31DF5" w:rsidRPr="0037123F" w:rsidRDefault="00A31DF5" w:rsidP="00E8522B">
      <w:pPr>
        <w:spacing w:line="240" w:lineRule="auto"/>
      </w:pPr>
      <w:r w:rsidRPr="0037123F">
        <w:t>This industrial excess heat assessment is external to the MUSE GRIDS Energy Planning tool</w:t>
      </w:r>
      <w:r w:rsidR="00C37C19">
        <w:t>.</w:t>
      </w:r>
    </w:p>
    <w:p w14:paraId="6FA20213" w14:textId="77777777" w:rsidR="002E3964" w:rsidRPr="0037123F" w:rsidRDefault="002E3964" w:rsidP="00E8522B">
      <w:pPr>
        <w:spacing w:line="240" w:lineRule="auto"/>
        <w:jc w:val="center"/>
      </w:pPr>
      <w:r w:rsidRPr="0037123F">
        <w:rPr>
          <w:noProof/>
          <w:lang w:eastAsia="en-GB"/>
        </w:rPr>
        <w:lastRenderedPageBreak/>
        <w:drawing>
          <wp:inline distT="0" distB="0" distL="0" distR="0" wp14:anchorId="3D05FDDF" wp14:editId="5868F1F8">
            <wp:extent cx="5819775" cy="3348877"/>
            <wp:effectExtent l="0" t="0" r="0" b="4445"/>
            <wp:docPr id="1246771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5">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A5B13E6F-EC72-4F4B-BA35-E75EED53B117}"/>
                        </a:ext>
                      </a:extLst>
                    </a:blip>
                    <a:stretch>
                      <a:fillRect/>
                    </a:stretch>
                  </pic:blipFill>
                  <pic:spPr>
                    <a:xfrm>
                      <a:off x="0" y="0"/>
                      <a:ext cx="5844743" cy="3363244"/>
                    </a:xfrm>
                    <a:prstGeom prst="rect">
                      <a:avLst/>
                    </a:prstGeom>
                  </pic:spPr>
                </pic:pic>
              </a:graphicData>
            </a:graphic>
          </wp:inline>
        </w:drawing>
      </w:r>
    </w:p>
    <w:p w14:paraId="35369714" w14:textId="5DF4DE99" w:rsidR="002E3964" w:rsidRPr="0037123F" w:rsidRDefault="002E3964" w:rsidP="00DF6E37">
      <w:pPr>
        <w:pStyle w:val="Caption"/>
        <w:jc w:val="center"/>
      </w:pPr>
      <w:bookmarkStart w:id="61" w:name="_Ref29981840"/>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6</w:t>
      </w:r>
      <w:r w:rsidRPr="0037123F">
        <w:fldChar w:fldCharType="end"/>
      </w:r>
      <w:bookmarkEnd w:id="61"/>
      <w:r w:rsidRPr="0037123F">
        <w:t>: Localization of generic industrial areas in Osimo municipality</w:t>
      </w:r>
      <w:r w:rsidR="00312A23" w:rsidRPr="0037123F">
        <w:t>.</w:t>
      </w:r>
    </w:p>
    <w:p w14:paraId="0A4E9DA1" w14:textId="77777777" w:rsidR="002E3964" w:rsidRPr="0037123F" w:rsidRDefault="002E3964" w:rsidP="00DF6E37">
      <w:pPr>
        <w:pStyle w:val="Heading2"/>
        <w:spacing w:line="240" w:lineRule="auto"/>
      </w:pPr>
      <w:bookmarkStart w:id="62" w:name="_Toc83133612"/>
      <w:bookmarkStart w:id="63" w:name="_Toc86149968"/>
      <w:r w:rsidRPr="0037123F">
        <w:t>Summary of demo site inputs</w:t>
      </w:r>
      <w:bookmarkEnd w:id="62"/>
      <w:bookmarkEnd w:id="63"/>
    </w:p>
    <w:p w14:paraId="03FD18E8" w14:textId="4D6753C7" w:rsidR="002E3964" w:rsidRPr="0037123F" w:rsidRDefault="002E3964" w:rsidP="00E8522B">
      <w:pPr>
        <w:spacing w:line="240" w:lineRule="auto"/>
      </w:pPr>
      <w:r w:rsidRPr="0037123F">
        <w:t xml:space="preserve">Osimo is a small municipality </w:t>
      </w:r>
      <w:r w:rsidR="00617377" w:rsidRPr="0037123F">
        <w:t xml:space="preserve">in the Ancona province </w:t>
      </w:r>
      <w:r w:rsidRPr="0037123F">
        <w:t>of</w:t>
      </w:r>
      <w:r w:rsidR="00617377" w:rsidRPr="0037123F">
        <w:t xml:space="preserve"> the</w:t>
      </w:r>
      <w:r w:rsidRPr="0037123F">
        <w:t xml:space="preserve"> Marche region in Italy. There is a single municipality-owned </w:t>
      </w:r>
      <w:r w:rsidR="00617377" w:rsidRPr="0037123F">
        <w:t xml:space="preserve">utility </w:t>
      </w:r>
      <w:r w:rsidRPr="0037123F">
        <w:t xml:space="preserve">company that </w:t>
      </w:r>
      <w:proofErr w:type="gramStart"/>
      <w:r w:rsidRPr="0037123F">
        <w:t>is in charge of</w:t>
      </w:r>
      <w:proofErr w:type="gramEnd"/>
      <w:r w:rsidRPr="0037123F">
        <w:t xml:space="preserve"> managing, through its subsidies, different energy sectors to meet the demand of several commodities by the end-users. These are electricity, district heating, natural gas, and water. Moreover, the town can be considered a multi-energy microgrid since it has just one point of common coupling with the national transmission system and a significant amount of distributed electricity generation sources within its boundaries. Local renewable energy resources are an aqueduct mini-hydro and several PV rooftops. The total energy consumption</w:t>
      </w:r>
      <w:r w:rsidR="00F30C71" w:rsidRPr="0037123F">
        <w:t xml:space="preserve"> is mainly related to heat</w:t>
      </w:r>
      <w:r w:rsidRPr="0037123F">
        <w:t xml:space="preserve"> and transportation demands. This is due to the structure of the apartment buildings where heating is supplied mostly through low</w:t>
      </w:r>
      <w:r w:rsidR="00F30C71" w:rsidRPr="0037123F">
        <w:t>-</w:t>
      </w:r>
      <w:r w:rsidRPr="0037123F">
        <w:t>efficien</w:t>
      </w:r>
      <w:r w:rsidR="00617377" w:rsidRPr="0037123F">
        <w:t>cy</w:t>
      </w:r>
      <w:r w:rsidRPr="0037123F">
        <w:t xml:space="preserve"> natural gas boilers. There is however potential for increased electrification of the ind</w:t>
      </w:r>
      <w:r w:rsidR="00F30C71" w:rsidRPr="0037123F">
        <w:t>ividual heating demand and for</w:t>
      </w:r>
      <w:r w:rsidRPr="0037123F">
        <w:t xml:space="preserve"> expansion of the district heating network, as well as for the transition to e-mobility and increased penetration of renewable energy sources.</w:t>
      </w:r>
    </w:p>
    <w:p w14:paraId="61A97A03" w14:textId="0949012D" w:rsidR="009C62BE" w:rsidRPr="0037123F" w:rsidRDefault="00BE1D10" w:rsidP="00DF6E37">
      <w:pPr>
        <w:pStyle w:val="Heading1"/>
      </w:pPr>
      <w:bookmarkStart w:id="64" w:name="_Toc86149969"/>
      <w:r w:rsidRPr="0037123F">
        <w:lastRenderedPageBreak/>
        <w:t>Demo</w:t>
      </w:r>
      <w:r w:rsidR="00F30C71" w:rsidRPr="0037123F">
        <w:t xml:space="preserve"> </w:t>
      </w:r>
      <w:r w:rsidRPr="0037123F">
        <w:t xml:space="preserve">site: </w:t>
      </w:r>
      <w:r w:rsidR="008A52CC" w:rsidRPr="0037123F">
        <w:t>Oud-</w:t>
      </w:r>
      <w:r w:rsidR="009C62BE" w:rsidRPr="0037123F">
        <w:t>Heverlee</w:t>
      </w:r>
      <w:bookmarkEnd w:id="64"/>
    </w:p>
    <w:p w14:paraId="3F57FFA7" w14:textId="6413A7C7" w:rsidR="00310536" w:rsidRPr="0037123F" w:rsidRDefault="00C96194" w:rsidP="00E8522B">
      <w:pPr>
        <w:spacing w:line="240" w:lineRule="auto"/>
      </w:pPr>
      <w:r w:rsidRPr="0037123F">
        <w:t>Oud-Heverlee is one of 300 independent municipalities in the Flemish region</w:t>
      </w:r>
      <w:r w:rsidR="00B95BC5" w:rsidRPr="0037123F">
        <w:t xml:space="preserve"> of Belgium</w:t>
      </w:r>
      <w:r w:rsidRPr="0037123F">
        <w:t>, and because of the relatively small size of the municipality</w:t>
      </w:r>
      <w:r w:rsidR="00C2602E" w:rsidRPr="0037123F">
        <w:t>, municipalities</w:t>
      </w:r>
      <w:r w:rsidRPr="0037123F">
        <w:t xml:space="preserve"> coordinate their energy and environmental planning efforts with the regional level. In 2015 the municipality dev</w:t>
      </w:r>
      <w:r w:rsidR="00611F3A" w:rsidRPr="0037123F">
        <w:t xml:space="preserve">eloped a climate action plan </w:t>
      </w:r>
      <w:r w:rsidR="00611F3A" w:rsidRPr="0037123F">
        <w:fldChar w:fldCharType="begin" w:fldLock="1"/>
      </w:r>
      <w:r w:rsidR="004F77DA">
        <w:instrText>ADDIN CSL_CITATION {"citationItems":[{"id":"ITEM-1","itemData":{"URL":"https://provincies.incijfers.be/jive/report/?id=rapport_klimaat&amp;input_geo=%7Bregioniveau%7D_%7Bregiocode%7D","accessed":{"date-parts":[["2021","5","25"]]},"author":[{"dropping-particle":"","family":"provincies.incijfers","given":"","non-dropping-particle":"","parse-names":false,"suffix":""}],"id":"ITEM-1","issued":{"date-parts":[["2020"]]},"title":"Rapport klimaat","type":"webpage"},"uris":["http://www.mendeley.com/documents/?uuid=e9a02b81-d9f9-3b07-a675-b6c464f1468a"]}],"mendeley":{"formattedCitation":"[16]","plainTextFormattedCitation":"[16]","previouslyFormattedCitation":"[15]"},"properties":{"noteIndex":0},"schema":"https://github.com/citation-style-language/schema/raw/master/csl-citation.json"}</w:instrText>
      </w:r>
      <w:r w:rsidR="00611F3A" w:rsidRPr="0037123F">
        <w:fldChar w:fldCharType="separate"/>
      </w:r>
      <w:r w:rsidR="004F77DA" w:rsidRPr="004F77DA">
        <w:rPr>
          <w:noProof/>
        </w:rPr>
        <w:t>[16]</w:t>
      </w:r>
      <w:r w:rsidR="00611F3A" w:rsidRPr="0037123F">
        <w:fldChar w:fldCharType="end"/>
      </w:r>
      <w:r w:rsidRPr="0037123F">
        <w:t xml:space="preserve"> as part of the C</w:t>
      </w:r>
      <w:r w:rsidR="006F18C4" w:rsidRPr="0037123F">
        <w:t xml:space="preserve">ovenant of Mayor initiative </w:t>
      </w:r>
      <w:r w:rsidR="006F18C4" w:rsidRPr="0037123F">
        <w:fldChar w:fldCharType="begin" w:fldLock="1"/>
      </w:r>
      <w:r w:rsidR="004F77DA">
        <w:instrText>ADDIN CSL_CITATION {"citationItems":[{"id":"ITEM-1","itemData":{"URL":"https://ec.europa.eu/jrc/en/publication/covenant-mayors-climate-and-energy-default-emission-factors-local-emission-inventories-version-2017","accessed":{"date-parts":[["2021","2","4"]]},"author":[{"dropping-particle":"","family":"Covenant of Mayors","given":"","non-dropping-particle":"","parse-names":false,"suffix":""}],"id":"ITEM-1","issued":{"date-parts":[["2017"]]},"title":"Covenant of Mayors for Climate and Energy","type":"webpage"},"uris":["http://www.mendeley.com/documents/?uuid=825f8587-a44f-42de-9129-28e3b4d0b24d"]}],"mendeley":{"formattedCitation":"[17]","plainTextFormattedCitation":"[17]","previouslyFormattedCitation":"[16]"},"properties":{"noteIndex":0},"schema":"https://github.com/citation-style-language/schema/raw/master/csl-citation.json"}</w:instrText>
      </w:r>
      <w:r w:rsidR="006F18C4" w:rsidRPr="0037123F">
        <w:fldChar w:fldCharType="separate"/>
      </w:r>
      <w:r w:rsidR="004F77DA" w:rsidRPr="004F77DA">
        <w:rPr>
          <w:noProof/>
        </w:rPr>
        <w:t>[17]</w:t>
      </w:r>
      <w:r w:rsidR="006F18C4" w:rsidRPr="0037123F">
        <w:fldChar w:fldCharType="end"/>
      </w:r>
      <w:r w:rsidRPr="0037123F">
        <w:t>, which contains information on the local energy system and CO</w:t>
      </w:r>
      <w:r w:rsidRPr="0037123F">
        <w:rPr>
          <w:vertAlign w:val="subscript"/>
        </w:rPr>
        <w:t>2</w:t>
      </w:r>
      <w:r w:rsidRPr="0037123F">
        <w:t xml:space="preserve"> emissions. The climate action plan furthermore presents the previous target of reducing CO</w:t>
      </w:r>
      <w:r w:rsidRPr="0037123F">
        <w:rPr>
          <w:vertAlign w:val="subscript"/>
        </w:rPr>
        <w:t>2</w:t>
      </w:r>
      <w:r w:rsidRPr="0037123F">
        <w:t xml:space="preserve"> emissions by 20% b</w:t>
      </w:r>
      <w:r w:rsidR="0023272F" w:rsidRPr="0037123F">
        <w:t>efore</w:t>
      </w:r>
      <w:r w:rsidRPr="0037123F">
        <w:t xml:space="preserve"> 2020, a goal signed by almost all Flemish municipalities </w:t>
      </w:r>
      <w:r w:rsidR="0023272F" w:rsidRPr="0037123F">
        <w:t>who has joined</w:t>
      </w:r>
      <w:r w:rsidRPr="0037123F">
        <w:t xml:space="preserve"> the Covenant of Mayor initiative.</w:t>
      </w:r>
    </w:p>
    <w:p w14:paraId="4470E20F" w14:textId="77777777" w:rsidR="00D063DE" w:rsidRPr="0037123F" w:rsidRDefault="00D063DE" w:rsidP="00E8522B">
      <w:pPr>
        <w:keepNext/>
        <w:spacing w:line="240" w:lineRule="auto"/>
        <w:jc w:val="center"/>
      </w:pPr>
      <w:r w:rsidRPr="0037123F">
        <w:rPr>
          <w:noProof/>
          <w:lang w:eastAsia="en-GB"/>
        </w:rPr>
        <w:drawing>
          <wp:inline distT="0" distB="0" distL="0" distR="0" wp14:anchorId="6DDF46D6" wp14:editId="5CCE3D3F">
            <wp:extent cx="4933507" cy="4034132"/>
            <wp:effectExtent l="0" t="0" r="63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d-Heverlee ma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34256" cy="4034744"/>
                    </a:xfrm>
                    <a:prstGeom prst="rect">
                      <a:avLst/>
                    </a:prstGeom>
                  </pic:spPr>
                </pic:pic>
              </a:graphicData>
            </a:graphic>
          </wp:inline>
        </w:drawing>
      </w:r>
    </w:p>
    <w:p w14:paraId="5B7F2B87" w14:textId="5741D121" w:rsidR="00D063DE" w:rsidRPr="0037123F" w:rsidRDefault="00D063DE"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7</w:t>
      </w:r>
      <w:r w:rsidRPr="0037123F">
        <w:fldChar w:fldCharType="end"/>
      </w:r>
      <w:r w:rsidRPr="0037123F">
        <w:t>: Oud-Heverlee municipality in Belgium.</w:t>
      </w:r>
    </w:p>
    <w:p w14:paraId="72F9FC9E" w14:textId="71C2653B" w:rsidR="00DA09FA" w:rsidRPr="0037123F" w:rsidRDefault="00DA09FA" w:rsidP="00E8522B">
      <w:pPr>
        <w:pStyle w:val="Heading2"/>
        <w:spacing w:line="240" w:lineRule="auto"/>
      </w:pPr>
      <w:bookmarkStart w:id="65" w:name="_Toc86149970"/>
      <w:r w:rsidRPr="0037123F">
        <w:t>The area</w:t>
      </w:r>
      <w:bookmarkEnd w:id="65"/>
    </w:p>
    <w:p w14:paraId="0C844B50" w14:textId="77777777" w:rsidR="00215AE2" w:rsidRPr="0037123F" w:rsidRDefault="00215AE2" w:rsidP="00E8522B">
      <w:pPr>
        <w:spacing w:line="240" w:lineRule="auto"/>
      </w:pPr>
      <w:r w:rsidRPr="0037123F">
        <w:t>Oud-Heverlee is a municipality in Belgium with approximately 11,000 inhabitants. Oud-Heverlee already has a small amount of rooftop photovoltaics, some electric vehicles, and some households have heat pumps for heating. However, the energy system of the municipality is still largely based on fossil fuels for heating and transportation, and electricity is mainly supplied from the national electricity grid.</w:t>
      </w:r>
    </w:p>
    <w:p w14:paraId="5EB0D026" w14:textId="77777777" w:rsidR="00160695" w:rsidRPr="0037123F" w:rsidRDefault="5D2212B5" w:rsidP="00E8522B">
      <w:pPr>
        <w:keepNext/>
        <w:spacing w:line="240" w:lineRule="auto"/>
        <w:jc w:val="center"/>
      </w:pPr>
      <w:r w:rsidRPr="0037123F">
        <w:rPr>
          <w:noProof/>
          <w:lang w:eastAsia="en-GB"/>
        </w:rPr>
        <w:lastRenderedPageBreak/>
        <w:drawing>
          <wp:inline distT="0" distB="0" distL="0" distR="0" wp14:anchorId="5191F05D" wp14:editId="00BD2AAC">
            <wp:extent cx="3240360" cy="2670016"/>
            <wp:effectExtent l="0" t="0" r="0" b="0"/>
            <wp:docPr id="143625124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7">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xmlns:c="http://schemas.openxmlformats.org/drawingml/2006/chart" id="{AEE95C53-C302-412C-9944-63ACED5DEFF8}"/>
                        </a:ext>
                      </a:extLst>
                    </a:blip>
                    <a:stretch>
                      <a:fillRect/>
                    </a:stretch>
                  </pic:blipFill>
                  <pic:spPr>
                    <a:xfrm>
                      <a:off x="0" y="0"/>
                      <a:ext cx="3240360" cy="2670016"/>
                    </a:xfrm>
                    <a:prstGeom prst="rect">
                      <a:avLst/>
                    </a:prstGeom>
                  </pic:spPr>
                </pic:pic>
              </a:graphicData>
            </a:graphic>
          </wp:inline>
        </w:drawing>
      </w:r>
    </w:p>
    <w:p w14:paraId="3E6149C4" w14:textId="121FA794" w:rsidR="00DA09FA" w:rsidRPr="0037123F" w:rsidRDefault="00160695"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8</w:t>
      </w:r>
      <w:r w:rsidRPr="0037123F">
        <w:fldChar w:fldCharType="end"/>
      </w:r>
      <w:r w:rsidRPr="0037123F">
        <w:t xml:space="preserve">: </w:t>
      </w:r>
      <w:r w:rsidR="00CE3BA8" w:rsidRPr="0037123F">
        <w:t>Outline of Oud-Heverlee municipality.</w:t>
      </w:r>
    </w:p>
    <w:p w14:paraId="5222E3A6" w14:textId="1A0B0A0E" w:rsidR="00215AE2" w:rsidRPr="0037123F" w:rsidRDefault="00215AE2" w:rsidP="00E8522B">
      <w:pPr>
        <w:spacing w:line="240" w:lineRule="auto"/>
      </w:pPr>
      <w:r w:rsidRPr="0037123F">
        <w:t xml:space="preserve">Oud-Heverlee consists primarily of single-family houses (88% in 2020), with the remaining housing facilities </w:t>
      </w:r>
      <w:r w:rsidR="002509CE" w:rsidRPr="0037123F">
        <w:t>being</w:t>
      </w:r>
      <w:r w:rsidRPr="0037123F">
        <w:t xml:space="preserve"> mostly apartments.</w:t>
      </w:r>
      <w:r w:rsidR="002509CE" w:rsidRPr="0037123F">
        <w:t xml:space="preserve"> The municipality has experienced a slight growth in </w:t>
      </w:r>
      <w:r w:rsidR="00202E04" w:rsidRPr="0037123F">
        <w:t>population</w:t>
      </w:r>
      <w:r w:rsidR="002509CE" w:rsidRPr="0037123F">
        <w:t xml:space="preserve"> from 2011 to 2020 by 0.9%, and a gradual increase in housing facilities, increasing by 5.4% in the same period. </w:t>
      </w:r>
      <w:proofErr w:type="gramStart"/>
      <w:r w:rsidR="002509CE" w:rsidRPr="0037123F">
        <w:t>Both of these</w:t>
      </w:r>
      <w:proofErr w:type="gramEnd"/>
      <w:r w:rsidR="002509CE" w:rsidRPr="0037123F">
        <w:t xml:space="preserve"> growth rates are however lower than the average of the Flemish region. The building stock consists of 44.3% of buildings from before 1970, 20.5% of buildings from the period 1971-1981, and the remaining 35.2% being buildings constructed after 1981.</w:t>
      </w:r>
    </w:p>
    <w:p w14:paraId="73D160D7" w14:textId="5B7992F7" w:rsidR="003B0DB5" w:rsidRPr="0037123F" w:rsidRDefault="003B0DB5" w:rsidP="00E8522B">
      <w:pPr>
        <w:spacing w:line="240" w:lineRule="auto"/>
      </w:pPr>
      <w:r w:rsidRPr="0037123F">
        <w:t>Energy consumption, for both heat and electricity, ha</w:t>
      </w:r>
      <w:r w:rsidR="00F30C71" w:rsidRPr="0037123F">
        <w:t>s</w:t>
      </w:r>
      <w:r w:rsidRPr="0037123F">
        <w:t xml:space="preserve"> been decreasing slightly from 2011 to 2020, and as a result</w:t>
      </w:r>
      <w:r w:rsidR="00F30C71" w:rsidRPr="0037123F">
        <w:t>,</w:t>
      </w:r>
      <w:r w:rsidRPr="0037123F">
        <w:t xml:space="preserve"> so has </w:t>
      </w:r>
      <w:r w:rsidR="00C73B3A" w:rsidRPr="0037123F">
        <w:t xml:space="preserve">the </w:t>
      </w:r>
      <w:r w:rsidRPr="0037123F">
        <w:t>CO</w:t>
      </w:r>
      <w:r w:rsidRPr="0037123F">
        <w:rPr>
          <w:vertAlign w:val="subscript"/>
        </w:rPr>
        <w:t>2</w:t>
      </w:r>
      <w:r w:rsidRPr="0037123F">
        <w:t xml:space="preserve"> emission. Total energy consumption has decreased by approximately 12.6%, and CO</w:t>
      </w:r>
      <w:r w:rsidRPr="0037123F">
        <w:rPr>
          <w:vertAlign w:val="subscript"/>
        </w:rPr>
        <w:t>2</w:t>
      </w:r>
      <w:r w:rsidRPr="0037123F">
        <w:t xml:space="preserve"> emissions by 7.6%. This is caused by </w:t>
      </w:r>
      <w:r w:rsidR="004C728D" w:rsidRPr="0037123F">
        <w:t>house renovations enabling heat</w:t>
      </w:r>
      <w:r w:rsidR="00C73B3A" w:rsidRPr="0037123F">
        <w:t xml:space="preserve"> savings</w:t>
      </w:r>
      <w:r w:rsidR="004C728D" w:rsidRPr="0037123F">
        <w:t>,</w:t>
      </w:r>
      <w:r w:rsidRPr="0037123F">
        <w:t xml:space="preserve"> a gradual replacement of oil boilers with natural gas boiler</w:t>
      </w:r>
      <w:r w:rsidR="00C73B3A" w:rsidRPr="0037123F">
        <w:t>s</w:t>
      </w:r>
      <w:r w:rsidR="004C728D" w:rsidRPr="0037123F">
        <w:t>,</w:t>
      </w:r>
      <w:r w:rsidRPr="0037123F">
        <w:t xml:space="preserve"> and in a few cases</w:t>
      </w:r>
      <w:r w:rsidR="004C728D" w:rsidRPr="0037123F">
        <w:t xml:space="preserve">, </w:t>
      </w:r>
      <w:r w:rsidR="00F30C71" w:rsidRPr="0037123F">
        <w:t xml:space="preserve">the </w:t>
      </w:r>
      <w:r w:rsidR="004C728D" w:rsidRPr="0037123F">
        <w:t>installation of</w:t>
      </w:r>
      <w:r w:rsidRPr="0037123F">
        <w:t xml:space="preserve"> electric heat pumps. The transportation sector is largely unc</w:t>
      </w:r>
      <w:r w:rsidR="00F30C71" w:rsidRPr="0037123F">
        <w:t>hanged in the same period</w:t>
      </w:r>
      <w:r w:rsidRPr="0037123F">
        <w:t>.</w:t>
      </w:r>
    </w:p>
    <w:p w14:paraId="3557C888" w14:textId="204D31C2" w:rsidR="00DA09FA" w:rsidRPr="0037123F" w:rsidRDefault="00DA09FA" w:rsidP="00DF6E37">
      <w:pPr>
        <w:pStyle w:val="Heading2"/>
        <w:spacing w:line="240" w:lineRule="auto"/>
      </w:pPr>
      <w:bookmarkStart w:id="66" w:name="_Toc86149971"/>
      <w:r w:rsidRPr="0037123F">
        <w:t>Energy demands</w:t>
      </w:r>
      <w:bookmarkEnd w:id="66"/>
    </w:p>
    <w:p w14:paraId="4C7AA11D" w14:textId="72D7B197" w:rsidR="00310536" w:rsidRPr="0037123F" w:rsidRDefault="00131D71" w:rsidP="00E8522B">
      <w:pPr>
        <w:spacing w:line="240" w:lineRule="auto"/>
      </w:pPr>
      <w:r w:rsidRPr="0037123F">
        <w:t>The following sections present energy demands for Oud-Heverlee and describe the methods applied to determine these.</w:t>
      </w:r>
      <w:r w:rsidR="003D1963" w:rsidRPr="0037123F">
        <w:t xml:space="preserve"> Energy demands are collected for electricity, heating and cooling, transport, and industry sectors, and are important inputs for the modelling of reference and future energy scenarios.</w:t>
      </w:r>
    </w:p>
    <w:p w14:paraId="4CEFABBD" w14:textId="19D5D89B" w:rsidR="00131D71" w:rsidRPr="0037123F" w:rsidRDefault="00DA09FA" w:rsidP="00DF6E37">
      <w:pPr>
        <w:pStyle w:val="Heading3"/>
      </w:pPr>
      <w:bookmarkStart w:id="67" w:name="_Toc86149972"/>
      <w:r w:rsidRPr="0037123F">
        <w:t>Electricity</w:t>
      </w:r>
      <w:bookmarkEnd w:id="67"/>
    </w:p>
    <w:p w14:paraId="3C3618A6" w14:textId="71F21B88" w:rsidR="00B22885" w:rsidRPr="0037123F" w:rsidRDefault="00131D71" w:rsidP="00E8522B">
      <w:pPr>
        <w:spacing w:line="240" w:lineRule="auto"/>
      </w:pPr>
      <w:r w:rsidRPr="0037123F">
        <w:t>Based on the national electricity demand as determined in previous research for a</w:t>
      </w:r>
      <w:r w:rsidR="006F18C4" w:rsidRPr="0037123F">
        <w:t xml:space="preserve"> national model of Belgium </w:t>
      </w:r>
      <w:r w:rsidR="006F18C4" w:rsidRPr="0037123F">
        <w:fldChar w:fldCharType="begin" w:fldLock="1"/>
      </w:r>
      <w:r w:rsidR="004F77DA">
        <w:instrText>ADDIN CSL_CITATION {"citationItems":[{"id":"ITEM-1","itemData":{"URL":"https://heatroadmap.eu/energy-models/","accessed":{"date-parts":[["2021","7","30"]]},"author":[{"dropping-particle":"","family":"Heat Roadmap Europe 4","given":"","non-dropping-particle":"","parse-names":false,"suffix":""}],"id":"ITEM-1","issued":{"date-parts":[["0"]]},"title":"Energy Models – Heat Roadmap Europe","type":"webpage"},"uris":["http://www.mendeley.com/documents/?uuid=6e61fa11-5010-3052-9249-f9ee1570799e"]}],"mendeley":{"formattedCitation":"[18]","plainTextFormattedCitation":"[18]","previouslyFormattedCitation":"[17]"},"properties":{"noteIndex":0},"schema":"https://github.com/citation-style-language/schema/raw/master/csl-citation.json"}</w:instrText>
      </w:r>
      <w:r w:rsidR="006F18C4" w:rsidRPr="0037123F">
        <w:fldChar w:fldCharType="separate"/>
      </w:r>
      <w:r w:rsidR="004F77DA" w:rsidRPr="004F77DA">
        <w:rPr>
          <w:noProof/>
        </w:rPr>
        <w:t>[18]</w:t>
      </w:r>
      <w:r w:rsidR="006F18C4" w:rsidRPr="0037123F">
        <w:fldChar w:fldCharType="end"/>
      </w:r>
      <w:r w:rsidRPr="0037123F">
        <w:t xml:space="preserve"> </w:t>
      </w:r>
      <w:r w:rsidR="00717363" w:rsidRPr="0037123F">
        <w:t>a</w:t>
      </w:r>
      <w:r w:rsidRPr="0037123F">
        <w:t xml:space="preserve"> population</w:t>
      </w:r>
      <w:r w:rsidR="003E19A5" w:rsidRPr="0037123F">
        <w:t>-</w:t>
      </w:r>
      <w:r w:rsidRPr="0037123F">
        <w:t>based share is calculated, resulting in a demand of 66.97 GWh</w:t>
      </w:r>
      <w:r w:rsidR="00717363" w:rsidRPr="0037123F">
        <w:t xml:space="preserve"> in Oud-Heverlee</w:t>
      </w:r>
      <w:r w:rsidRPr="0037123F">
        <w:t>. Combined with a</w:t>
      </w:r>
      <w:r w:rsidR="00717363" w:rsidRPr="0037123F">
        <w:t>n electricity</w:t>
      </w:r>
      <w:r w:rsidRPr="0037123F">
        <w:t xml:space="preserve"> demand of 36.74 GWh for industry, also determined </w:t>
      </w:r>
      <w:r w:rsidR="000A79DE" w:rsidRPr="0037123F">
        <w:t xml:space="preserve">from </w:t>
      </w:r>
      <w:r w:rsidRPr="0037123F">
        <w:t>a population</w:t>
      </w:r>
      <w:r w:rsidR="003E19A5" w:rsidRPr="0037123F">
        <w:t>-</w:t>
      </w:r>
      <w:r w:rsidRPr="0037123F">
        <w:t xml:space="preserve">based share of the national demand, the total yearly electricity demand is 103.71 GWh. It should be noted that this demand does not include electricity </w:t>
      </w:r>
      <w:r w:rsidR="00B22885" w:rsidRPr="0037123F">
        <w:t xml:space="preserve">demand for heating and cooling, which is included separately as part of </w:t>
      </w:r>
      <w:r w:rsidR="00F30C71" w:rsidRPr="0037123F">
        <w:t xml:space="preserve">the </w:t>
      </w:r>
      <w:r w:rsidR="00B22885" w:rsidRPr="0037123F">
        <w:t xml:space="preserve">heating and cooling demands. </w:t>
      </w:r>
      <w:r w:rsidRPr="0037123F">
        <w:t xml:space="preserve">The industry energy demand is presented in more detail in Section </w:t>
      </w:r>
      <w:r w:rsidRPr="0037123F">
        <w:fldChar w:fldCharType="begin"/>
      </w:r>
      <w:r w:rsidRPr="0037123F">
        <w:instrText xml:space="preserve"> REF _Ref77250662 \r \h </w:instrText>
      </w:r>
      <w:r w:rsidR="00A04E78">
        <w:instrText xml:space="preserve"> \* MERGEFORMAT </w:instrText>
      </w:r>
      <w:r w:rsidRPr="0037123F">
        <w:fldChar w:fldCharType="separate"/>
      </w:r>
      <w:r w:rsidR="00EA7F62" w:rsidRPr="0037123F">
        <w:t>3.2.4</w:t>
      </w:r>
      <w:r w:rsidRPr="0037123F">
        <w:fldChar w:fldCharType="end"/>
      </w:r>
      <w:r w:rsidR="002446DB" w:rsidRPr="0037123F">
        <w:t>.</w:t>
      </w:r>
    </w:p>
    <w:p w14:paraId="35D2EE15" w14:textId="0F89E19B" w:rsidR="00131D71" w:rsidRPr="0037123F" w:rsidRDefault="00131D71" w:rsidP="00E8522B">
      <w:pPr>
        <w:spacing w:line="240" w:lineRule="auto"/>
      </w:pPr>
      <w:r w:rsidRPr="0037123F">
        <w:t>Bel</w:t>
      </w:r>
      <w:r w:rsidR="00B22885" w:rsidRPr="0037123F">
        <w:t xml:space="preserve">ow </w:t>
      </w:r>
      <w:r w:rsidR="00717363" w:rsidRPr="0037123F">
        <w:t xml:space="preserve">the assumed </w:t>
      </w:r>
      <w:r w:rsidR="00B22885" w:rsidRPr="0037123F">
        <w:t xml:space="preserve">hourly distribution of the electricity demand for Oud-Heverlee can be seen in </w:t>
      </w:r>
      <w:r w:rsidR="00B22885" w:rsidRPr="0037123F">
        <w:fldChar w:fldCharType="begin"/>
      </w:r>
      <w:r w:rsidR="00B22885" w:rsidRPr="0037123F">
        <w:instrText xml:space="preserve"> REF _Ref78196706 \h </w:instrText>
      </w:r>
      <w:r w:rsidR="00A04E78">
        <w:instrText xml:space="preserve"> \* MERGEFORMAT </w:instrText>
      </w:r>
      <w:r w:rsidR="00B22885" w:rsidRPr="0037123F">
        <w:fldChar w:fldCharType="separate"/>
      </w:r>
      <w:r w:rsidR="00EA7F62" w:rsidRPr="0037123F">
        <w:t xml:space="preserve">Figure </w:t>
      </w:r>
      <w:r w:rsidR="00EA7F62" w:rsidRPr="0037123F">
        <w:rPr>
          <w:noProof/>
        </w:rPr>
        <w:t>19</w:t>
      </w:r>
      <w:r w:rsidR="00B22885" w:rsidRPr="0037123F">
        <w:fldChar w:fldCharType="end"/>
      </w:r>
      <w:r w:rsidRPr="0037123F">
        <w:t>.</w:t>
      </w:r>
    </w:p>
    <w:p w14:paraId="672612F5" w14:textId="77777777" w:rsidR="004C728D" w:rsidRPr="0037123F" w:rsidRDefault="00131D71" w:rsidP="00E8522B">
      <w:pPr>
        <w:keepNext/>
        <w:spacing w:line="240" w:lineRule="auto"/>
        <w:jc w:val="center"/>
      </w:pPr>
      <w:r w:rsidRPr="0037123F">
        <w:rPr>
          <w:noProof/>
          <w:lang w:eastAsia="en-GB"/>
        </w:rPr>
        <w:lastRenderedPageBreak/>
        <w:drawing>
          <wp:inline distT="0" distB="0" distL="0" distR="0" wp14:anchorId="382391E1" wp14:editId="4F5E8330">
            <wp:extent cx="5328000" cy="3168000"/>
            <wp:effectExtent l="0" t="0" r="6350" b="13970"/>
            <wp:docPr id="1" name="Chart 1">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E13DF94" w14:textId="3A7BAB07" w:rsidR="00131D71" w:rsidRPr="0037123F" w:rsidRDefault="004C728D" w:rsidP="00DF6E37">
      <w:pPr>
        <w:pStyle w:val="Caption"/>
        <w:jc w:val="center"/>
      </w:pPr>
      <w:bookmarkStart w:id="68" w:name="_Ref78196706"/>
      <w:bookmarkStart w:id="69" w:name="_Ref7819670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19</w:t>
      </w:r>
      <w:r w:rsidRPr="0037123F">
        <w:fldChar w:fldCharType="end"/>
      </w:r>
      <w:bookmarkEnd w:id="68"/>
      <w:r w:rsidRPr="0037123F">
        <w:t>: Hourly electricity demand distribution</w:t>
      </w:r>
      <w:r w:rsidR="006F18C4" w:rsidRPr="0037123F">
        <w:t xml:space="preserve"> </w:t>
      </w:r>
      <w:r w:rsidR="00A65AC3" w:rsidRPr="0037123F">
        <w:t>used in the analys</w:t>
      </w:r>
      <w:r w:rsidR="00C2602E" w:rsidRPr="0037123F">
        <w:t>es of</w:t>
      </w:r>
      <w:r w:rsidR="00A65AC3" w:rsidRPr="0037123F">
        <w:t xml:space="preserve"> Oud</w:t>
      </w:r>
      <w:r w:rsidR="008A52CC" w:rsidRPr="0037123F">
        <w:t>-</w:t>
      </w:r>
      <w:r w:rsidR="00A65AC3" w:rsidRPr="0037123F">
        <w:t>Heverlee</w:t>
      </w:r>
      <w:r w:rsidR="00C2602E" w:rsidRPr="0037123F">
        <w:t xml:space="preserve"> </w:t>
      </w:r>
      <w:r w:rsidR="006F18C4" w:rsidRPr="0037123F">
        <w:fldChar w:fldCharType="begin" w:fldLock="1"/>
      </w:r>
      <w:r w:rsidR="004F77DA">
        <w:instrText>ADDIN CSL_CITATION {"citationItems":[{"id":"ITEM-1","itemData":{"URL":"https://heatroadmap.eu/energy-models/","accessed":{"date-parts":[["2021","5","25"]]},"author":[{"dropping-particle":"","family":"Heat Roadmap Europe 4","given":"","non-dropping-particle":"","parse-names":false,"suffix":""}],"id":"ITEM-1","issued":{"date-parts":[["2019"]]},"title":"Energy Models – Heat Roadmap Europe","type":"webpage"},"uris":["http://www.mendeley.com/documents/?uuid=1932c8a6-cf8a-36c8-a867-539d451d0747"]}],"mendeley":{"formattedCitation":"[19]","plainTextFormattedCitation":"[19]","previouslyFormattedCitation":"[18]"},"properties":{"noteIndex":0},"schema":"https://github.com/citation-style-language/schema/raw/master/csl-citation.json"}</w:instrText>
      </w:r>
      <w:r w:rsidR="006F18C4" w:rsidRPr="0037123F">
        <w:fldChar w:fldCharType="separate"/>
      </w:r>
      <w:r w:rsidR="004F77DA" w:rsidRPr="004F77DA">
        <w:rPr>
          <w:i w:val="0"/>
          <w:noProof/>
        </w:rPr>
        <w:t>[19]</w:t>
      </w:r>
      <w:r w:rsidR="006F18C4" w:rsidRPr="0037123F">
        <w:fldChar w:fldCharType="end"/>
      </w:r>
      <w:r w:rsidRPr="0037123F">
        <w:t>.</w:t>
      </w:r>
      <w:bookmarkEnd w:id="69"/>
    </w:p>
    <w:p w14:paraId="62296633" w14:textId="1DB0CEEC" w:rsidR="00DA09FA" w:rsidRPr="0037123F" w:rsidRDefault="00DA09FA">
      <w:pPr>
        <w:pStyle w:val="Heading3"/>
      </w:pPr>
      <w:bookmarkStart w:id="70" w:name="_Toc86149973"/>
      <w:r w:rsidRPr="0037123F">
        <w:t xml:space="preserve">Heating </w:t>
      </w:r>
      <w:r w:rsidR="4917246F" w:rsidRPr="0037123F">
        <w:t>and coolin</w:t>
      </w:r>
      <w:r w:rsidR="00503FD8" w:rsidRPr="0037123F">
        <w:t>g</w:t>
      </w:r>
      <w:bookmarkEnd w:id="70"/>
    </w:p>
    <w:p w14:paraId="029289F9" w14:textId="7ADEC9B6" w:rsidR="1061011F" w:rsidRPr="0037123F" w:rsidRDefault="00717363" w:rsidP="00E8522B">
      <w:pPr>
        <w:spacing w:line="240" w:lineRule="auto"/>
      </w:pPr>
      <w:r w:rsidRPr="0037123F">
        <w:t xml:space="preserve">Heat demands are determined with the assessment tools included with the </w:t>
      </w:r>
      <w:r w:rsidR="00426182" w:rsidRPr="0037123F">
        <w:t>MUSE GRIDS Energy Planning Tool</w:t>
      </w:r>
      <w:r w:rsidRPr="0037123F">
        <w:t xml:space="preserve">. </w:t>
      </w:r>
      <w:r w:rsidR="1061011F" w:rsidRPr="0037123F">
        <w:rPr>
          <w:rFonts w:ascii="Calibri" w:eastAsia="Calibri" w:hAnsi="Calibri" w:cs="Calibri"/>
          <w:sz w:val="21"/>
          <w:szCs w:val="21"/>
        </w:rPr>
        <w:t>For the execution of the</w:t>
      </w:r>
      <w:r w:rsidRPr="0037123F">
        <w:rPr>
          <w:rFonts w:ascii="Calibri" w:eastAsia="Calibri" w:hAnsi="Calibri" w:cs="Calibri"/>
          <w:sz w:val="21"/>
          <w:szCs w:val="21"/>
        </w:rPr>
        <w:t xml:space="preserve"> heat demand assessment tool, the following data and inputs are needed: a GIS</w:t>
      </w:r>
      <w:r w:rsidR="1061011F" w:rsidRPr="0037123F">
        <w:rPr>
          <w:rFonts w:ascii="Calibri" w:eastAsia="Calibri" w:hAnsi="Calibri" w:cs="Calibri"/>
          <w:sz w:val="21"/>
          <w:szCs w:val="21"/>
        </w:rPr>
        <w:t xml:space="preserve"> map </w:t>
      </w:r>
      <w:r w:rsidRPr="0037123F">
        <w:rPr>
          <w:rFonts w:ascii="Calibri" w:eastAsia="Calibri" w:hAnsi="Calibri" w:cs="Calibri"/>
          <w:sz w:val="21"/>
          <w:szCs w:val="21"/>
        </w:rPr>
        <w:t>of</w:t>
      </w:r>
      <w:r w:rsidR="1061011F" w:rsidRPr="0037123F">
        <w:rPr>
          <w:rFonts w:ascii="Calibri" w:eastAsia="Calibri" w:hAnsi="Calibri" w:cs="Calibri"/>
          <w:sz w:val="21"/>
          <w:szCs w:val="21"/>
        </w:rPr>
        <w:t xml:space="preserve"> </w:t>
      </w:r>
      <w:r w:rsidRPr="0037123F">
        <w:t>Oud-</w:t>
      </w:r>
      <w:r w:rsidR="1061011F" w:rsidRPr="0037123F">
        <w:t>Heverlee</w:t>
      </w:r>
      <w:r w:rsidR="1061011F" w:rsidRPr="0037123F">
        <w:rPr>
          <w:rFonts w:ascii="Calibri" w:eastAsia="Calibri" w:hAnsi="Calibri" w:cs="Calibri"/>
          <w:sz w:val="21"/>
          <w:szCs w:val="21"/>
        </w:rPr>
        <w:t xml:space="preserve"> from </w:t>
      </w:r>
      <w:r w:rsidRPr="0037123F">
        <w:rPr>
          <w:rFonts w:ascii="Calibri" w:eastAsia="Calibri" w:hAnsi="Calibri" w:cs="Calibri"/>
          <w:sz w:val="21"/>
          <w:szCs w:val="21"/>
        </w:rPr>
        <w:t>Open Street Map (</w:t>
      </w:r>
      <w:r w:rsidR="1061011F" w:rsidRPr="0037123F">
        <w:rPr>
          <w:rFonts w:ascii="Calibri" w:eastAsia="Calibri" w:hAnsi="Calibri" w:cs="Calibri"/>
          <w:sz w:val="21"/>
          <w:szCs w:val="21"/>
        </w:rPr>
        <w:t>OSM</w:t>
      </w:r>
      <w:r w:rsidR="006F18C4" w:rsidRPr="0037123F">
        <w:rPr>
          <w:rFonts w:ascii="Calibri" w:eastAsia="Calibri" w:hAnsi="Calibri" w:cs="Calibri"/>
          <w:sz w:val="21"/>
          <w:szCs w:val="21"/>
        </w:rPr>
        <w:t xml:space="preserve">) </w:t>
      </w:r>
      <w:r w:rsidR="006F18C4" w:rsidRPr="0037123F">
        <w:rPr>
          <w:rFonts w:ascii="Calibri" w:eastAsia="Calibri" w:hAnsi="Calibri" w:cs="Calibri"/>
          <w:sz w:val="21"/>
          <w:szCs w:val="21"/>
        </w:rPr>
        <w:fldChar w:fldCharType="begin" w:fldLock="1"/>
      </w:r>
      <w:r w:rsidR="004F77DA">
        <w:rPr>
          <w:rFonts w:ascii="Calibri" w:eastAsia="Calibri" w:hAnsi="Calibri" w:cs="Calibri"/>
          <w:sz w:val="21"/>
          <w:szCs w:val="21"/>
        </w:rPr>
        <w:instrText>ADDIN CSL_CITATION {"citationItems":[{"id":"ITEM-1","itemData":{"URL":"https://www.openstreetmap.org/#map=12/56.2908/9.9474","accessed":{"date-parts":[["2021","7","30"]]},"author":[{"dropping-particle":"","family":"OpenStreetMap","given":"","non-dropping-particle":"","parse-names":false,"suffix":""}],"id":"ITEM-1","issued":{"date-parts":[["2021"]]},"title":"OpenStreetMap","type":"webpage"},"uris":["http://www.mendeley.com/documents/?uuid=b142b082-64d4-3ec3-8aad-3fe67d2c3a14"]}],"mendeley":{"formattedCitation":"[20]","plainTextFormattedCitation":"[20]","previouslyFormattedCitation":"[19]"},"properties":{"noteIndex":0},"schema":"https://github.com/citation-style-language/schema/raw/master/csl-citation.json"}</w:instrText>
      </w:r>
      <w:r w:rsidR="006F18C4" w:rsidRPr="0037123F">
        <w:rPr>
          <w:rFonts w:ascii="Calibri" w:eastAsia="Calibri" w:hAnsi="Calibri" w:cs="Calibri"/>
          <w:sz w:val="21"/>
          <w:szCs w:val="21"/>
        </w:rPr>
        <w:fldChar w:fldCharType="separate"/>
      </w:r>
      <w:r w:rsidR="004F77DA" w:rsidRPr="004F77DA">
        <w:rPr>
          <w:rFonts w:ascii="Calibri" w:eastAsia="Calibri" w:hAnsi="Calibri" w:cs="Calibri"/>
          <w:noProof/>
          <w:sz w:val="21"/>
          <w:szCs w:val="21"/>
        </w:rPr>
        <w:t>[20]</w:t>
      </w:r>
      <w:r w:rsidR="006F18C4" w:rsidRPr="0037123F">
        <w:rPr>
          <w:rFonts w:ascii="Calibri" w:eastAsia="Calibri" w:hAnsi="Calibri" w:cs="Calibri"/>
          <w:sz w:val="21"/>
          <w:szCs w:val="21"/>
        </w:rPr>
        <w:fldChar w:fldCharType="end"/>
      </w:r>
      <w:r w:rsidR="1061011F" w:rsidRPr="0037123F">
        <w:rPr>
          <w:rFonts w:ascii="Calibri" w:eastAsia="Calibri" w:hAnsi="Calibri" w:cs="Calibri"/>
          <w:sz w:val="21"/>
          <w:szCs w:val="21"/>
        </w:rPr>
        <w:t xml:space="preserve"> and climate data from MERRA-2</w:t>
      </w:r>
      <w:r w:rsidR="006F18C4" w:rsidRPr="0037123F">
        <w:rPr>
          <w:rFonts w:ascii="Calibri" w:eastAsia="Calibri" w:hAnsi="Calibri" w:cs="Calibri"/>
          <w:sz w:val="21"/>
          <w:szCs w:val="21"/>
        </w:rPr>
        <w:t xml:space="preserve"> </w:t>
      </w:r>
      <w:r w:rsidR="006F18C4" w:rsidRPr="0037123F">
        <w:rPr>
          <w:rFonts w:ascii="Calibri" w:eastAsia="Calibri" w:hAnsi="Calibri" w:cs="Calibri"/>
          <w:sz w:val="21"/>
          <w:szCs w:val="21"/>
        </w:rPr>
        <w:fldChar w:fldCharType="begin" w:fldLock="1"/>
      </w:r>
      <w:r w:rsidR="004F77DA">
        <w:rPr>
          <w:rFonts w:ascii="Calibri" w:eastAsia="Calibri" w:hAnsi="Calibri" w:cs="Calibri"/>
          <w:sz w:val="21"/>
          <w:szCs w:val="21"/>
        </w:rPr>
        <w:instrText>ADDIN CSL_CITATION {"citationItems":[{"id":"ITEM-1","itemData":{"URL":"http://www.soda-pro.com/web-services/meteo-data/merra","accessed":{"date-parts":[["2021","7","30"]]},"author":[{"dropping-particle":"","family":"Soda-pro","given":"","non-dropping-particle":"","parse-names":false,"suffix":""}],"id":"ITEM-1","issued":{"date-parts":[["2021"]]},"title":"MERRA - www.soda-pro.com","type":"webpage"},"uris":["http://www.mendeley.com/documents/?uuid=9e2818a7-708a-3505-8e98-17dfb0929399"]}],"mendeley":{"formattedCitation":"[21]","plainTextFormattedCitation":"[21]","previouslyFormattedCitation":"[20]"},"properties":{"noteIndex":0},"schema":"https://github.com/citation-style-language/schema/raw/master/csl-citation.json"}</w:instrText>
      </w:r>
      <w:r w:rsidR="006F18C4" w:rsidRPr="0037123F">
        <w:rPr>
          <w:rFonts w:ascii="Calibri" w:eastAsia="Calibri" w:hAnsi="Calibri" w:cs="Calibri"/>
          <w:sz w:val="21"/>
          <w:szCs w:val="21"/>
        </w:rPr>
        <w:fldChar w:fldCharType="separate"/>
      </w:r>
      <w:r w:rsidR="004F77DA" w:rsidRPr="004F77DA">
        <w:rPr>
          <w:rFonts w:ascii="Calibri" w:eastAsia="Calibri" w:hAnsi="Calibri" w:cs="Calibri"/>
          <w:noProof/>
          <w:sz w:val="21"/>
          <w:szCs w:val="21"/>
        </w:rPr>
        <w:t>[21]</w:t>
      </w:r>
      <w:r w:rsidR="006F18C4" w:rsidRPr="0037123F">
        <w:rPr>
          <w:rFonts w:ascii="Calibri" w:eastAsia="Calibri" w:hAnsi="Calibri" w:cs="Calibri"/>
          <w:sz w:val="21"/>
          <w:szCs w:val="21"/>
        </w:rPr>
        <w:fldChar w:fldCharType="end"/>
      </w:r>
      <w:r w:rsidR="1061011F" w:rsidRPr="0037123F">
        <w:rPr>
          <w:rFonts w:ascii="Calibri" w:eastAsia="Calibri" w:hAnsi="Calibri" w:cs="Calibri"/>
          <w:sz w:val="21"/>
          <w:szCs w:val="21"/>
        </w:rPr>
        <w:t>.</w:t>
      </w:r>
      <w:r w:rsidR="1061011F" w:rsidRPr="0037123F">
        <w:rPr>
          <w:rFonts w:ascii="Calibri" w:eastAsia="Calibri" w:hAnsi="Calibri" w:cs="Calibri"/>
        </w:rPr>
        <w:t xml:space="preserve"> In</w:t>
      </w:r>
      <w:r w:rsidRPr="0037123F">
        <w:rPr>
          <w:rFonts w:ascii="Calibri" w:eastAsia="Calibri" w:hAnsi="Calibri" w:cs="Calibri"/>
        </w:rPr>
        <w:t>cluded with the heat demand assessment tool is</w:t>
      </w:r>
      <w:r w:rsidR="007F279B" w:rsidRPr="0037123F">
        <w:rPr>
          <w:rFonts w:ascii="Calibri" w:eastAsia="Calibri" w:hAnsi="Calibri" w:cs="Calibri"/>
        </w:rPr>
        <w:t xml:space="preserve"> various input data for Belgium needed for </w:t>
      </w:r>
      <w:r w:rsidR="1061011F" w:rsidRPr="0037123F">
        <w:rPr>
          <w:rFonts w:ascii="Calibri" w:eastAsia="Calibri" w:hAnsi="Calibri" w:cs="Calibri"/>
        </w:rPr>
        <w:t>the configuration of the tool</w:t>
      </w:r>
      <w:r w:rsidR="007F279B" w:rsidRPr="0037123F">
        <w:rPr>
          <w:rFonts w:ascii="Calibri" w:eastAsia="Calibri" w:hAnsi="Calibri" w:cs="Calibri"/>
        </w:rPr>
        <w:t>, including:</w:t>
      </w:r>
    </w:p>
    <w:p w14:paraId="1CB82002" w14:textId="1C31C980" w:rsidR="1061011F" w:rsidRPr="0037123F" w:rsidRDefault="1061011F" w:rsidP="00E8522B">
      <w:pPr>
        <w:pStyle w:val="ListParagraph"/>
        <w:numPr>
          <w:ilvl w:val="0"/>
          <w:numId w:val="1"/>
        </w:numPr>
        <w:spacing w:line="240" w:lineRule="auto"/>
        <w:rPr>
          <w:rFonts w:eastAsiaTheme="minorEastAsia"/>
        </w:rPr>
      </w:pPr>
      <w:r w:rsidRPr="0037123F">
        <w:rPr>
          <w:rFonts w:ascii="Calibri" w:eastAsia="Calibri" w:hAnsi="Calibri" w:cs="Calibri"/>
        </w:rPr>
        <w:t>TABULA typologies data for residential buildings</w:t>
      </w:r>
    </w:p>
    <w:p w14:paraId="1578038B" w14:textId="314A3C62" w:rsidR="1061011F" w:rsidRPr="0037123F" w:rsidRDefault="1061011F" w:rsidP="00E8522B">
      <w:pPr>
        <w:pStyle w:val="ListParagraph"/>
        <w:numPr>
          <w:ilvl w:val="0"/>
          <w:numId w:val="1"/>
        </w:numPr>
        <w:spacing w:line="240" w:lineRule="auto"/>
      </w:pPr>
      <w:r w:rsidRPr="0037123F">
        <w:rPr>
          <w:rFonts w:ascii="Calibri" w:eastAsia="Calibri" w:hAnsi="Calibri" w:cs="Calibri"/>
        </w:rPr>
        <w:t>Building Stack Observatory typologies data for non-residential buildings</w:t>
      </w:r>
    </w:p>
    <w:p w14:paraId="5455B5E5" w14:textId="2C636564" w:rsidR="1061011F" w:rsidRPr="0037123F" w:rsidRDefault="1061011F" w:rsidP="00E8522B">
      <w:pPr>
        <w:pStyle w:val="ListParagraph"/>
        <w:numPr>
          <w:ilvl w:val="0"/>
          <w:numId w:val="1"/>
        </w:numPr>
        <w:spacing w:line="240" w:lineRule="auto"/>
        <w:rPr>
          <w:rFonts w:eastAsiaTheme="minorEastAsia"/>
        </w:rPr>
      </w:pPr>
      <w:r w:rsidRPr="0037123F">
        <w:rPr>
          <w:rFonts w:ascii="Calibri" w:eastAsia="Calibri" w:hAnsi="Calibri" w:cs="Calibri"/>
        </w:rPr>
        <w:t>Building Stack Observatory electricity data</w:t>
      </w:r>
    </w:p>
    <w:p w14:paraId="0B5B16B8" w14:textId="1CD2554E" w:rsidR="1061011F" w:rsidRPr="0037123F" w:rsidRDefault="1061011F" w:rsidP="00E8522B">
      <w:pPr>
        <w:pStyle w:val="ListParagraph"/>
        <w:numPr>
          <w:ilvl w:val="0"/>
          <w:numId w:val="1"/>
        </w:numPr>
        <w:spacing w:line="240" w:lineRule="auto"/>
      </w:pPr>
      <w:r w:rsidRPr="0037123F">
        <w:rPr>
          <w:rFonts w:ascii="Calibri" w:eastAsia="Calibri" w:hAnsi="Calibri" w:cs="Calibri"/>
        </w:rPr>
        <w:t xml:space="preserve">Distribution of building year of construction </w:t>
      </w:r>
    </w:p>
    <w:p w14:paraId="7EBB4155" w14:textId="2044C868" w:rsidR="1061011F" w:rsidRPr="0037123F" w:rsidRDefault="1061011F" w:rsidP="00E8522B">
      <w:pPr>
        <w:pStyle w:val="ListParagraph"/>
        <w:numPr>
          <w:ilvl w:val="0"/>
          <w:numId w:val="1"/>
        </w:numPr>
        <w:spacing w:line="240" w:lineRule="auto"/>
      </w:pPr>
      <w:r w:rsidRPr="0037123F">
        <w:rPr>
          <w:rFonts w:ascii="Calibri" w:eastAsia="Calibri" w:hAnsi="Calibri" w:cs="Calibri"/>
        </w:rPr>
        <w:t>Comfort temperature</w:t>
      </w:r>
      <w:r w:rsidR="00A65AC3" w:rsidRPr="0037123F">
        <w:rPr>
          <w:rFonts w:ascii="Calibri" w:eastAsia="Calibri" w:hAnsi="Calibri" w:cs="Calibri"/>
        </w:rPr>
        <w:t xml:space="preserve"> level</w:t>
      </w:r>
      <w:r w:rsidRPr="0037123F">
        <w:rPr>
          <w:rFonts w:ascii="Calibri" w:eastAsia="Calibri" w:hAnsi="Calibri" w:cs="Calibri"/>
        </w:rPr>
        <w:t>s</w:t>
      </w:r>
    </w:p>
    <w:p w14:paraId="5A74A4FB" w14:textId="0A5DB8E9" w:rsidR="72AFA052" w:rsidRPr="0037123F" w:rsidRDefault="1061011F" w:rsidP="00E8522B">
      <w:pPr>
        <w:spacing w:line="240" w:lineRule="auto"/>
        <w:rPr>
          <w:rFonts w:ascii="Calibri" w:eastAsia="Calibri" w:hAnsi="Calibri" w:cs="Calibri"/>
          <w:sz w:val="21"/>
          <w:szCs w:val="21"/>
        </w:rPr>
      </w:pPr>
      <w:r w:rsidRPr="0037123F">
        <w:rPr>
          <w:rFonts w:ascii="Calibri" w:eastAsia="Calibri" w:hAnsi="Calibri" w:cs="Calibri"/>
          <w:sz w:val="21"/>
          <w:szCs w:val="21"/>
        </w:rPr>
        <w:t xml:space="preserve">The </w:t>
      </w:r>
      <w:r w:rsidR="007F279B" w:rsidRPr="0037123F">
        <w:rPr>
          <w:rFonts w:ascii="Calibri" w:eastAsia="Calibri" w:hAnsi="Calibri" w:cs="Calibri"/>
          <w:sz w:val="21"/>
          <w:szCs w:val="21"/>
        </w:rPr>
        <w:t xml:space="preserve">resulting heat demand for Oud-Heverlee is 119.64 GWh, which includes both demands for heating and </w:t>
      </w:r>
      <w:r w:rsidR="00202E04" w:rsidRPr="0037123F">
        <w:rPr>
          <w:rFonts w:ascii="Calibri" w:eastAsia="Calibri" w:hAnsi="Calibri" w:cs="Calibri"/>
          <w:sz w:val="21"/>
          <w:szCs w:val="21"/>
        </w:rPr>
        <w:t xml:space="preserve">domestic </w:t>
      </w:r>
      <w:r w:rsidR="007F279B" w:rsidRPr="0037123F">
        <w:rPr>
          <w:rFonts w:ascii="Calibri" w:eastAsia="Calibri" w:hAnsi="Calibri" w:cs="Calibri"/>
          <w:sz w:val="21"/>
          <w:szCs w:val="21"/>
        </w:rPr>
        <w:t xml:space="preserve">hot water. While the assessment tool is also capable of </w:t>
      </w:r>
      <w:r w:rsidR="00F30C71" w:rsidRPr="0037123F">
        <w:rPr>
          <w:rFonts w:ascii="Calibri" w:eastAsia="Calibri" w:hAnsi="Calibri" w:cs="Calibri"/>
          <w:sz w:val="21"/>
          <w:szCs w:val="21"/>
        </w:rPr>
        <w:t>assessing</w:t>
      </w:r>
      <w:r w:rsidR="007F279B" w:rsidRPr="0037123F">
        <w:rPr>
          <w:rFonts w:ascii="Calibri" w:eastAsia="Calibri" w:hAnsi="Calibri" w:cs="Calibri"/>
          <w:sz w:val="21"/>
          <w:szCs w:val="21"/>
        </w:rPr>
        <w:t xml:space="preserve"> cooling demands, for this analysis the cooling demand of Oud-Heverlee is assumed to be zero. This is based on a practical assumption that cooling technologies are not widely implemented in Oud-Heverlee, and as such any cooling demand determined by the assessment tool is more theoretical tha</w:t>
      </w:r>
      <w:r w:rsidR="00EC4D51" w:rsidRPr="0037123F">
        <w:rPr>
          <w:rFonts w:ascii="Calibri" w:eastAsia="Calibri" w:hAnsi="Calibri" w:cs="Calibri"/>
          <w:sz w:val="21"/>
          <w:szCs w:val="21"/>
        </w:rPr>
        <w:t>n</w:t>
      </w:r>
      <w:r w:rsidR="007F279B" w:rsidRPr="0037123F">
        <w:rPr>
          <w:rFonts w:ascii="Calibri" w:eastAsia="Calibri" w:hAnsi="Calibri" w:cs="Calibri"/>
          <w:sz w:val="21"/>
          <w:szCs w:val="21"/>
        </w:rPr>
        <w:t xml:space="preserve"> practical. </w:t>
      </w:r>
      <w:r w:rsidR="001A2FBC" w:rsidRPr="0037123F">
        <w:rPr>
          <w:rFonts w:ascii="Calibri" w:eastAsia="Calibri" w:hAnsi="Calibri" w:cs="Calibri"/>
          <w:sz w:val="21"/>
          <w:szCs w:val="21"/>
        </w:rPr>
        <w:t>Based on the local clim</w:t>
      </w:r>
      <w:r w:rsidR="006F18C4" w:rsidRPr="0037123F">
        <w:rPr>
          <w:rFonts w:ascii="Calibri" w:eastAsia="Calibri" w:hAnsi="Calibri" w:cs="Calibri"/>
          <w:sz w:val="21"/>
          <w:szCs w:val="21"/>
        </w:rPr>
        <w:t xml:space="preserve">ate report for Oud-Heverlee </w:t>
      </w:r>
      <w:r w:rsidR="006F18C4" w:rsidRPr="0037123F">
        <w:rPr>
          <w:rFonts w:ascii="Calibri" w:eastAsia="Calibri" w:hAnsi="Calibri" w:cs="Calibri"/>
          <w:sz w:val="21"/>
          <w:szCs w:val="21"/>
        </w:rPr>
        <w:fldChar w:fldCharType="begin" w:fldLock="1"/>
      </w:r>
      <w:r w:rsidR="004F77DA">
        <w:rPr>
          <w:rFonts w:ascii="Calibri" w:eastAsia="Calibri" w:hAnsi="Calibri" w:cs="Calibri"/>
          <w:sz w:val="21"/>
          <w:szCs w:val="21"/>
        </w:rPr>
        <w:instrText>ADDIN CSL_CITATION {"citationItems":[{"id":"ITEM-1","itemData":{"URL":"https://provincies.incijfers.be/jive/report/?id=rapport_klimaat&amp;input_geo=%7Bregioniveau%7D_%7Bregiocode%7D","accessed":{"date-parts":[["2021","5","25"]]},"author":[{"dropping-particle":"","family":"provincies.incijfers","given":"","non-dropping-particle":"","parse-names":false,"suffix":""}],"id":"ITEM-1","issued":{"date-parts":[["2020"]]},"title":"Rapport klimaat","type":"webpage"},"uris":["http://www.mendeley.com/documents/?uuid=e9a02b81-d9f9-3b07-a675-b6c464f1468a"]}],"mendeley":{"formattedCitation":"[16]","plainTextFormattedCitation":"[16]","previouslyFormattedCitation":"[15]"},"properties":{"noteIndex":0},"schema":"https://github.com/citation-style-language/schema/raw/master/csl-citation.json"}</w:instrText>
      </w:r>
      <w:r w:rsidR="006F18C4" w:rsidRPr="0037123F">
        <w:rPr>
          <w:rFonts w:ascii="Calibri" w:eastAsia="Calibri" w:hAnsi="Calibri" w:cs="Calibri"/>
          <w:sz w:val="21"/>
          <w:szCs w:val="21"/>
        </w:rPr>
        <w:fldChar w:fldCharType="separate"/>
      </w:r>
      <w:r w:rsidR="004F77DA" w:rsidRPr="004F77DA">
        <w:rPr>
          <w:rFonts w:ascii="Calibri" w:eastAsia="Calibri" w:hAnsi="Calibri" w:cs="Calibri"/>
          <w:noProof/>
          <w:sz w:val="21"/>
          <w:szCs w:val="21"/>
        </w:rPr>
        <w:t>[16]</w:t>
      </w:r>
      <w:r w:rsidR="006F18C4" w:rsidRPr="0037123F">
        <w:rPr>
          <w:rFonts w:ascii="Calibri" w:eastAsia="Calibri" w:hAnsi="Calibri" w:cs="Calibri"/>
          <w:sz w:val="21"/>
          <w:szCs w:val="21"/>
        </w:rPr>
        <w:fldChar w:fldCharType="end"/>
      </w:r>
      <w:r w:rsidR="001A2FBC" w:rsidRPr="0037123F">
        <w:rPr>
          <w:rFonts w:ascii="Calibri" w:eastAsia="Calibri" w:hAnsi="Calibri" w:cs="Calibri"/>
          <w:sz w:val="21"/>
          <w:szCs w:val="21"/>
        </w:rPr>
        <w:t xml:space="preserve">, </w:t>
      </w:r>
      <w:r w:rsidR="00EC4D51" w:rsidRPr="0037123F">
        <w:rPr>
          <w:rFonts w:ascii="Calibri" w:eastAsia="Calibri" w:hAnsi="Calibri" w:cs="Calibri"/>
          <w:sz w:val="21"/>
          <w:szCs w:val="21"/>
        </w:rPr>
        <w:t>i</w:t>
      </w:r>
      <w:r w:rsidR="007F279B" w:rsidRPr="0037123F">
        <w:rPr>
          <w:rFonts w:ascii="Calibri" w:eastAsia="Calibri" w:hAnsi="Calibri" w:cs="Calibri"/>
          <w:sz w:val="21"/>
          <w:szCs w:val="21"/>
        </w:rPr>
        <w:t>t is assumed that natural</w:t>
      </w:r>
      <w:r w:rsidR="001A2FBC" w:rsidRPr="0037123F">
        <w:rPr>
          <w:rFonts w:ascii="Calibri" w:eastAsia="Calibri" w:hAnsi="Calibri" w:cs="Calibri"/>
          <w:sz w:val="21"/>
          <w:szCs w:val="21"/>
        </w:rPr>
        <w:t xml:space="preserve"> gas boilers are the predominant heat production technology in Oud-Heverlee, supplemented to a lesser extent by oil</w:t>
      </w:r>
      <w:r w:rsidR="00EC4D51" w:rsidRPr="0037123F">
        <w:rPr>
          <w:rFonts w:ascii="Calibri" w:eastAsia="Calibri" w:hAnsi="Calibri" w:cs="Calibri"/>
          <w:sz w:val="21"/>
          <w:szCs w:val="21"/>
        </w:rPr>
        <w:t xml:space="preserve"> and</w:t>
      </w:r>
      <w:r w:rsidR="001A2FBC" w:rsidRPr="0037123F">
        <w:rPr>
          <w:rFonts w:ascii="Calibri" w:eastAsia="Calibri" w:hAnsi="Calibri" w:cs="Calibri"/>
          <w:sz w:val="21"/>
          <w:szCs w:val="21"/>
        </w:rPr>
        <w:t xml:space="preserve"> biomass boilers and heat pumps.</w:t>
      </w:r>
    </w:p>
    <w:p w14:paraId="3315CE83" w14:textId="18677D7B" w:rsidR="1061011F" w:rsidRPr="0037123F" w:rsidRDefault="1061011F" w:rsidP="00DF6E37">
      <w:pPr>
        <w:pStyle w:val="Caption"/>
        <w:jc w:val="center"/>
      </w:pPr>
      <w:bookmarkStart w:id="71" w:name="_Ref57884530"/>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5</w:t>
      </w:r>
      <w:r w:rsidRPr="0037123F">
        <w:fldChar w:fldCharType="end"/>
      </w:r>
      <w:bookmarkEnd w:id="71"/>
      <w:r w:rsidRPr="0037123F">
        <w:t xml:space="preserve">: Distribution of </w:t>
      </w:r>
      <w:r w:rsidR="007F279B" w:rsidRPr="0037123F">
        <w:t>individual heating technologies for</w:t>
      </w:r>
      <w:r w:rsidRPr="0037123F">
        <w:t xml:space="preserve"> </w:t>
      </w:r>
      <w:r w:rsidR="008A52CC" w:rsidRPr="0037123F">
        <w:t>Oud-</w:t>
      </w:r>
      <w:r w:rsidR="6E0DB227" w:rsidRPr="0037123F">
        <w:t xml:space="preserve">Heverlee </w:t>
      </w:r>
      <w:r w:rsidRPr="0037123F">
        <w:t>municipality</w:t>
      </w:r>
      <w:r w:rsidR="008A52CC" w:rsidRPr="0037123F">
        <w:t>.</w:t>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819"/>
        <w:gridCol w:w="2058"/>
      </w:tblGrid>
      <w:tr w:rsidR="72AFA052" w:rsidRPr="0037123F" w14:paraId="313C6883" w14:textId="77777777" w:rsidTr="008A52CC">
        <w:trPr>
          <w:jc w:val="center"/>
        </w:trPr>
        <w:tc>
          <w:tcPr>
            <w:tcW w:w="4819" w:type="dxa"/>
            <w:shd w:val="clear" w:color="auto" w:fill="D0CECE" w:themeFill="background2" w:themeFillShade="E6"/>
          </w:tcPr>
          <w:p w14:paraId="514678AC" w14:textId="35AFF212" w:rsidR="72AFA052" w:rsidRPr="0037123F" w:rsidRDefault="007F279B">
            <w:pPr>
              <w:jc w:val="left"/>
            </w:pPr>
            <w:r w:rsidRPr="0037123F">
              <w:rPr>
                <w:rFonts w:ascii="Calibri" w:eastAsia="Calibri" w:hAnsi="Calibri" w:cs="Calibri"/>
                <w:b/>
                <w:bCs/>
                <w:color w:val="000000" w:themeColor="text1"/>
              </w:rPr>
              <w:t>Distribution of individual heating technologies</w:t>
            </w:r>
            <w:r w:rsidR="72AFA052" w:rsidRPr="0037123F">
              <w:rPr>
                <w:rFonts w:ascii="Calibri" w:eastAsia="Calibri" w:hAnsi="Calibri" w:cs="Calibri"/>
                <w:b/>
                <w:bCs/>
                <w:color w:val="000000" w:themeColor="text1"/>
              </w:rPr>
              <w:t xml:space="preserve"> </w:t>
            </w:r>
          </w:p>
        </w:tc>
        <w:tc>
          <w:tcPr>
            <w:tcW w:w="2058" w:type="dxa"/>
            <w:shd w:val="clear" w:color="auto" w:fill="D0CECE" w:themeFill="background2" w:themeFillShade="E6"/>
          </w:tcPr>
          <w:p w14:paraId="4F6B0E66" w14:textId="08E589EF" w:rsidR="72AFA052" w:rsidRPr="0037123F" w:rsidRDefault="00E45361">
            <w:pPr>
              <w:jc w:val="center"/>
              <w:rPr>
                <w:rFonts w:ascii="Calibri" w:eastAsia="Calibri" w:hAnsi="Calibri" w:cs="Calibri"/>
                <w:b/>
                <w:bCs/>
                <w:color w:val="000000" w:themeColor="text1"/>
              </w:rPr>
            </w:pPr>
            <w:r w:rsidRPr="0037123F">
              <w:rPr>
                <w:rFonts w:ascii="Calibri" w:eastAsia="Calibri" w:hAnsi="Calibri" w:cs="Calibri"/>
                <w:b/>
                <w:bCs/>
                <w:color w:val="000000" w:themeColor="text1"/>
              </w:rPr>
              <w:t>[</w:t>
            </w:r>
            <w:r w:rsidR="72AFA052" w:rsidRPr="0037123F">
              <w:rPr>
                <w:rFonts w:ascii="Calibri" w:eastAsia="Calibri" w:hAnsi="Calibri" w:cs="Calibri"/>
                <w:b/>
                <w:bCs/>
                <w:color w:val="000000" w:themeColor="text1"/>
              </w:rPr>
              <w:t>%</w:t>
            </w:r>
            <w:r w:rsidR="00F742FE" w:rsidRPr="0037123F">
              <w:rPr>
                <w:rFonts w:ascii="Calibri" w:eastAsia="Calibri" w:hAnsi="Calibri" w:cs="Calibri"/>
                <w:b/>
                <w:bCs/>
                <w:color w:val="000000" w:themeColor="text1"/>
              </w:rPr>
              <w:t>]</w:t>
            </w:r>
          </w:p>
        </w:tc>
      </w:tr>
      <w:tr w:rsidR="72AFA052" w:rsidRPr="0037123F" w14:paraId="21C9F7AB" w14:textId="77777777" w:rsidTr="008A52CC">
        <w:trPr>
          <w:jc w:val="center"/>
        </w:trPr>
        <w:tc>
          <w:tcPr>
            <w:tcW w:w="4819" w:type="dxa"/>
          </w:tcPr>
          <w:p w14:paraId="534EB1D0" w14:textId="63FA829E" w:rsidR="72AFA052" w:rsidRPr="0037123F" w:rsidRDefault="007F279B" w:rsidP="00DF6E37">
            <w:pPr>
              <w:jc w:val="left"/>
              <w:rPr>
                <w:rFonts w:ascii="Calibri" w:eastAsia="Calibri" w:hAnsi="Calibri" w:cs="Calibri"/>
                <w:color w:val="000000" w:themeColor="text1"/>
              </w:rPr>
            </w:pPr>
            <w:r w:rsidRPr="0037123F">
              <w:rPr>
                <w:rFonts w:ascii="Calibri" w:eastAsia="Calibri" w:hAnsi="Calibri" w:cs="Calibri"/>
                <w:color w:val="000000" w:themeColor="text1"/>
              </w:rPr>
              <w:t>Natural g</w:t>
            </w:r>
            <w:r w:rsidR="72AFA052" w:rsidRPr="0037123F">
              <w:rPr>
                <w:rFonts w:ascii="Calibri" w:eastAsia="Calibri" w:hAnsi="Calibri" w:cs="Calibri"/>
                <w:color w:val="000000" w:themeColor="text1"/>
              </w:rPr>
              <w:t>as</w:t>
            </w:r>
          </w:p>
        </w:tc>
        <w:tc>
          <w:tcPr>
            <w:tcW w:w="2058" w:type="dxa"/>
          </w:tcPr>
          <w:p w14:paraId="3F40414F" w14:textId="65D7ECE6" w:rsidR="34B591FE" w:rsidRPr="0037123F" w:rsidRDefault="007F279B">
            <w:pPr>
              <w:jc w:val="center"/>
              <w:rPr>
                <w:rFonts w:ascii="Calibri" w:eastAsia="Calibri" w:hAnsi="Calibri" w:cs="Calibri"/>
              </w:rPr>
            </w:pPr>
            <w:r w:rsidRPr="0037123F">
              <w:rPr>
                <w:rFonts w:ascii="Calibri" w:eastAsia="Calibri" w:hAnsi="Calibri" w:cs="Calibri"/>
              </w:rPr>
              <w:t>8</w:t>
            </w:r>
            <w:r w:rsidR="00F16660" w:rsidRPr="0037123F">
              <w:rPr>
                <w:rFonts w:ascii="Calibri" w:eastAsia="Calibri" w:hAnsi="Calibri" w:cs="Calibri"/>
              </w:rPr>
              <w:t>0</w:t>
            </w:r>
          </w:p>
        </w:tc>
      </w:tr>
      <w:tr w:rsidR="72AFA052" w:rsidRPr="0037123F" w14:paraId="52256EE3" w14:textId="77777777" w:rsidTr="008A52CC">
        <w:trPr>
          <w:jc w:val="center"/>
        </w:trPr>
        <w:tc>
          <w:tcPr>
            <w:tcW w:w="4819" w:type="dxa"/>
          </w:tcPr>
          <w:p w14:paraId="74E3FE60" w14:textId="76EE243D" w:rsidR="72AFA052" w:rsidRPr="0037123F" w:rsidRDefault="72AFA052" w:rsidP="00DF6E37">
            <w:pPr>
              <w:jc w:val="left"/>
              <w:rPr>
                <w:rFonts w:ascii="Calibri" w:eastAsia="Calibri" w:hAnsi="Calibri" w:cs="Calibri"/>
                <w:color w:val="000000" w:themeColor="text1"/>
              </w:rPr>
            </w:pPr>
            <w:r w:rsidRPr="0037123F">
              <w:rPr>
                <w:rFonts w:ascii="Calibri" w:eastAsia="Calibri" w:hAnsi="Calibri" w:cs="Calibri"/>
                <w:color w:val="000000" w:themeColor="text1"/>
              </w:rPr>
              <w:t>Oil</w:t>
            </w:r>
          </w:p>
        </w:tc>
        <w:tc>
          <w:tcPr>
            <w:tcW w:w="2058" w:type="dxa"/>
          </w:tcPr>
          <w:p w14:paraId="183BDBE4" w14:textId="69D44672" w:rsidR="569E62E2" w:rsidRPr="0037123F" w:rsidRDefault="007F279B">
            <w:pPr>
              <w:jc w:val="center"/>
              <w:rPr>
                <w:rFonts w:ascii="Calibri" w:eastAsia="Calibri" w:hAnsi="Calibri" w:cs="Calibri"/>
              </w:rPr>
            </w:pPr>
            <w:r w:rsidRPr="0037123F">
              <w:rPr>
                <w:rFonts w:ascii="Calibri" w:eastAsia="Calibri" w:hAnsi="Calibri" w:cs="Calibri"/>
              </w:rPr>
              <w:t>10</w:t>
            </w:r>
          </w:p>
        </w:tc>
      </w:tr>
      <w:tr w:rsidR="72AFA052" w:rsidRPr="0037123F" w14:paraId="0938A9BD" w14:textId="77777777" w:rsidTr="008A52CC">
        <w:trPr>
          <w:jc w:val="center"/>
        </w:trPr>
        <w:tc>
          <w:tcPr>
            <w:tcW w:w="4819" w:type="dxa"/>
          </w:tcPr>
          <w:p w14:paraId="10A15C44" w14:textId="4D81026F" w:rsidR="72AFA052" w:rsidRPr="0037123F" w:rsidRDefault="72AFA052" w:rsidP="00DF6E37">
            <w:pPr>
              <w:jc w:val="left"/>
              <w:rPr>
                <w:rFonts w:ascii="Calibri" w:eastAsia="Calibri" w:hAnsi="Calibri" w:cs="Calibri"/>
                <w:color w:val="000000" w:themeColor="text1"/>
              </w:rPr>
            </w:pPr>
            <w:r w:rsidRPr="0037123F">
              <w:rPr>
                <w:rFonts w:ascii="Calibri" w:eastAsia="Calibri" w:hAnsi="Calibri" w:cs="Calibri"/>
                <w:color w:val="000000" w:themeColor="text1"/>
              </w:rPr>
              <w:t>Biomass</w:t>
            </w:r>
          </w:p>
        </w:tc>
        <w:tc>
          <w:tcPr>
            <w:tcW w:w="2058" w:type="dxa"/>
          </w:tcPr>
          <w:p w14:paraId="3279AB2D" w14:textId="711791C0" w:rsidR="5329EB8C" w:rsidRPr="0037123F" w:rsidRDefault="00F16660">
            <w:pPr>
              <w:jc w:val="center"/>
              <w:rPr>
                <w:rFonts w:ascii="Calibri" w:eastAsia="Calibri" w:hAnsi="Calibri" w:cs="Calibri"/>
              </w:rPr>
            </w:pPr>
            <w:r w:rsidRPr="0037123F">
              <w:rPr>
                <w:rFonts w:ascii="Calibri" w:eastAsia="Calibri" w:hAnsi="Calibri" w:cs="Calibri"/>
              </w:rPr>
              <w:t>5</w:t>
            </w:r>
          </w:p>
        </w:tc>
      </w:tr>
      <w:tr w:rsidR="72AFA052" w:rsidRPr="0037123F" w14:paraId="12CB5610" w14:textId="77777777" w:rsidTr="008A52CC">
        <w:trPr>
          <w:jc w:val="center"/>
        </w:trPr>
        <w:tc>
          <w:tcPr>
            <w:tcW w:w="4819" w:type="dxa"/>
          </w:tcPr>
          <w:p w14:paraId="7FF23420" w14:textId="3C431F44" w:rsidR="72AFA052" w:rsidRPr="0037123F" w:rsidRDefault="72AFA052" w:rsidP="00DF6E37">
            <w:pPr>
              <w:jc w:val="left"/>
              <w:rPr>
                <w:rFonts w:ascii="Calibri" w:eastAsia="Calibri" w:hAnsi="Calibri" w:cs="Calibri"/>
                <w:color w:val="000000" w:themeColor="text1"/>
              </w:rPr>
            </w:pPr>
            <w:r w:rsidRPr="0037123F">
              <w:rPr>
                <w:rFonts w:ascii="Calibri" w:eastAsia="Calibri" w:hAnsi="Calibri" w:cs="Calibri"/>
                <w:color w:val="000000" w:themeColor="text1"/>
              </w:rPr>
              <w:t>Coal</w:t>
            </w:r>
          </w:p>
        </w:tc>
        <w:tc>
          <w:tcPr>
            <w:tcW w:w="2058" w:type="dxa"/>
          </w:tcPr>
          <w:p w14:paraId="2330F1A9" w14:textId="376B2BE3" w:rsidR="2C634D10" w:rsidRPr="0037123F" w:rsidRDefault="00F16660">
            <w:pPr>
              <w:jc w:val="center"/>
              <w:rPr>
                <w:rFonts w:ascii="Calibri" w:eastAsia="Calibri" w:hAnsi="Calibri" w:cs="Calibri"/>
              </w:rPr>
            </w:pPr>
            <w:r w:rsidRPr="0037123F">
              <w:rPr>
                <w:rFonts w:ascii="Calibri" w:eastAsia="Calibri" w:hAnsi="Calibri" w:cs="Calibri"/>
              </w:rPr>
              <w:t>0</w:t>
            </w:r>
          </w:p>
        </w:tc>
      </w:tr>
      <w:tr w:rsidR="72AFA052" w:rsidRPr="0037123F" w14:paraId="19B3FB40" w14:textId="77777777" w:rsidTr="008A52CC">
        <w:trPr>
          <w:jc w:val="center"/>
        </w:trPr>
        <w:tc>
          <w:tcPr>
            <w:tcW w:w="4819" w:type="dxa"/>
          </w:tcPr>
          <w:p w14:paraId="6021C98A" w14:textId="7B83B7E8" w:rsidR="72AFA052" w:rsidRPr="0037123F" w:rsidRDefault="00F16660" w:rsidP="00DF6E37">
            <w:pPr>
              <w:jc w:val="left"/>
              <w:rPr>
                <w:rFonts w:ascii="Calibri" w:eastAsia="Calibri" w:hAnsi="Calibri" w:cs="Calibri"/>
                <w:color w:val="000000" w:themeColor="text1"/>
              </w:rPr>
            </w:pPr>
            <w:r w:rsidRPr="0037123F">
              <w:rPr>
                <w:rFonts w:ascii="Calibri" w:eastAsia="Calibri" w:hAnsi="Calibri" w:cs="Calibri"/>
                <w:color w:val="000000" w:themeColor="text1"/>
              </w:rPr>
              <w:t>Heat pumps</w:t>
            </w:r>
          </w:p>
        </w:tc>
        <w:tc>
          <w:tcPr>
            <w:tcW w:w="2058" w:type="dxa"/>
          </w:tcPr>
          <w:p w14:paraId="48C57A78" w14:textId="681C359F" w:rsidR="06222CA3" w:rsidRPr="0037123F" w:rsidRDefault="00F16660">
            <w:pPr>
              <w:jc w:val="center"/>
              <w:rPr>
                <w:rFonts w:ascii="Calibri" w:eastAsia="Calibri" w:hAnsi="Calibri" w:cs="Calibri"/>
              </w:rPr>
            </w:pPr>
            <w:r w:rsidRPr="0037123F">
              <w:rPr>
                <w:rFonts w:ascii="Calibri" w:eastAsia="Calibri" w:hAnsi="Calibri" w:cs="Calibri"/>
              </w:rPr>
              <w:t>5</w:t>
            </w:r>
          </w:p>
        </w:tc>
      </w:tr>
    </w:tbl>
    <w:p w14:paraId="4EC25290" w14:textId="37A0A8B0" w:rsidR="72AFA052" w:rsidRPr="0037123F" w:rsidRDefault="007F279B" w:rsidP="00E8522B">
      <w:pPr>
        <w:spacing w:line="240" w:lineRule="auto"/>
        <w:rPr>
          <w:rFonts w:ascii="Calibri" w:eastAsia="Calibri" w:hAnsi="Calibri" w:cs="Calibri"/>
          <w:sz w:val="21"/>
          <w:szCs w:val="21"/>
        </w:rPr>
      </w:pPr>
      <w:r w:rsidRPr="0037123F">
        <w:rPr>
          <w:rFonts w:ascii="Calibri" w:eastAsia="Calibri" w:hAnsi="Calibri" w:cs="Calibri"/>
          <w:sz w:val="21"/>
          <w:szCs w:val="21"/>
        </w:rPr>
        <w:lastRenderedPageBreak/>
        <w:t xml:space="preserve">In </w:t>
      </w:r>
      <w:r w:rsidRPr="0037123F">
        <w:rPr>
          <w:rFonts w:ascii="Calibri" w:eastAsia="Calibri" w:hAnsi="Calibri" w:cs="Calibri"/>
          <w:sz w:val="21"/>
          <w:szCs w:val="21"/>
        </w:rPr>
        <w:fldChar w:fldCharType="begin"/>
      </w:r>
      <w:r w:rsidRPr="0037123F">
        <w:rPr>
          <w:rFonts w:ascii="Calibri" w:eastAsia="Calibri" w:hAnsi="Calibri" w:cs="Calibri"/>
          <w:sz w:val="21"/>
          <w:szCs w:val="21"/>
        </w:rPr>
        <w:instrText xml:space="preserve"> REF _Ref78447565 \h </w:instrText>
      </w:r>
      <w:r w:rsidR="00A04E78">
        <w:rPr>
          <w:rFonts w:ascii="Calibri" w:eastAsia="Calibri" w:hAnsi="Calibri" w:cs="Calibri"/>
          <w:sz w:val="21"/>
          <w:szCs w:val="21"/>
        </w:rPr>
        <w:instrText xml:space="preserve"> \* MERGEFORMAT </w:instrText>
      </w:r>
      <w:r w:rsidRPr="0037123F">
        <w:rPr>
          <w:rFonts w:ascii="Calibri" w:eastAsia="Calibri" w:hAnsi="Calibri" w:cs="Calibri"/>
          <w:sz w:val="21"/>
          <w:szCs w:val="21"/>
        </w:rPr>
      </w:r>
      <w:r w:rsidRPr="0037123F">
        <w:rPr>
          <w:rFonts w:ascii="Calibri" w:eastAsia="Calibri" w:hAnsi="Calibri" w:cs="Calibri"/>
          <w:sz w:val="21"/>
          <w:szCs w:val="21"/>
        </w:rPr>
        <w:fldChar w:fldCharType="separate"/>
      </w:r>
      <w:r w:rsidR="00EA7F62" w:rsidRPr="0037123F">
        <w:t xml:space="preserve">Figure </w:t>
      </w:r>
      <w:r w:rsidR="00EA7F62" w:rsidRPr="0037123F">
        <w:rPr>
          <w:noProof/>
        </w:rPr>
        <w:t>20</w:t>
      </w:r>
      <w:r w:rsidRPr="0037123F">
        <w:rPr>
          <w:rFonts w:ascii="Calibri" w:eastAsia="Calibri" w:hAnsi="Calibri" w:cs="Calibri"/>
          <w:sz w:val="21"/>
          <w:szCs w:val="21"/>
        </w:rPr>
        <w:fldChar w:fldCharType="end"/>
      </w:r>
      <w:r w:rsidRPr="0037123F">
        <w:rPr>
          <w:rFonts w:ascii="Calibri" w:eastAsia="Calibri" w:hAnsi="Calibri" w:cs="Calibri"/>
          <w:sz w:val="21"/>
          <w:szCs w:val="21"/>
        </w:rPr>
        <w:t xml:space="preserve"> the resulting hourly distribution for the individual heating demand can be seen</w:t>
      </w:r>
      <w:r w:rsidR="001A2FBC" w:rsidRPr="0037123F">
        <w:rPr>
          <w:rFonts w:ascii="Calibri" w:eastAsia="Calibri" w:hAnsi="Calibri" w:cs="Calibri"/>
          <w:sz w:val="21"/>
          <w:szCs w:val="21"/>
        </w:rPr>
        <w:t xml:space="preserve">. It is assumed that heat demand during the summer period (May-September) </w:t>
      </w:r>
      <w:r w:rsidR="0029489F" w:rsidRPr="0037123F">
        <w:rPr>
          <w:rFonts w:ascii="Calibri" w:eastAsia="Calibri" w:hAnsi="Calibri" w:cs="Calibri"/>
          <w:sz w:val="21"/>
          <w:szCs w:val="21"/>
        </w:rPr>
        <w:t xml:space="preserve">is limited to </w:t>
      </w:r>
      <w:r w:rsidR="00DC2FEF" w:rsidRPr="0037123F">
        <w:rPr>
          <w:rFonts w:ascii="Calibri" w:eastAsia="Calibri" w:hAnsi="Calibri" w:cs="Calibri"/>
          <w:sz w:val="21"/>
          <w:szCs w:val="21"/>
        </w:rPr>
        <w:t xml:space="preserve">domestic </w:t>
      </w:r>
      <w:r w:rsidR="0029489F" w:rsidRPr="0037123F">
        <w:rPr>
          <w:rFonts w:ascii="Calibri" w:eastAsia="Calibri" w:hAnsi="Calibri" w:cs="Calibri"/>
          <w:sz w:val="21"/>
          <w:szCs w:val="21"/>
        </w:rPr>
        <w:t>hot water demand, hence the</w:t>
      </w:r>
      <w:r w:rsidR="00EE2786" w:rsidRPr="0037123F">
        <w:rPr>
          <w:rFonts w:ascii="Calibri" w:eastAsia="Calibri" w:hAnsi="Calibri" w:cs="Calibri"/>
          <w:sz w:val="21"/>
          <w:szCs w:val="21"/>
        </w:rPr>
        <w:t xml:space="preserve"> lower demand during this period</w:t>
      </w:r>
      <w:r w:rsidR="0029489F" w:rsidRPr="0037123F">
        <w:rPr>
          <w:rFonts w:ascii="Calibri" w:eastAsia="Calibri" w:hAnsi="Calibri" w:cs="Calibri"/>
          <w:sz w:val="21"/>
          <w:szCs w:val="21"/>
        </w:rPr>
        <w:t>.</w:t>
      </w:r>
    </w:p>
    <w:p w14:paraId="7ADF4F9E" w14:textId="6E93D244" w:rsidR="00F16660" w:rsidRPr="0037123F" w:rsidRDefault="00A821E7" w:rsidP="00E8522B">
      <w:pPr>
        <w:keepNext/>
        <w:spacing w:line="240" w:lineRule="auto"/>
        <w:jc w:val="center"/>
      </w:pPr>
      <w:r w:rsidRPr="0037123F">
        <w:rPr>
          <w:noProof/>
          <w:lang w:eastAsia="en-GB"/>
        </w:rPr>
        <w:drawing>
          <wp:inline distT="0" distB="0" distL="0" distR="0" wp14:anchorId="37F67C68" wp14:editId="5D9ACFA8">
            <wp:extent cx="5328000" cy="3168000"/>
            <wp:effectExtent l="0" t="0" r="6350" b="13970"/>
            <wp:docPr id="16" name="Chart 16">
              <a:extLst xmlns:a="http://schemas.openxmlformats.org/drawingml/2006/main">
                <a:ext uri="{FF2B5EF4-FFF2-40B4-BE49-F238E27FC236}">
                  <a16:creationId xmlns:a16="http://schemas.microsoft.com/office/drawing/2014/main" id="{00000000-0008-0000-02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0418ED9" w14:textId="538E9123" w:rsidR="0029489F" w:rsidRPr="0037123F" w:rsidRDefault="00F16660" w:rsidP="00DF6E37">
      <w:pPr>
        <w:pStyle w:val="Caption"/>
        <w:jc w:val="center"/>
      </w:pPr>
      <w:bookmarkStart w:id="72" w:name="_Ref78447565"/>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0</w:t>
      </w:r>
      <w:r w:rsidRPr="0037123F">
        <w:fldChar w:fldCharType="end"/>
      </w:r>
      <w:bookmarkEnd w:id="72"/>
      <w:r w:rsidRPr="0037123F">
        <w:t xml:space="preserve">: </w:t>
      </w:r>
      <w:r w:rsidR="00C2602E" w:rsidRPr="0037123F">
        <w:t>Hourly d</w:t>
      </w:r>
      <w:r w:rsidRPr="0037123F">
        <w:t xml:space="preserve">istribution for </w:t>
      </w:r>
      <w:r w:rsidR="00C2602E" w:rsidRPr="0037123F">
        <w:t>the individual heating demand used in the analyses of Oud-Heverlee.</w:t>
      </w:r>
    </w:p>
    <w:p w14:paraId="28A168EF" w14:textId="29743650" w:rsidR="00040124" w:rsidRPr="0037123F" w:rsidRDefault="00040124" w:rsidP="00E8522B">
      <w:pPr>
        <w:spacing w:line="240" w:lineRule="auto"/>
      </w:pPr>
      <w:r w:rsidRPr="0037123F">
        <w:t xml:space="preserve">Future scenarios for individual and district heating are described in Section </w:t>
      </w:r>
      <w:r w:rsidRPr="0037123F">
        <w:fldChar w:fldCharType="begin"/>
      </w:r>
      <w:r w:rsidRPr="0037123F">
        <w:instrText xml:space="preserve"> REF _Ref78451982 \n \h </w:instrText>
      </w:r>
      <w:r w:rsidR="00A04E78">
        <w:instrText xml:space="preserve"> \* MERGEFORMAT </w:instrText>
      </w:r>
      <w:r w:rsidRPr="0037123F">
        <w:fldChar w:fldCharType="separate"/>
      </w:r>
      <w:r w:rsidR="00EA7F62" w:rsidRPr="0037123F">
        <w:t>5.1</w:t>
      </w:r>
      <w:r w:rsidRPr="0037123F">
        <w:fldChar w:fldCharType="end"/>
      </w:r>
      <w:r w:rsidRPr="0037123F">
        <w:t>.</w:t>
      </w:r>
    </w:p>
    <w:p w14:paraId="1FCB9A7F" w14:textId="1F99AE62" w:rsidR="00DA09FA" w:rsidRPr="0037123F" w:rsidRDefault="00DA09FA" w:rsidP="00DF6E37">
      <w:pPr>
        <w:pStyle w:val="Heading3"/>
      </w:pPr>
      <w:bookmarkStart w:id="73" w:name="_Toc86149974"/>
      <w:r w:rsidRPr="0037123F">
        <w:t>Transport</w:t>
      </w:r>
      <w:bookmarkEnd w:id="73"/>
    </w:p>
    <w:p w14:paraId="68F7852A" w14:textId="17C5D7E3" w:rsidR="0029489F" w:rsidRPr="0037123F" w:rsidRDefault="0029489F" w:rsidP="00E8522B">
      <w:pPr>
        <w:spacing w:line="240" w:lineRule="auto"/>
      </w:pPr>
      <w:r w:rsidRPr="0037123F">
        <w:t xml:space="preserve">In the </w:t>
      </w:r>
      <w:r w:rsidR="00426182" w:rsidRPr="0037123F">
        <w:t>MUSE GRIDS Energy Planning Tool</w:t>
      </w:r>
      <w:r w:rsidRPr="0037123F">
        <w:t xml:space="preserve">, transport demands are limited to passenger transport (cars and busses) and freight transport. Other means of transportation, </w:t>
      </w:r>
      <w:r w:rsidR="000D3F75" w:rsidRPr="0037123F">
        <w:t>e.g.,</w:t>
      </w:r>
      <w:r w:rsidRPr="0037123F">
        <w:t xml:space="preserve"> national/international air transport, railroad transport or maritime shipping are considered beyond the scope of the </w:t>
      </w:r>
      <w:r w:rsidR="00426182" w:rsidRPr="0037123F">
        <w:t>MUSE GRIDS Energy Planning Tool</w:t>
      </w:r>
      <w:r w:rsidRPr="0037123F">
        <w:t xml:space="preserve"> and this study on municipal energy scenarios. Data inputs on transport demands are based partly on the Climate Report for Oud-Heverlee which include</w:t>
      </w:r>
      <w:r w:rsidR="006F18C4" w:rsidRPr="0037123F">
        <w:t xml:space="preserve">s transport energy demands </w:t>
      </w:r>
      <w:r w:rsidR="006F18C4" w:rsidRPr="0037123F">
        <w:fldChar w:fldCharType="begin" w:fldLock="1"/>
      </w:r>
      <w:r w:rsidR="004F77DA">
        <w:instrText>ADDIN CSL_CITATION {"citationItems":[{"id":"ITEM-1","itemData":{"URL":"https://provincies.incijfers.be/jive/report/?id=rapport_klimaat&amp;input_geo=%7Bregioniveau%7D_%7Bregiocode%7D","accessed":{"date-parts":[["2021","5","25"]]},"author":[{"dropping-particle":"","family":"provincies.incijfers","given":"","non-dropping-particle":"","parse-names":false,"suffix":""}],"id":"ITEM-1","issued":{"date-parts":[["2020"]]},"title":"Rapport klimaat","type":"webpage"},"uris":["http://www.mendeley.com/documents/?uuid=e9a02b81-d9f9-3b07-a675-b6c464f1468a"]}],"mendeley":{"formattedCitation":"[16]","plainTextFormattedCitation":"[16]","previouslyFormattedCitation":"[15]"},"properties":{"noteIndex":0},"schema":"https://github.com/citation-style-language/schema/raw/master/csl-citation.json"}</w:instrText>
      </w:r>
      <w:r w:rsidR="006F18C4" w:rsidRPr="0037123F">
        <w:fldChar w:fldCharType="separate"/>
      </w:r>
      <w:r w:rsidR="004F77DA" w:rsidRPr="004F77DA">
        <w:rPr>
          <w:noProof/>
        </w:rPr>
        <w:t>[16]</w:t>
      </w:r>
      <w:r w:rsidR="006F18C4" w:rsidRPr="0037123F">
        <w:fldChar w:fldCharType="end"/>
      </w:r>
      <w:r w:rsidRPr="0037123F">
        <w:t xml:space="preserve"> and partly on national transport da</w:t>
      </w:r>
      <w:r w:rsidR="006F18C4" w:rsidRPr="0037123F">
        <w:t xml:space="preserve">ta </w:t>
      </w:r>
      <w:r w:rsidR="006F18C4" w:rsidRPr="0037123F">
        <w:fldChar w:fldCharType="begin" w:fldLock="1"/>
      </w:r>
      <w:r w:rsidR="004F77DA">
        <w:instrText>ADDIN CSL_CITATION {"citationItems":[{"id":"ITEM-1","itemData":{"DOI":"10.5281/ZENODO.4670789","author":[{"dropping-particle":"","family":"Abid","given":"Hamza","non-dropping-particle":"","parse-names":false,"suffix":""},{"dropping-particle":"","family":"Strunge Kany","given":"Mikkel","non-dropping-particle":"","parse-names":false,"suffix":""},{"dropping-particle":"","family":"Mathiesen","given":"Brian Vad","non-dropping-particle":"","parse-names":false,"suffix":""},{"dropping-particle":"","family":"Nielsen","given":"Steffen","non-dropping-particle":"","parse-names":false,"suffix":""},{"dropping-particle":"","family":"Elle","given":"Morten","non-dropping-particle":"","parse-names":false,"suffix":""},{"dropping-particle":"","family":"Næss","given":"Petter","non-dropping-particle":"","parse-names":false,"suffix":""}],"id":"ITEM-1","issued":{"date-parts":[["2021","1","21"]]},"title":"sEEnergies D2.3 - Report on energy efficiency potentials in the transport sector and conclusions from the developed scenarios","type":"report"},"uris":["http://www.mendeley.com/documents/?uuid=c3b5b7d8-ceff-3740-94f3-e7d437444eff"]}],"mendeley":{"formattedCitation":"[22]","plainTextFormattedCitation":"[22]","previouslyFormattedCitation":"[21]"},"properties":{"noteIndex":0},"schema":"https://github.com/citation-style-language/schema/raw/master/csl-citation.json"}</w:instrText>
      </w:r>
      <w:r w:rsidR="006F18C4" w:rsidRPr="0037123F">
        <w:fldChar w:fldCharType="separate"/>
      </w:r>
      <w:r w:rsidR="004F77DA" w:rsidRPr="004F77DA">
        <w:rPr>
          <w:noProof/>
        </w:rPr>
        <w:t>[22]</w:t>
      </w:r>
      <w:r w:rsidR="006F18C4" w:rsidRPr="0037123F">
        <w:fldChar w:fldCharType="end"/>
      </w:r>
      <w:r w:rsidRPr="0037123F">
        <w:t>.</w:t>
      </w:r>
    </w:p>
    <w:p w14:paraId="29214F69" w14:textId="3931C3CF" w:rsidR="00040124" w:rsidRPr="0037123F" w:rsidRDefault="00040124" w:rsidP="00E8522B">
      <w:pPr>
        <w:spacing w:line="240" w:lineRule="auto"/>
      </w:pPr>
      <w:r w:rsidRPr="0037123F">
        <w:t>During the tool testing</w:t>
      </w:r>
      <w:r w:rsidR="00F30C71" w:rsidRPr="0037123F">
        <w:t>,</w:t>
      </w:r>
      <w:r w:rsidRPr="0037123F">
        <w:t xml:space="preserve"> we realised that gathering the needed transport demand data for the </w:t>
      </w:r>
      <w:r w:rsidR="00426182" w:rsidRPr="0037123F">
        <w:t>MUSE GRIDS Energy Planning Tool</w:t>
      </w:r>
      <w:r w:rsidRPr="0037123F">
        <w:t>, and in particular data for future transport scenarios, may be challenging to non-modelling experts. We</w:t>
      </w:r>
      <w:r w:rsidR="00F30C71" w:rsidRPr="0037123F">
        <w:t>, therefore,</w:t>
      </w:r>
      <w:r w:rsidRPr="0037123F">
        <w:t xml:space="preserve"> developed an additional assessment tool with baseline data and a functionality that allows users to design future scenarios; some of th</w:t>
      </w:r>
      <w:r w:rsidR="008C6B98" w:rsidRPr="0037123F">
        <w:t>ese</w:t>
      </w:r>
      <w:r w:rsidRPr="0037123F">
        <w:t xml:space="preserve"> data and assumptions are included below.</w:t>
      </w:r>
    </w:p>
    <w:p w14:paraId="58160036" w14:textId="6A5474C0" w:rsidR="006458FA" w:rsidRPr="0037123F" w:rsidRDefault="00324965" w:rsidP="00E8522B">
      <w:pPr>
        <w:spacing w:line="240" w:lineRule="auto"/>
      </w:pPr>
      <w:r w:rsidRPr="0037123F">
        <w:t xml:space="preserve">In </w:t>
      </w:r>
      <w:r w:rsidRPr="0037123F">
        <w:fldChar w:fldCharType="begin"/>
      </w:r>
      <w:r w:rsidRPr="0037123F">
        <w:instrText xml:space="preserve"> REF _Ref78451316 \h </w:instrText>
      </w:r>
      <w:r w:rsidR="00A04E78">
        <w:instrText xml:space="preserve"> \* MERGEFORMAT </w:instrText>
      </w:r>
      <w:r w:rsidRPr="0037123F">
        <w:fldChar w:fldCharType="separate"/>
      </w:r>
      <w:r w:rsidR="00EA7F62" w:rsidRPr="0037123F">
        <w:t xml:space="preserve">Table </w:t>
      </w:r>
      <w:r w:rsidR="00EA7F62" w:rsidRPr="0037123F">
        <w:rPr>
          <w:noProof/>
        </w:rPr>
        <w:t>6</w:t>
      </w:r>
      <w:r w:rsidRPr="0037123F">
        <w:fldChar w:fldCharType="end"/>
      </w:r>
      <w:r w:rsidRPr="0037123F">
        <w:t xml:space="preserve"> assumed transport demands including km/person and load factors </w:t>
      </w:r>
      <w:r w:rsidR="008C6B98" w:rsidRPr="0037123F">
        <w:t>(vehicle occupancy</w:t>
      </w:r>
      <w:r w:rsidR="000A79DE" w:rsidRPr="0037123F">
        <w:t xml:space="preserve"> and tonnage</w:t>
      </w:r>
      <w:r w:rsidR="008C6B98" w:rsidRPr="0037123F">
        <w:t xml:space="preserve">) </w:t>
      </w:r>
      <w:r w:rsidRPr="0037123F">
        <w:t xml:space="preserve">for vehicles for Oud-Heverlee can be seen. Together this allows us to calculate </w:t>
      </w:r>
      <w:r w:rsidR="00F30C71" w:rsidRPr="0037123F">
        <w:t>the</w:t>
      </w:r>
      <w:r w:rsidRPr="0037123F">
        <w:t xml:space="preserve"> total amount of traffic work to be supplied</w:t>
      </w:r>
      <w:r w:rsidR="00040124" w:rsidRPr="0037123F">
        <w:t xml:space="preserve"> by the vehicles.</w:t>
      </w:r>
    </w:p>
    <w:p w14:paraId="52C85D51" w14:textId="74F5702A" w:rsidR="0029489F" w:rsidRPr="0037123F" w:rsidRDefault="0029489F" w:rsidP="00DF6E37">
      <w:pPr>
        <w:pStyle w:val="Caption"/>
        <w:keepNext/>
        <w:jc w:val="center"/>
      </w:pPr>
      <w:bookmarkStart w:id="74" w:name="_Ref78451316"/>
      <w:bookmarkStart w:id="75" w:name="_Ref78451314"/>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6</w:t>
      </w:r>
      <w:r w:rsidRPr="0037123F">
        <w:fldChar w:fldCharType="end"/>
      </w:r>
      <w:bookmarkEnd w:id="74"/>
      <w:r w:rsidR="00324965" w:rsidRPr="0037123F">
        <w:t>: Assumed transport demands</w:t>
      </w:r>
      <w:r w:rsidR="008A52CC" w:rsidRPr="0037123F">
        <w:t xml:space="preserve"> used in the analyses of</w:t>
      </w:r>
      <w:r w:rsidR="00324965" w:rsidRPr="0037123F">
        <w:t xml:space="preserve"> Oud-Heverlee.</w:t>
      </w:r>
      <w:bookmarkEnd w:id="75"/>
    </w:p>
    <w:tbl>
      <w:tblPr>
        <w:tblStyle w:val="TableGrid"/>
        <w:tblW w:w="5000" w:type="pct"/>
        <w:jc w:val="center"/>
        <w:tblCellMar>
          <w:left w:w="57" w:type="dxa"/>
          <w:right w:w="57" w:type="dxa"/>
        </w:tblCellMar>
        <w:tblLook w:val="04A0" w:firstRow="1" w:lastRow="0" w:firstColumn="1" w:lastColumn="0" w:noHBand="0" w:noVBand="1"/>
      </w:tblPr>
      <w:tblGrid>
        <w:gridCol w:w="1941"/>
        <w:gridCol w:w="1655"/>
        <w:gridCol w:w="1655"/>
        <w:gridCol w:w="1610"/>
        <w:gridCol w:w="1611"/>
        <w:gridCol w:w="1722"/>
      </w:tblGrid>
      <w:tr w:rsidR="0029489F" w:rsidRPr="0037123F" w14:paraId="4265F0B1" w14:textId="77777777" w:rsidTr="003862C0">
        <w:trPr>
          <w:trHeight w:val="435"/>
          <w:tblHeader/>
          <w:jc w:val="center"/>
        </w:trPr>
        <w:tc>
          <w:tcPr>
            <w:tcW w:w="968" w:type="pct"/>
            <w:shd w:val="clear" w:color="auto" w:fill="D0CECE" w:themeFill="background2" w:themeFillShade="E6"/>
            <w:noWrap/>
            <w:hideMark/>
          </w:tcPr>
          <w:p w14:paraId="5137497F" w14:textId="0231FBB0" w:rsidR="006458FA" w:rsidRPr="0037123F" w:rsidRDefault="006458FA">
            <w:pPr>
              <w:jc w:val="left"/>
              <w:rPr>
                <w:rFonts w:ascii="Calibri" w:eastAsia="Times New Roman" w:hAnsi="Calibri" w:cs="Calibri"/>
                <w:b/>
                <w:bCs/>
                <w:color w:val="000000"/>
                <w:sz w:val="18"/>
                <w:szCs w:val="32"/>
                <w:lang w:eastAsia="en-GB"/>
              </w:rPr>
            </w:pPr>
          </w:p>
        </w:tc>
        <w:tc>
          <w:tcPr>
            <w:tcW w:w="806" w:type="pct"/>
            <w:shd w:val="clear" w:color="auto" w:fill="D0CECE" w:themeFill="background2" w:themeFillShade="E6"/>
            <w:noWrap/>
            <w:hideMark/>
          </w:tcPr>
          <w:p w14:paraId="510B6F97"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Transport demand</w:t>
            </w:r>
          </w:p>
        </w:tc>
        <w:tc>
          <w:tcPr>
            <w:tcW w:w="806" w:type="pct"/>
            <w:shd w:val="clear" w:color="auto" w:fill="D0CECE" w:themeFill="background2" w:themeFillShade="E6"/>
            <w:noWrap/>
            <w:hideMark/>
          </w:tcPr>
          <w:p w14:paraId="3EC4E79F"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Transport demand</w:t>
            </w:r>
          </w:p>
        </w:tc>
        <w:tc>
          <w:tcPr>
            <w:tcW w:w="806" w:type="pct"/>
            <w:shd w:val="clear" w:color="auto" w:fill="D0CECE" w:themeFill="background2" w:themeFillShade="E6"/>
            <w:noWrap/>
            <w:hideMark/>
          </w:tcPr>
          <w:p w14:paraId="22F68A97"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Load factor</w:t>
            </w:r>
          </w:p>
        </w:tc>
        <w:tc>
          <w:tcPr>
            <w:tcW w:w="806" w:type="pct"/>
            <w:shd w:val="clear" w:color="auto" w:fill="D0CECE" w:themeFill="background2" w:themeFillShade="E6"/>
            <w:noWrap/>
            <w:hideMark/>
          </w:tcPr>
          <w:p w14:paraId="672F95CD"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Traffic work</w:t>
            </w:r>
          </w:p>
        </w:tc>
        <w:tc>
          <w:tcPr>
            <w:tcW w:w="806" w:type="pct"/>
            <w:shd w:val="clear" w:color="auto" w:fill="D0CECE" w:themeFill="background2" w:themeFillShade="E6"/>
            <w:noWrap/>
            <w:hideMark/>
          </w:tcPr>
          <w:p w14:paraId="2792B63C"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Number of vehicles</w:t>
            </w:r>
          </w:p>
        </w:tc>
      </w:tr>
      <w:tr w:rsidR="0029489F" w:rsidRPr="0037123F" w14:paraId="55900BDA" w14:textId="77777777" w:rsidTr="003862C0">
        <w:trPr>
          <w:trHeight w:val="315"/>
          <w:jc w:val="center"/>
        </w:trPr>
        <w:tc>
          <w:tcPr>
            <w:tcW w:w="968" w:type="pct"/>
            <w:shd w:val="clear" w:color="auto" w:fill="E7E6E6" w:themeFill="background2"/>
            <w:noWrap/>
            <w:hideMark/>
          </w:tcPr>
          <w:p w14:paraId="5BCF886C" w14:textId="77777777" w:rsidR="006458FA" w:rsidRPr="0037123F" w:rsidRDefault="006458FA" w:rsidP="00DF6E37">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Passenger transport</w:t>
            </w:r>
          </w:p>
        </w:tc>
        <w:tc>
          <w:tcPr>
            <w:tcW w:w="806" w:type="pct"/>
            <w:shd w:val="clear" w:color="auto" w:fill="E7E6E6" w:themeFill="background2"/>
            <w:noWrap/>
            <w:hideMark/>
          </w:tcPr>
          <w:p w14:paraId="43B17412"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km/person</w:t>
            </w:r>
          </w:p>
        </w:tc>
        <w:tc>
          <w:tcPr>
            <w:tcW w:w="806" w:type="pct"/>
            <w:shd w:val="clear" w:color="auto" w:fill="E7E6E6" w:themeFill="background2"/>
            <w:noWrap/>
            <w:hideMark/>
          </w:tcPr>
          <w:p w14:paraId="09BEB268" w14:textId="77777777" w:rsidR="006458FA" w:rsidRPr="0037123F" w:rsidRDefault="006458FA">
            <w:pPr>
              <w:jc w:val="left"/>
              <w:rPr>
                <w:rFonts w:ascii="Calibri" w:eastAsia="Times New Roman" w:hAnsi="Calibri" w:cs="Calibri"/>
                <w:b/>
                <w:bCs/>
                <w:color w:val="000000"/>
                <w:sz w:val="20"/>
                <w:lang w:eastAsia="en-GB"/>
              </w:rPr>
            </w:pPr>
            <w:proofErr w:type="spellStart"/>
            <w:r w:rsidRPr="0037123F">
              <w:rPr>
                <w:rFonts w:ascii="Calibri" w:eastAsia="Times New Roman" w:hAnsi="Calibri" w:cs="Calibri"/>
                <w:b/>
                <w:bCs/>
                <w:color w:val="000000"/>
                <w:sz w:val="20"/>
                <w:lang w:eastAsia="en-GB"/>
              </w:rPr>
              <w:t>Mpkm</w:t>
            </w:r>
            <w:proofErr w:type="spellEnd"/>
          </w:p>
        </w:tc>
        <w:tc>
          <w:tcPr>
            <w:tcW w:w="806" w:type="pct"/>
            <w:shd w:val="clear" w:color="auto" w:fill="E7E6E6" w:themeFill="background2"/>
            <w:noWrap/>
            <w:hideMark/>
          </w:tcPr>
          <w:p w14:paraId="73CEE76A"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p/vehicle</w:t>
            </w:r>
          </w:p>
        </w:tc>
        <w:tc>
          <w:tcPr>
            <w:tcW w:w="806" w:type="pct"/>
            <w:shd w:val="clear" w:color="auto" w:fill="E7E6E6" w:themeFill="background2"/>
            <w:noWrap/>
            <w:hideMark/>
          </w:tcPr>
          <w:p w14:paraId="6390D114" w14:textId="77777777" w:rsidR="006458FA" w:rsidRPr="0037123F" w:rsidRDefault="006458FA">
            <w:pPr>
              <w:jc w:val="left"/>
              <w:rPr>
                <w:rFonts w:ascii="Calibri" w:eastAsia="Times New Roman" w:hAnsi="Calibri" w:cs="Calibri"/>
                <w:b/>
                <w:bCs/>
                <w:color w:val="000000"/>
                <w:sz w:val="20"/>
                <w:lang w:eastAsia="en-GB"/>
              </w:rPr>
            </w:pPr>
            <w:proofErr w:type="spellStart"/>
            <w:r w:rsidRPr="0037123F">
              <w:rPr>
                <w:rFonts w:ascii="Calibri" w:eastAsia="Times New Roman" w:hAnsi="Calibri" w:cs="Calibri"/>
                <w:b/>
                <w:bCs/>
                <w:color w:val="000000"/>
                <w:sz w:val="20"/>
                <w:lang w:eastAsia="en-GB"/>
              </w:rPr>
              <w:t>Mkm</w:t>
            </w:r>
            <w:proofErr w:type="spellEnd"/>
          </w:p>
        </w:tc>
        <w:tc>
          <w:tcPr>
            <w:tcW w:w="806" w:type="pct"/>
            <w:shd w:val="clear" w:color="auto" w:fill="E7E6E6" w:themeFill="background2"/>
            <w:noWrap/>
            <w:hideMark/>
          </w:tcPr>
          <w:p w14:paraId="45B1EAF8"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No.</w:t>
            </w:r>
          </w:p>
        </w:tc>
      </w:tr>
      <w:tr w:rsidR="0029489F" w:rsidRPr="0037123F" w14:paraId="3C381824" w14:textId="77777777" w:rsidTr="003862C0">
        <w:trPr>
          <w:trHeight w:val="300"/>
          <w:jc w:val="center"/>
        </w:trPr>
        <w:tc>
          <w:tcPr>
            <w:tcW w:w="968" w:type="pct"/>
            <w:noWrap/>
            <w:hideMark/>
          </w:tcPr>
          <w:p w14:paraId="12238948" w14:textId="40D34159" w:rsidR="006458FA" w:rsidRPr="0037123F" w:rsidRDefault="00C2602E" w:rsidP="00DF6E37">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 xml:space="preserve">    </w:t>
            </w:r>
            <w:r w:rsidR="006458FA" w:rsidRPr="0037123F">
              <w:rPr>
                <w:rFonts w:ascii="Calibri" w:eastAsia="Times New Roman" w:hAnsi="Calibri" w:cs="Calibri"/>
                <w:b/>
                <w:bCs/>
                <w:color w:val="000000"/>
                <w:sz w:val="20"/>
                <w:lang w:eastAsia="en-GB"/>
              </w:rPr>
              <w:t>Car</w:t>
            </w:r>
          </w:p>
        </w:tc>
        <w:tc>
          <w:tcPr>
            <w:tcW w:w="806" w:type="pct"/>
            <w:noWrap/>
            <w:hideMark/>
          </w:tcPr>
          <w:p w14:paraId="785655E3"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0,050</w:t>
            </w:r>
          </w:p>
        </w:tc>
        <w:tc>
          <w:tcPr>
            <w:tcW w:w="806" w:type="pct"/>
            <w:noWrap/>
            <w:hideMark/>
          </w:tcPr>
          <w:p w14:paraId="2329D14A"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11.71</w:t>
            </w:r>
          </w:p>
        </w:tc>
        <w:tc>
          <w:tcPr>
            <w:tcW w:w="806" w:type="pct"/>
            <w:noWrap/>
            <w:hideMark/>
          </w:tcPr>
          <w:p w14:paraId="164EC60C"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56</w:t>
            </w:r>
          </w:p>
        </w:tc>
        <w:tc>
          <w:tcPr>
            <w:tcW w:w="806" w:type="pct"/>
            <w:noWrap/>
            <w:hideMark/>
          </w:tcPr>
          <w:p w14:paraId="67107CBE"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71.61</w:t>
            </w:r>
          </w:p>
        </w:tc>
        <w:tc>
          <w:tcPr>
            <w:tcW w:w="806" w:type="pct"/>
            <w:noWrap/>
            <w:hideMark/>
          </w:tcPr>
          <w:p w14:paraId="7E8E82AD"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5,989</w:t>
            </w:r>
          </w:p>
        </w:tc>
      </w:tr>
      <w:tr w:rsidR="0029489F" w:rsidRPr="0037123F" w14:paraId="60E8F8C6" w14:textId="77777777" w:rsidTr="003862C0">
        <w:trPr>
          <w:trHeight w:val="315"/>
          <w:jc w:val="center"/>
        </w:trPr>
        <w:tc>
          <w:tcPr>
            <w:tcW w:w="968" w:type="pct"/>
            <w:noWrap/>
            <w:hideMark/>
          </w:tcPr>
          <w:p w14:paraId="4F02E921" w14:textId="21064DE0" w:rsidR="006458FA" w:rsidRPr="0037123F" w:rsidRDefault="00C2602E" w:rsidP="00DF6E37">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 xml:space="preserve">    </w:t>
            </w:r>
            <w:r w:rsidR="006458FA" w:rsidRPr="0037123F">
              <w:rPr>
                <w:rFonts w:ascii="Calibri" w:eastAsia="Times New Roman" w:hAnsi="Calibri" w:cs="Calibri"/>
                <w:b/>
                <w:bCs/>
                <w:color w:val="000000"/>
                <w:sz w:val="20"/>
                <w:lang w:eastAsia="en-GB"/>
              </w:rPr>
              <w:t>Bus</w:t>
            </w:r>
          </w:p>
        </w:tc>
        <w:tc>
          <w:tcPr>
            <w:tcW w:w="806" w:type="pct"/>
            <w:noWrap/>
            <w:hideMark/>
          </w:tcPr>
          <w:p w14:paraId="3DB67ED7"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370</w:t>
            </w:r>
          </w:p>
        </w:tc>
        <w:tc>
          <w:tcPr>
            <w:tcW w:w="806" w:type="pct"/>
            <w:noWrap/>
            <w:hideMark/>
          </w:tcPr>
          <w:p w14:paraId="1D2CCE82"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4.11</w:t>
            </w:r>
          </w:p>
        </w:tc>
        <w:tc>
          <w:tcPr>
            <w:tcW w:w="806" w:type="pct"/>
            <w:noWrap/>
            <w:hideMark/>
          </w:tcPr>
          <w:p w14:paraId="5AFB00E1"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24.10</w:t>
            </w:r>
          </w:p>
        </w:tc>
        <w:tc>
          <w:tcPr>
            <w:tcW w:w="806" w:type="pct"/>
            <w:noWrap/>
            <w:hideMark/>
          </w:tcPr>
          <w:p w14:paraId="6A5DA5A8"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0.17</w:t>
            </w:r>
          </w:p>
        </w:tc>
        <w:tc>
          <w:tcPr>
            <w:tcW w:w="806" w:type="pct"/>
            <w:noWrap/>
            <w:hideMark/>
          </w:tcPr>
          <w:p w14:paraId="25A909C8"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5</w:t>
            </w:r>
          </w:p>
        </w:tc>
      </w:tr>
      <w:tr w:rsidR="0029489F" w:rsidRPr="0037123F" w14:paraId="1AB464DA" w14:textId="77777777" w:rsidTr="003862C0">
        <w:trPr>
          <w:trHeight w:val="315"/>
          <w:jc w:val="center"/>
        </w:trPr>
        <w:tc>
          <w:tcPr>
            <w:tcW w:w="968" w:type="pct"/>
            <w:shd w:val="clear" w:color="auto" w:fill="E7E6E6" w:themeFill="background2"/>
            <w:noWrap/>
            <w:hideMark/>
          </w:tcPr>
          <w:p w14:paraId="649CA9D5" w14:textId="77777777" w:rsidR="006458FA" w:rsidRPr="0037123F" w:rsidRDefault="006458FA" w:rsidP="00DF6E37">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lastRenderedPageBreak/>
              <w:t>Freight transport</w:t>
            </w:r>
          </w:p>
        </w:tc>
        <w:tc>
          <w:tcPr>
            <w:tcW w:w="806" w:type="pct"/>
            <w:shd w:val="clear" w:color="auto" w:fill="E7E6E6" w:themeFill="background2"/>
            <w:noWrap/>
            <w:hideMark/>
          </w:tcPr>
          <w:p w14:paraId="692C2B6A" w14:textId="77777777" w:rsidR="006458FA" w:rsidRPr="0037123F" w:rsidRDefault="006458FA">
            <w:pPr>
              <w:jc w:val="left"/>
              <w:rPr>
                <w:rFonts w:ascii="Calibri" w:eastAsia="Times New Roman" w:hAnsi="Calibri" w:cs="Calibri"/>
                <w:b/>
                <w:bCs/>
                <w:color w:val="000000"/>
                <w:sz w:val="20"/>
                <w:lang w:eastAsia="en-GB"/>
              </w:rPr>
            </w:pPr>
            <w:proofErr w:type="spellStart"/>
            <w:r w:rsidRPr="0037123F">
              <w:rPr>
                <w:rFonts w:ascii="Calibri" w:eastAsia="Times New Roman" w:hAnsi="Calibri" w:cs="Calibri"/>
                <w:b/>
                <w:bCs/>
                <w:color w:val="000000"/>
                <w:sz w:val="20"/>
                <w:lang w:eastAsia="en-GB"/>
              </w:rPr>
              <w:t>tkm</w:t>
            </w:r>
            <w:proofErr w:type="spellEnd"/>
            <w:r w:rsidRPr="0037123F">
              <w:rPr>
                <w:rFonts w:ascii="Calibri" w:eastAsia="Times New Roman" w:hAnsi="Calibri" w:cs="Calibri"/>
                <w:b/>
                <w:bCs/>
                <w:color w:val="000000"/>
                <w:sz w:val="20"/>
                <w:lang w:eastAsia="en-GB"/>
              </w:rPr>
              <w:t>/person</w:t>
            </w:r>
          </w:p>
        </w:tc>
        <w:tc>
          <w:tcPr>
            <w:tcW w:w="806" w:type="pct"/>
            <w:shd w:val="clear" w:color="auto" w:fill="E7E6E6" w:themeFill="background2"/>
            <w:noWrap/>
            <w:hideMark/>
          </w:tcPr>
          <w:p w14:paraId="5E8A75F2" w14:textId="77777777" w:rsidR="006458FA" w:rsidRPr="0037123F" w:rsidRDefault="006458FA">
            <w:pPr>
              <w:jc w:val="left"/>
              <w:rPr>
                <w:rFonts w:ascii="Calibri" w:eastAsia="Times New Roman" w:hAnsi="Calibri" w:cs="Calibri"/>
                <w:b/>
                <w:bCs/>
                <w:color w:val="000000"/>
                <w:sz w:val="20"/>
                <w:lang w:eastAsia="en-GB"/>
              </w:rPr>
            </w:pPr>
            <w:proofErr w:type="spellStart"/>
            <w:r w:rsidRPr="0037123F">
              <w:rPr>
                <w:rFonts w:ascii="Calibri" w:eastAsia="Times New Roman" w:hAnsi="Calibri" w:cs="Calibri"/>
                <w:b/>
                <w:bCs/>
                <w:color w:val="000000"/>
                <w:sz w:val="20"/>
                <w:lang w:eastAsia="en-GB"/>
              </w:rPr>
              <w:t>Mtkm</w:t>
            </w:r>
            <w:proofErr w:type="spellEnd"/>
          </w:p>
        </w:tc>
        <w:tc>
          <w:tcPr>
            <w:tcW w:w="806" w:type="pct"/>
            <w:shd w:val="clear" w:color="auto" w:fill="E7E6E6" w:themeFill="background2"/>
            <w:noWrap/>
            <w:hideMark/>
          </w:tcPr>
          <w:p w14:paraId="00DBA919"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t/vehicle</w:t>
            </w:r>
          </w:p>
        </w:tc>
        <w:tc>
          <w:tcPr>
            <w:tcW w:w="806" w:type="pct"/>
            <w:shd w:val="clear" w:color="auto" w:fill="E7E6E6" w:themeFill="background2"/>
            <w:noWrap/>
            <w:hideMark/>
          </w:tcPr>
          <w:p w14:paraId="05F2D1F1" w14:textId="77777777" w:rsidR="006458FA" w:rsidRPr="0037123F" w:rsidRDefault="006458FA">
            <w:pPr>
              <w:jc w:val="left"/>
              <w:rPr>
                <w:rFonts w:ascii="Calibri" w:eastAsia="Times New Roman" w:hAnsi="Calibri" w:cs="Calibri"/>
                <w:b/>
                <w:bCs/>
                <w:color w:val="000000"/>
                <w:sz w:val="20"/>
                <w:lang w:eastAsia="en-GB"/>
              </w:rPr>
            </w:pPr>
            <w:proofErr w:type="spellStart"/>
            <w:r w:rsidRPr="0037123F">
              <w:rPr>
                <w:rFonts w:ascii="Calibri" w:eastAsia="Times New Roman" w:hAnsi="Calibri" w:cs="Calibri"/>
                <w:b/>
                <w:bCs/>
                <w:color w:val="000000"/>
                <w:sz w:val="20"/>
                <w:lang w:eastAsia="en-GB"/>
              </w:rPr>
              <w:t>Mkm</w:t>
            </w:r>
            <w:proofErr w:type="spellEnd"/>
          </w:p>
        </w:tc>
        <w:tc>
          <w:tcPr>
            <w:tcW w:w="806" w:type="pct"/>
            <w:shd w:val="clear" w:color="auto" w:fill="E7E6E6" w:themeFill="background2"/>
            <w:noWrap/>
            <w:hideMark/>
          </w:tcPr>
          <w:p w14:paraId="4F6CC452" w14:textId="77777777" w:rsidR="006458FA" w:rsidRPr="0037123F" w:rsidRDefault="006458FA">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No.</w:t>
            </w:r>
          </w:p>
        </w:tc>
      </w:tr>
      <w:tr w:rsidR="0029489F" w:rsidRPr="0037123F" w14:paraId="58A6970F" w14:textId="77777777" w:rsidTr="003862C0">
        <w:trPr>
          <w:trHeight w:val="315"/>
          <w:jc w:val="center"/>
        </w:trPr>
        <w:tc>
          <w:tcPr>
            <w:tcW w:w="968" w:type="pct"/>
            <w:noWrap/>
            <w:hideMark/>
          </w:tcPr>
          <w:p w14:paraId="158DB85E" w14:textId="13AD6BCB" w:rsidR="006458FA" w:rsidRPr="0037123F" w:rsidRDefault="00C2602E" w:rsidP="00DF6E37">
            <w:pPr>
              <w:jc w:val="left"/>
              <w:rPr>
                <w:rFonts w:ascii="Calibri" w:eastAsia="Times New Roman" w:hAnsi="Calibri" w:cs="Calibri"/>
                <w:b/>
                <w:bCs/>
                <w:color w:val="000000"/>
                <w:sz w:val="20"/>
                <w:lang w:eastAsia="en-GB"/>
              </w:rPr>
            </w:pPr>
            <w:r w:rsidRPr="0037123F">
              <w:rPr>
                <w:rFonts w:ascii="Calibri" w:eastAsia="Times New Roman" w:hAnsi="Calibri" w:cs="Calibri"/>
                <w:b/>
                <w:bCs/>
                <w:color w:val="000000"/>
                <w:sz w:val="20"/>
                <w:lang w:eastAsia="en-GB"/>
              </w:rPr>
              <w:t xml:space="preserve">    </w:t>
            </w:r>
            <w:r w:rsidR="006E489C" w:rsidRPr="0037123F">
              <w:rPr>
                <w:rFonts w:ascii="Calibri" w:eastAsia="Times New Roman" w:hAnsi="Calibri" w:cs="Calibri"/>
                <w:b/>
                <w:bCs/>
                <w:color w:val="000000"/>
                <w:sz w:val="20"/>
                <w:lang w:eastAsia="en-GB"/>
              </w:rPr>
              <w:t>Lorries</w:t>
            </w:r>
          </w:p>
        </w:tc>
        <w:tc>
          <w:tcPr>
            <w:tcW w:w="806" w:type="pct"/>
            <w:noWrap/>
            <w:hideMark/>
          </w:tcPr>
          <w:p w14:paraId="78E6B853"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870</w:t>
            </w:r>
          </w:p>
        </w:tc>
        <w:tc>
          <w:tcPr>
            <w:tcW w:w="806" w:type="pct"/>
            <w:noWrap/>
            <w:hideMark/>
          </w:tcPr>
          <w:p w14:paraId="463A419C"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20.79</w:t>
            </w:r>
          </w:p>
        </w:tc>
        <w:tc>
          <w:tcPr>
            <w:tcW w:w="806" w:type="pct"/>
            <w:noWrap/>
            <w:hideMark/>
          </w:tcPr>
          <w:p w14:paraId="43F3E872"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3.50</w:t>
            </w:r>
          </w:p>
        </w:tc>
        <w:tc>
          <w:tcPr>
            <w:tcW w:w="806" w:type="pct"/>
            <w:noWrap/>
            <w:hideMark/>
          </w:tcPr>
          <w:p w14:paraId="7F293108"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1.54</w:t>
            </w:r>
          </w:p>
        </w:tc>
        <w:tc>
          <w:tcPr>
            <w:tcW w:w="806" w:type="pct"/>
            <w:noWrap/>
            <w:hideMark/>
          </w:tcPr>
          <w:p w14:paraId="6A4AF504" w14:textId="77777777" w:rsidR="006458FA" w:rsidRPr="0037123F" w:rsidRDefault="006458FA">
            <w:pPr>
              <w:jc w:val="right"/>
              <w:rPr>
                <w:rFonts w:ascii="Calibri" w:eastAsia="Times New Roman" w:hAnsi="Calibri" w:cs="Calibri"/>
                <w:color w:val="000000"/>
                <w:sz w:val="20"/>
                <w:lang w:eastAsia="en-GB"/>
              </w:rPr>
            </w:pPr>
            <w:r w:rsidRPr="0037123F">
              <w:rPr>
                <w:rFonts w:ascii="Calibri" w:eastAsia="Times New Roman" w:hAnsi="Calibri" w:cs="Calibri"/>
                <w:color w:val="000000"/>
                <w:sz w:val="20"/>
                <w:lang w:eastAsia="en-GB"/>
              </w:rPr>
              <w:t>68</w:t>
            </w:r>
          </w:p>
        </w:tc>
      </w:tr>
    </w:tbl>
    <w:p w14:paraId="77914289" w14:textId="77777777" w:rsidR="006458FA" w:rsidRPr="0037123F" w:rsidRDefault="006458FA" w:rsidP="00E8522B">
      <w:pPr>
        <w:spacing w:line="240" w:lineRule="auto"/>
        <w:rPr>
          <w:sz w:val="20"/>
        </w:rPr>
      </w:pPr>
    </w:p>
    <w:p w14:paraId="29335084" w14:textId="450FD3D9" w:rsidR="006458FA" w:rsidRPr="0037123F" w:rsidRDefault="00040124" w:rsidP="00E8522B">
      <w:pPr>
        <w:spacing w:line="240" w:lineRule="auto"/>
      </w:pPr>
      <w:r w:rsidRPr="0037123F">
        <w:t xml:space="preserve">In </w:t>
      </w:r>
      <w:r w:rsidRPr="0037123F">
        <w:fldChar w:fldCharType="begin"/>
      </w:r>
      <w:r w:rsidRPr="0037123F">
        <w:instrText xml:space="preserve"> REF _Ref78451714 \h </w:instrText>
      </w:r>
      <w:r w:rsidR="00A04E78">
        <w:instrText xml:space="preserve"> \* MERGEFORMAT </w:instrText>
      </w:r>
      <w:r w:rsidRPr="0037123F">
        <w:fldChar w:fldCharType="separate"/>
      </w:r>
      <w:r w:rsidR="00EA7F62" w:rsidRPr="0037123F">
        <w:t xml:space="preserve">Table </w:t>
      </w:r>
      <w:r w:rsidR="00EA7F62" w:rsidRPr="0037123F">
        <w:rPr>
          <w:noProof/>
        </w:rPr>
        <w:t>7</w:t>
      </w:r>
      <w:r w:rsidRPr="0037123F">
        <w:fldChar w:fldCharType="end"/>
      </w:r>
      <w:r w:rsidRPr="0037123F">
        <w:t xml:space="preserve"> the vehicle types included are shown. The table furthermore includes a r</w:t>
      </w:r>
      <w:r w:rsidR="006458FA" w:rsidRPr="0037123F">
        <w:t>eference distribu</w:t>
      </w:r>
      <w:r w:rsidRPr="0037123F">
        <w:t>tion of vehicles and fuel usage. From this</w:t>
      </w:r>
      <w:r w:rsidR="00F30C71" w:rsidRPr="0037123F">
        <w:t>,</w:t>
      </w:r>
      <w:r w:rsidRPr="0037123F">
        <w:t xml:space="preserve"> it is seen that in the reference scenario, 100% of the passenger transport traffic work is supplied through conventional cars and busses by a mixture of petrol and diesel vehicles. Likewise</w:t>
      </w:r>
      <w:r w:rsidR="000A79DE" w:rsidRPr="0037123F">
        <w:t>,</w:t>
      </w:r>
      <w:r w:rsidRPr="0037123F">
        <w:t xml:space="preserve"> for freight transport, 100% of the traffic work is supplied by conventional diesel </w:t>
      </w:r>
      <w:r w:rsidR="006E489C" w:rsidRPr="0037123F">
        <w:t>lorries</w:t>
      </w:r>
      <w:r w:rsidRPr="0037123F">
        <w:t>, however</w:t>
      </w:r>
      <w:r w:rsidR="00F30C71" w:rsidRPr="0037123F">
        <w:t>,</w:t>
      </w:r>
      <w:r w:rsidRPr="0037123F">
        <w:t xml:space="preserve"> some biodiesel is mixed in with the fuel.</w:t>
      </w:r>
    </w:p>
    <w:p w14:paraId="3F5158E6" w14:textId="00F80776" w:rsidR="0029489F" w:rsidRPr="0037123F" w:rsidRDefault="0029489F" w:rsidP="00DF6E37">
      <w:pPr>
        <w:pStyle w:val="Caption"/>
        <w:keepNext/>
        <w:jc w:val="center"/>
      </w:pPr>
      <w:bookmarkStart w:id="76" w:name="_Ref78451714"/>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7</w:t>
      </w:r>
      <w:r w:rsidRPr="0037123F">
        <w:fldChar w:fldCharType="end"/>
      </w:r>
      <w:bookmarkEnd w:id="76"/>
      <w:r w:rsidR="00040124" w:rsidRPr="0037123F">
        <w:t>: Vehicle types included and reference distribution of fuel types.</w:t>
      </w:r>
    </w:p>
    <w:tbl>
      <w:tblPr>
        <w:tblStyle w:val="TableGrid"/>
        <w:tblW w:w="5000" w:type="pct"/>
        <w:jc w:val="center"/>
        <w:tblLayout w:type="fixed"/>
        <w:tblCellMar>
          <w:left w:w="57" w:type="dxa"/>
          <w:right w:w="57" w:type="dxa"/>
        </w:tblCellMar>
        <w:tblLook w:val="04A0" w:firstRow="1" w:lastRow="0" w:firstColumn="1" w:lastColumn="0" w:noHBand="0" w:noVBand="1"/>
      </w:tblPr>
      <w:tblGrid>
        <w:gridCol w:w="1840"/>
        <w:gridCol w:w="1134"/>
        <w:gridCol w:w="707"/>
        <w:gridCol w:w="850"/>
        <w:gridCol w:w="1843"/>
        <w:gridCol w:w="1702"/>
        <w:gridCol w:w="1072"/>
        <w:gridCol w:w="1046"/>
      </w:tblGrid>
      <w:tr w:rsidR="003862C0" w:rsidRPr="0037123F" w14:paraId="280054C6" w14:textId="77777777" w:rsidTr="003862C0">
        <w:trPr>
          <w:trHeight w:val="315"/>
          <w:jc w:val="center"/>
        </w:trPr>
        <w:tc>
          <w:tcPr>
            <w:tcW w:w="902" w:type="pct"/>
            <w:shd w:val="clear" w:color="auto" w:fill="D0CECE" w:themeFill="background2" w:themeFillShade="E6"/>
            <w:noWrap/>
            <w:hideMark/>
          </w:tcPr>
          <w:p w14:paraId="0691F8DF"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Passenger transport</w:t>
            </w:r>
          </w:p>
        </w:tc>
        <w:tc>
          <w:tcPr>
            <w:tcW w:w="556" w:type="pct"/>
            <w:tcBorders>
              <w:bottom w:val="single" w:sz="4" w:space="0" w:color="auto"/>
            </w:tcBorders>
            <w:shd w:val="clear" w:color="auto" w:fill="D0CECE" w:themeFill="background2" w:themeFillShade="E6"/>
            <w:noWrap/>
            <w:hideMark/>
          </w:tcPr>
          <w:p w14:paraId="290538D0"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 xml:space="preserve">% </w:t>
            </w:r>
            <w:proofErr w:type="gramStart"/>
            <w:r w:rsidRPr="0037123F">
              <w:rPr>
                <w:rFonts w:ascii="Calibri" w:eastAsia="Times New Roman" w:hAnsi="Calibri" w:cs="Calibri"/>
                <w:b/>
                <w:bCs/>
                <w:color w:val="000000"/>
                <w:sz w:val="20"/>
                <w:szCs w:val="20"/>
                <w:lang w:eastAsia="en-GB"/>
              </w:rPr>
              <w:t>of</w:t>
            </w:r>
            <w:proofErr w:type="gramEnd"/>
            <w:r w:rsidRPr="0037123F">
              <w:rPr>
                <w:rFonts w:ascii="Calibri" w:eastAsia="Times New Roman" w:hAnsi="Calibri" w:cs="Calibri"/>
                <w:b/>
                <w:bCs/>
                <w:color w:val="000000"/>
                <w:sz w:val="20"/>
                <w:szCs w:val="20"/>
                <w:lang w:eastAsia="en-GB"/>
              </w:rPr>
              <w:t xml:space="preserve"> traffic work</w:t>
            </w:r>
          </w:p>
        </w:tc>
        <w:tc>
          <w:tcPr>
            <w:tcW w:w="347" w:type="pct"/>
            <w:tcBorders>
              <w:bottom w:val="single" w:sz="4" w:space="0" w:color="auto"/>
            </w:tcBorders>
            <w:shd w:val="clear" w:color="auto" w:fill="D0CECE" w:themeFill="background2" w:themeFillShade="E6"/>
            <w:noWrap/>
            <w:hideMark/>
          </w:tcPr>
          <w:p w14:paraId="56F070A1"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Petrol</w:t>
            </w:r>
          </w:p>
        </w:tc>
        <w:tc>
          <w:tcPr>
            <w:tcW w:w="417" w:type="pct"/>
            <w:tcBorders>
              <w:bottom w:val="single" w:sz="4" w:space="0" w:color="auto"/>
            </w:tcBorders>
            <w:shd w:val="clear" w:color="auto" w:fill="D0CECE" w:themeFill="background2" w:themeFillShade="E6"/>
            <w:noWrap/>
            <w:hideMark/>
          </w:tcPr>
          <w:p w14:paraId="611DAA53"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Diesel</w:t>
            </w:r>
          </w:p>
        </w:tc>
        <w:tc>
          <w:tcPr>
            <w:tcW w:w="904" w:type="pct"/>
            <w:tcBorders>
              <w:bottom w:val="single" w:sz="4" w:space="0" w:color="auto"/>
            </w:tcBorders>
            <w:shd w:val="clear" w:color="auto" w:fill="D0CECE" w:themeFill="background2" w:themeFillShade="E6"/>
            <w:noWrap/>
            <w:hideMark/>
          </w:tcPr>
          <w:p w14:paraId="4A1C2A30"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Bioethanol in petrol</w:t>
            </w:r>
          </w:p>
        </w:tc>
        <w:tc>
          <w:tcPr>
            <w:tcW w:w="835" w:type="pct"/>
            <w:tcBorders>
              <w:bottom w:val="single" w:sz="4" w:space="0" w:color="auto"/>
            </w:tcBorders>
            <w:shd w:val="clear" w:color="auto" w:fill="D0CECE" w:themeFill="background2" w:themeFillShade="E6"/>
            <w:noWrap/>
            <w:hideMark/>
          </w:tcPr>
          <w:p w14:paraId="358B4CD4"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Biodiesel in diesel</w:t>
            </w:r>
          </w:p>
        </w:tc>
        <w:tc>
          <w:tcPr>
            <w:tcW w:w="526" w:type="pct"/>
            <w:tcBorders>
              <w:bottom w:val="single" w:sz="4" w:space="0" w:color="auto"/>
            </w:tcBorders>
            <w:shd w:val="clear" w:color="auto" w:fill="D0CECE" w:themeFill="background2" w:themeFillShade="E6"/>
            <w:noWrap/>
            <w:hideMark/>
          </w:tcPr>
          <w:p w14:paraId="3C0F2F3E"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Electricity</w:t>
            </w:r>
          </w:p>
        </w:tc>
        <w:tc>
          <w:tcPr>
            <w:tcW w:w="513" w:type="pct"/>
            <w:tcBorders>
              <w:bottom w:val="single" w:sz="4" w:space="0" w:color="auto"/>
            </w:tcBorders>
            <w:shd w:val="clear" w:color="auto" w:fill="D0CECE" w:themeFill="background2" w:themeFillShade="E6"/>
            <w:noWrap/>
            <w:hideMark/>
          </w:tcPr>
          <w:p w14:paraId="2D942947"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Natural gas</w:t>
            </w:r>
          </w:p>
        </w:tc>
      </w:tr>
      <w:tr w:rsidR="003862C0" w:rsidRPr="0037123F" w14:paraId="43ED9054" w14:textId="77777777" w:rsidTr="003862C0">
        <w:trPr>
          <w:trHeight w:val="300"/>
          <w:jc w:val="center"/>
        </w:trPr>
        <w:tc>
          <w:tcPr>
            <w:tcW w:w="902" w:type="pct"/>
            <w:shd w:val="clear" w:color="auto" w:fill="E7E6E6" w:themeFill="background2"/>
            <w:noWrap/>
            <w:hideMark/>
          </w:tcPr>
          <w:p w14:paraId="2FC0EA73" w14:textId="77777777" w:rsidR="006458FA" w:rsidRPr="0037123F" w:rsidRDefault="006458FA" w:rsidP="00DF6E37">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Cars</w:t>
            </w:r>
          </w:p>
        </w:tc>
        <w:tc>
          <w:tcPr>
            <w:tcW w:w="556" w:type="pct"/>
            <w:tcBorders>
              <w:right w:val="nil"/>
            </w:tcBorders>
            <w:shd w:val="clear" w:color="auto" w:fill="E7E6E6" w:themeFill="background2"/>
            <w:noWrap/>
          </w:tcPr>
          <w:p w14:paraId="16EF124D" w14:textId="05F94B69" w:rsidR="006458FA" w:rsidRPr="0037123F" w:rsidRDefault="006458FA">
            <w:pPr>
              <w:jc w:val="right"/>
              <w:rPr>
                <w:rFonts w:ascii="Calibri" w:eastAsia="Times New Roman" w:hAnsi="Calibri" w:cs="Calibri"/>
                <w:color w:val="000000"/>
                <w:sz w:val="20"/>
                <w:szCs w:val="20"/>
                <w:lang w:eastAsia="en-GB"/>
              </w:rPr>
            </w:pPr>
          </w:p>
        </w:tc>
        <w:tc>
          <w:tcPr>
            <w:tcW w:w="347" w:type="pct"/>
            <w:tcBorders>
              <w:left w:val="nil"/>
              <w:right w:val="nil"/>
            </w:tcBorders>
            <w:shd w:val="clear" w:color="auto" w:fill="E7E6E6" w:themeFill="background2"/>
            <w:noWrap/>
            <w:hideMark/>
          </w:tcPr>
          <w:p w14:paraId="7B585FB0"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tcBorders>
              <w:left w:val="nil"/>
              <w:right w:val="nil"/>
            </w:tcBorders>
            <w:shd w:val="clear" w:color="auto" w:fill="E7E6E6" w:themeFill="background2"/>
            <w:noWrap/>
            <w:hideMark/>
          </w:tcPr>
          <w:p w14:paraId="085BE37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tcBorders>
              <w:left w:val="nil"/>
              <w:right w:val="nil"/>
            </w:tcBorders>
            <w:shd w:val="clear" w:color="auto" w:fill="E7E6E6" w:themeFill="background2"/>
            <w:noWrap/>
            <w:hideMark/>
          </w:tcPr>
          <w:p w14:paraId="48312D4F"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tcBorders>
              <w:left w:val="nil"/>
              <w:right w:val="nil"/>
            </w:tcBorders>
            <w:shd w:val="clear" w:color="auto" w:fill="E7E6E6" w:themeFill="background2"/>
            <w:noWrap/>
            <w:hideMark/>
          </w:tcPr>
          <w:p w14:paraId="21A3FF93"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tcBorders>
              <w:left w:val="nil"/>
              <w:right w:val="nil"/>
            </w:tcBorders>
            <w:shd w:val="clear" w:color="auto" w:fill="E7E6E6" w:themeFill="background2"/>
            <w:noWrap/>
            <w:hideMark/>
          </w:tcPr>
          <w:p w14:paraId="2B907602"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tcBorders>
              <w:left w:val="nil"/>
            </w:tcBorders>
            <w:shd w:val="clear" w:color="auto" w:fill="E7E6E6" w:themeFill="background2"/>
            <w:noWrap/>
            <w:hideMark/>
          </w:tcPr>
          <w:p w14:paraId="600BE8C4"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62FD9699" w14:textId="77777777" w:rsidTr="003862C0">
        <w:trPr>
          <w:trHeight w:val="300"/>
          <w:jc w:val="center"/>
        </w:trPr>
        <w:tc>
          <w:tcPr>
            <w:tcW w:w="902" w:type="pct"/>
            <w:noWrap/>
            <w:hideMark/>
          </w:tcPr>
          <w:p w14:paraId="0BC6BA4A" w14:textId="481EAF6C"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Electric vehicle</w:t>
            </w:r>
          </w:p>
        </w:tc>
        <w:tc>
          <w:tcPr>
            <w:tcW w:w="556" w:type="pct"/>
            <w:noWrap/>
            <w:hideMark/>
          </w:tcPr>
          <w:p w14:paraId="61E55F34"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shd w:val="clear" w:color="auto" w:fill="auto"/>
            <w:noWrap/>
            <w:hideMark/>
          </w:tcPr>
          <w:p w14:paraId="1B31B4F5"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shd w:val="clear" w:color="auto" w:fill="auto"/>
            <w:noWrap/>
            <w:hideMark/>
          </w:tcPr>
          <w:p w14:paraId="5CF7D11A"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shd w:val="clear" w:color="auto" w:fill="auto"/>
            <w:noWrap/>
            <w:hideMark/>
          </w:tcPr>
          <w:p w14:paraId="2A1DB1D5"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shd w:val="clear" w:color="auto" w:fill="auto"/>
            <w:noWrap/>
            <w:hideMark/>
          </w:tcPr>
          <w:p w14:paraId="503BF49F"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2724531A"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513" w:type="pct"/>
            <w:noWrap/>
            <w:hideMark/>
          </w:tcPr>
          <w:p w14:paraId="3794D008"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06CDA296" w14:textId="77777777" w:rsidTr="003862C0">
        <w:trPr>
          <w:trHeight w:val="300"/>
          <w:jc w:val="center"/>
        </w:trPr>
        <w:tc>
          <w:tcPr>
            <w:tcW w:w="902" w:type="pct"/>
            <w:noWrap/>
            <w:hideMark/>
          </w:tcPr>
          <w:p w14:paraId="358767AA"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Plugin - hybrid diesel ICE</w:t>
            </w:r>
          </w:p>
        </w:tc>
        <w:tc>
          <w:tcPr>
            <w:tcW w:w="556" w:type="pct"/>
            <w:noWrap/>
            <w:hideMark/>
          </w:tcPr>
          <w:p w14:paraId="26A0B6CE"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noWrap/>
            <w:hideMark/>
          </w:tcPr>
          <w:p w14:paraId="3B4D2360"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1952E794"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27.0%</w:t>
            </w:r>
          </w:p>
        </w:tc>
        <w:tc>
          <w:tcPr>
            <w:tcW w:w="904" w:type="pct"/>
            <w:noWrap/>
            <w:hideMark/>
          </w:tcPr>
          <w:p w14:paraId="1C8ADA1B"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15DE0046"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00BD3555"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73.0%</w:t>
            </w:r>
          </w:p>
        </w:tc>
        <w:tc>
          <w:tcPr>
            <w:tcW w:w="513" w:type="pct"/>
            <w:noWrap/>
            <w:hideMark/>
          </w:tcPr>
          <w:p w14:paraId="75B39E52"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1F305922" w14:textId="77777777" w:rsidTr="003862C0">
        <w:trPr>
          <w:trHeight w:val="315"/>
          <w:jc w:val="center"/>
        </w:trPr>
        <w:tc>
          <w:tcPr>
            <w:tcW w:w="902" w:type="pct"/>
            <w:noWrap/>
            <w:hideMark/>
          </w:tcPr>
          <w:p w14:paraId="19E2F7A3"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Conventional</w:t>
            </w:r>
          </w:p>
        </w:tc>
        <w:tc>
          <w:tcPr>
            <w:tcW w:w="556" w:type="pct"/>
            <w:tcBorders>
              <w:bottom w:val="single" w:sz="4" w:space="0" w:color="auto"/>
            </w:tcBorders>
            <w:noWrap/>
            <w:hideMark/>
          </w:tcPr>
          <w:p w14:paraId="3342E2F6"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347" w:type="pct"/>
            <w:tcBorders>
              <w:bottom w:val="single" w:sz="4" w:space="0" w:color="auto"/>
            </w:tcBorders>
            <w:noWrap/>
            <w:hideMark/>
          </w:tcPr>
          <w:p w14:paraId="1841D73E"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52.5%</w:t>
            </w:r>
          </w:p>
        </w:tc>
        <w:tc>
          <w:tcPr>
            <w:tcW w:w="417" w:type="pct"/>
            <w:tcBorders>
              <w:bottom w:val="single" w:sz="4" w:space="0" w:color="auto"/>
            </w:tcBorders>
            <w:noWrap/>
            <w:hideMark/>
          </w:tcPr>
          <w:p w14:paraId="30EB31BA"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40.5%</w:t>
            </w:r>
          </w:p>
        </w:tc>
        <w:tc>
          <w:tcPr>
            <w:tcW w:w="904" w:type="pct"/>
            <w:tcBorders>
              <w:bottom w:val="single" w:sz="4" w:space="0" w:color="auto"/>
            </w:tcBorders>
            <w:noWrap/>
            <w:hideMark/>
          </w:tcPr>
          <w:p w14:paraId="49DF7BFE"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3.5%</w:t>
            </w:r>
          </w:p>
        </w:tc>
        <w:tc>
          <w:tcPr>
            <w:tcW w:w="835" w:type="pct"/>
            <w:tcBorders>
              <w:bottom w:val="single" w:sz="4" w:space="0" w:color="auto"/>
            </w:tcBorders>
            <w:noWrap/>
            <w:hideMark/>
          </w:tcPr>
          <w:p w14:paraId="1DA4ADCC"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3.5%</w:t>
            </w:r>
          </w:p>
        </w:tc>
        <w:tc>
          <w:tcPr>
            <w:tcW w:w="526" w:type="pct"/>
            <w:tcBorders>
              <w:bottom w:val="single" w:sz="4" w:space="0" w:color="auto"/>
            </w:tcBorders>
            <w:noWrap/>
            <w:hideMark/>
          </w:tcPr>
          <w:p w14:paraId="51AC1B83"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tcBorders>
              <w:bottom w:val="single" w:sz="4" w:space="0" w:color="auto"/>
            </w:tcBorders>
            <w:noWrap/>
            <w:hideMark/>
          </w:tcPr>
          <w:p w14:paraId="52A85777"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245A44DD" w14:textId="77777777" w:rsidTr="003862C0">
        <w:trPr>
          <w:trHeight w:val="300"/>
          <w:jc w:val="center"/>
        </w:trPr>
        <w:tc>
          <w:tcPr>
            <w:tcW w:w="902" w:type="pct"/>
            <w:shd w:val="clear" w:color="auto" w:fill="E7E6E6" w:themeFill="background2"/>
            <w:noWrap/>
            <w:hideMark/>
          </w:tcPr>
          <w:p w14:paraId="1CD82C38" w14:textId="77777777" w:rsidR="006458FA" w:rsidRPr="0037123F" w:rsidRDefault="006458FA" w:rsidP="00DF6E37">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Bus</w:t>
            </w:r>
          </w:p>
        </w:tc>
        <w:tc>
          <w:tcPr>
            <w:tcW w:w="556" w:type="pct"/>
            <w:tcBorders>
              <w:right w:val="nil"/>
            </w:tcBorders>
            <w:shd w:val="clear" w:color="auto" w:fill="E7E6E6" w:themeFill="background2"/>
            <w:noWrap/>
          </w:tcPr>
          <w:p w14:paraId="2C252308" w14:textId="47CEBC1B" w:rsidR="006458FA" w:rsidRPr="0037123F" w:rsidRDefault="006458FA">
            <w:pPr>
              <w:jc w:val="right"/>
              <w:rPr>
                <w:rFonts w:ascii="Calibri" w:eastAsia="Times New Roman" w:hAnsi="Calibri" w:cs="Calibri"/>
                <w:color w:val="000000"/>
                <w:sz w:val="20"/>
                <w:szCs w:val="20"/>
                <w:lang w:eastAsia="en-GB"/>
              </w:rPr>
            </w:pPr>
          </w:p>
        </w:tc>
        <w:tc>
          <w:tcPr>
            <w:tcW w:w="347" w:type="pct"/>
            <w:tcBorders>
              <w:left w:val="nil"/>
              <w:right w:val="nil"/>
            </w:tcBorders>
            <w:shd w:val="clear" w:color="auto" w:fill="E7E6E6" w:themeFill="background2"/>
            <w:noWrap/>
            <w:hideMark/>
          </w:tcPr>
          <w:p w14:paraId="34171E90"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tcBorders>
              <w:left w:val="nil"/>
              <w:right w:val="nil"/>
            </w:tcBorders>
            <w:shd w:val="clear" w:color="auto" w:fill="E7E6E6" w:themeFill="background2"/>
            <w:noWrap/>
            <w:hideMark/>
          </w:tcPr>
          <w:p w14:paraId="75FC47DC"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tcBorders>
              <w:left w:val="nil"/>
              <w:right w:val="nil"/>
            </w:tcBorders>
            <w:shd w:val="clear" w:color="auto" w:fill="E7E6E6" w:themeFill="background2"/>
            <w:noWrap/>
            <w:hideMark/>
          </w:tcPr>
          <w:p w14:paraId="6A5DC30C"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tcBorders>
              <w:left w:val="nil"/>
              <w:right w:val="nil"/>
            </w:tcBorders>
            <w:shd w:val="clear" w:color="auto" w:fill="E7E6E6" w:themeFill="background2"/>
            <w:noWrap/>
            <w:hideMark/>
          </w:tcPr>
          <w:p w14:paraId="2A109494"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tcBorders>
              <w:left w:val="nil"/>
              <w:right w:val="nil"/>
            </w:tcBorders>
            <w:shd w:val="clear" w:color="auto" w:fill="E7E6E6" w:themeFill="background2"/>
            <w:noWrap/>
            <w:hideMark/>
          </w:tcPr>
          <w:p w14:paraId="5920B6D9"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tcBorders>
              <w:left w:val="nil"/>
            </w:tcBorders>
            <w:shd w:val="clear" w:color="auto" w:fill="E7E6E6" w:themeFill="background2"/>
            <w:noWrap/>
            <w:hideMark/>
          </w:tcPr>
          <w:p w14:paraId="57138ECD"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50CD3AFD" w14:textId="77777777" w:rsidTr="003862C0">
        <w:trPr>
          <w:trHeight w:val="300"/>
          <w:jc w:val="center"/>
        </w:trPr>
        <w:tc>
          <w:tcPr>
            <w:tcW w:w="902" w:type="pct"/>
            <w:noWrap/>
            <w:hideMark/>
          </w:tcPr>
          <w:p w14:paraId="36108576"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ICE hybrid diesel</w:t>
            </w:r>
          </w:p>
        </w:tc>
        <w:tc>
          <w:tcPr>
            <w:tcW w:w="556" w:type="pct"/>
            <w:noWrap/>
            <w:hideMark/>
          </w:tcPr>
          <w:p w14:paraId="32DCDC08"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noWrap/>
            <w:hideMark/>
          </w:tcPr>
          <w:p w14:paraId="2387EF9A"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30FF9A6C"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904" w:type="pct"/>
            <w:noWrap/>
            <w:hideMark/>
          </w:tcPr>
          <w:p w14:paraId="58D3F2E8"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561A87AB"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52D39FB5"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1BA2D4DF"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0E9B11E1" w14:textId="77777777" w:rsidTr="003862C0">
        <w:trPr>
          <w:trHeight w:val="300"/>
          <w:jc w:val="center"/>
        </w:trPr>
        <w:tc>
          <w:tcPr>
            <w:tcW w:w="902" w:type="pct"/>
            <w:noWrap/>
            <w:hideMark/>
          </w:tcPr>
          <w:p w14:paraId="6C5CDCCA"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Natural gas</w:t>
            </w:r>
          </w:p>
        </w:tc>
        <w:tc>
          <w:tcPr>
            <w:tcW w:w="556" w:type="pct"/>
            <w:noWrap/>
            <w:hideMark/>
          </w:tcPr>
          <w:p w14:paraId="418F2C44"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noWrap/>
            <w:hideMark/>
          </w:tcPr>
          <w:p w14:paraId="5E40DB69"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792E252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noWrap/>
            <w:hideMark/>
          </w:tcPr>
          <w:p w14:paraId="7A5368F5"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6CEE7683"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1345750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6AA6731D"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r>
      <w:tr w:rsidR="003862C0" w:rsidRPr="0037123F" w14:paraId="538EA325" w14:textId="77777777" w:rsidTr="003862C0">
        <w:trPr>
          <w:trHeight w:val="315"/>
          <w:jc w:val="center"/>
        </w:trPr>
        <w:tc>
          <w:tcPr>
            <w:tcW w:w="902" w:type="pct"/>
            <w:noWrap/>
            <w:hideMark/>
          </w:tcPr>
          <w:p w14:paraId="6E099F41"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Diesel bus</w:t>
            </w:r>
          </w:p>
        </w:tc>
        <w:tc>
          <w:tcPr>
            <w:tcW w:w="556" w:type="pct"/>
            <w:noWrap/>
            <w:hideMark/>
          </w:tcPr>
          <w:p w14:paraId="022F7B80"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347" w:type="pct"/>
            <w:noWrap/>
            <w:hideMark/>
          </w:tcPr>
          <w:p w14:paraId="3AA29FBD"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0BD6E05E"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92.6%</w:t>
            </w:r>
          </w:p>
        </w:tc>
        <w:tc>
          <w:tcPr>
            <w:tcW w:w="904" w:type="pct"/>
            <w:noWrap/>
            <w:hideMark/>
          </w:tcPr>
          <w:p w14:paraId="4D6A2D4C"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7D588A75"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7.4%</w:t>
            </w:r>
          </w:p>
        </w:tc>
        <w:tc>
          <w:tcPr>
            <w:tcW w:w="526" w:type="pct"/>
            <w:noWrap/>
            <w:hideMark/>
          </w:tcPr>
          <w:p w14:paraId="48C4A024"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3A4065D0"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2CEB8581" w14:textId="77777777" w:rsidTr="003862C0">
        <w:trPr>
          <w:trHeight w:val="315"/>
          <w:jc w:val="center"/>
        </w:trPr>
        <w:tc>
          <w:tcPr>
            <w:tcW w:w="902" w:type="pct"/>
            <w:shd w:val="clear" w:color="auto" w:fill="D0CECE" w:themeFill="background2" w:themeFillShade="E6"/>
            <w:noWrap/>
            <w:hideMark/>
          </w:tcPr>
          <w:p w14:paraId="2215A054" w14:textId="77777777" w:rsidR="006458FA" w:rsidRPr="0037123F" w:rsidRDefault="006458FA" w:rsidP="00DF6E37">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Freight transport</w:t>
            </w:r>
          </w:p>
        </w:tc>
        <w:tc>
          <w:tcPr>
            <w:tcW w:w="556" w:type="pct"/>
            <w:tcBorders>
              <w:bottom w:val="single" w:sz="4" w:space="0" w:color="auto"/>
            </w:tcBorders>
            <w:shd w:val="clear" w:color="auto" w:fill="D0CECE" w:themeFill="background2" w:themeFillShade="E6"/>
            <w:noWrap/>
            <w:hideMark/>
          </w:tcPr>
          <w:p w14:paraId="32B480D8"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 xml:space="preserve">% </w:t>
            </w:r>
            <w:proofErr w:type="gramStart"/>
            <w:r w:rsidRPr="0037123F">
              <w:rPr>
                <w:rFonts w:ascii="Calibri" w:eastAsia="Times New Roman" w:hAnsi="Calibri" w:cs="Calibri"/>
                <w:b/>
                <w:bCs/>
                <w:color w:val="000000"/>
                <w:sz w:val="20"/>
                <w:szCs w:val="20"/>
                <w:lang w:eastAsia="en-GB"/>
              </w:rPr>
              <w:t>of</w:t>
            </w:r>
            <w:proofErr w:type="gramEnd"/>
            <w:r w:rsidRPr="0037123F">
              <w:rPr>
                <w:rFonts w:ascii="Calibri" w:eastAsia="Times New Roman" w:hAnsi="Calibri" w:cs="Calibri"/>
                <w:b/>
                <w:bCs/>
                <w:color w:val="000000"/>
                <w:sz w:val="20"/>
                <w:szCs w:val="20"/>
                <w:lang w:eastAsia="en-GB"/>
              </w:rPr>
              <w:t xml:space="preserve"> traffic work</w:t>
            </w:r>
          </w:p>
        </w:tc>
        <w:tc>
          <w:tcPr>
            <w:tcW w:w="347" w:type="pct"/>
            <w:tcBorders>
              <w:bottom w:val="single" w:sz="4" w:space="0" w:color="auto"/>
            </w:tcBorders>
            <w:shd w:val="clear" w:color="auto" w:fill="D0CECE" w:themeFill="background2" w:themeFillShade="E6"/>
            <w:noWrap/>
            <w:hideMark/>
          </w:tcPr>
          <w:p w14:paraId="442273F5"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Petrol</w:t>
            </w:r>
          </w:p>
        </w:tc>
        <w:tc>
          <w:tcPr>
            <w:tcW w:w="417" w:type="pct"/>
            <w:tcBorders>
              <w:bottom w:val="single" w:sz="4" w:space="0" w:color="auto"/>
            </w:tcBorders>
            <w:shd w:val="clear" w:color="auto" w:fill="D0CECE" w:themeFill="background2" w:themeFillShade="E6"/>
            <w:noWrap/>
            <w:hideMark/>
          </w:tcPr>
          <w:p w14:paraId="78C74B67"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Diesel</w:t>
            </w:r>
          </w:p>
        </w:tc>
        <w:tc>
          <w:tcPr>
            <w:tcW w:w="904" w:type="pct"/>
            <w:tcBorders>
              <w:bottom w:val="single" w:sz="4" w:space="0" w:color="auto"/>
            </w:tcBorders>
            <w:shd w:val="clear" w:color="auto" w:fill="D0CECE" w:themeFill="background2" w:themeFillShade="E6"/>
            <w:noWrap/>
            <w:hideMark/>
          </w:tcPr>
          <w:p w14:paraId="10A4A09D"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Bioethanol in petrol</w:t>
            </w:r>
          </w:p>
        </w:tc>
        <w:tc>
          <w:tcPr>
            <w:tcW w:w="835" w:type="pct"/>
            <w:tcBorders>
              <w:bottom w:val="single" w:sz="4" w:space="0" w:color="auto"/>
            </w:tcBorders>
            <w:shd w:val="clear" w:color="auto" w:fill="D0CECE" w:themeFill="background2" w:themeFillShade="E6"/>
            <w:noWrap/>
            <w:hideMark/>
          </w:tcPr>
          <w:p w14:paraId="16B2539F"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Biodiesel in diesel</w:t>
            </w:r>
          </w:p>
        </w:tc>
        <w:tc>
          <w:tcPr>
            <w:tcW w:w="526" w:type="pct"/>
            <w:tcBorders>
              <w:bottom w:val="single" w:sz="4" w:space="0" w:color="auto"/>
            </w:tcBorders>
            <w:shd w:val="clear" w:color="auto" w:fill="D0CECE" w:themeFill="background2" w:themeFillShade="E6"/>
            <w:noWrap/>
            <w:hideMark/>
          </w:tcPr>
          <w:p w14:paraId="523EB129"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Electricity</w:t>
            </w:r>
          </w:p>
        </w:tc>
        <w:tc>
          <w:tcPr>
            <w:tcW w:w="513" w:type="pct"/>
            <w:tcBorders>
              <w:bottom w:val="single" w:sz="4" w:space="0" w:color="auto"/>
            </w:tcBorders>
            <w:shd w:val="clear" w:color="auto" w:fill="D0CECE" w:themeFill="background2" w:themeFillShade="E6"/>
            <w:noWrap/>
            <w:hideMark/>
          </w:tcPr>
          <w:p w14:paraId="4A1F46CA" w14:textId="77777777" w:rsidR="006458FA" w:rsidRPr="0037123F" w:rsidRDefault="006458FA">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Natural gas</w:t>
            </w:r>
          </w:p>
        </w:tc>
      </w:tr>
      <w:tr w:rsidR="003862C0" w:rsidRPr="0037123F" w14:paraId="337C8295" w14:textId="77777777" w:rsidTr="003862C0">
        <w:trPr>
          <w:trHeight w:val="300"/>
          <w:jc w:val="center"/>
        </w:trPr>
        <w:tc>
          <w:tcPr>
            <w:tcW w:w="902" w:type="pct"/>
            <w:shd w:val="clear" w:color="auto" w:fill="E7E6E6" w:themeFill="background2"/>
            <w:noWrap/>
            <w:hideMark/>
          </w:tcPr>
          <w:p w14:paraId="626D82B3" w14:textId="77777777" w:rsidR="006458FA" w:rsidRPr="0037123F" w:rsidRDefault="006458FA" w:rsidP="00DF6E37">
            <w:pPr>
              <w:jc w:val="left"/>
              <w:rPr>
                <w:rFonts w:ascii="Calibri" w:eastAsia="Times New Roman" w:hAnsi="Calibri" w:cs="Calibri"/>
                <w:b/>
                <w:bCs/>
                <w:color w:val="000000"/>
                <w:sz w:val="20"/>
                <w:szCs w:val="20"/>
                <w:lang w:eastAsia="en-GB"/>
              </w:rPr>
            </w:pPr>
            <w:r w:rsidRPr="0037123F">
              <w:rPr>
                <w:rFonts w:ascii="Calibri" w:eastAsia="Times New Roman" w:hAnsi="Calibri" w:cs="Calibri"/>
                <w:b/>
                <w:bCs/>
                <w:color w:val="000000"/>
                <w:sz w:val="20"/>
                <w:szCs w:val="20"/>
                <w:lang w:eastAsia="en-GB"/>
              </w:rPr>
              <w:t>Trucks</w:t>
            </w:r>
          </w:p>
        </w:tc>
        <w:tc>
          <w:tcPr>
            <w:tcW w:w="556" w:type="pct"/>
            <w:tcBorders>
              <w:right w:val="nil"/>
            </w:tcBorders>
            <w:shd w:val="clear" w:color="auto" w:fill="E7E6E6" w:themeFill="background2"/>
            <w:noWrap/>
          </w:tcPr>
          <w:p w14:paraId="1E3BE8E4" w14:textId="61134427" w:rsidR="006458FA" w:rsidRPr="0037123F" w:rsidRDefault="006458FA">
            <w:pPr>
              <w:jc w:val="right"/>
              <w:rPr>
                <w:rFonts w:ascii="Calibri" w:eastAsia="Times New Roman" w:hAnsi="Calibri" w:cs="Calibri"/>
                <w:color w:val="000000"/>
                <w:sz w:val="20"/>
                <w:szCs w:val="20"/>
                <w:lang w:eastAsia="en-GB"/>
              </w:rPr>
            </w:pPr>
          </w:p>
        </w:tc>
        <w:tc>
          <w:tcPr>
            <w:tcW w:w="347" w:type="pct"/>
            <w:tcBorders>
              <w:left w:val="nil"/>
              <w:right w:val="nil"/>
            </w:tcBorders>
            <w:shd w:val="clear" w:color="auto" w:fill="E7E6E6" w:themeFill="background2"/>
            <w:noWrap/>
            <w:hideMark/>
          </w:tcPr>
          <w:p w14:paraId="035DE23B"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tcBorders>
              <w:left w:val="nil"/>
              <w:right w:val="nil"/>
            </w:tcBorders>
            <w:shd w:val="clear" w:color="auto" w:fill="E7E6E6" w:themeFill="background2"/>
            <w:noWrap/>
            <w:hideMark/>
          </w:tcPr>
          <w:p w14:paraId="43BCA369"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tcBorders>
              <w:left w:val="nil"/>
              <w:right w:val="nil"/>
            </w:tcBorders>
            <w:shd w:val="clear" w:color="auto" w:fill="E7E6E6" w:themeFill="background2"/>
            <w:noWrap/>
            <w:hideMark/>
          </w:tcPr>
          <w:p w14:paraId="36D5D2E7"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tcBorders>
              <w:left w:val="nil"/>
              <w:right w:val="nil"/>
            </w:tcBorders>
            <w:shd w:val="clear" w:color="auto" w:fill="E7E6E6" w:themeFill="background2"/>
            <w:noWrap/>
            <w:hideMark/>
          </w:tcPr>
          <w:p w14:paraId="4408C70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tcBorders>
              <w:left w:val="nil"/>
              <w:right w:val="nil"/>
            </w:tcBorders>
            <w:shd w:val="clear" w:color="auto" w:fill="E7E6E6" w:themeFill="background2"/>
            <w:noWrap/>
            <w:hideMark/>
          </w:tcPr>
          <w:p w14:paraId="1FC73819"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tcBorders>
              <w:left w:val="nil"/>
            </w:tcBorders>
            <w:shd w:val="clear" w:color="auto" w:fill="E7E6E6" w:themeFill="background2"/>
            <w:noWrap/>
            <w:hideMark/>
          </w:tcPr>
          <w:p w14:paraId="38BFDC8B"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53B9032A" w14:textId="77777777" w:rsidTr="003862C0">
        <w:trPr>
          <w:trHeight w:val="300"/>
          <w:jc w:val="center"/>
        </w:trPr>
        <w:tc>
          <w:tcPr>
            <w:tcW w:w="902" w:type="pct"/>
            <w:noWrap/>
            <w:hideMark/>
          </w:tcPr>
          <w:p w14:paraId="4AAA6FE9"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ICE hybrid diesel</w:t>
            </w:r>
          </w:p>
        </w:tc>
        <w:tc>
          <w:tcPr>
            <w:tcW w:w="556" w:type="pct"/>
            <w:noWrap/>
            <w:hideMark/>
          </w:tcPr>
          <w:p w14:paraId="07941910"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noWrap/>
            <w:hideMark/>
          </w:tcPr>
          <w:p w14:paraId="1BBC38F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1EE12548"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904" w:type="pct"/>
            <w:noWrap/>
            <w:hideMark/>
          </w:tcPr>
          <w:p w14:paraId="3E6009AE"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05603FD7"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587DD699"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6E9E8DF6"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r w:rsidR="003862C0" w:rsidRPr="0037123F" w14:paraId="15D66FFA" w14:textId="77777777" w:rsidTr="003862C0">
        <w:trPr>
          <w:trHeight w:val="300"/>
          <w:jc w:val="center"/>
        </w:trPr>
        <w:tc>
          <w:tcPr>
            <w:tcW w:w="902" w:type="pct"/>
            <w:noWrap/>
            <w:hideMark/>
          </w:tcPr>
          <w:p w14:paraId="7BBB3234" w14:textId="77777777"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Natural gas</w:t>
            </w:r>
          </w:p>
        </w:tc>
        <w:tc>
          <w:tcPr>
            <w:tcW w:w="556" w:type="pct"/>
            <w:noWrap/>
            <w:hideMark/>
          </w:tcPr>
          <w:p w14:paraId="5781EDD3"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0.0%</w:t>
            </w:r>
          </w:p>
        </w:tc>
        <w:tc>
          <w:tcPr>
            <w:tcW w:w="347" w:type="pct"/>
            <w:noWrap/>
            <w:hideMark/>
          </w:tcPr>
          <w:p w14:paraId="09105511"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529C352E"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904" w:type="pct"/>
            <w:noWrap/>
            <w:hideMark/>
          </w:tcPr>
          <w:p w14:paraId="4DB114E7"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1D7BD10A"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26" w:type="pct"/>
            <w:noWrap/>
            <w:hideMark/>
          </w:tcPr>
          <w:p w14:paraId="320F2E6C"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0B74AB25"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r>
      <w:tr w:rsidR="003862C0" w:rsidRPr="0037123F" w14:paraId="7494ABB3" w14:textId="77777777" w:rsidTr="003862C0">
        <w:trPr>
          <w:trHeight w:val="315"/>
          <w:jc w:val="center"/>
        </w:trPr>
        <w:tc>
          <w:tcPr>
            <w:tcW w:w="902" w:type="pct"/>
            <w:noWrap/>
            <w:hideMark/>
          </w:tcPr>
          <w:p w14:paraId="5E9292E0" w14:textId="2B810F51" w:rsidR="006458FA" w:rsidRPr="0037123F" w:rsidRDefault="006458FA" w:rsidP="00DF6E37">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xml:space="preserve">Diesel </w:t>
            </w:r>
            <w:r w:rsidR="006E489C" w:rsidRPr="0037123F">
              <w:rPr>
                <w:rFonts w:ascii="Calibri" w:eastAsia="Times New Roman" w:hAnsi="Calibri" w:cs="Calibri"/>
                <w:color w:val="000000"/>
                <w:sz w:val="20"/>
                <w:szCs w:val="20"/>
                <w:lang w:eastAsia="en-GB"/>
              </w:rPr>
              <w:t>lorries</w:t>
            </w:r>
          </w:p>
        </w:tc>
        <w:tc>
          <w:tcPr>
            <w:tcW w:w="556" w:type="pct"/>
            <w:noWrap/>
            <w:hideMark/>
          </w:tcPr>
          <w:p w14:paraId="38197909"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100.0%</w:t>
            </w:r>
          </w:p>
        </w:tc>
        <w:tc>
          <w:tcPr>
            <w:tcW w:w="347" w:type="pct"/>
            <w:noWrap/>
            <w:hideMark/>
          </w:tcPr>
          <w:p w14:paraId="2C6B487C"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417" w:type="pct"/>
            <w:noWrap/>
            <w:hideMark/>
          </w:tcPr>
          <w:p w14:paraId="2AC87804"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93.5%</w:t>
            </w:r>
          </w:p>
        </w:tc>
        <w:tc>
          <w:tcPr>
            <w:tcW w:w="904" w:type="pct"/>
            <w:noWrap/>
            <w:hideMark/>
          </w:tcPr>
          <w:p w14:paraId="67B1096B"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835" w:type="pct"/>
            <w:noWrap/>
            <w:hideMark/>
          </w:tcPr>
          <w:p w14:paraId="0DC33128" w14:textId="77777777" w:rsidR="006458FA" w:rsidRPr="0037123F" w:rsidRDefault="006458FA">
            <w:pPr>
              <w:jc w:val="righ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6.5%</w:t>
            </w:r>
          </w:p>
        </w:tc>
        <w:tc>
          <w:tcPr>
            <w:tcW w:w="526" w:type="pct"/>
            <w:noWrap/>
            <w:hideMark/>
          </w:tcPr>
          <w:p w14:paraId="1441727F"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c>
          <w:tcPr>
            <w:tcW w:w="513" w:type="pct"/>
            <w:noWrap/>
            <w:hideMark/>
          </w:tcPr>
          <w:p w14:paraId="2DD236FF" w14:textId="77777777" w:rsidR="006458FA" w:rsidRPr="0037123F" w:rsidRDefault="006458FA">
            <w:pPr>
              <w:jc w:val="left"/>
              <w:rPr>
                <w:rFonts w:ascii="Calibri" w:eastAsia="Times New Roman" w:hAnsi="Calibri" w:cs="Calibri"/>
                <w:color w:val="000000"/>
                <w:sz w:val="20"/>
                <w:szCs w:val="20"/>
                <w:lang w:eastAsia="en-GB"/>
              </w:rPr>
            </w:pPr>
            <w:r w:rsidRPr="0037123F">
              <w:rPr>
                <w:rFonts w:ascii="Calibri" w:eastAsia="Times New Roman" w:hAnsi="Calibri" w:cs="Calibri"/>
                <w:color w:val="000000"/>
                <w:sz w:val="20"/>
                <w:szCs w:val="20"/>
                <w:lang w:eastAsia="en-GB"/>
              </w:rPr>
              <w:t> </w:t>
            </w:r>
          </w:p>
        </w:tc>
      </w:tr>
    </w:tbl>
    <w:p w14:paraId="101A5880" w14:textId="5614622F" w:rsidR="00040124" w:rsidRPr="0037123F" w:rsidRDefault="00040124" w:rsidP="00E8522B">
      <w:pPr>
        <w:spacing w:line="240" w:lineRule="auto"/>
      </w:pPr>
      <w:r w:rsidRPr="0037123F">
        <w:t xml:space="preserve">Future transport scenarios are described in Section </w:t>
      </w:r>
      <w:r w:rsidRPr="0037123F">
        <w:fldChar w:fldCharType="begin"/>
      </w:r>
      <w:r w:rsidRPr="0037123F">
        <w:instrText xml:space="preserve"> REF _Ref78451982 \n \h </w:instrText>
      </w:r>
      <w:r w:rsidR="00A04E78">
        <w:instrText xml:space="preserve"> \* MERGEFORMAT </w:instrText>
      </w:r>
      <w:r w:rsidRPr="0037123F">
        <w:fldChar w:fldCharType="separate"/>
      </w:r>
      <w:r w:rsidR="00EA7F62" w:rsidRPr="0037123F">
        <w:t>5.1</w:t>
      </w:r>
      <w:r w:rsidRPr="0037123F">
        <w:fldChar w:fldCharType="end"/>
      </w:r>
      <w:r w:rsidRPr="0037123F">
        <w:t>.</w:t>
      </w:r>
    </w:p>
    <w:p w14:paraId="5A87DFDC" w14:textId="5DB315CF" w:rsidR="00DA09FA" w:rsidRPr="0037123F" w:rsidRDefault="00DA09FA" w:rsidP="00DF6E37">
      <w:pPr>
        <w:pStyle w:val="Heading3"/>
      </w:pPr>
      <w:bookmarkStart w:id="77" w:name="_Ref77250662"/>
      <w:bookmarkStart w:id="78" w:name="_Toc86149975"/>
      <w:r w:rsidRPr="0037123F">
        <w:t>Industry</w:t>
      </w:r>
      <w:bookmarkEnd w:id="77"/>
      <w:bookmarkEnd w:id="78"/>
    </w:p>
    <w:p w14:paraId="29A3DB0E" w14:textId="0CF45BB6" w:rsidR="00DA09FA" w:rsidRPr="0037123F" w:rsidRDefault="002F53D0" w:rsidP="00E8522B">
      <w:pPr>
        <w:spacing w:line="240" w:lineRule="auto"/>
      </w:pPr>
      <w:r w:rsidRPr="0037123F">
        <w:t xml:space="preserve">Oud-Heverlee does not have significant industrial activity, and thus </w:t>
      </w:r>
      <w:r w:rsidR="0053421B" w:rsidRPr="0037123F">
        <w:t xml:space="preserve">has </w:t>
      </w:r>
      <w:r w:rsidRPr="0037123F">
        <w:t>insignificant energy demands. However, industrial demands are included according to a population</w:t>
      </w:r>
      <w:r w:rsidR="0053421B" w:rsidRPr="0037123F">
        <w:t>-</w:t>
      </w:r>
      <w:r w:rsidRPr="0037123F">
        <w:t>based share of the national in</w:t>
      </w:r>
      <w:r w:rsidR="00F3189A" w:rsidRPr="0037123F">
        <w:t xml:space="preserve">dustrial demand. There are different approaches to dealing with activities and demands that are generally relatively unevenly distributed </w:t>
      </w:r>
      <w:r w:rsidR="000A79DE" w:rsidRPr="0037123F">
        <w:t>geographically and</w:t>
      </w:r>
      <w:r w:rsidR="00F3189A" w:rsidRPr="0037123F">
        <w:t xml:space="preserve"> including such population</w:t>
      </w:r>
      <w:r w:rsidR="0053421B" w:rsidRPr="0037123F">
        <w:t>-</w:t>
      </w:r>
      <w:r w:rsidR="00F3189A" w:rsidRPr="0037123F">
        <w:t>based shares are one way of modelling</w:t>
      </w:r>
      <w:r w:rsidR="000A79DE" w:rsidRPr="0037123F">
        <w:t xml:space="preserve"> this</w:t>
      </w:r>
      <w:r w:rsidR="00F3189A" w:rsidRPr="0037123F">
        <w:t xml:space="preserve">. This method </w:t>
      </w:r>
      <w:r w:rsidR="000A79DE" w:rsidRPr="0037123F">
        <w:t>ensures</w:t>
      </w:r>
      <w:r w:rsidR="00F3189A" w:rsidRPr="0037123F">
        <w:t xml:space="preserve"> that while the actual production facilities may be unevenly distributed, the energy demand and greenhouse gas emissions can be divided equally. The data input for industries in the </w:t>
      </w:r>
      <w:r w:rsidR="00426182" w:rsidRPr="0037123F">
        <w:t>MUSE GRIDS Energy Planning Tool</w:t>
      </w:r>
      <w:r w:rsidR="00F3189A" w:rsidRPr="0037123F">
        <w:t xml:space="preserve"> is simple; all that is needed is an</w:t>
      </w:r>
      <w:r w:rsidR="00DA09FA" w:rsidRPr="0037123F">
        <w:t xml:space="preserve"> </w:t>
      </w:r>
      <w:r w:rsidR="00DA09FA" w:rsidRPr="0037123F">
        <w:rPr>
          <w:bCs/>
        </w:rPr>
        <w:t>annual fuel demand</w:t>
      </w:r>
      <w:r w:rsidR="00DA09FA" w:rsidRPr="0037123F">
        <w:t xml:space="preserve"> GWh/year split </w:t>
      </w:r>
      <w:r w:rsidR="00DA09FA" w:rsidRPr="0037123F">
        <w:rPr>
          <w:bCs/>
        </w:rPr>
        <w:t>by fuel type</w:t>
      </w:r>
      <w:r w:rsidR="00DA09FA" w:rsidRPr="0037123F">
        <w:t xml:space="preserve"> </w:t>
      </w:r>
      <w:r w:rsidR="00FC1711" w:rsidRPr="0037123F">
        <w:t xml:space="preserve">- </w:t>
      </w:r>
      <w:r w:rsidR="00DA09FA" w:rsidRPr="0037123F">
        <w:t xml:space="preserve">natural gas, oil, biomass, </w:t>
      </w:r>
      <w:r w:rsidR="00FC1711" w:rsidRPr="0037123F">
        <w:t xml:space="preserve">and </w:t>
      </w:r>
      <w:r w:rsidR="00DA09FA" w:rsidRPr="0037123F">
        <w:t>coal.</w:t>
      </w:r>
      <w:r w:rsidR="00F3189A" w:rsidRPr="0037123F">
        <w:t xml:space="preserve"> Electricity demands from industry are aggregated with the traditional electricity demand and included in the electricity demand tab. In </w:t>
      </w:r>
      <w:r w:rsidR="00F3189A" w:rsidRPr="0037123F">
        <w:fldChar w:fldCharType="begin"/>
      </w:r>
      <w:r w:rsidR="00F3189A" w:rsidRPr="0037123F">
        <w:instrText xml:space="preserve"> REF _Ref78457555 \h </w:instrText>
      </w:r>
      <w:r w:rsidR="00A04E78">
        <w:instrText xml:space="preserve"> \* MERGEFORMAT </w:instrText>
      </w:r>
      <w:r w:rsidR="00F3189A" w:rsidRPr="0037123F">
        <w:fldChar w:fldCharType="separate"/>
      </w:r>
      <w:r w:rsidR="00EA7F62" w:rsidRPr="0037123F">
        <w:t xml:space="preserve">Table </w:t>
      </w:r>
      <w:r w:rsidR="00EA7F62" w:rsidRPr="0037123F">
        <w:rPr>
          <w:noProof/>
        </w:rPr>
        <w:t>8</w:t>
      </w:r>
      <w:r w:rsidR="00F3189A" w:rsidRPr="0037123F">
        <w:fldChar w:fldCharType="end"/>
      </w:r>
      <w:r w:rsidR="00EB203D" w:rsidRPr="0037123F">
        <w:t xml:space="preserve"> the included industry demands for Oud-Heverlee can be seen.</w:t>
      </w:r>
    </w:p>
    <w:p w14:paraId="184507D8" w14:textId="77777777" w:rsidR="003862C0" w:rsidRDefault="003862C0" w:rsidP="00DF6E37">
      <w:pPr>
        <w:pStyle w:val="Caption"/>
        <w:keepNext/>
        <w:jc w:val="center"/>
      </w:pPr>
      <w:bookmarkStart w:id="79" w:name="_Ref78457555"/>
      <w:bookmarkStart w:id="80" w:name="_Ref78457553"/>
    </w:p>
    <w:p w14:paraId="57363278" w14:textId="57E8C7C7" w:rsidR="00AB5B96" w:rsidRPr="0037123F" w:rsidRDefault="00AB5B96" w:rsidP="00DF6E37">
      <w:pPr>
        <w:pStyle w:val="Caption"/>
        <w:keepNext/>
        <w:jc w:val="center"/>
      </w:pPr>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8</w:t>
      </w:r>
      <w:r w:rsidRPr="0037123F">
        <w:fldChar w:fldCharType="end"/>
      </w:r>
      <w:bookmarkEnd w:id="79"/>
      <w:r w:rsidRPr="0037123F">
        <w:t xml:space="preserve">: Industry energy demands included </w:t>
      </w:r>
      <w:r w:rsidR="008A52CC" w:rsidRPr="0037123F">
        <w:t>in the analyses of</w:t>
      </w:r>
      <w:r w:rsidRPr="0037123F">
        <w:t xml:space="preserve"> Oud-Heverlee.</w:t>
      </w:r>
      <w:bookmarkEnd w:id="80"/>
    </w:p>
    <w:tbl>
      <w:tblPr>
        <w:tblStyle w:val="TableGrid"/>
        <w:tblW w:w="3280" w:type="dxa"/>
        <w:jc w:val="center"/>
        <w:tblLook w:val="04A0" w:firstRow="1" w:lastRow="0" w:firstColumn="1" w:lastColumn="0" w:noHBand="0" w:noVBand="1"/>
      </w:tblPr>
      <w:tblGrid>
        <w:gridCol w:w="1193"/>
        <w:gridCol w:w="960"/>
        <w:gridCol w:w="1143"/>
      </w:tblGrid>
      <w:tr w:rsidR="00F16660" w:rsidRPr="0037123F" w14:paraId="58710D2B" w14:textId="77777777" w:rsidTr="00AB5B96">
        <w:trPr>
          <w:trHeight w:val="330"/>
          <w:jc w:val="center"/>
        </w:trPr>
        <w:tc>
          <w:tcPr>
            <w:tcW w:w="1193" w:type="dxa"/>
            <w:noWrap/>
            <w:hideMark/>
          </w:tcPr>
          <w:p w14:paraId="232372BC" w14:textId="77777777"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Coal</w:t>
            </w:r>
          </w:p>
        </w:tc>
        <w:tc>
          <w:tcPr>
            <w:tcW w:w="960" w:type="dxa"/>
            <w:noWrap/>
            <w:hideMark/>
          </w:tcPr>
          <w:p w14:paraId="5E940F21" w14:textId="77777777" w:rsidR="00F16660" w:rsidRPr="0037123F" w:rsidRDefault="00F16660">
            <w:pPr>
              <w:jc w:val="right"/>
              <w:rPr>
                <w:rFonts w:eastAsia="Times New Roman" w:cstheme="minorHAnsi"/>
                <w:color w:val="000000"/>
                <w:lang w:eastAsia="en-GB"/>
              </w:rPr>
            </w:pPr>
            <w:bookmarkStart w:id="81" w:name="RANGE!J11"/>
            <w:r w:rsidRPr="0037123F">
              <w:rPr>
                <w:rFonts w:eastAsia="Times New Roman" w:cstheme="minorHAnsi"/>
                <w:color w:val="000000"/>
                <w:lang w:eastAsia="en-GB"/>
              </w:rPr>
              <w:t>20.82</w:t>
            </w:r>
            <w:bookmarkEnd w:id="81"/>
          </w:p>
        </w:tc>
        <w:tc>
          <w:tcPr>
            <w:tcW w:w="1127" w:type="dxa"/>
            <w:noWrap/>
            <w:hideMark/>
          </w:tcPr>
          <w:p w14:paraId="711547D1" w14:textId="77777777"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GWh/year</w:t>
            </w:r>
          </w:p>
        </w:tc>
      </w:tr>
      <w:tr w:rsidR="00F16660" w:rsidRPr="0037123F" w14:paraId="4D122C39" w14:textId="77777777" w:rsidTr="00AB5B96">
        <w:trPr>
          <w:trHeight w:val="330"/>
          <w:jc w:val="center"/>
        </w:trPr>
        <w:tc>
          <w:tcPr>
            <w:tcW w:w="1193" w:type="dxa"/>
            <w:noWrap/>
            <w:hideMark/>
          </w:tcPr>
          <w:p w14:paraId="0413085C" w14:textId="77777777" w:rsidR="00F16660" w:rsidRPr="0037123F" w:rsidRDefault="00F16660" w:rsidP="00DF6E37">
            <w:pPr>
              <w:jc w:val="left"/>
              <w:rPr>
                <w:rFonts w:eastAsia="Times New Roman" w:cstheme="minorHAnsi"/>
                <w:color w:val="000000"/>
                <w:lang w:eastAsia="en-GB"/>
              </w:rPr>
            </w:pPr>
            <w:r w:rsidRPr="0037123F">
              <w:rPr>
                <w:rFonts w:eastAsia="Times New Roman" w:cstheme="minorHAnsi"/>
                <w:color w:val="000000"/>
                <w:lang w:eastAsia="en-GB"/>
              </w:rPr>
              <w:lastRenderedPageBreak/>
              <w:t>Oil</w:t>
            </w:r>
          </w:p>
        </w:tc>
        <w:tc>
          <w:tcPr>
            <w:tcW w:w="960" w:type="dxa"/>
            <w:noWrap/>
            <w:hideMark/>
          </w:tcPr>
          <w:p w14:paraId="1B65ADD7" w14:textId="77777777" w:rsidR="00F16660" w:rsidRPr="0037123F" w:rsidRDefault="00F16660">
            <w:pPr>
              <w:jc w:val="right"/>
              <w:rPr>
                <w:rFonts w:eastAsia="Times New Roman" w:cstheme="minorHAnsi"/>
                <w:color w:val="000000"/>
                <w:lang w:eastAsia="en-GB"/>
              </w:rPr>
            </w:pPr>
            <w:bookmarkStart w:id="82" w:name="RANGE!J12"/>
            <w:r w:rsidRPr="0037123F">
              <w:rPr>
                <w:rFonts w:eastAsia="Times New Roman" w:cstheme="minorHAnsi"/>
                <w:color w:val="000000"/>
                <w:lang w:eastAsia="en-GB"/>
              </w:rPr>
              <w:t>15.53</w:t>
            </w:r>
            <w:bookmarkEnd w:id="82"/>
          </w:p>
        </w:tc>
        <w:tc>
          <w:tcPr>
            <w:tcW w:w="1127" w:type="dxa"/>
            <w:noWrap/>
            <w:hideMark/>
          </w:tcPr>
          <w:p w14:paraId="26CACC73" w14:textId="77777777"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GWh/year</w:t>
            </w:r>
          </w:p>
        </w:tc>
      </w:tr>
      <w:tr w:rsidR="00F16660" w:rsidRPr="0037123F" w14:paraId="0E451B18" w14:textId="77777777" w:rsidTr="00AB5B96">
        <w:trPr>
          <w:trHeight w:val="330"/>
          <w:jc w:val="center"/>
        </w:trPr>
        <w:tc>
          <w:tcPr>
            <w:tcW w:w="1193" w:type="dxa"/>
            <w:noWrap/>
            <w:hideMark/>
          </w:tcPr>
          <w:p w14:paraId="4D375562" w14:textId="77777777" w:rsidR="00F16660" w:rsidRPr="0037123F" w:rsidRDefault="00F16660" w:rsidP="00DF6E37">
            <w:pPr>
              <w:jc w:val="left"/>
              <w:rPr>
                <w:rFonts w:eastAsia="Times New Roman" w:cstheme="minorHAnsi"/>
                <w:color w:val="000000"/>
                <w:lang w:eastAsia="en-GB"/>
              </w:rPr>
            </w:pPr>
            <w:r w:rsidRPr="0037123F">
              <w:rPr>
                <w:rFonts w:eastAsia="Times New Roman" w:cstheme="minorHAnsi"/>
                <w:color w:val="000000"/>
                <w:lang w:eastAsia="en-GB"/>
              </w:rPr>
              <w:t>Gas</w:t>
            </w:r>
          </w:p>
        </w:tc>
        <w:tc>
          <w:tcPr>
            <w:tcW w:w="960" w:type="dxa"/>
            <w:noWrap/>
            <w:hideMark/>
          </w:tcPr>
          <w:p w14:paraId="6E0F1516" w14:textId="77777777" w:rsidR="00F16660" w:rsidRPr="0037123F" w:rsidRDefault="00F16660">
            <w:pPr>
              <w:jc w:val="right"/>
              <w:rPr>
                <w:rFonts w:eastAsia="Times New Roman" w:cstheme="minorHAnsi"/>
                <w:color w:val="000000"/>
                <w:lang w:eastAsia="en-GB"/>
              </w:rPr>
            </w:pPr>
            <w:bookmarkStart w:id="83" w:name="RANGE!J13"/>
            <w:r w:rsidRPr="0037123F">
              <w:rPr>
                <w:rFonts w:eastAsia="Times New Roman" w:cstheme="minorHAnsi"/>
                <w:color w:val="000000"/>
                <w:lang w:eastAsia="en-GB"/>
              </w:rPr>
              <w:t>38.03</w:t>
            </w:r>
            <w:bookmarkEnd w:id="83"/>
          </w:p>
        </w:tc>
        <w:tc>
          <w:tcPr>
            <w:tcW w:w="1127" w:type="dxa"/>
            <w:noWrap/>
            <w:hideMark/>
          </w:tcPr>
          <w:p w14:paraId="53A8D01F" w14:textId="77777777"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GWh/year</w:t>
            </w:r>
          </w:p>
        </w:tc>
      </w:tr>
      <w:tr w:rsidR="00F16660" w:rsidRPr="0037123F" w14:paraId="67F7D91A" w14:textId="77777777" w:rsidTr="00AB5B96">
        <w:trPr>
          <w:trHeight w:val="330"/>
          <w:jc w:val="center"/>
        </w:trPr>
        <w:tc>
          <w:tcPr>
            <w:tcW w:w="1193" w:type="dxa"/>
            <w:noWrap/>
            <w:hideMark/>
          </w:tcPr>
          <w:p w14:paraId="0C2D156E" w14:textId="77777777" w:rsidR="00F16660" w:rsidRPr="0037123F" w:rsidRDefault="00F16660" w:rsidP="00DF6E37">
            <w:pPr>
              <w:jc w:val="left"/>
              <w:rPr>
                <w:rFonts w:eastAsia="Times New Roman" w:cstheme="minorHAnsi"/>
                <w:color w:val="000000"/>
                <w:lang w:eastAsia="en-GB"/>
              </w:rPr>
            </w:pPr>
            <w:r w:rsidRPr="0037123F">
              <w:rPr>
                <w:rFonts w:eastAsia="Times New Roman" w:cstheme="minorHAnsi"/>
                <w:color w:val="000000"/>
                <w:lang w:eastAsia="en-GB"/>
              </w:rPr>
              <w:t>Biomass</w:t>
            </w:r>
          </w:p>
        </w:tc>
        <w:tc>
          <w:tcPr>
            <w:tcW w:w="960" w:type="dxa"/>
            <w:noWrap/>
            <w:hideMark/>
          </w:tcPr>
          <w:p w14:paraId="4B72F78D" w14:textId="77777777" w:rsidR="00F16660" w:rsidRPr="0037123F" w:rsidRDefault="00F16660">
            <w:pPr>
              <w:jc w:val="right"/>
              <w:rPr>
                <w:rFonts w:eastAsia="Times New Roman" w:cstheme="minorHAnsi"/>
                <w:color w:val="000000"/>
                <w:lang w:eastAsia="en-GB"/>
              </w:rPr>
            </w:pPr>
            <w:bookmarkStart w:id="84" w:name="RANGE!J14"/>
            <w:r w:rsidRPr="0037123F">
              <w:rPr>
                <w:rFonts w:eastAsia="Times New Roman" w:cstheme="minorHAnsi"/>
                <w:color w:val="000000"/>
                <w:lang w:eastAsia="en-GB"/>
              </w:rPr>
              <w:t>9.48</w:t>
            </w:r>
            <w:bookmarkEnd w:id="84"/>
          </w:p>
        </w:tc>
        <w:tc>
          <w:tcPr>
            <w:tcW w:w="1127" w:type="dxa"/>
            <w:noWrap/>
            <w:hideMark/>
          </w:tcPr>
          <w:p w14:paraId="148FB3F7" w14:textId="77777777"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GWh/year</w:t>
            </w:r>
          </w:p>
        </w:tc>
      </w:tr>
      <w:tr w:rsidR="00F16660" w:rsidRPr="0037123F" w14:paraId="1FA22522" w14:textId="77777777" w:rsidTr="00AB5B96">
        <w:trPr>
          <w:trHeight w:val="330"/>
          <w:jc w:val="center"/>
        </w:trPr>
        <w:tc>
          <w:tcPr>
            <w:tcW w:w="1193" w:type="dxa"/>
            <w:noWrap/>
          </w:tcPr>
          <w:p w14:paraId="696ABE39" w14:textId="756F4713" w:rsidR="00F16660" w:rsidRPr="0037123F" w:rsidRDefault="00F16660" w:rsidP="00DF6E37">
            <w:pPr>
              <w:jc w:val="left"/>
              <w:rPr>
                <w:rFonts w:eastAsia="Times New Roman" w:cstheme="minorHAnsi"/>
                <w:color w:val="000000"/>
                <w:lang w:eastAsia="en-GB"/>
              </w:rPr>
            </w:pPr>
            <w:r w:rsidRPr="0037123F">
              <w:rPr>
                <w:rFonts w:eastAsia="Times New Roman" w:cstheme="minorHAnsi"/>
                <w:color w:val="000000"/>
                <w:lang w:eastAsia="en-GB"/>
              </w:rPr>
              <w:t>Electricity</w:t>
            </w:r>
          </w:p>
        </w:tc>
        <w:tc>
          <w:tcPr>
            <w:tcW w:w="960" w:type="dxa"/>
            <w:noWrap/>
          </w:tcPr>
          <w:p w14:paraId="76BFACE7" w14:textId="1E28E7CE" w:rsidR="00F16660" w:rsidRPr="0037123F" w:rsidRDefault="00F16660">
            <w:pPr>
              <w:jc w:val="right"/>
              <w:rPr>
                <w:rFonts w:eastAsia="Times New Roman" w:cstheme="minorHAnsi"/>
                <w:color w:val="000000"/>
                <w:lang w:eastAsia="en-GB"/>
              </w:rPr>
            </w:pPr>
            <w:r w:rsidRPr="0037123F">
              <w:rPr>
                <w:rFonts w:eastAsia="Times New Roman" w:cstheme="minorHAnsi"/>
                <w:color w:val="000000"/>
                <w:lang w:eastAsia="en-GB"/>
              </w:rPr>
              <w:t>36.74</w:t>
            </w:r>
          </w:p>
        </w:tc>
        <w:tc>
          <w:tcPr>
            <w:tcW w:w="1127" w:type="dxa"/>
            <w:noWrap/>
          </w:tcPr>
          <w:p w14:paraId="32591C5F" w14:textId="304AF7E8" w:rsidR="00F16660" w:rsidRPr="0037123F" w:rsidRDefault="00F16660">
            <w:pPr>
              <w:jc w:val="left"/>
              <w:rPr>
                <w:rFonts w:eastAsia="Times New Roman" w:cstheme="minorHAnsi"/>
                <w:color w:val="000000"/>
                <w:lang w:eastAsia="en-GB"/>
              </w:rPr>
            </w:pPr>
            <w:r w:rsidRPr="0037123F">
              <w:rPr>
                <w:rFonts w:eastAsia="Times New Roman" w:cstheme="minorHAnsi"/>
                <w:color w:val="000000"/>
                <w:lang w:eastAsia="en-GB"/>
              </w:rPr>
              <w:t>GWh/year</w:t>
            </w:r>
          </w:p>
        </w:tc>
      </w:tr>
    </w:tbl>
    <w:p w14:paraId="450C8292" w14:textId="77777777" w:rsidR="003A2DB9" w:rsidRDefault="003A2DB9" w:rsidP="00A04E78">
      <w:pPr>
        <w:spacing w:line="240" w:lineRule="auto"/>
      </w:pPr>
    </w:p>
    <w:p w14:paraId="4AEE5627" w14:textId="2568EB02" w:rsidR="00AB5B96" w:rsidRPr="0037123F" w:rsidRDefault="00EB203D" w:rsidP="00E8522B">
      <w:pPr>
        <w:spacing w:line="240" w:lineRule="auto"/>
      </w:pPr>
      <w:r w:rsidRPr="0037123F">
        <w:t xml:space="preserve">While the data from </w:t>
      </w:r>
      <w:r w:rsidRPr="0037123F">
        <w:fldChar w:fldCharType="begin"/>
      </w:r>
      <w:r w:rsidRPr="0037123F">
        <w:instrText xml:space="preserve"> REF _Ref78457555 \h </w:instrText>
      </w:r>
      <w:r w:rsidR="00A04E78">
        <w:instrText xml:space="preserve"> \* MERGEFORMAT </w:instrText>
      </w:r>
      <w:r w:rsidRPr="0037123F">
        <w:fldChar w:fldCharType="separate"/>
      </w:r>
      <w:r w:rsidR="00EA7F62" w:rsidRPr="0037123F">
        <w:t xml:space="preserve">Table </w:t>
      </w:r>
      <w:r w:rsidR="00EA7F62" w:rsidRPr="0037123F">
        <w:rPr>
          <w:noProof/>
        </w:rPr>
        <w:t>8</w:t>
      </w:r>
      <w:r w:rsidRPr="0037123F">
        <w:fldChar w:fldCharType="end"/>
      </w:r>
      <w:r w:rsidRPr="0037123F">
        <w:t xml:space="preserve"> is the only data needed for the tool, to illustrate how the energy demands are </w:t>
      </w:r>
      <w:r w:rsidR="00522AE4" w:rsidRPr="0037123F">
        <w:t xml:space="preserve">distributed across industrial sub-sectors a more detailed breakdown is </w:t>
      </w:r>
      <w:r w:rsidR="000A79DE" w:rsidRPr="0037123F">
        <w:t>shown</w:t>
      </w:r>
      <w:r w:rsidR="00522AE4" w:rsidRPr="0037123F">
        <w:t xml:space="preserve"> in</w:t>
      </w:r>
      <w:r w:rsidRPr="0037123F">
        <w:t xml:space="preserve"> </w:t>
      </w:r>
      <w:r w:rsidRPr="0037123F">
        <w:fldChar w:fldCharType="begin"/>
      </w:r>
      <w:r w:rsidRPr="0037123F">
        <w:instrText xml:space="preserve"> REF _Ref78458482 \h </w:instrText>
      </w:r>
      <w:r w:rsidR="00A04E78">
        <w:instrText xml:space="preserve"> \* MERGEFORMAT </w:instrText>
      </w:r>
      <w:r w:rsidRPr="0037123F">
        <w:fldChar w:fldCharType="separate"/>
      </w:r>
      <w:r w:rsidR="00EA7F62" w:rsidRPr="0037123F">
        <w:t xml:space="preserve">Figure </w:t>
      </w:r>
      <w:r w:rsidR="00EA7F62" w:rsidRPr="0037123F">
        <w:rPr>
          <w:noProof/>
        </w:rPr>
        <w:t>21</w:t>
      </w:r>
      <w:r w:rsidRPr="0037123F">
        <w:fldChar w:fldCharType="end"/>
      </w:r>
      <w:r w:rsidR="00522AE4" w:rsidRPr="0037123F">
        <w:t>.</w:t>
      </w:r>
    </w:p>
    <w:p w14:paraId="5CBB3777" w14:textId="77777777" w:rsidR="00E07AD7" w:rsidRPr="0037123F" w:rsidRDefault="00AB5B96" w:rsidP="00E8522B">
      <w:pPr>
        <w:keepNext/>
        <w:spacing w:line="240" w:lineRule="auto"/>
        <w:jc w:val="center"/>
      </w:pPr>
      <w:r w:rsidRPr="0037123F">
        <w:rPr>
          <w:noProof/>
          <w:lang w:eastAsia="en-GB"/>
        </w:rPr>
        <w:drawing>
          <wp:inline distT="0" distB="0" distL="0" distR="0" wp14:anchorId="612AD18A" wp14:editId="7ACF2D78">
            <wp:extent cx="5284381" cy="2980439"/>
            <wp:effectExtent l="0" t="0" r="12065"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36C9CB8" w14:textId="7CB753B5" w:rsidR="00F16660" w:rsidRPr="0037123F" w:rsidRDefault="00E07AD7" w:rsidP="00DF6E37">
      <w:pPr>
        <w:pStyle w:val="Caption"/>
        <w:jc w:val="center"/>
        <w:rPr>
          <w:highlight w:val="yellow"/>
        </w:rPr>
      </w:pPr>
      <w:bookmarkStart w:id="85" w:name="_Ref7845848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1</w:t>
      </w:r>
      <w:r w:rsidRPr="0037123F">
        <w:fldChar w:fldCharType="end"/>
      </w:r>
      <w:bookmarkEnd w:id="85"/>
      <w:r w:rsidRPr="0037123F">
        <w:t>: Energy demands per sub-sector and fuel types as population</w:t>
      </w:r>
      <w:r w:rsidR="008E3299" w:rsidRPr="0037123F">
        <w:t>-</w:t>
      </w:r>
      <w:r w:rsidRPr="0037123F">
        <w:t>based shares in Oud-Heverlee.</w:t>
      </w:r>
    </w:p>
    <w:p w14:paraId="0F30A740" w14:textId="77777777" w:rsidR="00141DE6" w:rsidRPr="0037123F" w:rsidRDefault="00141DE6" w:rsidP="00E8522B">
      <w:pPr>
        <w:pStyle w:val="Heading2"/>
        <w:spacing w:line="240" w:lineRule="auto"/>
      </w:pPr>
      <w:bookmarkStart w:id="86" w:name="_Toc86149976"/>
      <w:r w:rsidRPr="0037123F">
        <w:t>Renewable energy resources</w:t>
      </w:r>
      <w:bookmarkEnd w:id="86"/>
    </w:p>
    <w:p w14:paraId="588D04C9" w14:textId="47D8F94A" w:rsidR="00141DE6" w:rsidRPr="0037123F" w:rsidRDefault="00141DE6" w:rsidP="00E8522B">
      <w:pPr>
        <w:spacing w:line="240" w:lineRule="auto"/>
      </w:pPr>
      <w:r w:rsidRPr="0037123F">
        <w:t>In this section</w:t>
      </w:r>
      <w:r w:rsidR="00F30C71" w:rsidRPr="0037123F">
        <w:t>,</w:t>
      </w:r>
      <w:r w:rsidRPr="0037123F">
        <w:t xml:space="preserve"> the </w:t>
      </w:r>
      <w:r w:rsidR="00D063DE" w:rsidRPr="0037123F">
        <w:t xml:space="preserve">local renewable energy resources are evaluated based on their </w:t>
      </w:r>
      <w:r w:rsidRPr="0037123F">
        <w:t>potential for</w:t>
      </w:r>
      <w:r w:rsidR="00D063DE" w:rsidRPr="0037123F">
        <w:t xml:space="preserve"> local implementation in Oud-Heverlee.</w:t>
      </w:r>
      <w:r w:rsidRPr="0037123F">
        <w:t xml:space="preserve"> </w:t>
      </w:r>
      <w:r w:rsidR="00D063DE" w:rsidRPr="0037123F">
        <w:t xml:space="preserve">This </w:t>
      </w:r>
      <w:r w:rsidR="007E3719" w:rsidRPr="0037123F">
        <w:t>requires</w:t>
      </w:r>
      <w:r w:rsidR="00D063DE" w:rsidRPr="0037123F">
        <w:t xml:space="preserve"> data</w:t>
      </w:r>
      <w:r w:rsidR="003D1963" w:rsidRPr="0037123F">
        <w:t xml:space="preserve"> </w:t>
      </w:r>
      <w:r w:rsidR="00D063DE" w:rsidRPr="0037123F">
        <w:t xml:space="preserve">on local </w:t>
      </w:r>
      <w:r w:rsidR="003D1963" w:rsidRPr="0037123F">
        <w:t>energy resources</w:t>
      </w:r>
      <w:r w:rsidR="00D063DE" w:rsidRPr="0037123F">
        <w:t xml:space="preserve">, </w:t>
      </w:r>
      <w:r w:rsidR="000A79DE" w:rsidRPr="0037123F">
        <w:t>climate,</w:t>
      </w:r>
      <w:r w:rsidR="00D063DE" w:rsidRPr="0037123F">
        <w:t xml:space="preserve"> and weather data functioning</w:t>
      </w:r>
      <w:r w:rsidR="003D1963" w:rsidRPr="0037123F">
        <w:t xml:space="preserve"> as inputs for the modelling of </w:t>
      </w:r>
      <w:r w:rsidR="00D063DE" w:rsidRPr="0037123F">
        <w:t xml:space="preserve">reference and </w:t>
      </w:r>
      <w:r w:rsidR="003D1963" w:rsidRPr="0037123F">
        <w:t>future energy system scenarios.</w:t>
      </w:r>
      <w:r w:rsidRPr="0037123F">
        <w:t xml:space="preserve"> </w:t>
      </w:r>
    </w:p>
    <w:p w14:paraId="34FD7840" w14:textId="4F0000E1" w:rsidR="00141DE6" w:rsidRPr="0037123F" w:rsidRDefault="00141DE6" w:rsidP="00DF6E37">
      <w:pPr>
        <w:pStyle w:val="Heading3"/>
      </w:pPr>
      <w:bookmarkStart w:id="87" w:name="_Ref82697492"/>
      <w:bookmarkStart w:id="88" w:name="_Toc86149977"/>
      <w:r w:rsidRPr="0037123F">
        <w:t xml:space="preserve">Wind </w:t>
      </w:r>
      <w:r w:rsidR="00FC6226" w:rsidRPr="0037123F">
        <w:t>resources</w:t>
      </w:r>
      <w:bookmarkEnd w:id="87"/>
      <w:bookmarkEnd w:id="88"/>
    </w:p>
    <w:p w14:paraId="13B81A2A" w14:textId="16EB7441" w:rsidR="00636455" w:rsidRPr="0037123F" w:rsidRDefault="00636455" w:rsidP="00E8522B">
      <w:pPr>
        <w:spacing w:line="240" w:lineRule="auto"/>
      </w:pPr>
      <w:r w:rsidRPr="0037123F">
        <w:t xml:space="preserve">The </w:t>
      </w:r>
      <w:r w:rsidR="00426182" w:rsidRPr="0037123F">
        <w:t>MUSE GRIDS Energy Planning Tool</w:t>
      </w:r>
      <w:r w:rsidRPr="0037123F">
        <w:t xml:space="preserve"> requires an hourly production profile for wind power production. This wind speed </w:t>
      </w:r>
      <w:r w:rsidR="00141DE6" w:rsidRPr="0037123F">
        <w:t xml:space="preserve">data </w:t>
      </w:r>
      <w:r w:rsidR="00D821E3" w:rsidRPr="0037123F">
        <w:t xml:space="preserve">is </w:t>
      </w:r>
      <w:r w:rsidR="00141DE6" w:rsidRPr="0037123F">
        <w:t>taken from the NASA Modern-Era Retrospective Analysis for Research and Applications (MERRA-2)</w:t>
      </w:r>
      <w:r w:rsidRPr="0037123F">
        <w:t xml:space="preserve"> </w:t>
      </w:r>
      <w:r w:rsidR="00141DE6" w:rsidRPr="0037123F">
        <w:fldChar w:fldCharType="begin" w:fldLock="1"/>
      </w:r>
      <w:r w:rsidR="004F77DA">
        <w:instrText>ADDIN CSL_CITATION {"citationItems":[{"id":"ITEM-1","itemData":{"URL":"https://gmao.gsfc.nasa.gov/reanalysis/MERRA-2/","author":[{"dropping-particle":"","family":"NASA","given":"","non-dropping-particle":"","parse-names":false,"suffix":""}],"id":"ITEM-1","issued":{"date-parts":[["2021"]]},"title":"MERRA-2","type":"webpage"},"uris":["http://www.mendeley.com/documents/?uuid=e250cce1-c017-4ce4-aeab-608164152ece","http://www.mendeley.com/documents/?uuid=931656ea-8722-4292-a4e1-4ac449394b19","http://www.mendeley.com/documents/?uuid=b814e95c-c328-42d5-9667-1b63a13567f1","http://www.mendeley.com/documents/?uuid=1f069da3-0897-42d6-87b9-2daa6cf71d9c"]}],"mendeley":{"formattedCitation":"[8]","plainTextFormattedCitation":"[8]","previouslyFormattedCitation":"[7]"},"properties":{"noteIndex":0},"schema":"https://github.com/citation-style-language/schema/raw/master/csl-citation.json"}</w:instrText>
      </w:r>
      <w:r w:rsidR="00141DE6" w:rsidRPr="0037123F">
        <w:fldChar w:fldCharType="separate"/>
      </w:r>
      <w:r w:rsidR="004F77DA" w:rsidRPr="004F77DA">
        <w:rPr>
          <w:noProof/>
        </w:rPr>
        <w:t>[8]</w:t>
      </w:r>
      <w:r w:rsidR="00141DE6" w:rsidRPr="0037123F">
        <w:fldChar w:fldCharType="end"/>
      </w:r>
      <w:r w:rsidRPr="0037123F">
        <w:t xml:space="preserve">. The </w:t>
      </w:r>
      <w:r w:rsidR="00426182" w:rsidRPr="0037123F">
        <w:t>MUSE GRIDS Energy Planning Tool</w:t>
      </w:r>
      <w:r w:rsidRPr="0037123F">
        <w:t xml:space="preserve"> includes an assessment tool </w:t>
      </w:r>
      <w:r w:rsidR="00F30C71" w:rsidRPr="0037123F">
        <w:t>that</w:t>
      </w:r>
      <w:r w:rsidRPr="0037123F">
        <w:t xml:space="preserve"> assists the user in</w:t>
      </w:r>
      <w:r w:rsidR="00C72E01" w:rsidRPr="0037123F">
        <w:t xml:space="preserve"> collecting this wind speed data and</w:t>
      </w:r>
      <w:r w:rsidRPr="0037123F">
        <w:t xml:space="preserve"> </w:t>
      </w:r>
      <w:r w:rsidR="00C72E01" w:rsidRPr="0037123F">
        <w:t xml:space="preserve">from this </w:t>
      </w:r>
      <w:r w:rsidRPr="0037123F">
        <w:t>generat</w:t>
      </w:r>
      <w:r w:rsidR="000A79DE" w:rsidRPr="0037123F">
        <w:t>es</w:t>
      </w:r>
      <w:r w:rsidRPr="0037123F">
        <w:t xml:space="preserve"> </w:t>
      </w:r>
      <w:r w:rsidR="00C72E01" w:rsidRPr="0037123F">
        <w:t xml:space="preserve">an hourly production profile. </w:t>
      </w:r>
      <w:r w:rsidRPr="0037123F">
        <w:t xml:space="preserve">The </w:t>
      </w:r>
      <w:r w:rsidR="00C72E01" w:rsidRPr="0037123F">
        <w:t>hourly wind speeds observed at Oud-Heverlee are seen in</w:t>
      </w:r>
      <w:r w:rsidR="00466752" w:rsidRPr="0037123F">
        <w:t xml:space="preserve"> </w:t>
      </w:r>
      <w:r w:rsidR="00466752" w:rsidRPr="0037123F">
        <w:fldChar w:fldCharType="begin"/>
      </w:r>
      <w:r w:rsidR="00466752" w:rsidRPr="0037123F">
        <w:instrText xml:space="preserve"> REF _Ref83301357 \h </w:instrText>
      </w:r>
      <w:r w:rsidR="00A04E78">
        <w:instrText xml:space="preserve"> \* MERGEFORMAT </w:instrText>
      </w:r>
      <w:r w:rsidR="00466752" w:rsidRPr="0037123F">
        <w:fldChar w:fldCharType="separate"/>
      </w:r>
      <w:r w:rsidR="00EA7F62" w:rsidRPr="0037123F">
        <w:t xml:space="preserve">Figure </w:t>
      </w:r>
      <w:r w:rsidR="00EA7F62" w:rsidRPr="0037123F">
        <w:rPr>
          <w:noProof/>
        </w:rPr>
        <w:t>22</w:t>
      </w:r>
      <w:r w:rsidR="00466752" w:rsidRPr="0037123F">
        <w:fldChar w:fldCharType="end"/>
      </w:r>
      <w:r w:rsidRPr="0037123F">
        <w:t>.</w:t>
      </w:r>
    </w:p>
    <w:p w14:paraId="4BCD593F" w14:textId="519A5660" w:rsidR="00C70536" w:rsidRPr="0037123F" w:rsidRDefault="00F62A5F" w:rsidP="00E8522B">
      <w:pPr>
        <w:keepNext/>
        <w:spacing w:line="240" w:lineRule="auto"/>
        <w:jc w:val="center"/>
      </w:pPr>
      <w:r w:rsidRPr="0037123F">
        <w:rPr>
          <w:noProof/>
          <w:lang w:eastAsia="en-GB"/>
        </w:rPr>
        <w:lastRenderedPageBreak/>
        <w:drawing>
          <wp:inline distT="0" distB="0" distL="0" distR="0" wp14:anchorId="28F07B17" wp14:editId="12404BC1">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2AB6449" w14:textId="5F5AABF4" w:rsidR="00C70536" w:rsidRPr="0037123F" w:rsidRDefault="00C70536" w:rsidP="00DF6E37">
      <w:pPr>
        <w:pStyle w:val="Caption"/>
        <w:jc w:val="center"/>
      </w:pPr>
      <w:bookmarkStart w:id="89" w:name="_Ref83301357"/>
      <w:bookmarkStart w:id="90" w:name="_Ref8330135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2</w:t>
      </w:r>
      <w:r w:rsidRPr="0037123F">
        <w:fldChar w:fldCharType="end"/>
      </w:r>
      <w:bookmarkEnd w:id="89"/>
      <w:r w:rsidRPr="0037123F">
        <w:t>: Wind speed at 150m height for Oud-</w:t>
      </w:r>
      <w:r w:rsidR="008A52CC" w:rsidRPr="0037123F">
        <w:t>H</w:t>
      </w:r>
      <w:r w:rsidRPr="0037123F">
        <w:t>everlee.</w:t>
      </w:r>
      <w:bookmarkEnd w:id="90"/>
    </w:p>
    <w:p w14:paraId="12443F08" w14:textId="7C60661A" w:rsidR="00D20E5A" w:rsidRPr="0037123F" w:rsidRDefault="00D20E5A" w:rsidP="00E8522B">
      <w:pPr>
        <w:spacing w:line="240" w:lineRule="auto"/>
      </w:pPr>
      <w:r w:rsidRPr="0037123F">
        <w:t xml:space="preserve">Based on the local wind speed shown in </w:t>
      </w:r>
      <w:r w:rsidRPr="0037123F">
        <w:fldChar w:fldCharType="begin"/>
      </w:r>
      <w:r w:rsidRPr="0037123F">
        <w:instrText xml:space="preserve"> REF _Ref83301357 \h </w:instrText>
      </w:r>
      <w:r w:rsidR="00A04E78">
        <w:instrText xml:space="preserve"> \* MERGEFORMAT </w:instrText>
      </w:r>
      <w:r w:rsidRPr="0037123F">
        <w:fldChar w:fldCharType="separate"/>
      </w:r>
      <w:r w:rsidR="00EA7F62" w:rsidRPr="0037123F">
        <w:t xml:space="preserve">Figure </w:t>
      </w:r>
      <w:r w:rsidR="00EA7F62" w:rsidRPr="0037123F">
        <w:rPr>
          <w:noProof/>
        </w:rPr>
        <w:t>22</w:t>
      </w:r>
      <w:r w:rsidRPr="0037123F">
        <w:fldChar w:fldCharType="end"/>
      </w:r>
      <w:r w:rsidRPr="0037123F">
        <w:t xml:space="preserve"> a</w:t>
      </w:r>
      <w:r w:rsidR="00F30C71" w:rsidRPr="0037123F">
        <w:t>nd</w:t>
      </w:r>
      <w:r w:rsidRPr="0037123F">
        <w:t xml:space="preserve"> </w:t>
      </w:r>
      <w:r w:rsidR="00F30C71" w:rsidRPr="0037123F">
        <w:t xml:space="preserve">the </w:t>
      </w:r>
      <w:r w:rsidRPr="0037123F">
        <w:t xml:space="preserve">selection of </w:t>
      </w:r>
      <w:r w:rsidR="00F30C71" w:rsidRPr="0037123F">
        <w:t xml:space="preserve">a specific </w:t>
      </w:r>
      <w:r w:rsidRPr="0037123F">
        <w:t>wind turb</w:t>
      </w:r>
      <w:r w:rsidR="00F30C71" w:rsidRPr="0037123F">
        <w:t>ine</w:t>
      </w:r>
      <w:r w:rsidRPr="0037123F">
        <w:t xml:space="preserve">, the </w:t>
      </w:r>
      <w:proofErr w:type="spellStart"/>
      <w:proofErr w:type="gramStart"/>
      <w:r w:rsidRPr="0037123F">
        <w:t>renewables.ninja</w:t>
      </w:r>
      <w:proofErr w:type="spellEnd"/>
      <w:proofErr w:type="gramEnd"/>
      <w:r w:rsidRPr="0037123F">
        <w:t xml:space="preserve"> tool that is integrated in</w:t>
      </w:r>
      <w:r w:rsidR="00F30C71" w:rsidRPr="0037123F">
        <w:t>to</w:t>
      </w:r>
      <w:r w:rsidRPr="0037123F">
        <w:t xml:space="preserve"> the MUSE GRIDS Energy Planning tool determines a wind power production profile. This is further elaborated in Section </w:t>
      </w:r>
      <w:r w:rsidRPr="0037123F">
        <w:fldChar w:fldCharType="begin"/>
      </w:r>
      <w:r w:rsidRPr="0037123F">
        <w:instrText xml:space="preserve"> REF _Ref84490383 \n \h </w:instrText>
      </w:r>
      <w:r w:rsidR="00A04E78">
        <w:instrText xml:space="preserve"> \* MERGEFORMAT </w:instrText>
      </w:r>
      <w:r w:rsidRPr="0037123F">
        <w:fldChar w:fldCharType="separate"/>
      </w:r>
      <w:r w:rsidR="00EA7F62" w:rsidRPr="0037123F">
        <w:t>3.4</w:t>
      </w:r>
      <w:r w:rsidRPr="0037123F">
        <w:fldChar w:fldCharType="end"/>
      </w:r>
      <w:r w:rsidRPr="0037123F">
        <w:t>.</w:t>
      </w:r>
    </w:p>
    <w:p w14:paraId="36EFD17C" w14:textId="1939F898" w:rsidR="00141DE6" w:rsidRPr="0037123F" w:rsidRDefault="00EA513C" w:rsidP="00E8522B">
      <w:pPr>
        <w:spacing w:line="240" w:lineRule="auto"/>
      </w:pPr>
      <w:r w:rsidRPr="0037123F">
        <w:fldChar w:fldCharType="begin"/>
      </w:r>
      <w:r w:rsidRPr="0037123F">
        <w:instrText xml:space="preserve"> REF _Ref78462402 \h </w:instrText>
      </w:r>
      <w:r w:rsidR="00A04E78">
        <w:instrText xml:space="preserve"> \* MERGEFORMAT </w:instrText>
      </w:r>
      <w:r w:rsidRPr="0037123F">
        <w:fldChar w:fldCharType="separate"/>
      </w:r>
      <w:r w:rsidR="00EA7F62" w:rsidRPr="0037123F">
        <w:t xml:space="preserve">Figure </w:t>
      </w:r>
      <w:r w:rsidR="00EA7F62" w:rsidRPr="0037123F">
        <w:rPr>
          <w:noProof/>
        </w:rPr>
        <w:t>23</w:t>
      </w:r>
      <w:r w:rsidRPr="0037123F">
        <w:fldChar w:fldCharType="end"/>
      </w:r>
      <w:r w:rsidRPr="0037123F">
        <w:t xml:space="preserve"> shows the</w:t>
      </w:r>
      <w:r w:rsidR="00141DE6" w:rsidRPr="0037123F">
        <w:t xml:space="preserve"> wind frequency rose for </w:t>
      </w:r>
      <w:r w:rsidR="00F30C71" w:rsidRPr="0037123F">
        <w:t xml:space="preserve">the </w:t>
      </w:r>
      <w:r w:rsidR="00141DE6" w:rsidRPr="0037123F">
        <w:t>Oud-Heverlee area, where it can be noticed that the main wind direction is generally South-West.</w:t>
      </w:r>
    </w:p>
    <w:p w14:paraId="437FADE5" w14:textId="77777777" w:rsidR="00EA513C" w:rsidRPr="0037123F" w:rsidRDefault="00141DE6" w:rsidP="00E8522B">
      <w:pPr>
        <w:keepNext/>
        <w:spacing w:line="240" w:lineRule="auto"/>
        <w:jc w:val="center"/>
      </w:pPr>
      <w:r w:rsidRPr="0037123F">
        <w:rPr>
          <w:noProof/>
          <w:lang w:eastAsia="en-GB"/>
        </w:rPr>
        <w:drawing>
          <wp:inline distT="0" distB="0" distL="0" distR="0" wp14:anchorId="1035BFDC" wp14:editId="58E6A2AD">
            <wp:extent cx="2721998" cy="2160000"/>
            <wp:effectExtent l="0" t="0" r="2540" b="0"/>
            <wp:docPr id="58284051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rotWithShape="1">
                    <a:blip r:embed="rId42">
                      <a:extLst>
                        <a:ext uri="{28A0092B-C50C-407E-A947-70E740481C1C}">
                          <a14:useLocalDpi xmlns:a14="http://schemas.microsoft.com/office/drawing/2010/main" val="0"/>
                        </a:ext>
                      </a:extLst>
                    </a:blip>
                    <a:srcRect t="2205" b="4294"/>
                    <a:stretch/>
                  </pic:blipFill>
                  <pic:spPr bwMode="auto">
                    <a:xfrm>
                      <a:off x="0" y="0"/>
                      <a:ext cx="2721998" cy="2160000"/>
                    </a:xfrm>
                    <a:prstGeom prst="rect">
                      <a:avLst/>
                    </a:prstGeom>
                    <a:ln>
                      <a:noFill/>
                    </a:ln>
                    <a:extLst>
                      <a:ext uri="{53640926-AAD7-44D8-BBD7-CCE9431645EC}">
                        <a14:shadowObscured xmlns:a14="http://schemas.microsoft.com/office/drawing/2010/main"/>
                      </a:ext>
                    </a:extLst>
                  </pic:spPr>
                </pic:pic>
              </a:graphicData>
            </a:graphic>
          </wp:inline>
        </w:drawing>
      </w:r>
    </w:p>
    <w:p w14:paraId="1DD594B8" w14:textId="14713080" w:rsidR="00141DE6" w:rsidRPr="0037123F" w:rsidRDefault="00EA513C" w:rsidP="00DF6E37">
      <w:pPr>
        <w:pStyle w:val="Caption"/>
        <w:jc w:val="center"/>
      </w:pPr>
      <w:bookmarkStart w:id="91" w:name="_Ref7846240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3</w:t>
      </w:r>
      <w:r w:rsidRPr="0037123F">
        <w:fldChar w:fldCharType="end"/>
      </w:r>
      <w:bookmarkEnd w:id="91"/>
      <w:r w:rsidRPr="0037123F">
        <w:t xml:space="preserve">: </w:t>
      </w:r>
      <w:r w:rsidR="00D821E3" w:rsidRPr="0037123F">
        <w:t xml:space="preserve">Annual </w:t>
      </w:r>
      <w:r w:rsidRPr="0037123F">
        <w:t xml:space="preserve">wind frequency rose for </w:t>
      </w:r>
      <w:r w:rsidR="00D821E3" w:rsidRPr="0037123F">
        <w:t xml:space="preserve">the </w:t>
      </w:r>
      <w:r w:rsidRPr="0037123F">
        <w:t>Oud-Heverlee area</w:t>
      </w:r>
      <w:r w:rsidR="006F18C4" w:rsidRPr="0037123F">
        <w:t xml:space="preserve"> </w:t>
      </w:r>
      <w:r w:rsidR="006F18C4" w:rsidRPr="0037123F">
        <w:fldChar w:fldCharType="begin" w:fldLock="1"/>
      </w:r>
      <w:r w:rsidR="004F77DA">
        <w:instrText>ADDIN CSL_CITATION {"citationItems":[{"id":"ITEM-1","itemData":{"URL":"https://globalwindatlas.info/","author":[{"dropping-particle":"","family":"University","given":"Danish Technical","non-dropping-particle":"","parse-names":false,"suffix":""},{"dropping-particle":"","family":"Group","given":"The World Bank","non-dropping-particle":"","parse-names":false,"suffix":""}],"id":"ITEM-1","issued":{"date-parts":[["2018"]]},"title":"Global Wind Atlas","type":"webpage"},"uris":["http://www.mendeley.com/documents/?uuid=c2f97951-a81b-4562-8fbe-16ef2200822c"]}],"mendeley":{"formattedCitation":"[10]","plainTextFormattedCitation":"[10]","previouslyFormattedCitation":"[9]"},"properties":{"noteIndex":0},"schema":"https://github.com/citation-style-language/schema/raw/master/csl-citation.json"}</w:instrText>
      </w:r>
      <w:r w:rsidR="006F18C4" w:rsidRPr="0037123F">
        <w:fldChar w:fldCharType="separate"/>
      </w:r>
      <w:r w:rsidR="004F77DA" w:rsidRPr="004F77DA">
        <w:rPr>
          <w:i w:val="0"/>
          <w:noProof/>
        </w:rPr>
        <w:t>[10]</w:t>
      </w:r>
      <w:r w:rsidR="006F18C4" w:rsidRPr="0037123F">
        <w:fldChar w:fldCharType="end"/>
      </w:r>
      <w:r w:rsidR="006F18C4" w:rsidRPr="0037123F">
        <w:t>.</w:t>
      </w:r>
    </w:p>
    <w:p w14:paraId="7DAB9413" w14:textId="70BDD727" w:rsidR="00141DE6" w:rsidRPr="0037123F" w:rsidRDefault="00FC6226">
      <w:pPr>
        <w:pStyle w:val="Heading3"/>
      </w:pPr>
      <w:bookmarkStart w:id="92" w:name="_Ref78465346"/>
      <w:bookmarkStart w:id="93" w:name="_Toc86149978"/>
      <w:r w:rsidRPr="0037123F">
        <w:t>Solar resources</w:t>
      </w:r>
      <w:bookmarkEnd w:id="92"/>
      <w:bookmarkEnd w:id="93"/>
    </w:p>
    <w:p w14:paraId="3A5C8E45" w14:textId="6002B084" w:rsidR="00141DE6" w:rsidRPr="0037123F" w:rsidRDefault="00EA513C" w:rsidP="00E8522B">
      <w:pPr>
        <w:spacing w:line="240" w:lineRule="auto"/>
      </w:pPr>
      <w:r w:rsidRPr="0037123F">
        <w:t xml:space="preserve">Like for wind resources, solar resources and an hourly production profile is needed. Again, this can easily be collected using the assessment tool included with the </w:t>
      </w:r>
      <w:r w:rsidR="00426182" w:rsidRPr="0037123F">
        <w:t>MUSE GRIDS Energy Planning Tool</w:t>
      </w:r>
      <w:r w:rsidRPr="0037123F">
        <w:t xml:space="preserve">, which connects to the </w:t>
      </w:r>
      <w:proofErr w:type="spellStart"/>
      <w:proofErr w:type="gramStart"/>
      <w:r w:rsidRPr="0037123F">
        <w:t>renewables.ninja</w:t>
      </w:r>
      <w:proofErr w:type="spellEnd"/>
      <w:proofErr w:type="gramEnd"/>
      <w:r w:rsidRPr="0037123F">
        <w:t xml:space="preserve"> website and imports</w:t>
      </w:r>
      <w:r w:rsidR="00C72E01" w:rsidRPr="0037123F">
        <w:t xml:space="preserve"> solar irradiance and generates a </w:t>
      </w:r>
      <w:r w:rsidRPr="0037123F">
        <w:t xml:space="preserve">PV distribution profile. </w:t>
      </w:r>
      <w:r w:rsidR="00C72E01" w:rsidRPr="0037123F">
        <w:t xml:space="preserve">The direct and diffuse solar irradiance observed at Oud-Heverlee is </w:t>
      </w:r>
      <w:r w:rsidRPr="0037123F">
        <w:t>shown in</w:t>
      </w:r>
      <w:r w:rsidR="00466752" w:rsidRPr="0037123F">
        <w:t xml:space="preserve"> </w:t>
      </w:r>
      <w:r w:rsidR="00466752" w:rsidRPr="0037123F">
        <w:fldChar w:fldCharType="begin"/>
      </w:r>
      <w:r w:rsidR="00466752" w:rsidRPr="0037123F">
        <w:instrText xml:space="preserve"> REF _Ref83301397 \h </w:instrText>
      </w:r>
      <w:r w:rsidR="00A04E78">
        <w:instrText xml:space="preserve"> \* MERGEFORMAT </w:instrText>
      </w:r>
      <w:r w:rsidR="00466752" w:rsidRPr="0037123F">
        <w:fldChar w:fldCharType="separate"/>
      </w:r>
      <w:r w:rsidR="00EA7F62" w:rsidRPr="0037123F">
        <w:t xml:space="preserve">Figure </w:t>
      </w:r>
      <w:r w:rsidR="00EA7F62" w:rsidRPr="0037123F">
        <w:rPr>
          <w:noProof/>
        </w:rPr>
        <w:t>24</w:t>
      </w:r>
      <w:r w:rsidR="00466752" w:rsidRPr="0037123F">
        <w:fldChar w:fldCharType="end"/>
      </w:r>
      <w:r w:rsidRPr="0037123F">
        <w:t>.</w:t>
      </w:r>
    </w:p>
    <w:p w14:paraId="777313D3" w14:textId="06EE8E57" w:rsidR="00C70536" w:rsidRPr="0037123F" w:rsidRDefault="00F62A5F" w:rsidP="00E8522B">
      <w:pPr>
        <w:keepNext/>
        <w:spacing w:line="240" w:lineRule="auto"/>
        <w:jc w:val="center"/>
      </w:pPr>
      <w:r w:rsidRPr="0037123F">
        <w:rPr>
          <w:noProof/>
          <w:lang w:eastAsia="en-GB"/>
        </w:rPr>
        <w:lastRenderedPageBreak/>
        <w:drawing>
          <wp:inline distT="0" distB="0" distL="0" distR="0" wp14:anchorId="08D75389" wp14:editId="38186A4C">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C050ACD" w14:textId="4B79BF75" w:rsidR="00C70536" w:rsidRPr="0037123F" w:rsidRDefault="00C70536" w:rsidP="00DF6E37">
      <w:pPr>
        <w:pStyle w:val="Caption"/>
        <w:jc w:val="center"/>
      </w:pPr>
      <w:bookmarkStart w:id="94" w:name="_Ref83301397"/>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4</w:t>
      </w:r>
      <w:r w:rsidRPr="0037123F">
        <w:fldChar w:fldCharType="end"/>
      </w:r>
      <w:bookmarkEnd w:id="94"/>
      <w:r w:rsidRPr="0037123F">
        <w:t>: Direct and diffuse solar irradiance.</w:t>
      </w:r>
    </w:p>
    <w:p w14:paraId="6CBF5947" w14:textId="77777777" w:rsidR="00141DE6" w:rsidRPr="0037123F" w:rsidRDefault="00141DE6">
      <w:pPr>
        <w:pStyle w:val="Heading3"/>
      </w:pPr>
      <w:bookmarkStart w:id="95" w:name="_Toc86149979"/>
      <w:r w:rsidRPr="0037123F">
        <w:t>Industrial excess heat</w:t>
      </w:r>
      <w:bookmarkEnd w:id="95"/>
    </w:p>
    <w:p w14:paraId="03D0FBEC" w14:textId="0B2E025A" w:rsidR="00141DE6" w:rsidRPr="0037123F" w:rsidRDefault="008F4458" w:rsidP="00E8522B">
      <w:pPr>
        <w:spacing w:line="240" w:lineRule="auto"/>
      </w:pPr>
      <w:r w:rsidRPr="0037123F">
        <w:t xml:space="preserve">In the </w:t>
      </w:r>
      <w:r w:rsidR="00141DE6" w:rsidRPr="0037123F">
        <w:t>PLANHEAT project</w:t>
      </w:r>
      <w:r w:rsidR="003D1963" w:rsidRPr="0037123F">
        <w:t xml:space="preserve"> </w:t>
      </w:r>
      <w:r w:rsidR="00141DE6" w:rsidRPr="0037123F">
        <w:fldChar w:fldCharType="begin" w:fldLock="1"/>
      </w:r>
      <w:r w:rsidR="004F77DA">
        <w:instrText>ADDIN CSL_CITATION {"citationItems":[{"id":"ITEM-1","itemData":{"URL":"http://planheat.eu/","id":"ITEM-1","issued":{"date-parts":[["2020"]]},"title":"PLANHEAT Project","type":"webpage"},"uris":["http://www.mendeley.com/documents/?uuid=9a818a2e-3495-4016-8240-25d5475c04e7","http://www.mendeley.com/documents/?uuid=0c863ced-ed35-41ce-8264-9b4f259c301d","http://www.mendeley.com/documents/?uuid=7920e9d0-0008-4a53-a897-e316e26b733c","http://www.mendeley.com/documents/?uuid=34cd7c60-bd85-4578-ab05-a4b6071f9081"]}],"mendeley":{"formattedCitation":"[14]","plainTextFormattedCitation":"[14]","previouslyFormattedCitation":"[13]"},"properties":{"noteIndex":0},"schema":"https://github.com/citation-style-language/schema/raw/master/csl-citation.json"}</w:instrText>
      </w:r>
      <w:r w:rsidR="00141DE6" w:rsidRPr="0037123F">
        <w:fldChar w:fldCharType="separate"/>
      </w:r>
      <w:r w:rsidR="004F77DA" w:rsidRPr="004F77DA">
        <w:rPr>
          <w:noProof/>
        </w:rPr>
        <w:t>[14]</w:t>
      </w:r>
      <w:r w:rsidR="00141DE6" w:rsidRPr="0037123F">
        <w:fldChar w:fldCharType="end"/>
      </w:r>
      <w:r w:rsidR="00141DE6" w:rsidRPr="0037123F">
        <w:t xml:space="preserve">, industrial excess heat potential is mapped for large industries </w:t>
      </w:r>
      <w:r w:rsidRPr="0037123F">
        <w:t xml:space="preserve">based on </w:t>
      </w:r>
      <w:r w:rsidR="00141DE6" w:rsidRPr="0037123F">
        <w:t>their CO</w:t>
      </w:r>
      <w:r w:rsidR="00141DE6" w:rsidRPr="0037123F">
        <w:rPr>
          <w:vertAlign w:val="subscript"/>
        </w:rPr>
        <w:t>2</w:t>
      </w:r>
      <w:r w:rsidR="00141DE6" w:rsidRPr="0037123F">
        <w:t xml:space="preserve"> emissions as reported on the European Pollutant Release and Transfer Register (E-PRTR)</w:t>
      </w:r>
      <w:r w:rsidR="003D1963" w:rsidRPr="0037123F">
        <w:t xml:space="preserve"> </w:t>
      </w:r>
      <w:r w:rsidR="00141DE6" w:rsidRPr="0037123F">
        <w:fldChar w:fldCharType="begin" w:fldLock="1"/>
      </w:r>
      <w:r w:rsidR="004F77DA">
        <w:instrText>ADDIN CSL_CITATION {"citationItems":[{"id":"ITEM-1","itemData":{"URL":"https://www.eea.europa.eu/data-and-maps/data/industrial-reporting-under-the-industrial-3","author":[{"dropping-particle":"","family":"European Environment Agency","given":"","non-dropping-particle":"","parse-names":false,"suffix":""}],"id":"ITEM-1","issued":{"date-parts":[["2021"]]},"title":"European Pollutant Release and Transfer Register (E-PRTR)","type":"webpage"},"uris":["http://www.mendeley.com/documents/?uuid=a03f09e0-3bdd-4018-bc4d-71afec2ed868","http://www.mendeley.com/documents/?uuid=789cc6cc-a3eb-459f-8cd7-205e207927a1","http://www.mendeley.com/documents/?uuid=309685ca-1b9c-4443-b5ef-50998c142459","http://www.mendeley.com/documents/?uuid=91020712-369d-47bc-bd90-8c4cc40ceeae"]}],"mendeley":{"formattedCitation":"[15]","plainTextFormattedCitation":"[15]","previouslyFormattedCitation":"[14]"},"properties":{"noteIndex":0},"schema":"https://github.com/citation-style-language/schema/raw/master/csl-citation.json"}</w:instrText>
      </w:r>
      <w:r w:rsidR="00141DE6" w:rsidRPr="0037123F">
        <w:fldChar w:fldCharType="separate"/>
      </w:r>
      <w:r w:rsidR="004F77DA" w:rsidRPr="004F77DA">
        <w:rPr>
          <w:noProof/>
        </w:rPr>
        <w:t>[15]</w:t>
      </w:r>
      <w:r w:rsidR="00141DE6" w:rsidRPr="0037123F">
        <w:fldChar w:fldCharType="end"/>
      </w:r>
      <w:r w:rsidR="00141DE6" w:rsidRPr="0037123F">
        <w:t>, and for smaller facilities or generic industrial areas based on the foot</w:t>
      </w:r>
      <w:r w:rsidRPr="0037123F">
        <w:t>print of industrial buildings.</w:t>
      </w:r>
    </w:p>
    <w:p w14:paraId="5B0BB4DA" w14:textId="623A94DD" w:rsidR="008F4458" w:rsidRPr="0037123F" w:rsidRDefault="008F4458" w:rsidP="00E8522B">
      <w:pPr>
        <w:spacing w:line="240" w:lineRule="auto"/>
      </w:pPr>
      <w:r w:rsidRPr="0037123F">
        <w:t xml:space="preserve">In Oud-Heverlee municipality the </w:t>
      </w:r>
      <w:r w:rsidR="00141DE6" w:rsidRPr="0037123F">
        <w:t xml:space="preserve">E-PRTR database does not include any </w:t>
      </w:r>
      <w:r w:rsidRPr="0037123F">
        <w:t>industrial facility in the area, and</w:t>
      </w:r>
      <w:r w:rsidR="00141DE6" w:rsidRPr="0037123F">
        <w:t xml:space="preserve"> similarl</w:t>
      </w:r>
      <w:r w:rsidRPr="0037123F">
        <w:t>y, no generic industrial areas were</w:t>
      </w:r>
      <w:r w:rsidR="00141DE6" w:rsidRPr="0037123F">
        <w:t xml:space="preserve"> identified based on the analysis of the land use within the Municipality. However, a large industrial area (more than 2,000,000 m</w:t>
      </w:r>
      <w:r w:rsidR="00141DE6" w:rsidRPr="0037123F">
        <w:rPr>
          <w:vertAlign w:val="superscript"/>
        </w:rPr>
        <w:t>2</w:t>
      </w:r>
      <w:r w:rsidR="00141DE6" w:rsidRPr="0037123F">
        <w:t xml:space="preserve">) was identified in Heverlee Municipality, close to the border </w:t>
      </w:r>
      <w:r w:rsidRPr="0037123F">
        <w:t>of Oud-Heverlee. T</w:t>
      </w:r>
      <w:r w:rsidR="00141DE6" w:rsidRPr="0037123F">
        <w:t>his area, highlighted in</w:t>
      </w:r>
      <w:r w:rsidR="00466752" w:rsidRPr="0037123F">
        <w:t xml:space="preserve"> </w:t>
      </w:r>
      <w:r w:rsidR="00466752" w:rsidRPr="0037123F">
        <w:fldChar w:fldCharType="begin"/>
      </w:r>
      <w:r w:rsidR="00466752" w:rsidRPr="0037123F">
        <w:instrText xml:space="preserve"> REF _Ref83301482 \h </w:instrText>
      </w:r>
      <w:r w:rsidR="00A04E78">
        <w:instrText xml:space="preserve"> \* MERGEFORMAT </w:instrText>
      </w:r>
      <w:r w:rsidR="00466752" w:rsidRPr="0037123F">
        <w:fldChar w:fldCharType="separate"/>
      </w:r>
      <w:r w:rsidR="00EA7F62" w:rsidRPr="0037123F">
        <w:t xml:space="preserve">Figure </w:t>
      </w:r>
      <w:r w:rsidR="00EA7F62" w:rsidRPr="0037123F">
        <w:rPr>
          <w:noProof/>
        </w:rPr>
        <w:t>25</w:t>
      </w:r>
      <w:r w:rsidR="00466752" w:rsidRPr="0037123F">
        <w:fldChar w:fldCharType="end"/>
      </w:r>
      <w:r w:rsidR="00141DE6" w:rsidRPr="0037123F">
        <w:t>, could potentially provide 465 GWh/y of excess heat.</w:t>
      </w:r>
      <w:r w:rsidRPr="0037123F">
        <w:t xml:space="preserve"> However, as the areas are located outside of Oud-Heverlee and significant transmission of the heat would be needed if the potential is to be exploited in Oud-Heverlee, excess heat is not included in this analysis.</w:t>
      </w:r>
    </w:p>
    <w:p w14:paraId="035D3B6B" w14:textId="45650BB2" w:rsidR="00141DE6" w:rsidRPr="0037123F" w:rsidRDefault="00141DE6" w:rsidP="00E8522B">
      <w:pPr>
        <w:spacing w:line="240" w:lineRule="auto"/>
      </w:pPr>
    </w:p>
    <w:p w14:paraId="687612DA" w14:textId="77777777" w:rsidR="00714061" w:rsidRPr="0037123F" w:rsidRDefault="00141DE6" w:rsidP="00E8522B">
      <w:pPr>
        <w:keepNext/>
        <w:spacing w:line="240" w:lineRule="auto"/>
        <w:jc w:val="center"/>
      </w:pPr>
      <w:r w:rsidRPr="0037123F">
        <w:rPr>
          <w:noProof/>
          <w:lang w:eastAsia="en-GB"/>
        </w:rPr>
        <w:lastRenderedPageBreak/>
        <w:drawing>
          <wp:inline distT="0" distB="0" distL="0" distR="0" wp14:anchorId="2924E60E" wp14:editId="079A70D2">
            <wp:extent cx="5039999" cy="3569521"/>
            <wp:effectExtent l="0" t="0" r="8255" b="0"/>
            <wp:docPr id="103618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xmlns:c="http://schemas.openxmlformats.org/drawingml/2006/chart" id="{7570F9AF-7E57-4F04-8E71-0ADE1FB25C6E}"/>
                        </a:ext>
                      </a:extLst>
                    </a:blip>
                    <a:stretch>
                      <a:fillRect/>
                    </a:stretch>
                  </pic:blipFill>
                  <pic:spPr>
                    <a:xfrm>
                      <a:off x="0" y="0"/>
                      <a:ext cx="5039999" cy="3569521"/>
                    </a:xfrm>
                    <a:prstGeom prst="rect">
                      <a:avLst/>
                    </a:prstGeom>
                  </pic:spPr>
                </pic:pic>
              </a:graphicData>
            </a:graphic>
          </wp:inline>
        </w:drawing>
      </w:r>
    </w:p>
    <w:p w14:paraId="573CF013" w14:textId="4D41C36B" w:rsidR="00714061" w:rsidRPr="0037123F" w:rsidRDefault="00714061" w:rsidP="00DF6E37">
      <w:pPr>
        <w:pStyle w:val="Caption"/>
        <w:jc w:val="center"/>
      </w:pPr>
      <w:bookmarkStart w:id="96" w:name="_Ref8330148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5</w:t>
      </w:r>
      <w:r w:rsidRPr="0037123F">
        <w:fldChar w:fldCharType="end"/>
      </w:r>
      <w:bookmarkEnd w:id="96"/>
      <w:r w:rsidRPr="0037123F">
        <w:t>: Generic industrial areas near Oud-Heverlee municipality.</w:t>
      </w:r>
    </w:p>
    <w:p w14:paraId="0E1783A7" w14:textId="25939EEF" w:rsidR="00DA09FA" w:rsidRPr="0037123F" w:rsidRDefault="00DA09FA" w:rsidP="00E8522B">
      <w:pPr>
        <w:pStyle w:val="Heading2"/>
        <w:spacing w:line="240" w:lineRule="auto"/>
      </w:pPr>
      <w:bookmarkStart w:id="97" w:name="_Ref84490383"/>
      <w:bookmarkStart w:id="98" w:name="_Toc86149980"/>
      <w:r w:rsidRPr="0037123F">
        <w:t xml:space="preserve">Energy supply </w:t>
      </w:r>
      <w:r w:rsidR="00131D71" w:rsidRPr="0037123F">
        <w:t>and production technologies</w:t>
      </w:r>
      <w:bookmarkEnd w:id="97"/>
      <w:bookmarkEnd w:id="98"/>
    </w:p>
    <w:p w14:paraId="4524DC71" w14:textId="0CFF4F31" w:rsidR="00131D71" w:rsidRPr="0037123F" w:rsidRDefault="00714061" w:rsidP="00E8522B">
      <w:pPr>
        <w:spacing w:line="240" w:lineRule="auto"/>
      </w:pPr>
      <w:r w:rsidRPr="0037123F">
        <w:t>This section briefly introduce</w:t>
      </w:r>
      <w:r w:rsidR="00A923F4" w:rsidRPr="0037123F">
        <w:t>s</w:t>
      </w:r>
      <w:r w:rsidRPr="0037123F">
        <w:t xml:space="preserve"> assumptions on energy supply and production technologies included in the modelling of reference and future energy scenarios.</w:t>
      </w:r>
    </w:p>
    <w:p w14:paraId="29CF4C6A" w14:textId="19A42D8B" w:rsidR="00DA09FA" w:rsidRPr="0037123F" w:rsidRDefault="00C70536" w:rsidP="00DF6E37">
      <w:pPr>
        <w:pStyle w:val="Heading3"/>
      </w:pPr>
      <w:bookmarkStart w:id="99" w:name="_Toc86149981"/>
      <w:r w:rsidRPr="0037123F">
        <w:t>Renewable electricity production</w:t>
      </w:r>
      <w:bookmarkEnd w:id="99"/>
    </w:p>
    <w:p w14:paraId="76CD4852" w14:textId="04F3F22F" w:rsidR="00E30F89" w:rsidRPr="0037123F" w:rsidRDefault="00714061" w:rsidP="00E8522B">
      <w:pPr>
        <w:spacing w:line="240" w:lineRule="auto"/>
      </w:pPr>
      <w:r w:rsidRPr="0037123F">
        <w:t>No existing</w:t>
      </w:r>
      <w:r w:rsidR="00E30F89" w:rsidRPr="0037123F">
        <w:t xml:space="preserve"> wind power </w:t>
      </w:r>
      <w:r w:rsidRPr="0037123F">
        <w:t>capacity was identified in</w:t>
      </w:r>
      <w:r w:rsidR="00E30F89" w:rsidRPr="0037123F">
        <w:t xml:space="preserve"> Oud-Heverlee </w:t>
      </w:r>
      <w:r w:rsidR="000A79DE" w:rsidRPr="0037123F">
        <w:t>Municipality;</w:t>
      </w:r>
      <w:r w:rsidR="00C72E01" w:rsidRPr="0037123F">
        <w:t xml:space="preserve"> hence no wind power capacity is included in the reference scenario. However, wind power will be included in future scenarios </w:t>
      </w:r>
      <w:r w:rsidR="00522AE4" w:rsidRPr="0037123F">
        <w:t>and</w:t>
      </w:r>
      <w:r w:rsidR="00C72E01" w:rsidRPr="0037123F">
        <w:t xml:space="preserve"> data is therefore still ne</w:t>
      </w:r>
      <w:r w:rsidR="00522AE4" w:rsidRPr="0037123F">
        <w:t>e</w:t>
      </w:r>
      <w:r w:rsidR="00C72E01" w:rsidRPr="0037123F">
        <w:t>ded.</w:t>
      </w:r>
    </w:p>
    <w:p w14:paraId="4A79D7B5" w14:textId="1CDCAF8D" w:rsidR="00C72E01" w:rsidRPr="0037123F" w:rsidRDefault="00C72E01" w:rsidP="00E8522B">
      <w:pPr>
        <w:spacing w:line="240" w:lineRule="auto"/>
      </w:pPr>
      <w:r w:rsidRPr="0037123F">
        <w:t xml:space="preserve">Based on the geographic location of Oud-Heverlee and </w:t>
      </w:r>
      <w:r w:rsidR="00F30C71" w:rsidRPr="0037123F">
        <w:t xml:space="preserve">the </w:t>
      </w:r>
      <w:r w:rsidRPr="0037123F">
        <w:t>technical specification</w:t>
      </w:r>
      <w:r w:rsidR="00F30C71" w:rsidRPr="0037123F">
        <w:t>s</w:t>
      </w:r>
      <w:r w:rsidRPr="0037123F">
        <w:t xml:space="preserve"> of a typical 3 MW wind turbine, an hourly wind power production profile is imported from the </w:t>
      </w:r>
      <w:proofErr w:type="spellStart"/>
      <w:r w:rsidRPr="0037123F">
        <w:t>renewables.ninja</w:t>
      </w:r>
      <w:proofErr w:type="spellEnd"/>
      <w:r w:rsidRPr="0037123F">
        <w:t xml:space="preserve"> website </w:t>
      </w:r>
      <w:r w:rsidRPr="0037123F">
        <w:fldChar w:fldCharType="begin" w:fldLock="1"/>
      </w:r>
      <w:r w:rsidR="004F77DA">
        <w:instrText>ADDIN CSL_CITATION {"citationItems":[{"id":"ITEM-1","itemData":{"URL":"https://www.renewables.ninja/","author":[{"dropping-particle":"","family":"Pfenninger","given":"Stefan","non-dropping-particle":"","parse-names":false,"suffix":""},{"dropping-particle":"","family":"Staffell","given":"Iain","non-dropping-particle":"","parse-names":false,"suffix":""}],"id":"ITEM-1","issued":{"date-parts":[["2021"]]},"title":"Renewables.ninja","type":"webpage"},"uris":["http://www.mendeley.com/documents/?uuid=fb965438-8588-4277-9f8c-80f3ce554b4c","http://www.mendeley.com/documents/?uuid=8146f032-0274-45fd-ad9b-db20483319a2","http://www.mendeley.com/documents/?uuid=7382444f-63ee-43c3-9022-7fe4ba51f3f6","http://www.mendeley.com/documents/?uuid=5151491d-d378-45de-9176-07c78e6290e9"]}],"mendeley":{"formattedCitation":"[9]","plainTextFormattedCitation":"[9]","previouslyFormattedCitation":"[8]"},"properties":{"noteIndex":0},"schema":"https://github.com/citation-style-language/schema/raw/master/csl-citation.json"}</w:instrText>
      </w:r>
      <w:r w:rsidRPr="0037123F">
        <w:fldChar w:fldCharType="separate"/>
      </w:r>
      <w:r w:rsidR="004F77DA" w:rsidRPr="004F77DA">
        <w:rPr>
          <w:noProof/>
        </w:rPr>
        <w:t>[9]</w:t>
      </w:r>
      <w:r w:rsidRPr="0037123F">
        <w:fldChar w:fldCharType="end"/>
      </w:r>
      <w:r w:rsidRPr="0037123F">
        <w:t xml:space="preserve"> and included in the </w:t>
      </w:r>
      <w:r w:rsidR="00426182" w:rsidRPr="0037123F">
        <w:t>MUSE GRIDS Energy Planning Tool</w:t>
      </w:r>
      <w:r w:rsidRPr="0037123F">
        <w:t xml:space="preserve">. This is seen in </w:t>
      </w:r>
      <w:r w:rsidRPr="0037123F">
        <w:fldChar w:fldCharType="begin"/>
      </w:r>
      <w:r w:rsidRPr="0037123F">
        <w:instrText xml:space="preserve"> REF _Ref78461403 \h </w:instrText>
      </w:r>
      <w:r w:rsidR="00A04E78">
        <w:instrText xml:space="preserve"> \* MERGEFORMAT </w:instrText>
      </w:r>
      <w:r w:rsidRPr="0037123F">
        <w:fldChar w:fldCharType="separate"/>
      </w:r>
      <w:r w:rsidR="00EA7F62" w:rsidRPr="0037123F">
        <w:t xml:space="preserve">Figure </w:t>
      </w:r>
      <w:r w:rsidR="00EA7F62" w:rsidRPr="0037123F">
        <w:rPr>
          <w:noProof/>
        </w:rPr>
        <w:t>26</w:t>
      </w:r>
      <w:r w:rsidRPr="0037123F">
        <w:fldChar w:fldCharType="end"/>
      </w:r>
      <w:r w:rsidRPr="0037123F">
        <w:t>.</w:t>
      </w:r>
      <w:r w:rsidR="00E45361" w:rsidRPr="0037123F">
        <w:t xml:space="preserve"> The wind power production profile is calculated based on the wind resource available, which was included in Section </w:t>
      </w:r>
      <w:r w:rsidR="00E45361" w:rsidRPr="0037123F">
        <w:fldChar w:fldCharType="begin"/>
      </w:r>
      <w:r w:rsidR="00E45361" w:rsidRPr="0037123F">
        <w:instrText xml:space="preserve"> REF _Ref82697492 \n \h </w:instrText>
      </w:r>
      <w:r w:rsidR="00A04E78">
        <w:instrText xml:space="preserve"> \* MERGEFORMAT </w:instrText>
      </w:r>
      <w:r w:rsidR="00E45361" w:rsidRPr="0037123F">
        <w:fldChar w:fldCharType="separate"/>
      </w:r>
      <w:r w:rsidR="00EA7F62" w:rsidRPr="0037123F">
        <w:t>3.3.1</w:t>
      </w:r>
      <w:r w:rsidR="00E45361" w:rsidRPr="0037123F">
        <w:fldChar w:fldCharType="end"/>
      </w:r>
      <w:r w:rsidR="00E45361" w:rsidRPr="0037123F">
        <w:t xml:space="preserve">. The production profile is needed for the energy system calculation conducted by the </w:t>
      </w:r>
      <w:r w:rsidR="00426182" w:rsidRPr="0037123F">
        <w:t>MUSE GRIDS Energy Planning Tool</w:t>
      </w:r>
      <w:r w:rsidR="00E45361" w:rsidRPr="0037123F">
        <w:t xml:space="preserve"> as it provides information on the temporal production and availability of wind power. To include this production profile the user only needs to include a geographic location, select a wind turbine model from a selection of options, and a personal API code from the </w:t>
      </w:r>
      <w:proofErr w:type="spellStart"/>
      <w:proofErr w:type="gramStart"/>
      <w:r w:rsidR="00E45361" w:rsidRPr="0037123F">
        <w:t>renewables.ninja</w:t>
      </w:r>
      <w:proofErr w:type="spellEnd"/>
      <w:proofErr w:type="gramEnd"/>
      <w:r w:rsidR="00E45361" w:rsidRPr="0037123F">
        <w:t xml:space="preserve"> website. The </w:t>
      </w:r>
      <w:r w:rsidR="00426182" w:rsidRPr="0037123F">
        <w:t>MUSE GRIDS Energy Planning Tool</w:t>
      </w:r>
      <w:r w:rsidR="00E45361" w:rsidRPr="0037123F">
        <w:t xml:space="preserve"> is then able to collect and insert a production profile from the selected location.</w:t>
      </w:r>
    </w:p>
    <w:p w14:paraId="5E2B23B4" w14:textId="721512D2" w:rsidR="00C70536" w:rsidRPr="0037123F" w:rsidRDefault="00210933" w:rsidP="00E8522B">
      <w:pPr>
        <w:keepNext/>
        <w:spacing w:line="240" w:lineRule="auto"/>
        <w:jc w:val="center"/>
      </w:pPr>
      <w:r w:rsidRPr="0037123F">
        <w:rPr>
          <w:noProof/>
          <w:lang w:eastAsia="en-GB"/>
        </w:rPr>
        <w:lastRenderedPageBreak/>
        <w:drawing>
          <wp:inline distT="0" distB="0" distL="0" distR="0" wp14:anchorId="2D80044B" wp14:editId="5B4CE4FD">
            <wp:extent cx="5371200" cy="3268800"/>
            <wp:effectExtent l="0" t="0" r="1270" b="82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805A4E8" w14:textId="53745993" w:rsidR="00C70536" w:rsidRPr="0037123F" w:rsidRDefault="00C70536" w:rsidP="00DF6E37">
      <w:pPr>
        <w:pStyle w:val="Caption"/>
        <w:jc w:val="center"/>
      </w:pPr>
      <w:bookmarkStart w:id="100" w:name="_Ref7846140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6</w:t>
      </w:r>
      <w:r w:rsidRPr="0037123F">
        <w:fldChar w:fldCharType="end"/>
      </w:r>
      <w:bookmarkEnd w:id="100"/>
      <w:r w:rsidRPr="0037123F">
        <w:t xml:space="preserve">: Hourly production profile for wind power in Oud-Heverlee for a 3 MW wind turbine. Data </w:t>
      </w:r>
      <w:r w:rsidR="006F18C4" w:rsidRPr="0037123F">
        <w:t xml:space="preserve">from </w:t>
      </w:r>
      <w:proofErr w:type="spellStart"/>
      <w:r w:rsidR="006F18C4" w:rsidRPr="0037123F">
        <w:t>renewables.ninja</w:t>
      </w:r>
      <w:proofErr w:type="spellEnd"/>
      <w:r w:rsidR="006F18C4" w:rsidRPr="0037123F">
        <w:t xml:space="preserve"> </w:t>
      </w:r>
      <w:r w:rsidR="006F18C4" w:rsidRPr="0037123F">
        <w:fldChar w:fldCharType="begin" w:fldLock="1"/>
      </w:r>
      <w:r w:rsidR="004F77DA">
        <w:instrText>ADDIN CSL_CITATION {"citationItems":[{"id":"ITEM-1","itemData":{"URL":"https://www.renewables.ninja/","author":[{"dropping-particle":"","family":"Pfenninger","given":"Stefan","non-dropping-particle":"","parse-names":false,"suffix":""},{"dropping-particle":"","family":"Staffell","given":"Iain","non-dropping-particle":"","parse-names":false,"suffix":""}],"id":"ITEM-1","issued":{"date-parts":[["2021"]]},"title":"Renewables.ninja","type":"webpage"},"uris":["http://www.mendeley.com/documents/?uuid=fb965438-8588-4277-9f8c-80f3ce554b4c"]}],"mendeley":{"formattedCitation":"[9]","plainTextFormattedCitation":"[9]","previouslyFormattedCitation":"[8]"},"properties":{"noteIndex":0},"schema":"https://github.com/citation-style-language/schema/raw/master/csl-citation.json"}</w:instrText>
      </w:r>
      <w:r w:rsidR="006F18C4" w:rsidRPr="0037123F">
        <w:fldChar w:fldCharType="separate"/>
      </w:r>
      <w:r w:rsidR="004F77DA" w:rsidRPr="004F77DA">
        <w:rPr>
          <w:i w:val="0"/>
          <w:noProof/>
        </w:rPr>
        <w:t>[9]</w:t>
      </w:r>
      <w:r w:rsidR="006F18C4" w:rsidRPr="0037123F">
        <w:fldChar w:fldCharType="end"/>
      </w:r>
      <w:r w:rsidR="006F18C4" w:rsidRPr="0037123F">
        <w:t>.</w:t>
      </w:r>
    </w:p>
    <w:p w14:paraId="284A0A75" w14:textId="1976404D" w:rsidR="00C72E01" w:rsidRPr="0037123F" w:rsidRDefault="00C72E01" w:rsidP="00E8522B">
      <w:pPr>
        <w:spacing w:line="240" w:lineRule="auto"/>
      </w:pPr>
      <w:r w:rsidRPr="0037123F">
        <w:t xml:space="preserve">Oud-Heverlee has some existing solar PV installed, mainly </w:t>
      </w:r>
      <w:r w:rsidR="000A79DE" w:rsidRPr="0037123F">
        <w:t>small-scale</w:t>
      </w:r>
      <w:r w:rsidRPr="0037123F">
        <w:t xml:space="preserve"> household systems, amounting to approximately 2 MW capacity. Based on the solar irradiance presented in Section </w:t>
      </w:r>
      <w:r w:rsidRPr="0037123F">
        <w:fldChar w:fldCharType="begin"/>
      </w:r>
      <w:r w:rsidRPr="0037123F">
        <w:instrText xml:space="preserve"> REF _Ref78465346 \n \h </w:instrText>
      </w:r>
      <w:r w:rsidR="00A04E78">
        <w:instrText xml:space="preserve"> \* MERGEFORMAT </w:instrText>
      </w:r>
      <w:r w:rsidRPr="0037123F">
        <w:fldChar w:fldCharType="separate"/>
      </w:r>
      <w:r w:rsidR="00EA7F62" w:rsidRPr="0037123F">
        <w:t>3.3.2</w:t>
      </w:r>
      <w:r w:rsidRPr="0037123F">
        <w:fldChar w:fldCharType="end"/>
      </w:r>
      <w:r w:rsidRPr="0037123F">
        <w:t xml:space="preserve">, the hourly production profile shown in </w:t>
      </w:r>
      <w:r w:rsidRPr="0037123F">
        <w:fldChar w:fldCharType="begin"/>
      </w:r>
      <w:r w:rsidRPr="0037123F">
        <w:instrText xml:space="preserve"> REF _Ref78462691 \h </w:instrText>
      </w:r>
      <w:r w:rsidR="00A04E78">
        <w:instrText xml:space="preserve"> \* MERGEFORMAT </w:instrText>
      </w:r>
      <w:r w:rsidRPr="0037123F">
        <w:fldChar w:fldCharType="separate"/>
      </w:r>
      <w:r w:rsidR="00EA7F62" w:rsidRPr="0037123F">
        <w:t xml:space="preserve">Figure </w:t>
      </w:r>
      <w:r w:rsidR="00EA7F62" w:rsidRPr="0037123F">
        <w:rPr>
          <w:noProof/>
        </w:rPr>
        <w:t>27</w:t>
      </w:r>
      <w:r w:rsidRPr="0037123F">
        <w:fldChar w:fldCharType="end"/>
      </w:r>
      <w:r w:rsidRPr="0037123F">
        <w:t xml:space="preserve"> was generated. </w:t>
      </w:r>
      <w:r w:rsidR="003751D1" w:rsidRPr="0037123F">
        <w:t xml:space="preserve">Like for the production profile for wind power, the </w:t>
      </w:r>
      <w:r w:rsidR="00426182" w:rsidRPr="0037123F">
        <w:t>MUSE GRIDS Energy Planning Tool</w:t>
      </w:r>
      <w:r w:rsidR="003751D1" w:rsidRPr="0037123F">
        <w:t xml:space="preserve"> includes a functionality to import the PV production profile from </w:t>
      </w:r>
      <w:proofErr w:type="spellStart"/>
      <w:proofErr w:type="gramStart"/>
      <w:r w:rsidR="003751D1" w:rsidRPr="0037123F">
        <w:t>renewables.ninja</w:t>
      </w:r>
      <w:proofErr w:type="spellEnd"/>
      <w:proofErr w:type="gramEnd"/>
      <w:r w:rsidR="003751D1" w:rsidRPr="0037123F">
        <w:t xml:space="preserve"> based on few user inputs such as geographic location and PV panel orientation.</w:t>
      </w:r>
    </w:p>
    <w:p w14:paraId="502B1EDF" w14:textId="77777777" w:rsidR="00C70536" w:rsidRPr="0037123F" w:rsidRDefault="00C70536" w:rsidP="00E8522B">
      <w:pPr>
        <w:spacing w:line="240" w:lineRule="auto"/>
      </w:pPr>
    </w:p>
    <w:p w14:paraId="4CF830AA" w14:textId="77777777" w:rsidR="00C70536" w:rsidRPr="0037123F" w:rsidRDefault="00C70536" w:rsidP="00E8522B">
      <w:pPr>
        <w:keepNext/>
        <w:spacing w:line="240" w:lineRule="auto"/>
        <w:jc w:val="center"/>
      </w:pPr>
      <w:r w:rsidRPr="0037123F">
        <w:rPr>
          <w:noProof/>
          <w:lang w:eastAsia="en-GB"/>
        </w:rPr>
        <w:lastRenderedPageBreak/>
        <w:drawing>
          <wp:inline distT="0" distB="0" distL="0" distR="0" wp14:anchorId="2145668D" wp14:editId="7E64C958">
            <wp:extent cx="5372101" cy="3267075"/>
            <wp:effectExtent l="0" t="0" r="0" b="9525"/>
            <wp:docPr id="13" name="Chart 13">
              <a:extLst xmlns:a="http://schemas.openxmlformats.org/drawingml/2006/main">
                <a:ext uri="{FF2B5EF4-FFF2-40B4-BE49-F238E27FC236}">
                  <a16:creationId xmlns:a16="http://schemas.microsoft.com/office/drawing/2014/main" id="{00000000-0008-0000-08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86FBA27" w14:textId="1616BF59" w:rsidR="00C70536" w:rsidRPr="0037123F" w:rsidRDefault="00C70536" w:rsidP="00DF6E37">
      <w:pPr>
        <w:pStyle w:val="Caption"/>
        <w:jc w:val="center"/>
      </w:pPr>
      <w:bookmarkStart w:id="101" w:name="_Ref78462691"/>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7</w:t>
      </w:r>
      <w:r w:rsidRPr="0037123F">
        <w:fldChar w:fldCharType="end"/>
      </w:r>
      <w:bookmarkEnd w:id="101"/>
      <w:r w:rsidRPr="0037123F">
        <w:t>: Hourly production profile for solar PV in Oud-Heverlee for a 2 MW capacity.</w:t>
      </w:r>
    </w:p>
    <w:p w14:paraId="667FA6DF" w14:textId="2EDCD83B" w:rsidR="0038592B" w:rsidRPr="0037123F" w:rsidRDefault="003751D1" w:rsidP="00E8522B">
      <w:pPr>
        <w:spacing w:line="240" w:lineRule="auto"/>
      </w:pPr>
      <w:r w:rsidRPr="0037123F">
        <w:t xml:space="preserve">The user </w:t>
      </w:r>
      <w:proofErr w:type="gramStart"/>
      <w:r w:rsidRPr="0037123F">
        <w:t>is able to</w:t>
      </w:r>
      <w:proofErr w:type="gramEnd"/>
      <w:r w:rsidRPr="0037123F">
        <w:t xml:space="preserve"> input economic assumptions suitable for the local context being modelled; for the particular case of Oud-Heverlee e</w:t>
      </w:r>
      <w:r w:rsidR="0038592B" w:rsidRPr="0037123F">
        <w:t>conomic assu</w:t>
      </w:r>
      <w:r w:rsidRPr="0037123F">
        <w:t>mptions for wind power and PV can be</w:t>
      </w:r>
      <w:r w:rsidR="0038592B" w:rsidRPr="0037123F">
        <w:t xml:space="preserve"> seen in </w:t>
      </w:r>
      <w:r w:rsidR="0038592B" w:rsidRPr="0037123F">
        <w:fldChar w:fldCharType="begin"/>
      </w:r>
      <w:r w:rsidR="0038592B" w:rsidRPr="0037123F">
        <w:instrText xml:space="preserve"> REF _Ref78466227 \h </w:instrText>
      </w:r>
      <w:r w:rsidR="00A04E78">
        <w:instrText xml:space="preserve"> \* MERGEFORMAT </w:instrText>
      </w:r>
      <w:r w:rsidR="0038592B" w:rsidRPr="0037123F">
        <w:fldChar w:fldCharType="separate"/>
      </w:r>
      <w:r w:rsidR="00EA7F62" w:rsidRPr="0037123F">
        <w:t xml:space="preserve">Table </w:t>
      </w:r>
      <w:r w:rsidR="00EA7F62" w:rsidRPr="0037123F">
        <w:rPr>
          <w:noProof/>
        </w:rPr>
        <w:t>9</w:t>
      </w:r>
      <w:r w:rsidR="0038592B" w:rsidRPr="0037123F">
        <w:fldChar w:fldCharType="end"/>
      </w:r>
      <w:r w:rsidR="0038592B" w:rsidRPr="0037123F">
        <w:t>.</w:t>
      </w:r>
      <w:r w:rsidRPr="0037123F">
        <w:t xml:space="preserve"> These assumptions are based on assumptions included in a catalogue on technical and economic assumptions of electricity generation technologies by Energinet and the Danish Energy Agency </w:t>
      </w:r>
      <w:r w:rsidR="00C00848" w:rsidRPr="0037123F">
        <w:fldChar w:fldCharType="begin" w:fldLock="1"/>
      </w:r>
      <w:r w:rsidR="004F77DA">
        <w:instrText>ADDIN CSL_CITATION {"citationItems":[{"id":"ITEM-1","itemData":{"URL":"https://ens.dk/en/our-services/projections-and-models/technology-data/technology-data-generation-electricity-and","abstract":"The Danish Energy Agency and Energinet publish catalogues of technology data for energy technologies. Technology Data provides information about technology, economy and environment for a number of energy installations and are among other things used by the Danish Energy Agency for energy projections.","author":[{"dropping-particle":"","family":"The Danish Energy Agency","given":"","non-dropping-particle":"","parse-names":false,"suffix":""},{"dropping-particle":"","family":"Energinet","given":"","non-dropping-particle":"","parse-names":false,"suffix":""}],"id":"ITEM-1","issued":{"date-parts":[["2016"]]},"title":"Technology Data - Generation of Electricity and District heating","type":"webpage"},"uris":["http://www.mendeley.com/documents/?uuid=07cf024c-d4e3-4b3d-b0f0-d0b0289346cd"]}],"mendeley":{"formattedCitation":"[23]","plainTextFormattedCitation":"[23]","previouslyFormattedCitation":"[22]"},"properties":{"noteIndex":0},"schema":"https://github.com/citation-style-language/schema/raw/master/csl-citation.json"}</w:instrText>
      </w:r>
      <w:r w:rsidR="00C00848" w:rsidRPr="0037123F">
        <w:fldChar w:fldCharType="separate"/>
      </w:r>
      <w:r w:rsidR="004F77DA" w:rsidRPr="004F77DA">
        <w:rPr>
          <w:noProof/>
        </w:rPr>
        <w:t>[23]</w:t>
      </w:r>
      <w:r w:rsidR="00C00848" w:rsidRPr="0037123F">
        <w:fldChar w:fldCharType="end"/>
      </w:r>
      <w:r w:rsidR="00C00848" w:rsidRPr="0037123F">
        <w:t>. Alternatively, i</w:t>
      </w:r>
      <w:r w:rsidRPr="0037123F">
        <w:t>f the user does not have access to local data a useful resource is the freely available EnergyPLAN cost database</w:t>
      </w:r>
      <w:r w:rsidR="00C00848" w:rsidRPr="0037123F">
        <w:t xml:space="preserve"> which includes assumptions on a broad range of technologies </w:t>
      </w:r>
      <w:r w:rsidR="00C00848" w:rsidRPr="0037123F">
        <w:fldChar w:fldCharType="begin" w:fldLock="1"/>
      </w:r>
      <w:r w:rsidR="004F77DA">
        <w:instrText>ADDIN CSL_CITATION {"citationItems":[{"id":"ITEM-1","itemData":{"URL":"https://www.energyplan.eu/useful_resources/costdatabase/","accessed":{"date-parts":[["2021","9","17"]]},"id":"ITEM-1","issued":{"date-parts":[["2018"]]},"title":"Cost Database | EnergyPLAN","type":"webpage"},"uris":["http://www.mendeley.com/documents/?uuid=24253923-0465-3d44-82c2-4a59f1659795"]}],"mendeley":{"formattedCitation":"[24]","plainTextFormattedCitation":"[24]","previouslyFormattedCitation":"[23]"},"properties":{"noteIndex":0},"schema":"https://github.com/citation-style-language/schema/raw/master/csl-citation.json"}</w:instrText>
      </w:r>
      <w:r w:rsidR="00C00848" w:rsidRPr="0037123F">
        <w:fldChar w:fldCharType="separate"/>
      </w:r>
      <w:r w:rsidR="004F77DA" w:rsidRPr="004F77DA">
        <w:rPr>
          <w:noProof/>
        </w:rPr>
        <w:t>[24]</w:t>
      </w:r>
      <w:r w:rsidR="00C00848" w:rsidRPr="0037123F">
        <w:fldChar w:fldCharType="end"/>
      </w:r>
      <w:r w:rsidR="00C00848" w:rsidRPr="0037123F">
        <w:t>.</w:t>
      </w:r>
    </w:p>
    <w:p w14:paraId="7045FF6E" w14:textId="68566C57" w:rsidR="00C72E01" w:rsidRPr="0037123F" w:rsidRDefault="00C72E01" w:rsidP="00DF6E37">
      <w:pPr>
        <w:pStyle w:val="Caption"/>
        <w:keepNext/>
        <w:jc w:val="center"/>
      </w:pPr>
      <w:bookmarkStart w:id="102" w:name="_Ref78466227"/>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9</w:t>
      </w:r>
      <w:r w:rsidRPr="0037123F">
        <w:fldChar w:fldCharType="end"/>
      </w:r>
      <w:bookmarkEnd w:id="102"/>
      <w:r w:rsidRPr="0037123F">
        <w:t>: Economic assumptions for onshore wind power a</w:t>
      </w:r>
      <w:r w:rsidR="006F18C4" w:rsidRPr="0037123F">
        <w:t xml:space="preserve">nd PV </w:t>
      </w:r>
      <w:r w:rsidR="006A5DE9" w:rsidRPr="0037123F">
        <w:fldChar w:fldCharType="begin" w:fldLock="1"/>
      </w:r>
      <w:r w:rsidR="004F77DA">
        <w:instrText>ADDIN CSL_CITATION {"citationItems":[{"id":"ITEM-1","itemData":{"URL":"https://ens.dk/en/our-services/projections-and-models/technology-data/technology-data-generation-electricity-and","abstract":"The Danish Energy Agency and Energinet publish catalogues of technology data for energy technologies. Technology Data provides information about technology, economy and environment for a number of energy installations and are among other things used by the Danish Energy Agency for energy projections.","author":[{"dropping-particle":"","family":"The Danish Energy Agency","given":"","non-dropping-particle":"","parse-names":false,"suffix":""},{"dropping-particle":"","family":"Energinet","given":"","non-dropping-particle":"","parse-names":false,"suffix":""}],"id":"ITEM-1","issued":{"date-parts":[["2016"]]},"title":"Technology Data - Generation of Electricity and District heating","type":"webpage"},"uris":["http://www.mendeley.com/documents/?uuid=07cf024c-d4e3-4b3d-b0f0-d0b0289346cd"]}],"mendeley":{"formattedCitation":"[23]","plainTextFormattedCitation":"[23]","previouslyFormattedCitation":"[22]"},"properties":{"noteIndex":0},"schema":"https://github.com/citation-style-language/schema/raw/master/csl-citation.json"}</w:instrText>
      </w:r>
      <w:r w:rsidR="006A5DE9" w:rsidRPr="0037123F">
        <w:fldChar w:fldCharType="separate"/>
      </w:r>
      <w:r w:rsidR="004F77DA" w:rsidRPr="004F77DA">
        <w:rPr>
          <w:i w:val="0"/>
          <w:noProof/>
        </w:rPr>
        <w:t>[23]</w:t>
      </w:r>
      <w:r w:rsidR="006A5DE9" w:rsidRPr="0037123F">
        <w:fldChar w:fldCharType="end"/>
      </w:r>
      <w:r w:rsidRPr="0037123F">
        <w:t>.</w:t>
      </w:r>
    </w:p>
    <w:tbl>
      <w:tblPr>
        <w:tblStyle w:val="TableGrid"/>
        <w:tblW w:w="5000" w:type="pct"/>
        <w:tblLook w:val="04A0" w:firstRow="1" w:lastRow="0" w:firstColumn="1" w:lastColumn="0" w:noHBand="0" w:noVBand="1"/>
      </w:tblPr>
      <w:tblGrid>
        <w:gridCol w:w="2366"/>
        <w:gridCol w:w="1509"/>
        <w:gridCol w:w="1303"/>
        <w:gridCol w:w="1138"/>
        <w:gridCol w:w="758"/>
        <w:gridCol w:w="1454"/>
        <w:gridCol w:w="1666"/>
      </w:tblGrid>
      <w:tr w:rsidR="00C72E01" w:rsidRPr="0037123F" w14:paraId="6C3C8774" w14:textId="77777777" w:rsidTr="003862C0">
        <w:trPr>
          <w:trHeight w:val="300"/>
        </w:trPr>
        <w:tc>
          <w:tcPr>
            <w:tcW w:w="1160" w:type="pct"/>
            <w:shd w:val="clear" w:color="auto" w:fill="D0CECE" w:themeFill="background2" w:themeFillShade="E6"/>
            <w:noWrap/>
            <w:hideMark/>
          </w:tcPr>
          <w:p w14:paraId="2E7943AE" w14:textId="4487B613"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Technology</w:t>
            </w:r>
          </w:p>
        </w:tc>
        <w:tc>
          <w:tcPr>
            <w:tcW w:w="740" w:type="pct"/>
            <w:shd w:val="clear" w:color="auto" w:fill="D0CECE" w:themeFill="background2" w:themeFillShade="E6"/>
            <w:noWrap/>
            <w:hideMark/>
          </w:tcPr>
          <w:p w14:paraId="7D2629D2" w14:textId="77777777"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 xml:space="preserve">Investment </w:t>
            </w:r>
          </w:p>
        </w:tc>
        <w:tc>
          <w:tcPr>
            <w:tcW w:w="639" w:type="pct"/>
            <w:shd w:val="clear" w:color="auto" w:fill="D0CECE" w:themeFill="background2" w:themeFillShade="E6"/>
            <w:noWrap/>
            <w:hideMark/>
          </w:tcPr>
          <w:p w14:paraId="3C1F65A9" w14:textId="63B84505"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 Unit</w:t>
            </w:r>
          </w:p>
        </w:tc>
        <w:tc>
          <w:tcPr>
            <w:tcW w:w="558" w:type="pct"/>
            <w:shd w:val="clear" w:color="auto" w:fill="D0CECE" w:themeFill="background2" w:themeFillShade="E6"/>
            <w:noWrap/>
            <w:hideMark/>
          </w:tcPr>
          <w:p w14:paraId="1B8BCE5A" w14:textId="77777777"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Lifetime</w:t>
            </w:r>
          </w:p>
        </w:tc>
        <w:tc>
          <w:tcPr>
            <w:tcW w:w="372" w:type="pct"/>
            <w:shd w:val="clear" w:color="auto" w:fill="D0CECE" w:themeFill="background2" w:themeFillShade="E6"/>
            <w:noWrap/>
            <w:hideMark/>
          </w:tcPr>
          <w:p w14:paraId="5D7810E2" w14:textId="2210C5DC"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Unit</w:t>
            </w:r>
          </w:p>
        </w:tc>
        <w:tc>
          <w:tcPr>
            <w:tcW w:w="713" w:type="pct"/>
            <w:shd w:val="clear" w:color="auto" w:fill="D0CECE" w:themeFill="background2" w:themeFillShade="E6"/>
            <w:noWrap/>
            <w:hideMark/>
          </w:tcPr>
          <w:p w14:paraId="622CA529" w14:textId="4671EC55"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Fixed O</w:t>
            </w:r>
            <w:r w:rsidR="0038592B" w:rsidRPr="0037123F">
              <w:rPr>
                <w:rFonts w:ascii="Calibri" w:eastAsia="Times New Roman" w:hAnsi="Calibri" w:cs="Calibri"/>
                <w:b/>
                <w:bCs/>
                <w:color w:val="000000"/>
                <w:lang w:eastAsia="en-GB"/>
              </w:rPr>
              <w:t>&amp;</w:t>
            </w:r>
            <w:r w:rsidRPr="0037123F">
              <w:rPr>
                <w:rFonts w:ascii="Calibri" w:eastAsia="Times New Roman" w:hAnsi="Calibri" w:cs="Calibri"/>
                <w:b/>
                <w:bCs/>
                <w:color w:val="000000"/>
                <w:lang w:eastAsia="en-GB"/>
              </w:rPr>
              <w:t>M</w:t>
            </w:r>
          </w:p>
        </w:tc>
        <w:tc>
          <w:tcPr>
            <w:tcW w:w="817" w:type="pct"/>
            <w:shd w:val="clear" w:color="auto" w:fill="D0CECE" w:themeFill="background2" w:themeFillShade="E6"/>
            <w:noWrap/>
            <w:hideMark/>
          </w:tcPr>
          <w:p w14:paraId="65C907C9" w14:textId="489BF309" w:rsidR="00C72E01" w:rsidRPr="0037123F" w:rsidRDefault="00C72E0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Unit</w:t>
            </w:r>
          </w:p>
        </w:tc>
      </w:tr>
      <w:tr w:rsidR="00C72E01" w:rsidRPr="0037123F" w14:paraId="126BE864" w14:textId="77777777" w:rsidTr="003862C0">
        <w:trPr>
          <w:trHeight w:val="300"/>
        </w:trPr>
        <w:tc>
          <w:tcPr>
            <w:tcW w:w="1160" w:type="pct"/>
            <w:noWrap/>
            <w:hideMark/>
          </w:tcPr>
          <w:p w14:paraId="69255A62" w14:textId="77777777" w:rsidR="00C72E01" w:rsidRPr="0037123F" w:rsidRDefault="00C72E01"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Onshore wind power</w:t>
            </w:r>
          </w:p>
        </w:tc>
        <w:tc>
          <w:tcPr>
            <w:tcW w:w="740" w:type="pct"/>
            <w:noWrap/>
            <w:hideMark/>
          </w:tcPr>
          <w:p w14:paraId="59095B82"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12</w:t>
            </w:r>
          </w:p>
        </w:tc>
        <w:tc>
          <w:tcPr>
            <w:tcW w:w="639" w:type="pct"/>
            <w:noWrap/>
            <w:hideMark/>
          </w:tcPr>
          <w:p w14:paraId="5708785F"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k EUR/kW</w:t>
            </w:r>
          </w:p>
        </w:tc>
        <w:tc>
          <w:tcPr>
            <w:tcW w:w="558" w:type="pct"/>
            <w:noWrap/>
            <w:hideMark/>
          </w:tcPr>
          <w:p w14:paraId="7AFEAECC"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7</w:t>
            </w:r>
          </w:p>
        </w:tc>
        <w:tc>
          <w:tcPr>
            <w:tcW w:w="372" w:type="pct"/>
            <w:noWrap/>
            <w:hideMark/>
          </w:tcPr>
          <w:p w14:paraId="1784C398"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713" w:type="pct"/>
            <w:noWrap/>
            <w:hideMark/>
          </w:tcPr>
          <w:p w14:paraId="5B505EE1"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25</w:t>
            </w:r>
          </w:p>
        </w:tc>
        <w:tc>
          <w:tcPr>
            <w:tcW w:w="817" w:type="pct"/>
            <w:noWrap/>
            <w:hideMark/>
          </w:tcPr>
          <w:p w14:paraId="3554D493"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r w:rsidR="00C72E01" w:rsidRPr="0037123F" w14:paraId="411DF3ED" w14:textId="77777777" w:rsidTr="003862C0">
        <w:trPr>
          <w:trHeight w:val="300"/>
        </w:trPr>
        <w:tc>
          <w:tcPr>
            <w:tcW w:w="1160" w:type="pct"/>
            <w:noWrap/>
            <w:hideMark/>
          </w:tcPr>
          <w:p w14:paraId="50BF07C3" w14:textId="2AE44BE4" w:rsidR="00C72E01" w:rsidRPr="0037123F" w:rsidRDefault="00C72E01"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PV</w:t>
            </w:r>
          </w:p>
        </w:tc>
        <w:tc>
          <w:tcPr>
            <w:tcW w:w="740" w:type="pct"/>
            <w:noWrap/>
            <w:hideMark/>
          </w:tcPr>
          <w:p w14:paraId="4B99AFF6"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8</w:t>
            </w:r>
          </w:p>
        </w:tc>
        <w:tc>
          <w:tcPr>
            <w:tcW w:w="639" w:type="pct"/>
            <w:noWrap/>
            <w:hideMark/>
          </w:tcPr>
          <w:p w14:paraId="62004E53"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k EUR/kW</w:t>
            </w:r>
          </w:p>
        </w:tc>
        <w:tc>
          <w:tcPr>
            <w:tcW w:w="558" w:type="pct"/>
            <w:noWrap/>
            <w:hideMark/>
          </w:tcPr>
          <w:p w14:paraId="40C9BDD0"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35</w:t>
            </w:r>
          </w:p>
        </w:tc>
        <w:tc>
          <w:tcPr>
            <w:tcW w:w="372" w:type="pct"/>
            <w:noWrap/>
            <w:hideMark/>
          </w:tcPr>
          <w:p w14:paraId="1683B17A"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713" w:type="pct"/>
            <w:noWrap/>
            <w:hideMark/>
          </w:tcPr>
          <w:p w14:paraId="553C51C9" w14:textId="77777777" w:rsidR="00C72E01" w:rsidRPr="0037123F" w:rsidRDefault="00C72E0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43</w:t>
            </w:r>
          </w:p>
        </w:tc>
        <w:tc>
          <w:tcPr>
            <w:tcW w:w="817" w:type="pct"/>
            <w:noWrap/>
            <w:hideMark/>
          </w:tcPr>
          <w:p w14:paraId="061A7C44" w14:textId="77777777" w:rsidR="00C72E01" w:rsidRPr="0037123F" w:rsidRDefault="00C72E01">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bl>
    <w:p w14:paraId="3C281C91" w14:textId="5ABDD77F" w:rsidR="0038592B" w:rsidRPr="0037123F" w:rsidRDefault="0038592B" w:rsidP="00E8522B">
      <w:pPr>
        <w:spacing w:line="240" w:lineRule="auto"/>
      </w:pPr>
    </w:p>
    <w:p w14:paraId="6BE62647" w14:textId="6D09D3B0" w:rsidR="00FC6226" w:rsidRPr="0037123F" w:rsidRDefault="00FC6226" w:rsidP="00DF6E37">
      <w:pPr>
        <w:pStyle w:val="Heading3"/>
      </w:pPr>
      <w:bookmarkStart w:id="103" w:name="_Toc86149982"/>
      <w:r w:rsidRPr="0037123F">
        <w:t>Power plants and electricity connections</w:t>
      </w:r>
      <w:bookmarkEnd w:id="103"/>
    </w:p>
    <w:p w14:paraId="15061746" w14:textId="0C4EB776" w:rsidR="009F4118" w:rsidRPr="0037123F" w:rsidRDefault="0038592B" w:rsidP="00E8522B">
      <w:pPr>
        <w:spacing w:line="240" w:lineRule="auto"/>
      </w:pPr>
      <w:r w:rsidRPr="0037123F">
        <w:t xml:space="preserve">No </w:t>
      </w:r>
      <w:r w:rsidR="00FC6226" w:rsidRPr="0037123F">
        <w:t>local power plants</w:t>
      </w:r>
      <w:r w:rsidRPr="0037123F">
        <w:t xml:space="preserve"> have been determined, hence it is assumed that a</w:t>
      </w:r>
      <w:r w:rsidR="00FC6226" w:rsidRPr="0037123F">
        <w:t>ll electricity</w:t>
      </w:r>
      <w:r w:rsidRPr="0037123F">
        <w:t xml:space="preserve"> (except what is locally generated </w:t>
      </w:r>
      <w:r w:rsidR="007148FC" w:rsidRPr="0037123F">
        <w:t xml:space="preserve">from </w:t>
      </w:r>
      <w:r w:rsidRPr="0037123F">
        <w:t>wind turbines/PV) is</w:t>
      </w:r>
      <w:r w:rsidR="00FC6226" w:rsidRPr="0037123F">
        <w:t xml:space="preserve"> imported</w:t>
      </w:r>
      <w:r w:rsidRPr="0037123F">
        <w:t xml:space="preserve"> from the national grid</w:t>
      </w:r>
      <w:r w:rsidR="00FC6226" w:rsidRPr="0037123F">
        <w:t xml:space="preserve"> at an average cost of 50.665 EUR/kWh</w:t>
      </w:r>
      <w:r w:rsidR="00C00848" w:rsidRPr="0037123F">
        <w:t xml:space="preserve"> based on the average electricity price in Belgium</w:t>
      </w:r>
      <w:r w:rsidR="006A5DE9" w:rsidRPr="0037123F">
        <w:t xml:space="preserve"> </w:t>
      </w:r>
      <w:r w:rsidR="006A5DE9" w:rsidRPr="0037123F">
        <w:fldChar w:fldCharType="begin" w:fldLock="1"/>
      </w:r>
      <w:r w:rsidR="004F77DA">
        <w:instrText>ADDIN CSL_CITATION {"citationItems":[{"id":"ITEM-1","itemData":{"author":[{"dropping-particle":"","family":"CREG","given":"","non-dropping-particle":"","parse-names":false,"suffix":""}],"id":"ITEM-1","issued":{"date-parts":[["2019"]]},"title":"Study on the functioning and price evolution of the Belgian wholesale electricity market – monitoring report 2018","type":"report"},"uris":["http://www.mendeley.com/documents/?uuid=7ed8690a-c3dc-429d-b38a-d65b4bdc57c8"]}],"mendeley":{"formattedCitation":"[25]","plainTextFormattedCitation":"[25]","previouslyFormattedCitation":"[24]"},"properties":{"noteIndex":0},"schema":"https://github.com/citation-style-language/schema/raw/master/csl-citation.json"}</w:instrText>
      </w:r>
      <w:r w:rsidR="006A5DE9" w:rsidRPr="0037123F">
        <w:fldChar w:fldCharType="separate"/>
      </w:r>
      <w:r w:rsidR="004F77DA" w:rsidRPr="004F77DA">
        <w:rPr>
          <w:noProof/>
        </w:rPr>
        <w:t>[25]</w:t>
      </w:r>
      <w:r w:rsidR="006A5DE9" w:rsidRPr="0037123F">
        <w:fldChar w:fldCharType="end"/>
      </w:r>
      <w:r w:rsidR="00FC6226" w:rsidRPr="0037123F">
        <w:t>.</w:t>
      </w:r>
      <w:r w:rsidR="00A32911" w:rsidRPr="0037123F">
        <w:t xml:space="preserve"> The </w:t>
      </w:r>
      <w:r w:rsidR="00426182" w:rsidRPr="0037123F">
        <w:t>MUSE GRIDS</w:t>
      </w:r>
      <w:r w:rsidRPr="0037123F">
        <w:t xml:space="preserve"> </w:t>
      </w:r>
      <w:r w:rsidR="00A32911" w:rsidRPr="0037123F">
        <w:t>tool allows for both a fixed average electricity price</w:t>
      </w:r>
      <w:r w:rsidR="00C00848" w:rsidRPr="0037123F">
        <w:t>,</w:t>
      </w:r>
      <w:r w:rsidR="00A32911" w:rsidRPr="0037123F">
        <w:t xml:space="preserve"> as it is assumed in this analysis, and for hourly electricity prices, based on an hourly time series with electricity prices. </w:t>
      </w:r>
      <w:r w:rsidR="00A44E11" w:rsidRPr="0037123F">
        <w:t>For this analysis</w:t>
      </w:r>
      <w:r w:rsidR="00F30C71" w:rsidRPr="0037123F">
        <w:t>,</w:t>
      </w:r>
      <w:r w:rsidR="00A44E11" w:rsidRPr="0037123F">
        <w:t xml:space="preserve"> electricity price fluctuations are not considered, and</w:t>
      </w:r>
      <w:r w:rsidRPr="0037123F">
        <w:t xml:space="preserve"> it is assumed that the imported electricity has a CO</w:t>
      </w:r>
      <w:r w:rsidRPr="0037123F">
        <w:rPr>
          <w:vertAlign w:val="subscript"/>
        </w:rPr>
        <w:t>2</w:t>
      </w:r>
      <w:r w:rsidRPr="0037123F">
        <w:t xml:space="preserve"> emission factor </w:t>
      </w:r>
      <w:r w:rsidR="00A32911" w:rsidRPr="0037123F">
        <w:t>of 285 ton/GWh</w:t>
      </w:r>
      <w:r w:rsidR="00A44E11" w:rsidRPr="0037123F">
        <w:t>,</w:t>
      </w:r>
      <w:r w:rsidR="00A32911" w:rsidRPr="0037123F">
        <w:t xml:space="preserve"> </w:t>
      </w:r>
      <w:r w:rsidRPr="0037123F">
        <w:t>equal to the average of all national electricity production in Belgium</w:t>
      </w:r>
      <w:r w:rsidR="006A5DE9" w:rsidRPr="0037123F">
        <w:t xml:space="preserve"> </w:t>
      </w:r>
      <w:r w:rsidR="006A5DE9" w:rsidRPr="0037123F">
        <w:fldChar w:fldCharType="begin" w:fldLock="1"/>
      </w:r>
      <w:r w:rsidR="004F77DA">
        <w:instrText>ADDIN CSL_CITATION {"citationItems":[{"id":"ITEM-1","itemData":{"abstract":"In order to calculate the CO 2 emissions to be attributed to electricity consumption, it is necessary to determine the emission factor. The same emission factor will be used for all electricity consumption, including in the rail transportation. The general principle is that the national or a European emission factor may be used. In addition, if the local authority has decided to include measures related to local electricity production in the SEAP, or if it purchases certified green electricity, then a local emission factor for electricity will be calculated, which reflects the CO 2 gains that these measures provide. The following simple rule 1 may be used in such cases: EFE = [(TCE-LPE-GEP) * NEEFE + CO2LPE + CO2GEP] / (TCE) Where EFE = local emission factor for electricity [t/MWh e ] TCE = Total electricity consumption in the local authority (as per Table A of the template) [MWh e ] LPE = Local electricity production (as per Table C of the template) [MWh e ] GEP = Green electricity purchases by the local authority (as per Table A) [MWh e ] NEEFE = national or European emission factor for electricity (to be chosen) [t/MWh e ] CO2LPE = CO 2 emissions due to the local production of electricity (as per Table C) [t] CO2GEP = CO 2 emissions due to the production of certified green electricity [t] In the exceptional case where the local authority would be a net exporter of electricity, then the calculation formula would be: EFE = (CO2LPE + CO2GEP) / (LPE + GEP) 1 This formula neglects transport and distribution losses in the local authority's territory, as well as auto-consumption of energy producers/transformers and tends to double count local renewable production. However, at the scale of the local authority, these approximations will have a minor effect on the local CO 2 balance and the formula may be considered as robust enough to be used in the context of the Covenant of Mayors.","author":[{"dropping-particle":"","family":"Covenant of Mayors","given":"","non-dropping-particle":"","parse-names":false,"suffix":""}],"id":"ITEM-1","issued":{"date-parts":[["0"]]},"title":"Emission factor for electricity consumption","type":"webpage"},"uris":["http://www.mendeley.com/documents/?uuid=9a78ac24-739b-3cea-a525-50229f20747e"]}],"mendeley":{"formattedCitation":"[26]","plainTextFormattedCitation":"[26]","previouslyFormattedCitation":"[25]"},"properties":{"noteIndex":0},"schema":"https://github.com/citation-style-language/schema/raw/master/csl-citation.json"}</w:instrText>
      </w:r>
      <w:r w:rsidR="006A5DE9" w:rsidRPr="0037123F">
        <w:fldChar w:fldCharType="separate"/>
      </w:r>
      <w:r w:rsidR="004F77DA" w:rsidRPr="004F77DA">
        <w:rPr>
          <w:noProof/>
        </w:rPr>
        <w:t>[26]</w:t>
      </w:r>
      <w:r w:rsidR="006A5DE9" w:rsidRPr="0037123F">
        <w:fldChar w:fldCharType="end"/>
      </w:r>
      <w:r w:rsidRPr="0037123F">
        <w:t xml:space="preserve">. </w:t>
      </w:r>
      <w:r w:rsidR="000A79DE" w:rsidRPr="0037123F">
        <w:t>The</w:t>
      </w:r>
      <w:r w:rsidRPr="0037123F">
        <w:t xml:space="preserve"> electricity imported would in periods be from renewable energy sources or nuclear power, and thus the CO</w:t>
      </w:r>
      <w:r w:rsidRPr="0037123F">
        <w:rPr>
          <w:vertAlign w:val="subscript"/>
        </w:rPr>
        <w:t>2</w:t>
      </w:r>
      <w:r w:rsidRPr="0037123F">
        <w:t xml:space="preserve"> emission factor would be lower in these periods, but this is likely to be balanced by periods with a higher CO</w:t>
      </w:r>
      <w:r w:rsidRPr="0037123F">
        <w:rPr>
          <w:vertAlign w:val="subscript"/>
        </w:rPr>
        <w:t>2</w:t>
      </w:r>
      <w:r w:rsidRPr="0037123F">
        <w:t xml:space="preserve"> emission factor due to electricity pro</w:t>
      </w:r>
      <w:r w:rsidR="00A32911" w:rsidRPr="0037123F">
        <w:t>duction from coal power plants.</w:t>
      </w:r>
    </w:p>
    <w:p w14:paraId="5EB70C78" w14:textId="2309E795" w:rsidR="00FC6226" w:rsidRPr="0037123F" w:rsidRDefault="008711A0" w:rsidP="00DF6E37">
      <w:pPr>
        <w:pStyle w:val="Heading3"/>
      </w:pPr>
      <w:bookmarkStart w:id="104" w:name="_Toc86149983"/>
      <w:r w:rsidRPr="0037123F">
        <w:lastRenderedPageBreak/>
        <w:t>Transport vehicles</w:t>
      </w:r>
      <w:bookmarkEnd w:id="104"/>
    </w:p>
    <w:p w14:paraId="2A59C1E0" w14:textId="6E9E4CBF" w:rsidR="0038592B" w:rsidRPr="0037123F" w:rsidRDefault="00A44E11" w:rsidP="00E8522B">
      <w:pPr>
        <w:spacing w:line="240" w:lineRule="auto"/>
      </w:pPr>
      <w:r w:rsidRPr="0037123F">
        <w:t xml:space="preserve">Transport includes passenger transport demands supplied by either cars or busses, and freight transport supplied by </w:t>
      </w:r>
      <w:r w:rsidR="006E489C" w:rsidRPr="0037123F">
        <w:t>lorries</w:t>
      </w:r>
      <w:r w:rsidRPr="0037123F">
        <w:t xml:space="preserve">. An overview of the vehicles included in the analysis can be seen in </w:t>
      </w:r>
      <w:r w:rsidRPr="0037123F">
        <w:fldChar w:fldCharType="begin"/>
      </w:r>
      <w:r w:rsidRPr="0037123F">
        <w:instrText xml:space="preserve"> REF _Ref78540838 \h </w:instrText>
      </w:r>
      <w:r w:rsidR="00A04E78">
        <w:instrText xml:space="preserve"> \* MERGEFORMAT </w:instrText>
      </w:r>
      <w:r w:rsidRPr="0037123F">
        <w:fldChar w:fldCharType="separate"/>
      </w:r>
      <w:r w:rsidR="00EA7F62" w:rsidRPr="0037123F">
        <w:t xml:space="preserve">Table </w:t>
      </w:r>
      <w:r w:rsidR="00EA7F62" w:rsidRPr="0037123F">
        <w:rPr>
          <w:noProof/>
        </w:rPr>
        <w:t>10</w:t>
      </w:r>
      <w:r w:rsidRPr="0037123F">
        <w:fldChar w:fldCharType="end"/>
      </w:r>
      <w:r w:rsidRPr="0037123F">
        <w:t xml:space="preserve"> and </w:t>
      </w:r>
      <w:r w:rsidRPr="0037123F">
        <w:fldChar w:fldCharType="begin"/>
      </w:r>
      <w:r w:rsidRPr="0037123F">
        <w:instrText xml:space="preserve"> REF _Ref78540874 \h </w:instrText>
      </w:r>
      <w:r w:rsidR="00A04E78">
        <w:instrText xml:space="preserve"> \* MERGEFORMAT </w:instrText>
      </w:r>
      <w:r w:rsidRPr="0037123F">
        <w:fldChar w:fldCharType="separate"/>
      </w:r>
      <w:r w:rsidR="00EA7F62" w:rsidRPr="0037123F">
        <w:t xml:space="preserve">Table </w:t>
      </w:r>
      <w:r w:rsidR="00EA7F62" w:rsidRPr="0037123F">
        <w:rPr>
          <w:noProof/>
        </w:rPr>
        <w:t>11</w:t>
      </w:r>
      <w:r w:rsidRPr="0037123F">
        <w:fldChar w:fldCharType="end"/>
      </w:r>
      <w:r w:rsidRPr="0037123F">
        <w:t>. Engine efficiencies and load factors are used to convert the transport demands in km/person to energy demands.</w:t>
      </w:r>
      <w:r w:rsidR="00C00848" w:rsidRPr="0037123F">
        <w:t xml:space="preserve"> The values included in </w:t>
      </w:r>
      <w:r w:rsidR="00C00848" w:rsidRPr="0037123F">
        <w:fldChar w:fldCharType="begin"/>
      </w:r>
      <w:r w:rsidR="00C00848" w:rsidRPr="0037123F">
        <w:instrText xml:space="preserve"> REF _Ref78540838 \h </w:instrText>
      </w:r>
      <w:r w:rsidR="00A04E78">
        <w:instrText xml:space="preserve"> \* MERGEFORMAT </w:instrText>
      </w:r>
      <w:r w:rsidR="00C00848" w:rsidRPr="0037123F">
        <w:fldChar w:fldCharType="separate"/>
      </w:r>
      <w:r w:rsidR="00EA7F62" w:rsidRPr="0037123F">
        <w:t xml:space="preserve">Table </w:t>
      </w:r>
      <w:r w:rsidR="00EA7F62" w:rsidRPr="0037123F">
        <w:rPr>
          <w:noProof/>
        </w:rPr>
        <w:t>10</w:t>
      </w:r>
      <w:r w:rsidR="00C00848" w:rsidRPr="0037123F">
        <w:fldChar w:fldCharType="end"/>
      </w:r>
      <w:r w:rsidR="00C00848" w:rsidRPr="0037123F">
        <w:t xml:space="preserve"> and </w:t>
      </w:r>
      <w:r w:rsidR="00C00848" w:rsidRPr="0037123F">
        <w:fldChar w:fldCharType="begin"/>
      </w:r>
      <w:r w:rsidR="00C00848" w:rsidRPr="0037123F">
        <w:instrText xml:space="preserve"> REF _Ref78540874 \h </w:instrText>
      </w:r>
      <w:r w:rsidR="00A04E78">
        <w:instrText xml:space="preserve"> \* MERGEFORMAT </w:instrText>
      </w:r>
      <w:r w:rsidR="00C00848" w:rsidRPr="0037123F">
        <w:fldChar w:fldCharType="separate"/>
      </w:r>
      <w:r w:rsidR="00EA7F62" w:rsidRPr="0037123F">
        <w:t xml:space="preserve">Table </w:t>
      </w:r>
      <w:r w:rsidR="00EA7F62" w:rsidRPr="0037123F">
        <w:rPr>
          <w:noProof/>
        </w:rPr>
        <w:t>11</w:t>
      </w:r>
      <w:r w:rsidR="00C00848" w:rsidRPr="0037123F">
        <w:fldChar w:fldCharType="end"/>
      </w:r>
      <w:r w:rsidR="00C00848" w:rsidRPr="0037123F">
        <w:t xml:space="preserve"> are </w:t>
      </w:r>
      <w:r w:rsidR="002446DB" w:rsidRPr="0037123F">
        <w:t>standard</w:t>
      </w:r>
      <w:r w:rsidR="00C00848" w:rsidRPr="0037123F">
        <w:t xml:space="preserve"> values included with the transport assessment tool, however, all these values can be updated by the user necessary.</w:t>
      </w:r>
      <w:r w:rsidR="009347D4" w:rsidRPr="0037123F">
        <w:t xml:space="preserve"> Most of these vehicle types are only relevant in future scenarios, as it is assumed that all vehicles in the reference scenario are conventional.</w:t>
      </w:r>
    </w:p>
    <w:p w14:paraId="1D3D5CD0" w14:textId="40E0897D" w:rsidR="00F037A8" w:rsidRPr="0037123F" w:rsidRDefault="00F037A8" w:rsidP="00DF6E37">
      <w:pPr>
        <w:pStyle w:val="Caption"/>
        <w:keepNext/>
        <w:jc w:val="center"/>
      </w:pPr>
      <w:bookmarkStart w:id="105" w:name="_Ref78540838"/>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0</w:t>
      </w:r>
      <w:r w:rsidRPr="0037123F">
        <w:fldChar w:fldCharType="end"/>
      </w:r>
      <w:bookmarkEnd w:id="105"/>
      <w:r w:rsidRPr="0037123F">
        <w:t>: Passenger transport technical and economic assumptions</w:t>
      </w:r>
      <w:r w:rsidR="00C00848" w:rsidRPr="0037123F">
        <w:t xml:space="preserve"> used in the analyses of Oud-Heverlee</w:t>
      </w:r>
      <w:r w:rsidR="006A5DE9" w:rsidRPr="0037123F">
        <w:t xml:space="preserve"> </w:t>
      </w:r>
      <w:r w:rsidR="006A5DE9" w:rsidRPr="0037123F">
        <w:fldChar w:fldCharType="begin" w:fldLock="1"/>
      </w:r>
      <w:r w:rsidR="004F77DA">
        <w:instrText>ADDIN CSL_CITATION {"citationItems":[{"id":"ITEM-1","itemData":{"DOI":"10.5281/ZENODO.4670789","author":[{"dropping-particle":"","family":"Abid","given":"Hamza","non-dropping-particle":"","parse-names":false,"suffix":""},{"dropping-particle":"","family":"Strunge Kany","given":"Mikkel","non-dropping-particle":"","parse-names":false,"suffix":""},{"dropping-particle":"","family":"Mathiesen","given":"Brian Vad","non-dropping-particle":"","parse-names":false,"suffix":""},{"dropping-particle":"","family":"Nielsen","given":"Steffen","non-dropping-particle":"","parse-names":false,"suffix":""},{"dropping-particle":"","family":"Elle","given":"Morten","non-dropping-particle":"","parse-names":false,"suffix":""},{"dropping-particle":"","family":"Næss","given":"Petter","non-dropping-particle":"","parse-names":false,"suffix":""}],"id":"ITEM-1","issued":{"date-parts":[["2021","1","21"]]},"title":"sEEnergies D2.3 - Report on energy efficiency potentials in the transport sector and conclusions from the developed scenarios","type":"report"},"uris":["http://www.mendeley.com/documents/?uuid=c3b5b7d8-ceff-3740-94f3-e7d437444eff"]}],"mendeley":{"formattedCitation":"[22]","plainTextFormattedCitation":"[22]","previouslyFormattedCitation":"[21]"},"properties":{"noteIndex":0},"schema":"https://github.com/citation-style-language/schema/raw/master/csl-citation.json"}</w:instrText>
      </w:r>
      <w:r w:rsidR="006A5DE9" w:rsidRPr="0037123F">
        <w:fldChar w:fldCharType="separate"/>
      </w:r>
      <w:r w:rsidR="004F77DA" w:rsidRPr="004F77DA">
        <w:rPr>
          <w:i w:val="0"/>
          <w:noProof/>
        </w:rPr>
        <w:t>[22]</w:t>
      </w:r>
      <w:r w:rsidR="006A5DE9" w:rsidRPr="0037123F">
        <w:fldChar w:fldCharType="end"/>
      </w:r>
      <w:r w:rsidRPr="0037123F">
        <w:t>.</w:t>
      </w:r>
    </w:p>
    <w:tbl>
      <w:tblPr>
        <w:tblStyle w:val="TableGrid"/>
        <w:tblW w:w="5000" w:type="pct"/>
        <w:jc w:val="center"/>
        <w:tblCellMar>
          <w:left w:w="57" w:type="dxa"/>
          <w:right w:w="57" w:type="dxa"/>
        </w:tblCellMar>
        <w:tblLook w:val="04A0" w:firstRow="1" w:lastRow="0" w:firstColumn="1" w:lastColumn="0" w:noHBand="0" w:noVBand="1"/>
      </w:tblPr>
      <w:tblGrid>
        <w:gridCol w:w="2995"/>
        <w:gridCol w:w="2167"/>
        <w:gridCol w:w="1733"/>
        <w:gridCol w:w="1197"/>
        <w:gridCol w:w="2102"/>
      </w:tblGrid>
      <w:tr w:rsidR="00F037A8" w:rsidRPr="0037123F" w14:paraId="7730B42D" w14:textId="77777777" w:rsidTr="003862C0">
        <w:trPr>
          <w:trHeight w:val="315"/>
          <w:jc w:val="center"/>
        </w:trPr>
        <w:tc>
          <w:tcPr>
            <w:tcW w:w="1469" w:type="pct"/>
            <w:shd w:val="clear" w:color="auto" w:fill="D0CECE" w:themeFill="background2" w:themeFillShade="E6"/>
            <w:noWrap/>
            <w:hideMark/>
          </w:tcPr>
          <w:p w14:paraId="7D64F8DE"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Passenger transport</w:t>
            </w:r>
          </w:p>
        </w:tc>
        <w:tc>
          <w:tcPr>
            <w:tcW w:w="1063" w:type="pct"/>
            <w:shd w:val="clear" w:color="auto" w:fill="D0CECE" w:themeFill="background2" w:themeFillShade="E6"/>
            <w:noWrap/>
            <w:hideMark/>
          </w:tcPr>
          <w:p w14:paraId="6AD0439E"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Engine efficiency</w:t>
            </w:r>
          </w:p>
        </w:tc>
        <w:tc>
          <w:tcPr>
            <w:tcW w:w="850" w:type="pct"/>
            <w:shd w:val="clear" w:color="auto" w:fill="D0CECE" w:themeFill="background2" w:themeFillShade="E6"/>
            <w:noWrap/>
            <w:hideMark/>
          </w:tcPr>
          <w:p w14:paraId="052BD92E"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Cost</w:t>
            </w:r>
          </w:p>
        </w:tc>
        <w:tc>
          <w:tcPr>
            <w:tcW w:w="587" w:type="pct"/>
            <w:shd w:val="clear" w:color="auto" w:fill="D0CECE" w:themeFill="background2" w:themeFillShade="E6"/>
            <w:noWrap/>
            <w:hideMark/>
          </w:tcPr>
          <w:p w14:paraId="7E376338"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Lifetime</w:t>
            </w:r>
          </w:p>
        </w:tc>
        <w:tc>
          <w:tcPr>
            <w:tcW w:w="1031" w:type="pct"/>
            <w:shd w:val="clear" w:color="auto" w:fill="D0CECE" w:themeFill="background2" w:themeFillShade="E6"/>
            <w:noWrap/>
            <w:hideMark/>
          </w:tcPr>
          <w:p w14:paraId="2DE64D50"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Fixed O&amp;M</w:t>
            </w:r>
          </w:p>
        </w:tc>
      </w:tr>
      <w:tr w:rsidR="00F037A8" w:rsidRPr="0037123F" w14:paraId="53E47891" w14:textId="77777777" w:rsidTr="003862C0">
        <w:trPr>
          <w:trHeight w:val="315"/>
          <w:jc w:val="center"/>
        </w:trPr>
        <w:tc>
          <w:tcPr>
            <w:tcW w:w="1469" w:type="pct"/>
            <w:shd w:val="clear" w:color="auto" w:fill="E7E6E6" w:themeFill="background2"/>
            <w:noWrap/>
            <w:hideMark/>
          </w:tcPr>
          <w:p w14:paraId="227D1271" w14:textId="77777777" w:rsidR="00F037A8" w:rsidRPr="0037123F" w:rsidRDefault="00F037A8" w:rsidP="00DF6E37">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Cars</w:t>
            </w:r>
          </w:p>
        </w:tc>
        <w:tc>
          <w:tcPr>
            <w:tcW w:w="1063" w:type="pct"/>
            <w:shd w:val="clear" w:color="auto" w:fill="E7E6E6" w:themeFill="background2"/>
            <w:noWrap/>
            <w:hideMark/>
          </w:tcPr>
          <w:p w14:paraId="16BCB4C3"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MJ/km</w:t>
            </w:r>
          </w:p>
        </w:tc>
        <w:tc>
          <w:tcPr>
            <w:tcW w:w="850" w:type="pct"/>
            <w:shd w:val="clear" w:color="auto" w:fill="E7E6E6" w:themeFill="background2"/>
            <w:noWrap/>
            <w:hideMark/>
          </w:tcPr>
          <w:p w14:paraId="2B884CA8" w14:textId="0021A736"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EUR/vehicle</w:t>
            </w:r>
            <w:r w:rsidRPr="0037123F">
              <w:rPr>
                <w:rFonts w:ascii="Calibri" w:eastAsia="Times New Roman" w:hAnsi="Calibri" w:cs="Calibri"/>
                <w:b/>
                <w:bCs/>
                <w:color w:val="000000"/>
                <w:vertAlign w:val="superscript"/>
                <w:lang w:eastAsia="en-GB"/>
              </w:rPr>
              <w:t>*</w:t>
            </w:r>
          </w:p>
        </w:tc>
        <w:tc>
          <w:tcPr>
            <w:tcW w:w="587" w:type="pct"/>
            <w:shd w:val="clear" w:color="auto" w:fill="E7E6E6" w:themeFill="background2"/>
            <w:noWrap/>
            <w:hideMark/>
          </w:tcPr>
          <w:p w14:paraId="26F196CF"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Years</w:t>
            </w:r>
          </w:p>
        </w:tc>
        <w:tc>
          <w:tcPr>
            <w:tcW w:w="1031" w:type="pct"/>
            <w:shd w:val="clear" w:color="auto" w:fill="E7E6E6" w:themeFill="background2"/>
            <w:noWrap/>
            <w:hideMark/>
          </w:tcPr>
          <w:p w14:paraId="1D334B82"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 xml:space="preserve">% </w:t>
            </w:r>
            <w:proofErr w:type="gramStart"/>
            <w:r w:rsidRPr="0037123F">
              <w:rPr>
                <w:rFonts w:ascii="Calibri" w:eastAsia="Times New Roman" w:hAnsi="Calibri" w:cs="Calibri"/>
                <w:b/>
                <w:bCs/>
                <w:color w:val="000000"/>
                <w:lang w:eastAsia="en-GB"/>
              </w:rPr>
              <w:t>of</w:t>
            </w:r>
            <w:proofErr w:type="gramEnd"/>
            <w:r w:rsidRPr="0037123F">
              <w:rPr>
                <w:rFonts w:ascii="Calibri" w:eastAsia="Times New Roman" w:hAnsi="Calibri" w:cs="Calibri"/>
                <w:b/>
                <w:bCs/>
                <w:color w:val="000000"/>
                <w:lang w:eastAsia="en-GB"/>
              </w:rPr>
              <w:t xml:space="preserve"> investment</w:t>
            </w:r>
          </w:p>
        </w:tc>
      </w:tr>
      <w:tr w:rsidR="00F037A8" w:rsidRPr="0037123F" w14:paraId="1D2F16F6" w14:textId="77777777" w:rsidTr="003862C0">
        <w:trPr>
          <w:trHeight w:val="300"/>
          <w:jc w:val="center"/>
        </w:trPr>
        <w:tc>
          <w:tcPr>
            <w:tcW w:w="1469" w:type="pct"/>
            <w:noWrap/>
            <w:hideMark/>
          </w:tcPr>
          <w:p w14:paraId="7EF2314F"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lectric vehicle</w:t>
            </w:r>
          </w:p>
        </w:tc>
        <w:tc>
          <w:tcPr>
            <w:tcW w:w="1063" w:type="pct"/>
            <w:noWrap/>
            <w:hideMark/>
          </w:tcPr>
          <w:p w14:paraId="379506E6"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53</w:t>
            </w:r>
          </w:p>
        </w:tc>
        <w:tc>
          <w:tcPr>
            <w:tcW w:w="850" w:type="pct"/>
            <w:noWrap/>
            <w:hideMark/>
          </w:tcPr>
          <w:p w14:paraId="222175A1"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7,007</w:t>
            </w:r>
          </w:p>
        </w:tc>
        <w:tc>
          <w:tcPr>
            <w:tcW w:w="587" w:type="pct"/>
            <w:noWrap/>
            <w:hideMark/>
          </w:tcPr>
          <w:p w14:paraId="78AA59C2"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3A425120"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23%</w:t>
            </w:r>
          </w:p>
        </w:tc>
      </w:tr>
      <w:tr w:rsidR="00F037A8" w:rsidRPr="0037123F" w14:paraId="6BF1ED4E" w14:textId="77777777" w:rsidTr="003862C0">
        <w:trPr>
          <w:trHeight w:val="300"/>
          <w:jc w:val="center"/>
        </w:trPr>
        <w:tc>
          <w:tcPr>
            <w:tcW w:w="1469" w:type="pct"/>
            <w:noWrap/>
            <w:hideMark/>
          </w:tcPr>
          <w:p w14:paraId="3290A925"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Plugin - hybrid diesel ICE</w:t>
            </w:r>
          </w:p>
        </w:tc>
        <w:tc>
          <w:tcPr>
            <w:tcW w:w="1063" w:type="pct"/>
            <w:noWrap/>
            <w:hideMark/>
          </w:tcPr>
          <w:p w14:paraId="2442BCFE"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85</w:t>
            </w:r>
          </w:p>
        </w:tc>
        <w:tc>
          <w:tcPr>
            <w:tcW w:w="850" w:type="pct"/>
            <w:noWrap/>
            <w:hideMark/>
          </w:tcPr>
          <w:p w14:paraId="091C8F23"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5,970</w:t>
            </w:r>
          </w:p>
        </w:tc>
        <w:tc>
          <w:tcPr>
            <w:tcW w:w="587" w:type="pct"/>
            <w:noWrap/>
            <w:hideMark/>
          </w:tcPr>
          <w:p w14:paraId="27ABF18E"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0A5EA523"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7%</w:t>
            </w:r>
          </w:p>
        </w:tc>
      </w:tr>
      <w:tr w:rsidR="00F037A8" w:rsidRPr="0037123F" w14:paraId="35394699" w14:textId="77777777" w:rsidTr="003862C0">
        <w:trPr>
          <w:trHeight w:val="315"/>
          <w:jc w:val="center"/>
        </w:trPr>
        <w:tc>
          <w:tcPr>
            <w:tcW w:w="1469" w:type="pct"/>
            <w:noWrap/>
            <w:hideMark/>
          </w:tcPr>
          <w:p w14:paraId="3B29AF04"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nventional</w:t>
            </w:r>
          </w:p>
        </w:tc>
        <w:tc>
          <w:tcPr>
            <w:tcW w:w="1063" w:type="pct"/>
            <w:noWrap/>
            <w:hideMark/>
          </w:tcPr>
          <w:p w14:paraId="16EF7D69"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74</w:t>
            </w:r>
          </w:p>
        </w:tc>
        <w:tc>
          <w:tcPr>
            <w:tcW w:w="850" w:type="pct"/>
            <w:noWrap/>
            <w:hideMark/>
          </w:tcPr>
          <w:p w14:paraId="42113440"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1,687</w:t>
            </w:r>
          </w:p>
        </w:tc>
        <w:tc>
          <w:tcPr>
            <w:tcW w:w="587" w:type="pct"/>
            <w:noWrap/>
            <w:hideMark/>
          </w:tcPr>
          <w:p w14:paraId="290E6307"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27F9CCF9"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77%</w:t>
            </w:r>
          </w:p>
        </w:tc>
      </w:tr>
      <w:tr w:rsidR="00F037A8" w:rsidRPr="0037123F" w14:paraId="619D99B6" w14:textId="77777777" w:rsidTr="003862C0">
        <w:trPr>
          <w:trHeight w:val="315"/>
          <w:jc w:val="center"/>
        </w:trPr>
        <w:tc>
          <w:tcPr>
            <w:tcW w:w="1469" w:type="pct"/>
            <w:shd w:val="clear" w:color="auto" w:fill="E7E6E6" w:themeFill="background2"/>
            <w:noWrap/>
            <w:hideMark/>
          </w:tcPr>
          <w:p w14:paraId="715622C3" w14:textId="77777777" w:rsidR="00F037A8" w:rsidRPr="0037123F" w:rsidRDefault="00F037A8" w:rsidP="00DF6E37">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Bus</w:t>
            </w:r>
          </w:p>
        </w:tc>
        <w:tc>
          <w:tcPr>
            <w:tcW w:w="1063" w:type="pct"/>
            <w:shd w:val="clear" w:color="auto" w:fill="E7E6E6" w:themeFill="background2"/>
            <w:noWrap/>
            <w:hideMark/>
          </w:tcPr>
          <w:p w14:paraId="49658417" w14:textId="52734C1D"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MJ/km</w:t>
            </w:r>
          </w:p>
        </w:tc>
        <w:tc>
          <w:tcPr>
            <w:tcW w:w="850" w:type="pct"/>
            <w:shd w:val="clear" w:color="auto" w:fill="E7E6E6" w:themeFill="background2"/>
            <w:noWrap/>
            <w:hideMark/>
          </w:tcPr>
          <w:p w14:paraId="6CA3F67C" w14:textId="5C66C5DA"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EUR/vehicle</w:t>
            </w:r>
            <w:r w:rsidRPr="0037123F">
              <w:rPr>
                <w:rFonts w:ascii="Calibri" w:eastAsia="Times New Roman" w:hAnsi="Calibri" w:cs="Calibri"/>
                <w:b/>
                <w:bCs/>
                <w:color w:val="000000"/>
                <w:vertAlign w:val="superscript"/>
                <w:lang w:eastAsia="en-GB"/>
              </w:rPr>
              <w:t>*</w:t>
            </w:r>
          </w:p>
        </w:tc>
        <w:tc>
          <w:tcPr>
            <w:tcW w:w="587" w:type="pct"/>
            <w:shd w:val="clear" w:color="auto" w:fill="E7E6E6" w:themeFill="background2"/>
            <w:noWrap/>
            <w:hideMark/>
          </w:tcPr>
          <w:p w14:paraId="6933F0B3"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Years</w:t>
            </w:r>
          </w:p>
        </w:tc>
        <w:tc>
          <w:tcPr>
            <w:tcW w:w="1031" w:type="pct"/>
            <w:shd w:val="clear" w:color="auto" w:fill="E7E6E6" w:themeFill="background2"/>
            <w:noWrap/>
            <w:hideMark/>
          </w:tcPr>
          <w:p w14:paraId="08A5F466" w14:textId="77777777" w:rsidR="00F037A8" w:rsidRPr="0037123F" w:rsidRDefault="00F037A8">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 xml:space="preserve">% </w:t>
            </w:r>
            <w:proofErr w:type="gramStart"/>
            <w:r w:rsidRPr="0037123F">
              <w:rPr>
                <w:rFonts w:ascii="Calibri" w:eastAsia="Times New Roman" w:hAnsi="Calibri" w:cs="Calibri"/>
                <w:b/>
                <w:bCs/>
                <w:color w:val="000000"/>
                <w:lang w:eastAsia="en-GB"/>
              </w:rPr>
              <w:t>of</w:t>
            </w:r>
            <w:proofErr w:type="gramEnd"/>
            <w:r w:rsidRPr="0037123F">
              <w:rPr>
                <w:rFonts w:ascii="Calibri" w:eastAsia="Times New Roman" w:hAnsi="Calibri" w:cs="Calibri"/>
                <w:b/>
                <w:bCs/>
                <w:color w:val="000000"/>
                <w:lang w:eastAsia="en-GB"/>
              </w:rPr>
              <w:t xml:space="preserve"> investment</w:t>
            </w:r>
          </w:p>
        </w:tc>
      </w:tr>
      <w:tr w:rsidR="00F037A8" w:rsidRPr="0037123F" w14:paraId="3D929868" w14:textId="77777777" w:rsidTr="003862C0">
        <w:trPr>
          <w:trHeight w:val="315"/>
          <w:jc w:val="center"/>
        </w:trPr>
        <w:tc>
          <w:tcPr>
            <w:tcW w:w="1469" w:type="pct"/>
            <w:noWrap/>
            <w:hideMark/>
          </w:tcPr>
          <w:p w14:paraId="761EBED8"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ICE hybrid diesel</w:t>
            </w:r>
          </w:p>
        </w:tc>
        <w:tc>
          <w:tcPr>
            <w:tcW w:w="1063" w:type="pct"/>
            <w:noWrap/>
            <w:hideMark/>
          </w:tcPr>
          <w:p w14:paraId="777446E4"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0.23</w:t>
            </w:r>
          </w:p>
        </w:tc>
        <w:tc>
          <w:tcPr>
            <w:tcW w:w="850" w:type="pct"/>
            <w:noWrap/>
            <w:hideMark/>
          </w:tcPr>
          <w:p w14:paraId="538687F3"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90,213</w:t>
            </w:r>
          </w:p>
        </w:tc>
        <w:tc>
          <w:tcPr>
            <w:tcW w:w="587" w:type="pct"/>
            <w:noWrap/>
            <w:hideMark/>
          </w:tcPr>
          <w:p w14:paraId="6B1A672B"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6EF4BA0E"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21%</w:t>
            </w:r>
          </w:p>
        </w:tc>
      </w:tr>
      <w:tr w:rsidR="00F037A8" w:rsidRPr="0037123F" w14:paraId="6E2065AC" w14:textId="77777777" w:rsidTr="003862C0">
        <w:trPr>
          <w:trHeight w:val="315"/>
          <w:jc w:val="center"/>
        </w:trPr>
        <w:tc>
          <w:tcPr>
            <w:tcW w:w="1469" w:type="pct"/>
            <w:noWrap/>
            <w:hideMark/>
          </w:tcPr>
          <w:p w14:paraId="3BEDA838"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atural gas</w:t>
            </w:r>
          </w:p>
        </w:tc>
        <w:tc>
          <w:tcPr>
            <w:tcW w:w="1063" w:type="pct"/>
            <w:noWrap/>
            <w:hideMark/>
          </w:tcPr>
          <w:p w14:paraId="63353B53"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7.90</w:t>
            </w:r>
          </w:p>
        </w:tc>
        <w:tc>
          <w:tcPr>
            <w:tcW w:w="850" w:type="pct"/>
            <w:noWrap/>
            <w:hideMark/>
          </w:tcPr>
          <w:p w14:paraId="6FBCFE74"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84,244</w:t>
            </w:r>
          </w:p>
        </w:tc>
        <w:tc>
          <w:tcPr>
            <w:tcW w:w="587" w:type="pct"/>
            <w:noWrap/>
            <w:hideMark/>
          </w:tcPr>
          <w:p w14:paraId="407A9802"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3A2665E9"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22%</w:t>
            </w:r>
          </w:p>
        </w:tc>
      </w:tr>
      <w:tr w:rsidR="00F037A8" w:rsidRPr="0037123F" w14:paraId="7F6E79F7" w14:textId="77777777" w:rsidTr="003862C0">
        <w:trPr>
          <w:trHeight w:val="315"/>
          <w:jc w:val="center"/>
        </w:trPr>
        <w:tc>
          <w:tcPr>
            <w:tcW w:w="1469" w:type="pct"/>
            <w:noWrap/>
            <w:hideMark/>
          </w:tcPr>
          <w:p w14:paraId="6BE96301" w14:textId="77777777"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nventional</w:t>
            </w:r>
          </w:p>
        </w:tc>
        <w:tc>
          <w:tcPr>
            <w:tcW w:w="1063" w:type="pct"/>
            <w:noWrap/>
            <w:hideMark/>
          </w:tcPr>
          <w:p w14:paraId="1D50E3EA"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0.05</w:t>
            </w:r>
          </w:p>
        </w:tc>
        <w:tc>
          <w:tcPr>
            <w:tcW w:w="850" w:type="pct"/>
            <w:noWrap/>
            <w:hideMark/>
          </w:tcPr>
          <w:p w14:paraId="2BF8723A"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83,339</w:t>
            </w:r>
          </w:p>
        </w:tc>
        <w:tc>
          <w:tcPr>
            <w:tcW w:w="587" w:type="pct"/>
            <w:noWrap/>
            <w:hideMark/>
          </w:tcPr>
          <w:p w14:paraId="7542F847"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1031" w:type="pct"/>
            <w:noWrap/>
            <w:hideMark/>
          </w:tcPr>
          <w:p w14:paraId="253BBA80" w14:textId="77777777" w:rsidR="00F037A8"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22%</w:t>
            </w:r>
          </w:p>
        </w:tc>
      </w:tr>
      <w:tr w:rsidR="00F037A8" w:rsidRPr="0037123F" w14:paraId="690C8D71" w14:textId="77777777" w:rsidTr="003862C0">
        <w:trPr>
          <w:trHeight w:val="315"/>
          <w:jc w:val="center"/>
        </w:trPr>
        <w:tc>
          <w:tcPr>
            <w:tcW w:w="5000" w:type="pct"/>
            <w:gridSpan w:val="5"/>
            <w:noWrap/>
          </w:tcPr>
          <w:p w14:paraId="4BED48BE" w14:textId="2288A525" w:rsidR="00F037A8"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sz w:val="20"/>
                <w:vertAlign w:val="superscript"/>
                <w:lang w:eastAsia="en-GB"/>
              </w:rPr>
              <w:t>*</w:t>
            </w:r>
            <w:r w:rsidRPr="0037123F">
              <w:rPr>
                <w:rFonts w:ascii="Calibri" w:eastAsia="Times New Roman" w:hAnsi="Calibri" w:cs="Calibri"/>
                <w:color w:val="000000"/>
                <w:sz w:val="20"/>
                <w:lang w:eastAsia="en-GB"/>
              </w:rPr>
              <w:t>Incl. charging station costs</w:t>
            </w:r>
          </w:p>
        </w:tc>
      </w:tr>
    </w:tbl>
    <w:p w14:paraId="453A582A" w14:textId="107E722C" w:rsidR="008711A0" w:rsidRPr="0037123F" w:rsidRDefault="008711A0" w:rsidP="00E8522B">
      <w:pPr>
        <w:spacing w:line="240" w:lineRule="auto"/>
      </w:pPr>
    </w:p>
    <w:p w14:paraId="659B083D" w14:textId="07CFE0A7" w:rsidR="00F037A8" w:rsidRPr="0037123F" w:rsidRDefault="00F037A8" w:rsidP="00DF6E37">
      <w:pPr>
        <w:pStyle w:val="Caption"/>
        <w:keepNext/>
        <w:jc w:val="center"/>
      </w:pPr>
      <w:bookmarkStart w:id="106" w:name="_Ref78540874"/>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1</w:t>
      </w:r>
      <w:r w:rsidRPr="0037123F">
        <w:fldChar w:fldCharType="end"/>
      </w:r>
      <w:bookmarkEnd w:id="106"/>
      <w:r w:rsidRPr="0037123F">
        <w:t xml:space="preserve">: Freight transport technical and economic </w:t>
      </w:r>
      <w:r w:rsidR="00C00848" w:rsidRPr="0037123F">
        <w:t xml:space="preserve">assumptions used </w:t>
      </w:r>
      <w:r w:rsidR="002446DB" w:rsidRPr="0037123F">
        <w:t>in the analyses of Oud-Heverlee</w:t>
      </w:r>
      <w:r w:rsidR="006A5DE9" w:rsidRPr="0037123F">
        <w:t xml:space="preserve"> </w:t>
      </w:r>
      <w:r w:rsidR="006A5DE9" w:rsidRPr="0037123F">
        <w:fldChar w:fldCharType="begin" w:fldLock="1"/>
      </w:r>
      <w:r w:rsidR="004F77DA">
        <w:instrText>ADDIN CSL_CITATION {"citationItems":[{"id":"ITEM-1","itemData":{"DOI":"10.5281/ZENODO.4670789","author":[{"dropping-particle":"","family":"Abid","given":"Hamza","non-dropping-particle":"","parse-names":false,"suffix":""},{"dropping-particle":"","family":"Strunge Kany","given":"Mikkel","non-dropping-particle":"","parse-names":false,"suffix":""},{"dropping-particle":"","family":"Mathiesen","given":"Brian Vad","non-dropping-particle":"","parse-names":false,"suffix":""},{"dropping-particle":"","family":"Nielsen","given":"Steffen","non-dropping-particle":"","parse-names":false,"suffix":""},{"dropping-particle":"","family":"Elle","given":"Morten","non-dropping-particle":"","parse-names":false,"suffix":""},{"dropping-particle":"","family":"Næss","given":"Petter","non-dropping-particle":"","parse-names":false,"suffix":""}],"id":"ITEM-1","issued":{"date-parts":[["2021","1","21"]]},"title":"sEEnergies D2.3 - Report on energy efficiency potentials in the transport sector and conclusions from the developed scenarios","type":"report"},"uris":["http://www.mendeley.com/documents/?uuid=c3b5b7d8-ceff-3740-94f3-e7d437444eff"]}],"mendeley":{"formattedCitation":"[22]","plainTextFormattedCitation":"[22]","previouslyFormattedCitation":"[21]"},"properties":{"noteIndex":0},"schema":"https://github.com/citation-style-language/schema/raw/master/csl-citation.json"}</w:instrText>
      </w:r>
      <w:r w:rsidR="006A5DE9" w:rsidRPr="0037123F">
        <w:fldChar w:fldCharType="separate"/>
      </w:r>
      <w:r w:rsidR="004F77DA" w:rsidRPr="004F77DA">
        <w:rPr>
          <w:i w:val="0"/>
          <w:noProof/>
        </w:rPr>
        <w:t>[22]</w:t>
      </w:r>
      <w:r w:rsidR="006A5DE9" w:rsidRPr="0037123F">
        <w:fldChar w:fldCharType="end"/>
      </w:r>
      <w:r w:rsidRPr="0037123F">
        <w:t>.</w:t>
      </w:r>
    </w:p>
    <w:tbl>
      <w:tblPr>
        <w:tblStyle w:val="TableGrid"/>
        <w:tblW w:w="5000" w:type="pct"/>
        <w:jc w:val="center"/>
        <w:tblLook w:val="04A0" w:firstRow="1" w:lastRow="0" w:firstColumn="1" w:lastColumn="0" w:noHBand="0" w:noVBand="1"/>
      </w:tblPr>
      <w:tblGrid>
        <w:gridCol w:w="2033"/>
        <w:gridCol w:w="1468"/>
        <w:gridCol w:w="2016"/>
        <w:gridCol w:w="1558"/>
        <w:gridCol w:w="1162"/>
        <w:gridCol w:w="1957"/>
      </w:tblGrid>
      <w:tr w:rsidR="00A32911" w:rsidRPr="0037123F" w14:paraId="18A7E12F" w14:textId="77777777" w:rsidTr="00E8522B">
        <w:trPr>
          <w:trHeight w:val="315"/>
          <w:jc w:val="center"/>
        </w:trPr>
        <w:tc>
          <w:tcPr>
            <w:tcW w:w="997" w:type="pct"/>
            <w:shd w:val="clear" w:color="auto" w:fill="D0CECE" w:themeFill="background2" w:themeFillShade="E6"/>
            <w:noWrap/>
            <w:hideMark/>
          </w:tcPr>
          <w:p w14:paraId="2FB86F3D"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Freight transport</w:t>
            </w:r>
          </w:p>
        </w:tc>
        <w:tc>
          <w:tcPr>
            <w:tcW w:w="720" w:type="pct"/>
            <w:shd w:val="clear" w:color="auto" w:fill="D0CECE" w:themeFill="background2" w:themeFillShade="E6"/>
            <w:noWrap/>
            <w:hideMark/>
          </w:tcPr>
          <w:p w14:paraId="7CDAC559"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Load factor</w:t>
            </w:r>
          </w:p>
        </w:tc>
        <w:tc>
          <w:tcPr>
            <w:tcW w:w="989" w:type="pct"/>
            <w:shd w:val="clear" w:color="auto" w:fill="D0CECE" w:themeFill="background2" w:themeFillShade="E6"/>
            <w:noWrap/>
            <w:hideMark/>
          </w:tcPr>
          <w:p w14:paraId="5F596ACC"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Engine efficiency</w:t>
            </w:r>
          </w:p>
        </w:tc>
        <w:tc>
          <w:tcPr>
            <w:tcW w:w="764" w:type="pct"/>
            <w:shd w:val="clear" w:color="auto" w:fill="D0CECE" w:themeFill="background2" w:themeFillShade="E6"/>
            <w:noWrap/>
            <w:hideMark/>
          </w:tcPr>
          <w:p w14:paraId="62215704"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Cost</w:t>
            </w:r>
          </w:p>
        </w:tc>
        <w:tc>
          <w:tcPr>
            <w:tcW w:w="570" w:type="pct"/>
            <w:shd w:val="clear" w:color="auto" w:fill="D0CECE" w:themeFill="background2" w:themeFillShade="E6"/>
            <w:noWrap/>
            <w:hideMark/>
          </w:tcPr>
          <w:p w14:paraId="3414296B"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Lifetime</w:t>
            </w:r>
          </w:p>
        </w:tc>
        <w:tc>
          <w:tcPr>
            <w:tcW w:w="960" w:type="pct"/>
            <w:shd w:val="clear" w:color="auto" w:fill="D0CECE" w:themeFill="background2" w:themeFillShade="E6"/>
            <w:noWrap/>
            <w:hideMark/>
          </w:tcPr>
          <w:p w14:paraId="0485B61B"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Fixed O&amp;M</w:t>
            </w:r>
          </w:p>
        </w:tc>
      </w:tr>
      <w:tr w:rsidR="00A32911" w:rsidRPr="0037123F" w14:paraId="6F761432" w14:textId="77777777" w:rsidTr="00E8522B">
        <w:trPr>
          <w:trHeight w:val="315"/>
          <w:jc w:val="center"/>
        </w:trPr>
        <w:tc>
          <w:tcPr>
            <w:tcW w:w="997" w:type="pct"/>
            <w:shd w:val="clear" w:color="auto" w:fill="E7E6E6" w:themeFill="background2"/>
            <w:noWrap/>
            <w:hideMark/>
          </w:tcPr>
          <w:p w14:paraId="7B768477" w14:textId="77ABE682" w:rsidR="00A32911" w:rsidRPr="0037123F" w:rsidRDefault="006E489C" w:rsidP="00DF6E37">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Lorries</w:t>
            </w:r>
          </w:p>
        </w:tc>
        <w:tc>
          <w:tcPr>
            <w:tcW w:w="720" w:type="pct"/>
            <w:shd w:val="clear" w:color="auto" w:fill="E7E6E6" w:themeFill="background2"/>
            <w:noWrap/>
            <w:hideMark/>
          </w:tcPr>
          <w:p w14:paraId="49B6F55B"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t/vehicle</w:t>
            </w:r>
          </w:p>
        </w:tc>
        <w:tc>
          <w:tcPr>
            <w:tcW w:w="989" w:type="pct"/>
            <w:shd w:val="clear" w:color="auto" w:fill="E7E6E6" w:themeFill="background2"/>
            <w:noWrap/>
            <w:hideMark/>
          </w:tcPr>
          <w:p w14:paraId="1E734C9D"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MJ/km</w:t>
            </w:r>
          </w:p>
        </w:tc>
        <w:tc>
          <w:tcPr>
            <w:tcW w:w="764" w:type="pct"/>
            <w:shd w:val="clear" w:color="auto" w:fill="E7E6E6" w:themeFill="background2"/>
            <w:noWrap/>
            <w:hideMark/>
          </w:tcPr>
          <w:p w14:paraId="12F877BB"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EUR/vehicle</w:t>
            </w:r>
          </w:p>
        </w:tc>
        <w:tc>
          <w:tcPr>
            <w:tcW w:w="570" w:type="pct"/>
            <w:shd w:val="clear" w:color="auto" w:fill="E7E6E6" w:themeFill="background2"/>
            <w:noWrap/>
            <w:hideMark/>
          </w:tcPr>
          <w:p w14:paraId="61160232"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Years</w:t>
            </w:r>
          </w:p>
        </w:tc>
        <w:tc>
          <w:tcPr>
            <w:tcW w:w="960" w:type="pct"/>
            <w:shd w:val="clear" w:color="auto" w:fill="E7E6E6" w:themeFill="background2"/>
            <w:noWrap/>
            <w:hideMark/>
          </w:tcPr>
          <w:p w14:paraId="245F1A06" w14:textId="77777777" w:rsidR="00A32911" w:rsidRPr="0037123F" w:rsidRDefault="00A32911">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 xml:space="preserve">% </w:t>
            </w:r>
            <w:proofErr w:type="gramStart"/>
            <w:r w:rsidRPr="0037123F">
              <w:rPr>
                <w:rFonts w:ascii="Calibri" w:eastAsia="Times New Roman" w:hAnsi="Calibri" w:cs="Calibri"/>
                <w:b/>
                <w:bCs/>
                <w:color w:val="000000"/>
                <w:lang w:eastAsia="en-GB"/>
              </w:rPr>
              <w:t>of</w:t>
            </w:r>
            <w:proofErr w:type="gramEnd"/>
            <w:r w:rsidRPr="0037123F">
              <w:rPr>
                <w:rFonts w:ascii="Calibri" w:eastAsia="Times New Roman" w:hAnsi="Calibri" w:cs="Calibri"/>
                <w:b/>
                <w:bCs/>
                <w:color w:val="000000"/>
                <w:lang w:eastAsia="en-GB"/>
              </w:rPr>
              <w:t xml:space="preserve"> investment</w:t>
            </w:r>
          </w:p>
        </w:tc>
      </w:tr>
      <w:tr w:rsidR="00A32911" w:rsidRPr="0037123F" w14:paraId="632830CC" w14:textId="77777777" w:rsidTr="00E8522B">
        <w:trPr>
          <w:trHeight w:val="300"/>
          <w:jc w:val="center"/>
        </w:trPr>
        <w:tc>
          <w:tcPr>
            <w:tcW w:w="997" w:type="pct"/>
            <w:noWrap/>
            <w:hideMark/>
          </w:tcPr>
          <w:p w14:paraId="1FF1AEF6" w14:textId="77777777" w:rsidR="00A32911" w:rsidRPr="0037123F" w:rsidRDefault="00A32911"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ICE hybrid diesel</w:t>
            </w:r>
          </w:p>
        </w:tc>
        <w:tc>
          <w:tcPr>
            <w:tcW w:w="720" w:type="pct"/>
            <w:noWrap/>
            <w:hideMark/>
          </w:tcPr>
          <w:p w14:paraId="1B0452EC"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5</w:t>
            </w:r>
          </w:p>
        </w:tc>
        <w:tc>
          <w:tcPr>
            <w:tcW w:w="989" w:type="pct"/>
            <w:noWrap/>
            <w:hideMark/>
          </w:tcPr>
          <w:p w14:paraId="35583D43"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4.38</w:t>
            </w:r>
          </w:p>
        </w:tc>
        <w:tc>
          <w:tcPr>
            <w:tcW w:w="764" w:type="pct"/>
            <w:noWrap/>
            <w:hideMark/>
          </w:tcPr>
          <w:p w14:paraId="5FE42E08"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45,817</w:t>
            </w:r>
          </w:p>
        </w:tc>
        <w:tc>
          <w:tcPr>
            <w:tcW w:w="570" w:type="pct"/>
            <w:noWrap/>
            <w:hideMark/>
          </w:tcPr>
          <w:p w14:paraId="4FC6D3E7"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960" w:type="pct"/>
            <w:noWrap/>
            <w:hideMark/>
          </w:tcPr>
          <w:p w14:paraId="19BC2D72"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30%</w:t>
            </w:r>
          </w:p>
        </w:tc>
      </w:tr>
      <w:tr w:rsidR="00A32911" w:rsidRPr="0037123F" w14:paraId="2DD79E6C" w14:textId="77777777" w:rsidTr="00E8522B">
        <w:trPr>
          <w:trHeight w:val="300"/>
          <w:jc w:val="center"/>
        </w:trPr>
        <w:tc>
          <w:tcPr>
            <w:tcW w:w="997" w:type="pct"/>
            <w:noWrap/>
            <w:hideMark/>
          </w:tcPr>
          <w:p w14:paraId="17E4FFC4" w14:textId="77777777" w:rsidR="00A32911" w:rsidRPr="0037123F" w:rsidRDefault="00A32911"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atural gas</w:t>
            </w:r>
          </w:p>
        </w:tc>
        <w:tc>
          <w:tcPr>
            <w:tcW w:w="720" w:type="pct"/>
            <w:noWrap/>
            <w:hideMark/>
          </w:tcPr>
          <w:p w14:paraId="6F422044"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5</w:t>
            </w:r>
          </w:p>
        </w:tc>
        <w:tc>
          <w:tcPr>
            <w:tcW w:w="989" w:type="pct"/>
            <w:noWrap/>
            <w:hideMark/>
          </w:tcPr>
          <w:p w14:paraId="6EDCF652"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53</w:t>
            </w:r>
          </w:p>
        </w:tc>
        <w:tc>
          <w:tcPr>
            <w:tcW w:w="764" w:type="pct"/>
            <w:noWrap/>
            <w:hideMark/>
          </w:tcPr>
          <w:p w14:paraId="69A18079"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03,173</w:t>
            </w:r>
          </w:p>
        </w:tc>
        <w:tc>
          <w:tcPr>
            <w:tcW w:w="570" w:type="pct"/>
            <w:noWrap/>
            <w:hideMark/>
          </w:tcPr>
          <w:p w14:paraId="73CA83CF"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960" w:type="pct"/>
            <w:noWrap/>
            <w:hideMark/>
          </w:tcPr>
          <w:p w14:paraId="3B2FA4F2"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33%</w:t>
            </w:r>
          </w:p>
        </w:tc>
      </w:tr>
      <w:tr w:rsidR="00A32911" w:rsidRPr="0037123F" w14:paraId="70CC5CE3" w14:textId="77777777" w:rsidTr="00E8522B">
        <w:trPr>
          <w:trHeight w:val="315"/>
          <w:jc w:val="center"/>
        </w:trPr>
        <w:tc>
          <w:tcPr>
            <w:tcW w:w="997" w:type="pct"/>
            <w:noWrap/>
            <w:hideMark/>
          </w:tcPr>
          <w:p w14:paraId="43E56C27" w14:textId="77777777" w:rsidR="00A32911" w:rsidRPr="0037123F" w:rsidRDefault="00A32911"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nventional</w:t>
            </w:r>
          </w:p>
        </w:tc>
        <w:tc>
          <w:tcPr>
            <w:tcW w:w="720" w:type="pct"/>
            <w:noWrap/>
            <w:hideMark/>
          </w:tcPr>
          <w:p w14:paraId="58780710"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5</w:t>
            </w:r>
          </w:p>
        </w:tc>
        <w:tc>
          <w:tcPr>
            <w:tcW w:w="989" w:type="pct"/>
            <w:noWrap/>
            <w:hideMark/>
          </w:tcPr>
          <w:p w14:paraId="00AE6C1E"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1.97</w:t>
            </w:r>
          </w:p>
        </w:tc>
        <w:tc>
          <w:tcPr>
            <w:tcW w:w="764" w:type="pct"/>
            <w:noWrap/>
            <w:hideMark/>
          </w:tcPr>
          <w:p w14:paraId="61721F2A"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03,173</w:t>
            </w:r>
          </w:p>
        </w:tc>
        <w:tc>
          <w:tcPr>
            <w:tcW w:w="570" w:type="pct"/>
            <w:noWrap/>
            <w:hideMark/>
          </w:tcPr>
          <w:p w14:paraId="72228817"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3</w:t>
            </w:r>
          </w:p>
        </w:tc>
        <w:tc>
          <w:tcPr>
            <w:tcW w:w="960" w:type="pct"/>
            <w:noWrap/>
            <w:hideMark/>
          </w:tcPr>
          <w:p w14:paraId="31CBC188" w14:textId="77777777" w:rsidR="00A32911" w:rsidRPr="0037123F" w:rsidRDefault="00A32911">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32%</w:t>
            </w:r>
          </w:p>
        </w:tc>
      </w:tr>
    </w:tbl>
    <w:p w14:paraId="5DEEB5D5" w14:textId="5E03223B" w:rsidR="008711A0" w:rsidRPr="0037123F" w:rsidRDefault="008711A0" w:rsidP="00E8522B">
      <w:pPr>
        <w:spacing w:line="240" w:lineRule="auto"/>
      </w:pPr>
    </w:p>
    <w:p w14:paraId="394525A6" w14:textId="49F322F0" w:rsidR="00A44E11" w:rsidRPr="0037123F" w:rsidRDefault="00A44E11" w:rsidP="00E8522B">
      <w:pPr>
        <w:spacing w:line="240" w:lineRule="auto"/>
      </w:pPr>
      <w:r w:rsidRPr="0037123F">
        <w:t xml:space="preserve">The </w:t>
      </w:r>
      <w:r w:rsidR="00426182" w:rsidRPr="0037123F">
        <w:t>MUSE GRIDS Energy Planning Tool</w:t>
      </w:r>
      <w:r w:rsidRPr="0037123F">
        <w:t xml:space="preserve"> allows for the user to specify a share of the electric vehicles as capable of smart charging and vehicle-to-grid </w:t>
      </w:r>
      <w:r w:rsidR="00A60056" w:rsidRPr="0037123F">
        <w:t>dis</w:t>
      </w:r>
      <w:r w:rsidRPr="0037123F">
        <w:t xml:space="preserve">charging. When smart charging is enabled, the tool will aim to reduce the peak load on the electricity grid, and vehicle-to-grid </w:t>
      </w:r>
      <w:r w:rsidR="00A60056" w:rsidRPr="0037123F">
        <w:t>dis</w:t>
      </w:r>
      <w:r w:rsidRPr="0037123F">
        <w:t xml:space="preserve">charging allows the tool to discharge from the electric vehicle batteries when beneficial to the </w:t>
      </w:r>
      <w:r w:rsidR="00A60056" w:rsidRPr="0037123F">
        <w:t>electricity system</w:t>
      </w:r>
      <w:r w:rsidRPr="0037123F">
        <w:t>. Technical specification</w:t>
      </w:r>
      <w:r w:rsidR="00C00848" w:rsidRPr="0037123F">
        <w:t>s</w:t>
      </w:r>
      <w:r w:rsidRPr="0037123F">
        <w:t xml:space="preserve"> for smart charging </w:t>
      </w:r>
      <w:r w:rsidR="000A79DE" w:rsidRPr="0037123F">
        <w:t>are</w:t>
      </w:r>
      <w:r w:rsidRPr="0037123F">
        <w:t xml:space="preserve"> shown in </w:t>
      </w:r>
      <w:r w:rsidRPr="0037123F">
        <w:fldChar w:fldCharType="begin"/>
      </w:r>
      <w:r w:rsidRPr="0037123F">
        <w:instrText xml:space="preserve"> REF _Ref78541127 \h </w:instrText>
      </w:r>
      <w:r w:rsidR="00A04E78">
        <w:instrText xml:space="preserve"> \* MERGEFORMAT </w:instrText>
      </w:r>
      <w:r w:rsidRPr="0037123F">
        <w:fldChar w:fldCharType="separate"/>
      </w:r>
      <w:r w:rsidR="00EA7F62" w:rsidRPr="0037123F">
        <w:t xml:space="preserve">Table </w:t>
      </w:r>
      <w:r w:rsidR="00EA7F62" w:rsidRPr="0037123F">
        <w:rPr>
          <w:noProof/>
        </w:rPr>
        <w:t>12</w:t>
      </w:r>
      <w:r w:rsidRPr="0037123F">
        <w:fldChar w:fldCharType="end"/>
      </w:r>
      <w:r w:rsidRPr="0037123F">
        <w:t>.</w:t>
      </w:r>
      <w:r w:rsidR="00C00848" w:rsidRPr="0037123F">
        <w:t xml:space="preserve"> These assumptions are included as </w:t>
      </w:r>
      <w:r w:rsidR="002446DB" w:rsidRPr="0037123F">
        <w:t>standard</w:t>
      </w:r>
      <w:r w:rsidR="00C00848" w:rsidRPr="0037123F">
        <w:t xml:space="preserve"> values with the </w:t>
      </w:r>
      <w:r w:rsidR="00426182" w:rsidRPr="0037123F">
        <w:t>MUSE GRIDS Energy Planning Tool</w:t>
      </w:r>
      <w:r w:rsidR="00C00848" w:rsidRPr="0037123F">
        <w:t xml:space="preserve"> but can be updated by the user as needed. </w:t>
      </w:r>
    </w:p>
    <w:p w14:paraId="7EAA82D8" w14:textId="030D95DA" w:rsidR="00F037A8" w:rsidRPr="0037123F" w:rsidRDefault="00F037A8" w:rsidP="00DF6E37">
      <w:pPr>
        <w:pStyle w:val="Caption"/>
        <w:keepNext/>
        <w:jc w:val="center"/>
      </w:pPr>
      <w:bookmarkStart w:id="107" w:name="_Ref78541127"/>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2</w:t>
      </w:r>
      <w:r w:rsidRPr="0037123F">
        <w:fldChar w:fldCharType="end"/>
      </w:r>
      <w:bookmarkEnd w:id="107"/>
      <w:r w:rsidRPr="0037123F">
        <w:t>: Smart charge vehicle assumptions</w:t>
      </w:r>
      <w:r w:rsidR="006A5DE9" w:rsidRPr="0037123F">
        <w:t xml:space="preserve"> </w:t>
      </w:r>
      <w:r w:rsidR="004A3680" w:rsidRPr="0037123F">
        <w:t>(</w:t>
      </w:r>
      <w:r w:rsidR="002446DB" w:rsidRPr="0037123F">
        <w:t>standard</w:t>
      </w:r>
      <w:r w:rsidR="004A3680" w:rsidRPr="0037123F">
        <w:t xml:space="preserve"> value included with tool) </w:t>
      </w:r>
      <w:r w:rsidR="006A5DE9" w:rsidRPr="0037123F">
        <w:fldChar w:fldCharType="begin" w:fldLock="1"/>
      </w:r>
      <w:r w:rsidR="004F77DA">
        <w:instrText>ADDIN CSL_CITATION {"citationItems":[{"id":"ITEM-1","itemData":{"DOI":"10.5281/ZENODO.4670789","author":[{"dropping-particle":"","family":"Abid","given":"Hamza","non-dropping-particle":"","parse-names":false,"suffix":""},{"dropping-particle":"","family":"Strunge Kany","given":"Mikkel","non-dropping-particle":"","parse-names":false,"suffix":""},{"dropping-particle":"","family":"Mathiesen","given":"Brian Vad","non-dropping-particle":"","parse-names":false,"suffix":""},{"dropping-particle":"","family":"Nielsen","given":"Steffen","non-dropping-particle":"","parse-names":false,"suffix":""},{"dropping-particle":"","family":"Elle","given":"Morten","non-dropping-particle":"","parse-names":false,"suffix":""},{"dropping-particle":"","family":"Næss","given":"Petter","non-dropping-particle":"","parse-names":false,"suffix":""}],"id":"ITEM-1","issued":{"date-parts":[["2021","1","21"]]},"title":"sEEnergies D2.3 - Report on energy efficiency potentials in the transport sector and conclusions from the developed scenarios","type":"report"},"uris":["http://www.mendeley.com/documents/?uuid=c3b5b7d8-ceff-3740-94f3-e7d437444eff"]}],"mendeley":{"formattedCitation":"[22]","plainTextFormattedCitation":"[22]","previouslyFormattedCitation":"[21]"},"properties":{"noteIndex":0},"schema":"https://github.com/citation-style-language/schema/raw/master/csl-citation.json"}</w:instrText>
      </w:r>
      <w:r w:rsidR="006A5DE9" w:rsidRPr="0037123F">
        <w:fldChar w:fldCharType="separate"/>
      </w:r>
      <w:r w:rsidR="004F77DA" w:rsidRPr="004F77DA">
        <w:rPr>
          <w:i w:val="0"/>
          <w:noProof/>
        </w:rPr>
        <w:t>[22]</w:t>
      </w:r>
      <w:r w:rsidR="006A5DE9" w:rsidRPr="0037123F">
        <w:fldChar w:fldCharType="end"/>
      </w:r>
      <w:r w:rsidRPr="0037123F">
        <w:t>.</w:t>
      </w:r>
    </w:p>
    <w:tbl>
      <w:tblPr>
        <w:tblStyle w:val="TableGrid"/>
        <w:tblW w:w="5949" w:type="dxa"/>
        <w:jc w:val="center"/>
        <w:tblLook w:val="04A0" w:firstRow="1" w:lastRow="0" w:firstColumn="1" w:lastColumn="0" w:noHBand="0" w:noVBand="1"/>
      </w:tblPr>
      <w:tblGrid>
        <w:gridCol w:w="3964"/>
        <w:gridCol w:w="851"/>
        <w:gridCol w:w="1134"/>
      </w:tblGrid>
      <w:tr w:rsidR="00F037A8" w:rsidRPr="0037123F" w14:paraId="01B9DCBD" w14:textId="77777777" w:rsidTr="008A52CC">
        <w:trPr>
          <w:trHeight w:val="300"/>
          <w:jc w:val="center"/>
        </w:trPr>
        <w:tc>
          <w:tcPr>
            <w:tcW w:w="5949" w:type="dxa"/>
            <w:gridSpan w:val="3"/>
            <w:shd w:val="clear" w:color="auto" w:fill="D0CECE" w:themeFill="background2" w:themeFillShade="E6"/>
            <w:noWrap/>
            <w:hideMark/>
          </w:tcPr>
          <w:p w14:paraId="4D0CDE52" w14:textId="7141234E" w:rsidR="00F037A8" w:rsidRPr="0037123F" w:rsidRDefault="00F037A8">
            <w:pPr>
              <w:jc w:val="left"/>
              <w:rPr>
                <w:rFonts w:ascii="Times New Roman" w:eastAsia="Times New Roman" w:hAnsi="Times New Roman" w:cs="Times New Roman"/>
                <w:sz w:val="20"/>
                <w:szCs w:val="20"/>
                <w:lang w:eastAsia="en-GB"/>
              </w:rPr>
            </w:pPr>
            <w:r w:rsidRPr="0037123F">
              <w:rPr>
                <w:rFonts w:ascii="Calibri" w:eastAsia="Times New Roman" w:hAnsi="Calibri" w:cs="Calibri"/>
                <w:b/>
                <w:bCs/>
                <w:color w:val="000000"/>
                <w:lang w:eastAsia="en-GB"/>
              </w:rPr>
              <w:t>Technical data for smart-charge vehicles</w:t>
            </w:r>
          </w:p>
        </w:tc>
      </w:tr>
      <w:tr w:rsidR="008711A0" w:rsidRPr="0037123F" w14:paraId="036AB189" w14:textId="77777777" w:rsidTr="00F037A8">
        <w:trPr>
          <w:trHeight w:val="300"/>
          <w:jc w:val="center"/>
        </w:trPr>
        <w:tc>
          <w:tcPr>
            <w:tcW w:w="3964" w:type="dxa"/>
            <w:noWrap/>
            <w:hideMark/>
          </w:tcPr>
          <w:p w14:paraId="5255F62E" w14:textId="77777777" w:rsidR="008711A0" w:rsidRPr="0037123F" w:rsidRDefault="008711A0"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fficiency to and from the grid</w:t>
            </w:r>
          </w:p>
        </w:tc>
        <w:tc>
          <w:tcPr>
            <w:tcW w:w="851" w:type="dxa"/>
            <w:noWrap/>
            <w:hideMark/>
          </w:tcPr>
          <w:p w14:paraId="46D23368" w14:textId="77777777" w:rsidR="008711A0" w:rsidRPr="0037123F" w:rsidRDefault="008711A0">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90</w:t>
            </w:r>
          </w:p>
        </w:tc>
        <w:tc>
          <w:tcPr>
            <w:tcW w:w="1134" w:type="dxa"/>
            <w:noWrap/>
            <w:hideMark/>
          </w:tcPr>
          <w:p w14:paraId="090AEE75" w14:textId="77777777" w:rsidR="008711A0" w:rsidRPr="0037123F" w:rsidRDefault="008711A0">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w:t>
            </w:r>
          </w:p>
        </w:tc>
      </w:tr>
      <w:tr w:rsidR="008711A0" w:rsidRPr="0037123F" w14:paraId="75268D66" w14:textId="77777777" w:rsidTr="00F037A8">
        <w:trPr>
          <w:trHeight w:val="300"/>
          <w:jc w:val="center"/>
        </w:trPr>
        <w:tc>
          <w:tcPr>
            <w:tcW w:w="3964" w:type="dxa"/>
            <w:noWrap/>
            <w:hideMark/>
          </w:tcPr>
          <w:p w14:paraId="2F297CA2" w14:textId="0805F9E7" w:rsidR="008711A0" w:rsidRPr="0037123F" w:rsidRDefault="00F037A8"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Average EV battery size</w:t>
            </w:r>
          </w:p>
        </w:tc>
        <w:tc>
          <w:tcPr>
            <w:tcW w:w="851" w:type="dxa"/>
            <w:noWrap/>
            <w:hideMark/>
          </w:tcPr>
          <w:p w14:paraId="659F1E9A" w14:textId="7A38E71C" w:rsidR="008711A0"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45</w:t>
            </w:r>
          </w:p>
        </w:tc>
        <w:tc>
          <w:tcPr>
            <w:tcW w:w="1134" w:type="dxa"/>
            <w:noWrap/>
            <w:hideMark/>
          </w:tcPr>
          <w:p w14:paraId="2465EC4A" w14:textId="215E4A19" w:rsidR="008711A0" w:rsidRPr="0037123F" w:rsidRDefault="00F037A8">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kWh</w:t>
            </w:r>
          </w:p>
        </w:tc>
      </w:tr>
    </w:tbl>
    <w:p w14:paraId="598CD699" w14:textId="489842BD" w:rsidR="00A44E11" w:rsidRPr="0037123F" w:rsidRDefault="00A44E11" w:rsidP="00E8522B">
      <w:pPr>
        <w:spacing w:line="240" w:lineRule="auto"/>
        <w:jc w:val="center"/>
      </w:pPr>
    </w:p>
    <w:p w14:paraId="2C7341FB" w14:textId="28FD7B26" w:rsidR="00CD2F4F" w:rsidRPr="0037123F" w:rsidRDefault="009347D4" w:rsidP="00E8522B">
      <w:pPr>
        <w:spacing w:line="240" w:lineRule="auto"/>
        <w:jc w:val="left"/>
      </w:pPr>
      <w:r w:rsidRPr="0037123F">
        <w:lastRenderedPageBreak/>
        <w:t xml:space="preserve">Specifications for electric vehicle charging stations can be seen in </w:t>
      </w:r>
      <w:r w:rsidRPr="0037123F">
        <w:fldChar w:fldCharType="begin"/>
      </w:r>
      <w:r w:rsidRPr="0037123F">
        <w:instrText xml:space="preserve"> REF _Ref78541240 \h </w:instrText>
      </w:r>
      <w:r w:rsidR="00A04E78">
        <w:instrText xml:space="preserve"> \* MERGEFORMAT </w:instrText>
      </w:r>
      <w:r w:rsidRPr="0037123F">
        <w:fldChar w:fldCharType="separate"/>
      </w:r>
      <w:r w:rsidR="00EA7F62" w:rsidRPr="0037123F">
        <w:t xml:space="preserve">Table </w:t>
      </w:r>
      <w:r w:rsidR="00EA7F62" w:rsidRPr="0037123F">
        <w:rPr>
          <w:noProof/>
        </w:rPr>
        <w:t>13</w:t>
      </w:r>
      <w:r w:rsidRPr="0037123F">
        <w:fldChar w:fldCharType="end"/>
      </w:r>
      <w:r w:rsidRPr="0037123F">
        <w:t>. Charging station costs are included with the vehicle costs in the scenarios.</w:t>
      </w:r>
      <w:r w:rsidR="00CD2F4F" w:rsidRPr="0037123F">
        <w:t xml:space="preserve"> The assumptions in </w:t>
      </w:r>
      <w:r w:rsidR="00CD2F4F" w:rsidRPr="0037123F">
        <w:fldChar w:fldCharType="begin"/>
      </w:r>
      <w:r w:rsidR="00CD2F4F" w:rsidRPr="0037123F">
        <w:instrText xml:space="preserve"> REF _Ref78541240 \h </w:instrText>
      </w:r>
      <w:r w:rsidR="00A04E78">
        <w:instrText xml:space="preserve"> \* MERGEFORMAT </w:instrText>
      </w:r>
      <w:r w:rsidR="00CD2F4F" w:rsidRPr="0037123F">
        <w:fldChar w:fldCharType="separate"/>
      </w:r>
      <w:r w:rsidR="00EA7F62" w:rsidRPr="0037123F">
        <w:t xml:space="preserve">Table </w:t>
      </w:r>
      <w:r w:rsidR="00EA7F62" w:rsidRPr="0037123F">
        <w:rPr>
          <w:noProof/>
        </w:rPr>
        <w:t>13</w:t>
      </w:r>
      <w:r w:rsidR="00CD2F4F" w:rsidRPr="0037123F">
        <w:fldChar w:fldCharType="end"/>
      </w:r>
      <w:r w:rsidR="00CD2F4F" w:rsidRPr="0037123F">
        <w:t xml:space="preserve"> are </w:t>
      </w:r>
      <w:r w:rsidR="002446DB" w:rsidRPr="0037123F">
        <w:t>standard</w:t>
      </w:r>
      <w:r w:rsidR="00CD2F4F" w:rsidRPr="0037123F">
        <w:t xml:space="preserve"> values included with the transport assessment </w:t>
      </w:r>
      <w:r w:rsidR="00655F66" w:rsidRPr="0037123F">
        <w:t>tool but</w:t>
      </w:r>
      <w:r w:rsidR="00CD2F4F" w:rsidRPr="0037123F">
        <w:t xml:space="preserve"> can be updated as needed.</w:t>
      </w:r>
    </w:p>
    <w:p w14:paraId="2EA812FF" w14:textId="3C82B0CF" w:rsidR="00F037A8" w:rsidRPr="0037123F" w:rsidRDefault="00F037A8" w:rsidP="00DF6E37">
      <w:pPr>
        <w:pStyle w:val="Caption"/>
        <w:keepNext/>
        <w:jc w:val="center"/>
      </w:pPr>
      <w:bookmarkStart w:id="108" w:name="_Ref78541240"/>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3</w:t>
      </w:r>
      <w:r w:rsidRPr="0037123F">
        <w:fldChar w:fldCharType="end"/>
      </w:r>
      <w:bookmarkEnd w:id="108"/>
      <w:r w:rsidRPr="0037123F">
        <w:t>: Charging station assumptions</w:t>
      </w:r>
      <w:r w:rsidR="00CD2F4F" w:rsidRPr="0037123F">
        <w:t xml:space="preserve"> (</w:t>
      </w:r>
      <w:r w:rsidR="002446DB" w:rsidRPr="0037123F">
        <w:t>standard</w:t>
      </w:r>
      <w:r w:rsidR="00CD2F4F" w:rsidRPr="0037123F">
        <w:t xml:space="preserve"> value included with tool)</w:t>
      </w:r>
      <w:r w:rsidR="006A5DE9" w:rsidRPr="0037123F">
        <w:t xml:space="preserve"> </w:t>
      </w:r>
      <w:r w:rsidR="006A5DE9" w:rsidRPr="0037123F">
        <w:fldChar w:fldCharType="begin" w:fldLock="1"/>
      </w:r>
      <w:r w:rsidR="004F77DA">
        <w:instrText>ADDIN CSL_CITATION {"citationItems":[{"id":"ITEM-1","itemData":{"DOI":"10.5281/ZENODO.4670789","author":[{"dropping-particle":"","family":"Abid","given":"Hamza","non-dropping-particle":"","parse-names":false,"suffix":""},{"dropping-particle":"","family":"Strunge Kany","given":"Mikkel","non-dropping-particle":"","parse-names":false,"suffix":""},{"dropping-particle":"","family":"Mathiesen","given":"Brian Vad","non-dropping-particle":"","parse-names":false,"suffix":""},{"dropping-particle":"","family":"Nielsen","given":"Steffen","non-dropping-particle":"","parse-names":false,"suffix":""},{"dropping-particle":"","family":"Elle","given":"Morten","non-dropping-particle":"","parse-names":false,"suffix":""},{"dropping-particle":"","family":"Næss","given":"Petter","non-dropping-particle":"","parse-names":false,"suffix":""}],"id":"ITEM-1","issued":{"date-parts":[["2021","1","21"]]},"title":"sEEnergies D2.3 - Report on energy efficiency potentials in the transport sector and conclusions from the developed scenarios","type":"report"},"uris":["http://www.mendeley.com/documents/?uuid=c3b5b7d8-ceff-3740-94f3-e7d437444eff"]}],"mendeley":{"formattedCitation":"[22]","plainTextFormattedCitation":"[22]","previouslyFormattedCitation":"[21]"},"properties":{"noteIndex":0},"schema":"https://github.com/citation-style-language/schema/raw/master/csl-citation.json"}</w:instrText>
      </w:r>
      <w:r w:rsidR="006A5DE9" w:rsidRPr="0037123F">
        <w:fldChar w:fldCharType="separate"/>
      </w:r>
      <w:r w:rsidR="004F77DA" w:rsidRPr="004F77DA">
        <w:rPr>
          <w:i w:val="0"/>
          <w:noProof/>
        </w:rPr>
        <w:t>[22]</w:t>
      </w:r>
      <w:r w:rsidR="006A5DE9" w:rsidRPr="0037123F">
        <w:fldChar w:fldCharType="end"/>
      </w:r>
      <w:r w:rsidRPr="0037123F">
        <w:t>.</w:t>
      </w:r>
    </w:p>
    <w:tbl>
      <w:tblPr>
        <w:tblStyle w:val="TableGrid"/>
        <w:tblW w:w="4099" w:type="dxa"/>
        <w:jc w:val="center"/>
        <w:tblLook w:val="04A0" w:firstRow="1" w:lastRow="0" w:firstColumn="1" w:lastColumn="0" w:noHBand="0" w:noVBand="1"/>
      </w:tblPr>
      <w:tblGrid>
        <w:gridCol w:w="2179"/>
        <w:gridCol w:w="960"/>
        <w:gridCol w:w="960"/>
      </w:tblGrid>
      <w:tr w:rsidR="00F037A8" w:rsidRPr="0037123F" w14:paraId="257DE723" w14:textId="77777777" w:rsidTr="008A52CC">
        <w:trPr>
          <w:trHeight w:val="315"/>
          <w:jc w:val="center"/>
        </w:trPr>
        <w:tc>
          <w:tcPr>
            <w:tcW w:w="4099" w:type="dxa"/>
            <w:gridSpan w:val="3"/>
            <w:shd w:val="clear" w:color="auto" w:fill="D0CECE" w:themeFill="background2" w:themeFillShade="E6"/>
            <w:noWrap/>
            <w:hideMark/>
          </w:tcPr>
          <w:p w14:paraId="3D5CA049" w14:textId="70F14BA7" w:rsidR="00F037A8" w:rsidRPr="0037123F" w:rsidRDefault="00F037A8">
            <w:pPr>
              <w:jc w:val="left"/>
              <w:rPr>
                <w:rFonts w:ascii="Times New Roman" w:eastAsia="Times New Roman" w:hAnsi="Times New Roman" w:cs="Times New Roman"/>
                <w:sz w:val="20"/>
                <w:szCs w:val="20"/>
                <w:lang w:eastAsia="en-GB"/>
              </w:rPr>
            </w:pPr>
            <w:r w:rsidRPr="0037123F">
              <w:rPr>
                <w:rFonts w:ascii="Calibri" w:eastAsia="Times New Roman" w:hAnsi="Calibri" w:cs="Calibri"/>
                <w:b/>
                <w:bCs/>
                <w:color w:val="000000"/>
                <w:lang w:eastAsia="en-GB"/>
              </w:rPr>
              <w:t>Charging stations</w:t>
            </w:r>
          </w:p>
        </w:tc>
      </w:tr>
      <w:tr w:rsidR="008711A0" w:rsidRPr="0037123F" w14:paraId="61E77AF0" w14:textId="77777777" w:rsidTr="00F037A8">
        <w:trPr>
          <w:trHeight w:val="300"/>
          <w:jc w:val="center"/>
        </w:trPr>
        <w:tc>
          <w:tcPr>
            <w:tcW w:w="2179" w:type="dxa"/>
            <w:noWrap/>
            <w:hideMark/>
          </w:tcPr>
          <w:p w14:paraId="6A1902A7" w14:textId="77777777" w:rsidR="008711A0" w:rsidRPr="0037123F" w:rsidRDefault="008711A0"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sts pr. station</w:t>
            </w:r>
          </w:p>
        </w:tc>
        <w:tc>
          <w:tcPr>
            <w:tcW w:w="960" w:type="dxa"/>
            <w:noWrap/>
            <w:hideMark/>
          </w:tcPr>
          <w:p w14:paraId="5C87B1CF" w14:textId="3254ED15" w:rsidR="008711A0" w:rsidRPr="0037123F" w:rsidRDefault="00F037A8">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430</w:t>
            </w:r>
          </w:p>
        </w:tc>
        <w:tc>
          <w:tcPr>
            <w:tcW w:w="960" w:type="dxa"/>
            <w:noWrap/>
            <w:hideMark/>
          </w:tcPr>
          <w:p w14:paraId="5CBD36AD" w14:textId="77777777" w:rsidR="008711A0" w:rsidRPr="0037123F" w:rsidRDefault="008711A0">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UR</w:t>
            </w:r>
          </w:p>
        </w:tc>
      </w:tr>
      <w:tr w:rsidR="008711A0" w:rsidRPr="0037123F" w14:paraId="465A2EFA" w14:textId="77777777" w:rsidTr="00F037A8">
        <w:trPr>
          <w:trHeight w:val="300"/>
          <w:jc w:val="center"/>
        </w:trPr>
        <w:tc>
          <w:tcPr>
            <w:tcW w:w="2179" w:type="dxa"/>
            <w:noWrap/>
            <w:hideMark/>
          </w:tcPr>
          <w:p w14:paraId="08643F34" w14:textId="77777777" w:rsidR="008711A0" w:rsidRPr="0037123F" w:rsidRDefault="008711A0"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o. pr. BEV</w:t>
            </w:r>
          </w:p>
        </w:tc>
        <w:tc>
          <w:tcPr>
            <w:tcW w:w="960" w:type="dxa"/>
            <w:noWrap/>
            <w:hideMark/>
          </w:tcPr>
          <w:p w14:paraId="08D96498" w14:textId="77777777" w:rsidR="008711A0" w:rsidRPr="0037123F" w:rsidRDefault="008711A0">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10</w:t>
            </w:r>
          </w:p>
        </w:tc>
        <w:tc>
          <w:tcPr>
            <w:tcW w:w="960" w:type="dxa"/>
            <w:noWrap/>
            <w:hideMark/>
          </w:tcPr>
          <w:p w14:paraId="16F4BF43" w14:textId="77777777" w:rsidR="008711A0" w:rsidRPr="0037123F" w:rsidRDefault="008711A0">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o.</w:t>
            </w:r>
          </w:p>
        </w:tc>
      </w:tr>
      <w:tr w:rsidR="008711A0" w:rsidRPr="0037123F" w14:paraId="527C3111" w14:textId="77777777" w:rsidTr="00F037A8">
        <w:trPr>
          <w:trHeight w:val="315"/>
          <w:jc w:val="center"/>
        </w:trPr>
        <w:tc>
          <w:tcPr>
            <w:tcW w:w="2179" w:type="dxa"/>
            <w:noWrap/>
            <w:hideMark/>
          </w:tcPr>
          <w:p w14:paraId="0CC90B29" w14:textId="77777777" w:rsidR="008711A0" w:rsidRPr="0037123F" w:rsidRDefault="008711A0"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o. pr. plugin-hybrid</w:t>
            </w:r>
          </w:p>
        </w:tc>
        <w:tc>
          <w:tcPr>
            <w:tcW w:w="960" w:type="dxa"/>
            <w:noWrap/>
            <w:hideMark/>
          </w:tcPr>
          <w:p w14:paraId="17BDCB4F" w14:textId="77777777" w:rsidR="008711A0" w:rsidRPr="0037123F" w:rsidRDefault="008711A0">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10</w:t>
            </w:r>
          </w:p>
        </w:tc>
        <w:tc>
          <w:tcPr>
            <w:tcW w:w="960" w:type="dxa"/>
            <w:noWrap/>
            <w:hideMark/>
          </w:tcPr>
          <w:p w14:paraId="672D5E01" w14:textId="77777777" w:rsidR="008711A0" w:rsidRPr="0037123F" w:rsidRDefault="008711A0">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No.</w:t>
            </w:r>
          </w:p>
        </w:tc>
      </w:tr>
      <w:tr w:rsidR="008711A0" w:rsidRPr="0037123F" w14:paraId="6CA8731E" w14:textId="77777777" w:rsidTr="00F037A8">
        <w:trPr>
          <w:trHeight w:val="315"/>
          <w:jc w:val="center"/>
        </w:trPr>
        <w:tc>
          <w:tcPr>
            <w:tcW w:w="2179" w:type="dxa"/>
            <w:noWrap/>
            <w:hideMark/>
          </w:tcPr>
          <w:p w14:paraId="017337D0" w14:textId="77777777" w:rsidR="008711A0" w:rsidRPr="0037123F" w:rsidRDefault="008711A0"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Lifetime</w:t>
            </w:r>
          </w:p>
        </w:tc>
        <w:tc>
          <w:tcPr>
            <w:tcW w:w="960" w:type="dxa"/>
            <w:noWrap/>
            <w:hideMark/>
          </w:tcPr>
          <w:p w14:paraId="3C30E9D9" w14:textId="77777777" w:rsidR="008711A0" w:rsidRPr="0037123F" w:rsidRDefault="008711A0">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0</w:t>
            </w:r>
          </w:p>
        </w:tc>
        <w:tc>
          <w:tcPr>
            <w:tcW w:w="960" w:type="dxa"/>
            <w:noWrap/>
            <w:hideMark/>
          </w:tcPr>
          <w:p w14:paraId="3B880805" w14:textId="77777777" w:rsidR="008711A0" w:rsidRPr="0037123F" w:rsidRDefault="008711A0">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r>
    </w:tbl>
    <w:p w14:paraId="243E3126" w14:textId="77777777" w:rsidR="008711A0" w:rsidRPr="0037123F" w:rsidRDefault="008711A0" w:rsidP="00E8522B">
      <w:pPr>
        <w:spacing w:line="240" w:lineRule="auto"/>
      </w:pPr>
    </w:p>
    <w:p w14:paraId="16AD8B13" w14:textId="087DEE25" w:rsidR="00DA09FA" w:rsidRPr="0037123F" w:rsidRDefault="00141DE6" w:rsidP="00DF6E37">
      <w:pPr>
        <w:pStyle w:val="Heading3"/>
      </w:pPr>
      <w:bookmarkStart w:id="109" w:name="_Toc86149984"/>
      <w:r w:rsidRPr="0037123F">
        <w:t>Individual heating</w:t>
      </w:r>
      <w:bookmarkEnd w:id="109"/>
    </w:p>
    <w:p w14:paraId="5BD8217B" w14:textId="7F7AC1CE" w:rsidR="00F037A8" w:rsidRPr="0037123F" w:rsidRDefault="009347D4" w:rsidP="00E8522B">
      <w:pPr>
        <w:spacing w:line="240" w:lineRule="auto"/>
      </w:pPr>
      <w:r w:rsidRPr="0037123F">
        <w:t xml:space="preserve">Heat production technologies </w:t>
      </w:r>
      <w:r w:rsidR="00F523F8" w:rsidRPr="0037123F">
        <w:t xml:space="preserve">for individual heating </w:t>
      </w:r>
      <w:r w:rsidRPr="0037123F">
        <w:t>consist of a combination of heat</w:t>
      </w:r>
      <w:r w:rsidR="0074559A" w:rsidRPr="0037123F">
        <w:t>-</w:t>
      </w:r>
      <w:r w:rsidRPr="0037123F">
        <w:t>only boilers and electric heat pumps</w:t>
      </w:r>
      <w:r w:rsidR="00F523F8" w:rsidRPr="0037123F">
        <w:t xml:space="preserve">. Efficiencies for individual boilers and heat pumps are seen in </w:t>
      </w:r>
      <w:r w:rsidR="00F523F8" w:rsidRPr="0037123F">
        <w:fldChar w:fldCharType="begin"/>
      </w:r>
      <w:r w:rsidR="00F523F8" w:rsidRPr="0037123F">
        <w:instrText xml:space="preserve"> REF _Ref78542342 \h </w:instrText>
      </w:r>
      <w:r w:rsidR="00A04E78">
        <w:instrText xml:space="preserve"> \* MERGEFORMAT </w:instrText>
      </w:r>
      <w:r w:rsidR="00F523F8" w:rsidRPr="0037123F">
        <w:fldChar w:fldCharType="separate"/>
      </w:r>
      <w:r w:rsidR="00EA7F62" w:rsidRPr="0037123F">
        <w:t xml:space="preserve">Table </w:t>
      </w:r>
      <w:r w:rsidR="00EA7F62" w:rsidRPr="0037123F">
        <w:rPr>
          <w:noProof/>
        </w:rPr>
        <w:t>14</w:t>
      </w:r>
      <w:r w:rsidR="00F523F8" w:rsidRPr="0037123F">
        <w:fldChar w:fldCharType="end"/>
      </w:r>
      <w:r w:rsidR="00F523F8" w:rsidRPr="0037123F">
        <w:t xml:space="preserve"> and </w:t>
      </w:r>
      <w:r w:rsidR="00F523F8" w:rsidRPr="0037123F">
        <w:fldChar w:fldCharType="begin"/>
      </w:r>
      <w:r w:rsidR="00F523F8" w:rsidRPr="0037123F">
        <w:instrText xml:space="preserve"> REF _Ref78542343 \h </w:instrText>
      </w:r>
      <w:r w:rsidR="00A04E78">
        <w:instrText xml:space="preserve"> \* MERGEFORMAT </w:instrText>
      </w:r>
      <w:r w:rsidR="00F523F8" w:rsidRPr="0037123F">
        <w:fldChar w:fldCharType="separate"/>
      </w:r>
      <w:r w:rsidR="00EA7F62" w:rsidRPr="0037123F">
        <w:t xml:space="preserve">Table </w:t>
      </w:r>
      <w:r w:rsidR="00EA7F62" w:rsidRPr="0037123F">
        <w:rPr>
          <w:noProof/>
        </w:rPr>
        <w:t>15</w:t>
      </w:r>
      <w:r w:rsidR="00F523F8" w:rsidRPr="0037123F">
        <w:fldChar w:fldCharType="end"/>
      </w:r>
      <w:r w:rsidR="00CD2F4F" w:rsidRPr="0037123F">
        <w:t xml:space="preserve">, included as </w:t>
      </w:r>
      <w:r w:rsidR="002446DB" w:rsidRPr="0037123F">
        <w:t>standard</w:t>
      </w:r>
      <w:r w:rsidR="00CD2F4F" w:rsidRPr="0037123F">
        <w:t xml:space="preserve"> with the </w:t>
      </w:r>
      <w:r w:rsidR="00CE368B" w:rsidRPr="0037123F">
        <w:t>MUSE GRIDS Energy Planning Tool</w:t>
      </w:r>
      <w:r w:rsidR="00CD2F4F" w:rsidRPr="0037123F">
        <w:t xml:space="preserve">. Alternatively, for other analyses, the user can update these values with more local data, or review the EnergyPLAN cost database for data </w:t>
      </w:r>
      <w:r w:rsidR="00123ABA" w:rsidRPr="0037123F">
        <w:fldChar w:fldCharType="begin" w:fldLock="1"/>
      </w:r>
      <w:r w:rsidR="004F77DA">
        <w:instrText>ADDIN CSL_CITATION {"citationItems":[{"id":"ITEM-1","itemData":{"URL":"https://www.energyplan.eu/useful_resources/costdatabase/","accessed":{"date-parts":[["2021","9","17"]]},"id":"ITEM-1","issued":{"date-parts":[["2018"]]},"title":"Cost Database | EnergyPLAN","type":"webpage"},"uris":["http://www.mendeley.com/documents/?uuid=24253923-0465-3d44-82c2-4a59f1659795"]}],"mendeley":{"formattedCitation":"[24]","plainTextFormattedCitation":"[24]","previouslyFormattedCitation":"[23]"},"properties":{"noteIndex":0},"schema":"https://github.com/citation-style-language/schema/raw/master/csl-citation.json"}</w:instrText>
      </w:r>
      <w:r w:rsidR="00123ABA" w:rsidRPr="0037123F">
        <w:fldChar w:fldCharType="separate"/>
      </w:r>
      <w:r w:rsidR="004F77DA" w:rsidRPr="004F77DA">
        <w:rPr>
          <w:noProof/>
        </w:rPr>
        <w:t>[24]</w:t>
      </w:r>
      <w:r w:rsidR="00123ABA" w:rsidRPr="0037123F">
        <w:fldChar w:fldCharType="end"/>
      </w:r>
      <w:r w:rsidR="00F523F8" w:rsidRPr="0037123F">
        <w:t xml:space="preserve"> It is assumed that </w:t>
      </w:r>
      <w:r w:rsidR="0074559A" w:rsidRPr="0037123F">
        <w:t xml:space="preserve">the </w:t>
      </w:r>
      <w:r w:rsidR="00AB7BA2" w:rsidRPr="0037123F">
        <w:t>majority of households (80%) are supplied by natural gas boilers, while the remaining households are supplied through a mix of oil boilers, biomass boilers, and heat pumps.</w:t>
      </w:r>
    </w:p>
    <w:p w14:paraId="3117C2F8" w14:textId="7910FBC5" w:rsidR="009347D4" w:rsidRPr="0037123F" w:rsidRDefault="009347D4" w:rsidP="00DF6E37">
      <w:pPr>
        <w:pStyle w:val="Caption"/>
        <w:keepNext/>
        <w:jc w:val="center"/>
      </w:pPr>
      <w:bookmarkStart w:id="110" w:name="_Ref78542342"/>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4</w:t>
      </w:r>
      <w:r w:rsidRPr="0037123F">
        <w:fldChar w:fldCharType="end"/>
      </w:r>
      <w:bookmarkEnd w:id="110"/>
      <w:r w:rsidRPr="0037123F">
        <w:t xml:space="preserve">: Efficiencies </w:t>
      </w:r>
      <w:r w:rsidR="00F30C71" w:rsidRPr="0037123F">
        <w:t xml:space="preserve">of </w:t>
      </w:r>
      <w:r w:rsidRPr="0037123F">
        <w:t>individual boilers</w:t>
      </w:r>
      <w:r w:rsidR="006A5DE9" w:rsidRPr="0037123F">
        <w:t xml:space="preserve"> </w:t>
      </w:r>
      <w:r w:rsidR="006A5DE9" w:rsidRPr="0037123F">
        <w:fldChar w:fldCharType="begin" w:fldLock="1"/>
      </w:r>
      <w:r w:rsidR="004F77DA">
        <w:instrText>ADDIN CSL_CITATION {"citationItems":[{"id":"ITEM-1","itemData":{"URL":"https://ens.dk/en/our-services/projections-and-models/technology-data/technology-data-individual-heating-plants","author":[{"dropping-particle":"","family":"The Danish Energy Agency","given":"","non-dropping-particle":"","parse-names":false,"suffix":""},{"dropping-particle":"","family":"Energinet","given":"","non-dropping-particle":"","parse-names":false,"suffix":""}],"id":"ITEM-1","issued":{"date-parts":[["2016"]]},"title":"Technology Data for Heating Installations","type":"webpage"},"uris":["http://www.mendeley.com/documents/?uuid=aef27ae9-48df-40cd-babb-5a67fca2c2c8"]}],"mendeley":{"formattedCitation":"[27]","plainTextFormattedCitation":"[27]","previouslyFormattedCitation":"[26]"},"properties":{"noteIndex":0},"schema":"https://github.com/citation-style-language/schema/raw/master/csl-citation.json"}</w:instrText>
      </w:r>
      <w:r w:rsidR="006A5DE9" w:rsidRPr="0037123F">
        <w:fldChar w:fldCharType="separate"/>
      </w:r>
      <w:r w:rsidR="004F77DA" w:rsidRPr="004F77DA">
        <w:rPr>
          <w:i w:val="0"/>
          <w:noProof/>
        </w:rPr>
        <w:t>[27]</w:t>
      </w:r>
      <w:r w:rsidR="006A5DE9" w:rsidRPr="0037123F">
        <w:fldChar w:fldCharType="end"/>
      </w:r>
      <w:r w:rsidRPr="0037123F">
        <w:t>.</w:t>
      </w:r>
    </w:p>
    <w:tbl>
      <w:tblPr>
        <w:tblStyle w:val="TableGrid"/>
        <w:tblW w:w="3857" w:type="dxa"/>
        <w:jc w:val="center"/>
        <w:tblLook w:val="04A0" w:firstRow="1" w:lastRow="0" w:firstColumn="1" w:lastColumn="0" w:noHBand="0" w:noVBand="1"/>
      </w:tblPr>
      <w:tblGrid>
        <w:gridCol w:w="1903"/>
        <w:gridCol w:w="1236"/>
        <w:gridCol w:w="718"/>
      </w:tblGrid>
      <w:tr w:rsidR="002E0CD6" w:rsidRPr="0037123F" w14:paraId="348B112B" w14:textId="77777777" w:rsidTr="008A52CC">
        <w:trPr>
          <w:trHeight w:val="300"/>
          <w:jc w:val="center"/>
        </w:trPr>
        <w:tc>
          <w:tcPr>
            <w:tcW w:w="1903" w:type="dxa"/>
            <w:shd w:val="clear" w:color="auto" w:fill="D0CECE" w:themeFill="background2" w:themeFillShade="E6"/>
            <w:noWrap/>
          </w:tcPr>
          <w:p w14:paraId="13FCD731" w14:textId="61152653" w:rsidR="002E0CD6" w:rsidRPr="0037123F" w:rsidRDefault="002E0CD6">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Individual boilers</w:t>
            </w:r>
          </w:p>
        </w:tc>
        <w:tc>
          <w:tcPr>
            <w:tcW w:w="1236" w:type="dxa"/>
            <w:shd w:val="clear" w:color="auto" w:fill="D0CECE" w:themeFill="background2" w:themeFillShade="E6"/>
            <w:noWrap/>
          </w:tcPr>
          <w:p w14:paraId="65D841FF" w14:textId="60B299B2" w:rsidR="002E0CD6" w:rsidRPr="0037123F" w:rsidRDefault="002E0CD6">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Efficiency</w:t>
            </w:r>
          </w:p>
        </w:tc>
        <w:tc>
          <w:tcPr>
            <w:tcW w:w="718" w:type="dxa"/>
            <w:shd w:val="clear" w:color="auto" w:fill="D0CECE" w:themeFill="background2" w:themeFillShade="E6"/>
            <w:noWrap/>
          </w:tcPr>
          <w:p w14:paraId="3468D39E" w14:textId="00C8B526" w:rsidR="002E0CD6" w:rsidRPr="0037123F" w:rsidRDefault="002E0CD6">
            <w:pPr>
              <w:jc w:val="right"/>
              <w:rPr>
                <w:rFonts w:ascii="Calibri" w:eastAsia="Times New Roman" w:hAnsi="Calibri" w:cs="Calibri"/>
                <w:b/>
                <w:color w:val="000000"/>
                <w:lang w:eastAsia="en-GB"/>
              </w:rPr>
            </w:pPr>
            <w:r w:rsidRPr="0037123F">
              <w:rPr>
                <w:rFonts w:ascii="Calibri" w:eastAsia="Times New Roman" w:hAnsi="Calibri" w:cs="Calibri"/>
                <w:b/>
                <w:color w:val="000000"/>
                <w:lang w:eastAsia="en-GB"/>
              </w:rPr>
              <w:t>Unit</w:t>
            </w:r>
          </w:p>
        </w:tc>
      </w:tr>
      <w:tr w:rsidR="002E0CD6" w:rsidRPr="0037123F" w14:paraId="298E8FCA" w14:textId="77777777" w:rsidTr="002E0CD6">
        <w:trPr>
          <w:trHeight w:val="300"/>
          <w:jc w:val="center"/>
        </w:trPr>
        <w:tc>
          <w:tcPr>
            <w:tcW w:w="1903" w:type="dxa"/>
            <w:noWrap/>
            <w:hideMark/>
          </w:tcPr>
          <w:p w14:paraId="4F54E845" w14:textId="77777777" w:rsidR="002E0CD6" w:rsidRPr="0037123F" w:rsidRDefault="002E0CD6"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Oil boiler</w:t>
            </w:r>
          </w:p>
        </w:tc>
        <w:tc>
          <w:tcPr>
            <w:tcW w:w="1236" w:type="dxa"/>
            <w:noWrap/>
            <w:hideMark/>
          </w:tcPr>
          <w:p w14:paraId="075F8619" w14:textId="0FF00BFA"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92</w:t>
            </w:r>
          </w:p>
        </w:tc>
        <w:tc>
          <w:tcPr>
            <w:tcW w:w="718" w:type="dxa"/>
            <w:noWrap/>
          </w:tcPr>
          <w:p w14:paraId="76A81730" w14:textId="2A6A7E1D" w:rsidR="002E0CD6" w:rsidRPr="0037123F" w:rsidRDefault="002E0CD6">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w:t>
            </w:r>
          </w:p>
        </w:tc>
      </w:tr>
      <w:tr w:rsidR="002E0CD6" w:rsidRPr="0037123F" w14:paraId="487AC25D" w14:textId="77777777" w:rsidTr="00AB7BA2">
        <w:trPr>
          <w:trHeight w:val="300"/>
          <w:jc w:val="center"/>
        </w:trPr>
        <w:tc>
          <w:tcPr>
            <w:tcW w:w="1903" w:type="dxa"/>
            <w:tcBorders>
              <w:bottom w:val="single" w:sz="4" w:space="0" w:color="auto"/>
            </w:tcBorders>
            <w:noWrap/>
            <w:hideMark/>
          </w:tcPr>
          <w:p w14:paraId="5D2EFBE4" w14:textId="77777777" w:rsidR="002E0CD6" w:rsidRPr="0037123F" w:rsidRDefault="002E0CD6"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Gas boiler</w:t>
            </w:r>
          </w:p>
        </w:tc>
        <w:tc>
          <w:tcPr>
            <w:tcW w:w="1236" w:type="dxa"/>
            <w:tcBorders>
              <w:bottom w:val="single" w:sz="4" w:space="0" w:color="auto"/>
            </w:tcBorders>
            <w:noWrap/>
            <w:hideMark/>
          </w:tcPr>
          <w:p w14:paraId="6E824CEA" w14:textId="5D8CECA5"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97</w:t>
            </w:r>
          </w:p>
        </w:tc>
        <w:tc>
          <w:tcPr>
            <w:tcW w:w="718" w:type="dxa"/>
            <w:tcBorders>
              <w:bottom w:val="single" w:sz="4" w:space="0" w:color="auto"/>
            </w:tcBorders>
            <w:noWrap/>
          </w:tcPr>
          <w:p w14:paraId="17CDAD37" w14:textId="08A33658" w:rsidR="002E0CD6"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w:t>
            </w:r>
          </w:p>
        </w:tc>
      </w:tr>
      <w:tr w:rsidR="002E0CD6" w:rsidRPr="0037123F" w14:paraId="694DCF5D" w14:textId="77777777" w:rsidTr="00AB7BA2">
        <w:trPr>
          <w:trHeight w:val="300"/>
          <w:jc w:val="center"/>
        </w:trPr>
        <w:tc>
          <w:tcPr>
            <w:tcW w:w="1903" w:type="dxa"/>
            <w:tcBorders>
              <w:bottom w:val="single" w:sz="4" w:space="0" w:color="auto"/>
            </w:tcBorders>
            <w:noWrap/>
            <w:hideMark/>
          </w:tcPr>
          <w:p w14:paraId="287F4A25" w14:textId="44489A49" w:rsidR="00F523F8" w:rsidRPr="0037123F" w:rsidRDefault="002E0CD6"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Biomass boiler</w:t>
            </w:r>
          </w:p>
        </w:tc>
        <w:tc>
          <w:tcPr>
            <w:tcW w:w="1236" w:type="dxa"/>
            <w:tcBorders>
              <w:bottom w:val="single" w:sz="4" w:space="0" w:color="auto"/>
            </w:tcBorders>
            <w:noWrap/>
            <w:hideMark/>
          </w:tcPr>
          <w:p w14:paraId="364C378C" w14:textId="1EE8ED4B"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82</w:t>
            </w:r>
          </w:p>
        </w:tc>
        <w:tc>
          <w:tcPr>
            <w:tcW w:w="718" w:type="dxa"/>
            <w:tcBorders>
              <w:bottom w:val="single" w:sz="4" w:space="0" w:color="auto"/>
            </w:tcBorders>
            <w:noWrap/>
          </w:tcPr>
          <w:p w14:paraId="24FBC1FD" w14:textId="0BBF6ABF" w:rsidR="002E0CD6"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w:t>
            </w:r>
          </w:p>
        </w:tc>
      </w:tr>
    </w:tbl>
    <w:p w14:paraId="671C6CED" w14:textId="7058FD0F" w:rsidR="00F037A8" w:rsidRPr="0037123F" w:rsidRDefault="00F037A8" w:rsidP="00E8522B">
      <w:pPr>
        <w:spacing w:line="240" w:lineRule="auto"/>
      </w:pPr>
    </w:p>
    <w:p w14:paraId="1B3F6857" w14:textId="75DC650A" w:rsidR="00F523F8" w:rsidRPr="0037123F" w:rsidRDefault="00F523F8" w:rsidP="00DF6E37">
      <w:pPr>
        <w:pStyle w:val="Caption"/>
        <w:keepNext/>
        <w:jc w:val="center"/>
      </w:pPr>
      <w:bookmarkStart w:id="111" w:name="_Ref78542343"/>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5</w:t>
      </w:r>
      <w:r w:rsidRPr="0037123F">
        <w:fldChar w:fldCharType="end"/>
      </w:r>
      <w:bookmarkEnd w:id="111"/>
      <w:r w:rsidRPr="0037123F">
        <w:t>: Efficiency</w:t>
      </w:r>
      <w:r w:rsidR="002446DB" w:rsidRPr="0037123F">
        <w:t xml:space="preserve"> of</w:t>
      </w:r>
      <w:r w:rsidRPr="0037123F">
        <w:t xml:space="preserve"> individual heat pumps</w:t>
      </w:r>
      <w:r w:rsidR="002446DB" w:rsidRPr="0037123F">
        <w:t xml:space="preserve"> </w:t>
      </w:r>
      <w:r w:rsidR="006A5DE9" w:rsidRPr="0037123F">
        <w:fldChar w:fldCharType="begin" w:fldLock="1"/>
      </w:r>
      <w:r w:rsidR="004F77DA">
        <w:instrText>ADDIN CSL_CITATION {"citationItems":[{"id":"ITEM-1","itemData":{"URL":"https://ens.dk/en/our-services/projections-and-models/technology-data/technology-data-individual-heating-plants","author":[{"dropping-particle":"","family":"The Danish Energy Agency","given":"","non-dropping-particle":"","parse-names":false,"suffix":""},{"dropping-particle":"","family":"Energinet","given":"","non-dropping-particle":"","parse-names":false,"suffix":""}],"id":"ITEM-1","issued":{"date-parts":[["2016"]]},"title":"Technology Data for Heating Installations","type":"webpage"},"uris":["http://www.mendeley.com/documents/?uuid=aef27ae9-48df-40cd-babb-5a67fca2c2c8"]}],"mendeley":{"formattedCitation":"[27]","plainTextFormattedCitation":"[27]","previouslyFormattedCitation":"[26]"},"properties":{"noteIndex":0},"schema":"https://github.com/citation-style-language/schema/raw/master/csl-citation.json"}</w:instrText>
      </w:r>
      <w:r w:rsidR="006A5DE9" w:rsidRPr="0037123F">
        <w:fldChar w:fldCharType="separate"/>
      </w:r>
      <w:r w:rsidR="004F77DA" w:rsidRPr="004F77DA">
        <w:rPr>
          <w:i w:val="0"/>
          <w:noProof/>
        </w:rPr>
        <w:t>[27]</w:t>
      </w:r>
      <w:r w:rsidR="006A5DE9" w:rsidRPr="0037123F">
        <w:fldChar w:fldCharType="end"/>
      </w:r>
      <w:r w:rsidR="006A5DE9" w:rsidRPr="0037123F">
        <w:t>.</w:t>
      </w:r>
    </w:p>
    <w:tbl>
      <w:tblPr>
        <w:tblStyle w:val="TableGrid"/>
        <w:tblW w:w="7992" w:type="dxa"/>
        <w:jc w:val="center"/>
        <w:tblLook w:val="04A0" w:firstRow="1" w:lastRow="0" w:firstColumn="1" w:lastColumn="0" w:noHBand="0" w:noVBand="1"/>
      </w:tblPr>
      <w:tblGrid>
        <w:gridCol w:w="3308"/>
        <w:gridCol w:w="1656"/>
        <w:gridCol w:w="3028"/>
      </w:tblGrid>
      <w:tr w:rsidR="002E0CD6" w:rsidRPr="0037123F" w14:paraId="0995CEDF" w14:textId="77777777" w:rsidTr="008A52CC">
        <w:trPr>
          <w:trHeight w:val="300"/>
          <w:jc w:val="center"/>
        </w:trPr>
        <w:tc>
          <w:tcPr>
            <w:tcW w:w="3308" w:type="dxa"/>
            <w:shd w:val="clear" w:color="auto" w:fill="D0CECE" w:themeFill="background2" w:themeFillShade="E6"/>
            <w:noWrap/>
          </w:tcPr>
          <w:p w14:paraId="65370867" w14:textId="5B1A62B4" w:rsidR="002E0CD6" w:rsidRPr="0037123F" w:rsidRDefault="002E0CD6">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Individual heat pumps</w:t>
            </w:r>
          </w:p>
        </w:tc>
        <w:tc>
          <w:tcPr>
            <w:tcW w:w="1656" w:type="dxa"/>
            <w:shd w:val="clear" w:color="auto" w:fill="D0CECE" w:themeFill="background2" w:themeFillShade="E6"/>
            <w:noWrap/>
          </w:tcPr>
          <w:p w14:paraId="0B4A360E" w14:textId="5DD3950C" w:rsidR="002E0CD6" w:rsidRPr="0037123F" w:rsidRDefault="002E0CD6">
            <w:pPr>
              <w:jc w:val="left"/>
              <w:rPr>
                <w:rFonts w:ascii="Calibri" w:eastAsia="Times New Roman" w:hAnsi="Calibri" w:cs="Calibri"/>
                <w:b/>
                <w:color w:val="000000"/>
                <w:lang w:eastAsia="en-GB"/>
              </w:rPr>
            </w:pPr>
          </w:p>
        </w:tc>
        <w:tc>
          <w:tcPr>
            <w:tcW w:w="3028" w:type="dxa"/>
            <w:shd w:val="clear" w:color="auto" w:fill="D0CECE" w:themeFill="background2" w:themeFillShade="E6"/>
            <w:noWrap/>
          </w:tcPr>
          <w:p w14:paraId="39087A5F" w14:textId="1EA381CC" w:rsidR="002E0CD6" w:rsidRPr="0037123F" w:rsidRDefault="002E0CD6">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Unit</w:t>
            </w:r>
          </w:p>
        </w:tc>
      </w:tr>
      <w:tr w:rsidR="002E0CD6" w:rsidRPr="0037123F" w14:paraId="5DE0E654" w14:textId="77777777" w:rsidTr="00F523F8">
        <w:trPr>
          <w:trHeight w:val="300"/>
          <w:jc w:val="center"/>
        </w:trPr>
        <w:tc>
          <w:tcPr>
            <w:tcW w:w="3308" w:type="dxa"/>
            <w:noWrap/>
            <w:hideMark/>
          </w:tcPr>
          <w:p w14:paraId="01CED544" w14:textId="7002780B" w:rsidR="002E0CD6" w:rsidRPr="0037123F" w:rsidRDefault="002E0CD6"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fficiency</w:t>
            </w:r>
          </w:p>
        </w:tc>
        <w:tc>
          <w:tcPr>
            <w:tcW w:w="1656" w:type="dxa"/>
            <w:noWrap/>
            <w:hideMark/>
          </w:tcPr>
          <w:p w14:paraId="76D84E3E" w14:textId="77777777"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3.15</w:t>
            </w:r>
          </w:p>
        </w:tc>
        <w:tc>
          <w:tcPr>
            <w:tcW w:w="3028" w:type="dxa"/>
            <w:noWrap/>
            <w:hideMark/>
          </w:tcPr>
          <w:p w14:paraId="633E97BC" w14:textId="416D2865"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P</w:t>
            </w:r>
          </w:p>
        </w:tc>
      </w:tr>
      <w:tr w:rsidR="002E0CD6" w:rsidRPr="0037123F" w14:paraId="6336234F" w14:textId="77777777" w:rsidTr="00F523F8">
        <w:trPr>
          <w:trHeight w:val="300"/>
          <w:jc w:val="center"/>
        </w:trPr>
        <w:tc>
          <w:tcPr>
            <w:tcW w:w="3308" w:type="dxa"/>
            <w:noWrap/>
            <w:hideMark/>
          </w:tcPr>
          <w:p w14:paraId="17F11356" w14:textId="77777777" w:rsidR="002E0CD6" w:rsidRPr="0037123F" w:rsidRDefault="002E0CD6"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apacity limit</w:t>
            </w:r>
          </w:p>
        </w:tc>
        <w:tc>
          <w:tcPr>
            <w:tcW w:w="1656" w:type="dxa"/>
            <w:noWrap/>
            <w:hideMark/>
          </w:tcPr>
          <w:p w14:paraId="167F9686" w14:textId="0063E874" w:rsidR="002E0CD6" w:rsidRPr="0037123F" w:rsidRDefault="002E0CD6">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100</w:t>
            </w:r>
          </w:p>
        </w:tc>
        <w:tc>
          <w:tcPr>
            <w:tcW w:w="3028" w:type="dxa"/>
            <w:noWrap/>
          </w:tcPr>
          <w:p w14:paraId="37BE42B6" w14:textId="62F5D627" w:rsidR="002E0CD6" w:rsidRPr="0037123F" w:rsidRDefault="002E0CD6">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yearly peak heat demand</w:t>
            </w:r>
          </w:p>
        </w:tc>
      </w:tr>
    </w:tbl>
    <w:p w14:paraId="20F11360" w14:textId="0A4A49CB" w:rsidR="00873080" w:rsidRPr="0037123F" w:rsidRDefault="00873080" w:rsidP="00E8522B">
      <w:pPr>
        <w:spacing w:line="240" w:lineRule="auto"/>
      </w:pPr>
    </w:p>
    <w:p w14:paraId="5EFD9409" w14:textId="4CC4B651" w:rsidR="009347D4" w:rsidRPr="0037123F" w:rsidRDefault="00F523F8" w:rsidP="00E8522B">
      <w:pPr>
        <w:spacing w:line="240" w:lineRule="auto"/>
      </w:pPr>
      <w:r w:rsidRPr="0037123F">
        <w:t xml:space="preserve">Costs for </w:t>
      </w:r>
      <w:r w:rsidR="00AB7BA2" w:rsidRPr="0037123F">
        <w:t xml:space="preserve">the individual heating technologies as included in this analysis can be seen in </w:t>
      </w:r>
      <w:r w:rsidR="00AB7BA2" w:rsidRPr="0037123F">
        <w:fldChar w:fldCharType="begin"/>
      </w:r>
      <w:r w:rsidR="00AB7BA2" w:rsidRPr="0037123F">
        <w:instrText xml:space="preserve"> REF _Ref78542550 \h </w:instrText>
      </w:r>
      <w:r w:rsidR="00A04E78">
        <w:instrText xml:space="preserve"> \* MERGEFORMAT </w:instrText>
      </w:r>
      <w:r w:rsidR="00AB7BA2" w:rsidRPr="0037123F">
        <w:fldChar w:fldCharType="separate"/>
      </w:r>
      <w:r w:rsidR="00EA7F62" w:rsidRPr="0037123F">
        <w:t xml:space="preserve">Table </w:t>
      </w:r>
      <w:r w:rsidR="00EA7F62" w:rsidRPr="0037123F">
        <w:rPr>
          <w:noProof/>
        </w:rPr>
        <w:t>16</w:t>
      </w:r>
      <w:r w:rsidR="00AB7BA2" w:rsidRPr="0037123F">
        <w:fldChar w:fldCharType="end"/>
      </w:r>
      <w:r w:rsidR="00AB7BA2" w:rsidRPr="0037123F">
        <w:t>.</w:t>
      </w:r>
    </w:p>
    <w:p w14:paraId="11915598" w14:textId="48126335" w:rsidR="00AB7BA2" w:rsidRPr="0037123F" w:rsidRDefault="00AB7BA2" w:rsidP="00DF6E37">
      <w:pPr>
        <w:pStyle w:val="Caption"/>
        <w:keepNext/>
        <w:jc w:val="center"/>
      </w:pPr>
      <w:bookmarkStart w:id="112" w:name="_Ref78542550"/>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6</w:t>
      </w:r>
      <w:r w:rsidRPr="0037123F">
        <w:fldChar w:fldCharType="end"/>
      </w:r>
      <w:bookmarkEnd w:id="112"/>
      <w:r w:rsidRPr="0037123F">
        <w:t xml:space="preserve">: Costs for </w:t>
      </w:r>
      <w:r w:rsidR="006A5DE9" w:rsidRPr="0037123F">
        <w:t xml:space="preserve">individual heating technologies </w:t>
      </w:r>
      <w:r w:rsidR="006A5DE9" w:rsidRPr="0037123F">
        <w:fldChar w:fldCharType="begin" w:fldLock="1"/>
      </w:r>
      <w:r w:rsidR="004F77DA">
        <w:instrText>ADDIN CSL_CITATION {"citationItems":[{"id":"ITEM-1","itemData":{"URL":"https://ens.dk/en/our-services/projections-and-models/technology-data/technology-data-individual-heating-plants","author":[{"dropping-particle":"","family":"The Danish Energy Agency","given":"","non-dropping-particle":"","parse-names":false,"suffix":""},{"dropping-particle":"","family":"Energinet","given":"","non-dropping-particle":"","parse-names":false,"suffix":""}],"id":"ITEM-1","issued":{"date-parts":[["2016"]]},"title":"Technology Data for Heating Installations","type":"webpage"},"uris":["http://www.mendeley.com/documents/?uuid=aef27ae9-48df-40cd-babb-5a67fca2c2c8"]}],"mendeley":{"formattedCitation":"[27]","plainTextFormattedCitation":"[27]","previouslyFormattedCitation":"[26]"},"properties":{"noteIndex":0},"schema":"https://github.com/citation-style-language/schema/raw/master/csl-citation.json"}</w:instrText>
      </w:r>
      <w:r w:rsidR="006A5DE9" w:rsidRPr="0037123F">
        <w:fldChar w:fldCharType="separate"/>
      </w:r>
      <w:r w:rsidR="004F77DA" w:rsidRPr="004F77DA">
        <w:rPr>
          <w:i w:val="0"/>
          <w:noProof/>
        </w:rPr>
        <w:t>[27]</w:t>
      </w:r>
      <w:r w:rsidR="006A5DE9" w:rsidRPr="0037123F">
        <w:fldChar w:fldCharType="end"/>
      </w:r>
      <w:r w:rsidR="006A5DE9" w:rsidRPr="0037123F">
        <w:t>.</w:t>
      </w:r>
    </w:p>
    <w:tbl>
      <w:tblPr>
        <w:tblStyle w:val="TableGrid"/>
        <w:tblW w:w="5000" w:type="pct"/>
        <w:tblLook w:val="04A0" w:firstRow="1" w:lastRow="0" w:firstColumn="1" w:lastColumn="0" w:noHBand="0" w:noVBand="1"/>
      </w:tblPr>
      <w:tblGrid>
        <w:gridCol w:w="4260"/>
        <w:gridCol w:w="1130"/>
        <w:gridCol w:w="882"/>
        <w:gridCol w:w="832"/>
        <w:gridCol w:w="615"/>
        <w:gridCol w:w="1065"/>
        <w:gridCol w:w="1410"/>
      </w:tblGrid>
      <w:tr w:rsidR="00A240D9" w:rsidRPr="0037123F" w14:paraId="115286DA" w14:textId="77777777" w:rsidTr="003862C0">
        <w:trPr>
          <w:trHeight w:val="300"/>
        </w:trPr>
        <w:tc>
          <w:tcPr>
            <w:tcW w:w="1875" w:type="pct"/>
            <w:shd w:val="clear" w:color="auto" w:fill="D0CECE" w:themeFill="background2" w:themeFillShade="E6"/>
            <w:noWrap/>
            <w:hideMark/>
          </w:tcPr>
          <w:p w14:paraId="7A047AAD" w14:textId="13410E16"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bCs/>
                <w:color w:val="000000"/>
                <w:lang w:eastAsia="en-GB"/>
              </w:rPr>
              <w:t>Costs for individual heating technologies</w:t>
            </w:r>
            <w:r w:rsidRPr="0037123F">
              <w:rPr>
                <w:rFonts w:ascii="Calibri" w:eastAsia="Times New Roman" w:hAnsi="Calibri" w:cs="Calibri"/>
                <w:color w:val="000000"/>
                <w:lang w:eastAsia="en-GB"/>
              </w:rPr>
              <w:t> </w:t>
            </w:r>
          </w:p>
        </w:tc>
        <w:tc>
          <w:tcPr>
            <w:tcW w:w="548" w:type="pct"/>
            <w:shd w:val="clear" w:color="auto" w:fill="D0CECE" w:themeFill="background2" w:themeFillShade="E6"/>
            <w:noWrap/>
            <w:hideMark/>
          </w:tcPr>
          <w:p w14:paraId="18E34220" w14:textId="00233063" w:rsidR="009347D4" w:rsidRPr="0037123F" w:rsidRDefault="00F523F8">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Investment</w:t>
            </w:r>
            <w:r w:rsidRPr="0037123F">
              <w:rPr>
                <w:rFonts w:ascii="Calibri" w:eastAsia="Times New Roman" w:hAnsi="Calibri" w:cs="Calibri"/>
                <w:b/>
                <w:color w:val="000000"/>
                <w:vertAlign w:val="superscript"/>
                <w:lang w:eastAsia="en-GB"/>
              </w:rPr>
              <w:t>*</w:t>
            </w:r>
          </w:p>
        </w:tc>
        <w:tc>
          <w:tcPr>
            <w:tcW w:w="391" w:type="pct"/>
            <w:shd w:val="clear" w:color="auto" w:fill="D0CECE" w:themeFill="background2" w:themeFillShade="E6"/>
            <w:noWrap/>
            <w:hideMark/>
          </w:tcPr>
          <w:p w14:paraId="616C8217" w14:textId="06F79528"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 Unit</w:t>
            </w:r>
          </w:p>
        </w:tc>
        <w:tc>
          <w:tcPr>
            <w:tcW w:w="548" w:type="pct"/>
            <w:shd w:val="clear" w:color="auto" w:fill="D0CECE" w:themeFill="background2" w:themeFillShade="E6"/>
            <w:noWrap/>
            <w:hideMark/>
          </w:tcPr>
          <w:p w14:paraId="1AC79C9A" w14:textId="77777777"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Lifetime</w:t>
            </w:r>
          </w:p>
        </w:tc>
        <w:tc>
          <w:tcPr>
            <w:tcW w:w="420" w:type="pct"/>
            <w:shd w:val="clear" w:color="auto" w:fill="D0CECE" w:themeFill="background2" w:themeFillShade="E6"/>
            <w:noWrap/>
            <w:hideMark/>
          </w:tcPr>
          <w:p w14:paraId="76CF772A" w14:textId="6D673D5D"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Unit</w:t>
            </w:r>
          </w:p>
        </w:tc>
        <w:tc>
          <w:tcPr>
            <w:tcW w:w="526" w:type="pct"/>
            <w:shd w:val="clear" w:color="auto" w:fill="D0CECE" w:themeFill="background2" w:themeFillShade="E6"/>
            <w:noWrap/>
            <w:hideMark/>
          </w:tcPr>
          <w:p w14:paraId="101B8171" w14:textId="7BE606C7"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Fixed O&amp;M</w:t>
            </w:r>
          </w:p>
        </w:tc>
        <w:tc>
          <w:tcPr>
            <w:tcW w:w="692" w:type="pct"/>
            <w:shd w:val="clear" w:color="auto" w:fill="D0CECE" w:themeFill="background2" w:themeFillShade="E6"/>
            <w:noWrap/>
            <w:hideMark/>
          </w:tcPr>
          <w:p w14:paraId="0A419735" w14:textId="2C40676E" w:rsidR="009347D4" w:rsidRPr="0037123F" w:rsidRDefault="009347D4">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 Unit</w:t>
            </w:r>
          </w:p>
        </w:tc>
      </w:tr>
      <w:tr w:rsidR="00A240D9" w:rsidRPr="0037123F" w14:paraId="062F27E7" w14:textId="77777777" w:rsidTr="003862C0">
        <w:trPr>
          <w:trHeight w:val="300"/>
        </w:trPr>
        <w:tc>
          <w:tcPr>
            <w:tcW w:w="1875" w:type="pct"/>
            <w:noWrap/>
            <w:hideMark/>
          </w:tcPr>
          <w:p w14:paraId="260C0E52" w14:textId="77777777" w:rsidR="009347D4" w:rsidRPr="0037123F" w:rsidRDefault="009347D4"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Fuel boilers</w:t>
            </w:r>
          </w:p>
        </w:tc>
        <w:tc>
          <w:tcPr>
            <w:tcW w:w="548" w:type="pct"/>
            <w:noWrap/>
            <w:hideMark/>
          </w:tcPr>
          <w:p w14:paraId="378E3150" w14:textId="4822306B"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3,900</w:t>
            </w:r>
          </w:p>
        </w:tc>
        <w:tc>
          <w:tcPr>
            <w:tcW w:w="391" w:type="pct"/>
            <w:noWrap/>
            <w:hideMark/>
          </w:tcPr>
          <w:p w14:paraId="65069583"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UR/unit</w:t>
            </w:r>
          </w:p>
        </w:tc>
        <w:tc>
          <w:tcPr>
            <w:tcW w:w="548" w:type="pct"/>
            <w:noWrap/>
            <w:hideMark/>
          </w:tcPr>
          <w:p w14:paraId="48A2BF6C"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0</w:t>
            </w:r>
          </w:p>
        </w:tc>
        <w:tc>
          <w:tcPr>
            <w:tcW w:w="420" w:type="pct"/>
            <w:noWrap/>
            <w:hideMark/>
          </w:tcPr>
          <w:p w14:paraId="26965D3D"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526" w:type="pct"/>
            <w:noWrap/>
            <w:hideMark/>
          </w:tcPr>
          <w:p w14:paraId="7183C02E"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4.9</w:t>
            </w:r>
          </w:p>
        </w:tc>
        <w:tc>
          <w:tcPr>
            <w:tcW w:w="692" w:type="pct"/>
            <w:noWrap/>
            <w:hideMark/>
          </w:tcPr>
          <w:p w14:paraId="66708870"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r w:rsidR="00A240D9" w:rsidRPr="0037123F" w14:paraId="2F40DFBB" w14:textId="77777777" w:rsidTr="003862C0">
        <w:trPr>
          <w:trHeight w:val="300"/>
        </w:trPr>
        <w:tc>
          <w:tcPr>
            <w:tcW w:w="1875" w:type="pct"/>
            <w:noWrap/>
            <w:hideMark/>
          </w:tcPr>
          <w:p w14:paraId="5A1A7C05" w14:textId="4326BD44" w:rsidR="009347D4" w:rsidRPr="0037123F" w:rsidRDefault="009347D4"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Heat pumps (air</w:t>
            </w:r>
            <w:r w:rsidR="00F30C71" w:rsidRPr="0037123F">
              <w:rPr>
                <w:rFonts w:ascii="Calibri" w:eastAsia="Times New Roman" w:hAnsi="Calibri" w:cs="Calibri"/>
                <w:color w:val="000000"/>
                <w:lang w:eastAsia="en-GB"/>
              </w:rPr>
              <w:t>-</w:t>
            </w:r>
            <w:r w:rsidRPr="0037123F">
              <w:rPr>
                <w:rFonts w:ascii="Calibri" w:eastAsia="Times New Roman" w:hAnsi="Calibri" w:cs="Calibri"/>
                <w:color w:val="000000"/>
                <w:lang w:eastAsia="en-GB"/>
              </w:rPr>
              <w:t xml:space="preserve">water, existing </w:t>
            </w:r>
            <w:r w:rsidR="00655F66" w:rsidRPr="0037123F">
              <w:rPr>
                <w:rFonts w:ascii="Calibri" w:eastAsia="Times New Roman" w:hAnsi="Calibri" w:cs="Calibri"/>
                <w:color w:val="000000"/>
                <w:lang w:eastAsia="en-GB"/>
              </w:rPr>
              <w:t>single-family</w:t>
            </w:r>
            <w:r w:rsidRPr="0037123F">
              <w:rPr>
                <w:rFonts w:ascii="Calibri" w:eastAsia="Times New Roman" w:hAnsi="Calibri" w:cs="Calibri"/>
                <w:color w:val="000000"/>
                <w:lang w:eastAsia="en-GB"/>
              </w:rPr>
              <w:t xml:space="preserve"> buildings)</w:t>
            </w:r>
          </w:p>
        </w:tc>
        <w:tc>
          <w:tcPr>
            <w:tcW w:w="548" w:type="pct"/>
            <w:noWrap/>
            <w:hideMark/>
          </w:tcPr>
          <w:p w14:paraId="4514A103" w14:textId="5148857B"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0,950</w:t>
            </w:r>
          </w:p>
        </w:tc>
        <w:tc>
          <w:tcPr>
            <w:tcW w:w="391" w:type="pct"/>
            <w:noWrap/>
            <w:hideMark/>
          </w:tcPr>
          <w:p w14:paraId="4371B7B9"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UR/unit</w:t>
            </w:r>
          </w:p>
        </w:tc>
        <w:tc>
          <w:tcPr>
            <w:tcW w:w="548" w:type="pct"/>
            <w:noWrap/>
            <w:hideMark/>
          </w:tcPr>
          <w:p w14:paraId="7CA2008E"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16</w:t>
            </w:r>
          </w:p>
        </w:tc>
        <w:tc>
          <w:tcPr>
            <w:tcW w:w="420" w:type="pct"/>
            <w:noWrap/>
            <w:hideMark/>
          </w:tcPr>
          <w:p w14:paraId="6DFC4B4F"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526" w:type="pct"/>
            <w:noWrap/>
            <w:hideMark/>
          </w:tcPr>
          <w:p w14:paraId="02E1FC21"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84</w:t>
            </w:r>
          </w:p>
        </w:tc>
        <w:tc>
          <w:tcPr>
            <w:tcW w:w="692" w:type="pct"/>
            <w:noWrap/>
            <w:hideMark/>
          </w:tcPr>
          <w:p w14:paraId="32923D27"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r w:rsidR="00A240D9" w:rsidRPr="0037123F" w14:paraId="42F91D7D" w14:textId="77777777" w:rsidTr="003862C0">
        <w:trPr>
          <w:trHeight w:val="300"/>
        </w:trPr>
        <w:tc>
          <w:tcPr>
            <w:tcW w:w="1875" w:type="pct"/>
            <w:noWrap/>
            <w:hideMark/>
          </w:tcPr>
          <w:p w14:paraId="66D3DC40" w14:textId="77777777" w:rsidR="009347D4" w:rsidRPr="0037123F" w:rsidRDefault="009347D4"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lectric heating (single family)</w:t>
            </w:r>
          </w:p>
        </w:tc>
        <w:tc>
          <w:tcPr>
            <w:tcW w:w="548" w:type="pct"/>
            <w:noWrap/>
            <w:hideMark/>
          </w:tcPr>
          <w:p w14:paraId="68B582DA" w14:textId="511CA2E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2,690</w:t>
            </w:r>
          </w:p>
        </w:tc>
        <w:tc>
          <w:tcPr>
            <w:tcW w:w="391" w:type="pct"/>
            <w:noWrap/>
            <w:hideMark/>
          </w:tcPr>
          <w:p w14:paraId="1669CBDA"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EUR/unit</w:t>
            </w:r>
          </w:p>
        </w:tc>
        <w:tc>
          <w:tcPr>
            <w:tcW w:w="548" w:type="pct"/>
            <w:noWrap/>
            <w:hideMark/>
          </w:tcPr>
          <w:p w14:paraId="73BE17D3"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30</w:t>
            </w:r>
          </w:p>
        </w:tc>
        <w:tc>
          <w:tcPr>
            <w:tcW w:w="420" w:type="pct"/>
            <w:noWrap/>
            <w:hideMark/>
          </w:tcPr>
          <w:p w14:paraId="5EA4EB3E"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526" w:type="pct"/>
            <w:noWrap/>
            <w:hideMark/>
          </w:tcPr>
          <w:p w14:paraId="77E19172" w14:textId="77777777" w:rsidR="009347D4" w:rsidRPr="0037123F" w:rsidRDefault="009347D4">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89</w:t>
            </w:r>
          </w:p>
        </w:tc>
        <w:tc>
          <w:tcPr>
            <w:tcW w:w="692" w:type="pct"/>
            <w:noWrap/>
            <w:hideMark/>
          </w:tcPr>
          <w:p w14:paraId="2395C025" w14:textId="77777777" w:rsidR="009347D4" w:rsidRPr="0037123F" w:rsidRDefault="009347D4">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r w:rsidR="00F523F8" w:rsidRPr="0037123F" w14:paraId="4545557B" w14:textId="77777777" w:rsidTr="003862C0">
        <w:trPr>
          <w:trHeight w:val="300"/>
        </w:trPr>
        <w:tc>
          <w:tcPr>
            <w:tcW w:w="5000" w:type="pct"/>
            <w:gridSpan w:val="7"/>
            <w:noWrap/>
          </w:tcPr>
          <w:p w14:paraId="4290BA3C" w14:textId="5896EE4F" w:rsidR="00F523F8" w:rsidRPr="0037123F" w:rsidRDefault="00F523F8" w:rsidP="00DF6E37">
            <w:pPr>
              <w:jc w:val="left"/>
              <w:rPr>
                <w:rFonts w:ascii="Calibri" w:eastAsia="Times New Roman" w:hAnsi="Calibri" w:cs="Calibri"/>
                <w:color w:val="000000"/>
                <w:lang w:eastAsia="en-GB"/>
              </w:rPr>
            </w:pPr>
            <w:r w:rsidRPr="0037123F">
              <w:rPr>
                <w:rFonts w:ascii="Calibri" w:eastAsia="Times New Roman" w:hAnsi="Calibri" w:cs="Calibri"/>
                <w:color w:val="000000"/>
                <w:sz w:val="20"/>
                <w:vertAlign w:val="superscript"/>
                <w:lang w:eastAsia="en-GB"/>
              </w:rPr>
              <w:t>*</w:t>
            </w:r>
            <w:r w:rsidRPr="0037123F">
              <w:rPr>
                <w:rFonts w:ascii="Calibri" w:eastAsia="Times New Roman" w:hAnsi="Calibri" w:cs="Calibri"/>
                <w:color w:val="000000"/>
                <w:sz w:val="20"/>
                <w:lang w:eastAsia="en-GB"/>
              </w:rPr>
              <w:t>Including 4.1 kWh heat storage.</w:t>
            </w:r>
          </w:p>
        </w:tc>
      </w:tr>
    </w:tbl>
    <w:p w14:paraId="6241F035" w14:textId="1E3F27DD" w:rsidR="00DA09FA" w:rsidRPr="0037123F" w:rsidRDefault="00141DE6" w:rsidP="00DF6E37">
      <w:pPr>
        <w:pStyle w:val="Heading3"/>
      </w:pPr>
      <w:bookmarkStart w:id="113" w:name="_Toc86149985"/>
      <w:r w:rsidRPr="0037123F">
        <w:lastRenderedPageBreak/>
        <w:t>District heating</w:t>
      </w:r>
      <w:bookmarkEnd w:id="113"/>
    </w:p>
    <w:p w14:paraId="77E91D5A" w14:textId="31931CFD" w:rsidR="00141DE6" w:rsidRPr="0037123F" w:rsidRDefault="00AB7BA2" w:rsidP="00E8522B">
      <w:pPr>
        <w:spacing w:line="240" w:lineRule="auto"/>
      </w:pPr>
      <w:r w:rsidRPr="0037123F">
        <w:t xml:space="preserve">There is no district heating in the reference scenario for Oud-Heverlee, but the potential for district heating </w:t>
      </w:r>
      <w:r w:rsidR="001E18F8" w:rsidRPr="0037123F">
        <w:t>is</w:t>
      </w:r>
      <w:r w:rsidRPr="0037123F">
        <w:t xml:space="preserve"> explored in future scenarios, hence technical and economic assumptions are needed for heat production technologies. The </w:t>
      </w:r>
      <w:r w:rsidR="00426182" w:rsidRPr="0037123F">
        <w:t>MUSE GRIDS Energy Planning Tool</w:t>
      </w:r>
      <w:r w:rsidRPr="0037123F">
        <w:t xml:space="preserve"> includes an assessment tool for determining the </w:t>
      </w:r>
      <w:r w:rsidR="00B7760B" w:rsidRPr="0037123F">
        <w:t xml:space="preserve">potential for </w:t>
      </w:r>
      <w:r w:rsidRPr="0037123F">
        <w:t xml:space="preserve">district </w:t>
      </w:r>
      <w:r w:rsidR="00B7760B" w:rsidRPr="0037123F">
        <w:t xml:space="preserve">heating, the investment costs for the grid and the resulting grid loss. Further details on this are included in Section </w:t>
      </w:r>
      <w:r w:rsidR="00B7760B" w:rsidRPr="0037123F">
        <w:fldChar w:fldCharType="begin"/>
      </w:r>
      <w:r w:rsidR="00B7760B" w:rsidRPr="0037123F">
        <w:instrText xml:space="preserve"> REF _Ref78543808 \n \h </w:instrText>
      </w:r>
      <w:r w:rsidR="00A04E78">
        <w:instrText xml:space="preserve"> \* MERGEFORMAT </w:instrText>
      </w:r>
      <w:r w:rsidR="00B7760B" w:rsidRPr="0037123F">
        <w:fldChar w:fldCharType="separate"/>
      </w:r>
      <w:r w:rsidR="00EA7F62" w:rsidRPr="0037123F">
        <w:t>5</w:t>
      </w:r>
      <w:r w:rsidR="00B7760B" w:rsidRPr="0037123F">
        <w:fldChar w:fldCharType="end"/>
      </w:r>
      <w:r w:rsidR="00B7760B" w:rsidRPr="0037123F">
        <w:t xml:space="preserve"> where the analysed scenarios are presented.</w:t>
      </w:r>
    </w:p>
    <w:p w14:paraId="5AEF4596" w14:textId="1EFFCE2B" w:rsidR="00873080" w:rsidRPr="0037123F" w:rsidRDefault="00B7760B" w:rsidP="00E8522B">
      <w:pPr>
        <w:spacing w:line="240" w:lineRule="auto"/>
      </w:pPr>
      <w:r w:rsidRPr="0037123F">
        <w:t>In Oud-Heverlee it is a</w:t>
      </w:r>
      <w:r w:rsidR="00873080" w:rsidRPr="0037123F">
        <w:t>ssumed that</w:t>
      </w:r>
      <w:r w:rsidRPr="0037123F">
        <w:t xml:space="preserve"> heat production </w:t>
      </w:r>
      <w:r w:rsidR="001E18F8" w:rsidRPr="0037123F">
        <w:t xml:space="preserve">for district heating </w:t>
      </w:r>
      <w:r w:rsidRPr="0037123F">
        <w:t>is done by a combination of electric heat pumps and biomass heat</w:t>
      </w:r>
      <w:r w:rsidR="001E18F8" w:rsidRPr="0037123F">
        <w:t>-</w:t>
      </w:r>
      <w:r w:rsidRPr="0037123F">
        <w:t>only boilers.</w:t>
      </w:r>
      <w:r w:rsidR="00873080" w:rsidRPr="0037123F">
        <w:t xml:space="preserve"> </w:t>
      </w:r>
      <w:r w:rsidRPr="0037123F">
        <w:t xml:space="preserve">Heat pumps are used for </w:t>
      </w:r>
      <w:proofErr w:type="gramStart"/>
      <w:r w:rsidRPr="0037123F">
        <w:t>the majority of</w:t>
      </w:r>
      <w:proofErr w:type="gramEnd"/>
      <w:r w:rsidRPr="0037123F">
        <w:t xml:space="preserve"> the demand, while biomass boilers are available for the peak demand. Installed boiler capacity is 120% of the peak demand, and </w:t>
      </w:r>
      <w:r w:rsidR="00F30C71" w:rsidRPr="0037123F">
        <w:t xml:space="preserve">the </w:t>
      </w:r>
      <w:r w:rsidRPr="0037123F">
        <w:t xml:space="preserve">heat pump capacity </w:t>
      </w:r>
      <w:r w:rsidR="00F30C71" w:rsidRPr="0037123F">
        <w:t xml:space="preserve">is </w:t>
      </w:r>
      <w:r w:rsidRPr="0037123F">
        <w:t xml:space="preserve">sized so heat pumps can deliver the entirety of the heat demand during 80% of the annual hours. </w:t>
      </w:r>
    </w:p>
    <w:p w14:paraId="34EB3560" w14:textId="505A3961" w:rsidR="00E46D6C" w:rsidRPr="0037123F" w:rsidRDefault="00E46D6C" w:rsidP="00DF6E37">
      <w:pPr>
        <w:pStyle w:val="Caption"/>
        <w:keepNext/>
        <w:jc w:val="center"/>
      </w:pPr>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7</w:t>
      </w:r>
      <w:r w:rsidRPr="0037123F">
        <w:fldChar w:fldCharType="end"/>
      </w:r>
      <w:r w:rsidRPr="0037123F">
        <w:t>:</w:t>
      </w:r>
      <w:r w:rsidR="00B7760B" w:rsidRPr="0037123F">
        <w:t xml:space="preserve"> District heating </w:t>
      </w:r>
      <w:r w:rsidR="006A5DE9" w:rsidRPr="0037123F">
        <w:t>boiler and heat pump efficiency</w:t>
      </w:r>
      <w:r w:rsidR="00CD2F4F" w:rsidRPr="0037123F">
        <w:t xml:space="preserve"> </w:t>
      </w:r>
      <w:r w:rsidR="006A5DE9" w:rsidRPr="0037123F">
        <w:fldChar w:fldCharType="begin" w:fldLock="1"/>
      </w:r>
      <w:r w:rsidR="004F77DA">
        <w:instrText>ADDIN CSL_CITATION {"citationItems":[{"id":"ITEM-1","itemData":{"URL":"https://ens.dk/en/our-services/projections-and-models/technology-data/technology-data-generation-electricity-and","abstract":"The Danish Energy Agency and Energinet publish catalogues of technology data for energy technologies. Technology Data provides information about technology, economy and environment for a number of energy installations and are among other things used by the Danish Energy Agency for energy projections.","author":[{"dropping-particle":"","family":"The Danish Energy Agency","given":"","non-dropping-particle":"","parse-names":false,"suffix":""},{"dropping-particle":"","family":"Energinet","given":"","non-dropping-particle":"","parse-names":false,"suffix":""}],"id":"ITEM-1","issued":{"date-parts":[["2016"]]},"title":"Technology Data - Generation of Electricity and District heating","type":"webpage"},"uris":["http://www.mendeley.com/documents/?uuid=07cf024c-d4e3-4b3d-b0f0-d0b0289346cd"]}],"mendeley":{"formattedCitation":"[23]","plainTextFormattedCitation":"[23]","previouslyFormattedCitation":"[22]"},"properties":{"noteIndex":0},"schema":"https://github.com/citation-style-language/schema/raw/master/csl-citation.json"}</w:instrText>
      </w:r>
      <w:r w:rsidR="006A5DE9" w:rsidRPr="0037123F">
        <w:fldChar w:fldCharType="separate"/>
      </w:r>
      <w:r w:rsidR="004F77DA" w:rsidRPr="004F77DA">
        <w:rPr>
          <w:i w:val="0"/>
          <w:noProof/>
        </w:rPr>
        <w:t>[23]</w:t>
      </w:r>
      <w:r w:rsidR="006A5DE9" w:rsidRPr="0037123F">
        <w:fldChar w:fldCharType="end"/>
      </w:r>
      <w:r w:rsidR="006A5DE9" w:rsidRPr="0037123F">
        <w:t>.</w:t>
      </w:r>
    </w:p>
    <w:tbl>
      <w:tblPr>
        <w:tblStyle w:val="TableGrid"/>
        <w:tblW w:w="5060" w:type="dxa"/>
        <w:jc w:val="center"/>
        <w:tblLook w:val="04A0" w:firstRow="1" w:lastRow="0" w:firstColumn="1" w:lastColumn="0" w:noHBand="0" w:noVBand="1"/>
      </w:tblPr>
      <w:tblGrid>
        <w:gridCol w:w="2620"/>
        <w:gridCol w:w="1220"/>
        <w:gridCol w:w="1220"/>
      </w:tblGrid>
      <w:tr w:rsidR="00E46D6C" w:rsidRPr="0037123F" w14:paraId="17B55254" w14:textId="1D3D2D15" w:rsidTr="00915DBB">
        <w:trPr>
          <w:trHeight w:val="300"/>
          <w:jc w:val="center"/>
        </w:trPr>
        <w:tc>
          <w:tcPr>
            <w:tcW w:w="2620" w:type="dxa"/>
            <w:shd w:val="clear" w:color="auto" w:fill="D0CECE" w:themeFill="background2" w:themeFillShade="E6"/>
            <w:noWrap/>
          </w:tcPr>
          <w:p w14:paraId="5952104E" w14:textId="525E03E9" w:rsidR="00E46D6C" w:rsidRPr="0037123F" w:rsidRDefault="00E46D6C">
            <w:pPr>
              <w:jc w:val="left"/>
              <w:rPr>
                <w:rFonts w:ascii="Calibri" w:eastAsia="Times New Roman" w:hAnsi="Calibri" w:cs="Calibri"/>
                <w:b/>
                <w:bCs/>
                <w:color w:val="000000"/>
                <w:lang w:eastAsia="en-GB"/>
              </w:rPr>
            </w:pPr>
            <w:r w:rsidRPr="0037123F">
              <w:rPr>
                <w:rFonts w:ascii="Calibri" w:eastAsia="Times New Roman" w:hAnsi="Calibri" w:cs="Calibri"/>
                <w:b/>
                <w:bCs/>
                <w:color w:val="000000"/>
                <w:lang w:eastAsia="en-GB"/>
              </w:rPr>
              <w:t>Technology</w:t>
            </w:r>
          </w:p>
        </w:tc>
        <w:tc>
          <w:tcPr>
            <w:tcW w:w="1220" w:type="dxa"/>
            <w:shd w:val="clear" w:color="auto" w:fill="D0CECE" w:themeFill="background2" w:themeFillShade="E6"/>
            <w:noWrap/>
            <w:vAlign w:val="center"/>
            <w:hideMark/>
          </w:tcPr>
          <w:p w14:paraId="3C485FDF" w14:textId="1BF674B4" w:rsidR="00E46D6C" w:rsidRPr="0037123F" w:rsidRDefault="00E46D6C">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Efficiency</w:t>
            </w:r>
          </w:p>
        </w:tc>
        <w:tc>
          <w:tcPr>
            <w:tcW w:w="1220" w:type="dxa"/>
            <w:shd w:val="clear" w:color="auto" w:fill="D0CECE" w:themeFill="background2" w:themeFillShade="E6"/>
          </w:tcPr>
          <w:p w14:paraId="4EF744E9" w14:textId="28629909" w:rsidR="00E46D6C" w:rsidRPr="0037123F" w:rsidRDefault="00E46D6C">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Unit</w:t>
            </w:r>
          </w:p>
        </w:tc>
      </w:tr>
      <w:tr w:rsidR="00E46D6C" w:rsidRPr="0037123F" w14:paraId="3D4543F3" w14:textId="7F1B8704" w:rsidTr="00E46D6C">
        <w:trPr>
          <w:trHeight w:val="300"/>
          <w:jc w:val="center"/>
        </w:trPr>
        <w:tc>
          <w:tcPr>
            <w:tcW w:w="2620" w:type="dxa"/>
            <w:noWrap/>
          </w:tcPr>
          <w:p w14:paraId="22241604" w14:textId="405AA6ED" w:rsidR="00E46D6C" w:rsidRPr="0037123F" w:rsidRDefault="00E46D6C" w:rsidP="00DF6E37">
            <w:pPr>
              <w:jc w:val="left"/>
              <w:rPr>
                <w:rFonts w:ascii="Calibri" w:eastAsia="Times New Roman" w:hAnsi="Calibri" w:cs="Calibri"/>
                <w:color w:val="000000"/>
                <w:lang w:eastAsia="en-GB"/>
              </w:rPr>
            </w:pPr>
            <w:r w:rsidRPr="0037123F">
              <w:rPr>
                <w:rFonts w:ascii="Calibri" w:eastAsia="Times New Roman" w:hAnsi="Calibri" w:cs="Calibri"/>
                <w:bCs/>
                <w:color w:val="000000"/>
                <w:lang w:eastAsia="en-GB"/>
              </w:rPr>
              <w:t>Fuel boilers</w:t>
            </w:r>
          </w:p>
        </w:tc>
        <w:tc>
          <w:tcPr>
            <w:tcW w:w="1220" w:type="dxa"/>
            <w:noWrap/>
            <w:hideMark/>
          </w:tcPr>
          <w:p w14:paraId="5D6D6574" w14:textId="1D1B9778" w:rsidR="00E46D6C" w:rsidRPr="0037123F" w:rsidRDefault="00E46D6C">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100</w:t>
            </w:r>
          </w:p>
        </w:tc>
        <w:tc>
          <w:tcPr>
            <w:tcW w:w="1220" w:type="dxa"/>
          </w:tcPr>
          <w:p w14:paraId="5E17A5A1" w14:textId="3C4DEB3E" w:rsidR="00E46D6C" w:rsidRPr="0037123F" w:rsidRDefault="00E46D6C">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w:t>
            </w:r>
          </w:p>
        </w:tc>
      </w:tr>
      <w:tr w:rsidR="00E46D6C" w:rsidRPr="0037123F" w14:paraId="664AC979" w14:textId="4C39F105" w:rsidTr="00E46D6C">
        <w:trPr>
          <w:trHeight w:val="300"/>
          <w:jc w:val="center"/>
        </w:trPr>
        <w:tc>
          <w:tcPr>
            <w:tcW w:w="2620" w:type="dxa"/>
            <w:noWrap/>
            <w:hideMark/>
          </w:tcPr>
          <w:p w14:paraId="254C841E" w14:textId="70C2B9B9" w:rsidR="00E46D6C" w:rsidRPr="0037123F" w:rsidRDefault="00E46D6C"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mpression heat pumps</w:t>
            </w:r>
          </w:p>
        </w:tc>
        <w:tc>
          <w:tcPr>
            <w:tcW w:w="1220" w:type="dxa"/>
            <w:noWrap/>
            <w:hideMark/>
          </w:tcPr>
          <w:p w14:paraId="03752747" w14:textId="7DF81747" w:rsidR="00E46D6C" w:rsidRPr="0037123F" w:rsidRDefault="00E46D6C">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3.1</w:t>
            </w:r>
          </w:p>
        </w:tc>
        <w:tc>
          <w:tcPr>
            <w:tcW w:w="1220" w:type="dxa"/>
          </w:tcPr>
          <w:p w14:paraId="65E03D5B" w14:textId="55C0E4D2" w:rsidR="00E46D6C" w:rsidRPr="0037123F" w:rsidRDefault="00E46D6C">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COP</w:t>
            </w:r>
          </w:p>
        </w:tc>
      </w:tr>
    </w:tbl>
    <w:p w14:paraId="0B3E78F8" w14:textId="77777777" w:rsidR="00B7760B" w:rsidRPr="0037123F" w:rsidRDefault="00B7760B" w:rsidP="00E8522B">
      <w:pPr>
        <w:spacing w:line="240" w:lineRule="auto"/>
      </w:pPr>
    </w:p>
    <w:p w14:paraId="71A6F632" w14:textId="44B5DDBE" w:rsidR="00B7760B" w:rsidRPr="0037123F" w:rsidRDefault="00B7760B" w:rsidP="00E8522B">
      <w:pPr>
        <w:spacing w:line="240" w:lineRule="auto"/>
      </w:pPr>
      <w:r w:rsidRPr="0037123F">
        <w:t>Boilers and heat pumps are supplemented by short-term storage in the form of a steel</w:t>
      </w:r>
      <w:r w:rsidR="00F30C71" w:rsidRPr="0037123F">
        <w:t xml:space="preserve"> </w:t>
      </w:r>
      <w:r w:rsidRPr="0037123F">
        <w:t>tank, which allows the system to balance production and demand. The district heating storage capacity is sized according to the average 24</w:t>
      </w:r>
      <w:r w:rsidR="00F30C71" w:rsidRPr="0037123F">
        <w:t>-</w:t>
      </w:r>
      <w:r w:rsidRPr="0037123F">
        <w:t>hour heat demand during the winter period.</w:t>
      </w:r>
    </w:p>
    <w:p w14:paraId="46F2694D" w14:textId="1E2599D2" w:rsidR="00B7760B" w:rsidRPr="0037123F" w:rsidRDefault="00B7760B" w:rsidP="00DF6E37">
      <w:pPr>
        <w:pStyle w:val="Caption"/>
        <w:keepNext/>
        <w:jc w:val="center"/>
      </w:pPr>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8</w:t>
      </w:r>
      <w:r w:rsidRPr="0037123F">
        <w:fldChar w:fldCharType="end"/>
      </w:r>
      <w:r w:rsidRPr="0037123F">
        <w:t>:</w:t>
      </w:r>
      <w:r w:rsidR="002446DB" w:rsidRPr="0037123F">
        <w:t xml:space="preserve"> District heating storage costs</w:t>
      </w:r>
      <w:r w:rsidR="00CD2F4F" w:rsidRPr="0037123F">
        <w:t xml:space="preserve"> </w:t>
      </w:r>
      <w:r w:rsidR="006A5DE9" w:rsidRPr="0037123F">
        <w:fldChar w:fldCharType="begin" w:fldLock="1"/>
      </w:r>
      <w:r w:rsidR="004F77DA">
        <w:instrText>ADDIN CSL_CITATION {"citationItems":[{"id":"ITEM-1","itemData":{"URL":"https://ens.dk/en/our-services/projections-and-models/technology-data/technology-data-generation-electricity-and","abstract":"The Danish Energy Agency and Energinet publish catalogues of technology data for energy technologies. Technology Data provides information about technology, economy and environment for a number of energy installations and are among other things used by the Danish Energy Agency for energy projections.","author":[{"dropping-particle":"","family":"The Danish Energy Agency","given":"","non-dropping-particle":"","parse-names":false,"suffix":""},{"dropping-particle":"","family":"Energinet","given":"","non-dropping-particle":"","parse-names":false,"suffix":""}],"id":"ITEM-1","issued":{"date-parts":[["2016"]]},"title":"Technology Data - Generation of Electricity and District heating","type":"webpage"},"uris":["http://www.mendeley.com/documents/?uuid=07cf024c-d4e3-4b3d-b0f0-d0b0289346cd"]}],"mendeley":{"formattedCitation":"[23]","plainTextFormattedCitation":"[23]","previouslyFormattedCitation":"[22]"},"properties":{"noteIndex":0},"schema":"https://github.com/citation-style-language/schema/raw/master/csl-citation.json"}</w:instrText>
      </w:r>
      <w:r w:rsidR="006A5DE9" w:rsidRPr="0037123F">
        <w:fldChar w:fldCharType="separate"/>
      </w:r>
      <w:r w:rsidR="004F77DA" w:rsidRPr="004F77DA">
        <w:rPr>
          <w:i w:val="0"/>
          <w:noProof/>
        </w:rPr>
        <w:t>[23]</w:t>
      </w:r>
      <w:r w:rsidR="006A5DE9" w:rsidRPr="0037123F">
        <w:fldChar w:fldCharType="end"/>
      </w:r>
      <w:r w:rsidR="006A5DE9" w:rsidRPr="0037123F">
        <w:t>.</w:t>
      </w:r>
    </w:p>
    <w:tbl>
      <w:tblPr>
        <w:tblStyle w:val="TableGrid"/>
        <w:tblW w:w="7942" w:type="dxa"/>
        <w:jc w:val="center"/>
        <w:tblLook w:val="04A0" w:firstRow="1" w:lastRow="0" w:firstColumn="1" w:lastColumn="0" w:noHBand="0" w:noVBand="1"/>
      </w:tblPr>
      <w:tblGrid>
        <w:gridCol w:w="3615"/>
        <w:gridCol w:w="1478"/>
        <w:gridCol w:w="1074"/>
        <w:gridCol w:w="1775"/>
      </w:tblGrid>
      <w:tr w:rsidR="00B7760B" w:rsidRPr="0037123F" w14:paraId="1154C5C9" w14:textId="77777777" w:rsidTr="00915DBB">
        <w:trPr>
          <w:trHeight w:val="300"/>
          <w:jc w:val="center"/>
        </w:trPr>
        <w:tc>
          <w:tcPr>
            <w:tcW w:w="3615" w:type="dxa"/>
            <w:shd w:val="clear" w:color="auto" w:fill="D0CECE" w:themeFill="background2" w:themeFillShade="E6"/>
            <w:noWrap/>
            <w:hideMark/>
          </w:tcPr>
          <w:p w14:paraId="31AC3C9E" w14:textId="77777777" w:rsidR="00B7760B" w:rsidRPr="0037123F" w:rsidRDefault="00B7760B">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w:t>
            </w:r>
          </w:p>
        </w:tc>
        <w:tc>
          <w:tcPr>
            <w:tcW w:w="1478" w:type="dxa"/>
            <w:shd w:val="clear" w:color="auto" w:fill="D0CECE" w:themeFill="background2" w:themeFillShade="E6"/>
            <w:noWrap/>
            <w:hideMark/>
          </w:tcPr>
          <w:p w14:paraId="4E3A105C" w14:textId="77777777" w:rsidR="00B7760B" w:rsidRPr="0037123F" w:rsidRDefault="00B7760B">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Investment</w:t>
            </w:r>
          </w:p>
        </w:tc>
        <w:tc>
          <w:tcPr>
            <w:tcW w:w="1074" w:type="dxa"/>
            <w:shd w:val="clear" w:color="auto" w:fill="D0CECE" w:themeFill="background2" w:themeFillShade="E6"/>
            <w:noWrap/>
            <w:hideMark/>
          </w:tcPr>
          <w:p w14:paraId="24927B48" w14:textId="77777777" w:rsidR="00B7760B" w:rsidRPr="0037123F" w:rsidRDefault="00B7760B">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Lifetime</w:t>
            </w:r>
          </w:p>
        </w:tc>
        <w:tc>
          <w:tcPr>
            <w:tcW w:w="1775" w:type="dxa"/>
            <w:shd w:val="clear" w:color="auto" w:fill="D0CECE" w:themeFill="background2" w:themeFillShade="E6"/>
            <w:noWrap/>
            <w:hideMark/>
          </w:tcPr>
          <w:p w14:paraId="2290352D" w14:textId="51787388" w:rsidR="00B7760B" w:rsidRPr="0037123F" w:rsidRDefault="00B7760B">
            <w:pPr>
              <w:jc w:val="left"/>
              <w:rPr>
                <w:rFonts w:ascii="Calibri" w:eastAsia="Times New Roman" w:hAnsi="Calibri" w:cs="Calibri"/>
                <w:b/>
                <w:color w:val="000000"/>
                <w:lang w:eastAsia="en-GB"/>
              </w:rPr>
            </w:pPr>
            <w:r w:rsidRPr="0037123F">
              <w:rPr>
                <w:rFonts w:ascii="Calibri" w:eastAsia="Times New Roman" w:hAnsi="Calibri" w:cs="Calibri"/>
                <w:b/>
                <w:color w:val="000000"/>
                <w:lang w:eastAsia="en-GB"/>
              </w:rPr>
              <w:t>Fixed O&amp;M</w:t>
            </w:r>
          </w:p>
        </w:tc>
      </w:tr>
      <w:tr w:rsidR="00B7760B" w:rsidRPr="0037123F" w14:paraId="5263E060" w14:textId="77777777" w:rsidTr="00B7760B">
        <w:trPr>
          <w:trHeight w:val="300"/>
          <w:jc w:val="center"/>
        </w:trPr>
        <w:tc>
          <w:tcPr>
            <w:tcW w:w="3615" w:type="dxa"/>
            <w:noWrap/>
            <w:hideMark/>
          </w:tcPr>
          <w:p w14:paraId="7C34599A" w14:textId="67899B1D" w:rsidR="00B7760B" w:rsidRPr="0037123F" w:rsidRDefault="00B7760B" w:rsidP="00DF6E37">
            <w:pPr>
              <w:jc w:val="left"/>
              <w:rPr>
                <w:rFonts w:ascii="Calibri" w:eastAsia="Times New Roman" w:hAnsi="Calibri" w:cs="Calibri"/>
                <w:color w:val="000000"/>
                <w:lang w:eastAsia="en-GB"/>
              </w:rPr>
            </w:pPr>
            <w:r w:rsidRPr="0037123F">
              <w:rPr>
                <w:rFonts w:ascii="Calibri" w:eastAsia="Times New Roman" w:hAnsi="Calibri" w:cs="Calibri"/>
                <w:b/>
                <w:bCs/>
                <w:color w:val="000000"/>
                <w:lang w:eastAsia="en-GB"/>
              </w:rPr>
              <w:t>Costs of the district heating storage</w:t>
            </w:r>
          </w:p>
        </w:tc>
        <w:tc>
          <w:tcPr>
            <w:tcW w:w="1478" w:type="dxa"/>
            <w:noWrap/>
            <w:hideMark/>
          </w:tcPr>
          <w:p w14:paraId="62DDD52B" w14:textId="1BC9F061" w:rsidR="00B7760B" w:rsidRPr="0037123F" w:rsidRDefault="00B7760B">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EUR/MWh </w:t>
            </w:r>
          </w:p>
        </w:tc>
        <w:tc>
          <w:tcPr>
            <w:tcW w:w="1074" w:type="dxa"/>
            <w:noWrap/>
            <w:hideMark/>
          </w:tcPr>
          <w:p w14:paraId="7347CA21" w14:textId="77777777" w:rsidR="00B7760B" w:rsidRPr="0037123F" w:rsidRDefault="00B7760B">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Years</w:t>
            </w:r>
          </w:p>
        </w:tc>
        <w:tc>
          <w:tcPr>
            <w:tcW w:w="1775" w:type="dxa"/>
            <w:noWrap/>
            <w:hideMark/>
          </w:tcPr>
          <w:p w14:paraId="24224954" w14:textId="77777777" w:rsidR="00B7760B" w:rsidRPr="0037123F" w:rsidRDefault="00B7760B">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 xml:space="preserve">% </w:t>
            </w:r>
            <w:proofErr w:type="gramStart"/>
            <w:r w:rsidRPr="0037123F">
              <w:rPr>
                <w:rFonts w:ascii="Calibri" w:eastAsia="Times New Roman" w:hAnsi="Calibri" w:cs="Calibri"/>
                <w:color w:val="000000"/>
                <w:lang w:eastAsia="en-GB"/>
              </w:rPr>
              <w:t>of</w:t>
            </w:r>
            <w:proofErr w:type="gramEnd"/>
            <w:r w:rsidRPr="0037123F">
              <w:rPr>
                <w:rFonts w:ascii="Calibri" w:eastAsia="Times New Roman" w:hAnsi="Calibri" w:cs="Calibri"/>
                <w:color w:val="000000"/>
                <w:lang w:eastAsia="en-GB"/>
              </w:rPr>
              <w:t xml:space="preserve"> investment</w:t>
            </w:r>
          </w:p>
        </w:tc>
      </w:tr>
      <w:tr w:rsidR="00B7760B" w:rsidRPr="0037123F" w14:paraId="4C87A2C1" w14:textId="77777777" w:rsidTr="00B7760B">
        <w:trPr>
          <w:trHeight w:val="300"/>
          <w:jc w:val="center"/>
        </w:trPr>
        <w:tc>
          <w:tcPr>
            <w:tcW w:w="3615" w:type="dxa"/>
            <w:noWrap/>
            <w:hideMark/>
          </w:tcPr>
          <w:p w14:paraId="5CA399F1" w14:textId="7EE302A7" w:rsidR="00B7760B" w:rsidRPr="0037123F" w:rsidRDefault="00B7760B" w:rsidP="00DF6E37">
            <w:pPr>
              <w:jc w:val="left"/>
              <w:rPr>
                <w:rFonts w:ascii="Calibri" w:eastAsia="Times New Roman" w:hAnsi="Calibri" w:cs="Calibri"/>
                <w:color w:val="000000"/>
                <w:lang w:eastAsia="en-GB"/>
              </w:rPr>
            </w:pPr>
            <w:r w:rsidRPr="0037123F">
              <w:rPr>
                <w:rFonts w:ascii="Calibri" w:eastAsia="Times New Roman" w:hAnsi="Calibri" w:cs="Calibri"/>
                <w:color w:val="000000"/>
                <w:lang w:eastAsia="en-GB"/>
              </w:rPr>
              <w:t>Short-term storage (steel tank)</w:t>
            </w:r>
          </w:p>
        </w:tc>
        <w:tc>
          <w:tcPr>
            <w:tcW w:w="1478" w:type="dxa"/>
            <w:noWrap/>
            <w:hideMark/>
          </w:tcPr>
          <w:p w14:paraId="6C59659A" w14:textId="534436CC" w:rsidR="00B7760B" w:rsidRPr="0037123F" w:rsidRDefault="00B7760B">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3,000</w:t>
            </w:r>
          </w:p>
        </w:tc>
        <w:tc>
          <w:tcPr>
            <w:tcW w:w="1074" w:type="dxa"/>
            <w:noWrap/>
            <w:hideMark/>
          </w:tcPr>
          <w:p w14:paraId="3C9BABAC" w14:textId="77777777" w:rsidR="00B7760B" w:rsidRPr="0037123F" w:rsidRDefault="00B7760B">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40</w:t>
            </w:r>
          </w:p>
        </w:tc>
        <w:tc>
          <w:tcPr>
            <w:tcW w:w="1775" w:type="dxa"/>
            <w:noWrap/>
            <w:hideMark/>
          </w:tcPr>
          <w:p w14:paraId="3B15C086" w14:textId="77777777" w:rsidR="00B7760B" w:rsidRPr="0037123F" w:rsidRDefault="00B7760B">
            <w:pPr>
              <w:jc w:val="right"/>
              <w:rPr>
                <w:rFonts w:ascii="Calibri" w:eastAsia="Times New Roman" w:hAnsi="Calibri" w:cs="Calibri"/>
                <w:color w:val="000000"/>
                <w:lang w:eastAsia="en-GB"/>
              </w:rPr>
            </w:pPr>
            <w:r w:rsidRPr="0037123F">
              <w:rPr>
                <w:rFonts w:ascii="Calibri" w:eastAsia="Times New Roman" w:hAnsi="Calibri" w:cs="Calibri"/>
                <w:color w:val="000000"/>
                <w:lang w:eastAsia="en-GB"/>
              </w:rPr>
              <w:t>0.29</w:t>
            </w:r>
          </w:p>
        </w:tc>
      </w:tr>
    </w:tbl>
    <w:p w14:paraId="6E4B5DF0" w14:textId="77777777" w:rsidR="00AB7BA2" w:rsidRPr="0037123F" w:rsidRDefault="00AB7BA2" w:rsidP="00E8522B">
      <w:pPr>
        <w:spacing w:line="240" w:lineRule="auto"/>
      </w:pPr>
    </w:p>
    <w:p w14:paraId="3C9FFEE1" w14:textId="5D42DCFD" w:rsidR="00027101" w:rsidRPr="0037123F" w:rsidRDefault="00027101" w:rsidP="00DF6E37">
      <w:pPr>
        <w:pStyle w:val="Heading2"/>
        <w:spacing w:line="240" w:lineRule="auto"/>
      </w:pPr>
      <w:bookmarkStart w:id="114" w:name="_Toc86149986"/>
      <w:r w:rsidRPr="0037123F">
        <w:t>Summary of demo site inputs</w:t>
      </w:r>
      <w:bookmarkEnd w:id="114"/>
    </w:p>
    <w:p w14:paraId="52BFF501" w14:textId="487C3D94" w:rsidR="00FE3F06" w:rsidRPr="0037123F" w:rsidRDefault="00B7760B" w:rsidP="00E8522B">
      <w:pPr>
        <w:spacing w:line="240" w:lineRule="auto"/>
      </w:pPr>
      <w:r w:rsidRPr="0037123F">
        <w:t xml:space="preserve">Oud-Heverlee is a relatively small </w:t>
      </w:r>
      <w:r w:rsidR="002A5C27" w:rsidRPr="0037123F">
        <w:t>municipality with typical energy demands and resources compared to the rest of Belgium.</w:t>
      </w:r>
      <w:r w:rsidR="007A66EA" w:rsidRPr="0037123F">
        <w:t xml:space="preserve"> There are no extraordinary local renewable energy resources, but there is promising potential for implementing both PV and wind power. The m</w:t>
      </w:r>
      <w:r w:rsidR="002A5C27" w:rsidRPr="0037123F">
        <w:t xml:space="preserve">ost important energy demands are for households </w:t>
      </w:r>
      <w:r w:rsidR="007A66EA" w:rsidRPr="0037123F">
        <w:t xml:space="preserve">(heating and electricity) </w:t>
      </w:r>
      <w:r w:rsidR="002A5C27" w:rsidRPr="0037123F">
        <w:t>and transport</w:t>
      </w:r>
      <w:r w:rsidR="007A66EA" w:rsidRPr="0037123F">
        <w:t>ation</w:t>
      </w:r>
      <w:r w:rsidR="002A5C27" w:rsidRPr="0037123F">
        <w:t>.</w:t>
      </w:r>
      <w:r w:rsidR="007A66EA" w:rsidRPr="0037123F">
        <w:t xml:space="preserve"> This is natural as h</w:t>
      </w:r>
      <w:r w:rsidR="002A5C27" w:rsidRPr="0037123F">
        <w:t>ousing mainly consists o</w:t>
      </w:r>
      <w:r w:rsidR="007A66EA" w:rsidRPr="0037123F">
        <w:t>f detached single-family houses, where heating is supplied mostly through natural gas boilers. Oud-Heverlee is a rural municipality and transportation occurs mainly through cars which results in large energy demands and CO</w:t>
      </w:r>
      <w:r w:rsidR="007A66EA" w:rsidRPr="0037123F">
        <w:rPr>
          <w:vertAlign w:val="subscript"/>
        </w:rPr>
        <w:t>2</w:t>
      </w:r>
      <w:r w:rsidR="007A66EA" w:rsidRPr="0037123F">
        <w:t xml:space="preserve"> emissions. There are no significant energy</w:t>
      </w:r>
      <w:r w:rsidR="00F30C71" w:rsidRPr="0037123F">
        <w:t>-</w:t>
      </w:r>
      <w:r w:rsidR="007A66EA" w:rsidRPr="0037123F">
        <w:t>intensive industries in the municipality, and no significant local electricity production apart from some electricity production from rooftop PV, hence the electricity demand is imported from the local transmission grid. There is however p</w:t>
      </w:r>
      <w:r w:rsidR="002A5C27" w:rsidRPr="0037123F">
        <w:t xml:space="preserve">otential for </w:t>
      </w:r>
      <w:r w:rsidR="007A66EA" w:rsidRPr="0037123F">
        <w:t>increased deployment of PV and wind turbines due to the experienced solar irradiance and wind speeds. It is therefore relevant to investigate how changes to the heating and transportation sector alongside implementation of local renewable electricity production capacity can contribute to the municipality’s climate and renewable energy ambitions.</w:t>
      </w:r>
    </w:p>
    <w:p w14:paraId="43025C37" w14:textId="686B846F" w:rsidR="00FE3F06" w:rsidRPr="0037123F" w:rsidRDefault="00FE3F06" w:rsidP="00DF6E37">
      <w:pPr>
        <w:pStyle w:val="Heading1"/>
      </w:pPr>
      <w:bookmarkStart w:id="115" w:name="_Toc86149987"/>
      <w:r w:rsidRPr="0037123F">
        <w:lastRenderedPageBreak/>
        <w:t>Energy system scenarios: Osimo</w:t>
      </w:r>
      <w:bookmarkEnd w:id="115"/>
    </w:p>
    <w:p w14:paraId="6DF74DF5" w14:textId="6B723BB2" w:rsidR="002E3964" w:rsidRPr="0037123F" w:rsidRDefault="002E3964" w:rsidP="00E8522B">
      <w:pPr>
        <w:spacing w:line="240" w:lineRule="auto"/>
      </w:pPr>
      <w:r w:rsidRPr="0037123F">
        <w:t>In this chapter</w:t>
      </w:r>
      <w:r w:rsidR="00F30C71" w:rsidRPr="0037123F">
        <w:t>,</w:t>
      </w:r>
      <w:r w:rsidR="00617377" w:rsidRPr="0037123F">
        <w:t xml:space="preserve"> the energy system of </w:t>
      </w:r>
      <w:r w:rsidRPr="0037123F">
        <w:t>Osimo</w:t>
      </w:r>
      <w:r w:rsidR="00617377" w:rsidRPr="0037123F">
        <w:t xml:space="preserve"> municipality </w:t>
      </w:r>
      <w:r w:rsidRPr="0037123F">
        <w:t xml:space="preserve">is modelled and analysed. Firstly, the reference scenario, representing the </w:t>
      </w:r>
      <w:r w:rsidR="00617377" w:rsidRPr="0037123F">
        <w:t>present</w:t>
      </w:r>
      <w:r w:rsidRPr="0037123F">
        <w:t xml:space="preserve"> situation is </w:t>
      </w:r>
      <w:r w:rsidR="00564C4F">
        <w:t>descri</w:t>
      </w:r>
      <w:r w:rsidR="00010DEB">
        <w:t>b</w:t>
      </w:r>
      <w:r w:rsidR="00564C4F">
        <w:t>ed</w:t>
      </w:r>
      <w:r w:rsidRPr="0037123F">
        <w:t>. Afterwards, several scenarios are analysed consideri</w:t>
      </w:r>
      <w:r w:rsidR="002446DB" w:rsidRPr="0037123F">
        <w:t>ng the transition of the heat</w:t>
      </w:r>
      <w:r w:rsidRPr="0037123F">
        <w:t xml:space="preserve"> and transportation sectors towards </w:t>
      </w:r>
      <w:r w:rsidR="0010118B" w:rsidRPr="0037123F">
        <w:t xml:space="preserve">more </w:t>
      </w:r>
      <w:r w:rsidRPr="0037123F">
        <w:t>renewable and sustainable systems.</w:t>
      </w:r>
      <w:r w:rsidR="00010DEB">
        <w:t xml:space="preserve"> Electrification is integral to the transition of the heat and transportation sectors and thereby the electricity sector is inevitably also greatly affected by the changes within the heat and transportation sectors due to the interoperability and integration concept embedded in the MUSE GRIDS Energy Planning Tool. More specifically</w:t>
      </w:r>
      <w:r w:rsidRPr="0037123F">
        <w:t>, the scenarios propose the enhancement of the district heating network integration</w:t>
      </w:r>
      <w:r w:rsidR="00010DEB">
        <w:t xml:space="preserve"> along with electrification, for transportation</w:t>
      </w:r>
      <w:r w:rsidRPr="0037123F">
        <w:t xml:space="preserve"> </w:t>
      </w:r>
      <w:r w:rsidR="00617377" w:rsidRPr="0037123F">
        <w:t xml:space="preserve">an </w:t>
      </w:r>
      <w:r w:rsidRPr="0037123F">
        <w:t>increase</w:t>
      </w:r>
      <w:r w:rsidR="00617377" w:rsidRPr="0037123F">
        <w:t>d share</w:t>
      </w:r>
      <w:r w:rsidRPr="0037123F">
        <w:t xml:space="preserve"> of electric vehicles. The </w:t>
      </w:r>
      <w:r w:rsidR="00426182" w:rsidRPr="0037123F">
        <w:t>MUSE GRIDS Energy Planning Tool</w:t>
      </w:r>
      <w:r w:rsidRPr="0037123F">
        <w:t xml:space="preserve"> is used to model and simulate nine heat and nine transport scenarios</w:t>
      </w:r>
      <w:r w:rsidR="00010DEB">
        <w:t xml:space="preserve">, </w:t>
      </w:r>
      <w:r w:rsidR="002748A6">
        <w:t>which</w:t>
      </w:r>
      <w:r w:rsidR="00010DEB">
        <w:t xml:space="preserve"> are all </w:t>
      </w:r>
      <w:r w:rsidRPr="0037123F">
        <w:t xml:space="preserve">compared to the reference scenario. The </w:t>
      </w:r>
      <w:r w:rsidR="00010DEB">
        <w:t>effect on the energy system and grid interoperability is assessed</w:t>
      </w:r>
      <w:r w:rsidR="000A79DE" w:rsidRPr="0037123F">
        <w:t>,</w:t>
      </w:r>
      <w:r w:rsidRPr="0037123F">
        <w:t xml:space="preserve"> and the results are discussed in terms of costs and fuel consumption.</w:t>
      </w:r>
    </w:p>
    <w:p w14:paraId="4376A544" w14:textId="77777777" w:rsidR="002E3964" w:rsidRPr="0037123F" w:rsidRDefault="002E3964" w:rsidP="00DF6E37">
      <w:pPr>
        <w:pStyle w:val="Heading2"/>
        <w:spacing w:line="240" w:lineRule="auto"/>
      </w:pPr>
      <w:bookmarkStart w:id="116" w:name="_Toc83133632"/>
      <w:bookmarkStart w:id="117" w:name="_Toc86149988"/>
      <w:r w:rsidRPr="0037123F">
        <w:t>Scenario overview</w:t>
      </w:r>
      <w:bookmarkEnd w:id="116"/>
      <w:bookmarkEnd w:id="117"/>
    </w:p>
    <w:p w14:paraId="39AF05E2" w14:textId="73CBEE66" w:rsidR="002E3964" w:rsidRPr="0037123F" w:rsidRDefault="002E3964" w:rsidP="00E8522B">
      <w:pPr>
        <w:spacing w:line="240" w:lineRule="auto"/>
      </w:pPr>
      <w:proofErr w:type="spellStart"/>
      <w:r w:rsidRPr="0037123F">
        <w:t>Osimo</w:t>
      </w:r>
      <w:r w:rsidR="00AA3190" w:rsidRPr="0037123F">
        <w:t>’s</w:t>
      </w:r>
      <w:proofErr w:type="spellEnd"/>
      <w:r w:rsidRPr="0037123F">
        <w:t xml:space="preserve"> transition towards a more sustainable energy system is simulated focusing on the heat and transport </w:t>
      </w:r>
      <w:r w:rsidR="00AA3190" w:rsidRPr="0037123F">
        <w:t>sectors</w:t>
      </w:r>
      <w:r w:rsidRPr="0037123F">
        <w:t xml:space="preserve">. </w:t>
      </w:r>
      <w:r w:rsidR="00AA3190" w:rsidRPr="0037123F">
        <w:t>For the heat sector, n</w:t>
      </w:r>
      <w:r w:rsidRPr="0037123F">
        <w:t xml:space="preserve">ine scenarios are </w:t>
      </w:r>
      <w:r w:rsidR="00AA3190" w:rsidRPr="0037123F">
        <w:t xml:space="preserve">developed </w:t>
      </w:r>
      <w:r w:rsidRPr="0037123F">
        <w:t>considering a</w:t>
      </w:r>
      <w:r w:rsidR="00AA3190" w:rsidRPr="0037123F">
        <w:t>n expanded</w:t>
      </w:r>
      <w:r w:rsidRPr="0037123F">
        <w:t xml:space="preserve"> role of the district heating network. </w:t>
      </w:r>
      <w:r w:rsidRPr="0037123F">
        <w:fldChar w:fldCharType="begin"/>
      </w:r>
      <w:r w:rsidRPr="0037123F">
        <w:instrText xml:space="preserve"> REF _Ref82510732 \h </w:instrText>
      </w:r>
      <w:r w:rsidR="00A04E78">
        <w:instrText xml:space="preserve"> \* MERGEFORMAT </w:instrText>
      </w:r>
      <w:r w:rsidRPr="0037123F">
        <w:fldChar w:fldCharType="separate"/>
      </w:r>
      <w:r w:rsidR="00EA7F62" w:rsidRPr="0037123F">
        <w:t xml:space="preserve">Table </w:t>
      </w:r>
      <w:r w:rsidR="00EA7F62" w:rsidRPr="0037123F">
        <w:rPr>
          <w:noProof/>
        </w:rPr>
        <w:t>19</w:t>
      </w:r>
      <w:r w:rsidRPr="0037123F">
        <w:fldChar w:fldCharType="end"/>
      </w:r>
      <w:r w:rsidRPr="0037123F">
        <w:t xml:space="preserve"> provides an overview of the main assumptions in terms of district heating network DHN, individual heat production, </w:t>
      </w:r>
      <w:r w:rsidR="000A79DE" w:rsidRPr="0037123F">
        <w:t>storage,</w:t>
      </w:r>
      <w:r w:rsidRPr="0037123F">
        <w:t xml:space="preserve"> and renewable energy production. The nine scenarios investigate the advantages of a DHN expansion coupled with </w:t>
      </w:r>
      <w:r w:rsidR="00AA3190" w:rsidRPr="0037123F">
        <w:t xml:space="preserve">increased </w:t>
      </w:r>
      <w:r w:rsidRPr="0037123F">
        <w:t>renewable</w:t>
      </w:r>
      <w:r w:rsidR="00534475" w:rsidRPr="0037123F">
        <w:t xml:space="preserve"> energy generation</w:t>
      </w:r>
      <w:r w:rsidRPr="0037123F">
        <w:t xml:space="preserve"> and thermal storage integration. The seasonal thermal storage</w:t>
      </w:r>
      <w:r w:rsidR="00534475" w:rsidRPr="0037123F">
        <w:t xml:space="preserve"> is</w:t>
      </w:r>
      <w:r w:rsidRPr="0037123F">
        <w:t xml:space="preserve"> considered </w:t>
      </w:r>
      <w:r w:rsidR="00534475" w:rsidRPr="0037123F">
        <w:t>at a capacity</w:t>
      </w:r>
      <w:r w:rsidRPr="0037123F">
        <w:t xml:space="preserve"> up to 5</w:t>
      </w:r>
      <w:r w:rsidR="00AA3190" w:rsidRPr="0037123F">
        <w:t xml:space="preserve"> </w:t>
      </w:r>
      <w:r w:rsidRPr="0037123F">
        <w:t xml:space="preserve">MWh, </w:t>
      </w:r>
      <w:r w:rsidR="00534475" w:rsidRPr="0037123F">
        <w:t xml:space="preserve">based on communication with </w:t>
      </w:r>
      <w:r w:rsidR="008F609D" w:rsidRPr="0037123F">
        <w:t>the local utility company ASTEA</w:t>
      </w:r>
      <w:r w:rsidR="00534475" w:rsidRPr="0037123F">
        <w:t xml:space="preserve">. </w:t>
      </w:r>
      <w:r w:rsidRPr="0037123F">
        <w:t xml:space="preserve">The </w:t>
      </w:r>
      <w:r w:rsidR="00F30C71" w:rsidRPr="0037123F">
        <w:t xml:space="preserve">increasing relevance of </w:t>
      </w:r>
      <w:r w:rsidRPr="0037123F">
        <w:t xml:space="preserve">DHN is modelled also </w:t>
      </w:r>
      <w:r w:rsidR="000A79DE" w:rsidRPr="0037123F">
        <w:t>considering</w:t>
      </w:r>
      <w:r w:rsidRPr="0037123F">
        <w:t xml:space="preserve"> an event</w:t>
      </w:r>
      <w:r w:rsidR="00F06227" w:rsidRPr="0037123F">
        <w:t xml:space="preserve">ual larger PV capacity (from </w:t>
      </w:r>
      <w:r w:rsidR="00C06A57" w:rsidRPr="0037123F">
        <w:t>35.9</w:t>
      </w:r>
      <w:r w:rsidR="006F02F5" w:rsidRPr="0037123F">
        <w:t xml:space="preserve"> MW</w:t>
      </w:r>
      <w:r w:rsidRPr="0037123F">
        <w:t xml:space="preserve"> to </w:t>
      </w:r>
      <w:r w:rsidR="00C06A57" w:rsidRPr="0037123F">
        <w:t>40</w:t>
      </w:r>
      <w:r w:rsidR="004120FB" w:rsidRPr="0037123F">
        <w:t xml:space="preserve"> </w:t>
      </w:r>
      <w:r w:rsidR="00C06A57" w:rsidRPr="0037123F">
        <w:t>M</w:t>
      </w:r>
      <w:r w:rsidRPr="0037123F">
        <w:t>W).</w:t>
      </w:r>
    </w:p>
    <w:p w14:paraId="0A818353" w14:textId="050804C5" w:rsidR="002E3964" w:rsidRPr="0037123F" w:rsidRDefault="002E3964" w:rsidP="00DF6E37">
      <w:pPr>
        <w:pStyle w:val="Caption"/>
        <w:keepNext/>
        <w:jc w:val="center"/>
      </w:pPr>
      <w:bookmarkStart w:id="118" w:name="_Ref82510732"/>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19</w:t>
      </w:r>
      <w:r w:rsidRPr="0037123F">
        <w:fldChar w:fldCharType="end"/>
      </w:r>
      <w:bookmarkEnd w:id="118"/>
      <w:r w:rsidRPr="0037123F">
        <w:t>: Heat scenarios for Osimo</w:t>
      </w:r>
      <w:r w:rsidR="00AA3190" w:rsidRPr="0037123F">
        <w:t>.</w:t>
      </w:r>
    </w:p>
    <w:tbl>
      <w:tblPr>
        <w:tblStyle w:val="TableGrid"/>
        <w:tblW w:w="5000" w:type="pct"/>
        <w:tblCellMar>
          <w:left w:w="28" w:type="dxa"/>
          <w:right w:w="28" w:type="dxa"/>
        </w:tblCellMar>
        <w:tblLook w:val="04A0" w:firstRow="1" w:lastRow="0" w:firstColumn="1" w:lastColumn="0" w:noHBand="0" w:noVBand="1"/>
      </w:tblPr>
      <w:tblGrid>
        <w:gridCol w:w="445"/>
        <w:gridCol w:w="1854"/>
        <w:gridCol w:w="2095"/>
        <w:gridCol w:w="2094"/>
        <w:gridCol w:w="1853"/>
        <w:gridCol w:w="1853"/>
      </w:tblGrid>
      <w:tr w:rsidR="002E3964" w:rsidRPr="0037123F" w14:paraId="43BB1EF1" w14:textId="77777777" w:rsidTr="00E8522B">
        <w:tc>
          <w:tcPr>
            <w:tcW w:w="218" w:type="pct"/>
            <w:shd w:val="clear" w:color="auto" w:fill="AEAAAA" w:themeFill="background2" w:themeFillShade="BF"/>
          </w:tcPr>
          <w:p w14:paraId="2597C0ED" w14:textId="77777777" w:rsidR="002E3964" w:rsidRPr="0037123F" w:rsidRDefault="002E3964">
            <w:pPr>
              <w:jc w:val="center"/>
              <w:rPr>
                <w:b/>
                <w:sz w:val="20"/>
              </w:rPr>
            </w:pPr>
            <w:r w:rsidRPr="0037123F">
              <w:rPr>
                <w:b/>
                <w:sz w:val="20"/>
              </w:rPr>
              <w:t>#</w:t>
            </w:r>
          </w:p>
        </w:tc>
        <w:tc>
          <w:tcPr>
            <w:tcW w:w="909" w:type="pct"/>
            <w:shd w:val="clear" w:color="auto" w:fill="AEAAAA" w:themeFill="background2" w:themeFillShade="BF"/>
          </w:tcPr>
          <w:p w14:paraId="49D0F94C" w14:textId="77777777" w:rsidR="002E3964" w:rsidRPr="0037123F" w:rsidRDefault="002E3964">
            <w:pPr>
              <w:jc w:val="center"/>
              <w:rPr>
                <w:b/>
                <w:sz w:val="20"/>
              </w:rPr>
            </w:pPr>
            <w:r w:rsidRPr="0037123F">
              <w:rPr>
                <w:b/>
                <w:sz w:val="20"/>
              </w:rPr>
              <w:t>Scenarios - heating</w:t>
            </w:r>
          </w:p>
        </w:tc>
        <w:tc>
          <w:tcPr>
            <w:tcW w:w="1027" w:type="pct"/>
            <w:shd w:val="clear" w:color="auto" w:fill="AEAAAA" w:themeFill="background2" w:themeFillShade="BF"/>
          </w:tcPr>
          <w:p w14:paraId="70F8B119" w14:textId="03FD57A2" w:rsidR="002E3964" w:rsidRPr="0037123F" w:rsidRDefault="00F30C71">
            <w:pPr>
              <w:jc w:val="center"/>
              <w:rPr>
                <w:b/>
                <w:sz w:val="20"/>
              </w:rPr>
            </w:pPr>
            <w:r w:rsidRPr="0037123F">
              <w:rPr>
                <w:b/>
                <w:sz w:val="20"/>
              </w:rPr>
              <w:t>District heating</w:t>
            </w:r>
            <w:r w:rsidR="002E3964" w:rsidRPr="0037123F">
              <w:rPr>
                <w:b/>
                <w:sz w:val="20"/>
              </w:rPr>
              <w:t xml:space="preserve"> </w:t>
            </w:r>
          </w:p>
        </w:tc>
        <w:tc>
          <w:tcPr>
            <w:tcW w:w="1027" w:type="pct"/>
            <w:shd w:val="clear" w:color="auto" w:fill="AEAAAA" w:themeFill="background2" w:themeFillShade="BF"/>
          </w:tcPr>
          <w:p w14:paraId="0E19DCF0" w14:textId="77777777" w:rsidR="00815CEA" w:rsidRDefault="002E3964" w:rsidP="00A04E78">
            <w:pPr>
              <w:jc w:val="center"/>
              <w:rPr>
                <w:b/>
                <w:sz w:val="20"/>
              </w:rPr>
            </w:pPr>
            <w:r w:rsidRPr="0037123F">
              <w:rPr>
                <w:b/>
                <w:sz w:val="20"/>
              </w:rPr>
              <w:t xml:space="preserve">Individual heat </w:t>
            </w:r>
          </w:p>
          <w:p w14:paraId="0FAEF9C8" w14:textId="4EA0E910" w:rsidR="002E3964" w:rsidRPr="0037123F" w:rsidRDefault="002E3964" w:rsidP="00DF6E37">
            <w:pPr>
              <w:jc w:val="center"/>
              <w:rPr>
                <w:b/>
                <w:sz w:val="20"/>
              </w:rPr>
            </w:pPr>
            <w:r w:rsidRPr="0037123F">
              <w:rPr>
                <w:b/>
                <w:sz w:val="20"/>
              </w:rPr>
              <w:t>production</w:t>
            </w:r>
          </w:p>
        </w:tc>
        <w:tc>
          <w:tcPr>
            <w:tcW w:w="909" w:type="pct"/>
            <w:shd w:val="clear" w:color="auto" w:fill="AEAAAA" w:themeFill="background2" w:themeFillShade="BF"/>
          </w:tcPr>
          <w:p w14:paraId="46B11E23" w14:textId="77777777" w:rsidR="002E3964" w:rsidRPr="0037123F" w:rsidRDefault="002E3964">
            <w:pPr>
              <w:jc w:val="center"/>
              <w:rPr>
                <w:b/>
                <w:sz w:val="20"/>
              </w:rPr>
            </w:pPr>
            <w:r w:rsidRPr="0037123F">
              <w:rPr>
                <w:b/>
                <w:sz w:val="20"/>
              </w:rPr>
              <w:t>Storage</w:t>
            </w:r>
          </w:p>
        </w:tc>
        <w:tc>
          <w:tcPr>
            <w:tcW w:w="909" w:type="pct"/>
            <w:shd w:val="clear" w:color="auto" w:fill="AEAAAA" w:themeFill="background2" w:themeFillShade="BF"/>
          </w:tcPr>
          <w:p w14:paraId="13DDEC33" w14:textId="77777777" w:rsidR="002E3964" w:rsidRPr="0037123F" w:rsidRDefault="002E3964">
            <w:pPr>
              <w:jc w:val="center"/>
              <w:rPr>
                <w:b/>
                <w:sz w:val="20"/>
              </w:rPr>
            </w:pPr>
            <w:r w:rsidRPr="0037123F">
              <w:rPr>
                <w:b/>
                <w:sz w:val="20"/>
              </w:rPr>
              <w:t>RE production</w:t>
            </w:r>
          </w:p>
        </w:tc>
      </w:tr>
      <w:tr w:rsidR="002E3964" w:rsidRPr="0037123F" w14:paraId="25D2E6D6" w14:textId="77777777" w:rsidTr="00E8522B">
        <w:tc>
          <w:tcPr>
            <w:tcW w:w="218" w:type="pct"/>
            <w:shd w:val="clear" w:color="auto" w:fill="D0CECE" w:themeFill="background2" w:themeFillShade="E6"/>
          </w:tcPr>
          <w:p w14:paraId="7C9EE926" w14:textId="77777777" w:rsidR="002E3964" w:rsidRPr="0037123F" w:rsidRDefault="002E3964" w:rsidP="00DF6E37">
            <w:pPr>
              <w:jc w:val="center"/>
              <w:rPr>
                <w:b/>
                <w:sz w:val="20"/>
              </w:rPr>
            </w:pPr>
            <w:r w:rsidRPr="0037123F">
              <w:rPr>
                <w:b/>
                <w:sz w:val="20"/>
              </w:rPr>
              <w:t>0</w:t>
            </w:r>
          </w:p>
        </w:tc>
        <w:tc>
          <w:tcPr>
            <w:tcW w:w="909" w:type="pct"/>
            <w:shd w:val="clear" w:color="auto" w:fill="D0CECE" w:themeFill="background2" w:themeFillShade="E6"/>
          </w:tcPr>
          <w:p w14:paraId="776362B1" w14:textId="77777777" w:rsidR="002E3964" w:rsidRPr="0037123F" w:rsidRDefault="002E3964">
            <w:pPr>
              <w:jc w:val="center"/>
              <w:rPr>
                <w:b/>
                <w:sz w:val="20"/>
              </w:rPr>
            </w:pPr>
            <w:r w:rsidRPr="0037123F">
              <w:rPr>
                <w:b/>
                <w:sz w:val="20"/>
              </w:rPr>
              <w:t>Reference</w:t>
            </w:r>
          </w:p>
        </w:tc>
        <w:tc>
          <w:tcPr>
            <w:tcW w:w="1027" w:type="pct"/>
            <w:shd w:val="clear" w:color="auto" w:fill="D0CECE" w:themeFill="background2" w:themeFillShade="E6"/>
          </w:tcPr>
          <w:p w14:paraId="3ACE254D" w14:textId="77777777" w:rsidR="002E3964" w:rsidRPr="0037123F" w:rsidRDefault="002E3964">
            <w:pPr>
              <w:jc w:val="center"/>
              <w:rPr>
                <w:sz w:val="20"/>
              </w:rPr>
            </w:pPr>
            <w:r w:rsidRPr="0037123F">
              <w:rPr>
                <w:sz w:val="20"/>
              </w:rPr>
              <w:t>No changes</w:t>
            </w:r>
          </w:p>
        </w:tc>
        <w:tc>
          <w:tcPr>
            <w:tcW w:w="1027" w:type="pct"/>
            <w:shd w:val="clear" w:color="auto" w:fill="D0CECE" w:themeFill="background2" w:themeFillShade="E6"/>
          </w:tcPr>
          <w:p w14:paraId="1179BE56" w14:textId="77777777" w:rsidR="002E3964" w:rsidRPr="0037123F" w:rsidRDefault="002E3964">
            <w:pPr>
              <w:jc w:val="center"/>
              <w:rPr>
                <w:sz w:val="20"/>
              </w:rPr>
            </w:pPr>
            <w:r w:rsidRPr="0037123F">
              <w:rPr>
                <w:sz w:val="20"/>
              </w:rPr>
              <w:t>No changes</w:t>
            </w:r>
          </w:p>
        </w:tc>
        <w:tc>
          <w:tcPr>
            <w:tcW w:w="909" w:type="pct"/>
            <w:shd w:val="clear" w:color="auto" w:fill="D0CECE" w:themeFill="background2" w:themeFillShade="E6"/>
          </w:tcPr>
          <w:p w14:paraId="0687A809" w14:textId="77777777" w:rsidR="002E3964" w:rsidRPr="0037123F" w:rsidRDefault="002E3964">
            <w:pPr>
              <w:jc w:val="center"/>
              <w:rPr>
                <w:sz w:val="20"/>
              </w:rPr>
            </w:pPr>
            <w:r w:rsidRPr="0037123F">
              <w:rPr>
                <w:sz w:val="20"/>
              </w:rPr>
              <w:t>No changes</w:t>
            </w:r>
          </w:p>
        </w:tc>
        <w:tc>
          <w:tcPr>
            <w:tcW w:w="909" w:type="pct"/>
            <w:shd w:val="clear" w:color="auto" w:fill="D0CECE" w:themeFill="background2" w:themeFillShade="E6"/>
          </w:tcPr>
          <w:p w14:paraId="1D461CFD" w14:textId="77777777" w:rsidR="002E3964" w:rsidRPr="0037123F" w:rsidRDefault="002E3964">
            <w:pPr>
              <w:jc w:val="center"/>
              <w:rPr>
                <w:sz w:val="20"/>
              </w:rPr>
            </w:pPr>
            <w:r w:rsidRPr="0037123F">
              <w:rPr>
                <w:sz w:val="20"/>
              </w:rPr>
              <w:t>No changes</w:t>
            </w:r>
          </w:p>
        </w:tc>
      </w:tr>
      <w:tr w:rsidR="002E3964" w:rsidRPr="0037123F" w14:paraId="47F0B64E" w14:textId="77777777" w:rsidTr="00E8522B">
        <w:tc>
          <w:tcPr>
            <w:tcW w:w="218" w:type="pct"/>
            <w:shd w:val="clear" w:color="auto" w:fill="B4C6E7" w:themeFill="accent1" w:themeFillTint="66"/>
          </w:tcPr>
          <w:p w14:paraId="26EE59D0" w14:textId="77777777" w:rsidR="002E3964" w:rsidRPr="0037123F" w:rsidRDefault="002E3964" w:rsidP="00DF6E37">
            <w:pPr>
              <w:jc w:val="center"/>
              <w:rPr>
                <w:b/>
                <w:sz w:val="20"/>
              </w:rPr>
            </w:pPr>
            <w:r w:rsidRPr="0037123F">
              <w:rPr>
                <w:b/>
                <w:sz w:val="20"/>
              </w:rPr>
              <w:t>1</w:t>
            </w:r>
          </w:p>
        </w:tc>
        <w:tc>
          <w:tcPr>
            <w:tcW w:w="909" w:type="pct"/>
            <w:shd w:val="clear" w:color="auto" w:fill="B4C6E7" w:themeFill="accent1" w:themeFillTint="66"/>
          </w:tcPr>
          <w:p w14:paraId="20F851A3" w14:textId="77777777" w:rsidR="002E3964" w:rsidRPr="0037123F" w:rsidRDefault="002E3964">
            <w:pPr>
              <w:jc w:val="center"/>
              <w:rPr>
                <w:b/>
                <w:sz w:val="20"/>
              </w:rPr>
            </w:pPr>
            <w:r w:rsidRPr="0037123F">
              <w:rPr>
                <w:b/>
                <w:sz w:val="20"/>
              </w:rPr>
              <w:t>Individual HPs</w:t>
            </w:r>
          </w:p>
        </w:tc>
        <w:tc>
          <w:tcPr>
            <w:tcW w:w="1027" w:type="pct"/>
            <w:shd w:val="clear" w:color="auto" w:fill="B4C6E7" w:themeFill="accent1" w:themeFillTint="66"/>
          </w:tcPr>
          <w:p w14:paraId="7160A238" w14:textId="77777777" w:rsidR="002E3964" w:rsidRPr="0037123F" w:rsidRDefault="002E3964">
            <w:pPr>
              <w:jc w:val="center"/>
              <w:rPr>
                <w:sz w:val="20"/>
              </w:rPr>
            </w:pPr>
            <w:r w:rsidRPr="0037123F">
              <w:rPr>
                <w:sz w:val="20"/>
              </w:rPr>
              <w:t>No changes</w:t>
            </w:r>
          </w:p>
        </w:tc>
        <w:tc>
          <w:tcPr>
            <w:tcW w:w="1027" w:type="pct"/>
            <w:shd w:val="clear" w:color="auto" w:fill="B4C6E7" w:themeFill="accent1" w:themeFillTint="66"/>
          </w:tcPr>
          <w:p w14:paraId="233C2D8A" w14:textId="77777777" w:rsidR="002E3964" w:rsidRPr="0037123F" w:rsidRDefault="002E3964">
            <w:pPr>
              <w:jc w:val="center"/>
              <w:rPr>
                <w:sz w:val="20"/>
              </w:rPr>
            </w:pPr>
            <w:r w:rsidRPr="0037123F">
              <w:rPr>
                <w:sz w:val="20"/>
              </w:rPr>
              <w:t>100% HP</w:t>
            </w:r>
          </w:p>
        </w:tc>
        <w:tc>
          <w:tcPr>
            <w:tcW w:w="909" w:type="pct"/>
            <w:shd w:val="clear" w:color="auto" w:fill="B4C6E7" w:themeFill="accent1" w:themeFillTint="66"/>
          </w:tcPr>
          <w:p w14:paraId="56ABCFE3" w14:textId="77777777" w:rsidR="002E3964" w:rsidRPr="0037123F" w:rsidRDefault="002E3964">
            <w:pPr>
              <w:jc w:val="center"/>
              <w:rPr>
                <w:sz w:val="20"/>
              </w:rPr>
            </w:pPr>
            <w:r w:rsidRPr="0037123F">
              <w:rPr>
                <w:sz w:val="20"/>
              </w:rPr>
              <w:t>No changes</w:t>
            </w:r>
          </w:p>
        </w:tc>
        <w:tc>
          <w:tcPr>
            <w:tcW w:w="909" w:type="pct"/>
            <w:shd w:val="clear" w:color="auto" w:fill="B4C6E7" w:themeFill="accent1" w:themeFillTint="66"/>
          </w:tcPr>
          <w:p w14:paraId="18531F9E" w14:textId="77777777" w:rsidR="002E3964" w:rsidRPr="0037123F" w:rsidRDefault="002E3964">
            <w:pPr>
              <w:jc w:val="center"/>
              <w:rPr>
                <w:sz w:val="20"/>
              </w:rPr>
            </w:pPr>
            <w:r w:rsidRPr="0037123F">
              <w:rPr>
                <w:sz w:val="20"/>
              </w:rPr>
              <w:t>No changes</w:t>
            </w:r>
          </w:p>
        </w:tc>
      </w:tr>
      <w:tr w:rsidR="002E3964" w:rsidRPr="0037123F" w14:paraId="7613D3A3" w14:textId="77777777" w:rsidTr="00E8522B">
        <w:tc>
          <w:tcPr>
            <w:tcW w:w="218" w:type="pct"/>
            <w:shd w:val="clear" w:color="auto" w:fill="F7CAAC" w:themeFill="accent2" w:themeFillTint="66"/>
          </w:tcPr>
          <w:p w14:paraId="788EBA3B" w14:textId="77777777" w:rsidR="002E3964" w:rsidRPr="0037123F" w:rsidRDefault="002E3964" w:rsidP="00DF6E37">
            <w:pPr>
              <w:jc w:val="center"/>
              <w:rPr>
                <w:b/>
                <w:sz w:val="20"/>
              </w:rPr>
            </w:pPr>
            <w:r w:rsidRPr="0037123F">
              <w:rPr>
                <w:b/>
                <w:sz w:val="20"/>
              </w:rPr>
              <w:t>2</w:t>
            </w:r>
          </w:p>
        </w:tc>
        <w:tc>
          <w:tcPr>
            <w:tcW w:w="909" w:type="pct"/>
            <w:shd w:val="clear" w:color="auto" w:fill="F7CAAC" w:themeFill="accent2" w:themeFillTint="66"/>
          </w:tcPr>
          <w:p w14:paraId="168B58DB" w14:textId="77777777" w:rsidR="002E3964" w:rsidRPr="0037123F" w:rsidRDefault="002E3964">
            <w:pPr>
              <w:jc w:val="center"/>
              <w:rPr>
                <w:b/>
                <w:sz w:val="20"/>
              </w:rPr>
            </w:pPr>
            <w:r w:rsidRPr="0037123F">
              <w:rPr>
                <w:b/>
                <w:sz w:val="20"/>
              </w:rPr>
              <w:t>+20% DH</w:t>
            </w:r>
          </w:p>
        </w:tc>
        <w:tc>
          <w:tcPr>
            <w:tcW w:w="1027" w:type="pct"/>
            <w:shd w:val="clear" w:color="auto" w:fill="F7CAAC" w:themeFill="accent2" w:themeFillTint="66"/>
          </w:tcPr>
          <w:p w14:paraId="7ADC80ED" w14:textId="3A2F5320" w:rsidR="002E3964" w:rsidRPr="0037123F" w:rsidRDefault="002E3964">
            <w:pPr>
              <w:jc w:val="center"/>
              <w:rPr>
                <w:sz w:val="20"/>
              </w:rPr>
            </w:pPr>
            <w:r w:rsidRPr="0037123F">
              <w:rPr>
                <w:sz w:val="20"/>
              </w:rPr>
              <w:t xml:space="preserve">DH increased </w:t>
            </w:r>
            <w:r w:rsidR="00F30C71" w:rsidRPr="0037123F">
              <w:rPr>
                <w:sz w:val="20"/>
              </w:rPr>
              <w:t>by</w:t>
            </w:r>
            <w:r w:rsidRPr="0037123F">
              <w:rPr>
                <w:sz w:val="20"/>
              </w:rPr>
              <w:t xml:space="preserve"> 20% </w:t>
            </w:r>
          </w:p>
          <w:p w14:paraId="784B0D37" w14:textId="77777777" w:rsidR="002E3964" w:rsidRPr="0037123F" w:rsidRDefault="002E3964">
            <w:pPr>
              <w:jc w:val="center"/>
              <w:rPr>
                <w:sz w:val="20"/>
              </w:rPr>
            </w:pPr>
            <w:r w:rsidRPr="0037123F">
              <w:rPr>
                <w:sz w:val="20"/>
              </w:rPr>
              <w:t>(3 GWh)</w:t>
            </w:r>
          </w:p>
        </w:tc>
        <w:tc>
          <w:tcPr>
            <w:tcW w:w="1027" w:type="pct"/>
            <w:shd w:val="clear" w:color="auto" w:fill="F7CAAC" w:themeFill="accent2" w:themeFillTint="66"/>
          </w:tcPr>
          <w:p w14:paraId="7246E067" w14:textId="77777777" w:rsidR="002E3964" w:rsidRPr="0037123F" w:rsidRDefault="002E3964">
            <w:pPr>
              <w:jc w:val="center"/>
              <w:rPr>
                <w:sz w:val="20"/>
              </w:rPr>
            </w:pPr>
            <w:r w:rsidRPr="0037123F">
              <w:rPr>
                <w:sz w:val="20"/>
              </w:rPr>
              <w:t>Decreased of 3 GWh</w:t>
            </w:r>
          </w:p>
        </w:tc>
        <w:tc>
          <w:tcPr>
            <w:tcW w:w="909" w:type="pct"/>
            <w:shd w:val="clear" w:color="auto" w:fill="F7CAAC" w:themeFill="accent2" w:themeFillTint="66"/>
          </w:tcPr>
          <w:p w14:paraId="241BBF23" w14:textId="77777777" w:rsidR="002E3964" w:rsidRPr="0037123F" w:rsidRDefault="002E3964">
            <w:pPr>
              <w:jc w:val="center"/>
              <w:rPr>
                <w:sz w:val="20"/>
              </w:rPr>
            </w:pPr>
            <w:r w:rsidRPr="0037123F">
              <w:rPr>
                <w:sz w:val="20"/>
              </w:rPr>
              <w:t>5 MWh of seasonal thermal storage</w:t>
            </w:r>
          </w:p>
        </w:tc>
        <w:tc>
          <w:tcPr>
            <w:tcW w:w="909" w:type="pct"/>
            <w:shd w:val="clear" w:color="auto" w:fill="F7CAAC" w:themeFill="accent2" w:themeFillTint="66"/>
          </w:tcPr>
          <w:p w14:paraId="578074F6" w14:textId="77777777" w:rsidR="002E3964" w:rsidRPr="0037123F" w:rsidRDefault="002E3964">
            <w:pPr>
              <w:jc w:val="center"/>
              <w:rPr>
                <w:sz w:val="20"/>
              </w:rPr>
            </w:pPr>
            <w:r w:rsidRPr="0037123F">
              <w:rPr>
                <w:sz w:val="20"/>
              </w:rPr>
              <w:t>No changes</w:t>
            </w:r>
          </w:p>
        </w:tc>
      </w:tr>
      <w:tr w:rsidR="002E3964" w:rsidRPr="0037123F" w14:paraId="08C74171" w14:textId="77777777" w:rsidTr="00E8522B">
        <w:tc>
          <w:tcPr>
            <w:tcW w:w="218" w:type="pct"/>
            <w:shd w:val="clear" w:color="auto" w:fill="F7CAAC" w:themeFill="accent2" w:themeFillTint="66"/>
          </w:tcPr>
          <w:p w14:paraId="71AAFEFC" w14:textId="77777777" w:rsidR="002E3964" w:rsidRPr="0037123F" w:rsidRDefault="002E3964" w:rsidP="00DF6E37">
            <w:pPr>
              <w:jc w:val="center"/>
              <w:rPr>
                <w:b/>
                <w:sz w:val="20"/>
              </w:rPr>
            </w:pPr>
            <w:r w:rsidRPr="0037123F">
              <w:rPr>
                <w:b/>
                <w:sz w:val="20"/>
              </w:rPr>
              <w:t>3</w:t>
            </w:r>
          </w:p>
        </w:tc>
        <w:tc>
          <w:tcPr>
            <w:tcW w:w="909" w:type="pct"/>
            <w:shd w:val="clear" w:color="auto" w:fill="F7CAAC" w:themeFill="accent2" w:themeFillTint="66"/>
          </w:tcPr>
          <w:p w14:paraId="4805039B" w14:textId="77777777" w:rsidR="002E3964" w:rsidRPr="0037123F" w:rsidRDefault="002E3964">
            <w:pPr>
              <w:jc w:val="center"/>
              <w:rPr>
                <w:b/>
                <w:sz w:val="20"/>
              </w:rPr>
            </w:pPr>
            <w:r w:rsidRPr="0037123F">
              <w:rPr>
                <w:b/>
                <w:sz w:val="20"/>
              </w:rPr>
              <w:t>50% DH</w:t>
            </w:r>
          </w:p>
        </w:tc>
        <w:tc>
          <w:tcPr>
            <w:tcW w:w="1027" w:type="pct"/>
            <w:shd w:val="clear" w:color="auto" w:fill="F7CAAC" w:themeFill="accent2" w:themeFillTint="66"/>
          </w:tcPr>
          <w:p w14:paraId="0368271B" w14:textId="77777777" w:rsidR="002E3964" w:rsidRPr="0037123F" w:rsidRDefault="002E3964">
            <w:pPr>
              <w:jc w:val="center"/>
              <w:rPr>
                <w:sz w:val="20"/>
              </w:rPr>
            </w:pPr>
            <w:r w:rsidRPr="0037123F">
              <w:rPr>
                <w:sz w:val="20"/>
              </w:rPr>
              <w:t xml:space="preserve">DH supplies 50% </w:t>
            </w:r>
          </w:p>
          <w:p w14:paraId="4DB0E976" w14:textId="77777777" w:rsidR="002E3964" w:rsidRPr="0037123F" w:rsidRDefault="002E3964">
            <w:pPr>
              <w:jc w:val="center"/>
              <w:rPr>
                <w:sz w:val="20"/>
              </w:rPr>
            </w:pPr>
            <w:r w:rsidRPr="0037123F">
              <w:rPr>
                <w:sz w:val="20"/>
              </w:rPr>
              <w:t xml:space="preserve">of total heating </w:t>
            </w:r>
          </w:p>
          <w:p w14:paraId="16F9259E" w14:textId="77777777" w:rsidR="002E3964" w:rsidRPr="0037123F" w:rsidRDefault="002E3964">
            <w:pPr>
              <w:jc w:val="center"/>
              <w:rPr>
                <w:sz w:val="20"/>
              </w:rPr>
            </w:pPr>
            <w:r w:rsidRPr="0037123F">
              <w:rPr>
                <w:sz w:val="20"/>
              </w:rPr>
              <w:t xml:space="preserve">demand </w:t>
            </w:r>
          </w:p>
        </w:tc>
        <w:tc>
          <w:tcPr>
            <w:tcW w:w="1027" w:type="pct"/>
            <w:shd w:val="clear" w:color="auto" w:fill="F7CAAC" w:themeFill="accent2" w:themeFillTint="66"/>
          </w:tcPr>
          <w:p w14:paraId="6F24D864" w14:textId="77777777" w:rsidR="002E3964" w:rsidRPr="0037123F" w:rsidRDefault="002E3964">
            <w:pPr>
              <w:jc w:val="center"/>
              <w:rPr>
                <w:sz w:val="20"/>
              </w:rPr>
            </w:pPr>
            <w:r w:rsidRPr="0037123F">
              <w:rPr>
                <w:sz w:val="20"/>
              </w:rPr>
              <w:t xml:space="preserve">50% of total heating </w:t>
            </w:r>
          </w:p>
          <w:p w14:paraId="738E64CB" w14:textId="77777777" w:rsidR="002E3964" w:rsidRPr="0037123F" w:rsidRDefault="002E3964">
            <w:pPr>
              <w:jc w:val="center"/>
              <w:rPr>
                <w:sz w:val="20"/>
              </w:rPr>
            </w:pPr>
            <w:r w:rsidRPr="0037123F">
              <w:rPr>
                <w:sz w:val="20"/>
              </w:rPr>
              <w:t>Demand</w:t>
            </w:r>
          </w:p>
        </w:tc>
        <w:tc>
          <w:tcPr>
            <w:tcW w:w="909" w:type="pct"/>
            <w:shd w:val="clear" w:color="auto" w:fill="F7CAAC" w:themeFill="accent2" w:themeFillTint="66"/>
          </w:tcPr>
          <w:p w14:paraId="38BDB250" w14:textId="77777777" w:rsidR="002E3964" w:rsidRPr="0037123F" w:rsidRDefault="002E3964">
            <w:pPr>
              <w:jc w:val="center"/>
              <w:rPr>
                <w:sz w:val="20"/>
              </w:rPr>
            </w:pPr>
            <w:r w:rsidRPr="0037123F">
              <w:rPr>
                <w:sz w:val="20"/>
              </w:rPr>
              <w:t>5 MWh of seasonal thermal storage</w:t>
            </w:r>
          </w:p>
        </w:tc>
        <w:tc>
          <w:tcPr>
            <w:tcW w:w="909" w:type="pct"/>
            <w:shd w:val="clear" w:color="auto" w:fill="F7CAAC" w:themeFill="accent2" w:themeFillTint="66"/>
          </w:tcPr>
          <w:p w14:paraId="606E768F" w14:textId="77777777" w:rsidR="002E3964" w:rsidRPr="0037123F" w:rsidRDefault="002E3964">
            <w:pPr>
              <w:jc w:val="center"/>
              <w:rPr>
                <w:sz w:val="20"/>
              </w:rPr>
            </w:pPr>
            <w:r w:rsidRPr="0037123F">
              <w:rPr>
                <w:sz w:val="20"/>
              </w:rPr>
              <w:t>No changes</w:t>
            </w:r>
          </w:p>
        </w:tc>
      </w:tr>
      <w:tr w:rsidR="002E3964" w:rsidRPr="0037123F" w14:paraId="5623D3F4" w14:textId="77777777" w:rsidTr="00E8522B">
        <w:tc>
          <w:tcPr>
            <w:tcW w:w="218" w:type="pct"/>
            <w:shd w:val="clear" w:color="auto" w:fill="F7CAAC" w:themeFill="accent2" w:themeFillTint="66"/>
          </w:tcPr>
          <w:p w14:paraId="5F263855" w14:textId="77777777" w:rsidR="002E3964" w:rsidRPr="0037123F" w:rsidRDefault="002E3964" w:rsidP="00DF6E37">
            <w:pPr>
              <w:jc w:val="center"/>
              <w:rPr>
                <w:b/>
                <w:sz w:val="20"/>
              </w:rPr>
            </w:pPr>
            <w:r w:rsidRPr="0037123F">
              <w:rPr>
                <w:b/>
                <w:sz w:val="20"/>
              </w:rPr>
              <w:t>4</w:t>
            </w:r>
          </w:p>
        </w:tc>
        <w:tc>
          <w:tcPr>
            <w:tcW w:w="909" w:type="pct"/>
            <w:shd w:val="clear" w:color="auto" w:fill="F7CAAC" w:themeFill="accent2" w:themeFillTint="66"/>
          </w:tcPr>
          <w:p w14:paraId="584BFC21" w14:textId="77777777" w:rsidR="002E3964" w:rsidRPr="0037123F" w:rsidRDefault="002E3964">
            <w:pPr>
              <w:jc w:val="center"/>
              <w:rPr>
                <w:b/>
                <w:sz w:val="20"/>
              </w:rPr>
            </w:pPr>
            <w:r w:rsidRPr="0037123F">
              <w:rPr>
                <w:b/>
                <w:sz w:val="20"/>
              </w:rPr>
              <w:t>90% DH</w:t>
            </w:r>
          </w:p>
        </w:tc>
        <w:tc>
          <w:tcPr>
            <w:tcW w:w="1027" w:type="pct"/>
            <w:shd w:val="clear" w:color="auto" w:fill="F7CAAC" w:themeFill="accent2" w:themeFillTint="66"/>
          </w:tcPr>
          <w:p w14:paraId="7614635D" w14:textId="77777777" w:rsidR="002E3964" w:rsidRPr="0037123F" w:rsidRDefault="002E3964">
            <w:pPr>
              <w:jc w:val="center"/>
              <w:rPr>
                <w:sz w:val="20"/>
              </w:rPr>
            </w:pPr>
            <w:r w:rsidRPr="0037123F">
              <w:rPr>
                <w:sz w:val="20"/>
              </w:rPr>
              <w:t xml:space="preserve">DH supplies 90% </w:t>
            </w:r>
          </w:p>
          <w:p w14:paraId="0734DDC6" w14:textId="77777777" w:rsidR="002E3964" w:rsidRPr="0037123F" w:rsidRDefault="002E3964">
            <w:pPr>
              <w:jc w:val="center"/>
              <w:rPr>
                <w:sz w:val="20"/>
              </w:rPr>
            </w:pPr>
            <w:r w:rsidRPr="0037123F">
              <w:rPr>
                <w:sz w:val="20"/>
              </w:rPr>
              <w:t xml:space="preserve">of total heating </w:t>
            </w:r>
          </w:p>
          <w:p w14:paraId="122CB97E" w14:textId="77777777" w:rsidR="002E3964" w:rsidRPr="0037123F" w:rsidRDefault="002E3964">
            <w:pPr>
              <w:jc w:val="center"/>
              <w:rPr>
                <w:sz w:val="20"/>
              </w:rPr>
            </w:pPr>
            <w:r w:rsidRPr="0037123F">
              <w:rPr>
                <w:sz w:val="20"/>
              </w:rPr>
              <w:t xml:space="preserve">demand </w:t>
            </w:r>
          </w:p>
        </w:tc>
        <w:tc>
          <w:tcPr>
            <w:tcW w:w="1027" w:type="pct"/>
            <w:shd w:val="clear" w:color="auto" w:fill="F7CAAC" w:themeFill="accent2" w:themeFillTint="66"/>
          </w:tcPr>
          <w:p w14:paraId="58D4D1F7" w14:textId="77777777" w:rsidR="002E3964" w:rsidRPr="0037123F" w:rsidRDefault="002E3964">
            <w:pPr>
              <w:jc w:val="center"/>
              <w:rPr>
                <w:sz w:val="20"/>
              </w:rPr>
            </w:pPr>
            <w:r w:rsidRPr="0037123F">
              <w:rPr>
                <w:sz w:val="20"/>
              </w:rPr>
              <w:t xml:space="preserve">90% of total heating </w:t>
            </w:r>
          </w:p>
          <w:p w14:paraId="7787DD99" w14:textId="77777777" w:rsidR="002E3964" w:rsidRPr="0037123F" w:rsidRDefault="002E3964">
            <w:pPr>
              <w:jc w:val="center"/>
              <w:rPr>
                <w:sz w:val="20"/>
              </w:rPr>
            </w:pPr>
            <w:r w:rsidRPr="0037123F">
              <w:rPr>
                <w:sz w:val="20"/>
              </w:rPr>
              <w:t>demand</w:t>
            </w:r>
          </w:p>
        </w:tc>
        <w:tc>
          <w:tcPr>
            <w:tcW w:w="909" w:type="pct"/>
            <w:shd w:val="clear" w:color="auto" w:fill="F7CAAC" w:themeFill="accent2" w:themeFillTint="66"/>
          </w:tcPr>
          <w:p w14:paraId="324D33DD" w14:textId="77777777" w:rsidR="002E3964" w:rsidRPr="0037123F" w:rsidRDefault="002E3964">
            <w:pPr>
              <w:jc w:val="center"/>
              <w:rPr>
                <w:sz w:val="20"/>
              </w:rPr>
            </w:pPr>
            <w:r w:rsidRPr="0037123F">
              <w:rPr>
                <w:sz w:val="20"/>
              </w:rPr>
              <w:t>No changes</w:t>
            </w:r>
          </w:p>
        </w:tc>
        <w:tc>
          <w:tcPr>
            <w:tcW w:w="909" w:type="pct"/>
            <w:shd w:val="clear" w:color="auto" w:fill="F7CAAC" w:themeFill="accent2" w:themeFillTint="66"/>
          </w:tcPr>
          <w:p w14:paraId="56CB73BC" w14:textId="77777777" w:rsidR="002E3964" w:rsidRPr="0037123F" w:rsidRDefault="002E3964">
            <w:pPr>
              <w:jc w:val="center"/>
              <w:rPr>
                <w:sz w:val="20"/>
              </w:rPr>
            </w:pPr>
            <w:r w:rsidRPr="0037123F">
              <w:rPr>
                <w:sz w:val="20"/>
              </w:rPr>
              <w:t>No changes</w:t>
            </w:r>
          </w:p>
        </w:tc>
      </w:tr>
      <w:tr w:rsidR="002E3964" w:rsidRPr="0037123F" w14:paraId="52404647" w14:textId="77777777" w:rsidTr="00E8522B">
        <w:tc>
          <w:tcPr>
            <w:tcW w:w="218" w:type="pct"/>
            <w:shd w:val="clear" w:color="auto" w:fill="C5E0B3" w:themeFill="accent6" w:themeFillTint="66"/>
          </w:tcPr>
          <w:p w14:paraId="37871D9E" w14:textId="77777777" w:rsidR="002E3964" w:rsidRPr="0037123F" w:rsidRDefault="002E3964" w:rsidP="00DF6E37">
            <w:pPr>
              <w:jc w:val="center"/>
              <w:rPr>
                <w:b/>
                <w:sz w:val="20"/>
              </w:rPr>
            </w:pPr>
            <w:r w:rsidRPr="0037123F">
              <w:rPr>
                <w:b/>
                <w:sz w:val="20"/>
              </w:rPr>
              <w:t>5</w:t>
            </w:r>
          </w:p>
        </w:tc>
        <w:tc>
          <w:tcPr>
            <w:tcW w:w="909" w:type="pct"/>
            <w:shd w:val="clear" w:color="auto" w:fill="C5E0B3" w:themeFill="accent6" w:themeFillTint="66"/>
          </w:tcPr>
          <w:p w14:paraId="55881867" w14:textId="6821EB4E" w:rsidR="002E3964" w:rsidRPr="0037123F" w:rsidRDefault="002E3964">
            <w:pPr>
              <w:jc w:val="center"/>
              <w:rPr>
                <w:b/>
                <w:sz w:val="20"/>
              </w:rPr>
            </w:pPr>
            <w:r w:rsidRPr="0037123F">
              <w:rPr>
                <w:b/>
                <w:sz w:val="20"/>
              </w:rPr>
              <w:t>Reference +</w:t>
            </w:r>
            <w:r w:rsidR="004120FB" w:rsidRPr="0037123F">
              <w:rPr>
                <w:b/>
                <w:sz w:val="20"/>
              </w:rPr>
              <w:t xml:space="preserve"> </w:t>
            </w:r>
            <w:r w:rsidRPr="0037123F">
              <w:rPr>
                <w:b/>
                <w:sz w:val="20"/>
              </w:rPr>
              <w:t>RE</w:t>
            </w:r>
          </w:p>
        </w:tc>
        <w:tc>
          <w:tcPr>
            <w:tcW w:w="1027" w:type="pct"/>
            <w:shd w:val="clear" w:color="auto" w:fill="C5E0B3" w:themeFill="accent6" w:themeFillTint="66"/>
          </w:tcPr>
          <w:p w14:paraId="611D17BC" w14:textId="77777777" w:rsidR="002E3964" w:rsidRPr="0037123F" w:rsidRDefault="002E3964">
            <w:pPr>
              <w:jc w:val="center"/>
              <w:rPr>
                <w:sz w:val="20"/>
              </w:rPr>
            </w:pPr>
            <w:r w:rsidRPr="0037123F">
              <w:rPr>
                <w:sz w:val="20"/>
              </w:rPr>
              <w:t>Individual heating</w:t>
            </w:r>
          </w:p>
        </w:tc>
        <w:tc>
          <w:tcPr>
            <w:tcW w:w="1027" w:type="pct"/>
            <w:shd w:val="clear" w:color="auto" w:fill="C5E0B3" w:themeFill="accent6" w:themeFillTint="66"/>
          </w:tcPr>
          <w:p w14:paraId="34246BDA" w14:textId="77777777" w:rsidR="002E3964" w:rsidRPr="0037123F" w:rsidRDefault="002E3964">
            <w:pPr>
              <w:jc w:val="center"/>
              <w:rPr>
                <w:sz w:val="20"/>
              </w:rPr>
            </w:pPr>
            <w:r w:rsidRPr="0037123F">
              <w:rPr>
                <w:sz w:val="20"/>
              </w:rPr>
              <w:t>No changes</w:t>
            </w:r>
          </w:p>
        </w:tc>
        <w:tc>
          <w:tcPr>
            <w:tcW w:w="909" w:type="pct"/>
            <w:shd w:val="clear" w:color="auto" w:fill="C5E0B3" w:themeFill="accent6" w:themeFillTint="66"/>
          </w:tcPr>
          <w:p w14:paraId="744A5AE4" w14:textId="77777777" w:rsidR="002E3964" w:rsidRPr="0037123F" w:rsidRDefault="002E3964">
            <w:pPr>
              <w:jc w:val="center"/>
              <w:rPr>
                <w:sz w:val="20"/>
              </w:rPr>
            </w:pPr>
            <w:r w:rsidRPr="0037123F">
              <w:rPr>
                <w:sz w:val="20"/>
              </w:rPr>
              <w:t>No changes</w:t>
            </w:r>
          </w:p>
        </w:tc>
        <w:tc>
          <w:tcPr>
            <w:tcW w:w="909" w:type="pct"/>
            <w:shd w:val="clear" w:color="auto" w:fill="C5E0B3" w:themeFill="accent6" w:themeFillTint="66"/>
          </w:tcPr>
          <w:p w14:paraId="638DCEB8" w14:textId="6AF806B5" w:rsidR="002E3964" w:rsidRPr="0037123F" w:rsidRDefault="002E3964">
            <w:pPr>
              <w:jc w:val="center"/>
              <w:rPr>
                <w:sz w:val="20"/>
              </w:rPr>
            </w:pPr>
            <w:r w:rsidRPr="0037123F">
              <w:rPr>
                <w:sz w:val="20"/>
              </w:rPr>
              <w:t xml:space="preserve">PV increased up to </w:t>
            </w:r>
            <w:r w:rsidR="00C06A57" w:rsidRPr="0037123F">
              <w:rPr>
                <w:sz w:val="20"/>
              </w:rPr>
              <w:t>40</w:t>
            </w:r>
            <w:r w:rsidRPr="0037123F">
              <w:rPr>
                <w:sz w:val="20"/>
              </w:rPr>
              <w:t xml:space="preserve"> </w:t>
            </w:r>
            <w:r w:rsidR="00C06A57" w:rsidRPr="0037123F">
              <w:rPr>
                <w:sz w:val="20"/>
              </w:rPr>
              <w:t>MW</w:t>
            </w:r>
            <w:r w:rsidRPr="0037123F">
              <w:rPr>
                <w:sz w:val="20"/>
              </w:rPr>
              <w:t xml:space="preserve"> </w:t>
            </w:r>
          </w:p>
        </w:tc>
      </w:tr>
      <w:tr w:rsidR="002E3964" w:rsidRPr="0037123F" w14:paraId="4D835CD5" w14:textId="77777777" w:rsidTr="00E8522B">
        <w:tc>
          <w:tcPr>
            <w:tcW w:w="218" w:type="pct"/>
            <w:shd w:val="clear" w:color="auto" w:fill="C5E0B3" w:themeFill="accent6" w:themeFillTint="66"/>
          </w:tcPr>
          <w:p w14:paraId="06D4FF0B" w14:textId="77777777" w:rsidR="002E3964" w:rsidRPr="0037123F" w:rsidRDefault="002E3964" w:rsidP="00DF6E37">
            <w:pPr>
              <w:jc w:val="center"/>
              <w:rPr>
                <w:b/>
                <w:sz w:val="20"/>
              </w:rPr>
            </w:pPr>
            <w:r w:rsidRPr="0037123F">
              <w:rPr>
                <w:b/>
                <w:sz w:val="20"/>
              </w:rPr>
              <w:t>6</w:t>
            </w:r>
          </w:p>
        </w:tc>
        <w:tc>
          <w:tcPr>
            <w:tcW w:w="909" w:type="pct"/>
            <w:shd w:val="clear" w:color="auto" w:fill="C5E0B3" w:themeFill="accent6" w:themeFillTint="66"/>
          </w:tcPr>
          <w:p w14:paraId="3448F607" w14:textId="5DD36569" w:rsidR="002E3964" w:rsidRPr="0037123F" w:rsidRDefault="002E3964">
            <w:pPr>
              <w:jc w:val="center"/>
              <w:rPr>
                <w:b/>
                <w:sz w:val="20"/>
              </w:rPr>
            </w:pPr>
            <w:r w:rsidRPr="0037123F">
              <w:rPr>
                <w:b/>
                <w:sz w:val="20"/>
              </w:rPr>
              <w:t>Individual HPs +</w:t>
            </w:r>
            <w:r w:rsidR="004120FB" w:rsidRPr="0037123F">
              <w:rPr>
                <w:b/>
                <w:sz w:val="20"/>
              </w:rPr>
              <w:t xml:space="preserve"> </w:t>
            </w:r>
            <w:r w:rsidRPr="0037123F">
              <w:rPr>
                <w:b/>
                <w:sz w:val="20"/>
              </w:rPr>
              <w:t>RE</w:t>
            </w:r>
          </w:p>
        </w:tc>
        <w:tc>
          <w:tcPr>
            <w:tcW w:w="1027" w:type="pct"/>
            <w:shd w:val="clear" w:color="auto" w:fill="C5E0B3" w:themeFill="accent6" w:themeFillTint="66"/>
          </w:tcPr>
          <w:p w14:paraId="6E134AC0" w14:textId="77777777" w:rsidR="002E3964" w:rsidRPr="0037123F" w:rsidRDefault="002E3964">
            <w:pPr>
              <w:jc w:val="center"/>
              <w:rPr>
                <w:sz w:val="20"/>
              </w:rPr>
            </w:pPr>
            <w:r w:rsidRPr="0037123F">
              <w:rPr>
                <w:sz w:val="20"/>
              </w:rPr>
              <w:t>No changes</w:t>
            </w:r>
          </w:p>
        </w:tc>
        <w:tc>
          <w:tcPr>
            <w:tcW w:w="1027" w:type="pct"/>
            <w:shd w:val="clear" w:color="auto" w:fill="C5E0B3" w:themeFill="accent6" w:themeFillTint="66"/>
          </w:tcPr>
          <w:p w14:paraId="75278A47" w14:textId="77777777" w:rsidR="002E3964" w:rsidRPr="0037123F" w:rsidRDefault="002E3964">
            <w:pPr>
              <w:jc w:val="center"/>
              <w:rPr>
                <w:sz w:val="20"/>
              </w:rPr>
            </w:pPr>
            <w:r w:rsidRPr="0037123F">
              <w:rPr>
                <w:sz w:val="20"/>
              </w:rPr>
              <w:t>100% HP</w:t>
            </w:r>
          </w:p>
        </w:tc>
        <w:tc>
          <w:tcPr>
            <w:tcW w:w="909" w:type="pct"/>
            <w:shd w:val="clear" w:color="auto" w:fill="C5E0B3" w:themeFill="accent6" w:themeFillTint="66"/>
          </w:tcPr>
          <w:p w14:paraId="08F0C09B" w14:textId="77777777" w:rsidR="002E3964" w:rsidRPr="0037123F" w:rsidRDefault="002E3964">
            <w:pPr>
              <w:jc w:val="center"/>
              <w:rPr>
                <w:sz w:val="20"/>
              </w:rPr>
            </w:pPr>
            <w:r w:rsidRPr="0037123F">
              <w:rPr>
                <w:sz w:val="20"/>
              </w:rPr>
              <w:t>No changes</w:t>
            </w:r>
          </w:p>
        </w:tc>
        <w:tc>
          <w:tcPr>
            <w:tcW w:w="909" w:type="pct"/>
            <w:shd w:val="clear" w:color="auto" w:fill="C5E0B3" w:themeFill="accent6" w:themeFillTint="66"/>
          </w:tcPr>
          <w:p w14:paraId="1719A2B3" w14:textId="47CC9A8E" w:rsidR="002E3964" w:rsidRPr="0037123F" w:rsidRDefault="002E3964">
            <w:pPr>
              <w:jc w:val="center"/>
              <w:rPr>
                <w:sz w:val="20"/>
              </w:rPr>
            </w:pPr>
            <w:r w:rsidRPr="0037123F">
              <w:rPr>
                <w:sz w:val="20"/>
              </w:rPr>
              <w:t xml:space="preserve">PV increased up to </w:t>
            </w:r>
            <w:r w:rsidR="00C06A57" w:rsidRPr="0037123F">
              <w:rPr>
                <w:sz w:val="20"/>
              </w:rPr>
              <w:t>40 MW</w:t>
            </w:r>
          </w:p>
        </w:tc>
      </w:tr>
      <w:tr w:rsidR="002E3964" w:rsidRPr="0037123F" w14:paraId="0FC0F1DE" w14:textId="77777777" w:rsidTr="00E8522B">
        <w:tc>
          <w:tcPr>
            <w:tcW w:w="218" w:type="pct"/>
            <w:shd w:val="clear" w:color="auto" w:fill="C5E0B3" w:themeFill="accent6" w:themeFillTint="66"/>
          </w:tcPr>
          <w:p w14:paraId="438D2CDF" w14:textId="77777777" w:rsidR="002E3964" w:rsidRPr="0037123F" w:rsidRDefault="002E3964" w:rsidP="00DF6E37">
            <w:pPr>
              <w:jc w:val="center"/>
              <w:rPr>
                <w:b/>
                <w:sz w:val="20"/>
              </w:rPr>
            </w:pPr>
            <w:r w:rsidRPr="0037123F">
              <w:rPr>
                <w:b/>
                <w:sz w:val="20"/>
              </w:rPr>
              <w:t>7</w:t>
            </w:r>
          </w:p>
        </w:tc>
        <w:tc>
          <w:tcPr>
            <w:tcW w:w="909" w:type="pct"/>
            <w:shd w:val="clear" w:color="auto" w:fill="C5E0B3" w:themeFill="accent6" w:themeFillTint="66"/>
          </w:tcPr>
          <w:p w14:paraId="19FF4A85" w14:textId="04CDCE6F" w:rsidR="002E3964" w:rsidRPr="0037123F" w:rsidRDefault="002E3964">
            <w:pPr>
              <w:jc w:val="center"/>
              <w:rPr>
                <w:b/>
                <w:sz w:val="20"/>
              </w:rPr>
            </w:pPr>
            <w:r w:rsidRPr="0037123F">
              <w:rPr>
                <w:b/>
                <w:sz w:val="20"/>
              </w:rPr>
              <w:t>+20% DH +</w:t>
            </w:r>
            <w:r w:rsidR="004120FB" w:rsidRPr="0037123F">
              <w:rPr>
                <w:b/>
                <w:sz w:val="20"/>
              </w:rPr>
              <w:t xml:space="preserve"> </w:t>
            </w:r>
            <w:r w:rsidRPr="0037123F">
              <w:rPr>
                <w:b/>
                <w:sz w:val="20"/>
              </w:rPr>
              <w:t>RE</w:t>
            </w:r>
          </w:p>
        </w:tc>
        <w:tc>
          <w:tcPr>
            <w:tcW w:w="1027" w:type="pct"/>
            <w:shd w:val="clear" w:color="auto" w:fill="C5E0B3" w:themeFill="accent6" w:themeFillTint="66"/>
          </w:tcPr>
          <w:p w14:paraId="71DA8C2E" w14:textId="5D1526A3" w:rsidR="002E3964" w:rsidRPr="0037123F" w:rsidRDefault="002E3964">
            <w:pPr>
              <w:jc w:val="center"/>
              <w:rPr>
                <w:sz w:val="20"/>
              </w:rPr>
            </w:pPr>
            <w:r w:rsidRPr="0037123F">
              <w:rPr>
                <w:sz w:val="20"/>
              </w:rPr>
              <w:t xml:space="preserve">DH </w:t>
            </w:r>
            <w:r w:rsidR="000A79DE" w:rsidRPr="0037123F">
              <w:rPr>
                <w:sz w:val="20"/>
              </w:rPr>
              <w:t>increase</w:t>
            </w:r>
            <w:r w:rsidRPr="0037123F">
              <w:rPr>
                <w:sz w:val="20"/>
              </w:rPr>
              <w:t xml:space="preserve"> of 20% </w:t>
            </w:r>
          </w:p>
          <w:p w14:paraId="6840C5EE" w14:textId="77777777" w:rsidR="002E3964" w:rsidRPr="0037123F" w:rsidRDefault="002E3964">
            <w:pPr>
              <w:jc w:val="center"/>
              <w:rPr>
                <w:sz w:val="20"/>
              </w:rPr>
            </w:pPr>
            <w:r w:rsidRPr="0037123F">
              <w:rPr>
                <w:sz w:val="20"/>
              </w:rPr>
              <w:t>(3 GWh)</w:t>
            </w:r>
          </w:p>
        </w:tc>
        <w:tc>
          <w:tcPr>
            <w:tcW w:w="1027" w:type="pct"/>
            <w:shd w:val="clear" w:color="auto" w:fill="C5E0B3" w:themeFill="accent6" w:themeFillTint="66"/>
          </w:tcPr>
          <w:p w14:paraId="17F63A2B" w14:textId="77777777" w:rsidR="002E3964" w:rsidRPr="0037123F" w:rsidRDefault="002E3964">
            <w:pPr>
              <w:jc w:val="center"/>
              <w:rPr>
                <w:sz w:val="20"/>
              </w:rPr>
            </w:pPr>
            <w:r w:rsidRPr="0037123F">
              <w:rPr>
                <w:sz w:val="20"/>
              </w:rPr>
              <w:t>Decreased of 3 GWh</w:t>
            </w:r>
          </w:p>
        </w:tc>
        <w:tc>
          <w:tcPr>
            <w:tcW w:w="909" w:type="pct"/>
            <w:shd w:val="clear" w:color="auto" w:fill="C5E0B3" w:themeFill="accent6" w:themeFillTint="66"/>
          </w:tcPr>
          <w:p w14:paraId="5C223D04" w14:textId="77777777" w:rsidR="002E3964" w:rsidRPr="0037123F" w:rsidRDefault="002E3964">
            <w:pPr>
              <w:jc w:val="center"/>
              <w:rPr>
                <w:sz w:val="20"/>
              </w:rPr>
            </w:pPr>
            <w:r w:rsidRPr="0037123F">
              <w:rPr>
                <w:sz w:val="20"/>
              </w:rPr>
              <w:t>5 MWh of seasonal thermal storage</w:t>
            </w:r>
          </w:p>
        </w:tc>
        <w:tc>
          <w:tcPr>
            <w:tcW w:w="909" w:type="pct"/>
            <w:shd w:val="clear" w:color="auto" w:fill="C5E0B3" w:themeFill="accent6" w:themeFillTint="66"/>
          </w:tcPr>
          <w:p w14:paraId="288BA18A" w14:textId="5CD99616" w:rsidR="002E3964" w:rsidRPr="0037123F" w:rsidRDefault="002E3964">
            <w:pPr>
              <w:jc w:val="center"/>
              <w:rPr>
                <w:sz w:val="20"/>
              </w:rPr>
            </w:pPr>
            <w:r w:rsidRPr="0037123F">
              <w:rPr>
                <w:sz w:val="20"/>
              </w:rPr>
              <w:t xml:space="preserve">PV increased up to </w:t>
            </w:r>
            <w:r w:rsidR="00C06A57" w:rsidRPr="0037123F">
              <w:rPr>
                <w:sz w:val="20"/>
              </w:rPr>
              <w:t>40 MW</w:t>
            </w:r>
          </w:p>
        </w:tc>
      </w:tr>
      <w:tr w:rsidR="002E3964" w:rsidRPr="0037123F" w14:paraId="51743BAD" w14:textId="77777777" w:rsidTr="00E8522B">
        <w:tc>
          <w:tcPr>
            <w:tcW w:w="218" w:type="pct"/>
            <w:shd w:val="clear" w:color="auto" w:fill="C5E0B3" w:themeFill="accent6" w:themeFillTint="66"/>
          </w:tcPr>
          <w:p w14:paraId="780B971B" w14:textId="77777777" w:rsidR="002E3964" w:rsidRPr="0037123F" w:rsidRDefault="002E3964" w:rsidP="00DF6E37">
            <w:pPr>
              <w:jc w:val="center"/>
              <w:rPr>
                <w:b/>
                <w:sz w:val="20"/>
              </w:rPr>
            </w:pPr>
            <w:r w:rsidRPr="0037123F">
              <w:rPr>
                <w:b/>
                <w:sz w:val="20"/>
              </w:rPr>
              <w:t>8</w:t>
            </w:r>
          </w:p>
        </w:tc>
        <w:tc>
          <w:tcPr>
            <w:tcW w:w="909" w:type="pct"/>
            <w:shd w:val="clear" w:color="auto" w:fill="C5E0B3" w:themeFill="accent6" w:themeFillTint="66"/>
          </w:tcPr>
          <w:p w14:paraId="6FB0CF42" w14:textId="760104A6" w:rsidR="002E3964" w:rsidRPr="0037123F" w:rsidRDefault="002E3964">
            <w:pPr>
              <w:jc w:val="center"/>
              <w:rPr>
                <w:b/>
                <w:sz w:val="20"/>
              </w:rPr>
            </w:pPr>
            <w:r w:rsidRPr="0037123F">
              <w:rPr>
                <w:b/>
                <w:sz w:val="20"/>
              </w:rPr>
              <w:t>50% DH +</w:t>
            </w:r>
            <w:r w:rsidR="004120FB" w:rsidRPr="0037123F">
              <w:rPr>
                <w:b/>
                <w:sz w:val="20"/>
              </w:rPr>
              <w:t xml:space="preserve"> </w:t>
            </w:r>
            <w:r w:rsidRPr="0037123F">
              <w:rPr>
                <w:b/>
                <w:sz w:val="20"/>
              </w:rPr>
              <w:t>RE</w:t>
            </w:r>
          </w:p>
        </w:tc>
        <w:tc>
          <w:tcPr>
            <w:tcW w:w="1027" w:type="pct"/>
            <w:shd w:val="clear" w:color="auto" w:fill="C5E0B3" w:themeFill="accent6" w:themeFillTint="66"/>
          </w:tcPr>
          <w:p w14:paraId="6D0BF8E8" w14:textId="77777777" w:rsidR="002E3964" w:rsidRPr="0037123F" w:rsidRDefault="002E3964">
            <w:pPr>
              <w:jc w:val="center"/>
              <w:rPr>
                <w:sz w:val="20"/>
              </w:rPr>
            </w:pPr>
            <w:r w:rsidRPr="0037123F">
              <w:rPr>
                <w:sz w:val="20"/>
              </w:rPr>
              <w:t xml:space="preserve">DH supplies 50% </w:t>
            </w:r>
          </w:p>
          <w:p w14:paraId="7F58C5B4" w14:textId="77777777" w:rsidR="002E3964" w:rsidRPr="0037123F" w:rsidRDefault="002E3964">
            <w:pPr>
              <w:jc w:val="center"/>
              <w:rPr>
                <w:sz w:val="20"/>
              </w:rPr>
            </w:pPr>
            <w:r w:rsidRPr="0037123F">
              <w:rPr>
                <w:sz w:val="20"/>
              </w:rPr>
              <w:t xml:space="preserve">of total heating </w:t>
            </w:r>
          </w:p>
          <w:p w14:paraId="0BA57A1D" w14:textId="77777777" w:rsidR="002E3964" w:rsidRPr="0037123F" w:rsidRDefault="002E3964">
            <w:pPr>
              <w:jc w:val="center"/>
              <w:rPr>
                <w:sz w:val="20"/>
              </w:rPr>
            </w:pPr>
            <w:r w:rsidRPr="0037123F">
              <w:rPr>
                <w:sz w:val="20"/>
              </w:rPr>
              <w:t xml:space="preserve">demand </w:t>
            </w:r>
          </w:p>
        </w:tc>
        <w:tc>
          <w:tcPr>
            <w:tcW w:w="1027" w:type="pct"/>
            <w:shd w:val="clear" w:color="auto" w:fill="C5E0B3" w:themeFill="accent6" w:themeFillTint="66"/>
          </w:tcPr>
          <w:p w14:paraId="664A576A" w14:textId="77777777" w:rsidR="002E3964" w:rsidRPr="0037123F" w:rsidRDefault="002E3964">
            <w:pPr>
              <w:jc w:val="center"/>
              <w:rPr>
                <w:sz w:val="20"/>
              </w:rPr>
            </w:pPr>
            <w:r w:rsidRPr="0037123F">
              <w:rPr>
                <w:sz w:val="20"/>
              </w:rPr>
              <w:t xml:space="preserve">50% of total heating </w:t>
            </w:r>
          </w:p>
          <w:p w14:paraId="4D087624" w14:textId="77777777" w:rsidR="002E3964" w:rsidRPr="0037123F" w:rsidRDefault="002E3964">
            <w:pPr>
              <w:jc w:val="center"/>
              <w:rPr>
                <w:sz w:val="20"/>
              </w:rPr>
            </w:pPr>
            <w:r w:rsidRPr="0037123F">
              <w:rPr>
                <w:sz w:val="20"/>
              </w:rPr>
              <w:t>demand</w:t>
            </w:r>
          </w:p>
        </w:tc>
        <w:tc>
          <w:tcPr>
            <w:tcW w:w="909" w:type="pct"/>
            <w:shd w:val="clear" w:color="auto" w:fill="C5E0B3" w:themeFill="accent6" w:themeFillTint="66"/>
          </w:tcPr>
          <w:p w14:paraId="58A92DDA" w14:textId="77777777" w:rsidR="002E3964" w:rsidRPr="0037123F" w:rsidRDefault="002E3964">
            <w:pPr>
              <w:jc w:val="center"/>
              <w:rPr>
                <w:sz w:val="20"/>
              </w:rPr>
            </w:pPr>
            <w:r w:rsidRPr="0037123F">
              <w:rPr>
                <w:sz w:val="20"/>
              </w:rPr>
              <w:t>5 MWh of seasonal thermal storage</w:t>
            </w:r>
          </w:p>
        </w:tc>
        <w:tc>
          <w:tcPr>
            <w:tcW w:w="909" w:type="pct"/>
            <w:shd w:val="clear" w:color="auto" w:fill="C5E0B3" w:themeFill="accent6" w:themeFillTint="66"/>
          </w:tcPr>
          <w:p w14:paraId="6D50D7D0" w14:textId="498A5AA5" w:rsidR="002E3964" w:rsidRPr="0037123F" w:rsidRDefault="002E3964">
            <w:pPr>
              <w:jc w:val="center"/>
              <w:rPr>
                <w:sz w:val="20"/>
              </w:rPr>
            </w:pPr>
            <w:r w:rsidRPr="0037123F">
              <w:rPr>
                <w:sz w:val="20"/>
              </w:rPr>
              <w:t xml:space="preserve">PV increased up to </w:t>
            </w:r>
            <w:r w:rsidR="00C06A57" w:rsidRPr="0037123F">
              <w:rPr>
                <w:sz w:val="20"/>
              </w:rPr>
              <w:t>40 MW</w:t>
            </w:r>
          </w:p>
        </w:tc>
      </w:tr>
      <w:tr w:rsidR="002E3964" w:rsidRPr="0037123F" w14:paraId="27CE4AEB" w14:textId="77777777" w:rsidTr="00E8522B">
        <w:tc>
          <w:tcPr>
            <w:tcW w:w="218" w:type="pct"/>
            <w:shd w:val="clear" w:color="auto" w:fill="C5E0B3" w:themeFill="accent6" w:themeFillTint="66"/>
          </w:tcPr>
          <w:p w14:paraId="73223216" w14:textId="77777777" w:rsidR="002E3964" w:rsidRPr="0037123F" w:rsidRDefault="002E3964" w:rsidP="00DF6E37">
            <w:pPr>
              <w:jc w:val="center"/>
              <w:rPr>
                <w:b/>
                <w:sz w:val="20"/>
              </w:rPr>
            </w:pPr>
            <w:r w:rsidRPr="0037123F">
              <w:rPr>
                <w:b/>
                <w:sz w:val="20"/>
              </w:rPr>
              <w:t>9</w:t>
            </w:r>
          </w:p>
        </w:tc>
        <w:tc>
          <w:tcPr>
            <w:tcW w:w="909" w:type="pct"/>
            <w:shd w:val="clear" w:color="auto" w:fill="C5E0B3" w:themeFill="accent6" w:themeFillTint="66"/>
          </w:tcPr>
          <w:p w14:paraId="01E878D2" w14:textId="7E1B9D51" w:rsidR="002E3964" w:rsidRPr="0037123F" w:rsidRDefault="002E3964">
            <w:pPr>
              <w:jc w:val="center"/>
              <w:rPr>
                <w:b/>
                <w:sz w:val="20"/>
              </w:rPr>
            </w:pPr>
            <w:r w:rsidRPr="0037123F">
              <w:rPr>
                <w:b/>
                <w:sz w:val="20"/>
              </w:rPr>
              <w:t>90% DH +</w:t>
            </w:r>
            <w:r w:rsidR="004120FB" w:rsidRPr="0037123F">
              <w:rPr>
                <w:b/>
                <w:sz w:val="20"/>
              </w:rPr>
              <w:t xml:space="preserve"> </w:t>
            </w:r>
            <w:r w:rsidRPr="0037123F">
              <w:rPr>
                <w:b/>
                <w:sz w:val="20"/>
              </w:rPr>
              <w:t>RE</w:t>
            </w:r>
          </w:p>
        </w:tc>
        <w:tc>
          <w:tcPr>
            <w:tcW w:w="1027" w:type="pct"/>
            <w:shd w:val="clear" w:color="auto" w:fill="C5E0B3" w:themeFill="accent6" w:themeFillTint="66"/>
          </w:tcPr>
          <w:p w14:paraId="4E6FC975" w14:textId="77777777" w:rsidR="002E3964" w:rsidRPr="0037123F" w:rsidRDefault="002E3964">
            <w:pPr>
              <w:jc w:val="center"/>
              <w:rPr>
                <w:sz w:val="20"/>
              </w:rPr>
            </w:pPr>
            <w:r w:rsidRPr="0037123F">
              <w:rPr>
                <w:sz w:val="20"/>
              </w:rPr>
              <w:t xml:space="preserve">DH supplies 90% </w:t>
            </w:r>
          </w:p>
          <w:p w14:paraId="31907E0D" w14:textId="77777777" w:rsidR="002E3964" w:rsidRPr="0037123F" w:rsidRDefault="002E3964">
            <w:pPr>
              <w:jc w:val="center"/>
              <w:rPr>
                <w:sz w:val="20"/>
              </w:rPr>
            </w:pPr>
            <w:r w:rsidRPr="0037123F">
              <w:rPr>
                <w:sz w:val="20"/>
              </w:rPr>
              <w:t xml:space="preserve">of total heating </w:t>
            </w:r>
          </w:p>
          <w:p w14:paraId="0F407C76" w14:textId="77777777" w:rsidR="002E3964" w:rsidRPr="0037123F" w:rsidRDefault="002E3964">
            <w:pPr>
              <w:jc w:val="center"/>
              <w:rPr>
                <w:sz w:val="20"/>
              </w:rPr>
            </w:pPr>
            <w:r w:rsidRPr="0037123F">
              <w:rPr>
                <w:sz w:val="20"/>
              </w:rPr>
              <w:t xml:space="preserve">demand </w:t>
            </w:r>
          </w:p>
        </w:tc>
        <w:tc>
          <w:tcPr>
            <w:tcW w:w="1027" w:type="pct"/>
            <w:shd w:val="clear" w:color="auto" w:fill="C5E0B3" w:themeFill="accent6" w:themeFillTint="66"/>
          </w:tcPr>
          <w:p w14:paraId="37F37623" w14:textId="5F66C090" w:rsidR="002E3964" w:rsidRPr="0037123F" w:rsidRDefault="00D97B2E">
            <w:pPr>
              <w:jc w:val="center"/>
              <w:rPr>
                <w:sz w:val="20"/>
              </w:rPr>
            </w:pPr>
            <w:r w:rsidRPr="0037123F">
              <w:rPr>
                <w:sz w:val="20"/>
              </w:rPr>
              <w:t>1</w:t>
            </w:r>
            <w:r w:rsidR="002E3964" w:rsidRPr="0037123F">
              <w:rPr>
                <w:sz w:val="20"/>
              </w:rPr>
              <w:t xml:space="preserve">0% of total heating </w:t>
            </w:r>
          </w:p>
          <w:p w14:paraId="1207EA32" w14:textId="77777777" w:rsidR="002E3964" w:rsidRPr="0037123F" w:rsidRDefault="002E3964">
            <w:pPr>
              <w:jc w:val="center"/>
              <w:rPr>
                <w:sz w:val="20"/>
              </w:rPr>
            </w:pPr>
            <w:r w:rsidRPr="0037123F">
              <w:rPr>
                <w:sz w:val="20"/>
              </w:rPr>
              <w:t>demand</w:t>
            </w:r>
          </w:p>
        </w:tc>
        <w:tc>
          <w:tcPr>
            <w:tcW w:w="909" w:type="pct"/>
            <w:shd w:val="clear" w:color="auto" w:fill="C5E0B3" w:themeFill="accent6" w:themeFillTint="66"/>
          </w:tcPr>
          <w:p w14:paraId="54B02C98" w14:textId="77777777" w:rsidR="002E3964" w:rsidRPr="0037123F" w:rsidRDefault="002E3964">
            <w:pPr>
              <w:jc w:val="center"/>
              <w:rPr>
                <w:sz w:val="20"/>
              </w:rPr>
            </w:pPr>
            <w:r w:rsidRPr="0037123F">
              <w:rPr>
                <w:sz w:val="20"/>
              </w:rPr>
              <w:t>No changes</w:t>
            </w:r>
          </w:p>
        </w:tc>
        <w:tc>
          <w:tcPr>
            <w:tcW w:w="909" w:type="pct"/>
            <w:shd w:val="clear" w:color="auto" w:fill="C5E0B3" w:themeFill="accent6" w:themeFillTint="66"/>
          </w:tcPr>
          <w:p w14:paraId="05ABB869" w14:textId="1664DC6C" w:rsidR="002E3964" w:rsidRPr="0037123F" w:rsidRDefault="002E3964">
            <w:pPr>
              <w:jc w:val="center"/>
              <w:rPr>
                <w:sz w:val="20"/>
              </w:rPr>
            </w:pPr>
            <w:r w:rsidRPr="0037123F">
              <w:rPr>
                <w:sz w:val="20"/>
              </w:rPr>
              <w:t xml:space="preserve">PV increased up to </w:t>
            </w:r>
            <w:r w:rsidR="00C06A57" w:rsidRPr="0037123F">
              <w:rPr>
                <w:sz w:val="20"/>
              </w:rPr>
              <w:t>40 MW</w:t>
            </w:r>
          </w:p>
        </w:tc>
      </w:tr>
    </w:tbl>
    <w:p w14:paraId="301CEABF" w14:textId="77777777" w:rsidR="002E3964" w:rsidRPr="0037123F" w:rsidRDefault="002E3964" w:rsidP="00E8522B">
      <w:pPr>
        <w:spacing w:line="240" w:lineRule="auto"/>
      </w:pPr>
    </w:p>
    <w:p w14:paraId="60665EE7" w14:textId="7185ACBF" w:rsidR="002E3964" w:rsidRPr="0037123F" w:rsidRDefault="002E3964" w:rsidP="00E8522B">
      <w:pPr>
        <w:spacing w:line="240" w:lineRule="auto"/>
      </w:pPr>
      <w:r w:rsidRPr="0037123F">
        <w:lastRenderedPageBreak/>
        <w:t xml:space="preserve">In </w:t>
      </w:r>
      <w:r w:rsidRPr="0037123F">
        <w:fldChar w:fldCharType="begin"/>
      </w:r>
      <w:r w:rsidRPr="0037123F">
        <w:instrText xml:space="preserve"> REF _Ref82771113 \h </w:instrText>
      </w:r>
      <w:r w:rsidR="00A04E78">
        <w:instrText xml:space="preserve"> \* MERGEFORMAT </w:instrText>
      </w:r>
      <w:r w:rsidRPr="0037123F">
        <w:fldChar w:fldCharType="separate"/>
      </w:r>
      <w:r w:rsidR="00EA7F62" w:rsidRPr="0037123F">
        <w:t xml:space="preserve">Table </w:t>
      </w:r>
      <w:r w:rsidR="00EA7F62" w:rsidRPr="0037123F">
        <w:rPr>
          <w:noProof/>
        </w:rPr>
        <w:t>20</w:t>
      </w:r>
      <w:r w:rsidRPr="0037123F">
        <w:fldChar w:fldCharType="end"/>
      </w:r>
      <w:r w:rsidRPr="0037123F">
        <w:t xml:space="preserve">, the nine scenarios modelled for the transport sector are reported. Five EV scenarios are elaborated to investigate the increasing penetration of electric vehicles. In the scenarios where the EV share </w:t>
      </w:r>
      <w:r w:rsidR="000A79DE" w:rsidRPr="0037123F">
        <w:t>reaches</w:t>
      </w:r>
      <w:r w:rsidRPr="0037123F">
        <w:t xml:space="preserve"> more than 15% of the </w:t>
      </w:r>
      <w:r w:rsidR="004120FB" w:rsidRPr="0037123F">
        <w:t>transport demand</w:t>
      </w:r>
      <w:r w:rsidRPr="0037123F">
        <w:t xml:space="preserve">, it is also assumed </w:t>
      </w:r>
      <w:r w:rsidR="004120FB" w:rsidRPr="0037123F">
        <w:t>that</w:t>
      </w:r>
      <w:r w:rsidRPr="0037123F">
        <w:t xml:space="preserve"> renewable </w:t>
      </w:r>
      <w:r w:rsidR="004120FB" w:rsidRPr="0037123F">
        <w:t xml:space="preserve">electricity </w:t>
      </w:r>
      <w:r w:rsidRPr="0037123F">
        <w:t>production increase</w:t>
      </w:r>
      <w:r w:rsidR="004120FB" w:rsidRPr="0037123F">
        <w:t>s</w:t>
      </w:r>
      <w:r w:rsidRPr="0037123F">
        <w:t xml:space="preserve"> (PV capacity</w:t>
      </w:r>
      <w:r w:rsidR="004120FB" w:rsidRPr="0037123F">
        <w:t xml:space="preserve"> increase</w:t>
      </w:r>
      <w:r w:rsidR="00B35D8E" w:rsidRPr="0037123F">
        <w:t>s</w:t>
      </w:r>
      <w:r w:rsidRPr="0037123F">
        <w:t xml:space="preserve"> from </w:t>
      </w:r>
      <w:r w:rsidR="006F02F5" w:rsidRPr="0037123F">
        <w:t>35.9 MW</w:t>
      </w:r>
      <w:r w:rsidRPr="0037123F">
        <w:t xml:space="preserve"> to </w:t>
      </w:r>
      <w:r w:rsidR="006F02F5" w:rsidRPr="0037123F">
        <w:t>40 MW</w:t>
      </w:r>
      <w:r w:rsidRPr="0037123F">
        <w:t xml:space="preserve">). It </w:t>
      </w:r>
      <w:r w:rsidR="000A79DE" w:rsidRPr="0037123F">
        <w:t>must</w:t>
      </w:r>
      <w:r w:rsidRPr="0037123F">
        <w:t xml:space="preserve"> be remarked that in the reference scenario Osimo has an early-stage programme of EV, led by ASTEA (</w:t>
      </w:r>
      <w:r w:rsidR="00B35D8E" w:rsidRPr="0037123F">
        <w:t>two</w:t>
      </w:r>
      <w:r w:rsidRPr="0037123F">
        <w:t xml:space="preserve"> vehicles in ASTEA maintenance fleet). </w:t>
      </w:r>
    </w:p>
    <w:p w14:paraId="5253A2A0" w14:textId="7E5AB729" w:rsidR="002E3964" w:rsidRPr="0037123F" w:rsidRDefault="002E3964" w:rsidP="00DF6E37">
      <w:pPr>
        <w:pStyle w:val="Caption"/>
        <w:keepNext/>
        <w:jc w:val="center"/>
      </w:pPr>
      <w:bookmarkStart w:id="119" w:name="_Ref82771113"/>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0</w:t>
      </w:r>
      <w:r w:rsidRPr="0037123F">
        <w:fldChar w:fldCharType="end"/>
      </w:r>
      <w:bookmarkEnd w:id="119"/>
      <w:r w:rsidRPr="0037123F">
        <w:t>: Transport scenarios for Osimo</w:t>
      </w:r>
      <w:r w:rsidR="00F06227" w:rsidRPr="0037123F">
        <w:t>.</w:t>
      </w:r>
    </w:p>
    <w:tbl>
      <w:tblPr>
        <w:tblStyle w:val="TableGrid"/>
        <w:tblW w:w="5000" w:type="pct"/>
        <w:jc w:val="center"/>
        <w:tblCellMar>
          <w:left w:w="28" w:type="dxa"/>
          <w:right w:w="28" w:type="dxa"/>
        </w:tblCellMar>
        <w:tblLook w:val="04A0" w:firstRow="1" w:lastRow="0" w:firstColumn="1" w:lastColumn="0" w:noHBand="0" w:noVBand="1"/>
      </w:tblPr>
      <w:tblGrid>
        <w:gridCol w:w="512"/>
        <w:gridCol w:w="2367"/>
        <w:gridCol w:w="1759"/>
        <w:gridCol w:w="1925"/>
        <w:gridCol w:w="1792"/>
        <w:gridCol w:w="1839"/>
      </w:tblGrid>
      <w:tr w:rsidR="002E3964" w:rsidRPr="0037123F" w14:paraId="77BA72ED" w14:textId="77777777" w:rsidTr="00E8522B">
        <w:trPr>
          <w:jc w:val="center"/>
        </w:trPr>
        <w:tc>
          <w:tcPr>
            <w:tcW w:w="251" w:type="pct"/>
            <w:shd w:val="clear" w:color="auto" w:fill="AEAAAA" w:themeFill="background2" w:themeFillShade="BF"/>
          </w:tcPr>
          <w:p w14:paraId="6D92C4BD" w14:textId="77777777" w:rsidR="002E3964" w:rsidRPr="0037123F" w:rsidRDefault="002E3964">
            <w:pPr>
              <w:jc w:val="center"/>
              <w:rPr>
                <w:b/>
                <w:sz w:val="20"/>
              </w:rPr>
            </w:pPr>
            <w:r w:rsidRPr="0037123F">
              <w:rPr>
                <w:b/>
                <w:sz w:val="20"/>
              </w:rPr>
              <w:t>#</w:t>
            </w:r>
          </w:p>
        </w:tc>
        <w:tc>
          <w:tcPr>
            <w:tcW w:w="1161" w:type="pct"/>
            <w:shd w:val="clear" w:color="auto" w:fill="AEAAAA" w:themeFill="background2" w:themeFillShade="BF"/>
          </w:tcPr>
          <w:p w14:paraId="32928717" w14:textId="77777777" w:rsidR="002E3964" w:rsidRPr="0037123F" w:rsidRDefault="002E3964">
            <w:pPr>
              <w:jc w:val="center"/>
              <w:rPr>
                <w:b/>
                <w:sz w:val="20"/>
              </w:rPr>
            </w:pPr>
            <w:r w:rsidRPr="0037123F">
              <w:rPr>
                <w:b/>
                <w:sz w:val="20"/>
              </w:rPr>
              <w:t>Scenarios - transport</w:t>
            </w:r>
          </w:p>
        </w:tc>
        <w:tc>
          <w:tcPr>
            <w:tcW w:w="863" w:type="pct"/>
            <w:shd w:val="clear" w:color="auto" w:fill="AEAAAA" w:themeFill="background2" w:themeFillShade="BF"/>
          </w:tcPr>
          <w:p w14:paraId="3A553DB8" w14:textId="77777777" w:rsidR="002E3964" w:rsidRPr="0037123F" w:rsidRDefault="002E3964">
            <w:pPr>
              <w:jc w:val="center"/>
              <w:rPr>
                <w:b/>
                <w:sz w:val="20"/>
              </w:rPr>
            </w:pPr>
            <w:r w:rsidRPr="0037123F">
              <w:rPr>
                <w:b/>
                <w:sz w:val="20"/>
              </w:rPr>
              <w:t>Cars</w:t>
            </w:r>
          </w:p>
        </w:tc>
        <w:tc>
          <w:tcPr>
            <w:tcW w:w="944" w:type="pct"/>
            <w:shd w:val="clear" w:color="auto" w:fill="AEAAAA" w:themeFill="background2" w:themeFillShade="BF"/>
          </w:tcPr>
          <w:p w14:paraId="732D96CE" w14:textId="77777777" w:rsidR="002E3964" w:rsidRPr="0037123F" w:rsidRDefault="002E3964">
            <w:pPr>
              <w:jc w:val="center"/>
              <w:rPr>
                <w:b/>
                <w:sz w:val="20"/>
              </w:rPr>
            </w:pPr>
            <w:r w:rsidRPr="0037123F">
              <w:rPr>
                <w:b/>
                <w:sz w:val="20"/>
              </w:rPr>
              <w:t>Bus/freight</w:t>
            </w:r>
          </w:p>
        </w:tc>
        <w:tc>
          <w:tcPr>
            <w:tcW w:w="879" w:type="pct"/>
            <w:shd w:val="clear" w:color="auto" w:fill="AEAAAA" w:themeFill="background2" w:themeFillShade="BF"/>
          </w:tcPr>
          <w:p w14:paraId="36FF4A4F" w14:textId="77777777" w:rsidR="002E3964" w:rsidRPr="0037123F" w:rsidRDefault="002E3964">
            <w:pPr>
              <w:jc w:val="center"/>
              <w:rPr>
                <w:b/>
                <w:sz w:val="20"/>
              </w:rPr>
            </w:pPr>
            <w:r w:rsidRPr="0037123F">
              <w:rPr>
                <w:b/>
                <w:sz w:val="20"/>
              </w:rPr>
              <w:t>Smart charge</w:t>
            </w:r>
          </w:p>
        </w:tc>
        <w:tc>
          <w:tcPr>
            <w:tcW w:w="902" w:type="pct"/>
            <w:shd w:val="clear" w:color="auto" w:fill="AEAAAA" w:themeFill="background2" w:themeFillShade="BF"/>
          </w:tcPr>
          <w:p w14:paraId="7AD27AB5" w14:textId="77777777" w:rsidR="002E3964" w:rsidRPr="0037123F" w:rsidRDefault="002E3964">
            <w:pPr>
              <w:jc w:val="center"/>
              <w:rPr>
                <w:b/>
                <w:sz w:val="20"/>
              </w:rPr>
            </w:pPr>
            <w:r w:rsidRPr="0037123F">
              <w:rPr>
                <w:b/>
                <w:sz w:val="20"/>
              </w:rPr>
              <w:t>RE production</w:t>
            </w:r>
          </w:p>
        </w:tc>
      </w:tr>
      <w:tr w:rsidR="002E3964" w:rsidRPr="0037123F" w14:paraId="05182C7D" w14:textId="77777777" w:rsidTr="00E8522B">
        <w:trPr>
          <w:jc w:val="center"/>
        </w:trPr>
        <w:tc>
          <w:tcPr>
            <w:tcW w:w="251" w:type="pct"/>
            <w:shd w:val="clear" w:color="auto" w:fill="D0CECE" w:themeFill="background2" w:themeFillShade="E6"/>
          </w:tcPr>
          <w:p w14:paraId="46D7F3FF" w14:textId="77777777" w:rsidR="002E3964" w:rsidRPr="0037123F" w:rsidRDefault="002E3964" w:rsidP="00DF6E37">
            <w:pPr>
              <w:jc w:val="center"/>
              <w:rPr>
                <w:b/>
                <w:sz w:val="20"/>
              </w:rPr>
            </w:pPr>
            <w:r w:rsidRPr="0037123F">
              <w:rPr>
                <w:b/>
                <w:sz w:val="20"/>
              </w:rPr>
              <w:t>0</w:t>
            </w:r>
          </w:p>
        </w:tc>
        <w:tc>
          <w:tcPr>
            <w:tcW w:w="1161" w:type="pct"/>
            <w:shd w:val="clear" w:color="auto" w:fill="D0CECE" w:themeFill="background2" w:themeFillShade="E6"/>
          </w:tcPr>
          <w:p w14:paraId="65B847E4" w14:textId="77777777" w:rsidR="002E3964" w:rsidRPr="0037123F" w:rsidRDefault="002E3964">
            <w:pPr>
              <w:jc w:val="center"/>
              <w:rPr>
                <w:b/>
                <w:sz w:val="20"/>
              </w:rPr>
            </w:pPr>
            <w:r w:rsidRPr="0037123F">
              <w:rPr>
                <w:b/>
                <w:sz w:val="20"/>
              </w:rPr>
              <w:t>Reference</w:t>
            </w:r>
          </w:p>
        </w:tc>
        <w:tc>
          <w:tcPr>
            <w:tcW w:w="863" w:type="pct"/>
            <w:shd w:val="clear" w:color="auto" w:fill="D0CECE" w:themeFill="background2" w:themeFillShade="E6"/>
          </w:tcPr>
          <w:p w14:paraId="69AACFE4" w14:textId="77777777" w:rsidR="002E3964" w:rsidRPr="0037123F" w:rsidRDefault="002E3964">
            <w:pPr>
              <w:jc w:val="center"/>
              <w:rPr>
                <w:sz w:val="20"/>
              </w:rPr>
            </w:pPr>
            <w:r w:rsidRPr="0037123F">
              <w:rPr>
                <w:sz w:val="20"/>
              </w:rPr>
              <w:t>Conventional</w:t>
            </w:r>
          </w:p>
        </w:tc>
        <w:tc>
          <w:tcPr>
            <w:tcW w:w="944" w:type="pct"/>
            <w:shd w:val="clear" w:color="auto" w:fill="D0CECE" w:themeFill="background2" w:themeFillShade="E6"/>
          </w:tcPr>
          <w:p w14:paraId="58F64467" w14:textId="77777777" w:rsidR="002E3964" w:rsidRPr="0037123F" w:rsidRDefault="002E3964">
            <w:pPr>
              <w:jc w:val="center"/>
              <w:rPr>
                <w:sz w:val="20"/>
              </w:rPr>
            </w:pPr>
            <w:r w:rsidRPr="0037123F">
              <w:rPr>
                <w:sz w:val="20"/>
              </w:rPr>
              <w:t>Conventional</w:t>
            </w:r>
          </w:p>
        </w:tc>
        <w:tc>
          <w:tcPr>
            <w:tcW w:w="879" w:type="pct"/>
            <w:shd w:val="clear" w:color="auto" w:fill="D0CECE" w:themeFill="background2" w:themeFillShade="E6"/>
          </w:tcPr>
          <w:p w14:paraId="7AAB16CE" w14:textId="77777777" w:rsidR="002E3964" w:rsidRPr="0037123F" w:rsidRDefault="002E3964">
            <w:pPr>
              <w:jc w:val="center"/>
              <w:rPr>
                <w:sz w:val="20"/>
              </w:rPr>
            </w:pPr>
            <w:r w:rsidRPr="0037123F">
              <w:rPr>
                <w:sz w:val="20"/>
              </w:rPr>
              <w:t>None</w:t>
            </w:r>
          </w:p>
        </w:tc>
        <w:tc>
          <w:tcPr>
            <w:tcW w:w="902" w:type="pct"/>
            <w:shd w:val="clear" w:color="auto" w:fill="D0CECE" w:themeFill="background2" w:themeFillShade="E6"/>
          </w:tcPr>
          <w:p w14:paraId="1096D28D" w14:textId="77777777" w:rsidR="002E3964" w:rsidRPr="0037123F" w:rsidRDefault="002E3964">
            <w:pPr>
              <w:jc w:val="center"/>
              <w:rPr>
                <w:sz w:val="20"/>
              </w:rPr>
            </w:pPr>
            <w:r w:rsidRPr="0037123F">
              <w:rPr>
                <w:sz w:val="20"/>
              </w:rPr>
              <w:t>No changes</w:t>
            </w:r>
          </w:p>
        </w:tc>
      </w:tr>
      <w:tr w:rsidR="002E3964" w:rsidRPr="0037123F" w14:paraId="2E2838F1" w14:textId="77777777" w:rsidTr="00E8522B">
        <w:trPr>
          <w:jc w:val="center"/>
        </w:trPr>
        <w:tc>
          <w:tcPr>
            <w:tcW w:w="251" w:type="pct"/>
            <w:shd w:val="clear" w:color="auto" w:fill="F7CAAC" w:themeFill="accent2" w:themeFillTint="66"/>
          </w:tcPr>
          <w:p w14:paraId="0B6F72E8" w14:textId="77777777" w:rsidR="002E3964" w:rsidRPr="0037123F" w:rsidRDefault="002E3964" w:rsidP="00DF6E37">
            <w:pPr>
              <w:jc w:val="center"/>
              <w:rPr>
                <w:b/>
                <w:sz w:val="20"/>
              </w:rPr>
            </w:pPr>
            <w:r w:rsidRPr="0037123F">
              <w:rPr>
                <w:b/>
                <w:sz w:val="20"/>
              </w:rPr>
              <w:t>1</w:t>
            </w:r>
          </w:p>
        </w:tc>
        <w:tc>
          <w:tcPr>
            <w:tcW w:w="1161" w:type="pct"/>
            <w:shd w:val="clear" w:color="auto" w:fill="F7CAAC" w:themeFill="accent2" w:themeFillTint="66"/>
          </w:tcPr>
          <w:p w14:paraId="4D97EA4C" w14:textId="77777777" w:rsidR="002E3964" w:rsidRPr="0037123F" w:rsidRDefault="002E3964">
            <w:pPr>
              <w:jc w:val="center"/>
              <w:rPr>
                <w:b/>
                <w:sz w:val="20"/>
              </w:rPr>
            </w:pPr>
            <w:r w:rsidRPr="0037123F">
              <w:rPr>
                <w:b/>
                <w:sz w:val="20"/>
              </w:rPr>
              <w:t>EVs 5%</w:t>
            </w:r>
          </w:p>
        </w:tc>
        <w:tc>
          <w:tcPr>
            <w:tcW w:w="863" w:type="pct"/>
            <w:shd w:val="clear" w:color="auto" w:fill="F7CAAC" w:themeFill="accent2" w:themeFillTint="66"/>
          </w:tcPr>
          <w:p w14:paraId="58045267" w14:textId="77777777" w:rsidR="002E3964" w:rsidRPr="0037123F" w:rsidRDefault="002E3964">
            <w:pPr>
              <w:jc w:val="center"/>
              <w:rPr>
                <w:sz w:val="20"/>
              </w:rPr>
            </w:pPr>
            <w:r w:rsidRPr="0037123F">
              <w:rPr>
                <w:sz w:val="20"/>
              </w:rPr>
              <w:t>5% EVs</w:t>
            </w:r>
          </w:p>
        </w:tc>
        <w:tc>
          <w:tcPr>
            <w:tcW w:w="944" w:type="pct"/>
            <w:shd w:val="clear" w:color="auto" w:fill="F7CAAC" w:themeFill="accent2" w:themeFillTint="66"/>
          </w:tcPr>
          <w:p w14:paraId="38DA2FBB" w14:textId="77777777" w:rsidR="002E3964" w:rsidRPr="0037123F" w:rsidRDefault="002E3964">
            <w:pPr>
              <w:jc w:val="center"/>
              <w:rPr>
                <w:sz w:val="20"/>
              </w:rPr>
            </w:pPr>
            <w:r w:rsidRPr="0037123F">
              <w:rPr>
                <w:sz w:val="20"/>
              </w:rPr>
              <w:t>Conventional</w:t>
            </w:r>
          </w:p>
        </w:tc>
        <w:tc>
          <w:tcPr>
            <w:tcW w:w="879" w:type="pct"/>
            <w:shd w:val="clear" w:color="auto" w:fill="F7CAAC" w:themeFill="accent2" w:themeFillTint="66"/>
          </w:tcPr>
          <w:p w14:paraId="2565EB82" w14:textId="77777777" w:rsidR="002E3964" w:rsidRPr="0037123F" w:rsidRDefault="002E3964">
            <w:pPr>
              <w:jc w:val="center"/>
              <w:rPr>
                <w:sz w:val="20"/>
              </w:rPr>
            </w:pPr>
            <w:r w:rsidRPr="0037123F">
              <w:rPr>
                <w:sz w:val="20"/>
              </w:rPr>
              <w:t>None</w:t>
            </w:r>
          </w:p>
        </w:tc>
        <w:tc>
          <w:tcPr>
            <w:tcW w:w="902" w:type="pct"/>
            <w:shd w:val="clear" w:color="auto" w:fill="F7CAAC" w:themeFill="accent2" w:themeFillTint="66"/>
          </w:tcPr>
          <w:p w14:paraId="52089425" w14:textId="77777777" w:rsidR="002E3964" w:rsidRPr="0037123F" w:rsidRDefault="002E3964">
            <w:pPr>
              <w:jc w:val="center"/>
              <w:rPr>
                <w:sz w:val="20"/>
              </w:rPr>
            </w:pPr>
            <w:r w:rsidRPr="0037123F">
              <w:rPr>
                <w:sz w:val="20"/>
              </w:rPr>
              <w:t>No changes</w:t>
            </w:r>
          </w:p>
        </w:tc>
      </w:tr>
      <w:tr w:rsidR="002E3964" w:rsidRPr="0037123F" w14:paraId="7F114571" w14:textId="77777777" w:rsidTr="00E8522B">
        <w:trPr>
          <w:trHeight w:val="422"/>
          <w:jc w:val="center"/>
        </w:trPr>
        <w:tc>
          <w:tcPr>
            <w:tcW w:w="251" w:type="pct"/>
            <w:shd w:val="clear" w:color="auto" w:fill="F7CAAC" w:themeFill="accent2" w:themeFillTint="66"/>
          </w:tcPr>
          <w:p w14:paraId="581D45CC" w14:textId="77777777" w:rsidR="002E3964" w:rsidRPr="0037123F" w:rsidRDefault="002E3964" w:rsidP="00DF6E37">
            <w:pPr>
              <w:jc w:val="center"/>
              <w:rPr>
                <w:b/>
                <w:sz w:val="20"/>
              </w:rPr>
            </w:pPr>
            <w:r w:rsidRPr="0037123F">
              <w:rPr>
                <w:b/>
                <w:sz w:val="20"/>
              </w:rPr>
              <w:t>2</w:t>
            </w:r>
          </w:p>
        </w:tc>
        <w:tc>
          <w:tcPr>
            <w:tcW w:w="1161" w:type="pct"/>
            <w:shd w:val="clear" w:color="auto" w:fill="F7CAAC" w:themeFill="accent2" w:themeFillTint="66"/>
          </w:tcPr>
          <w:p w14:paraId="760B918D" w14:textId="77777777" w:rsidR="002E3964" w:rsidRPr="0037123F" w:rsidRDefault="002E3964">
            <w:pPr>
              <w:jc w:val="center"/>
              <w:rPr>
                <w:b/>
                <w:sz w:val="20"/>
              </w:rPr>
            </w:pPr>
            <w:r w:rsidRPr="0037123F">
              <w:rPr>
                <w:b/>
                <w:sz w:val="20"/>
              </w:rPr>
              <w:t>EVs 15%</w:t>
            </w:r>
          </w:p>
        </w:tc>
        <w:tc>
          <w:tcPr>
            <w:tcW w:w="863" w:type="pct"/>
            <w:shd w:val="clear" w:color="auto" w:fill="F7CAAC" w:themeFill="accent2" w:themeFillTint="66"/>
          </w:tcPr>
          <w:p w14:paraId="34DBC463" w14:textId="77777777" w:rsidR="002E3964" w:rsidRPr="0037123F" w:rsidRDefault="002E3964">
            <w:pPr>
              <w:jc w:val="center"/>
              <w:rPr>
                <w:sz w:val="20"/>
              </w:rPr>
            </w:pPr>
            <w:r w:rsidRPr="0037123F">
              <w:rPr>
                <w:sz w:val="20"/>
              </w:rPr>
              <w:t>15% EVs</w:t>
            </w:r>
          </w:p>
        </w:tc>
        <w:tc>
          <w:tcPr>
            <w:tcW w:w="944" w:type="pct"/>
            <w:shd w:val="clear" w:color="auto" w:fill="F7CAAC" w:themeFill="accent2" w:themeFillTint="66"/>
          </w:tcPr>
          <w:p w14:paraId="6E09CEAC" w14:textId="77777777" w:rsidR="002E3964" w:rsidRPr="0037123F" w:rsidRDefault="002E3964">
            <w:pPr>
              <w:jc w:val="center"/>
              <w:rPr>
                <w:sz w:val="20"/>
              </w:rPr>
            </w:pPr>
            <w:r w:rsidRPr="0037123F">
              <w:rPr>
                <w:sz w:val="20"/>
              </w:rPr>
              <w:t>Conventional</w:t>
            </w:r>
          </w:p>
        </w:tc>
        <w:tc>
          <w:tcPr>
            <w:tcW w:w="879" w:type="pct"/>
            <w:shd w:val="clear" w:color="auto" w:fill="F7CAAC" w:themeFill="accent2" w:themeFillTint="66"/>
          </w:tcPr>
          <w:p w14:paraId="094A8BFB" w14:textId="77777777" w:rsidR="002E3964" w:rsidRPr="0037123F" w:rsidRDefault="002E3964">
            <w:pPr>
              <w:jc w:val="center"/>
              <w:rPr>
                <w:sz w:val="20"/>
              </w:rPr>
            </w:pPr>
            <w:r w:rsidRPr="0037123F">
              <w:rPr>
                <w:sz w:val="20"/>
              </w:rPr>
              <w:t>None</w:t>
            </w:r>
          </w:p>
        </w:tc>
        <w:tc>
          <w:tcPr>
            <w:tcW w:w="902" w:type="pct"/>
            <w:shd w:val="clear" w:color="auto" w:fill="F7CAAC" w:themeFill="accent2" w:themeFillTint="66"/>
          </w:tcPr>
          <w:p w14:paraId="0BE8DA74" w14:textId="77777777" w:rsidR="002E3964" w:rsidRPr="0037123F" w:rsidRDefault="002E3964">
            <w:pPr>
              <w:jc w:val="center"/>
              <w:rPr>
                <w:sz w:val="20"/>
              </w:rPr>
            </w:pPr>
            <w:r w:rsidRPr="0037123F">
              <w:rPr>
                <w:sz w:val="20"/>
              </w:rPr>
              <w:t>No changes</w:t>
            </w:r>
          </w:p>
        </w:tc>
      </w:tr>
      <w:tr w:rsidR="002E3964" w:rsidRPr="0037123F" w14:paraId="00147B82" w14:textId="77777777" w:rsidTr="00E8522B">
        <w:trPr>
          <w:jc w:val="center"/>
        </w:trPr>
        <w:tc>
          <w:tcPr>
            <w:tcW w:w="251" w:type="pct"/>
            <w:shd w:val="clear" w:color="auto" w:fill="F7CAAC" w:themeFill="accent2" w:themeFillTint="66"/>
          </w:tcPr>
          <w:p w14:paraId="54A1EDD2" w14:textId="77777777" w:rsidR="002E3964" w:rsidRPr="0037123F" w:rsidRDefault="002E3964" w:rsidP="00DF6E37">
            <w:pPr>
              <w:jc w:val="center"/>
              <w:rPr>
                <w:b/>
                <w:sz w:val="20"/>
              </w:rPr>
            </w:pPr>
            <w:r w:rsidRPr="0037123F">
              <w:rPr>
                <w:b/>
                <w:sz w:val="20"/>
              </w:rPr>
              <w:t>3</w:t>
            </w:r>
          </w:p>
        </w:tc>
        <w:tc>
          <w:tcPr>
            <w:tcW w:w="1161" w:type="pct"/>
            <w:shd w:val="clear" w:color="auto" w:fill="F7CAAC" w:themeFill="accent2" w:themeFillTint="66"/>
          </w:tcPr>
          <w:p w14:paraId="632D6F2C" w14:textId="77777777" w:rsidR="002E3964" w:rsidRPr="0037123F" w:rsidRDefault="002E3964">
            <w:pPr>
              <w:jc w:val="center"/>
              <w:rPr>
                <w:b/>
                <w:sz w:val="20"/>
              </w:rPr>
            </w:pPr>
            <w:r w:rsidRPr="0037123F">
              <w:rPr>
                <w:b/>
                <w:sz w:val="20"/>
              </w:rPr>
              <w:t>EVs 30%</w:t>
            </w:r>
          </w:p>
        </w:tc>
        <w:tc>
          <w:tcPr>
            <w:tcW w:w="863" w:type="pct"/>
            <w:shd w:val="clear" w:color="auto" w:fill="F7CAAC" w:themeFill="accent2" w:themeFillTint="66"/>
          </w:tcPr>
          <w:p w14:paraId="610EDBAD" w14:textId="77777777" w:rsidR="002E3964" w:rsidRPr="0037123F" w:rsidRDefault="002E3964">
            <w:pPr>
              <w:jc w:val="center"/>
              <w:rPr>
                <w:sz w:val="20"/>
              </w:rPr>
            </w:pPr>
            <w:r w:rsidRPr="0037123F">
              <w:rPr>
                <w:sz w:val="20"/>
              </w:rPr>
              <w:t>30% EVs</w:t>
            </w:r>
          </w:p>
        </w:tc>
        <w:tc>
          <w:tcPr>
            <w:tcW w:w="944" w:type="pct"/>
            <w:shd w:val="clear" w:color="auto" w:fill="F7CAAC" w:themeFill="accent2" w:themeFillTint="66"/>
          </w:tcPr>
          <w:p w14:paraId="120E5CE2" w14:textId="77777777" w:rsidR="002E3964" w:rsidRPr="0037123F" w:rsidRDefault="002E3964">
            <w:pPr>
              <w:jc w:val="center"/>
              <w:rPr>
                <w:sz w:val="20"/>
              </w:rPr>
            </w:pPr>
            <w:r w:rsidRPr="0037123F">
              <w:rPr>
                <w:sz w:val="20"/>
              </w:rPr>
              <w:t>Conventional</w:t>
            </w:r>
          </w:p>
        </w:tc>
        <w:tc>
          <w:tcPr>
            <w:tcW w:w="879" w:type="pct"/>
            <w:shd w:val="clear" w:color="auto" w:fill="F7CAAC" w:themeFill="accent2" w:themeFillTint="66"/>
          </w:tcPr>
          <w:p w14:paraId="4C0E0632" w14:textId="77777777" w:rsidR="002E3964" w:rsidRPr="0037123F" w:rsidRDefault="002E3964">
            <w:pPr>
              <w:jc w:val="center"/>
              <w:rPr>
                <w:sz w:val="20"/>
              </w:rPr>
            </w:pPr>
            <w:r w:rsidRPr="0037123F">
              <w:rPr>
                <w:sz w:val="20"/>
              </w:rPr>
              <w:t>None</w:t>
            </w:r>
          </w:p>
        </w:tc>
        <w:tc>
          <w:tcPr>
            <w:tcW w:w="902" w:type="pct"/>
            <w:shd w:val="clear" w:color="auto" w:fill="F7CAAC" w:themeFill="accent2" w:themeFillTint="66"/>
          </w:tcPr>
          <w:p w14:paraId="51107990" w14:textId="77777777" w:rsidR="002E3964" w:rsidRPr="0037123F" w:rsidRDefault="002E3964">
            <w:pPr>
              <w:jc w:val="center"/>
              <w:rPr>
                <w:sz w:val="20"/>
              </w:rPr>
            </w:pPr>
            <w:r w:rsidRPr="0037123F">
              <w:rPr>
                <w:sz w:val="20"/>
              </w:rPr>
              <w:t>No changes</w:t>
            </w:r>
          </w:p>
        </w:tc>
      </w:tr>
      <w:tr w:rsidR="002E3964" w:rsidRPr="0037123F" w14:paraId="7BB289B9" w14:textId="77777777" w:rsidTr="00E8522B">
        <w:trPr>
          <w:jc w:val="center"/>
        </w:trPr>
        <w:tc>
          <w:tcPr>
            <w:tcW w:w="251" w:type="pct"/>
            <w:shd w:val="clear" w:color="auto" w:fill="F7CAAC" w:themeFill="accent2" w:themeFillTint="66"/>
          </w:tcPr>
          <w:p w14:paraId="2CD2D6CF" w14:textId="77777777" w:rsidR="002E3964" w:rsidRPr="0037123F" w:rsidRDefault="002E3964" w:rsidP="00DF6E37">
            <w:pPr>
              <w:jc w:val="center"/>
              <w:rPr>
                <w:b/>
                <w:sz w:val="20"/>
              </w:rPr>
            </w:pPr>
            <w:r w:rsidRPr="0037123F">
              <w:rPr>
                <w:b/>
                <w:sz w:val="20"/>
              </w:rPr>
              <w:t>4</w:t>
            </w:r>
          </w:p>
        </w:tc>
        <w:tc>
          <w:tcPr>
            <w:tcW w:w="1161" w:type="pct"/>
            <w:shd w:val="clear" w:color="auto" w:fill="F7CAAC" w:themeFill="accent2" w:themeFillTint="66"/>
          </w:tcPr>
          <w:p w14:paraId="2F879FF7" w14:textId="77777777" w:rsidR="002E3964" w:rsidRPr="0037123F" w:rsidRDefault="002E3964">
            <w:pPr>
              <w:jc w:val="center"/>
              <w:rPr>
                <w:b/>
                <w:sz w:val="20"/>
              </w:rPr>
            </w:pPr>
            <w:r w:rsidRPr="0037123F">
              <w:rPr>
                <w:b/>
                <w:sz w:val="20"/>
              </w:rPr>
              <w:t>EVs 50%</w:t>
            </w:r>
          </w:p>
        </w:tc>
        <w:tc>
          <w:tcPr>
            <w:tcW w:w="863" w:type="pct"/>
            <w:shd w:val="clear" w:color="auto" w:fill="F7CAAC" w:themeFill="accent2" w:themeFillTint="66"/>
          </w:tcPr>
          <w:p w14:paraId="011082E7" w14:textId="77777777" w:rsidR="002E3964" w:rsidRPr="0037123F" w:rsidRDefault="002E3964">
            <w:pPr>
              <w:jc w:val="center"/>
              <w:rPr>
                <w:sz w:val="20"/>
              </w:rPr>
            </w:pPr>
            <w:r w:rsidRPr="0037123F">
              <w:rPr>
                <w:sz w:val="20"/>
              </w:rPr>
              <w:t>50% EVs</w:t>
            </w:r>
          </w:p>
        </w:tc>
        <w:tc>
          <w:tcPr>
            <w:tcW w:w="944" w:type="pct"/>
            <w:shd w:val="clear" w:color="auto" w:fill="F7CAAC" w:themeFill="accent2" w:themeFillTint="66"/>
          </w:tcPr>
          <w:p w14:paraId="717A85EC" w14:textId="77777777" w:rsidR="002E3964" w:rsidRPr="0037123F" w:rsidRDefault="002E3964">
            <w:pPr>
              <w:jc w:val="center"/>
              <w:rPr>
                <w:sz w:val="20"/>
              </w:rPr>
            </w:pPr>
            <w:r w:rsidRPr="0037123F">
              <w:rPr>
                <w:sz w:val="20"/>
              </w:rPr>
              <w:t>Conventional</w:t>
            </w:r>
          </w:p>
        </w:tc>
        <w:tc>
          <w:tcPr>
            <w:tcW w:w="879" w:type="pct"/>
            <w:shd w:val="clear" w:color="auto" w:fill="F7CAAC" w:themeFill="accent2" w:themeFillTint="66"/>
          </w:tcPr>
          <w:p w14:paraId="04709CCF" w14:textId="77777777" w:rsidR="002E3964" w:rsidRPr="0037123F" w:rsidRDefault="002E3964">
            <w:pPr>
              <w:jc w:val="center"/>
              <w:rPr>
                <w:sz w:val="20"/>
              </w:rPr>
            </w:pPr>
            <w:r w:rsidRPr="0037123F">
              <w:rPr>
                <w:sz w:val="20"/>
              </w:rPr>
              <w:t>None</w:t>
            </w:r>
          </w:p>
        </w:tc>
        <w:tc>
          <w:tcPr>
            <w:tcW w:w="902" w:type="pct"/>
            <w:shd w:val="clear" w:color="auto" w:fill="F7CAAC" w:themeFill="accent2" w:themeFillTint="66"/>
          </w:tcPr>
          <w:p w14:paraId="6F3C69C4" w14:textId="77777777" w:rsidR="002E3964" w:rsidRPr="0037123F" w:rsidRDefault="002E3964">
            <w:pPr>
              <w:jc w:val="center"/>
              <w:rPr>
                <w:sz w:val="20"/>
              </w:rPr>
            </w:pPr>
            <w:r w:rsidRPr="0037123F">
              <w:rPr>
                <w:sz w:val="20"/>
              </w:rPr>
              <w:t>No changes</w:t>
            </w:r>
          </w:p>
        </w:tc>
      </w:tr>
      <w:tr w:rsidR="002E3964" w:rsidRPr="0037123F" w14:paraId="0411A6E9" w14:textId="77777777" w:rsidTr="00E8522B">
        <w:trPr>
          <w:jc w:val="center"/>
        </w:trPr>
        <w:tc>
          <w:tcPr>
            <w:tcW w:w="251" w:type="pct"/>
            <w:shd w:val="clear" w:color="auto" w:fill="F7CAAC" w:themeFill="accent2" w:themeFillTint="66"/>
          </w:tcPr>
          <w:p w14:paraId="0B5A726D" w14:textId="77777777" w:rsidR="002E3964" w:rsidRPr="0037123F" w:rsidRDefault="002E3964" w:rsidP="00DF6E37">
            <w:pPr>
              <w:jc w:val="center"/>
              <w:rPr>
                <w:b/>
                <w:sz w:val="20"/>
              </w:rPr>
            </w:pPr>
            <w:r w:rsidRPr="0037123F">
              <w:rPr>
                <w:b/>
                <w:sz w:val="20"/>
              </w:rPr>
              <w:t>5</w:t>
            </w:r>
          </w:p>
        </w:tc>
        <w:tc>
          <w:tcPr>
            <w:tcW w:w="1161" w:type="pct"/>
            <w:shd w:val="clear" w:color="auto" w:fill="F7CAAC" w:themeFill="accent2" w:themeFillTint="66"/>
          </w:tcPr>
          <w:p w14:paraId="27E46896" w14:textId="77777777" w:rsidR="002E3964" w:rsidRPr="0037123F" w:rsidRDefault="002E3964">
            <w:pPr>
              <w:jc w:val="center"/>
              <w:rPr>
                <w:b/>
                <w:sz w:val="20"/>
              </w:rPr>
            </w:pPr>
            <w:r w:rsidRPr="0037123F">
              <w:rPr>
                <w:b/>
                <w:sz w:val="20"/>
              </w:rPr>
              <w:t>EVs 100%</w:t>
            </w:r>
          </w:p>
        </w:tc>
        <w:tc>
          <w:tcPr>
            <w:tcW w:w="863" w:type="pct"/>
            <w:shd w:val="clear" w:color="auto" w:fill="F7CAAC" w:themeFill="accent2" w:themeFillTint="66"/>
          </w:tcPr>
          <w:p w14:paraId="008D03AF" w14:textId="77777777" w:rsidR="002E3964" w:rsidRPr="0037123F" w:rsidRDefault="002E3964">
            <w:pPr>
              <w:jc w:val="center"/>
              <w:rPr>
                <w:sz w:val="20"/>
              </w:rPr>
            </w:pPr>
            <w:r w:rsidRPr="0037123F">
              <w:rPr>
                <w:sz w:val="20"/>
              </w:rPr>
              <w:t>100% EVs</w:t>
            </w:r>
          </w:p>
        </w:tc>
        <w:tc>
          <w:tcPr>
            <w:tcW w:w="944" w:type="pct"/>
            <w:shd w:val="clear" w:color="auto" w:fill="F7CAAC" w:themeFill="accent2" w:themeFillTint="66"/>
          </w:tcPr>
          <w:p w14:paraId="3CD30519" w14:textId="77777777" w:rsidR="002E3964" w:rsidRPr="0037123F" w:rsidRDefault="002E3964">
            <w:pPr>
              <w:jc w:val="center"/>
              <w:rPr>
                <w:sz w:val="20"/>
              </w:rPr>
            </w:pPr>
            <w:r w:rsidRPr="0037123F">
              <w:rPr>
                <w:sz w:val="20"/>
              </w:rPr>
              <w:t>Conventional</w:t>
            </w:r>
          </w:p>
        </w:tc>
        <w:tc>
          <w:tcPr>
            <w:tcW w:w="879" w:type="pct"/>
            <w:shd w:val="clear" w:color="auto" w:fill="F7CAAC" w:themeFill="accent2" w:themeFillTint="66"/>
          </w:tcPr>
          <w:p w14:paraId="06777697" w14:textId="77777777" w:rsidR="002E3964" w:rsidRPr="0037123F" w:rsidRDefault="002E3964">
            <w:pPr>
              <w:jc w:val="center"/>
              <w:rPr>
                <w:sz w:val="20"/>
              </w:rPr>
            </w:pPr>
            <w:r w:rsidRPr="0037123F">
              <w:rPr>
                <w:sz w:val="20"/>
              </w:rPr>
              <w:t>None</w:t>
            </w:r>
          </w:p>
        </w:tc>
        <w:tc>
          <w:tcPr>
            <w:tcW w:w="902" w:type="pct"/>
            <w:shd w:val="clear" w:color="auto" w:fill="F7CAAC" w:themeFill="accent2" w:themeFillTint="66"/>
          </w:tcPr>
          <w:p w14:paraId="300D2A04" w14:textId="77777777" w:rsidR="002E3964" w:rsidRPr="0037123F" w:rsidRDefault="002E3964">
            <w:pPr>
              <w:jc w:val="center"/>
              <w:rPr>
                <w:sz w:val="20"/>
              </w:rPr>
            </w:pPr>
            <w:r w:rsidRPr="0037123F">
              <w:rPr>
                <w:sz w:val="20"/>
              </w:rPr>
              <w:t>No changes</w:t>
            </w:r>
          </w:p>
        </w:tc>
      </w:tr>
      <w:tr w:rsidR="002E3964" w:rsidRPr="0037123F" w14:paraId="031A4011" w14:textId="77777777" w:rsidTr="00E8522B">
        <w:trPr>
          <w:jc w:val="center"/>
        </w:trPr>
        <w:tc>
          <w:tcPr>
            <w:tcW w:w="251" w:type="pct"/>
            <w:shd w:val="clear" w:color="auto" w:fill="C5E0B3" w:themeFill="accent6" w:themeFillTint="66"/>
          </w:tcPr>
          <w:p w14:paraId="343CE8C0" w14:textId="77777777" w:rsidR="002E3964" w:rsidRPr="0037123F" w:rsidRDefault="002E3964" w:rsidP="00DF6E37">
            <w:pPr>
              <w:jc w:val="center"/>
              <w:rPr>
                <w:b/>
                <w:sz w:val="20"/>
              </w:rPr>
            </w:pPr>
            <w:r w:rsidRPr="0037123F">
              <w:rPr>
                <w:b/>
                <w:sz w:val="20"/>
              </w:rPr>
              <w:t>6</w:t>
            </w:r>
          </w:p>
        </w:tc>
        <w:tc>
          <w:tcPr>
            <w:tcW w:w="1161" w:type="pct"/>
            <w:shd w:val="clear" w:color="auto" w:fill="C5E0B3" w:themeFill="accent6" w:themeFillTint="66"/>
          </w:tcPr>
          <w:p w14:paraId="1FB9D8C1" w14:textId="69452C91" w:rsidR="002E3964" w:rsidRPr="0037123F" w:rsidRDefault="002E3964">
            <w:pPr>
              <w:jc w:val="center"/>
              <w:rPr>
                <w:b/>
                <w:sz w:val="20"/>
              </w:rPr>
            </w:pPr>
            <w:r w:rsidRPr="0037123F">
              <w:rPr>
                <w:b/>
                <w:sz w:val="20"/>
              </w:rPr>
              <w:t>EVs 15% +</w:t>
            </w:r>
            <w:r w:rsidR="004120FB" w:rsidRPr="0037123F">
              <w:rPr>
                <w:b/>
                <w:sz w:val="20"/>
              </w:rPr>
              <w:t xml:space="preserve"> </w:t>
            </w:r>
            <w:r w:rsidRPr="0037123F">
              <w:rPr>
                <w:b/>
                <w:sz w:val="20"/>
              </w:rPr>
              <w:t>RE</w:t>
            </w:r>
          </w:p>
        </w:tc>
        <w:tc>
          <w:tcPr>
            <w:tcW w:w="863" w:type="pct"/>
            <w:shd w:val="clear" w:color="auto" w:fill="C5E0B3" w:themeFill="accent6" w:themeFillTint="66"/>
          </w:tcPr>
          <w:p w14:paraId="37BD3722" w14:textId="77777777" w:rsidR="002E3964" w:rsidRPr="0037123F" w:rsidRDefault="002E3964">
            <w:pPr>
              <w:jc w:val="center"/>
              <w:rPr>
                <w:sz w:val="20"/>
              </w:rPr>
            </w:pPr>
            <w:r w:rsidRPr="0037123F">
              <w:rPr>
                <w:sz w:val="20"/>
              </w:rPr>
              <w:t>15% EVs</w:t>
            </w:r>
          </w:p>
        </w:tc>
        <w:tc>
          <w:tcPr>
            <w:tcW w:w="944" w:type="pct"/>
            <w:shd w:val="clear" w:color="auto" w:fill="C5E0B3" w:themeFill="accent6" w:themeFillTint="66"/>
          </w:tcPr>
          <w:p w14:paraId="70F8F714" w14:textId="77777777" w:rsidR="002E3964" w:rsidRPr="0037123F" w:rsidRDefault="002E3964">
            <w:pPr>
              <w:jc w:val="center"/>
              <w:rPr>
                <w:sz w:val="20"/>
              </w:rPr>
            </w:pPr>
            <w:r w:rsidRPr="0037123F">
              <w:rPr>
                <w:sz w:val="20"/>
              </w:rPr>
              <w:t>Conventional</w:t>
            </w:r>
          </w:p>
        </w:tc>
        <w:tc>
          <w:tcPr>
            <w:tcW w:w="879" w:type="pct"/>
            <w:shd w:val="clear" w:color="auto" w:fill="C5E0B3" w:themeFill="accent6" w:themeFillTint="66"/>
          </w:tcPr>
          <w:p w14:paraId="1A2BB167" w14:textId="77777777" w:rsidR="002E3964" w:rsidRPr="0037123F" w:rsidRDefault="002E3964">
            <w:pPr>
              <w:jc w:val="center"/>
              <w:rPr>
                <w:sz w:val="20"/>
              </w:rPr>
            </w:pPr>
            <w:r w:rsidRPr="0037123F">
              <w:rPr>
                <w:sz w:val="20"/>
              </w:rPr>
              <w:t>None</w:t>
            </w:r>
          </w:p>
        </w:tc>
        <w:tc>
          <w:tcPr>
            <w:tcW w:w="902" w:type="pct"/>
            <w:shd w:val="clear" w:color="auto" w:fill="C5E0B3" w:themeFill="accent6" w:themeFillTint="66"/>
          </w:tcPr>
          <w:p w14:paraId="19418F11" w14:textId="508A8D8F" w:rsidR="002E3964" w:rsidRPr="0037123F" w:rsidRDefault="002E3964">
            <w:pPr>
              <w:jc w:val="center"/>
              <w:rPr>
                <w:b/>
                <w:sz w:val="20"/>
              </w:rPr>
            </w:pPr>
            <w:r w:rsidRPr="0037123F">
              <w:rPr>
                <w:sz w:val="20"/>
              </w:rPr>
              <w:t xml:space="preserve">PV increased up to </w:t>
            </w:r>
            <w:r w:rsidR="002C6BD0" w:rsidRPr="0037123F">
              <w:rPr>
                <w:sz w:val="20"/>
              </w:rPr>
              <w:t>40 MW</w:t>
            </w:r>
          </w:p>
        </w:tc>
      </w:tr>
      <w:tr w:rsidR="002E3964" w:rsidRPr="0037123F" w14:paraId="32100DA0" w14:textId="77777777" w:rsidTr="00E8522B">
        <w:trPr>
          <w:jc w:val="center"/>
        </w:trPr>
        <w:tc>
          <w:tcPr>
            <w:tcW w:w="251" w:type="pct"/>
            <w:shd w:val="clear" w:color="auto" w:fill="C5E0B3" w:themeFill="accent6" w:themeFillTint="66"/>
          </w:tcPr>
          <w:p w14:paraId="21188B31" w14:textId="77777777" w:rsidR="002E3964" w:rsidRPr="0037123F" w:rsidRDefault="002E3964" w:rsidP="00DF6E37">
            <w:pPr>
              <w:jc w:val="center"/>
              <w:rPr>
                <w:b/>
                <w:sz w:val="20"/>
              </w:rPr>
            </w:pPr>
            <w:r w:rsidRPr="0037123F">
              <w:rPr>
                <w:b/>
                <w:sz w:val="20"/>
              </w:rPr>
              <w:t>7</w:t>
            </w:r>
          </w:p>
        </w:tc>
        <w:tc>
          <w:tcPr>
            <w:tcW w:w="1161" w:type="pct"/>
            <w:shd w:val="clear" w:color="auto" w:fill="C5E0B3" w:themeFill="accent6" w:themeFillTint="66"/>
          </w:tcPr>
          <w:p w14:paraId="45A0A76D" w14:textId="104D54B0" w:rsidR="002E3964" w:rsidRPr="0037123F" w:rsidRDefault="002E3964">
            <w:pPr>
              <w:jc w:val="center"/>
              <w:rPr>
                <w:b/>
                <w:sz w:val="20"/>
              </w:rPr>
            </w:pPr>
            <w:r w:rsidRPr="0037123F">
              <w:rPr>
                <w:b/>
                <w:sz w:val="20"/>
              </w:rPr>
              <w:t>EVs 30% +</w:t>
            </w:r>
            <w:r w:rsidR="004120FB" w:rsidRPr="0037123F">
              <w:rPr>
                <w:b/>
                <w:sz w:val="20"/>
              </w:rPr>
              <w:t xml:space="preserve"> </w:t>
            </w:r>
            <w:r w:rsidRPr="0037123F">
              <w:rPr>
                <w:b/>
                <w:sz w:val="20"/>
              </w:rPr>
              <w:t>RE</w:t>
            </w:r>
          </w:p>
        </w:tc>
        <w:tc>
          <w:tcPr>
            <w:tcW w:w="863" w:type="pct"/>
            <w:shd w:val="clear" w:color="auto" w:fill="C5E0B3" w:themeFill="accent6" w:themeFillTint="66"/>
          </w:tcPr>
          <w:p w14:paraId="3F43DC29" w14:textId="77777777" w:rsidR="002E3964" w:rsidRPr="0037123F" w:rsidRDefault="002E3964">
            <w:pPr>
              <w:jc w:val="center"/>
              <w:rPr>
                <w:sz w:val="20"/>
              </w:rPr>
            </w:pPr>
            <w:r w:rsidRPr="0037123F">
              <w:rPr>
                <w:sz w:val="20"/>
              </w:rPr>
              <w:t>30% EVs</w:t>
            </w:r>
          </w:p>
        </w:tc>
        <w:tc>
          <w:tcPr>
            <w:tcW w:w="944" w:type="pct"/>
            <w:shd w:val="clear" w:color="auto" w:fill="C5E0B3" w:themeFill="accent6" w:themeFillTint="66"/>
          </w:tcPr>
          <w:p w14:paraId="2961E963" w14:textId="77777777" w:rsidR="002E3964" w:rsidRPr="0037123F" w:rsidRDefault="002E3964">
            <w:pPr>
              <w:jc w:val="center"/>
              <w:rPr>
                <w:sz w:val="20"/>
              </w:rPr>
            </w:pPr>
            <w:r w:rsidRPr="0037123F">
              <w:rPr>
                <w:sz w:val="20"/>
              </w:rPr>
              <w:t>Conventional</w:t>
            </w:r>
          </w:p>
        </w:tc>
        <w:tc>
          <w:tcPr>
            <w:tcW w:w="879" w:type="pct"/>
            <w:shd w:val="clear" w:color="auto" w:fill="C5E0B3" w:themeFill="accent6" w:themeFillTint="66"/>
          </w:tcPr>
          <w:p w14:paraId="2C43424C" w14:textId="77777777" w:rsidR="002E3964" w:rsidRPr="0037123F" w:rsidRDefault="002E3964">
            <w:pPr>
              <w:jc w:val="center"/>
              <w:rPr>
                <w:sz w:val="20"/>
              </w:rPr>
            </w:pPr>
            <w:r w:rsidRPr="0037123F">
              <w:rPr>
                <w:sz w:val="20"/>
              </w:rPr>
              <w:t>None</w:t>
            </w:r>
          </w:p>
        </w:tc>
        <w:tc>
          <w:tcPr>
            <w:tcW w:w="902" w:type="pct"/>
            <w:shd w:val="clear" w:color="auto" w:fill="C5E0B3" w:themeFill="accent6" w:themeFillTint="66"/>
          </w:tcPr>
          <w:p w14:paraId="2B533474" w14:textId="468EFC9E" w:rsidR="002E3964" w:rsidRPr="0037123F" w:rsidRDefault="002E3964">
            <w:pPr>
              <w:jc w:val="center"/>
              <w:rPr>
                <w:sz w:val="20"/>
              </w:rPr>
            </w:pPr>
            <w:r w:rsidRPr="0037123F">
              <w:rPr>
                <w:sz w:val="20"/>
              </w:rPr>
              <w:t xml:space="preserve">PV increased up to </w:t>
            </w:r>
            <w:r w:rsidR="002C6BD0" w:rsidRPr="0037123F">
              <w:rPr>
                <w:sz w:val="20"/>
              </w:rPr>
              <w:t>40 MW</w:t>
            </w:r>
          </w:p>
        </w:tc>
      </w:tr>
      <w:tr w:rsidR="002E3964" w:rsidRPr="0037123F" w14:paraId="49A0C3D6" w14:textId="77777777" w:rsidTr="00E8522B">
        <w:trPr>
          <w:jc w:val="center"/>
        </w:trPr>
        <w:tc>
          <w:tcPr>
            <w:tcW w:w="251" w:type="pct"/>
            <w:shd w:val="clear" w:color="auto" w:fill="C5E0B3" w:themeFill="accent6" w:themeFillTint="66"/>
          </w:tcPr>
          <w:p w14:paraId="2CE7718B" w14:textId="77777777" w:rsidR="002E3964" w:rsidRPr="0037123F" w:rsidRDefault="002E3964" w:rsidP="00DF6E37">
            <w:pPr>
              <w:jc w:val="center"/>
              <w:rPr>
                <w:b/>
                <w:sz w:val="20"/>
              </w:rPr>
            </w:pPr>
            <w:r w:rsidRPr="0037123F">
              <w:rPr>
                <w:b/>
                <w:sz w:val="20"/>
              </w:rPr>
              <w:t>8</w:t>
            </w:r>
          </w:p>
        </w:tc>
        <w:tc>
          <w:tcPr>
            <w:tcW w:w="1161" w:type="pct"/>
            <w:shd w:val="clear" w:color="auto" w:fill="C5E0B3" w:themeFill="accent6" w:themeFillTint="66"/>
          </w:tcPr>
          <w:p w14:paraId="45FBA0BC" w14:textId="68A220CA" w:rsidR="002E3964" w:rsidRPr="0037123F" w:rsidRDefault="002E3964">
            <w:pPr>
              <w:jc w:val="center"/>
              <w:rPr>
                <w:b/>
                <w:sz w:val="20"/>
              </w:rPr>
            </w:pPr>
            <w:r w:rsidRPr="0037123F">
              <w:rPr>
                <w:b/>
                <w:sz w:val="20"/>
              </w:rPr>
              <w:t>EVs 50% +</w:t>
            </w:r>
            <w:r w:rsidR="004120FB" w:rsidRPr="0037123F">
              <w:rPr>
                <w:b/>
                <w:sz w:val="20"/>
              </w:rPr>
              <w:t xml:space="preserve"> </w:t>
            </w:r>
            <w:r w:rsidRPr="0037123F">
              <w:rPr>
                <w:b/>
                <w:sz w:val="20"/>
              </w:rPr>
              <w:t>RE</w:t>
            </w:r>
          </w:p>
        </w:tc>
        <w:tc>
          <w:tcPr>
            <w:tcW w:w="863" w:type="pct"/>
            <w:shd w:val="clear" w:color="auto" w:fill="C5E0B3" w:themeFill="accent6" w:themeFillTint="66"/>
          </w:tcPr>
          <w:p w14:paraId="615231D3" w14:textId="77777777" w:rsidR="002E3964" w:rsidRPr="0037123F" w:rsidRDefault="002E3964">
            <w:pPr>
              <w:jc w:val="center"/>
              <w:rPr>
                <w:sz w:val="20"/>
              </w:rPr>
            </w:pPr>
            <w:r w:rsidRPr="0037123F">
              <w:rPr>
                <w:sz w:val="20"/>
              </w:rPr>
              <w:t>50% EVs</w:t>
            </w:r>
          </w:p>
        </w:tc>
        <w:tc>
          <w:tcPr>
            <w:tcW w:w="944" w:type="pct"/>
            <w:shd w:val="clear" w:color="auto" w:fill="C5E0B3" w:themeFill="accent6" w:themeFillTint="66"/>
          </w:tcPr>
          <w:p w14:paraId="294E4A37" w14:textId="77777777" w:rsidR="002E3964" w:rsidRPr="0037123F" w:rsidRDefault="002E3964">
            <w:pPr>
              <w:jc w:val="center"/>
              <w:rPr>
                <w:sz w:val="20"/>
              </w:rPr>
            </w:pPr>
            <w:r w:rsidRPr="0037123F">
              <w:rPr>
                <w:sz w:val="20"/>
              </w:rPr>
              <w:t>Conventional</w:t>
            </w:r>
          </w:p>
        </w:tc>
        <w:tc>
          <w:tcPr>
            <w:tcW w:w="879" w:type="pct"/>
            <w:shd w:val="clear" w:color="auto" w:fill="C5E0B3" w:themeFill="accent6" w:themeFillTint="66"/>
          </w:tcPr>
          <w:p w14:paraId="3B81DC4C" w14:textId="77777777" w:rsidR="002E3964" w:rsidRPr="0037123F" w:rsidRDefault="002E3964">
            <w:pPr>
              <w:jc w:val="center"/>
              <w:rPr>
                <w:sz w:val="20"/>
              </w:rPr>
            </w:pPr>
            <w:r w:rsidRPr="0037123F">
              <w:rPr>
                <w:sz w:val="20"/>
              </w:rPr>
              <w:t>None</w:t>
            </w:r>
          </w:p>
        </w:tc>
        <w:tc>
          <w:tcPr>
            <w:tcW w:w="902" w:type="pct"/>
            <w:shd w:val="clear" w:color="auto" w:fill="C5E0B3" w:themeFill="accent6" w:themeFillTint="66"/>
          </w:tcPr>
          <w:p w14:paraId="7FED31E9" w14:textId="5B75F6B2" w:rsidR="002E3964" w:rsidRPr="0037123F" w:rsidRDefault="002E3964">
            <w:pPr>
              <w:jc w:val="center"/>
              <w:rPr>
                <w:sz w:val="20"/>
              </w:rPr>
            </w:pPr>
            <w:r w:rsidRPr="0037123F">
              <w:rPr>
                <w:sz w:val="20"/>
              </w:rPr>
              <w:t xml:space="preserve">PV increased up to </w:t>
            </w:r>
            <w:r w:rsidR="002C6BD0" w:rsidRPr="0037123F">
              <w:rPr>
                <w:sz w:val="20"/>
              </w:rPr>
              <w:t>40 MW</w:t>
            </w:r>
          </w:p>
        </w:tc>
      </w:tr>
      <w:tr w:rsidR="002E3964" w:rsidRPr="0037123F" w14:paraId="0F3C0D10" w14:textId="77777777" w:rsidTr="00E8522B">
        <w:trPr>
          <w:jc w:val="center"/>
        </w:trPr>
        <w:tc>
          <w:tcPr>
            <w:tcW w:w="251" w:type="pct"/>
            <w:shd w:val="clear" w:color="auto" w:fill="C5E0B3" w:themeFill="accent6" w:themeFillTint="66"/>
          </w:tcPr>
          <w:p w14:paraId="3785BCE3" w14:textId="77777777" w:rsidR="002E3964" w:rsidRPr="0037123F" w:rsidRDefault="002E3964" w:rsidP="00DF6E37">
            <w:pPr>
              <w:jc w:val="center"/>
              <w:rPr>
                <w:b/>
                <w:sz w:val="20"/>
              </w:rPr>
            </w:pPr>
            <w:r w:rsidRPr="0037123F">
              <w:rPr>
                <w:b/>
                <w:sz w:val="20"/>
              </w:rPr>
              <w:t>9</w:t>
            </w:r>
          </w:p>
        </w:tc>
        <w:tc>
          <w:tcPr>
            <w:tcW w:w="1161" w:type="pct"/>
            <w:shd w:val="clear" w:color="auto" w:fill="C5E0B3" w:themeFill="accent6" w:themeFillTint="66"/>
          </w:tcPr>
          <w:p w14:paraId="20AC29A2" w14:textId="466D1EA5" w:rsidR="002E3964" w:rsidRPr="0037123F" w:rsidRDefault="002E3964">
            <w:pPr>
              <w:jc w:val="center"/>
              <w:rPr>
                <w:b/>
                <w:sz w:val="20"/>
              </w:rPr>
            </w:pPr>
            <w:r w:rsidRPr="0037123F">
              <w:rPr>
                <w:b/>
                <w:sz w:val="20"/>
              </w:rPr>
              <w:t>EVs 100% +</w:t>
            </w:r>
            <w:r w:rsidR="004120FB" w:rsidRPr="0037123F">
              <w:rPr>
                <w:b/>
                <w:sz w:val="20"/>
              </w:rPr>
              <w:t xml:space="preserve"> </w:t>
            </w:r>
            <w:r w:rsidRPr="0037123F">
              <w:rPr>
                <w:b/>
                <w:sz w:val="20"/>
              </w:rPr>
              <w:t>RE</w:t>
            </w:r>
          </w:p>
        </w:tc>
        <w:tc>
          <w:tcPr>
            <w:tcW w:w="863" w:type="pct"/>
            <w:shd w:val="clear" w:color="auto" w:fill="C5E0B3" w:themeFill="accent6" w:themeFillTint="66"/>
          </w:tcPr>
          <w:p w14:paraId="07C5E52D" w14:textId="77777777" w:rsidR="002E3964" w:rsidRPr="0037123F" w:rsidRDefault="002E3964">
            <w:pPr>
              <w:jc w:val="center"/>
              <w:rPr>
                <w:sz w:val="20"/>
              </w:rPr>
            </w:pPr>
            <w:r w:rsidRPr="0037123F">
              <w:rPr>
                <w:sz w:val="20"/>
              </w:rPr>
              <w:t>100% EVs</w:t>
            </w:r>
          </w:p>
        </w:tc>
        <w:tc>
          <w:tcPr>
            <w:tcW w:w="944" w:type="pct"/>
            <w:shd w:val="clear" w:color="auto" w:fill="C5E0B3" w:themeFill="accent6" w:themeFillTint="66"/>
          </w:tcPr>
          <w:p w14:paraId="4DF5A119" w14:textId="77777777" w:rsidR="002E3964" w:rsidRPr="0037123F" w:rsidRDefault="002E3964">
            <w:pPr>
              <w:jc w:val="center"/>
              <w:rPr>
                <w:sz w:val="20"/>
              </w:rPr>
            </w:pPr>
            <w:r w:rsidRPr="0037123F">
              <w:rPr>
                <w:sz w:val="20"/>
              </w:rPr>
              <w:t>Conventional</w:t>
            </w:r>
          </w:p>
        </w:tc>
        <w:tc>
          <w:tcPr>
            <w:tcW w:w="879" w:type="pct"/>
            <w:shd w:val="clear" w:color="auto" w:fill="C5E0B3" w:themeFill="accent6" w:themeFillTint="66"/>
          </w:tcPr>
          <w:p w14:paraId="63322D4C" w14:textId="77777777" w:rsidR="002E3964" w:rsidRPr="0037123F" w:rsidRDefault="002E3964">
            <w:pPr>
              <w:jc w:val="center"/>
              <w:rPr>
                <w:sz w:val="20"/>
              </w:rPr>
            </w:pPr>
            <w:r w:rsidRPr="0037123F">
              <w:rPr>
                <w:sz w:val="20"/>
              </w:rPr>
              <w:t>None</w:t>
            </w:r>
          </w:p>
        </w:tc>
        <w:tc>
          <w:tcPr>
            <w:tcW w:w="902" w:type="pct"/>
            <w:shd w:val="clear" w:color="auto" w:fill="C5E0B3" w:themeFill="accent6" w:themeFillTint="66"/>
          </w:tcPr>
          <w:p w14:paraId="1700A80F" w14:textId="49595AFB" w:rsidR="002E3964" w:rsidRPr="0037123F" w:rsidRDefault="002E3964">
            <w:pPr>
              <w:jc w:val="center"/>
              <w:rPr>
                <w:sz w:val="20"/>
              </w:rPr>
            </w:pPr>
            <w:r w:rsidRPr="0037123F">
              <w:rPr>
                <w:sz w:val="20"/>
              </w:rPr>
              <w:t xml:space="preserve">PV increased up to </w:t>
            </w:r>
            <w:r w:rsidR="002C6BD0" w:rsidRPr="0037123F">
              <w:rPr>
                <w:sz w:val="20"/>
              </w:rPr>
              <w:t>40 MW</w:t>
            </w:r>
          </w:p>
        </w:tc>
      </w:tr>
    </w:tbl>
    <w:p w14:paraId="0DCDC87A" w14:textId="77777777" w:rsidR="002E3964" w:rsidRPr="0037123F" w:rsidRDefault="002E3964" w:rsidP="00E8522B">
      <w:pPr>
        <w:spacing w:line="240" w:lineRule="auto"/>
      </w:pPr>
    </w:p>
    <w:p w14:paraId="2A90A37F" w14:textId="77777777" w:rsidR="002E3964" w:rsidRPr="0037123F" w:rsidRDefault="002E3964" w:rsidP="00DF6E37">
      <w:pPr>
        <w:pStyle w:val="Heading3"/>
        <w:tabs>
          <w:tab w:val="clear" w:pos="720"/>
          <w:tab w:val="num" w:pos="1429"/>
        </w:tabs>
      </w:pPr>
      <w:bookmarkStart w:id="120" w:name="_Toc83133633"/>
      <w:bookmarkStart w:id="121" w:name="_Toc86149989"/>
      <w:r w:rsidRPr="0037123F">
        <w:t>Reference scenario</w:t>
      </w:r>
      <w:bookmarkEnd w:id="120"/>
      <w:bookmarkEnd w:id="121"/>
    </w:p>
    <w:p w14:paraId="09DD1B4D" w14:textId="0328E900" w:rsidR="002E3964" w:rsidRDefault="002E3964" w:rsidP="00E8522B">
      <w:pPr>
        <w:spacing w:line="240" w:lineRule="auto"/>
      </w:pPr>
      <w:r w:rsidRPr="0037123F">
        <w:t xml:space="preserve">The reference scenario is based on 2018 </w:t>
      </w:r>
      <w:proofErr w:type="gramStart"/>
      <w:r w:rsidRPr="0037123F">
        <w:t>data</w:t>
      </w:r>
      <w:proofErr w:type="gramEnd"/>
      <w:r w:rsidR="00D7141C" w:rsidRPr="0037123F">
        <w:t xml:space="preserve"> and it</w:t>
      </w:r>
      <w:r w:rsidRPr="0037123F">
        <w:t xml:space="preserve"> </w:t>
      </w:r>
      <w:r w:rsidR="004120FB" w:rsidRPr="0037123F">
        <w:t>is</w:t>
      </w:r>
      <w:r w:rsidRPr="0037123F">
        <w:t xml:space="preserve"> used as a baseline for comparison with the potential pathways for improving the efficiency of the urban energy system of Osimo. The analysis focuses on the individual heating and the transportation sectors because </w:t>
      </w:r>
      <w:r w:rsidR="00112F99" w:rsidRPr="0037123F">
        <w:t xml:space="preserve">they </w:t>
      </w:r>
      <w:r w:rsidRPr="0037123F">
        <w:t xml:space="preserve">have the largest local impact in terms of energy consumption. The municipality is connected to the national electricity grid. </w:t>
      </w:r>
      <w:r w:rsidR="00112F99" w:rsidRPr="0037123F">
        <w:t>The renewable electricity production is characterized by a high renewable</w:t>
      </w:r>
      <w:r w:rsidR="004F1887" w:rsidRPr="0037123F">
        <w:t xml:space="preserve"> energy</w:t>
      </w:r>
      <w:r w:rsidR="00112F99" w:rsidRPr="0037123F">
        <w:t xml:space="preserve"> penetration </w:t>
      </w:r>
      <w:r w:rsidR="004F1887" w:rsidRPr="0037123F">
        <w:t>as a result of</w:t>
      </w:r>
      <w:r w:rsidR="00112F99" w:rsidRPr="0037123F">
        <w:t xml:space="preserve"> 35.9 MW of photovoltaics and an aqueduct mini-hydro plant of 110 kW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noProof/>
        </w:rPr>
        <w:t>[2]</w:t>
      </w:r>
      <w:r w:rsidR="00896228" w:rsidRPr="0037123F">
        <w:fldChar w:fldCharType="end"/>
      </w:r>
      <w:r w:rsidRPr="0037123F">
        <w:t>. A CHP gas engine 1.2 MW</w:t>
      </w:r>
      <w:r w:rsidRPr="0037123F">
        <w:rPr>
          <w:vertAlign w:val="subscript"/>
        </w:rPr>
        <w:t>e</w:t>
      </w:r>
      <w:r w:rsidRPr="0037123F">
        <w:t xml:space="preserve"> (1.3 </w:t>
      </w:r>
      <w:proofErr w:type="spellStart"/>
      <w:r w:rsidRPr="0037123F">
        <w:t>MW</w:t>
      </w:r>
      <w:r w:rsidRPr="0037123F">
        <w:rPr>
          <w:vertAlign w:val="subscript"/>
        </w:rPr>
        <w:t>t</w:t>
      </w:r>
      <w:proofErr w:type="spellEnd"/>
      <w:r w:rsidRPr="0037123F">
        <w:t>) is serving the DHN and it is coupled with a high</w:t>
      </w:r>
      <w:r w:rsidR="00F30C71" w:rsidRPr="0037123F">
        <w:t>-</w:t>
      </w:r>
      <w:r w:rsidRPr="0037123F">
        <w:t xml:space="preserve">temperature </w:t>
      </w:r>
      <w:r w:rsidR="004120FB" w:rsidRPr="0037123F">
        <w:t>h</w:t>
      </w:r>
      <w:r w:rsidRPr="0037123F">
        <w:t xml:space="preserve">eat </w:t>
      </w:r>
      <w:r w:rsidR="004120FB" w:rsidRPr="0037123F">
        <w:t>p</w:t>
      </w:r>
      <w:r w:rsidRPr="0037123F">
        <w:t xml:space="preserve">ump </w:t>
      </w:r>
      <w:r w:rsidR="004120FB" w:rsidRPr="0037123F">
        <w:t xml:space="preserve">of </w:t>
      </w:r>
      <w:r w:rsidRPr="0037123F">
        <w:t>35</w:t>
      </w:r>
      <w:r w:rsidR="004120FB" w:rsidRPr="0037123F">
        <w:t xml:space="preserve"> </w:t>
      </w:r>
      <w:proofErr w:type="spellStart"/>
      <w:r w:rsidRPr="0037123F">
        <w:t>kW</w:t>
      </w:r>
      <w:r w:rsidRPr="0037123F">
        <w:rPr>
          <w:vertAlign w:val="subscript"/>
        </w:rPr>
        <w:t>e</w:t>
      </w:r>
      <w:proofErr w:type="spellEnd"/>
      <w:r w:rsidR="00896228" w:rsidRPr="0037123F">
        <w:t xml:space="preserve">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noProof/>
        </w:rPr>
        <w:t>[2]</w:t>
      </w:r>
      <w:r w:rsidR="00896228" w:rsidRPr="0037123F">
        <w:fldChar w:fldCharType="end"/>
      </w:r>
      <w:r w:rsidRPr="0037123F">
        <w:t>. The district heating network covers almost 5% of the total heating demand and supplies roughly 1</w:t>
      </w:r>
      <w:r w:rsidR="00896228" w:rsidRPr="0037123F">
        <w:t>,</w:t>
      </w:r>
      <w:r w:rsidRPr="0037123F">
        <w:t xml:space="preserve">250 users. The remaining heat demand is supplied through individual heating, mainly individual gas boilers. A limited cooling demand in summer relies on private air conditioning chiller units. To the purpose of the model, the industrial sector is not modelled since there </w:t>
      </w:r>
      <w:r w:rsidR="004120FB" w:rsidRPr="0037123F">
        <w:t>are</w:t>
      </w:r>
      <w:r w:rsidRPr="0037123F">
        <w:t xml:space="preserve"> no large industries to be found locally. The transport demand consists mainly of passenger cars, and very few busses and freight transport by </w:t>
      </w:r>
      <w:r w:rsidR="006E489C" w:rsidRPr="0037123F">
        <w:t>lorries</w:t>
      </w:r>
      <w:r w:rsidRPr="0037123F">
        <w:t>.</w:t>
      </w:r>
    </w:p>
    <w:p w14:paraId="59F31527" w14:textId="77777777" w:rsidR="00010DEB" w:rsidRPr="0037123F" w:rsidRDefault="00010DEB" w:rsidP="00010DEB">
      <w:pPr>
        <w:keepNext/>
        <w:spacing w:line="240" w:lineRule="auto"/>
        <w:jc w:val="center"/>
      </w:pPr>
      <w:r w:rsidRPr="0037123F">
        <w:rPr>
          <w:noProof/>
          <w:lang w:eastAsia="en-GB"/>
        </w:rPr>
        <w:lastRenderedPageBreak/>
        <w:drawing>
          <wp:inline distT="0" distB="0" distL="0" distR="0" wp14:anchorId="7C439B7E" wp14:editId="48B13805">
            <wp:extent cx="3998014" cy="2743200"/>
            <wp:effectExtent l="0" t="0" r="2540" b="0"/>
            <wp:docPr id="32" name="Chart 32">
              <a:extLst xmlns:a="http://schemas.openxmlformats.org/drawingml/2006/main">
                <a:ext uri="{FF2B5EF4-FFF2-40B4-BE49-F238E27FC236}">
                  <a16:creationId xmlns:a16="http://schemas.microsoft.com/office/drawing/2014/main" id="{9974505C-1C51-4690-AF84-0AAAEA71F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37F692F" w14:textId="30E38F92" w:rsidR="00010DEB" w:rsidRPr="0037123F" w:rsidRDefault="00010DEB" w:rsidP="00065E9B">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Pr="0037123F">
        <w:rPr>
          <w:noProof/>
        </w:rPr>
        <w:t>28</w:t>
      </w:r>
      <w:r w:rsidRPr="0037123F">
        <w:fldChar w:fldCharType="end"/>
      </w:r>
      <w:r w:rsidRPr="0037123F">
        <w:t>: Heat production in reference scenario distributed by technologies [GWh, %] for Osimo.</w:t>
      </w:r>
    </w:p>
    <w:p w14:paraId="026D1C7D" w14:textId="77777777" w:rsidR="002E3964" w:rsidRPr="0037123F" w:rsidRDefault="002E3964" w:rsidP="00DF6E37">
      <w:pPr>
        <w:pStyle w:val="Heading3"/>
        <w:tabs>
          <w:tab w:val="clear" w:pos="720"/>
          <w:tab w:val="num" w:pos="1429"/>
        </w:tabs>
      </w:pPr>
      <w:bookmarkStart w:id="122" w:name="_Toc83133634"/>
      <w:bookmarkStart w:id="123" w:name="_Toc86149990"/>
      <w:r w:rsidRPr="0037123F">
        <w:t>Heat scenarios</w:t>
      </w:r>
      <w:bookmarkEnd w:id="122"/>
      <w:bookmarkEnd w:id="123"/>
    </w:p>
    <w:p w14:paraId="2EEA8DC6" w14:textId="5353A741" w:rsidR="002E3964" w:rsidRPr="0037123F" w:rsidRDefault="002E3964" w:rsidP="00E8522B">
      <w:pPr>
        <w:spacing w:line="240" w:lineRule="auto"/>
      </w:pPr>
      <w:r w:rsidRPr="0037123F">
        <w:t xml:space="preserve">In Osimo, the heating system </w:t>
      </w:r>
      <w:r w:rsidR="004120FB" w:rsidRPr="0037123F">
        <w:t>mainly relies</w:t>
      </w:r>
      <w:r w:rsidRPr="0037123F">
        <w:t xml:space="preserve"> on ind</w:t>
      </w:r>
      <w:r w:rsidR="004120FB" w:rsidRPr="0037123F">
        <w:t>ividual</w:t>
      </w:r>
      <w:r w:rsidRPr="0037123F">
        <w:t xml:space="preserve"> gas boilers as shown in </w:t>
      </w:r>
      <w:r w:rsidRPr="0037123F">
        <w:fldChar w:fldCharType="begin"/>
      </w:r>
      <w:r w:rsidRPr="0037123F">
        <w:instrText xml:space="preserve"> REF _Ref83022127 \h </w:instrText>
      </w:r>
      <w:r w:rsidR="00A04E78">
        <w:instrText xml:space="preserve"> \* MERGEFORMAT </w:instrText>
      </w:r>
      <w:r w:rsidRPr="0037123F">
        <w:fldChar w:fldCharType="separate"/>
      </w:r>
      <w:r w:rsidR="00EA7F62" w:rsidRPr="0037123F">
        <w:t xml:space="preserve">Figure </w:t>
      </w:r>
      <w:r w:rsidR="00EA7F62" w:rsidRPr="0037123F">
        <w:rPr>
          <w:noProof/>
        </w:rPr>
        <w:t>28</w:t>
      </w:r>
      <w:r w:rsidRPr="0037123F">
        <w:fldChar w:fldCharType="end"/>
      </w:r>
      <w:r w:rsidRPr="0037123F">
        <w:t xml:space="preserve">. </w:t>
      </w:r>
      <w:r w:rsidR="00F30C71" w:rsidRPr="0037123F">
        <w:t>D</w:t>
      </w:r>
      <w:r w:rsidRPr="0037123F">
        <w:t>istrict heating supplies around 7% of the total heat demand</w:t>
      </w:r>
      <w:r w:rsidR="00896228" w:rsidRPr="0037123F">
        <w:t xml:space="preserve"> </w:t>
      </w:r>
      <w:r w:rsidR="00896228" w:rsidRPr="0037123F">
        <w:fldChar w:fldCharType="begin" w:fldLock="1"/>
      </w:r>
      <w:r w:rsidR="004F77DA">
        <w:instrText>ADDIN CSL_CITATION {"citationItems":[{"id":"ITEM-1","itemData":{"author":[{"dropping-particle":"","family":"ASTEA","given":"","non-dropping-particle":"","parse-names":false,"suffix":""}],"id":"ITEM-1","issued":{"date-parts":[["2018"]]},"title":"Osimo Municipality energy demand data file","type":"article"},"uris":["http://www.mendeley.com/documents/?uuid=034caaec-ae55-4b7c-8a3c-bfd0fe37ebfe"]}],"mendeley":{"formattedCitation":"[2]","plainTextFormattedCitation":"[2]","previouslyFormattedCitation":"[1]"},"properties":{"noteIndex":0},"schema":"https://github.com/citation-style-language/schema/raw/master/csl-citation.json"}</w:instrText>
      </w:r>
      <w:r w:rsidR="00896228" w:rsidRPr="0037123F">
        <w:fldChar w:fldCharType="separate"/>
      </w:r>
      <w:r w:rsidR="004F77DA" w:rsidRPr="004F77DA">
        <w:rPr>
          <w:noProof/>
        </w:rPr>
        <w:t>[2]</w:t>
      </w:r>
      <w:r w:rsidR="00896228" w:rsidRPr="0037123F">
        <w:fldChar w:fldCharType="end"/>
      </w:r>
      <w:r w:rsidRPr="0037123F">
        <w:t>. The scenarios elaborated consider both the district heating network and transitioning the individual heating to heat pumps. The</w:t>
      </w:r>
      <w:r w:rsidR="00302F72" w:rsidRPr="0037123F">
        <w:t xml:space="preserve"> influence of</w:t>
      </w:r>
      <w:r w:rsidRPr="0037123F">
        <w:t xml:space="preserve"> thermal heat storage is also analysed considering a 5</w:t>
      </w:r>
      <w:r w:rsidR="00302F72" w:rsidRPr="0037123F">
        <w:t xml:space="preserve"> </w:t>
      </w:r>
      <w:r w:rsidR="002446DB" w:rsidRPr="0037123F">
        <w:t xml:space="preserve">MWh maximum size. </w:t>
      </w:r>
      <w:r w:rsidRPr="0037123F">
        <w:t xml:space="preserve">The main input data for the scenarios are reported in </w:t>
      </w:r>
      <w:r w:rsidRPr="0037123F">
        <w:fldChar w:fldCharType="begin"/>
      </w:r>
      <w:r w:rsidRPr="0037123F">
        <w:instrText xml:space="preserve"> REF _Ref83022035 \h </w:instrText>
      </w:r>
      <w:r w:rsidR="00A04E78">
        <w:instrText xml:space="preserve"> \* MERGEFORMAT </w:instrText>
      </w:r>
      <w:r w:rsidRPr="0037123F">
        <w:fldChar w:fldCharType="separate"/>
      </w:r>
      <w:r w:rsidR="00EA7F62" w:rsidRPr="0037123F">
        <w:t xml:space="preserve">Table </w:t>
      </w:r>
      <w:r w:rsidR="00EA7F62" w:rsidRPr="0037123F">
        <w:rPr>
          <w:noProof/>
        </w:rPr>
        <w:t>21</w:t>
      </w:r>
      <w:r w:rsidRPr="0037123F">
        <w:fldChar w:fldCharType="end"/>
      </w:r>
      <w:r w:rsidRPr="0037123F">
        <w:t>.</w:t>
      </w:r>
    </w:p>
    <w:p w14:paraId="1E8EB9D4" w14:textId="1CA59878" w:rsidR="002E3964" w:rsidRPr="0037123F" w:rsidRDefault="002E3964" w:rsidP="00DF6E37">
      <w:pPr>
        <w:pStyle w:val="Caption"/>
        <w:keepNext/>
        <w:jc w:val="center"/>
      </w:pPr>
      <w:bookmarkStart w:id="124" w:name="_Ref83022035"/>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1</w:t>
      </w:r>
      <w:r w:rsidRPr="0037123F">
        <w:fldChar w:fldCharType="end"/>
      </w:r>
      <w:bookmarkEnd w:id="124"/>
      <w:r w:rsidRPr="0037123F">
        <w:t>: Overview of</w:t>
      </w:r>
      <w:r w:rsidR="002446DB" w:rsidRPr="0037123F">
        <w:t xml:space="preserve"> main inputs for heat scenarios for Osimo.</w:t>
      </w:r>
    </w:p>
    <w:tbl>
      <w:tblPr>
        <w:tblStyle w:val="TableGrid"/>
        <w:tblW w:w="5000" w:type="pct"/>
        <w:jc w:val="center"/>
        <w:tblCellMar>
          <w:left w:w="57" w:type="dxa"/>
          <w:right w:w="57" w:type="dxa"/>
        </w:tblCellMar>
        <w:tblLook w:val="04A0" w:firstRow="1" w:lastRow="0" w:firstColumn="1" w:lastColumn="0" w:noHBand="0" w:noVBand="1"/>
      </w:tblPr>
      <w:tblGrid>
        <w:gridCol w:w="2844"/>
        <w:gridCol w:w="724"/>
        <w:gridCol w:w="737"/>
        <w:gridCol w:w="737"/>
        <w:gridCol w:w="736"/>
        <w:gridCol w:w="736"/>
        <w:gridCol w:w="736"/>
        <w:gridCol w:w="736"/>
        <w:gridCol w:w="736"/>
        <w:gridCol w:w="736"/>
        <w:gridCol w:w="736"/>
      </w:tblGrid>
      <w:tr w:rsidR="002E3964" w:rsidRPr="00AB1E40" w14:paraId="394F9BC6" w14:textId="77777777" w:rsidTr="003862C0">
        <w:trPr>
          <w:trHeight w:val="300"/>
          <w:jc w:val="center"/>
        </w:trPr>
        <w:tc>
          <w:tcPr>
            <w:tcW w:w="778" w:type="pct"/>
            <w:shd w:val="clear" w:color="auto" w:fill="D0CECE" w:themeFill="background2" w:themeFillShade="E6"/>
            <w:noWrap/>
            <w:hideMark/>
          </w:tcPr>
          <w:p w14:paraId="647BC88A" w14:textId="77777777" w:rsidR="002E3964" w:rsidRPr="00AB1E40" w:rsidRDefault="002E3964">
            <w:pPr>
              <w:jc w:val="left"/>
              <w:rPr>
                <w:rFonts w:ascii="Times New Roman" w:eastAsia="Times New Roman" w:hAnsi="Times New Roman" w:cs="Times New Roman"/>
                <w:sz w:val="18"/>
                <w:szCs w:val="18"/>
                <w:lang w:eastAsia="en-GB"/>
              </w:rPr>
            </w:pPr>
          </w:p>
        </w:tc>
        <w:tc>
          <w:tcPr>
            <w:tcW w:w="455" w:type="pct"/>
            <w:shd w:val="clear" w:color="auto" w:fill="D0CECE" w:themeFill="background2" w:themeFillShade="E6"/>
            <w:noWrap/>
            <w:hideMark/>
          </w:tcPr>
          <w:p w14:paraId="7BC93DC1"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Reference</w:t>
            </w:r>
          </w:p>
        </w:tc>
        <w:tc>
          <w:tcPr>
            <w:tcW w:w="419" w:type="pct"/>
            <w:shd w:val="clear" w:color="auto" w:fill="D0CECE" w:themeFill="background2" w:themeFillShade="E6"/>
            <w:noWrap/>
            <w:hideMark/>
          </w:tcPr>
          <w:p w14:paraId="72531D55"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1</w:t>
            </w:r>
          </w:p>
        </w:tc>
        <w:tc>
          <w:tcPr>
            <w:tcW w:w="419" w:type="pct"/>
            <w:shd w:val="clear" w:color="auto" w:fill="D0CECE" w:themeFill="background2" w:themeFillShade="E6"/>
            <w:noWrap/>
            <w:hideMark/>
          </w:tcPr>
          <w:p w14:paraId="79992868"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2</w:t>
            </w:r>
          </w:p>
        </w:tc>
        <w:tc>
          <w:tcPr>
            <w:tcW w:w="419" w:type="pct"/>
            <w:shd w:val="clear" w:color="auto" w:fill="D0CECE" w:themeFill="background2" w:themeFillShade="E6"/>
            <w:noWrap/>
            <w:hideMark/>
          </w:tcPr>
          <w:p w14:paraId="03B01898"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3</w:t>
            </w:r>
          </w:p>
        </w:tc>
        <w:tc>
          <w:tcPr>
            <w:tcW w:w="419" w:type="pct"/>
            <w:shd w:val="clear" w:color="auto" w:fill="D0CECE" w:themeFill="background2" w:themeFillShade="E6"/>
            <w:noWrap/>
            <w:hideMark/>
          </w:tcPr>
          <w:p w14:paraId="15AC279C"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4</w:t>
            </w:r>
          </w:p>
        </w:tc>
        <w:tc>
          <w:tcPr>
            <w:tcW w:w="419" w:type="pct"/>
            <w:shd w:val="clear" w:color="auto" w:fill="D0CECE" w:themeFill="background2" w:themeFillShade="E6"/>
            <w:noWrap/>
            <w:hideMark/>
          </w:tcPr>
          <w:p w14:paraId="08783B7B"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5</w:t>
            </w:r>
          </w:p>
        </w:tc>
        <w:tc>
          <w:tcPr>
            <w:tcW w:w="419" w:type="pct"/>
            <w:shd w:val="clear" w:color="auto" w:fill="D0CECE" w:themeFill="background2" w:themeFillShade="E6"/>
            <w:noWrap/>
            <w:hideMark/>
          </w:tcPr>
          <w:p w14:paraId="078E8CD1"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6</w:t>
            </w:r>
          </w:p>
        </w:tc>
        <w:tc>
          <w:tcPr>
            <w:tcW w:w="419" w:type="pct"/>
            <w:shd w:val="clear" w:color="auto" w:fill="D0CECE" w:themeFill="background2" w:themeFillShade="E6"/>
            <w:noWrap/>
            <w:hideMark/>
          </w:tcPr>
          <w:p w14:paraId="02BCEB12"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7</w:t>
            </w:r>
          </w:p>
        </w:tc>
        <w:tc>
          <w:tcPr>
            <w:tcW w:w="419" w:type="pct"/>
            <w:shd w:val="clear" w:color="auto" w:fill="D0CECE" w:themeFill="background2" w:themeFillShade="E6"/>
            <w:noWrap/>
            <w:hideMark/>
          </w:tcPr>
          <w:p w14:paraId="2492CD69"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8</w:t>
            </w:r>
          </w:p>
        </w:tc>
        <w:tc>
          <w:tcPr>
            <w:tcW w:w="419" w:type="pct"/>
            <w:shd w:val="clear" w:color="auto" w:fill="D0CECE" w:themeFill="background2" w:themeFillShade="E6"/>
            <w:noWrap/>
            <w:hideMark/>
          </w:tcPr>
          <w:p w14:paraId="2EDEEDA5" w14:textId="77777777" w:rsidR="002E3964" w:rsidRPr="00AB1E40" w:rsidRDefault="002E3964">
            <w:pPr>
              <w:jc w:val="left"/>
              <w:rPr>
                <w:rFonts w:ascii="Calibri" w:eastAsia="Times New Roman" w:hAnsi="Calibri" w:cs="Calibri"/>
                <w:color w:val="000000"/>
                <w:sz w:val="18"/>
                <w:szCs w:val="18"/>
                <w:lang w:eastAsia="en-GB"/>
              </w:rPr>
            </w:pPr>
            <w:r w:rsidRPr="00AB1E40">
              <w:rPr>
                <w:sz w:val="18"/>
                <w:szCs w:val="18"/>
              </w:rPr>
              <w:t>Scenario 9</w:t>
            </w:r>
          </w:p>
        </w:tc>
      </w:tr>
      <w:tr w:rsidR="002E3964" w:rsidRPr="00AB1E40" w14:paraId="3DD04BF0" w14:textId="77777777" w:rsidTr="003862C0">
        <w:trPr>
          <w:trHeight w:val="300"/>
          <w:jc w:val="center"/>
        </w:trPr>
        <w:tc>
          <w:tcPr>
            <w:tcW w:w="778" w:type="pct"/>
            <w:noWrap/>
            <w:hideMark/>
          </w:tcPr>
          <w:p w14:paraId="3E17C3AF" w14:textId="77777777" w:rsidR="002E3964" w:rsidRPr="00AB1E40" w:rsidRDefault="002E3964" w:rsidP="00DF6E37">
            <w:pPr>
              <w:jc w:val="left"/>
              <w:rPr>
                <w:rFonts w:ascii="Calibri" w:eastAsia="Times New Roman" w:hAnsi="Calibri" w:cs="Calibri"/>
                <w:color w:val="000000"/>
                <w:sz w:val="18"/>
                <w:szCs w:val="18"/>
                <w:lang w:eastAsia="en-GB"/>
              </w:rPr>
            </w:pPr>
            <w:r w:rsidRPr="00AB1E40">
              <w:rPr>
                <w:sz w:val="18"/>
                <w:szCs w:val="18"/>
              </w:rPr>
              <w:t>DH demand [GWh]</w:t>
            </w:r>
          </w:p>
        </w:tc>
        <w:tc>
          <w:tcPr>
            <w:tcW w:w="455" w:type="pct"/>
            <w:noWrap/>
            <w:hideMark/>
          </w:tcPr>
          <w:p w14:paraId="30BAF8BA" w14:textId="7BB94F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4</w:t>
            </w:r>
            <w:r w:rsidR="00426182" w:rsidRPr="00AB1E40">
              <w:rPr>
                <w:sz w:val="18"/>
                <w:szCs w:val="18"/>
              </w:rPr>
              <w:t>.</w:t>
            </w:r>
            <w:r w:rsidRPr="00AB1E40">
              <w:rPr>
                <w:sz w:val="18"/>
                <w:szCs w:val="18"/>
              </w:rPr>
              <w:t>39</w:t>
            </w:r>
          </w:p>
        </w:tc>
        <w:tc>
          <w:tcPr>
            <w:tcW w:w="419" w:type="pct"/>
            <w:noWrap/>
            <w:hideMark/>
          </w:tcPr>
          <w:p w14:paraId="0FE4BD7B" w14:textId="1D43FC2A"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w:t>
            </w:r>
            <w:r w:rsidR="00426182" w:rsidRPr="00AB1E40">
              <w:rPr>
                <w:sz w:val="18"/>
                <w:szCs w:val="18"/>
              </w:rPr>
              <w:t>4.</w:t>
            </w:r>
            <w:r w:rsidRPr="00AB1E40">
              <w:rPr>
                <w:sz w:val="18"/>
                <w:szCs w:val="18"/>
              </w:rPr>
              <w:t>39</w:t>
            </w:r>
          </w:p>
        </w:tc>
        <w:tc>
          <w:tcPr>
            <w:tcW w:w="419" w:type="pct"/>
            <w:noWrap/>
            <w:hideMark/>
          </w:tcPr>
          <w:p w14:paraId="5545DD37" w14:textId="2F17E96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7</w:t>
            </w:r>
            <w:r w:rsidR="00426182" w:rsidRPr="00AB1E40">
              <w:rPr>
                <w:sz w:val="18"/>
                <w:szCs w:val="18"/>
              </w:rPr>
              <w:t>.</w:t>
            </w:r>
            <w:r w:rsidRPr="00AB1E40">
              <w:rPr>
                <w:sz w:val="18"/>
                <w:szCs w:val="18"/>
              </w:rPr>
              <w:t>27</w:t>
            </w:r>
          </w:p>
        </w:tc>
        <w:tc>
          <w:tcPr>
            <w:tcW w:w="419" w:type="pct"/>
            <w:noWrap/>
            <w:hideMark/>
          </w:tcPr>
          <w:p w14:paraId="74447665" w14:textId="3C8BFFDB"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w:t>
            </w:r>
            <w:r w:rsidR="00426182" w:rsidRPr="00AB1E40">
              <w:rPr>
                <w:sz w:val="18"/>
                <w:szCs w:val="18"/>
              </w:rPr>
              <w:t>04.</w:t>
            </w:r>
            <w:r w:rsidRPr="00AB1E40">
              <w:rPr>
                <w:sz w:val="18"/>
                <w:szCs w:val="18"/>
              </w:rPr>
              <w:t>39</w:t>
            </w:r>
          </w:p>
        </w:tc>
        <w:tc>
          <w:tcPr>
            <w:tcW w:w="419" w:type="pct"/>
            <w:noWrap/>
            <w:hideMark/>
          </w:tcPr>
          <w:p w14:paraId="017F04B8" w14:textId="0F3A7C5C"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87.</w:t>
            </w:r>
            <w:r w:rsidR="002E3964" w:rsidRPr="00AB1E40">
              <w:rPr>
                <w:sz w:val="18"/>
                <w:szCs w:val="18"/>
              </w:rPr>
              <w:t>90</w:t>
            </w:r>
          </w:p>
        </w:tc>
        <w:tc>
          <w:tcPr>
            <w:tcW w:w="419" w:type="pct"/>
            <w:noWrap/>
            <w:hideMark/>
          </w:tcPr>
          <w:p w14:paraId="00E4BC6C" w14:textId="50291AF6"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4.</w:t>
            </w:r>
            <w:r w:rsidR="002E3964" w:rsidRPr="00AB1E40">
              <w:rPr>
                <w:sz w:val="18"/>
                <w:szCs w:val="18"/>
              </w:rPr>
              <w:t>39</w:t>
            </w:r>
          </w:p>
        </w:tc>
        <w:tc>
          <w:tcPr>
            <w:tcW w:w="419" w:type="pct"/>
            <w:noWrap/>
            <w:hideMark/>
          </w:tcPr>
          <w:p w14:paraId="621D29D7"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4,39</w:t>
            </w:r>
          </w:p>
        </w:tc>
        <w:tc>
          <w:tcPr>
            <w:tcW w:w="419" w:type="pct"/>
            <w:noWrap/>
            <w:hideMark/>
          </w:tcPr>
          <w:p w14:paraId="13DB01B3" w14:textId="6D6BDF14"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7.</w:t>
            </w:r>
            <w:r w:rsidR="002E3964" w:rsidRPr="00AB1E40">
              <w:rPr>
                <w:sz w:val="18"/>
                <w:szCs w:val="18"/>
              </w:rPr>
              <w:t>27</w:t>
            </w:r>
          </w:p>
        </w:tc>
        <w:tc>
          <w:tcPr>
            <w:tcW w:w="419" w:type="pct"/>
            <w:noWrap/>
            <w:hideMark/>
          </w:tcPr>
          <w:p w14:paraId="53DCDA10" w14:textId="31289A3E"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04.</w:t>
            </w:r>
            <w:r w:rsidR="002E3964" w:rsidRPr="00AB1E40">
              <w:rPr>
                <w:sz w:val="18"/>
                <w:szCs w:val="18"/>
              </w:rPr>
              <w:t>39</w:t>
            </w:r>
          </w:p>
        </w:tc>
        <w:tc>
          <w:tcPr>
            <w:tcW w:w="419" w:type="pct"/>
            <w:noWrap/>
            <w:hideMark/>
          </w:tcPr>
          <w:p w14:paraId="5AA66DD4" w14:textId="1F2A8711"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w:t>
            </w:r>
            <w:r w:rsidR="00426182" w:rsidRPr="00AB1E40">
              <w:rPr>
                <w:sz w:val="18"/>
                <w:szCs w:val="18"/>
              </w:rPr>
              <w:t>87.</w:t>
            </w:r>
            <w:r w:rsidRPr="00AB1E40">
              <w:rPr>
                <w:sz w:val="18"/>
                <w:szCs w:val="18"/>
              </w:rPr>
              <w:t>90</w:t>
            </w:r>
          </w:p>
        </w:tc>
      </w:tr>
      <w:tr w:rsidR="002E3964" w:rsidRPr="00AB1E40" w14:paraId="2E41A0F2" w14:textId="77777777" w:rsidTr="003862C0">
        <w:trPr>
          <w:trHeight w:val="300"/>
          <w:jc w:val="center"/>
        </w:trPr>
        <w:tc>
          <w:tcPr>
            <w:tcW w:w="778" w:type="pct"/>
            <w:noWrap/>
            <w:hideMark/>
          </w:tcPr>
          <w:p w14:paraId="7AFDFB91" w14:textId="77777777" w:rsidR="002E3964" w:rsidRPr="00AB1E40" w:rsidRDefault="002E3964" w:rsidP="00DF6E37">
            <w:pPr>
              <w:jc w:val="left"/>
              <w:rPr>
                <w:rFonts w:ascii="Calibri" w:eastAsia="Times New Roman" w:hAnsi="Calibri" w:cs="Calibri"/>
                <w:color w:val="000000"/>
                <w:sz w:val="18"/>
                <w:szCs w:val="18"/>
                <w:lang w:eastAsia="en-GB"/>
              </w:rPr>
            </w:pPr>
            <w:r w:rsidRPr="00AB1E40">
              <w:rPr>
                <w:sz w:val="18"/>
                <w:szCs w:val="18"/>
              </w:rPr>
              <w:t>Individual heating demand [GWh]</w:t>
            </w:r>
          </w:p>
        </w:tc>
        <w:tc>
          <w:tcPr>
            <w:tcW w:w="455" w:type="pct"/>
            <w:noWrap/>
            <w:hideMark/>
          </w:tcPr>
          <w:p w14:paraId="7CA8F184" w14:textId="60CB9EE1"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94.</w:t>
            </w:r>
            <w:r w:rsidR="002E3964" w:rsidRPr="00AB1E40">
              <w:rPr>
                <w:sz w:val="18"/>
                <w:szCs w:val="18"/>
              </w:rPr>
              <w:t>39</w:t>
            </w:r>
          </w:p>
        </w:tc>
        <w:tc>
          <w:tcPr>
            <w:tcW w:w="419" w:type="pct"/>
            <w:noWrap/>
            <w:hideMark/>
          </w:tcPr>
          <w:p w14:paraId="7846614A" w14:textId="086D8A92"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94.</w:t>
            </w:r>
            <w:r w:rsidR="002E3964" w:rsidRPr="00AB1E40">
              <w:rPr>
                <w:sz w:val="18"/>
                <w:szCs w:val="18"/>
              </w:rPr>
              <w:t>39</w:t>
            </w:r>
          </w:p>
        </w:tc>
        <w:tc>
          <w:tcPr>
            <w:tcW w:w="419" w:type="pct"/>
            <w:noWrap/>
            <w:hideMark/>
          </w:tcPr>
          <w:p w14:paraId="3F0F5C54" w14:textId="5F067F8B"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91.</w:t>
            </w:r>
            <w:r w:rsidR="002E3964" w:rsidRPr="00AB1E40">
              <w:rPr>
                <w:sz w:val="18"/>
                <w:szCs w:val="18"/>
              </w:rPr>
              <w:t>51</w:t>
            </w:r>
          </w:p>
        </w:tc>
        <w:tc>
          <w:tcPr>
            <w:tcW w:w="419" w:type="pct"/>
            <w:noWrap/>
            <w:hideMark/>
          </w:tcPr>
          <w:p w14:paraId="4B55D383" w14:textId="761FC891"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04.</w:t>
            </w:r>
            <w:r w:rsidR="002E3964" w:rsidRPr="00AB1E40">
              <w:rPr>
                <w:sz w:val="18"/>
                <w:szCs w:val="18"/>
              </w:rPr>
              <w:t>39</w:t>
            </w:r>
          </w:p>
        </w:tc>
        <w:tc>
          <w:tcPr>
            <w:tcW w:w="419" w:type="pct"/>
            <w:noWrap/>
            <w:hideMark/>
          </w:tcPr>
          <w:p w14:paraId="36A02FFE" w14:textId="55CB1C64" w:rsidR="002E3964" w:rsidRPr="00AB1E40" w:rsidRDefault="00426182">
            <w:pPr>
              <w:jc w:val="right"/>
              <w:rPr>
                <w:rFonts w:ascii="Calibri" w:eastAsia="Times New Roman" w:hAnsi="Calibri" w:cs="Calibri"/>
                <w:color w:val="000000"/>
                <w:sz w:val="18"/>
                <w:szCs w:val="18"/>
                <w:lang w:eastAsia="en-GB"/>
              </w:rPr>
            </w:pPr>
            <w:r w:rsidRPr="00AB1E40">
              <w:rPr>
                <w:sz w:val="18"/>
                <w:szCs w:val="18"/>
              </w:rPr>
              <w:t>20.</w:t>
            </w:r>
            <w:r w:rsidR="002E3964" w:rsidRPr="00AB1E40">
              <w:rPr>
                <w:sz w:val="18"/>
                <w:szCs w:val="18"/>
              </w:rPr>
              <w:t>88</w:t>
            </w:r>
          </w:p>
        </w:tc>
        <w:tc>
          <w:tcPr>
            <w:tcW w:w="419" w:type="pct"/>
            <w:noWrap/>
            <w:hideMark/>
          </w:tcPr>
          <w:p w14:paraId="3A5DF03A" w14:textId="42012FFB"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94.</w:t>
            </w:r>
            <w:r w:rsidR="002E3964" w:rsidRPr="00AB1E40">
              <w:rPr>
                <w:sz w:val="18"/>
                <w:szCs w:val="18"/>
              </w:rPr>
              <w:t>39</w:t>
            </w:r>
          </w:p>
        </w:tc>
        <w:tc>
          <w:tcPr>
            <w:tcW w:w="419" w:type="pct"/>
            <w:noWrap/>
            <w:hideMark/>
          </w:tcPr>
          <w:p w14:paraId="40D5A974"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94,39</w:t>
            </w:r>
          </w:p>
        </w:tc>
        <w:tc>
          <w:tcPr>
            <w:tcW w:w="419" w:type="pct"/>
            <w:noWrap/>
            <w:hideMark/>
          </w:tcPr>
          <w:p w14:paraId="5FD28C73" w14:textId="55AC4DBF"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91.</w:t>
            </w:r>
            <w:r w:rsidR="002E3964" w:rsidRPr="00AB1E40">
              <w:rPr>
                <w:sz w:val="18"/>
                <w:szCs w:val="18"/>
              </w:rPr>
              <w:t>51</w:t>
            </w:r>
          </w:p>
        </w:tc>
        <w:tc>
          <w:tcPr>
            <w:tcW w:w="419" w:type="pct"/>
            <w:noWrap/>
            <w:hideMark/>
          </w:tcPr>
          <w:p w14:paraId="2B62F24B" w14:textId="296082F4" w:rsidR="002E3964" w:rsidRPr="00AB1E40" w:rsidRDefault="00426182">
            <w:pPr>
              <w:jc w:val="right"/>
              <w:rPr>
                <w:rFonts w:ascii="Calibri" w:eastAsia="Times New Roman" w:hAnsi="Calibri" w:cs="Calibri"/>
                <w:color w:val="000000"/>
                <w:sz w:val="18"/>
                <w:szCs w:val="18"/>
                <w:lang w:eastAsia="en-GB"/>
              </w:rPr>
            </w:pPr>
            <w:r w:rsidRPr="00AB1E40">
              <w:rPr>
                <w:sz w:val="18"/>
                <w:szCs w:val="18"/>
              </w:rPr>
              <w:t>104.</w:t>
            </w:r>
            <w:r w:rsidR="002E3964" w:rsidRPr="00AB1E40">
              <w:rPr>
                <w:sz w:val="18"/>
                <w:szCs w:val="18"/>
              </w:rPr>
              <w:t>39</w:t>
            </w:r>
          </w:p>
        </w:tc>
        <w:tc>
          <w:tcPr>
            <w:tcW w:w="419" w:type="pct"/>
            <w:noWrap/>
            <w:hideMark/>
          </w:tcPr>
          <w:p w14:paraId="0DF5EAE9" w14:textId="12996F6D" w:rsidR="002E3964" w:rsidRPr="00AB1E40" w:rsidRDefault="00426182">
            <w:pPr>
              <w:jc w:val="right"/>
              <w:rPr>
                <w:rFonts w:ascii="Calibri" w:eastAsia="Times New Roman" w:hAnsi="Calibri" w:cs="Calibri"/>
                <w:color w:val="000000"/>
                <w:sz w:val="18"/>
                <w:szCs w:val="18"/>
                <w:lang w:eastAsia="en-GB"/>
              </w:rPr>
            </w:pPr>
            <w:r w:rsidRPr="00AB1E40">
              <w:rPr>
                <w:sz w:val="18"/>
                <w:szCs w:val="18"/>
              </w:rPr>
              <w:t>20.</w:t>
            </w:r>
            <w:r w:rsidR="002E3964" w:rsidRPr="00AB1E40">
              <w:rPr>
                <w:sz w:val="18"/>
                <w:szCs w:val="18"/>
              </w:rPr>
              <w:t>88</w:t>
            </w:r>
          </w:p>
        </w:tc>
      </w:tr>
      <w:tr w:rsidR="002E3964" w:rsidRPr="00AB1E40" w14:paraId="62229258" w14:textId="77777777" w:rsidTr="003862C0">
        <w:trPr>
          <w:trHeight w:val="300"/>
          <w:jc w:val="center"/>
        </w:trPr>
        <w:tc>
          <w:tcPr>
            <w:tcW w:w="778" w:type="pct"/>
            <w:noWrap/>
            <w:hideMark/>
          </w:tcPr>
          <w:p w14:paraId="26C83583" w14:textId="77777777" w:rsidR="002E3964" w:rsidRPr="00AB1E40" w:rsidRDefault="002E3964" w:rsidP="00DF6E37">
            <w:pPr>
              <w:jc w:val="left"/>
              <w:rPr>
                <w:rFonts w:ascii="Calibri" w:eastAsia="Times New Roman" w:hAnsi="Calibri" w:cs="Calibri"/>
                <w:color w:val="000000"/>
                <w:sz w:val="18"/>
                <w:szCs w:val="18"/>
                <w:lang w:eastAsia="en-GB"/>
              </w:rPr>
            </w:pPr>
            <w:r w:rsidRPr="00AB1E40">
              <w:rPr>
                <w:sz w:val="18"/>
                <w:szCs w:val="18"/>
              </w:rPr>
              <w:t>Share of Heat Pumps in Individual heating [%]</w:t>
            </w:r>
          </w:p>
        </w:tc>
        <w:tc>
          <w:tcPr>
            <w:tcW w:w="455" w:type="pct"/>
            <w:noWrap/>
            <w:hideMark/>
          </w:tcPr>
          <w:p w14:paraId="69B9B502"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14620670"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0F9DC212"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322AD5AD"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30541CF9"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25E84F1B"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5C2F7FB2"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2542B50B"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0B28379F"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20EA9353"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r>
      <w:tr w:rsidR="002E3964" w:rsidRPr="00AB1E40" w14:paraId="3DC64BDB" w14:textId="77777777" w:rsidTr="003862C0">
        <w:trPr>
          <w:trHeight w:val="300"/>
          <w:jc w:val="center"/>
        </w:trPr>
        <w:tc>
          <w:tcPr>
            <w:tcW w:w="778" w:type="pct"/>
            <w:noWrap/>
            <w:hideMark/>
          </w:tcPr>
          <w:p w14:paraId="635526D6" w14:textId="77777777" w:rsidR="002E3964" w:rsidRPr="00AB1E40" w:rsidRDefault="002E3964" w:rsidP="00DF6E37">
            <w:pPr>
              <w:jc w:val="left"/>
              <w:rPr>
                <w:rFonts w:ascii="Calibri" w:eastAsia="Times New Roman" w:hAnsi="Calibri" w:cs="Calibri"/>
                <w:color w:val="000000"/>
                <w:sz w:val="18"/>
                <w:szCs w:val="18"/>
                <w:lang w:eastAsia="en-GB"/>
              </w:rPr>
            </w:pPr>
            <w:r w:rsidRPr="00AB1E40">
              <w:rPr>
                <w:sz w:val="18"/>
                <w:szCs w:val="18"/>
              </w:rPr>
              <w:t>Share of Gas Boilers in Individual heating [%]</w:t>
            </w:r>
          </w:p>
        </w:tc>
        <w:tc>
          <w:tcPr>
            <w:tcW w:w="455" w:type="pct"/>
            <w:noWrap/>
            <w:hideMark/>
          </w:tcPr>
          <w:p w14:paraId="54BFDD05"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5F8EFDA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0BA4EA26"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50B7736B"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28D3B1E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5C5BCEB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491540DB"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4F65E24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100%</w:t>
            </w:r>
          </w:p>
        </w:tc>
        <w:tc>
          <w:tcPr>
            <w:tcW w:w="419" w:type="pct"/>
            <w:noWrap/>
            <w:hideMark/>
          </w:tcPr>
          <w:p w14:paraId="12A5C982"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c>
          <w:tcPr>
            <w:tcW w:w="419" w:type="pct"/>
            <w:noWrap/>
            <w:hideMark/>
          </w:tcPr>
          <w:p w14:paraId="7D30374C"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0%</w:t>
            </w:r>
          </w:p>
        </w:tc>
      </w:tr>
      <w:tr w:rsidR="002E3964" w:rsidRPr="00AB1E40" w14:paraId="4C03D065" w14:textId="77777777" w:rsidTr="003862C0">
        <w:trPr>
          <w:trHeight w:val="300"/>
          <w:jc w:val="center"/>
        </w:trPr>
        <w:tc>
          <w:tcPr>
            <w:tcW w:w="778" w:type="pct"/>
            <w:noWrap/>
            <w:hideMark/>
          </w:tcPr>
          <w:p w14:paraId="7B58E41A" w14:textId="77777777" w:rsidR="002E3964" w:rsidRPr="00AB1E40" w:rsidRDefault="002E3964" w:rsidP="00DF6E37">
            <w:pPr>
              <w:jc w:val="left"/>
              <w:rPr>
                <w:rFonts w:ascii="Calibri" w:eastAsia="Times New Roman" w:hAnsi="Calibri" w:cs="Calibri"/>
                <w:color w:val="000000"/>
                <w:sz w:val="18"/>
                <w:szCs w:val="18"/>
                <w:lang w:eastAsia="en-GB"/>
              </w:rPr>
            </w:pPr>
            <w:r w:rsidRPr="00AB1E40">
              <w:rPr>
                <w:sz w:val="18"/>
                <w:szCs w:val="18"/>
              </w:rPr>
              <w:t>DH storage capacity [MWh]</w:t>
            </w:r>
          </w:p>
        </w:tc>
        <w:tc>
          <w:tcPr>
            <w:tcW w:w="455" w:type="pct"/>
            <w:noWrap/>
            <w:hideMark/>
          </w:tcPr>
          <w:p w14:paraId="1C33A798"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04B1264C"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1B16EE4E"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w:t>
            </w:r>
          </w:p>
        </w:tc>
        <w:tc>
          <w:tcPr>
            <w:tcW w:w="419" w:type="pct"/>
            <w:noWrap/>
            <w:hideMark/>
          </w:tcPr>
          <w:p w14:paraId="59C0DEC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w:t>
            </w:r>
          </w:p>
        </w:tc>
        <w:tc>
          <w:tcPr>
            <w:tcW w:w="419" w:type="pct"/>
            <w:noWrap/>
            <w:hideMark/>
          </w:tcPr>
          <w:p w14:paraId="572E89B3"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2F656DF9"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6138AA0B"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c>
          <w:tcPr>
            <w:tcW w:w="419" w:type="pct"/>
            <w:noWrap/>
            <w:hideMark/>
          </w:tcPr>
          <w:p w14:paraId="55E057DD"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w:t>
            </w:r>
          </w:p>
        </w:tc>
        <w:tc>
          <w:tcPr>
            <w:tcW w:w="419" w:type="pct"/>
            <w:noWrap/>
            <w:hideMark/>
          </w:tcPr>
          <w:p w14:paraId="1A979A65"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5</w:t>
            </w:r>
          </w:p>
        </w:tc>
        <w:tc>
          <w:tcPr>
            <w:tcW w:w="419" w:type="pct"/>
            <w:noWrap/>
            <w:hideMark/>
          </w:tcPr>
          <w:p w14:paraId="450AD7C1" w14:textId="77777777" w:rsidR="002E3964" w:rsidRPr="00AB1E40" w:rsidRDefault="002E3964">
            <w:pPr>
              <w:jc w:val="right"/>
              <w:rPr>
                <w:rFonts w:ascii="Calibri" w:eastAsia="Times New Roman" w:hAnsi="Calibri" w:cs="Calibri"/>
                <w:color w:val="000000"/>
                <w:sz w:val="18"/>
                <w:szCs w:val="18"/>
                <w:lang w:eastAsia="en-GB"/>
              </w:rPr>
            </w:pPr>
            <w:r w:rsidRPr="00AB1E40">
              <w:rPr>
                <w:sz w:val="18"/>
                <w:szCs w:val="18"/>
              </w:rPr>
              <w:t>0</w:t>
            </w:r>
          </w:p>
        </w:tc>
      </w:tr>
      <w:tr w:rsidR="0063744B" w:rsidRPr="00AB1E40" w14:paraId="5A506E53" w14:textId="77777777" w:rsidTr="003862C0">
        <w:trPr>
          <w:trHeight w:val="300"/>
          <w:jc w:val="center"/>
        </w:trPr>
        <w:tc>
          <w:tcPr>
            <w:tcW w:w="778" w:type="pct"/>
            <w:noWrap/>
            <w:hideMark/>
          </w:tcPr>
          <w:p w14:paraId="495E7EE5" w14:textId="46BC1C97" w:rsidR="0063744B" w:rsidRPr="00AB1E40" w:rsidRDefault="0063744B" w:rsidP="00DF6E37">
            <w:pPr>
              <w:jc w:val="left"/>
              <w:rPr>
                <w:rFonts w:ascii="Calibri" w:eastAsia="Times New Roman" w:hAnsi="Calibri" w:cs="Calibri"/>
                <w:color w:val="000000"/>
                <w:sz w:val="18"/>
                <w:szCs w:val="18"/>
                <w:lang w:eastAsia="en-GB"/>
              </w:rPr>
            </w:pPr>
            <w:r w:rsidRPr="00AB1E40">
              <w:rPr>
                <w:sz w:val="18"/>
                <w:szCs w:val="18"/>
              </w:rPr>
              <w:t>PV capacity [MWe]</w:t>
            </w:r>
          </w:p>
        </w:tc>
        <w:tc>
          <w:tcPr>
            <w:tcW w:w="455" w:type="pct"/>
            <w:noWrap/>
            <w:hideMark/>
          </w:tcPr>
          <w:p w14:paraId="4936E69D" w14:textId="38340444" w:rsidR="0063744B" w:rsidRPr="00AB1E40" w:rsidRDefault="0063744B">
            <w:pPr>
              <w:jc w:val="right"/>
              <w:rPr>
                <w:rFonts w:ascii="Calibri" w:eastAsia="Times New Roman" w:hAnsi="Calibri" w:cs="Calibri"/>
                <w:color w:val="000000"/>
                <w:sz w:val="18"/>
                <w:szCs w:val="18"/>
                <w:lang w:eastAsia="en-GB"/>
              </w:rPr>
            </w:pPr>
            <w:r w:rsidRPr="00AB1E40">
              <w:rPr>
                <w:sz w:val="18"/>
                <w:szCs w:val="18"/>
              </w:rPr>
              <w:t>35.9</w:t>
            </w:r>
          </w:p>
        </w:tc>
        <w:tc>
          <w:tcPr>
            <w:tcW w:w="419" w:type="pct"/>
            <w:noWrap/>
            <w:hideMark/>
          </w:tcPr>
          <w:p w14:paraId="5A3A038E" w14:textId="54C7F038" w:rsidR="0063744B" w:rsidRPr="00AB1E40" w:rsidRDefault="0063744B">
            <w:pPr>
              <w:jc w:val="right"/>
              <w:rPr>
                <w:rFonts w:ascii="Calibri" w:eastAsia="Times New Roman" w:hAnsi="Calibri" w:cs="Calibri"/>
                <w:color w:val="000000"/>
                <w:sz w:val="18"/>
                <w:szCs w:val="18"/>
                <w:lang w:eastAsia="en-GB"/>
              </w:rPr>
            </w:pPr>
            <w:r w:rsidRPr="00AB1E40">
              <w:rPr>
                <w:sz w:val="18"/>
                <w:szCs w:val="18"/>
              </w:rPr>
              <w:t>35.9</w:t>
            </w:r>
          </w:p>
        </w:tc>
        <w:tc>
          <w:tcPr>
            <w:tcW w:w="419" w:type="pct"/>
            <w:noWrap/>
            <w:hideMark/>
          </w:tcPr>
          <w:p w14:paraId="7EA73559" w14:textId="58EDF2EE" w:rsidR="0063744B" w:rsidRPr="00AB1E40" w:rsidRDefault="0063744B">
            <w:pPr>
              <w:jc w:val="right"/>
              <w:rPr>
                <w:rFonts w:ascii="Calibri" w:eastAsia="Times New Roman" w:hAnsi="Calibri" w:cs="Calibri"/>
                <w:color w:val="000000"/>
                <w:sz w:val="18"/>
                <w:szCs w:val="18"/>
                <w:lang w:eastAsia="en-GB"/>
              </w:rPr>
            </w:pPr>
            <w:r w:rsidRPr="00AB1E40">
              <w:rPr>
                <w:sz w:val="18"/>
                <w:szCs w:val="18"/>
              </w:rPr>
              <w:t>35.9</w:t>
            </w:r>
          </w:p>
        </w:tc>
        <w:tc>
          <w:tcPr>
            <w:tcW w:w="419" w:type="pct"/>
            <w:noWrap/>
            <w:hideMark/>
          </w:tcPr>
          <w:p w14:paraId="6FB6A492" w14:textId="3F092C66" w:rsidR="0063744B" w:rsidRPr="00AB1E40" w:rsidRDefault="0063744B">
            <w:pPr>
              <w:jc w:val="right"/>
              <w:rPr>
                <w:rFonts w:ascii="Calibri" w:eastAsia="Times New Roman" w:hAnsi="Calibri" w:cs="Calibri"/>
                <w:color w:val="000000"/>
                <w:sz w:val="18"/>
                <w:szCs w:val="18"/>
                <w:lang w:eastAsia="en-GB"/>
              </w:rPr>
            </w:pPr>
            <w:r w:rsidRPr="00AB1E40">
              <w:rPr>
                <w:sz w:val="18"/>
                <w:szCs w:val="18"/>
              </w:rPr>
              <w:t>35.9</w:t>
            </w:r>
          </w:p>
        </w:tc>
        <w:tc>
          <w:tcPr>
            <w:tcW w:w="419" w:type="pct"/>
            <w:noWrap/>
            <w:hideMark/>
          </w:tcPr>
          <w:p w14:paraId="4CD45E03" w14:textId="396DC580" w:rsidR="0063744B" w:rsidRPr="00AB1E40" w:rsidRDefault="0063744B">
            <w:pPr>
              <w:jc w:val="right"/>
              <w:rPr>
                <w:rFonts w:ascii="Calibri" w:eastAsia="Times New Roman" w:hAnsi="Calibri" w:cs="Calibri"/>
                <w:color w:val="000000"/>
                <w:sz w:val="18"/>
                <w:szCs w:val="18"/>
                <w:lang w:eastAsia="en-GB"/>
              </w:rPr>
            </w:pPr>
            <w:r w:rsidRPr="00AB1E40">
              <w:rPr>
                <w:sz w:val="18"/>
                <w:szCs w:val="18"/>
              </w:rPr>
              <w:t>35.9</w:t>
            </w:r>
          </w:p>
        </w:tc>
        <w:tc>
          <w:tcPr>
            <w:tcW w:w="419" w:type="pct"/>
            <w:noWrap/>
            <w:hideMark/>
          </w:tcPr>
          <w:p w14:paraId="0A27855D" w14:textId="0BECB472" w:rsidR="0063744B" w:rsidRPr="00AB1E40" w:rsidRDefault="0063744B">
            <w:pPr>
              <w:jc w:val="right"/>
              <w:rPr>
                <w:rFonts w:ascii="Calibri" w:eastAsia="Times New Roman" w:hAnsi="Calibri" w:cs="Calibri"/>
                <w:color w:val="000000"/>
                <w:sz w:val="18"/>
                <w:szCs w:val="18"/>
                <w:lang w:eastAsia="en-GB"/>
              </w:rPr>
            </w:pPr>
            <w:r w:rsidRPr="00AB1E40">
              <w:rPr>
                <w:sz w:val="18"/>
                <w:szCs w:val="18"/>
              </w:rPr>
              <w:t>40</w:t>
            </w:r>
          </w:p>
        </w:tc>
        <w:tc>
          <w:tcPr>
            <w:tcW w:w="419" w:type="pct"/>
            <w:noWrap/>
            <w:hideMark/>
          </w:tcPr>
          <w:p w14:paraId="29340652" w14:textId="06EEC11E" w:rsidR="0063744B" w:rsidRPr="00AB1E40" w:rsidRDefault="0063744B">
            <w:pPr>
              <w:jc w:val="right"/>
              <w:rPr>
                <w:rFonts w:ascii="Calibri" w:eastAsia="Times New Roman" w:hAnsi="Calibri" w:cs="Calibri"/>
                <w:color w:val="000000"/>
                <w:sz w:val="18"/>
                <w:szCs w:val="18"/>
                <w:lang w:eastAsia="en-GB"/>
              </w:rPr>
            </w:pPr>
            <w:r w:rsidRPr="00AB1E40">
              <w:rPr>
                <w:sz w:val="18"/>
                <w:szCs w:val="18"/>
              </w:rPr>
              <w:t>40</w:t>
            </w:r>
          </w:p>
        </w:tc>
        <w:tc>
          <w:tcPr>
            <w:tcW w:w="419" w:type="pct"/>
            <w:noWrap/>
            <w:hideMark/>
          </w:tcPr>
          <w:p w14:paraId="4BE340D8" w14:textId="30ADBF16" w:rsidR="0063744B" w:rsidRPr="00AB1E40" w:rsidRDefault="0063744B">
            <w:pPr>
              <w:jc w:val="right"/>
              <w:rPr>
                <w:rFonts w:ascii="Calibri" w:eastAsia="Times New Roman" w:hAnsi="Calibri" w:cs="Calibri"/>
                <w:color w:val="000000"/>
                <w:sz w:val="18"/>
                <w:szCs w:val="18"/>
                <w:lang w:eastAsia="en-GB"/>
              </w:rPr>
            </w:pPr>
            <w:r w:rsidRPr="00AB1E40">
              <w:rPr>
                <w:sz w:val="18"/>
                <w:szCs w:val="18"/>
              </w:rPr>
              <w:t>40</w:t>
            </w:r>
          </w:p>
        </w:tc>
        <w:tc>
          <w:tcPr>
            <w:tcW w:w="419" w:type="pct"/>
            <w:noWrap/>
            <w:hideMark/>
          </w:tcPr>
          <w:p w14:paraId="683B7C21" w14:textId="524FC392" w:rsidR="0063744B" w:rsidRPr="00AB1E40" w:rsidRDefault="0063744B">
            <w:pPr>
              <w:jc w:val="right"/>
              <w:rPr>
                <w:rFonts w:ascii="Calibri" w:eastAsia="Times New Roman" w:hAnsi="Calibri" w:cs="Calibri"/>
                <w:color w:val="000000"/>
                <w:sz w:val="18"/>
                <w:szCs w:val="18"/>
                <w:lang w:eastAsia="en-GB"/>
              </w:rPr>
            </w:pPr>
            <w:r w:rsidRPr="00AB1E40">
              <w:rPr>
                <w:sz w:val="18"/>
                <w:szCs w:val="18"/>
              </w:rPr>
              <w:t>40</w:t>
            </w:r>
          </w:p>
        </w:tc>
        <w:tc>
          <w:tcPr>
            <w:tcW w:w="419" w:type="pct"/>
            <w:noWrap/>
            <w:hideMark/>
          </w:tcPr>
          <w:p w14:paraId="4D15D9C6" w14:textId="20F35FE9" w:rsidR="0063744B" w:rsidRPr="00AB1E40" w:rsidRDefault="0063744B">
            <w:pPr>
              <w:jc w:val="right"/>
              <w:rPr>
                <w:rFonts w:ascii="Calibri" w:eastAsia="Times New Roman" w:hAnsi="Calibri" w:cs="Calibri"/>
                <w:color w:val="000000"/>
                <w:sz w:val="18"/>
                <w:szCs w:val="18"/>
                <w:lang w:eastAsia="en-GB"/>
              </w:rPr>
            </w:pPr>
            <w:r w:rsidRPr="00AB1E40">
              <w:rPr>
                <w:sz w:val="18"/>
                <w:szCs w:val="18"/>
              </w:rPr>
              <w:t>40</w:t>
            </w:r>
          </w:p>
        </w:tc>
      </w:tr>
    </w:tbl>
    <w:p w14:paraId="5AA5477C" w14:textId="77777777" w:rsidR="002E3964" w:rsidRPr="0037123F" w:rsidRDefault="002E3964" w:rsidP="00E8522B">
      <w:pPr>
        <w:spacing w:line="240" w:lineRule="auto"/>
      </w:pPr>
    </w:p>
    <w:p w14:paraId="11B43804" w14:textId="77777777" w:rsidR="002E3964" w:rsidRPr="0037123F" w:rsidRDefault="002E3964" w:rsidP="00DF6E37">
      <w:pPr>
        <w:pStyle w:val="Heading3"/>
        <w:tabs>
          <w:tab w:val="clear" w:pos="720"/>
          <w:tab w:val="num" w:pos="1429"/>
        </w:tabs>
      </w:pPr>
      <w:bookmarkStart w:id="125" w:name="_Toc83133635"/>
      <w:bookmarkStart w:id="126" w:name="_Toc86149991"/>
      <w:r w:rsidRPr="0037123F">
        <w:t>Transport scenarios</w:t>
      </w:r>
      <w:bookmarkEnd w:id="125"/>
      <w:bookmarkEnd w:id="126"/>
    </w:p>
    <w:p w14:paraId="2EFBEDB0" w14:textId="4E5EA66D" w:rsidR="00C27813" w:rsidRPr="0037123F" w:rsidRDefault="002E3964" w:rsidP="00E8522B">
      <w:pPr>
        <w:spacing w:line="240" w:lineRule="auto"/>
      </w:pPr>
      <w:r w:rsidRPr="0037123F">
        <w:t xml:space="preserve">In the context of the </w:t>
      </w:r>
      <w:r w:rsidR="00426182" w:rsidRPr="0037123F">
        <w:t>MUSE GRIDS</w:t>
      </w:r>
      <w:r w:rsidRPr="0037123F">
        <w:t xml:space="preserve"> project</w:t>
      </w:r>
      <w:r w:rsidR="00302F72" w:rsidRPr="0037123F">
        <w:t>,</w:t>
      </w:r>
      <w:r w:rsidRPr="0037123F">
        <w:t xml:space="preserve"> efforts are made to introduce electric vehicles in Osimo. In the</w:t>
      </w:r>
      <w:r w:rsidR="00302F72" w:rsidRPr="0037123F">
        <w:t xml:space="preserve"> transport</w:t>
      </w:r>
      <w:r w:rsidRPr="0037123F">
        <w:t xml:space="preserve"> scenario</w:t>
      </w:r>
      <w:r w:rsidR="00302F72" w:rsidRPr="0037123F">
        <w:t>s</w:t>
      </w:r>
      <w:r w:rsidRPr="0037123F">
        <w:t xml:space="preserve"> </w:t>
      </w:r>
      <w:r w:rsidR="00302F72" w:rsidRPr="0037123F">
        <w:t xml:space="preserve">the impact of a gradual </w:t>
      </w:r>
      <w:r w:rsidRPr="0037123F">
        <w:t xml:space="preserve">transition to </w:t>
      </w:r>
      <w:r w:rsidR="00302F72" w:rsidRPr="0037123F">
        <w:t>complete electrification of the</w:t>
      </w:r>
      <w:r w:rsidRPr="0037123F">
        <w:t xml:space="preserve"> vehicle </w:t>
      </w:r>
      <w:r w:rsidR="00302F72" w:rsidRPr="0037123F">
        <w:t>fleet</w:t>
      </w:r>
      <w:r w:rsidR="003B7574" w:rsidRPr="0037123F">
        <w:t xml:space="preserve"> is assessed</w:t>
      </w:r>
      <w:r w:rsidRPr="0037123F">
        <w:t xml:space="preserve">. It is assumed that the EVs </w:t>
      </w:r>
      <w:r w:rsidR="00302F72" w:rsidRPr="0037123F">
        <w:t>are supplied through</w:t>
      </w:r>
      <w:r w:rsidR="00D20E5A" w:rsidRPr="0037123F">
        <w:t xml:space="preserve"> </w:t>
      </w:r>
      <w:r w:rsidRPr="0037123F">
        <w:t>dump-charg</w:t>
      </w:r>
      <w:r w:rsidR="00302F72" w:rsidRPr="0037123F">
        <w:t>ing</w:t>
      </w:r>
      <w:r w:rsidRPr="0037123F">
        <w:t xml:space="preserve"> which means that no intelligent controlling of charging strategy is applied. The total </w:t>
      </w:r>
      <w:r w:rsidR="00534475" w:rsidRPr="0037123F">
        <w:t>transport demand is not changed; only the fuel consumption type</w:t>
      </w:r>
      <w:r w:rsidR="00F20D31" w:rsidRPr="0037123F">
        <w:t xml:space="preserve"> changes</w:t>
      </w:r>
      <w:r w:rsidR="00534475" w:rsidRPr="0037123F">
        <w:t xml:space="preserve"> </w:t>
      </w:r>
      <w:r w:rsidR="004F1887" w:rsidRPr="0037123F">
        <w:t>because of the</w:t>
      </w:r>
      <w:r w:rsidR="00534475" w:rsidRPr="0037123F">
        <w:t xml:space="preserve"> shift to EVs.</w:t>
      </w:r>
      <w:r w:rsidRPr="0037123F">
        <w:t xml:space="preserve"> The scenario</w:t>
      </w:r>
      <w:r w:rsidR="00F30C71" w:rsidRPr="0037123F">
        <w:t>s’</w:t>
      </w:r>
      <w:r w:rsidRPr="0037123F">
        <w:t xml:space="preserve"> main inputs are reported in </w:t>
      </w:r>
      <w:r w:rsidRPr="0037123F">
        <w:fldChar w:fldCharType="begin"/>
      </w:r>
      <w:r w:rsidRPr="0037123F">
        <w:instrText xml:space="preserve"> REF _Ref83042086 \h </w:instrText>
      </w:r>
      <w:r w:rsidR="00A04E78">
        <w:instrText xml:space="preserve"> \* MERGEFORMAT </w:instrText>
      </w:r>
      <w:r w:rsidRPr="0037123F">
        <w:fldChar w:fldCharType="separate"/>
      </w:r>
      <w:r w:rsidR="00EA7F62" w:rsidRPr="0037123F">
        <w:t xml:space="preserve">Table </w:t>
      </w:r>
      <w:r w:rsidR="00EA7F62" w:rsidRPr="0037123F">
        <w:rPr>
          <w:noProof/>
        </w:rPr>
        <w:t>22</w:t>
      </w:r>
      <w:r w:rsidRPr="0037123F">
        <w:fldChar w:fldCharType="end"/>
      </w:r>
      <w:r w:rsidRPr="0037123F">
        <w:t>. Furthermore, the transport scenarios are analysed also considering the PV capacity is increase</w:t>
      </w:r>
      <w:r w:rsidR="00F30C71" w:rsidRPr="0037123F">
        <w:t>d</w:t>
      </w:r>
      <w:r w:rsidRPr="0037123F">
        <w:t xml:space="preserve"> to assess the </w:t>
      </w:r>
      <w:r w:rsidR="00F30C71" w:rsidRPr="0037123F">
        <w:t>impact of the local renewable</w:t>
      </w:r>
      <w:r w:rsidRPr="0037123F">
        <w:t xml:space="preserve"> </w:t>
      </w:r>
      <w:r w:rsidR="00F30C71" w:rsidRPr="0037123F">
        <w:t>energy production on the energy system.</w:t>
      </w:r>
    </w:p>
    <w:p w14:paraId="258F3FD7" w14:textId="6E293E9F" w:rsidR="002E3964" w:rsidRPr="0037123F" w:rsidRDefault="002E3964" w:rsidP="00DF6E37">
      <w:pPr>
        <w:pStyle w:val="Caption"/>
        <w:keepNext/>
        <w:jc w:val="center"/>
      </w:pPr>
      <w:bookmarkStart w:id="127" w:name="_Ref83042086"/>
      <w:r w:rsidRPr="0037123F">
        <w:lastRenderedPageBreak/>
        <w:t xml:space="preserve">Table </w:t>
      </w:r>
      <w:r w:rsidRPr="0037123F">
        <w:fldChar w:fldCharType="begin"/>
      </w:r>
      <w:r w:rsidRPr="0037123F">
        <w:instrText xml:space="preserve"> SEQ Table \* ARABIC </w:instrText>
      </w:r>
      <w:r w:rsidRPr="0037123F">
        <w:fldChar w:fldCharType="separate"/>
      </w:r>
      <w:r w:rsidR="00EA7F62" w:rsidRPr="0037123F">
        <w:rPr>
          <w:noProof/>
        </w:rPr>
        <w:t>22</w:t>
      </w:r>
      <w:r w:rsidRPr="0037123F">
        <w:fldChar w:fldCharType="end"/>
      </w:r>
      <w:bookmarkEnd w:id="127"/>
      <w:r w:rsidRPr="0037123F">
        <w:t>: Overview of main</w:t>
      </w:r>
      <w:r w:rsidR="002446DB" w:rsidRPr="0037123F">
        <w:t xml:space="preserve"> inputs for transport scenarios for Osimo.</w:t>
      </w:r>
    </w:p>
    <w:tbl>
      <w:tblPr>
        <w:tblStyle w:val="TableGrid"/>
        <w:tblW w:w="5000" w:type="pct"/>
        <w:jc w:val="center"/>
        <w:tblCellMar>
          <w:left w:w="57" w:type="dxa"/>
          <w:right w:w="57" w:type="dxa"/>
        </w:tblCellMar>
        <w:tblLook w:val="04A0" w:firstRow="1" w:lastRow="0" w:firstColumn="1" w:lastColumn="0" w:noHBand="0" w:noVBand="1"/>
      </w:tblPr>
      <w:tblGrid>
        <w:gridCol w:w="2091"/>
        <w:gridCol w:w="796"/>
        <w:gridCol w:w="811"/>
        <w:gridCol w:w="812"/>
        <w:gridCol w:w="812"/>
        <w:gridCol w:w="812"/>
        <w:gridCol w:w="812"/>
        <w:gridCol w:w="812"/>
        <w:gridCol w:w="812"/>
        <w:gridCol w:w="812"/>
        <w:gridCol w:w="812"/>
      </w:tblGrid>
      <w:tr w:rsidR="002E3964" w:rsidRPr="0037123F" w14:paraId="63AC97CA" w14:textId="77777777" w:rsidTr="003862C0">
        <w:trPr>
          <w:trHeight w:val="300"/>
          <w:tblHeader/>
          <w:jc w:val="center"/>
        </w:trPr>
        <w:tc>
          <w:tcPr>
            <w:tcW w:w="697" w:type="pct"/>
            <w:shd w:val="clear" w:color="auto" w:fill="D0CECE" w:themeFill="background2" w:themeFillShade="E6"/>
            <w:noWrap/>
            <w:hideMark/>
          </w:tcPr>
          <w:p w14:paraId="0390DFF8" w14:textId="77777777" w:rsidR="002E3964" w:rsidRPr="0037123F" w:rsidRDefault="002E3964">
            <w:pPr>
              <w:jc w:val="left"/>
              <w:rPr>
                <w:rFonts w:ascii="Times New Roman" w:eastAsia="Times New Roman" w:hAnsi="Times New Roman" w:cs="Times New Roman"/>
                <w:sz w:val="18"/>
                <w:szCs w:val="18"/>
                <w:lang w:eastAsia="en-GB"/>
              </w:rPr>
            </w:pPr>
          </w:p>
        </w:tc>
        <w:tc>
          <w:tcPr>
            <w:tcW w:w="530" w:type="pct"/>
            <w:shd w:val="clear" w:color="auto" w:fill="D0CECE" w:themeFill="background2" w:themeFillShade="E6"/>
            <w:noWrap/>
            <w:hideMark/>
          </w:tcPr>
          <w:p w14:paraId="67ECDDCC"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Reference</w:t>
            </w:r>
          </w:p>
        </w:tc>
        <w:tc>
          <w:tcPr>
            <w:tcW w:w="419" w:type="pct"/>
            <w:shd w:val="clear" w:color="auto" w:fill="D0CECE" w:themeFill="background2" w:themeFillShade="E6"/>
            <w:noWrap/>
            <w:hideMark/>
          </w:tcPr>
          <w:p w14:paraId="0505B780"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1</w:t>
            </w:r>
          </w:p>
        </w:tc>
        <w:tc>
          <w:tcPr>
            <w:tcW w:w="419" w:type="pct"/>
            <w:shd w:val="clear" w:color="auto" w:fill="D0CECE" w:themeFill="background2" w:themeFillShade="E6"/>
            <w:noWrap/>
            <w:hideMark/>
          </w:tcPr>
          <w:p w14:paraId="475D5B8D"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2</w:t>
            </w:r>
          </w:p>
        </w:tc>
        <w:tc>
          <w:tcPr>
            <w:tcW w:w="419" w:type="pct"/>
            <w:shd w:val="clear" w:color="auto" w:fill="D0CECE" w:themeFill="background2" w:themeFillShade="E6"/>
            <w:noWrap/>
            <w:hideMark/>
          </w:tcPr>
          <w:p w14:paraId="638E16F3"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3</w:t>
            </w:r>
          </w:p>
        </w:tc>
        <w:tc>
          <w:tcPr>
            <w:tcW w:w="419" w:type="pct"/>
            <w:shd w:val="clear" w:color="auto" w:fill="D0CECE" w:themeFill="background2" w:themeFillShade="E6"/>
            <w:noWrap/>
            <w:hideMark/>
          </w:tcPr>
          <w:p w14:paraId="5D13433D"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4</w:t>
            </w:r>
          </w:p>
        </w:tc>
        <w:tc>
          <w:tcPr>
            <w:tcW w:w="419" w:type="pct"/>
            <w:shd w:val="clear" w:color="auto" w:fill="D0CECE" w:themeFill="background2" w:themeFillShade="E6"/>
            <w:noWrap/>
            <w:hideMark/>
          </w:tcPr>
          <w:p w14:paraId="470768A1"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5</w:t>
            </w:r>
          </w:p>
        </w:tc>
        <w:tc>
          <w:tcPr>
            <w:tcW w:w="419" w:type="pct"/>
            <w:shd w:val="clear" w:color="auto" w:fill="D0CECE" w:themeFill="background2" w:themeFillShade="E6"/>
            <w:noWrap/>
            <w:hideMark/>
          </w:tcPr>
          <w:p w14:paraId="0245D0CB"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6</w:t>
            </w:r>
          </w:p>
        </w:tc>
        <w:tc>
          <w:tcPr>
            <w:tcW w:w="419" w:type="pct"/>
            <w:shd w:val="clear" w:color="auto" w:fill="D0CECE" w:themeFill="background2" w:themeFillShade="E6"/>
            <w:noWrap/>
            <w:hideMark/>
          </w:tcPr>
          <w:p w14:paraId="4B67A93A"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7</w:t>
            </w:r>
          </w:p>
        </w:tc>
        <w:tc>
          <w:tcPr>
            <w:tcW w:w="419" w:type="pct"/>
            <w:shd w:val="clear" w:color="auto" w:fill="D0CECE" w:themeFill="background2" w:themeFillShade="E6"/>
            <w:noWrap/>
            <w:hideMark/>
          </w:tcPr>
          <w:p w14:paraId="62D3F9BA"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8</w:t>
            </w:r>
          </w:p>
        </w:tc>
        <w:tc>
          <w:tcPr>
            <w:tcW w:w="419" w:type="pct"/>
            <w:shd w:val="clear" w:color="auto" w:fill="D0CECE" w:themeFill="background2" w:themeFillShade="E6"/>
            <w:noWrap/>
            <w:hideMark/>
          </w:tcPr>
          <w:p w14:paraId="79203560"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Scenario 9</w:t>
            </w:r>
          </w:p>
        </w:tc>
      </w:tr>
      <w:tr w:rsidR="002E3964" w:rsidRPr="0037123F" w14:paraId="5B095A39" w14:textId="77777777" w:rsidTr="003862C0">
        <w:trPr>
          <w:trHeight w:val="300"/>
          <w:jc w:val="center"/>
        </w:trPr>
        <w:tc>
          <w:tcPr>
            <w:tcW w:w="697" w:type="pct"/>
            <w:noWrap/>
            <w:hideMark/>
          </w:tcPr>
          <w:p w14:paraId="6F47FA38" w14:textId="77777777" w:rsidR="002E3964" w:rsidRPr="0037123F" w:rsidRDefault="002E3964" w:rsidP="00DF6E37">
            <w:pPr>
              <w:jc w:val="left"/>
              <w:rPr>
                <w:rFonts w:ascii="Calibri" w:eastAsia="Times New Roman" w:hAnsi="Calibri" w:cs="Calibri"/>
                <w:color w:val="000000"/>
                <w:sz w:val="18"/>
                <w:szCs w:val="18"/>
                <w:lang w:eastAsia="en-GB"/>
              </w:rPr>
            </w:pPr>
            <w:r w:rsidRPr="0037123F">
              <w:rPr>
                <w:sz w:val="18"/>
                <w:szCs w:val="18"/>
              </w:rPr>
              <w:t>Dump-charge demand [GWh]</w:t>
            </w:r>
          </w:p>
        </w:tc>
        <w:tc>
          <w:tcPr>
            <w:tcW w:w="530" w:type="pct"/>
            <w:noWrap/>
            <w:hideMark/>
          </w:tcPr>
          <w:p w14:paraId="37572E61" w14:textId="452A85D5" w:rsidR="002E3964" w:rsidRPr="0037123F" w:rsidRDefault="00E37A4E">
            <w:pPr>
              <w:jc w:val="right"/>
              <w:rPr>
                <w:rFonts w:ascii="Calibri" w:eastAsia="Times New Roman" w:hAnsi="Calibri" w:cs="Calibri"/>
                <w:color w:val="000000"/>
                <w:sz w:val="18"/>
                <w:szCs w:val="18"/>
                <w:lang w:eastAsia="en-GB"/>
              </w:rPr>
            </w:pPr>
            <w:r w:rsidRPr="0037123F">
              <w:rPr>
                <w:sz w:val="18"/>
                <w:szCs w:val="18"/>
              </w:rPr>
              <w:t>0</w:t>
            </w:r>
          </w:p>
        </w:tc>
        <w:tc>
          <w:tcPr>
            <w:tcW w:w="419" w:type="pct"/>
            <w:noWrap/>
            <w:hideMark/>
          </w:tcPr>
          <w:p w14:paraId="269B18C8"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3.6</w:t>
            </w:r>
          </w:p>
        </w:tc>
        <w:tc>
          <w:tcPr>
            <w:tcW w:w="419" w:type="pct"/>
            <w:noWrap/>
            <w:hideMark/>
          </w:tcPr>
          <w:p w14:paraId="27126675"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0.8</w:t>
            </w:r>
          </w:p>
        </w:tc>
        <w:tc>
          <w:tcPr>
            <w:tcW w:w="419" w:type="pct"/>
            <w:noWrap/>
            <w:hideMark/>
          </w:tcPr>
          <w:p w14:paraId="07F15A05"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21.6</w:t>
            </w:r>
          </w:p>
        </w:tc>
        <w:tc>
          <w:tcPr>
            <w:tcW w:w="419" w:type="pct"/>
            <w:noWrap/>
            <w:hideMark/>
          </w:tcPr>
          <w:p w14:paraId="5117182E"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36</w:t>
            </w:r>
          </w:p>
        </w:tc>
        <w:tc>
          <w:tcPr>
            <w:tcW w:w="419" w:type="pct"/>
            <w:noWrap/>
            <w:hideMark/>
          </w:tcPr>
          <w:p w14:paraId="7E07768C"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72</w:t>
            </w:r>
          </w:p>
        </w:tc>
        <w:tc>
          <w:tcPr>
            <w:tcW w:w="419" w:type="pct"/>
            <w:noWrap/>
            <w:hideMark/>
          </w:tcPr>
          <w:p w14:paraId="7F5BD0E4"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0.8</w:t>
            </w:r>
          </w:p>
        </w:tc>
        <w:tc>
          <w:tcPr>
            <w:tcW w:w="419" w:type="pct"/>
            <w:noWrap/>
            <w:hideMark/>
          </w:tcPr>
          <w:p w14:paraId="0069BABC"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21.6</w:t>
            </w:r>
          </w:p>
        </w:tc>
        <w:tc>
          <w:tcPr>
            <w:tcW w:w="419" w:type="pct"/>
            <w:noWrap/>
            <w:hideMark/>
          </w:tcPr>
          <w:p w14:paraId="732D742B"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36</w:t>
            </w:r>
          </w:p>
        </w:tc>
        <w:tc>
          <w:tcPr>
            <w:tcW w:w="419" w:type="pct"/>
            <w:noWrap/>
            <w:hideMark/>
          </w:tcPr>
          <w:p w14:paraId="31CE8677"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72</w:t>
            </w:r>
          </w:p>
        </w:tc>
      </w:tr>
      <w:tr w:rsidR="002E3964" w:rsidRPr="0037123F" w14:paraId="288E69C5" w14:textId="77777777" w:rsidTr="003862C0">
        <w:trPr>
          <w:trHeight w:val="300"/>
          <w:jc w:val="center"/>
        </w:trPr>
        <w:tc>
          <w:tcPr>
            <w:tcW w:w="697" w:type="pct"/>
            <w:noWrap/>
            <w:hideMark/>
          </w:tcPr>
          <w:p w14:paraId="10D71221" w14:textId="77777777" w:rsidR="002E3964" w:rsidRPr="0037123F" w:rsidRDefault="002E3964" w:rsidP="00DF6E37">
            <w:pPr>
              <w:jc w:val="left"/>
              <w:rPr>
                <w:sz w:val="18"/>
                <w:szCs w:val="18"/>
              </w:rPr>
            </w:pPr>
            <w:r w:rsidRPr="0037123F">
              <w:rPr>
                <w:sz w:val="18"/>
                <w:szCs w:val="18"/>
              </w:rPr>
              <w:t xml:space="preserve">Petrol </w:t>
            </w:r>
          </w:p>
          <w:p w14:paraId="25DF322A"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consumption [GWh]</w:t>
            </w:r>
          </w:p>
        </w:tc>
        <w:tc>
          <w:tcPr>
            <w:tcW w:w="530" w:type="pct"/>
            <w:noWrap/>
            <w:hideMark/>
          </w:tcPr>
          <w:p w14:paraId="7E94353E" w14:textId="432D497D" w:rsidR="002E3964" w:rsidRPr="0037123F" w:rsidRDefault="00FB4FF0">
            <w:pPr>
              <w:jc w:val="right"/>
              <w:rPr>
                <w:rFonts w:ascii="Calibri" w:eastAsia="Times New Roman" w:hAnsi="Calibri" w:cs="Calibri"/>
                <w:color w:val="000000"/>
                <w:sz w:val="18"/>
                <w:szCs w:val="18"/>
                <w:lang w:eastAsia="en-GB"/>
              </w:rPr>
            </w:pPr>
            <w:r w:rsidRPr="0037123F">
              <w:rPr>
                <w:sz w:val="18"/>
                <w:szCs w:val="18"/>
              </w:rPr>
              <w:t>85.03</w:t>
            </w:r>
          </w:p>
        </w:tc>
        <w:tc>
          <w:tcPr>
            <w:tcW w:w="419" w:type="pct"/>
            <w:noWrap/>
            <w:hideMark/>
          </w:tcPr>
          <w:p w14:paraId="16CB9060"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77.44</w:t>
            </w:r>
          </w:p>
        </w:tc>
        <w:tc>
          <w:tcPr>
            <w:tcW w:w="419" w:type="pct"/>
            <w:noWrap/>
            <w:hideMark/>
          </w:tcPr>
          <w:p w14:paraId="1A6E684D"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62.25</w:t>
            </w:r>
          </w:p>
        </w:tc>
        <w:tc>
          <w:tcPr>
            <w:tcW w:w="419" w:type="pct"/>
            <w:noWrap/>
            <w:hideMark/>
          </w:tcPr>
          <w:p w14:paraId="18A41902"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39.48</w:t>
            </w:r>
          </w:p>
        </w:tc>
        <w:tc>
          <w:tcPr>
            <w:tcW w:w="419" w:type="pct"/>
            <w:noWrap/>
            <w:hideMark/>
          </w:tcPr>
          <w:p w14:paraId="6A601CB1"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47.07</w:t>
            </w:r>
          </w:p>
        </w:tc>
        <w:tc>
          <w:tcPr>
            <w:tcW w:w="419" w:type="pct"/>
            <w:noWrap/>
            <w:hideMark/>
          </w:tcPr>
          <w:p w14:paraId="0439B0A2"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0</w:t>
            </w:r>
          </w:p>
        </w:tc>
        <w:tc>
          <w:tcPr>
            <w:tcW w:w="419" w:type="pct"/>
            <w:noWrap/>
            <w:hideMark/>
          </w:tcPr>
          <w:p w14:paraId="3439F3C5"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62.25</w:t>
            </w:r>
          </w:p>
        </w:tc>
        <w:tc>
          <w:tcPr>
            <w:tcW w:w="419" w:type="pct"/>
            <w:noWrap/>
            <w:hideMark/>
          </w:tcPr>
          <w:p w14:paraId="2E4999E5"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39.48</w:t>
            </w:r>
          </w:p>
        </w:tc>
        <w:tc>
          <w:tcPr>
            <w:tcW w:w="419" w:type="pct"/>
            <w:noWrap/>
            <w:hideMark/>
          </w:tcPr>
          <w:p w14:paraId="58A1AB0D"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47.07</w:t>
            </w:r>
          </w:p>
        </w:tc>
        <w:tc>
          <w:tcPr>
            <w:tcW w:w="419" w:type="pct"/>
            <w:noWrap/>
            <w:hideMark/>
          </w:tcPr>
          <w:p w14:paraId="4D2BE8CA"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0</w:t>
            </w:r>
          </w:p>
        </w:tc>
      </w:tr>
      <w:tr w:rsidR="002E3964" w:rsidRPr="0037123F" w14:paraId="56A176F1" w14:textId="77777777" w:rsidTr="003862C0">
        <w:trPr>
          <w:trHeight w:val="300"/>
          <w:jc w:val="center"/>
        </w:trPr>
        <w:tc>
          <w:tcPr>
            <w:tcW w:w="697" w:type="pct"/>
            <w:noWrap/>
            <w:hideMark/>
          </w:tcPr>
          <w:p w14:paraId="7A7C82FB" w14:textId="77777777" w:rsidR="002E3964" w:rsidRPr="0037123F" w:rsidRDefault="002E3964" w:rsidP="00DF6E37">
            <w:pPr>
              <w:jc w:val="left"/>
              <w:rPr>
                <w:sz w:val="18"/>
                <w:szCs w:val="18"/>
              </w:rPr>
            </w:pPr>
            <w:r w:rsidRPr="0037123F">
              <w:rPr>
                <w:sz w:val="18"/>
                <w:szCs w:val="18"/>
              </w:rPr>
              <w:t xml:space="preserve">Diesel </w:t>
            </w:r>
          </w:p>
          <w:p w14:paraId="15B9BDEA"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consumption [GWh]</w:t>
            </w:r>
          </w:p>
        </w:tc>
        <w:tc>
          <w:tcPr>
            <w:tcW w:w="530" w:type="pct"/>
            <w:noWrap/>
            <w:hideMark/>
          </w:tcPr>
          <w:p w14:paraId="11B76EB0" w14:textId="5386D489" w:rsidR="002E3964" w:rsidRPr="0037123F" w:rsidRDefault="00FB4FF0">
            <w:pPr>
              <w:jc w:val="right"/>
              <w:rPr>
                <w:rFonts w:ascii="Calibri" w:eastAsia="Times New Roman" w:hAnsi="Calibri" w:cs="Calibri"/>
                <w:color w:val="000000"/>
                <w:sz w:val="18"/>
                <w:szCs w:val="18"/>
                <w:lang w:eastAsia="en-GB"/>
              </w:rPr>
            </w:pPr>
            <w:r w:rsidRPr="0037123F">
              <w:rPr>
                <w:sz w:val="18"/>
                <w:szCs w:val="18"/>
              </w:rPr>
              <w:t>154.88</w:t>
            </w:r>
          </w:p>
        </w:tc>
        <w:tc>
          <w:tcPr>
            <w:tcW w:w="419" w:type="pct"/>
            <w:noWrap/>
            <w:hideMark/>
          </w:tcPr>
          <w:p w14:paraId="451DFDA6"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47.28</w:t>
            </w:r>
          </w:p>
        </w:tc>
        <w:tc>
          <w:tcPr>
            <w:tcW w:w="419" w:type="pct"/>
            <w:noWrap/>
            <w:hideMark/>
          </w:tcPr>
          <w:p w14:paraId="2A98AD7C"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32.1</w:t>
            </w:r>
          </w:p>
        </w:tc>
        <w:tc>
          <w:tcPr>
            <w:tcW w:w="419" w:type="pct"/>
            <w:noWrap/>
            <w:hideMark/>
          </w:tcPr>
          <w:p w14:paraId="3E444244"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09.32</w:t>
            </w:r>
          </w:p>
        </w:tc>
        <w:tc>
          <w:tcPr>
            <w:tcW w:w="419" w:type="pct"/>
            <w:noWrap/>
            <w:hideMark/>
          </w:tcPr>
          <w:p w14:paraId="5BAF0AD6"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78.96</w:t>
            </w:r>
          </w:p>
        </w:tc>
        <w:tc>
          <w:tcPr>
            <w:tcW w:w="419" w:type="pct"/>
            <w:noWrap/>
            <w:hideMark/>
          </w:tcPr>
          <w:p w14:paraId="653F8F4D"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75</w:t>
            </w:r>
          </w:p>
        </w:tc>
        <w:tc>
          <w:tcPr>
            <w:tcW w:w="419" w:type="pct"/>
            <w:noWrap/>
            <w:hideMark/>
          </w:tcPr>
          <w:p w14:paraId="52697BD3"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32.1</w:t>
            </w:r>
          </w:p>
        </w:tc>
        <w:tc>
          <w:tcPr>
            <w:tcW w:w="419" w:type="pct"/>
            <w:noWrap/>
            <w:hideMark/>
          </w:tcPr>
          <w:p w14:paraId="33C03B59"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09.32</w:t>
            </w:r>
          </w:p>
        </w:tc>
        <w:tc>
          <w:tcPr>
            <w:tcW w:w="419" w:type="pct"/>
            <w:noWrap/>
            <w:hideMark/>
          </w:tcPr>
          <w:p w14:paraId="70B19C2C"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78.96</w:t>
            </w:r>
          </w:p>
        </w:tc>
        <w:tc>
          <w:tcPr>
            <w:tcW w:w="419" w:type="pct"/>
            <w:noWrap/>
            <w:hideMark/>
          </w:tcPr>
          <w:p w14:paraId="68C131D4"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1.75</w:t>
            </w:r>
          </w:p>
        </w:tc>
      </w:tr>
      <w:tr w:rsidR="002E3964" w:rsidRPr="0037123F" w14:paraId="4192082C" w14:textId="77777777" w:rsidTr="003862C0">
        <w:trPr>
          <w:trHeight w:val="300"/>
          <w:jc w:val="center"/>
        </w:trPr>
        <w:tc>
          <w:tcPr>
            <w:tcW w:w="697" w:type="pct"/>
            <w:noWrap/>
            <w:hideMark/>
          </w:tcPr>
          <w:p w14:paraId="0B5CEF18" w14:textId="77777777" w:rsidR="002E3964" w:rsidRPr="0037123F" w:rsidRDefault="002E3964" w:rsidP="00DF6E37">
            <w:pPr>
              <w:jc w:val="left"/>
              <w:rPr>
                <w:sz w:val="18"/>
                <w:szCs w:val="18"/>
              </w:rPr>
            </w:pPr>
            <w:r w:rsidRPr="0037123F">
              <w:rPr>
                <w:sz w:val="18"/>
                <w:szCs w:val="18"/>
              </w:rPr>
              <w:t xml:space="preserve">Gas </w:t>
            </w:r>
          </w:p>
          <w:p w14:paraId="074D22A5" w14:textId="77777777" w:rsidR="002E3964" w:rsidRPr="0037123F" w:rsidRDefault="002E3964">
            <w:pPr>
              <w:jc w:val="left"/>
              <w:rPr>
                <w:rFonts w:ascii="Calibri" w:eastAsia="Times New Roman" w:hAnsi="Calibri" w:cs="Calibri"/>
                <w:color w:val="000000"/>
                <w:sz w:val="18"/>
                <w:szCs w:val="18"/>
                <w:lang w:eastAsia="en-GB"/>
              </w:rPr>
            </w:pPr>
            <w:r w:rsidRPr="0037123F">
              <w:rPr>
                <w:sz w:val="18"/>
                <w:szCs w:val="18"/>
              </w:rPr>
              <w:t>consumption [GWh]</w:t>
            </w:r>
          </w:p>
        </w:tc>
        <w:tc>
          <w:tcPr>
            <w:tcW w:w="530" w:type="pct"/>
            <w:noWrap/>
            <w:hideMark/>
          </w:tcPr>
          <w:p w14:paraId="3536CCE3" w14:textId="37081CD0" w:rsidR="002E3964" w:rsidRPr="0037123F" w:rsidRDefault="00FB4FF0">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125EFC1B"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60FA50E7"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7DFE977D"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2B0693FE"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43.18</w:t>
            </w:r>
          </w:p>
        </w:tc>
        <w:tc>
          <w:tcPr>
            <w:tcW w:w="419" w:type="pct"/>
            <w:noWrap/>
            <w:hideMark/>
          </w:tcPr>
          <w:p w14:paraId="36683B3C"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0</w:t>
            </w:r>
          </w:p>
        </w:tc>
        <w:tc>
          <w:tcPr>
            <w:tcW w:w="419" w:type="pct"/>
            <w:noWrap/>
            <w:hideMark/>
          </w:tcPr>
          <w:p w14:paraId="57B53CF8"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5EF0DD91"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51.82</w:t>
            </w:r>
          </w:p>
        </w:tc>
        <w:tc>
          <w:tcPr>
            <w:tcW w:w="419" w:type="pct"/>
            <w:noWrap/>
            <w:hideMark/>
          </w:tcPr>
          <w:p w14:paraId="5970FDF5"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43.18</w:t>
            </w:r>
          </w:p>
        </w:tc>
        <w:tc>
          <w:tcPr>
            <w:tcW w:w="419" w:type="pct"/>
            <w:noWrap/>
            <w:hideMark/>
          </w:tcPr>
          <w:p w14:paraId="5ECB8AA0" w14:textId="77777777" w:rsidR="002E3964" w:rsidRPr="0037123F" w:rsidRDefault="002E3964">
            <w:pPr>
              <w:jc w:val="right"/>
              <w:rPr>
                <w:rFonts w:ascii="Calibri" w:eastAsia="Times New Roman" w:hAnsi="Calibri" w:cs="Calibri"/>
                <w:color w:val="000000"/>
                <w:sz w:val="18"/>
                <w:szCs w:val="18"/>
                <w:lang w:eastAsia="en-GB"/>
              </w:rPr>
            </w:pPr>
            <w:r w:rsidRPr="0037123F">
              <w:rPr>
                <w:sz w:val="18"/>
                <w:szCs w:val="18"/>
              </w:rPr>
              <w:t>0</w:t>
            </w:r>
          </w:p>
        </w:tc>
      </w:tr>
      <w:tr w:rsidR="003A1C8C" w:rsidRPr="0037123F" w14:paraId="7BF7B5CA" w14:textId="77777777" w:rsidTr="003862C0">
        <w:trPr>
          <w:trHeight w:val="300"/>
          <w:jc w:val="center"/>
        </w:trPr>
        <w:tc>
          <w:tcPr>
            <w:tcW w:w="697" w:type="pct"/>
            <w:noWrap/>
            <w:hideMark/>
          </w:tcPr>
          <w:p w14:paraId="1A5056FB" w14:textId="39CFDBC9" w:rsidR="003A1C8C" w:rsidRPr="0037123F" w:rsidRDefault="003A1C8C" w:rsidP="00DF6E37">
            <w:pPr>
              <w:jc w:val="left"/>
              <w:rPr>
                <w:rFonts w:ascii="Calibri" w:eastAsia="Times New Roman" w:hAnsi="Calibri" w:cs="Calibri"/>
                <w:color w:val="000000"/>
                <w:sz w:val="18"/>
                <w:szCs w:val="18"/>
                <w:lang w:eastAsia="en-GB"/>
              </w:rPr>
            </w:pPr>
            <w:r w:rsidRPr="0037123F">
              <w:rPr>
                <w:sz w:val="18"/>
                <w:szCs w:val="18"/>
              </w:rPr>
              <w:t>PV capacity [MWe]</w:t>
            </w:r>
          </w:p>
        </w:tc>
        <w:tc>
          <w:tcPr>
            <w:tcW w:w="530" w:type="pct"/>
            <w:noWrap/>
            <w:hideMark/>
          </w:tcPr>
          <w:p w14:paraId="17258A3E" w14:textId="5B1A6BDC" w:rsidR="003A1C8C" w:rsidRPr="0037123F" w:rsidRDefault="003A1C8C">
            <w:pPr>
              <w:jc w:val="right"/>
              <w:rPr>
                <w:rFonts w:ascii="Calibri" w:eastAsia="Times New Roman" w:hAnsi="Calibri" w:cs="Calibri"/>
                <w:color w:val="000000"/>
                <w:sz w:val="18"/>
                <w:szCs w:val="18"/>
                <w:lang w:eastAsia="en-GB"/>
              </w:rPr>
            </w:pPr>
            <w:r w:rsidRPr="0037123F">
              <w:rPr>
                <w:sz w:val="16"/>
                <w:szCs w:val="16"/>
              </w:rPr>
              <w:t>35.9</w:t>
            </w:r>
          </w:p>
        </w:tc>
        <w:tc>
          <w:tcPr>
            <w:tcW w:w="419" w:type="pct"/>
            <w:noWrap/>
            <w:hideMark/>
          </w:tcPr>
          <w:p w14:paraId="163522B3" w14:textId="25CE57CC" w:rsidR="003A1C8C" w:rsidRPr="0037123F" w:rsidRDefault="003A1C8C">
            <w:pPr>
              <w:jc w:val="right"/>
              <w:rPr>
                <w:rFonts w:ascii="Calibri" w:eastAsia="Times New Roman" w:hAnsi="Calibri" w:cs="Calibri"/>
                <w:color w:val="000000"/>
                <w:sz w:val="18"/>
                <w:szCs w:val="18"/>
                <w:lang w:eastAsia="en-GB"/>
              </w:rPr>
            </w:pPr>
            <w:r w:rsidRPr="0037123F">
              <w:rPr>
                <w:sz w:val="16"/>
                <w:szCs w:val="16"/>
              </w:rPr>
              <w:t>35.9</w:t>
            </w:r>
          </w:p>
        </w:tc>
        <w:tc>
          <w:tcPr>
            <w:tcW w:w="419" w:type="pct"/>
            <w:noWrap/>
            <w:hideMark/>
          </w:tcPr>
          <w:p w14:paraId="0F80ED05" w14:textId="588C9BAA" w:rsidR="003A1C8C" w:rsidRPr="0037123F" w:rsidRDefault="003A1C8C">
            <w:pPr>
              <w:jc w:val="right"/>
              <w:rPr>
                <w:rFonts w:ascii="Calibri" w:eastAsia="Times New Roman" w:hAnsi="Calibri" w:cs="Calibri"/>
                <w:color w:val="000000"/>
                <w:sz w:val="18"/>
                <w:szCs w:val="18"/>
                <w:lang w:eastAsia="en-GB"/>
              </w:rPr>
            </w:pPr>
            <w:r w:rsidRPr="0037123F">
              <w:rPr>
                <w:sz w:val="16"/>
                <w:szCs w:val="16"/>
              </w:rPr>
              <w:t>35.9</w:t>
            </w:r>
          </w:p>
        </w:tc>
        <w:tc>
          <w:tcPr>
            <w:tcW w:w="419" w:type="pct"/>
            <w:noWrap/>
            <w:hideMark/>
          </w:tcPr>
          <w:p w14:paraId="601190F0" w14:textId="26472A71" w:rsidR="003A1C8C" w:rsidRPr="0037123F" w:rsidRDefault="003A1C8C">
            <w:pPr>
              <w:jc w:val="right"/>
              <w:rPr>
                <w:rFonts w:ascii="Calibri" w:eastAsia="Times New Roman" w:hAnsi="Calibri" w:cs="Calibri"/>
                <w:color w:val="000000"/>
                <w:sz w:val="18"/>
                <w:szCs w:val="18"/>
                <w:lang w:eastAsia="en-GB"/>
              </w:rPr>
            </w:pPr>
            <w:r w:rsidRPr="0037123F">
              <w:rPr>
                <w:sz w:val="16"/>
                <w:szCs w:val="16"/>
              </w:rPr>
              <w:t>35.9</w:t>
            </w:r>
          </w:p>
        </w:tc>
        <w:tc>
          <w:tcPr>
            <w:tcW w:w="419" w:type="pct"/>
            <w:noWrap/>
            <w:hideMark/>
          </w:tcPr>
          <w:p w14:paraId="1CF222E7" w14:textId="496859FD" w:rsidR="003A1C8C" w:rsidRPr="0037123F" w:rsidRDefault="003A1C8C">
            <w:pPr>
              <w:jc w:val="right"/>
              <w:rPr>
                <w:rFonts w:ascii="Calibri" w:eastAsia="Times New Roman" w:hAnsi="Calibri" w:cs="Calibri"/>
                <w:color w:val="000000"/>
                <w:sz w:val="18"/>
                <w:szCs w:val="18"/>
                <w:lang w:eastAsia="en-GB"/>
              </w:rPr>
            </w:pPr>
            <w:r w:rsidRPr="0037123F">
              <w:rPr>
                <w:sz w:val="16"/>
                <w:szCs w:val="16"/>
              </w:rPr>
              <w:t>35.9</w:t>
            </w:r>
          </w:p>
        </w:tc>
        <w:tc>
          <w:tcPr>
            <w:tcW w:w="419" w:type="pct"/>
            <w:noWrap/>
            <w:hideMark/>
          </w:tcPr>
          <w:p w14:paraId="1031B7FC" w14:textId="1B7F74C9" w:rsidR="003A1C8C" w:rsidRPr="0037123F" w:rsidRDefault="003A1C8C">
            <w:pPr>
              <w:jc w:val="right"/>
              <w:rPr>
                <w:rFonts w:ascii="Calibri" w:eastAsia="Times New Roman" w:hAnsi="Calibri" w:cs="Calibri"/>
                <w:color w:val="000000"/>
                <w:sz w:val="18"/>
                <w:szCs w:val="18"/>
                <w:lang w:eastAsia="en-GB"/>
              </w:rPr>
            </w:pPr>
            <w:r w:rsidRPr="0037123F">
              <w:rPr>
                <w:sz w:val="16"/>
                <w:szCs w:val="16"/>
              </w:rPr>
              <w:t>40</w:t>
            </w:r>
          </w:p>
        </w:tc>
        <w:tc>
          <w:tcPr>
            <w:tcW w:w="419" w:type="pct"/>
            <w:noWrap/>
            <w:hideMark/>
          </w:tcPr>
          <w:p w14:paraId="5E6BFDA3" w14:textId="0FC14120" w:rsidR="003A1C8C" w:rsidRPr="0037123F" w:rsidRDefault="003A1C8C">
            <w:pPr>
              <w:jc w:val="right"/>
              <w:rPr>
                <w:rFonts w:ascii="Calibri" w:eastAsia="Times New Roman" w:hAnsi="Calibri" w:cs="Calibri"/>
                <w:color w:val="000000"/>
                <w:sz w:val="18"/>
                <w:szCs w:val="18"/>
                <w:lang w:eastAsia="en-GB"/>
              </w:rPr>
            </w:pPr>
            <w:r w:rsidRPr="0037123F">
              <w:rPr>
                <w:sz w:val="16"/>
                <w:szCs w:val="16"/>
              </w:rPr>
              <w:t>40</w:t>
            </w:r>
          </w:p>
        </w:tc>
        <w:tc>
          <w:tcPr>
            <w:tcW w:w="419" w:type="pct"/>
            <w:noWrap/>
            <w:hideMark/>
          </w:tcPr>
          <w:p w14:paraId="6FEE2DCE" w14:textId="1266B57C" w:rsidR="003A1C8C" w:rsidRPr="0037123F" w:rsidRDefault="003A1C8C">
            <w:pPr>
              <w:jc w:val="right"/>
              <w:rPr>
                <w:rFonts w:ascii="Calibri" w:eastAsia="Times New Roman" w:hAnsi="Calibri" w:cs="Calibri"/>
                <w:color w:val="000000"/>
                <w:sz w:val="18"/>
                <w:szCs w:val="18"/>
                <w:lang w:eastAsia="en-GB"/>
              </w:rPr>
            </w:pPr>
            <w:r w:rsidRPr="0037123F">
              <w:rPr>
                <w:sz w:val="16"/>
                <w:szCs w:val="16"/>
              </w:rPr>
              <w:t>40</w:t>
            </w:r>
          </w:p>
        </w:tc>
        <w:tc>
          <w:tcPr>
            <w:tcW w:w="419" w:type="pct"/>
            <w:noWrap/>
            <w:hideMark/>
          </w:tcPr>
          <w:p w14:paraId="1F601EA4" w14:textId="6CD79B50" w:rsidR="003A1C8C" w:rsidRPr="0037123F" w:rsidRDefault="003A1C8C">
            <w:pPr>
              <w:jc w:val="right"/>
              <w:rPr>
                <w:rFonts w:ascii="Calibri" w:eastAsia="Times New Roman" w:hAnsi="Calibri" w:cs="Calibri"/>
                <w:color w:val="000000"/>
                <w:sz w:val="18"/>
                <w:szCs w:val="18"/>
                <w:lang w:eastAsia="en-GB"/>
              </w:rPr>
            </w:pPr>
            <w:r w:rsidRPr="0037123F">
              <w:rPr>
                <w:sz w:val="16"/>
                <w:szCs w:val="16"/>
              </w:rPr>
              <w:t>40</w:t>
            </w:r>
          </w:p>
        </w:tc>
        <w:tc>
          <w:tcPr>
            <w:tcW w:w="419" w:type="pct"/>
            <w:noWrap/>
            <w:hideMark/>
          </w:tcPr>
          <w:p w14:paraId="45843525" w14:textId="6E87F46F" w:rsidR="003A1C8C" w:rsidRPr="0037123F" w:rsidRDefault="003A1C8C">
            <w:pPr>
              <w:jc w:val="right"/>
              <w:rPr>
                <w:rFonts w:ascii="Calibri" w:eastAsia="Times New Roman" w:hAnsi="Calibri" w:cs="Calibri"/>
                <w:color w:val="000000"/>
                <w:sz w:val="18"/>
                <w:szCs w:val="18"/>
                <w:lang w:eastAsia="en-GB"/>
              </w:rPr>
            </w:pPr>
            <w:r w:rsidRPr="0037123F">
              <w:rPr>
                <w:sz w:val="16"/>
                <w:szCs w:val="16"/>
              </w:rPr>
              <w:t>40</w:t>
            </w:r>
          </w:p>
        </w:tc>
      </w:tr>
    </w:tbl>
    <w:p w14:paraId="6905EF0E" w14:textId="77777777" w:rsidR="002E3964" w:rsidRPr="0037123F" w:rsidRDefault="002E3964" w:rsidP="00E8522B">
      <w:pPr>
        <w:spacing w:line="240" w:lineRule="auto"/>
      </w:pPr>
    </w:p>
    <w:p w14:paraId="23B0E2D9" w14:textId="77777777" w:rsidR="002E3964" w:rsidRPr="0037123F" w:rsidRDefault="002E3964" w:rsidP="00DF6E37">
      <w:pPr>
        <w:pStyle w:val="Heading2"/>
        <w:spacing w:line="240" w:lineRule="auto"/>
      </w:pPr>
      <w:bookmarkStart w:id="128" w:name="_Toc83133636"/>
      <w:bookmarkStart w:id="129" w:name="_Toc86149992"/>
      <w:r w:rsidRPr="0037123F">
        <w:t>Energy demands and fuel consumption</w:t>
      </w:r>
      <w:bookmarkEnd w:id="128"/>
      <w:bookmarkEnd w:id="129"/>
    </w:p>
    <w:p w14:paraId="53FB74D9" w14:textId="60CF9F54" w:rsidR="002E3964" w:rsidRPr="0037123F" w:rsidRDefault="002E3964" w:rsidP="00E8522B">
      <w:pPr>
        <w:spacing w:line="240" w:lineRule="auto"/>
      </w:pPr>
      <w:r w:rsidRPr="0037123F">
        <w:t>In the reference scenario</w:t>
      </w:r>
      <w:r w:rsidR="00F30C71" w:rsidRPr="0037123F">
        <w:t>,</w:t>
      </w:r>
      <w:r w:rsidRPr="0037123F">
        <w:t xml:space="preserve"> the total final energy consumption amounts to around 550 GWh. The individual heating and transport represent the highest share and account respectively for 191.4 GWh and 291.7 GWh as shown in </w:t>
      </w:r>
      <w:r w:rsidRPr="0037123F">
        <w:fldChar w:fldCharType="begin"/>
      </w:r>
      <w:r w:rsidRPr="0037123F">
        <w:instrText xml:space="preserve"> REF _Ref83027600 \h </w:instrText>
      </w:r>
      <w:r w:rsidR="00A04E78">
        <w:instrText xml:space="preserve"> \* MERGEFORMAT </w:instrText>
      </w:r>
      <w:r w:rsidRPr="0037123F">
        <w:fldChar w:fldCharType="separate"/>
      </w:r>
      <w:r w:rsidR="00EA7F62" w:rsidRPr="0037123F">
        <w:t xml:space="preserve">Figure </w:t>
      </w:r>
      <w:r w:rsidR="00EA7F62" w:rsidRPr="0037123F">
        <w:rPr>
          <w:noProof/>
        </w:rPr>
        <w:t>29</w:t>
      </w:r>
      <w:r w:rsidRPr="0037123F">
        <w:fldChar w:fldCharType="end"/>
      </w:r>
      <w:r w:rsidRPr="0037123F">
        <w:t xml:space="preserve">. </w:t>
      </w:r>
    </w:p>
    <w:p w14:paraId="70BE96C0" w14:textId="626A6A82" w:rsidR="002E3964" w:rsidRPr="0037123F" w:rsidRDefault="0038777C" w:rsidP="00E8522B">
      <w:pPr>
        <w:keepNext/>
        <w:spacing w:line="240" w:lineRule="auto"/>
        <w:jc w:val="center"/>
      </w:pPr>
      <w:r w:rsidRPr="0037123F">
        <w:rPr>
          <w:noProof/>
          <w:lang w:eastAsia="en-GB"/>
        </w:rPr>
        <w:drawing>
          <wp:inline distT="0" distB="0" distL="0" distR="0" wp14:anchorId="47094F80" wp14:editId="6253042F">
            <wp:extent cx="4644000" cy="4460189"/>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2028" b="1930"/>
                    <a:stretch/>
                  </pic:blipFill>
                  <pic:spPr bwMode="auto">
                    <a:xfrm>
                      <a:off x="0" y="0"/>
                      <a:ext cx="4644000" cy="4460189"/>
                    </a:xfrm>
                    <a:prstGeom prst="rect">
                      <a:avLst/>
                    </a:prstGeom>
                    <a:noFill/>
                    <a:ln>
                      <a:noFill/>
                    </a:ln>
                    <a:extLst>
                      <a:ext uri="{53640926-AAD7-44D8-BBD7-CCE9431645EC}">
                        <a14:shadowObscured xmlns:a14="http://schemas.microsoft.com/office/drawing/2010/main"/>
                      </a:ext>
                    </a:extLst>
                  </pic:spPr>
                </pic:pic>
              </a:graphicData>
            </a:graphic>
          </wp:inline>
        </w:drawing>
      </w:r>
    </w:p>
    <w:p w14:paraId="5AAA2F7F" w14:textId="48A710EA" w:rsidR="002E3964" w:rsidRPr="0037123F" w:rsidRDefault="002E3964" w:rsidP="00DF6E37">
      <w:pPr>
        <w:pStyle w:val="Caption"/>
        <w:jc w:val="center"/>
      </w:pPr>
      <w:bookmarkStart w:id="130" w:name="_Ref83027600"/>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29</w:t>
      </w:r>
      <w:r w:rsidRPr="0037123F">
        <w:fldChar w:fldCharType="end"/>
      </w:r>
      <w:bookmarkEnd w:id="130"/>
      <w:r w:rsidRPr="0037123F">
        <w:t>: Referenc</w:t>
      </w:r>
      <w:r w:rsidR="00D20E5A" w:rsidRPr="0037123F">
        <w:t>e scenario energy flows [GWh] for Osimo.</w:t>
      </w:r>
    </w:p>
    <w:p w14:paraId="4C40A9C3" w14:textId="444DCC9C" w:rsidR="00C27813" w:rsidRPr="0037123F" w:rsidRDefault="00C27813" w:rsidP="00E8522B">
      <w:pPr>
        <w:spacing w:line="240" w:lineRule="auto"/>
      </w:pPr>
      <w:r w:rsidRPr="0037123F">
        <w:lastRenderedPageBreak/>
        <w:t>In terms of primary energy consumption, the Osimo energy system mainly relies on natural gas, around 275 GWh, and oil, around 240 GWh. The total electricity production amounts to 77.4 GWh of which only 12.2 GWh are imported and the remaining 65.2 GWh are generated locally thanks to the cogeneration plant and the renewables (PV and mini-hydro</w:t>
      </w:r>
      <w:r w:rsidR="004F1887" w:rsidRPr="0037123F">
        <w:t xml:space="preserve"> power</w:t>
      </w:r>
      <w:r w:rsidRPr="0037123F">
        <w:t>) available in Osimo municipality.</w:t>
      </w:r>
    </w:p>
    <w:p w14:paraId="461257AC" w14:textId="18203F6C" w:rsidR="00C208D4" w:rsidRPr="0037123F" w:rsidRDefault="00C208D4" w:rsidP="00E8522B">
      <w:pPr>
        <w:spacing w:line="240" w:lineRule="auto"/>
      </w:pPr>
      <w:r w:rsidRPr="0037123F">
        <w:t xml:space="preserve">Indeed, Osimo can rely on a very high local electricity production </w:t>
      </w:r>
      <w:r w:rsidR="00785B3C" w:rsidRPr="0037123F">
        <w:t xml:space="preserve">that </w:t>
      </w:r>
      <w:r w:rsidR="00970996" w:rsidRPr="0037123F">
        <w:t xml:space="preserve">often feeds the national grid. The </w:t>
      </w:r>
      <w:r w:rsidR="00BC3C49" w:rsidRPr="0037123F">
        <w:t xml:space="preserve">total power capacity varies a lot during the months since it </w:t>
      </w:r>
      <w:r w:rsidR="0050248C" w:rsidRPr="0037123F">
        <w:t xml:space="preserve">strictly depends on the PV </w:t>
      </w:r>
      <w:r w:rsidR="009815E9" w:rsidRPr="0037123F">
        <w:t>c</w:t>
      </w:r>
      <w:r w:rsidR="00C27813" w:rsidRPr="0037123F">
        <w:t>apacity</w:t>
      </w:r>
      <w:r w:rsidR="0050248C" w:rsidRPr="0037123F">
        <w:t xml:space="preserve">. </w:t>
      </w:r>
      <w:r w:rsidR="00586126" w:rsidRPr="0037123F">
        <w:t>Electricity</w:t>
      </w:r>
      <w:r w:rsidR="00E531C5" w:rsidRPr="0037123F">
        <w:t xml:space="preserve"> export from </w:t>
      </w:r>
      <w:r w:rsidR="00BD600E" w:rsidRPr="0037123F">
        <w:t xml:space="preserve">Osimo </w:t>
      </w:r>
      <w:r w:rsidR="00E531C5" w:rsidRPr="0037123F">
        <w:t>to the national power grid i</w:t>
      </w:r>
      <w:r w:rsidR="009815E9" w:rsidRPr="0037123F">
        <w:t>s higher</w:t>
      </w:r>
      <w:r w:rsidR="00E531C5" w:rsidRPr="0037123F">
        <w:t xml:space="preserve"> the</w:t>
      </w:r>
      <w:r w:rsidR="0050248C" w:rsidRPr="0037123F">
        <w:t xml:space="preserve"> during the </w:t>
      </w:r>
      <w:r w:rsidR="00BD600E" w:rsidRPr="0037123F">
        <w:t>spring and summer months</w:t>
      </w:r>
      <w:r w:rsidR="009815E9" w:rsidRPr="0037123F">
        <w:t xml:space="preserve"> as shown in </w:t>
      </w:r>
      <w:r w:rsidR="009815E9" w:rsidRPr="0037123F">
        <w:fldChar w:fldCharType="begin"/>
      </w:r>
      <w:r w:rsidR="009815E9" w:rsidRPr="0037123F">
        <w:instrText xml:space="preserve"> REF _Ref84945624 \h </w:instrText>
      </w:r>
      <w:r w:rsidR="00A04E78">
        <w:instrText xml:space="preserve"> \* MERGEFORMAT </w:instrText>
      </w:r>
      <w:r w:rsidR="009815E9" w:rsidRPr="0037123F">
        <w:fldChar w:fldCharType="separate"/>
      </w:r>
      <w:r w:rsidR="009815E9" w:rsidRPr="0037123F">
        <w:t xml:space="preserve">Figure </w:t>
      </w:r>
      <w:r w:rsidR="009815E9" w:rsidRPr="0037123F">
        <w:rPr>
          <w:noProof/>
        </w:rPr>
        <w:t>30</w:t>
      </w:r>
      <w:r w:rsidR="009815E9" w:rsidRPr="0037123F">
        <w:fldChar w:fldCharType="end"/>
      </w:r>
      <w:r w:rsidR="009815E9" w:rsidRPr="0037123F">
        <w:t>.</w:t>
      </w:r>
    </w:p>
    <w:p w14:paraId="37D55149" w14:textId="7104C5C1" w:rsidR="00A476C0" w:rsidRPr="0037123F" w:rsidRDefault="00A476C0" w:rsidP="00E8522B">
      <w:pPr>
        <w:spacing w:line="240" w:lineRule="auto"/>
        <w:jc w:val="center"/>
      </w:pPr>
      <w:r w:rsidRPr="0037123F">
        <w:rPr>
          <w:noProof/>
        </w:rPr>
        <w:drawing>
          <wp:inline distT="0" distB="0" distL="0" distR="0" wp14:anchorId="768ED45B" wp14:editId="5CC1B155">
            <wp:extent cx="5153025" cy="2928938"/>
            <wp:effectExtent l="0" t="0" r="9525" b="5080"/>
            <wp:docPr id="21" name="Chart 21">
              <a:extLst xmlns:a="http://schemas.openxmlformats.org/drawingml/2006/main">
                <a:ext uri="{FF2B5EF4-FFF2-40B4-BE49-F238E27FC236}">
                  <a16:creationId xmlns:a16="http://schemas.microsoft.com/office/drawing/2014/main" id="{F51EE6C9-0456-4623-A631-CB01C9FED5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F235E5E" w14:textId="1FF4677A" w:rsidR="00A476C0" w:rsidRPr="0037123F" w:rsidRDefault="00A476C0" w:rsidP="00DF6E37">
      <w:pPr>
        <w:pStyle w:val="Caption"/>
        <w:jc w:val="center"/>
      </w:pPr>
      <w:bookmarkStart w:id="131" w:name="_Ref8494562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0</w:t>
      </w:r>
      <w:r w:rsidRPr="0037123F">
        <w:fldChar w:fldCharType="end"/>
      </w:r>
      <w:bookmarkEnd w:id="131"/>
      <w:r w:rsidRPr="0037123F">
        <w:t xml:space="preserve">: Reference scenario </w:t>
      </w:r>
      <w:r w:rsidR="00F708EF" w:rsidRPr="0037123F">
        <w:t xml:space="preserve">monthly average power </w:t>
      </w:r>
      <w:r w:rsidR="00EA521C">
        <w:t>output</w:t>
      </w:r>
      <w:r w:rsidRPr="0037123F">
        <w:t xml:space="preserve"> [</w:t>
      </w:r>
      <w:r w:rsidR="00F708EF" w:rsidRPr="0037123F">
        <w:t>k</w:t>
      </w:r>
      <w:r w:rsidRPr="0037123F">
        <w:t>W] for Osimo.</w:t>
      </w:r>
    </w:p>
    <w:p w14:paraId="4DECFCC5" w14:textId="282DC6E9" w:rsidR="002E3964" w:rsidRPr="0037123F" w:rsidRDefault="000D3572" w:rsidP="00E8522B">
      <w:pPr>
        <w:spacing w:line="240" w:lineRule="auto"/>
      </w:pPr>
      <w:r w:rsidRPr="0037123F">
        <w:t>T</w:t>
      </w:r>
      <w:r w:rsidR="002E3964" w:rsidRPr="0037123F">
        <w:t xml:space="preserve">he total energy consumption decreases </w:t>
      </w:r>
      <w:r w:rsidRPr="0037123F">
        <w:t xml:space="preserve">in all the heat scenarios </w:t>
      </w:r>
      <w:r w:rsidR="004F1887" w:rsidRPr="0037123F">
        <w:t>with increased</w:t>
      </w:r>
      <w:r w:rsidRPr="0037123F">
        <w:t xml:space="preserve"> electrification </w:t>
      </w:r>
      <w:r w:rsidR="002E3964" w:rsidRPr="0037123F">
        <w:t xml:space="preserve">compared to the reference scenario. </w:t>
      </w:r>
      <w:r w:rsidR="004F1887" w:rsidRPr="0037123F">
        <w:t>The e</w:t>
      </w:r>
      <w:r w:rsidR="00AB723B" w:rsidRPr="0037123F">
        <w:t>xception</w:t>
      </w:r>
      <w:r w:rsidR="004F1887" w:rsidRPr="0037123F">
        <w:t>s</w:t>
      </w:r>
      <w:r w:rsidR="00AB723B" w:rsidRPr="0037123F">
        <w:t xml:space="preserve"> </w:t>
      </w:r>
      <w:r w:rsidR="004F1887" w:rsidRPr="0037123F">
        <w:t xml:space="preserve">to this are </w:t>
      </w:r>
      <w:r w:rsidR="00AB723B" w:rsidRPr="0037123F">
        <w:t>Scenarios 2, 5 and 7</w:t>
      </w:r>
      <w:r w:rsidR="00C57232" w:rsidRPr="0037123F">
        <w:t xml:space="preserve">, where </w:t>
      </w:r>
      <w:r w:rsidR="0010793F" w:rsidRPr="0037123F">
        <w:t>no heat pumps are assumed to be integrated.</w:t>
      </w:r>
      <w:r w:rsidR="00C57232" w:rsidRPr="0037123F">
        <w:t xml:space="preserve"> </w:t>
      </w:r>
      <w:r w:rsidR="002E3964" w:rsidRPr="0037123F">
        <w:t>The reduction is mainly related to the substitution of the low</w:t>
      </w:r>
      <w:r w:rsidR="000E223A" w:rsidRPr="0037123F">
        <w:t>-</w:t>
      </w:r>
      <w:r w:rsidR="002E3964" w:rsidRPr="0037123F">
        <w:t>efficiency individual gas boilers with more efficient heat pumps and the imple</w:t>
      </w:r>
      <w:r w:rsidR="002446DB" w:rsidRPr="0037123F">
        <w:t>mented transition of the heat</w:t>
      </w:r>
      <w:r w:rsidR="002E3964" w:rsidRPr="0037123F">
        <w:t xml:space="preserve"> demand towards the district heating network. As shown in </w:t>
      </w:r>
      <w:r w:rsidR="002E3964" w:rsidRPr="0037123F">
        <w:fldChar w:fldCharType="begin"/>
      </w:r>
      <w:r w:rsidR="002E3964" w:rsidRPr="0037123F">
        <w:instrText xml:space="preserve"> REF _Ref83028760 \h </w:instrText>
      </w:r>
      <w:r w:rsidR="00A04E78">
        <w:instrText xml:space="preserve"> \* MERGEFORMAT </w:instrText>
      </w:r>
      <w:r w:rsidR="002E3964" w:rsidRPr="0037123F">
        <w:fldChar w:fldCharType="separate"/>
      </w:r>
      <w:r w:rsidR="00EA7F62" w:rsidRPr="0037123F">
        <w:t xml:space="preserve">Figure </w:t>
      </w:r>
      <w:r w:rsidR="00EA7F62" w:rsidRPr="0037123F">
        <w:rPr>
          <w:noProof/>
        </w:rPr>
        <w:t>31</w:t>
      </w:r>
      <w:r w:rsidR="002E3964" w:rsidRPr="0037123F">
        <w:fldChar w:fldCharType="end"/>
      </w:r>
      <w:r w:rsidR="002E3964" w:rsidRPr="0037123F">
        <w:t xml:space="preserve">, Scenario 1 and Scenario 6 provide higher energy savings (around 140 GWh) since the total individual heating demand is supplied by individual heat pumps. The energy savings from the connection to the DHN are assessed in Scenarios 3, 8 </w:t>
      </w:r>
      <w:r w:rsidR="00534475" w:rsidRPr="0037123F">
        <w:t xml:space="preserve">(around 60 GWh) and Scenarios 4 and </w:t>
      </w:r>
      <w:r w:rsidR="002E3964" w:rsidRPr="0037123F">
        <w:t>9 (around 90 GWh). The renewable impact on energy saving is very little because of their relatively small magnitude on the total demand. In Scenarios 2</w:t>
      </w:r>
      <w:r w:rsidR="00D20E5A" w:rsidRPr="0037123F">
        <w:t>, 5</w:t>
      </w:r>
      <w:r w:rsidR="002E3964" w:rsidRPr="0037123F">
        <w:t xml:space="preserve"> and 7, it is highlighted the fundamental role of individual heating since the savings are very little if there is no intervention on the private gas boilers. The </w:t>
      </w:r>
      <w:r w:rsidR="00246195" w:rsidRPr="0037123F">
        <w:t xml:space="preserve">5 MWh </w:t>
      </w:r>
      <w:r w:rsidR="002E3964" w:rsidRPr="0037123F">
        <w:t>thermal storage</w:t>
      </w:r>
      <w:r w:rsidR="00246195" w:rsidRPr="0037123F">
        <w:t>’s</w:t>
      </w:r>
      <w:r w:rsidR="00D20E5A" w:rsidRPr="0037123F">
        <w:t xml:space="preserve"> </w:t>
      </w:r>
      <w:r w:rsidR="002E3964" w:rsidRPr="0037123F">
        <w:t>very little impact is assessed in Scenarios 2,</w:t>
      </w:r>
      <w:r w:rsidR="00D20E5A" w:rsidRPr="0037123F">
        <w:t xml:space="preserve"> 3, 7 and </w:t>
      </w:r>
      <w:r w:rsidR="002E3964" w:rsidRPr="0037123F">
        <w:t xml:space="preserve">8. It </w:t>
      </w:r>
      <w:r w:rsidR="00586126" w:rsidRPr="0037123F">
        <w:t>must</w:t>
      </w:r>
      <w:r w:rsidR="002E3964" w:rsidRPr="0037123F">
        <w:t xml:space="preserve"> be remarked that thermal storage is </w:t>
      </w:r>
      <w:r w:rsidR="00534475" w:rsidRPr="0037123F">
        <w:t xml:space="preserve">generally </w:t>
      </w:r>
      <w:r w:rsidR="002E3964" w:rsidRPr="0037123F">
        <w:t>not considered a viable solution by the stakeholders in the local context of Osimo municipality.</w:t>
      </w:r>
    </w:p>
    <w:p w14:paraId="17A9DF0C" w14:textId="7FA27DE7" w:rsidR="002E3964" w:rsidRPr="0037123F" w:rsidRDefault="008679E7" w:rsidP="00E8522B">
      <w:pPr>
        <w:spacing w:line="240" w:lineRule="auto"/>
        <w:jc w:val="center"/>
      </w:pPr>
      <w:r w:rsidRPr="0037123F">
        <w:rPr>
          <w:noProof/>
        </w:rPr>
        <w:lastRenderedPageBreak/>
        <w:drawing>
          <wp:inline distT="0" distB="0" distL="0" distR="0" wp14:anchorId="17C4F3F1" wp14:editId="5C800FC6">
            <wp:extent cx="5760000" cy="2916000"/>
            <wp:effectExtent l="0" t="0" r="12700" b="17780"/>
            <wp:docPr id="35" name="Chart 35">
              <a:extLst xmlns:a="http://schemas.openxmlformats.org/drawingml/2006/main">
                <a:ext uri="{FF2B5EF4-FFF2-40B4-BE49-F238E27FC236}">
                  <a16:creationId xmlns:a16="http://schemas.microsoft.com/office/drawing/2014/main" id="{15239DA2-7C98-4D12-ABC0-AA9F151BD2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ADE7BCA" w14:textId="0365D5C4" w:rsidR="002E3964" w:rsidRPr="0037123F" w:rsidRDefault="002E3964" w:rsidP="00DF6E37">
      <w:pPr>
        <w:pStyle w:val="Caption"/>
        <w:jc w:val="center"/>
      </w:pPr>
      <w:bookmarkStart w:id="132" w:name="_Ref83028760"/>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1</w:t>
      </w:r>
      <w:r w:rsidRPr="0037123F">
        <w:fldChar w:fldCharType="end"/>
      </w:r>
      <w:bookmarkEnd w:id="132"/>
      <w:r w:rsidRPr="0037123F">
        <w:t>: Energy consumption in heat scenarios</w:t>
      </w:r>
      <w:r w:rsidR="00246195" w:rsidRPr="0037123F">
        <w:t xml:space="preserve"> for Osimo</w:t>
      </w:r>
      <w:r w:rsidRPr="0037123F">
        <w:t>.</w:t>
      </w:r>
    </w:p>
    <w:p w14:paraId="743FE991" w14:textId="7F34A6B7" w:rsidR="002E3964" w:rsidRPr="0037123F" w:rsidRDefault="002E3964" w:rsidP="00E8522B">
      <w:pPr>
        <w:spacing w:line="240" w:lineRule="auto"/>
      </w:pPr>
      <w:r w:rsidRPr="0037123F">
        <w:t xml:space="preserve">The </w:t>
      </w:r>
      <w:r w:rsidR="00302F72" w:rsidRPr="0037123F">
        <w:t xml:space="preserve">energy consumption in the transport scenarios </w:t>
      </w:r>
      <w:r w:rsidRPr="0037123F">
        <w:t xml:space="preserve">is presented in </w:t>
      </w:r>
      <w:r w:rsidRPr="0037123F">
        <w:fldChar w:fldCharType="begin"/>
      </w:r>
      <w:r w:rsidRPr="0037123F">
        <w:instrText xml:space="preserve"> REF _Ref83030812 \h </w:instrText>
      </w:r>
      <w:r w:rsidR="00A04E78">
        <w:instrText xml:space="preserve"> \* MERGEFORMAT </w:instrText>
      </w:r>
      <w:r w:rsidRPr="0037123F">
        <w:fldChar w:fldCharType="separate"/>
      </w:r>
      <w:r w:rsidR="00EA7F62" w:rsidRPr="0037123F">
        <w:t xml:space="preserve">Figure </w:t>
      </w:r>
      <w:r w:rsidR="00EA7F62" w:rsidRPr="0037123F">
        <w:rPr>
          <w:noProof/>
        </w:rPr>
        <w:t>32</w:t>
      </w:r>
      <w:r w:rsidRPr="0037123F">
        <w:fldChar w:fldCharType="end"/>
      </w:r>
      <w:r w:rsidRPr="0037123F">
        <w:t xml:space="preserve">. It can be noticed that compared to the reference scenario, implementing electric vehicles always decreases the total energy consumption thanks to the higher efficiencies </w:t>
      </w:r>
      <w:r w:rsidR="00F30C71" w:rsidRPr="0037123F">
        <w:t xml:space="preserve">of </w:t>
      </w:r>
      <w:r w:rsidRPr="0037123F">
        <w:t xml:space="preserve">the EV engines. The highest savings are achieved in Scenarios 5 and 9 where the total vehicles fleet is transformed into EVs. Indeed, </w:t>
      </w:r>
      <w:r w:rsidR="00586126" w:rsidRPr="0037123F">
        <w:t>if</w:t>
      </w:r>
      <w:r w:rsidRPr="0037123F">
        <w:t xml:space="preserve"> the</w:t>
      </w:r>
      <w:r w:rsidR="00F30C71" w:rsidRPr="0037123F">
        <w:t xml:space="preserve"> share of</w:t>
      </w:r>
      <w:r w:rsidRPr="0037123F">
        <w:t xml:space="preserve"> EVs increas</w:t>
      </w:r>
      <w:r w:rsidR="00586126" w:rsidRPr="0037123F">
        <w:t>e</w:t>
      </w:r>
      <w:r w:rsidR="00246195" w:rsidRPr="0037123F">
        <w:t>,</w:t>
      </w:r>
      <w:r w:rsidRPr="0037123F">
        <w:t xml:space="preserve"> a drastic reduction in the oil derivates (</w:t>
      </w:r>
      <w:r w:rsidR="007F0DDA" w:rsidRPr="0037123F">
        <w:t xml:space="preserve">petrol </w:t>
      </w:r>
      <w:r w:rsidRPr="0037123F">
        <w:t xml:space="preserve">and diesel) consumption can be achieved. </w:t>
      </w:r>
    </w:p>
    <w:p w14:paraId="52F0632D" w14:textId="3B45CE20" w:rsidR="002E3964" w:rsidRPr="0037123F" w:rsidRDefault="003C13AF" w:rsidP="00E8522B">
      <w:pPr>
        <w:keepNext/>
        <w:spacing w:line="240" w:lineRule="auto"/>
        <w:jc w:val="center"/>
      </w:pPr>
      <w:r w:rsidRPr="0037123F">
        <w:rPr>
          <w:noProof/>
        </w:rPr>
        <w:drawing>
          <wp:inline distT="0" distB="0" distL="0" distR="0" wp14:anchorId="000172ED" wp14:editId="1896AA8E">
            <wp:extent cx="5724000" cy="2880000"/>
            <wp:effectExtent l="0" t="0" r="10160" b="15875"/>
            <wp:docPr id="39" name="Chart 39">
              <a:extLst xmlns:a="http://schemas.openxmlformats.org/drawingml/2006/main">
                <a:ext uri="{FF2B5EF4-FFF2-40B4-BE49-F238E27FC236}">
                  <a16:creationId xmlns:a16="http://schemas.microsoft.com/office/drawing/2014/main" id="{9CCC39AD-2576-4C0D-9902-4291EE8C69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B1986CB" w14:textId="2AA212A1" w:rsidR="002E3964" w:rsidRPr="0037123F" w:rsidRDefault="002E3964" w:rsidP="00DF6E37">
      <w:pPr>
        <w:pStyle w:val="Caption"/>
        <w:jc w:val="center"/>
      </w:pPr>
      <w:bookmarkStart w:id="133" w:name="_Ref8303081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2</w:t>
      </w:r>
      <w:r w:rsidRPr="0037123F">
        <w:fldChar w:fldCharType="end"/>
      </w:r>
      <w:bookmarkEnd w:id="133"/>
      <w:r w:rsidRPr="0037123F">
        <w:t xml:space="preserve">: Energy consumption in transport </w:t>
      </w:r>
      <w:r w:rsidR="002446DB" w:rsidRPr="0037123F">
        <w:t>scenarios for Osimo.</w:t>
      </w:r>
    </w:p>
    <w:p w14:paraId="4D550498" w14:textId="77777777" w:rsidR="002E3964" w:rsidRPr="0037123F" w:rsidRDefault="002E3964" w:rsidP="00E8522B">
      <w:pPr>
        <w:pStyle w:val="Heading2"/>
        <w:spacing w:line="240" w:lineRule="auto"/>
      </w:pPr>
      <w:bookmarkStart w:id="134" w:name="_Toc83133637"/>
      <w:bookmarkStart w:id="135" w:name="_Toc86149993"/>
      <w:r w:rsidRPr="0037123F">
        <w:t>Renewable energy production and integration</w:t>
      </w:r>
      <w:bookmarkEnd w:id="134"/>
      <w:bookmarkEnd w:id="135"/>
    </w:p>
    <w:p w14:paraId="30558D68" w14:textId="21ECC506" w:rsidR="001A5F55" w:rsidRPr="0037123F" w:rsidRDefault="002E3964" w:rsidP="00E8522B">
      <w:pPr>
        <w:spacing w:line="240" w:lineRule="auto"/>
      </w:pPr>
      <w:r w:rsidRPr="0037123F">
        <w:t xml:space="preserve">The renewable share of fuel in the total energy consumption is analysed for the heat and transport scenarios as shown respectively in </w:t>
      </w:r>
      <w:r w:rsidRPr="0037123F">
        <w:fldChar w:fldCharType="begin"/>
      </w:r>
      <w:r w:rsidRPr="0037123F">
        <w:instrText xml:space="preserve"> REF _Ref83034332 \h  \* MERGEFORMAT </w:instrText>
      </w:r>
      <w:r w:rsidRPr="0037123F">
        <w:fldChar w:fldCharType="separate"/>
      </w:r>
      <w:r w:rsidR="00EA7F62" w:rsidRPr="0037123F">
        <w:t xml:space="preserve">Figure </w:t>
      </w:r>
      <w:r w:rsidR="00EA7F62" w:rsidRPr="0037123F">
        <w:rPr>
          <w:noProof/>
        </w:rPr>
        <w:t>33</w:t>
      </w:r>
      <w:r w:rsidRPr="0037123F">
        <w:fldChar w:fldCharType="end"/>
      </w:r>
      <w:r w:rsidRPr="0037123F">
        <w:t xml:space="preserve"> and </w:t>
      </w:r>
      <w:r w:rsidRPr="0037123F">
        <w:fldChar w:fldCharType="begin"/>
      </w:r>
      <w:r w:rsidRPr="0037123F">
        <w:instrText xml:space="preserve"> REF _Ref83032498 \h  \* MERGEFORMAT </w:instrText>
      </w:r>
      <w:r w:rsidRPr="0037123F">
        <w:fldChar w:fldCharType="separate"/>
      </w:r>
      <w:r w:rsidR="00EA7F62" w:rsidRPr="0037123F">
        <w:t xml:space="preserve">Figure </w:t>
      </w:r>
      <w:r w:rsidR="00EA7F62" w:rsidRPr="0037123F">
        <w:rPr>
          <w:noProof/>
        </w:rPr>
        <w:t>35</w:t>
      </w:r>
      <w:r w:rsidRPr="0037123F">
        <w:fldChar w:fldCharType="end"/>
      </w:r>
      <w:r w:rsidRPr="0037123F">
        <w:t xml:space="preserve">. In all the scenarios the renewable energy share increases further </w:t>
      </w:r>
      <w:r w:rsidRPr="0037123F">
        <w:lastRenderedPageBreak/>
        <w:t xml:space="preserve">when combined with local renewable electricity production, namely the PV </w:t>
      </w:r>
      <w:r w:rsidR="005773E4" w:rsidRPr="0037123F">
        <w:t xml:space="preserve">capacity </w:t>
      </w:r>
      <w:r w:rsidRPr="0037123F">
        <w:t xml:space="preserve">increase. In absolute terms, the PV capacity is increased from </w:t>
      </w:r>
      <w:r w:rsidR="005773E4" w:rsidRPr="0037123F">
        <w:t>35</w:t>
      </w:r>
      <w:r w:rsidRPr="0037123F">
        <w:t>.</w:t>
      </w:r>
      <w:r w:rsidR="005773E4" w:rsidRPr="0037123F">
        <w:t>9</w:t>
      </w:r>
      <w:r w:rsidR="00D20E5A" w:rsidRPr="0037123F">
        <w:t xml:space="preserve"> </w:t>
      </w:r>
      <w:r w:rsidR="005773E4" w:rsidRPr="0037123F">
        <w:t>M</w:t>
      </w:r>
      <w:r w:rsidRPr="0037123F">
        <w:t xml:space="preserve">W to </w:t>
      </w:r>
      <w:r w:rsidR="005773E4" w:rsidRPr="0037123F">
        <w:t>4</w:t>
      </w:r>
      <w:r w:rsidRPr="0037123F">
        <w:t>0</w:t>
      </w:r>
      <w:r w:rsidR="00AE3688" w:rsidRPr="0037123F">
        <w:t xml:space="preserve"> </w:t>
      </w:r>
      <w:r w:rsidR="005773E4" w:rsidRPr="0037123F">
        <w:t>M</w:t>
      </w:r>
      <w:r w:rsidRPr="0037123F">
        <w:t>W in Scenarios 5 to 9 for both the heat and transport sector</w:t>
      </w:r>
      <w:r w:rsidR="00F30C71" w:rsidRPr="0037123F">
        <w:t>s</w:t>
      </w:r>
      <w:r w:rsidRPr="0037123F">
        <w:t xml:space="preserve">. In the heat scenarios, the highest share is obtained in Scenarios 1 and 6 (respectively </w:t>
      </w:r>
      <w:r w:rsidR="00060B8E" w:rsidRPr="0037123F">
        <w:t>18</w:t>
      </w:r>
      <w:r w:rsidRPr="0037123F">
        <w:t>.</w:t>
      </w:r>
      <w:r w:rsidR="00060B8E" w:rsidRPr="0037123F">
        <w:t>2</w:t>
      </w:r>
      <w:r w:rsidRPr="0037123F">
        <w:t xml:space="preserve">% and </w:t>
      </w:r>
      <w:r w:rsidR="00116579" w:rsidRPr="0037123F">
        <w:t>19</w:t>
      </w:r>
      <w:r w:rsidRPr="0037123F">
        <w:t>.</w:t>
      </w:r>
      <w:r w:rsidR="00116579" w:rsidRPr="0037123F">
        <w:t>4</w:t>
      </w:r>
      <w:r w:rsidRPr="0037123F">
        <w:t>%) where there is a more significant decrease of the total energy consumption and CO</w:t>
      </w:r>
      <w:r w:rsidRPr="0037123F">
        <w:rPr>
          <w:vertAlign w:val="subscript"/>
        </w:rPr>
        <w:t>2</w:t>
      </w:r>
      <w:r w:rsidRPr="0037123F">
        <w:t xml:space="preserve"> emissions as shown in </w:t>
      </w:r>
      <w:r w:rsidRPr="0037123F">
        <w:fldChar w:fldCharType="begin"/>
      </w:r>
      <w:r w:rsidRPr="0037123F">
        <w:instrText xml:space="preserve"> REF _Ref83034518 \h </w:instrText>
      </w:r>
      <w:r w:rsidR="00A04E78">
        <w:instrText xml:space="preserve"> \* MERGEFORMAT </w:instrText>
      </w:r>
      <w:r w:rsidRPr="0037123F">
        <w:fldChar w:fldCharType="separate"/>
      </w:r>
      <w:r w:rsidR="00EA7F62" w:rsidRPr="0037123F">
        <w:t xml:space="preserve">Figure </w:t>
      </w:r>
      <w:r w:rsidR="00EA7F62" w:rsidRPr="0037123F">
        <w:rPr>
          <w:noProof/>
        </w:rPr>
        <w:t>34</w:t>
      </w:r>
      <w:r w:rsidRPr="0037123F">
        <w:fldChar w:fldCharType="end"/>
      </w:r>
      <w:r w:rsidRPr="0037123F">
        <w:t>.</w:t>
      </w:r>
    </w:p>
    <w:p w14:paraId="38BD3092" w14:textId="50AC6CF9" w:rsidR="002E3964" w:rsidRPr="0037123F" w:rsidRDefault="00A017D8" w:rsidP="00E8522B">
      <w:pPr>
        <w:keepNext/>
        <w:spacing w:line="240" w:lineRule="auto"/>
        <w:jc w:val="center"/>
      </w:pPr>
      <w:r w:rsidRPr="0037123F">
        <w:rPr>
          <w:noProof/>
        </w:rPr>
        <w:drawing>
          <wp:inline distT="0" distB="0" distL="0" distR="0" wp14:anchorId="01DD7DAE" wp14:editId="42E91F74">
            <wp:extent cx="4572000" cy="2880000"/>
            <wp:effectExtent l="0" t="0" r="0" b="15875"/>
            <wp:docPr id="40" name="Chart 40">
              <a:extLst xmlns:a="http://schemas.openxmlformats.org/drawingml/2006/main">
                <a:ext uri="{FF2B5EF4-FFF2-40B4-BE49-F238E27FC236}">
                  <a16:creationId xmlns:a16="http://schemas.microsoft.com/office/drawing/2014/main" id="{39420D02-C7E9-4A3A-A455-AD0109691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CFD1F57" w14:textId="4870BF32" w:rsidR="002E3964" w:rsidRPr="0037123F" w:rsidRDefault="002E3964" w:rsidP="00DF6E37">
      <w:pPr>
        <w:pStyle w:val="Caption"/>
        <w:jc w:val="center"/>
      </w:pPr>
      <w:bookmarkStart w:id="136" w:name="_Ref8303433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3</w:t>
      </w:r>
      <w:r w:rsidRPr="0037123F">
        <w:fldChar w:fldCharType="end"/>
      </w:r>
      <w:bookmarkEnd w:id="136"/>
      <w:r w:rsidRPr="0037123F">
        <w:t>: Renewable share of fuel in heat scenarios</w:t>
      </w:r>
      <w:r w:rsidR="00EB158D" w:rsidRPr="0037123F">
        <w:t xml:space="preserve"> for Osimo</w:t>
      </w:r>
      <w:r w:rsidRPr="0037123F">
        <w:t>.</w:t>
      </w:r>
    </w:p>
    <w:p w14:paraId="2863B037" w14:textId="77777777" w:rsidR="001A5F55" w:rsidRPr="0037123F" w:rsidRDefault="001A5F55" w:rsidP="00E8522B">
      <w:pPr>
        <w:spacing w:line="240" w:lineRule="auto"/>
      </w:pPr>
    </w:p>
    <w:p w14:paraId="25A81F54" w14:textId="33BD4A26" w:rsidR="002E3964" w:rsidRPr="0037123F" w:rsidRDefault="00323095" w:rsidP="00E8522B">
      <w:pPr>
        <w:keepNext/>
        <w:spacing w:line="240" w:lineRule="auto"/>
        <w:jc w:val="center"/>
      </w:pPr>
      <w:r w:rsidRPr="0037123F">
        <w:rPr>
          <w:noProof/>
        </w:rPr>
        <w:drawing>
          <wp:inline distT="0" distB="0" distL="0" distR="0" wp14:anchorId="7FD2561D" wp14:editId="3AAB3F8D">
            <wp:extent cx="5760000" cy="2880000"/>
            <wp:effectExtent l="0" t="0" r="12700" b="15875"/>
            <wp:docPr id="42" name="Chart 42">
              <a:extLst xmlns:a="http://schemas.openxmlformats.org/drawingml/2006/main">
                <a:ext uri="{FF2B5EF4-FFF2-40B4-BE49-F238E27FC236}">
                  <a16:creationId xmlns:a16="http://schemas.microsoft.com/office/drawing/2014/main" id="{47B7007B-7995-441F-B04C-EDAC1EAA74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DC6A15F" w14:textId="0F2D64D4" w:rsidR="002E3964" w:rsidRPr="0037123F" w:rsidRDefault="002E3964" w:rsidP="00DF6E37">
      <w:pPr>
        <w:pStyle w:val="Caption"/>
        <w:jc w:val="center"/>
      </w:pPr>
      <w:bookmarkStart w:id="137" w:name="_Ref83034518"/>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4</w:t>
      </w:r>
      <w:r w:rsidRPr="0037123F">
        <w:fldChar w:fldCharType="end"/>
      </w:r>
      <w:bookmarkEnd w:id="137"/>
      <w:r w:rsidRPr="0037123F">
        <w:t>: CO</w:t>
      </w:r>
      <w:r w:rsidRPr="0037123F">
        <w:rPr>
          <w:vertAlign w:val="subscript"/>
        </w:rPr>
        <w:t>2</w:t>
      </w:r>
      <w:r w:rsidRPr="0037123F">
        <w:t xml:space="preserve"> emissions in heat scenarios</w:t>
      </w:r>
      <w:r w:rsidR="00EB158D" w:rsidRPr="0037123F">
        <w:t xml:space="preserve"> for Osimo</w:t>
      </w:r>
      <w:r w:rsidRPr="0037123F">
        <w:t>.</w:t>
      </w:r>
    </w:p>
    <w:p w14:paraId="5B81C67F" w14:textId="16ABB8E5" w:rsidR="00866F32" w:rsidRPr="0037123F" w:rsidRDefault="00D93104" w:rsidP="00E8522B">
      <w:pPr>
        <w:spacing w:line="240" w:lineRule="auto"/>
      </w:pPr>
      <w:r w:rsidRPr="0037123F">
        <w:t>Similarly, in the transport sector, the renewable energy share increases more in Scenarios 5 and 9 (respectively 23.4% and 24.8%) in which it is assumed that the vehicle stock is relying on 100% EVs. In the transport scenarios, even if the increased electricity demand for EVs is imported from the national grid, the resulting CO</w:t>
      </w:r>
      <w:r w:rsidRPr="0037123F">
        <w:rPr>
          <w:vertAlign w:val="subscript"/>
        </w:rPr>
        <w:t>2</w:t>
      </w:r>
      <w:r w:rsidRPr="0037123F">
        <w:t xml:space="preserve"> emissions </w:t>
      </w:r>
      <w:r w:rsidRPr="0037123F">
        <w:lastRenderedPageBreak/>
        <w:t xml:space="preserve">decrease, as shown in </w:t>
      </w:r>
      <w:r w:rsidRPr="0037123F">
        <w:fldChar w:fldCharType="begin"/>
      </w:r>
      <w:r w:rsidRPr="0037123F">
        <w:instrText xml:space="preserve"> REF _Ref83034919 \h </w:instrText>
      </w:r>
      <w:r w:rsidR="00A04E78">
        <w:instrText xml:space="preserve"> \* MERGEFORMAT </w:instrText>
      </w:r>
      <w:r w:rsidRPr="0037123F">
        <w:fldChar w:fldCharType="separate"/>
      </w:r>
      <w:r w:rsidRPr="0037123F">
        <w:t xml:space="preserve">Figure </w:t>
      </w:r>
      <w:r w:rsidRPr="0037123F">
        <w:rPr>
          <w:noProof/>
        </w:rPr>
        <w:t>36</w:t>
      </w:r>
      <w:r w:rsidRPr="0037123F">
        <w:fldChar w:fldCharType="end"/>
      </w:r>
      <w:r w:rsidRPr="0037123F">
        <w:t>, thanks to the Italian power generation mix which is highly relying on renewable sources. Moreover, for both heat and transport scenarios, the CO</w:t>
      </w:r>
      <w:r w:rsidRPr="0037123F">
        <w:rPr>
          <w:vertAlign w:val="subscript"/>
        </w:rPr>
        <w:t>2</w:t>
      </w:r>
      <w:r w:rsidRPr="0037123F">
        <w:t xml:space="preserve"> emissions decrease </w:t>
      </w:r>
      <w:proofErr w:type="gramStart"/>
      <w:r w:rsidRPr="0037123F">
        <w:t>as long as</w:t>
      </w:r>
      <w:proofErr w:type="gramEnd"/>
      <w:r w:rsidRPr="0037123F">
        <w:t xml:space="preserve"> the energy system electrification increases, whether that is from electric heat pumps or electric vehicles.</w:t>
      </w:r>
    </w:p>
    <w:p w14:paraId="08299AC6" w14:textId="17CE53C3" w:rsidR="002E3964" w:rsidRPr="0037123F" w:rsidRDefault="00A017D8" w:rsidP="00E8522B">
      <w:pPr>
        <w:keepNext/>
        <w:spacing w:line="240" w:lineRule="auto"/>
        <w:jc w:val="center"/>
      </w:pPr>
      <w:r w:rsidRPr="0037123F">
        <w:rPr>
          <w:noProof/>
        </w:rPr>
        <w:drawing>
          <wp:inline distT="0" distB="0" distL="0" distR="0" wp14:anchorId="617013D7" wp14:editId="1DDD7687">
            <wp:extent cx="4572000" cy="2879725"/>
            <wp:effectExtent l="0" t="0" r="0" b="15875"/>
            <wp:docPr id="41" name="Chart 41">
              <a:extLst xmlns:a="http://schemas.openxmlformats.org/drawingml/2006/main">
                <a:ext uri="{FF2B5EF4-FFF2-40B4-BE49-F238E27FC236}">
                  <a16:creationId xmlns:a16="http://schemas.microsoft.com/office/drawing/2014/main" id="{39420D02-C7E9-4A3A-A455-AD0109691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F234890" w14:textId="10D274D7" w:rsidR="002E3964" w:rsidRPr="0037123F" w:rsidRDefault="002E3964" w:rsidP="00DF6E37">
      <w:pPr>
        <w:pStyle w:val="Caption"/>
        <w:jc w:val="center"/>
      </w:pPr>
      <w:bookmarkStart w:id="138" w:name="_Ref83032498"/>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5</w:t>
      </w:r>
      <w:r w:rsidRPr="0037123F">
        <w:fldChar w:fldCharType="end"/>
      </w:r>
      <w:bookmarkEnd w:id="138"/>
      <w:r w:rsidRPr="0037123F">
        <w:t>: Renewable share of fuel in transport scenarios</w:t>
      </w:r>
      <w:r w:rsidR="00EB158D" w:rsidRPr="0037123F">
        <w:t xml:space="preserve"> for Osimo</w:t>
      </w:r>
      <w:r w:rsidRPr="0037123F">
        <w:t>.</w:t>
      </w:r>
    </w:p>
    <w:p w14:paraId="74D91E6A" w14:textId="77777777" w:rsidR="001A5F55" w:rsidRPr="0037123F" w:rsidRDefault="001A5F55" w:rsidP="00E8522B">
      <w:pPr>
        <w:spacing w:line="240" w:lineRule="auto"/>
      </w:pPr>
    </w:p>
    <w:p w14:paraId="47A3A3B7" w14:textId="0F70C30C" w:rsidR="002E3964" w:rsidRPr="0037123F" w:rsidRDefault="005A6A96" w:rsidP="00E8522B">
      <w:pPr>
        <w:keepNext/>
        <w:spacing w:line="240" w:lineRule="auto"/>
        <w:jc w:val="center"/>
      </w:pPr>
      <w:r w:rsidRPr="0037123F">
        <w:rPr>
          <w:noProof/>
        </w:rPr>
        <w:drawing>
          <wp:inline distT="0" distB="0" distL="0" distR="0" wp14:anchorId="73F74CCB" wp14:editId="0BBCD206">
            <wp:extent cx="5760000" cy="2880000"/>
            <wp:effectExtent l="0" t="0" r="12700" b="15875"/>
            <wp:docPr id="43" name="Chart 43">
              <a:extLst xmlns:a="http://schemas.openxmlformats.org/drawingml/2006/main">
                <a:ext uri="{FF2B5EF4-FFF2-40B4-BE49-F238E27FC236}">
                  <a16:creationId xmlns:a16="http://schemas.microsoft.com/office/drawing/2014/main" id="{E3510C6E-9B53-4C58-AA39-E4E604233E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BCC706E" w14:textId="2E9130A5" w:rsidR="002E3964" w:rsidRPr="0037123F" w:rsidRDefault="002E3964" w:rsidP="00DF6E37">
      <w:pPr>
        <w:pStyle w:val="Caption"/>
        <w:jc w:val="center"/>
      </w:pPr>
      <w:bookmarkStart w:id="139" w:name="_Ref8303491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6</w:t>
      </w:r>
      <w:r w:rsidRPr="0037123F">
        <w:fldChar w:fldCharType="end"/>
      </w:r>
      <w:bookmarkEnd w:id="139"/>
      <w:r w:rsidRPr="0037123F">
        <w:t>: CO</w:t>
      </w:r>
      <w:r w:rsidRPr="0037123F">
        <w:rPr>
          <w:vertAlign w:val="subscript"/>
        </w:rPr>
        <w:t>2</w:t>
      </w:r>
      <w:r w:rsidRPr="0037123F">
        <w:t xml:space="preserve"> emissions in transport scenarios</w:t>
      </w:r>
      <w:r w:rsidR="00EB158D" w:rsidRPr="0037123F">
        <w:t xml:space="preserve"> for Osimo</w:t>
      </w:r>
      <w:r w:rsidRPr="0037123F">
        <w:t>.</w:t>
      </w:r>
    </w:p>
    <w:p w14:paraId="1D021AB5" w14:textId="132F0E85" w:rsidR="002E3964" w:rsidRPr="0037123F" w:rsidRDefault="002E3964" w:rsidP="00E8522B">
      <w:pPr>
        <w:spacing w:line="240" w:lineRule="auto"/>
      </w:pPr>
      <w:r w:rsidRPr="0037123F">
        <w:t xml:space="preserve">Normally, electrification comes along with </w:t>
      </w:r>
      <w:r w:rsidR="00F30C71" w:rsidRPr="0037123F">
        <w:t xml:space="preserve">an </w:t>
      </w:r>
      <w:r w:rsidRPr="0037123F">
        <w:t xml:space="preserve">increase </w:t>
      </w:r>
      <w:r w:rsidR="00F30C71" w:rsidRPr="0037123F">
        <w:t>in</w:t>
      </w:r>
      <w:r w:rsidRPr="0037123F">
        <w:t xml:space="preserve"> electricity import if it </w:t>
      </w:r>
      <w:r w:rsidR="00F30C71" w:rsidRPr="0037123F">
        <w:t xml:space="preserve">is </w:t>
      </w:r>
      <w:r w:rsidRPr="0037123F">
        <w:t xml:space="preserve">not coupled with local generation. In the case of Osimo, all the scenarios are analysed with and without local PV </w:t>
      </w:r>
      <w:r w:rsidR="00C2486F" w:rsidRPr="0037123F">
        <w:t xml:space="preserve">power </w:t>
      </w:r>
      <w:r w:rsidRPr="0037123F">
        <w:t xml:space="preserve">generation increase. In the heat scenarios, as shown in </w:t>
      </w:r>
      <w:r w:rsidRPr="0037123F">
        <w:fldChar w:fldCharType="begin"/>
      </w:r>
      <w:r w:rsidRPr="0037123F">
        <w:instrText xml:space="preserve"> REF _Ref83035561 \h  \* MERGEFORMAT </w:instrText>
      </w:r>
      <w:r w:rsidRPr="0037123F">
        <w:fldChar w:fldCharType="separate"/>
      </w:r>
      <w:r w:rsidR="00EA7F62" w:rsidRPr="0037123F">
        <w:t xml:space="preserve">Figure </w:t>
      </w:r>
      <w:r w:rsidR="00EA7F62" w:rsidRPr="0037123F">
        <w:rPr>
          <w:noProof/>
        </w:rPr>
        <w:t>37</w:t>
      </w:r>
      <w:r w:rsidRPr="0037123F">
        <w:fldChar w:fldCharType="end"/>
      </w:r>
      <w:r w:rsidRPr="0037123F">
        <w:t>, Scenarios 1 and 6 require a larger import (</w:t>
      </w:r>
      <w:r w:rsidR="008A43ED" w:rsidRPr="0037123F">
        <w:t>63</w:t>
      </w:r>
      <w:r w:rsidRPr="0037123F">
        <w:t>.</w:t>
      </w:r>
      <w:r w:rsidR="008A43ED" w:rsidRPr="0037123F">
        <w:t>4</w:t>
      </w:r>
      <w:r w:rsidRPr="0037123F">
        <w:t xml:space="preserve"> GWh and 6</w:t>
      </w:r>
      <w:r w:rsidR="00692DF6" w:rsidRPr="0037123F">
        <w:t>2</w:t>
      </w:r>
      <w:r w:rsidRPr="0037123F">
        <w:t>.</w:t>
      </w:r>
      <w:r w:rsidR="00692DF6" w:rsidRPr="0037123F">
        <w:t>4</w:t>
      </w:r>
      <w:r w:rsidRPr="0037123F">
        <w:t xml:space="preserve"> GWh</w:t>
      </w:r>
      <w:r w:rsidR="00586126" w:rsidRPr="0037123F">
        <w:t xml:space="preserve"> respectively</w:t>
      </w:r>
      <w:r w:rsidRPr="0037123F">
        <w:t xml:space="preserve">) since the electricity demand increases as the total individual heating demand is assumed to be supplied with </w:t>
      </w:r>
      <w:r w:rsidRPr="0037123F">
        <w:lastRenderedPageBreak/>
        <w:t>electric heat pumps. In the transport sector, the electricity import increases with the same trend of the power demand since EVs sh</w:t>
      </w:r>
      <w:r w:rsidR="002446DB" w:rsidRPr="0037123F">
        <w:t>are penetration into the stock.</w:t>
      </w:r>
      <w:r w:rsidRPr="0037123F">
        <w:t xml:space="preserve"> In </w:t>
      </w:r>
      <w:r w:rsidRPr="0037123F">
        <w:fldChar w:fldCharType="begin"/>
      </w:r>
      <w:r w:rsidRPr="0037123F">
        <w:instrText xml:space="preserve"> REF _Ref83035304 \h  \* MERGEFORMAT </w:instrText>
      </w:r>
      <w:r w:rsidRPr="0037123F">
        <w:fldChar w:fldCharType="separate"/>
      </w:r>
      <w:r w:rsidR="00EA7F62" w:rsidRPr="0037123F">
        <w:t xml:space="preserve">Figure </w:t>
      </w:r>
      <w:r w:rsidR="00EA7F62" w:rsidRPr="0037123F">
        <w:rPr>
          <w:noProof/>
        </w:rPr>
        <w:t>38</w:t>
      </w:r>
      <w:r w:rsidRPr="0037123F">
        <w:fldChar w:fldCharType="end"/>
      </w:r>
      <w:r w:rsidRPr="0037123F">
        <w:t xml:space="preserve">, it can be noticed that in Scenarios 6 to 9 the import is slightly lower </w:t>
      </w:r>
      <w:r w:rsidR="001D612B" w:rsidRPr="0037123F">
        <w:t xml:space="preserve">due to </w:t>
      </w:r>
      <w:r w:rsidRPr="0037123F">
        <w:t>the increas</w:t>
      </w:r>
      <w:r w:rsidR="001D612B" w:rsidRPr="0037123F">
        <w:t>ed</w:t>
      </w:r>
      <w:r w:rsidRPr="0037123F">
        <w:t xml:space="preserve"> local</w:t>
      </w:r>
      <w:r w:rsidR="001D612B" w:rsidRPr="0037123F">
        <w:t xml:space="preserve"> electricity</w:t>
      </w:r>
      <w:r w:rsidRPr="0037123F">
        <w:t xml:space="preserve"> generation, namely</w:t>
      </w:r>
      <w:r w:rsidR="001D612B" w:rsidRPr="0037123F">
        <w:t xml:space="preserve"> the</w:t>
      </w:r>
      <w:r w:rsidR="00915DBB" w:rsidRPr="0037123F">
        <w:t xml:space="preserve"> PV capacity increase from </w:t>
      </w:r>
      <w:r w:rsidR="00692DF6" w:rsidRPr="0037123F">
        <w:t>35</w:t>
      </w:r>
      <w:r w:rsidR="00915DBB" w:rsidRPr="0037123F">
        <w:t>.</w:t>
      </w:r>
      <w:r w:rsidR="00692DF6" w:rsidRPr="0037123F">
        <w:t xml:space="preserve">9 MW </w:t>
      </w:r>
      <w:r w:rsidRPr="0037123F">
        <w:t xml:space="preserve">to </w:t>
      </w:r>
      <w:r w:rsidR="00692DF6" w:rsidRPr="0037123F">
        <w:t>4</w:t>
      </w:r>
      <w:r w:rsidRPr="0037123F">
        <w:t>0</w:t>
      </w:r>
      <w:r w:rsidR="001D612B" w:rsidRPr="0037123F">
        <w:t xml:space="preserve"> </w:t>
      </w:r>
      <w:r w:rsidR="00692DF6" w:rsidRPr="0037123F">
        <w:t>M</w:t>
      </w:r>
      <w:r w:rsidRPr="0037123F">
        <w:t>W</w:t>
      </w:r>
      <w:r w:rsidR="001D612B" w:rsidRPr="0037123F">
        <w:t>, however, not enough to counteract the increased electricity demand from electrification</w:t>
      </w:r>
      <w:r w:rsidR="00251EF0" w:rsidRPr="0037123F">
        <w:t xml:space="preserve"> due to the seasonality of the </w:t>
      </w:r>
      <w:r w:rsidR="00DF7B5F" w:rsidRPr="0037123F">
        <w:t>photovoltaics systems</w:t>
      </w:r>
      <w:r w:rsidR="001D612B" w:rsidRPr="0037123F">
        <w:t>.</w:t>
      </w:r>
      <w:r w:rsidR="003255C9" w:rsidRPr="0037123F">
        <w:t xml:space="preserve"> Finally, it </w:t>
      </w:r>
      <w:r w:rsidR="00586126" w:rsidRPr="0037123F">
        <w:t>must</w:t>
      </w:r>
      <w:r w:rsidR="003255C9" w:rsidRPr="0037123F">
        <w:t xml:space="preserve"> be </w:t>
      </w:r>
      <w:r w:rsidR="00137A4C" w:rsidRPr="0037123F">
        <w:t>remarked</w:t>
      </w:r>
      <w:r w:rsidR="003255C9" w:rsidRPr="0037123F">
        <w:t xml:space="preserve"> that </w:t>
      </w:r>
      <w:r w:rsidR="004F1887" w:rsidRPr="0037123F">
        <w:t>as</w:t>
      </w:r>
      <w:r w:rsidR="003255C9" w:rsidRPr="0037123F">
        <w:t xml:space="preserve"> the </w:t>
      </w:r>
      <w:r w:rsidR="004F1887" w:rsidRPr="0037123F">
        <w:t>local electricity</w:t>
      </w:r>
      <w:r w:rsidR="003255C9" w:rsidRPr="0037123F">
        <w:t xml:space="preserve"> demand of Osimo increases,</w:t>
      </w:r>
      <w:r w:rsidR="00231492" w:rsidRPr="0037123F">
        <w:t xml:space="preserve"> the export to the national power grid decrease</w:t>
      </w:r>
      <w:r w:rsidR="00137A4C" w:rsidRPr="0037123F">
        <w:t>s</w:t>
      </w:r>
      <w:r w:rsidR="001A1951" w:rsidRPr="0037123F">
        <w:t>.</w:t>
      </w:r>
      <w:r w:rsidR="00231492" w:rsidRPr="0037123F">
        <w:t xml:space="preserve"> </w:t>
      </w:r>
    </w:p>
    <w:p w14:paraId="74C75736" w14:textId="626956B6" w:rsidR="002E3964" w:rsidRPr="0037123F" w:rsidRDefault="00B9003B" w:rsidP="00E8522B">
      <w:pPr>
        <w:spacing w:line="240" w:lineRule="auto"/>
        <w:jc w:val="center"/>
      </w:pPr>
      <w:r w:rsidRPr="0037123F">
        <w:rPr>
          <w:noProof/>
        </w:rPr>
        <w:drawing>
          <wp:inline distT="0" distB="0" distL="0" distR="0" wp14:anchorId="60910E0D" wp14:editId="37E2410C">
            <wp:extent cx="4572000" cy="2808000"/>
            <wp:effectExtent l="0" t="0" r="0" b="11430"/>
            <wp:docPr id="26" name="Chart 26">
              <a:extLst xmlns:a="http://schemas.openxmlformats.org/drawingml/2006/main">
                <a:ext uri="{FF2B5EF4-FFF2-40B4-BE49-F238E27FC236}">
                  <a16:creationId xmlns:a16="http://schemas.microsoft.com/office/drawing/2014/main" id="{6BAA8061-EFBB-45AB-BC1B-3275E534BD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813633F" w14:textId="7E307E79" w:rsidR="00DE58BB" w:rsidRPr="0037123F" w:rsidRDefault="002E3964" w:rsidP="00DF6E37">
      <w:pPr>
        <w:pStyle w:val="Caption"/>
        <w:jc w:val="center"/>
      </w:pPr>
      <w:bookmarkStart w:id="140" w:name="_Ref83035561"/>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7</w:t>
      </w:r>
      <w:r w:rsidRPr="0037123F">
        <w:fldChar w:fldCharType="end"/>
      </w:r>
      <w:bookmarkEnd w:id="140"/>
      <w:r w:rsidRPr="0037123F">
        <w:t xml:space="preserve">: </w:t>
      </w:r>
      <w:r w:rsidR="001D2080" w:rsidRPr="0037123F">
        <w:t>E</w:t>
      </w:r>
      <w:r w:rsidRPr="0037123F">
        <w:t>lectricity import</w:t>
      </w:r>
      <w:r w:rsidR="001D2080" w:rsidRPr="0037123F">
        <w:t xml:space="preserve"> and export</w:t>
      </w:r>
      <w:r w:rsidRPr="0037123F">
        <w:t xml:space="preserve"> in heat scenarios</w:t>
      </w:r>
      <w:r w:rsidR="00EB158D" w:rsidRPr="0037123F">
        <w:t xml:space="preserve"> for Osimo</w:t>
      </w:r>
      <w:r w:rsidRPr="0037123F">
        <w:t>.</w:t>
      </w:r>
    </w:p>
    <w:p w14:paraId="546EBD1B" w14:textId="5EECE4D0" w:rsidR="002E3964" w:rsidRPr="0037123F" w:rsidRDefault="00B9003B" w:rsidP="00E8522B">
      <w:pPr>
        <w:keepNext/>
        <w:tabs>
          <w:tab w:val="center" w:pos="1084"/>
        </w:tabs>
        <w:spacing w:line="240" w:lineRule="auto"/>
        <w:jc w:val="center"/>
      </w:pPr>
      <w:r w:rsidRPr="0037123F">
        <w:rPr>
          <w:noProof/>
        </w:rPr>
        <w:drawing>
          <wp:inline distT="0" distB="0" distL="0" distR="0" wp14:anchorId="6557F606" wp14:editId="2AE5647C">
            <wp:extent cx="4572000" cy="2808000"/>
            <wp:effectExtent l="0" t="0" r="0" b="11430"/>
            <wp:docPr id="27" name="Chart 27">
              <a:extLst xmlns:a="http://schemas.openxmlformats.org/drawingml/2006/main">
                <a:ext uri="{FF2B5EF4-FFF2-40B4-BE49-F238E27FC236}">
                  <a16:creationId xmlns:a16="http://schemas.microsoft.com/office/drawing/2014/main" id="{11D551A9-AFDF-493B-B772-0917808C1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7599E29" w14:textId="2570D98D" w:rsidR="002E3964" w:rsidRPr="0037123F" w:rsidRDefault="002E3964" w:rsidP="00DF6E37">
      <w:pPr>
        <w:pStyle w:val="Caption"/>
        <w:jc w:val="center"/>
      </w:pPr>
      <w:bookmarkStart w:id="141" w:name="_Ref8303530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8</w:t>
      </w:r>
      <w:r w:rsidRPr="0037123F">
        <w:fldChar w:fldCharType="end"/>
      </w:r>
      <w:bookmarkEnd w:id="141"/>
      <w:r w:rsidRPr="0037123F">
        <w:t xml:space="preserve">: </w:t>
      </w:r>
      <w:r w:rsidR="001D2080" w:rsidRPr="0037123F">
        <w:t>E</w:t>
      </w:r>
      <w:r w:rsidRPr="0037123F">
        <w:t xml:space="preserve">lectricity import </w:t>
      </w:r>
      <w:r w:rsidR="001D2080" w:rsidRPr="0037123F">
        <w:t xml:space="preserve">and export </w:t>
      </w:r>
      <w:r w:rsidRPr="0037123F">
        <w:t>in transport scenarios</w:t>
      </w:r>
      <w:r w:rsidR="00EB158D" w:rsidRPr="0037123F">
        <w:t xml:space="preserve"> for Osimo</w:t>
      </w:r>
      <w:r w:rsidRPr="0037123F">
        <w:t>.</w:t>
      </w:r>
    </w:p>
    <w:p w14:paraId="04154D36" w14:textId="77777777" w:rsidR="002E3964" w:rsidRPr="0037123F" w:rsidRDefault="002E3964" w:rsidP="00DF6E37">
      <w:pPr>
        <w:pStyle w:val="Heading2"/>
        <w:spacing w:line="240" w:lineRule="auto"/>
      </w:pPr>
      <w:bookmarkStart w:id="142" w:name="_Toc83300637"/>
      <w:bookmarkStart w:id="143" w:name="_Toc83300698"/>
      <w:bookmarkStart w:id="144" w:name="_Toc83133638"/>
      <w:bookmarkStart w:id="145" w:name="_Toc86149994"/>
      <w:bookmarkEnd w:id="142"/>
      <w:bookmarkEnd w:id="143"/>
      <w:r w:rsidRPr="0037123F">
        <w:lastRenderedPageBreak/>
        <w:t>Costs</w:t>
      </w:r>
      <w:bookmarkEnd w:id="144"/>
      <w:bookmarkEnd w:id="145"/>
    </w:p>
    <w:p w14:paraId="14556637" w14:textId="118602E8" w:rsidR="00B20666" w:rsidRPr="0037123F" w:rsidRDefault="002E3964" w:rsidP="00E8522B">
      <w:pPr>
        <w:spacing w:line="240" w:lineRule="auto"/>
      </w:pPr>
      <w:r w:rsidRPr="0037123F">
        <w:t>The total annual costs are analysed in terms of fuel, variable operation and maintenance, electricity exchange with the national grid, carbon emissions, fixed operation and maintenance, and annualized investment</w:t>
      </w:r>
      <w:r w:rsidR="001D612B" w:rsidRPr="0037123F">
        <w:t xml:space="preserve"> cost</w:t>
      </w:r>
      <w:r w:rsidR="00F30C71" w:rsidRPr="0037123F">
        <w:t>s</w:t>
      </w:r>
      <w:r w:rsidRPr="0037123F">
        <w:t xml:space="preserve">. The annualized investment </w:t>
      </w:r>
      <w:r w:rsidR="001D612B" w:rsidRPr="0037123F">
        <w:t xml:space="preserve">cost </w:t>
      </w:r>
      <w:r w:rsidRPr="0037123F">
        <w:t>represents the higher share of costs in all the scenarios. The assumptions for the heat and transport sector</w:t>
      </w:r>
      <w:r w:rsidR="00EB158D" w:rsidRPr="0037123F">
        <w:t>s</w:t>
      </w:r>
      <w:r w:rsidRPr="0037123F">
        <w:t xml:space="preserve"> have a more relevant impact on fuel consumption and costs.</w:t>
      </w:r>
    </w:p>
    <w:p w14:paraId="67E58ED0" w14:textId="3D1589B2" w:rsidR="002E3964" w:rsidRPr="0037123F" w:rsidRDefault="002E3964" w:rsidP="00E8522B">
      <w:pPr>
        <w:spacing w:line="240" w:lineRule="auto"/>
      </w:pPr>
      <w:r w:rsidRPr="0037123F">
        <w:t xml:space="preserve">In </w:t>
      </w:r>
      <w:r w:rsidRPr="0037123F">
        <w:fldChar w:fldCharType="begin"/>
      </w:r>
      <w:r w:rsidRPr="0037123F">
        <w:instrText xml:space="preserve"> REF _Ref83036575 \h </w:instrText>
      </w:r>
      <w:r w:rsidR="00A04E78">
        <w:instrText xml:space="preserve"> \* MERGEFORMAT </w:instrText>
      </w:r>
      <w:r w:rsidRPr="0037123F">
        <w:fldChar w:fldCharType="separate"/>
      </w:r>
      <w:r w:rsidR="00EA7F62" w:rsidRPr="0037123F">
        <w:t xml:space="preserve">Figure </w:t>
      </w:r>
      <w:r w:rsidR="00EA7F62" w:rsidRPr="0037123F">
        <w:rPr>
          <w:noProof/>
        </w:rPr>
        <w:t>39</w:t>
      </w:r>
      <w:r w:rsidRPr="0037123F">
        <w:fldChar w:fldCharType="end"/>
      </w:r>
      <w:r w:rsidR="001D612B" w:rsidRPr="0037123F">
        <w:t xml:space="preserve"> </w:t>
      </w:r>
      <w:r w:rsidR="00586126" w:rsidRPr="0037123F">
        <w:t>the</w:t>
      </w:r>
      <w:r w:rsidRPr="0037123F">
        <w:t xml:space="preserve"> heat scenarios show variable electricity exchange costs in line with </w:t>
      </w:r>
      <w:r w:rsidR="004F1887" w:rsidRPr="0037123F">
        <w:t xml:space="preserve">the </w:t>
      </w:r>
      <w:r w:rsidRPr="0037123F">
        <w:t>increased import</w:t>
      </w:r>
      <w:r w:rsidR="00571FF5" w:rsidRPr="0037123F">
        <w:t xml:space="preserve"> or decrease</w:t>
      </w:r>
      <w:r w:rsidR="004F1887" w:rsidRPr="0037123F">
        <w:t>d</w:t>
      </w:r>
      <w:r w:rsidR="00571FF5" w:rsidRPr="0037123F">
        <w:t xml:space="preserve"> export</w:t>
      </w:r>
      <w:r w:rsidRPr="0037123F">
        <w:t xml:space="preserve">. The highest savings are obtained in the transport Scenarios 5 and 9 where the fuel costs significantly decrease </w:t>
      </w:r>
      <w:r w:rsidR="001D612B" w:rsidRPr="0037123F">
        <w:t>because of</w:t>
      </w:r>
      <w:r w:rsidRPr="0037123F">
        <w:t xml:space="preserve"> the 100% EV penetration and the end of oil derivates consumption</w:t>
      </w:r>
      <w:r w:rsidR="001D612B" w:rsidRPr="0037123F">
        <w:t>,</w:t>
      </w:r>
      <w:r w:rsidRPr="0037123F">
        <w:t xml:space="preserve"> as reported in </w:t>
      </w:r>
      <w:r w:rsidRPr="0037123F">
        <w:fldChar w:fldCharType="begin"/>
      </w:r>
      <w:r w:rsidRPr="0037123F">
        <w:instrText xml:space="preserve"> REF _Ref83036953 \h </w:instrText>
      </w:r>
      <w:r w:rsidR="00A04E78">
        <w:instrText xml:space="preserve"> \* MERGEFORMAT </w:instrText>
      </w:r>
      <w:r w:rsidRPr="0037123F">
        <w:fldChar w:fldCharType="separate"/>
      </w:r>
      <w:r w:rsidR="00EA7F62" w:rsidRPr="0037123F">
        <w:t xml:space="preserve">Figure </w:t>
      </w:r>
      <w:r w:rsidR="00EA7F62" w:rsidRPr="0037123F">
        <w:rPr>
          <w:noProof/>
        </w:rPr>
        <w:t>40</w:t>
      </w:r>
      <w:r w:rsidRPr="0037123F">
        <w:fldChar w:fldCharType="end"/>
      </w:r>
      <w:r w:rsidRPr="0037123F">
        <w:t xml:space="preserve">. In </w:t>
      </w:r>
      <w:r w:rsidRPr="0037123F">
        <w:fldChar w:fldCharType="begin"/>
      </w:r>
      <w:r w:rsidRPr="0037123F">
        <w:instrText xml:space="preserve"> REF _Ref83036957 \h </w:instrText>
      </w:r>
      <w:r w:rsidR="00A04E78">
        <w:instrText xml:space="preserve"> \* MERGEFORMAT </w:instrText>
      </w:r>
      <w:r w:rsidRPr="0037123F">
        <w:fldChar w:fldCharType="separate"/>
      </w:r>
      <w:r w:rsidR="00EA7F62" w:rsidRPr="0037123F">
        <w:t xml:space="preserve">Figure </w:t>
      </w:r>
      <w:r w:rsidR="00EA7F62" w:rsidRPr="0037123F">
        <w:rPr>
          <w:noProof/>
        </w:rPr>
        <w:t>41</w:t>
      </w:r>
      <w:r w:rsidRPr="0037123F">
        <w:fldChar w:fldCharType="end"/>
      </w:r>
      <w:r w:rsidRPr="0037123F">
        <w:t>, the total annual cost trend is reported for all the heat and transport scenarios.</w:t>
      </w:r>
    </w:p>
    <w:p w14:paraId="6CA4B39A" w14:textId="6871CFC8" w:rsidR="002E3964" w:rsidRPr="0037123F" w:rsidRDefault="00C02CE7" w:rsidP="00E8522B">
      <w:pPr>
        <w:keepNext/>
        <w:spacing w:line="240" w:lineRule="auto"/>
        <w:jc w:val="center"/>
      </w:pPr>
      <w:r w:rsidRPr="0037123F">
        <w:rPr>
          <w:noProof/>
        </w:rPr>
        <w:drawing>
          <wp:inline distT="0" distB="0" distL="0" distR="0" wp14:anchorId="713D2689" wp14:editId="73329677">
            <wp:extent cx="5760000" cy="2575560"/>
            <wp:effectExtent l="0" t="0" r="12700" b="15240"/>
            <wp:docPr id="47" name="Chart 47">
              <a:extLst xmlns:a="http://schemas.openxmlformats.org/drawingml/2006/main">
                <a:ext uri="{FF2B5EF4-FFF2-40B4-BE49-F238E27FC236}">
                  <a16:creationId xmlns:a16="http://schemas.microsoft.com/office/drawing/2014/main" id="{62F13334-F4B9-4785-96E0-DC5E0FE75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58B0652" w14:textId="52F78CC1" w:rsidR="002E3964" w:rsidRPr="0037123F" w:rsidRDefault="002E3964" w:rsidP="00DF6E37">
      <w:pPr>
        <w:pStyle w:val="Caption"/>
        <w:jc w:val="center"/>
      </w:pPr>
      <w:bookmarkStart w:id="146" w:name="_Ref83036575"/>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39</w:t>
      </w:r>
      <w:r w:rsidRPr="0037123F">
        <w:fldChar w:fldCharType="end"/>
      </w:r>
      <w:bookmarkEnd w:id="146"/>
      <w:r w:rsidRPr="0037123F">
        <w:t>: Annual costs for heat scenarios by category</w:t>
      </w:r>
      <w:r w:rsidR="00B20666" w:rsidRPr="0037123F">
        <w:t xml:space="preserve"> for Osimo</w:t>
      </w:r>
      <w:r w:rsidRPr="0037123F">
        <w:t>.</w:t>
      </w:r>
    </w:p>
    <w:p w14:paraId="417E3681" w14:textId="526A79BE" w:rsidR="002E3964" w:rsidRPr="0037123F" w:rsidRDefault="008911F0" w:rsidP="00E8522B">
      <w:pPr>
        <w:spacing w:line="240" w:lineRule="auto"/>
        <w:jc w:val="center"/>
      </w:pPr>
      <w:r w:rsidRPr="0037123F">
        <w:rPr>
          <w:noProof/>
        </w:rPr>
        <w:drawing>
          <wp:inline distT="0" distB="0" distL="0" distR="0" wp14:anchorId="59CD57AC" wp14:editId="463A6277">
            <wp:extent cx="5760000" cy="2575560"/>
            <wp:effectExtent l="0" t="0" r="12700" b="15240"/>
            <wp:docPr id="48" name="Chart 48">
              <a:extLst xmlns:a="http://schemas.openxmlformats.org/drawingml/2006/main">
                <a:ext uri="{FF2B5EF4-FFF2-40B4-BE49-F238E27FC236}">
                  <a16:creationId xmlns:a16="http://schemas.microsoft.com/office/drawing/2014/main" id="{F0B68380-1CF3-45E9-9EF3-2C080648BB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1FDCDFA" w14:textId="7C1048C9" w:rsidR="002E3964" w:rsidRPr="0037123F" w:rsidRDefault="002E3964" w:rsidP="00DF6E37">
      <w:pPr>
        <w:pStyle w:val="Caption"/>
        <w:jc w:val="center"/>
      </w:pPr>
      <w:bookmarkStart w:id="147" w:name="_Ref8303695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0</w:t>
      </w:r>
      <w:r w:rsidRPr="0037123F">
        <w:fldChar w:fldCharType="end"/>
      </w:r>
      <w:bookmarkEnd w:id="147"/>
      <w:r w:rsidRPr="0037123F">
        <w:t>: Annual costs for transport scenarios by category</w:t>
      </w:r>
      <w:r w:rsidR="00B20666" w:rsidRPr="0037123F">
        <w:t xml:space="preserve"> for Osimo</w:t>
      </w:r>
      <w:r w:rsidRPr="0037123F">
        <w:t>.</w:t>
      </w:r>
    </w:p>
    <w:p w14:paraId="20D3C4DE" w14:textId="2AAA944D" w:rsidR="002E3964" w:rsidRPr="0037123F" w:rsidRDefault="00D13631" w:rsidP="00E8522B">
      <w:pPr>
        <w:spacing w:line="240" w:lineRule="auto"/>
        <w:jc w:val="center"/>
      </w:pPr>
      <w:r w:rsidRPr="0037123F">
        <w:rPr>
          <w:noProof/>
        </w:rPr>
        <w:lastRenderedPageBreak/>
        <w:drawing>
          <wp:inline distT="0" distB="0" distL="0" distR="0" wp14:anchorId="6D0825A3" wp14:editId="39A0169D">
            <wp:extent cx="5760000" cy="2505710"/>
            <wp:effectExtent l="0" t="0" r="12700" b="8890"/>
            <wp:docPr id="49" name="Chart 49">
              <a:extLst xmlns:a="http://schemas.openxmlformats.org/drawingml/2006/main">
                <a:ext uri="{FF2B5EF4-FFF2-40B4-BE49-F238E27FC236}">
                  <a16:creationId xmlns:a16="http://schemas.microsoft.com/office/drawing/2014/main" id="{F4FF3FB6-1414-4703-BA1C-F4162004D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7343257" w14:textId="194C0FA5" w:rsidR="002E3964" w:rsidRPr="0037123F" w:rsidRDefault="002E3964" w:rsidP="00DF6E37">
      <w:pPr>
        <w:pStyle w:val="Caption"/>
        <w:jc w:val="center"/>
      </w:pPr>
      <w:bookmarkStart w:id="148" w:name="_Ref83036957"/>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1</w:t>
      </w:r>
      <w:r w:rsidRPr="0037123F">
        <w:fldChar w:fldCharType="end"/>
      </w:r>
      <w:bookmarkEnd w:id="148"/>
      <w:r w:rsidRPr="0037123F">
        <w:t>: Total annual cost heat and transport scenarios</w:t>
      </w:r>
      <w:r w:rsidR="00B20666" w:rsidRPr="0037123F">
        <w:t xml:space="preserve"> for Osimo</w:t>
      </w:r>
      <w:r w:rsidRPr="0037123F">
        <w:t>.</w:t>
      </w:r>
    </w:p>
    <w:p w14:paraId="287C2E91" w14:textId="77777777" w:rsidR="002E3964" w:rsidRPr="0037123F" w:rsidRDefault="002E3964" w:rsidP="00E8522B">
      <w:pPr>
        <w:pStyle w:val="Heading2"/>
        <w:spacing w:line="240" w:lineRule="auto"/>
      </w:pPr>
      <w:bookmarkStart w:id="149" w:name="_Toc83133639"/>
      <w:bookmarkStart w:id="150" w:name="_Toc86149995"/>
      <w:r w:rsidRPr="0037123F">
        <w:t>Summary of scenario outcomes</w:t>
      </w:r>
      <w:bookmarkEnd w:id="149"/>
      <w:bookmarkEnd w:id="150"/>
    </w:p>
    <w:p w14:paraId="3F132700" w14:textId="77777777" w:rsidR="002E3964" w:rsidRPr="0037123F" w:rsidRDefault="002E3964" w:rsidP="00E8522B">
      <w:pPr>
        <w:spacing w:line="240" w:lineRule="auto"/>
      </w:pPr>
      <w:r w:rsidRPr="0037123F">
        <w:t>Based on the analysis of the results for the different scenarios as described in the previous sections, the following conclusions can be drawn:</w:t>
      </w:r>
    </w:p>
    <w:p w14:paraId="1C5ABEEA" w14:textId="7F1D03C5" w:rsidR="00654683" w:rsidRDefault="0086419B" w:rsidP="00E8522B">
      <w:pPr>
        <w:pStyle w:val="ListParagraph"/>
        <w:numPr>
          <w:ilvl w:val="0"/>
          <w:numId w:val="56"/>
        </w:numPr>
        <w:spacing w:line="240" w:lineRule="auto"/>
      </w:pPr>
      <w:r w:rsidRPr="0037123F">
        <w:t>E</w:t>
      </w:r>
      <w:r w:rsidR="002E3964" w:rsidRPr="0037123F">
        <w:t xml:space="preserve">lectrification </w:t>
      </w:r>
      <w:r w:rsidR="00654683">
        <w:t>(whether for heating or transportation) results in</w:t>
      </w:r>
      <w:r w:rsidR="00654683" w:rsidRPr="0037123F">
        <w:t xml:space="preserve"> </w:t>
      </w:r>
      <w:r w:rsidR="002E3964" w:rsidRPr="0037123F">
        <w:t>increased</w:t>
      </w:r>
      <w:r w:rsidR="00654683">
        <w:t xml:space="preserve"> electricity</w:t>
      </w:r>
      <w:r w:rsidR="002E3964" w:rsidRPr="0037123F">
        <w:t xml:space="preserve"> imports from the national grid</w:t>
      </w:r>
      <w:r w:rsidR="00654683">
        <w:t xml:space="preserve">. Electrification is however </w:t>
      </w:r>
      <w:r w:rsidR="002E3964" w:rsidRPr="0037123F">
        <w:t xml:space="preserve">a viable solution in Osimo </w:t>
      </w:r>
      <w:r w:rsidR="00933B0E" w:rsidRPr="0037123F">
        <w:t>M</w:t>
      </w:r>
      <w:r w:rsidR="002E3964" w:rsidRPr="0037123F">
        <w:t xml:space="preserve">unicipality </w:t>
      </w:r>
      <w:r w:rsidRPr="0037123F">
        <w:t xml:space="preserve">due </w:t>
      </w:r>
      <w:r w:rsidR="002E3964" w:rsidRPr="0037123F">
        <w:t xml:space="preserve">to the </w:t>
      </w:r>
      <w:r w:rsidR="004F1887" w:rsidRPr="0037123F">
        <w:t>large local</w:t>
      </w:r>
      <w:r w:rsidR="00A93910" w:rsidRPr="0037123F">
        <w:t xml:space="preserve"> PV capacity and the </w:t>
      </w:r>
      <w:r w:rsidR="002E3964" w:rsidRPr="0037123F">
        <w:t>Italian power generation mix that relies on a large share of renewables</w:t>
      </w:r>
      <w:r w:rsidR="00654683">
        <w:t>.</w:t>
      </w:r>
    </w:p>
    <w:p w14:paraId="5CCBF8ED" w14:textId="3F89E10A" w:rsidR="002E3964" w:rsidRPr="0037123F" w:rsidRDefault="00654683" w:rsidP="00E8522B">
      <w:pPr>
        <w:pStyle w:val="ListParagraph"/>
        <w:numPr>
          <w:ilvl w:val="0"/>
          <w:numId w:val="56"/>
        </w:numPr>
        <w:spacing w:line="240" w:lineRule="auto"/>
      </w:pPr>
      <w:r>
        <w:t>The current</w:t>
      </w:r>
      <w:r w:rsidR="002E3964" w:rsidRPr="0037123F">
        <w:t xml:space="preserve"> local renewable electricity production capacity is not able to cover the increased electricity demand</w:t>
      </w:r>
      <w:r w:rsidR="00933B0E" w:rsidRPr="0037123F">
        <w:t xml:space="preserve"> within the modelled local capacity</w:t>
      </w:r>
      <w:r w:rsidR="00A93910" w:rsidRPr="0037123F">
        <w:t xml:space="preserve"> due to the seasonality of the </w:t>
      </w:r>
      <w:r w:rsidR="004F1887" w:rsidRPr="0037123F">
        <w:t>PV electricity production</w:t>
      </w:r>
      <w:r>
        <w:t xml:space="preserve">, </w:t>
      </w:r>
      <w:r w:rsidR="007024EB">
        <w:t>hence</w:t>
      </w:r>
    </w:p>
    <w:p w14:paraId="18197258" w14:textId="278B1CB1" w:rsidR="002E3964" w:rsidRPr="0037123F" w:rsidRDefault="0086419B" w:rsidP="00E8522B">
      <w:pPr>
        <w:pStyle w:val="ListParagraph"/>
        <w:numPr>
          <w:ilvl w:val="0"/>
          <w:numId w:val="56"/>
        </w:numPr>
        <w:spacing w:line="240" w:lineRule="auto"/>
      </w:pPr>
      <w:r w:rsidRPr="0037123F">
        <w:t>T</w:t>
      </w:r>
      <w:r w:rsidR="002E3964" w:rsidRPr="0037123F">
        <w:t xml:space="preserve">he individual heating sector is responsible for a large share of total energy consumption in Osimo and </w:t>
      </w:r>
      <w:r w:rsidRPr="0037123F">
        <w:t xml:space="preserve">the shift to </w:t>
      </w:r>
      <w:r w:rsidR="002E3964" w:rsidRPr="0037123F">
        <w:t>electric heat pumps</w:t>
      </w:r>
      <w:r w:rsidRPr="0037123F">
        <w:t xml:space="preserve"> constitute a</w:t>
      </w:r>
      <w:r w:rsidR="002E3964" w:rsidRPr="0037123F">
        <w:t xml:space="preserve"> sustainable alternative to the less efficient gas boilers</w:t>
      </w:r>
      <w:r w:rsidR="00654683">
        <w:t xml:space="preserve">, and thereby </w:t>
      </w:r>
      <w:r w:rsidR="002748A6">
        <w:t xml:space="preserve">a </w:t>
      </w:r>
      <w:r w:rsidR="00654683">
        <w:t>potential for a drastic reduction of the natural gas consumption.</w:t>
      </w:r>
    </w:p>
    <w:p w14:paraId="23445012" w14:textId="08EC34CC" w:rsidR="002E3964" w:rsidRPr="0037123F" w:rsidRDefault="007024EB" w:rsidP="00E8522B">
      <w:pPr>
        <w:pStyle w:val="ListParagraph"/>
        <w:numPr>
          <w:ilvl w:val="0"/>
          <w:numId w:val="56"/>
        </w:numPr>
        <w:spacing w:line="240" w:lineRule="auto"/>
      </w:pPr>
      <w:r>
        <w:t>Extending the district heating grid</w:t>
      </w:r>
      <w:r w:rsidR="002E3964" w:rsidRPr="0037123F">
        <w:t xml:space="preserve"> does not provide an economic benefit</w:t>
      </w:r>
      <w:r w:rsidR="0086419B" w:rsidRPr="0037123F">
        <w:t xml:space="preserve">, but </w:t>
      </w:r>
      <w:r w:rsidR="002E3964" w:rsidRPr="0037123F">
        <w:t xml:space="preserve">this </w:t>
      </w:r>
      <w:r w:rsidR="0086419B" w:rsidRPr="0037123F">
        <w:t xml:space="preserve">could </w:t>
      </w:r>
      <w:r w:rsidR="002E3964" w:rsidRPr="0037123F">
        <w:t xml:space="preserve">be improved by </w:t>
      </w:r>
      <w:r w:rsidR="0086419B" w:rsidRPr="0037123F">
        <w:t xml:space="preserve">lowering </w:t>
      </w:r>
      <w:r w:rsidR="002E3964" w:rsidRPr="0037123F">
        <w:t xml:space="preserve">the </w:t>
      </w:r>
      <w:r w:rsidR="0086419B" w:rsidRPr="0037123F">
        <w:t xml:space="preserve">currently high </w:t>
      </w:r>
      <w:r w:rsidR="002E3964" w:rsidRPr="0037123F">
        <w:t>grid losses</w:t>
      </w:r>
      <w:r w:rsidR="0086419B" w:rsidRPr="0037123F">
        <w:t>.</w:t>
      </w:r>
      <w:r>
        <w:t xml:space="preserve"> However, extending the district heating grid does enable a </w:t>
      </w:r>
      <w:r w:rsidR="001F3601">
        <w:t>collective transition of the heat sector from</w:t>
      </w:r>
      <w:r>
        <w:t>, i.e., electrification through electric heat pumps and electric boilers,</w:t>
      </w:r>
      <w:r w:rsidR="001F3601">
        <w:t xml:space="preserve"> or biomass boilers, significantly influencing the use of both electricity and gas grids.</w:t>
      </w:r>
    </w:p>
    <w:p w14:paraId="3D240D66" w14:textId="68B22A2F" w:rsidR="00FE3F06" w:rsidRDefault="00AE3688" w:rsidP="00E8522B">
      <w:pPr>
        <w:pStyle w:val="ListParagraph"/>
        <w:numPr>
          <w:ilvl w:val="0"/>
          <w:numId w:val="56"/>
        </w:numPr>
        <w:spacing w:line="240" w:lineRule="auto"/>
      </w:pPr>
      <w:r w:rsidRPr="0037123F">
        <w:t>I</w:t>
      </w:r>
      <w:r w:rsidR="002E3964" w:rsidRPr="0037123F">
        <w:t>n the transport scenarios, electric vehicles need to be combined with increased</w:t>
      </w:r>
      <w:r w:rsidR="007024EB">
        <w:t xml:space="preserve"> local</w:t>
      </w:r>
      <w:r w:rsidR="002E3964" w:rsidRPr="0037123F">
        <w:t xml:space="preserve"> renewable electricity production capacity to increase the renewable share of fuel. However, </w:t>
      </w:r>
      <w:r w:rsidR="00F30C71" w:rsidRPr="0037123F">
        <w:t xml:space="preserve">implementing </w:t>
      </w:r>
      <w:r w:rsidR="002E3964" w:rsidRPr="0037123F">
        <w:t>electric vehicles</w:t>
      </w:r>
      <w:r w:rsidR="007024EB">
        <w:t xml:space="preserve"> do</w:t>
      </w:r>
      <w:r w:rsidR="002E3964" w:rsidRPr="0037123F">
        <w:t xml:space="preserve"> result in lower annual fuel costs for the</w:t>
      </w:r>
      <w:r w:rsidR="0086419B" w:rsidRPr="0037123F">
        <w:t xml:space="preserve"> energy</w:t>
      </w:r>
      <w:r w:rsidR="002E3964" w:rsidRPr="0037123F">
        <w:t xml:space="preserve"> system</w:t>
      </w:r>
      <w:r w:rsidR="007024EB">
        <w:t>, thus indicating the potential value of this transition.</w:t>
      </w:r>
    </w:p>
    <w:p w14:paraId="5E8BC3AB" w14:textId="33BD4B7F" w:rsidR="00010DEB" w:rsidRPr="0037123F" w:rsidRDefault="00654683" w:rsidP="00E8522B">
      <w:pPr>
        <w:pStyle w:val="ListParagraph"/>
        <w:numPr>
          <w:ilvl w:val="0"/>
          <w:numId w:val="56"/>
        </w:numPr>
        <w:spacing w:line="240" w:lineRule="auto"/>
      </w:pPr>
      <w:r>
        <w:t>Because the MUSE GRIDS Energy Planning Tool evaluates the energy system considering cross-sector interactions and grid interoperability</w:t>
      </w:r>
      <w:r w:rsidR="007024EB">
        <w:t xml:space="preserve"> impacts and benefits across energy sectors stand out. This is both in terms of changes in energy demands, e.g., from natural gas to electricity, or the observed discrepancies of local renewable electricity production and electricity consumption caused by increased electrification.</w:t>
      </w:r>
    </w:p>
    <w:p w14:paraId="13EE54C6" w14:textId="71BA9635" w:rsidR="00DA09FA" w:rsidRPr="0037123F" w:rsidRDefault="00FE3F06" w:rsidP="00DF6E37">
      <w:pPr>
        <w:pStyle w:val="Heading1"/>
      </w:pPr>
      <w:bookmarkStart w:id="151" w:name="_Ref78543808"/>
      <w:bookmarkStart w:id="152" w:name="_Toc86149996"/>
      <w:r w:rsidRPr="0037123F">
        <w:lastRenderedPageBreak/>
        <w:t>Energy system scenarios: Oud-Heverlee</w:t>
      </w:r>
      <w:bookmarkEnd w:id="151"/>
      <w:bookmarkEnd w:id="152"/>
    </w:p>
    <w:p w14:paraId="7DD2CC7E" w14:textId="77777777" w:rsidR="004C39A8" w:rsidRDefault="00310536" w:rsidP="00E8522B">
      <w:pPr>
        <w:spacing w:line="240" w:lineRule="auto"/>
      </w:pPr>
      <w:r w:rsidRPr="0037123F">
        <w:t xml:space="preserve">The following sections </w:t>
      </w:r>
      <w:r w:rsidR="00A75534" w:rsidRPr="0037123F">
        <w:t xml:space="preserve">first </w:t>
      </w:r>
      <w:r w:rsidRPr="0037123F">
        <w:t xml:space="preserve">present the reference scenario and the </w:t>
      </w:r>
      <w:r w:rsidR="00A75534" w:rsidRPr="0037123F">
        <w:t>analysed future scenarios for heating and transportation.</w:t>
      </w:r>
      <w:r w:rsidR="001F3601">
        <w:t xml:space="preserve"> While the scenarios only explicitly model changes within the heat and transport sectors, due to the principles of sector integration and grid interoperability </w:t>
      </w:r>
      <w:r w:rsidR="004C39A8">
        <w:t>embedded</w:t>
      </w:r>
      <w:r w:rsidR="001F3601">
        <w:t xml:space="preserve"> within the MUSE GRIDS Energy Planning Tool, the changes to the future scenarios do naturally influence other sectors, most notably the electricity sector, due to increased demand and thereby resulting changes in consumption</w:t>
      </w:r>
      <w:r w:rsidR="004C39A8">
        <w:t xml:space="preserve"> and </w:t>
      </w:r>
      <w:r w:rsidR="001F3601">
        <w:t xml:space="preserve">production patterns. </w:t>
      </w:r>
    </w:p>
    <w:p w14:paraId="3A1C5183" w14:textId="2299D901" w:rsidR="00310536" w:rsidRPr="0037123F" w:rsidRDefault="001F3601" w:rsidP="00E8522B">
      <w:pPr>
        <w:spacing w:line="240" w:lineRule="auto"/>
      </w:pPr>
      <w:r>
        <w:t>The</w:t>
      </w:r>
      <w:r w:rsidR="00310536" w:rsidRPr="0037123F">
        <w:t xml:space="preserve"> </w:t>
      </w:r>
      <w:r w:rsidR="004C39A8">
        <w:t>f</w:t>
      </w:r>
      <w:r w:rsidR="00310536" w:rsidRPr="0037123F">
        <w:t xml:space="preserve">uture scenarios investigate the potential for </w:t>
      </w:r>
      <w:r w:rsidR="00DD4491" w:rsidRPr="0037123F">
        <w:t>transitioning the heat sector</w:t>
      </w:r>
      <w:r>
        <w:t xml:space="preserve"> through electrification </w:t>
      </w:r>
      <w:r w:rsidR="00DD4491" w:rsidRPr="0037123F">
        <w:t xml:space="preserve">and </w:t>
      </w:r>
      <w:r w:rsidR="003D1963" w:rsidRPr="0037123F">
        <w:t>implementing district heating</w:t>
      </w:r>
      <w:r w:rsidR="00DD4491" w:rsidRPr="0037123F">
        <w:t>, implementing</w:t>
      </w:r>
      <w:r w:rsidR="00310536" w:rsidRPr="0037123F">
        <w:t xml:space="preserve"> renewable transportation, </w:t>
      </w:r>
      <w:r w:rsidR="00DD4491" w:rsidRPr="0037123F">
        <w:t>and combining these scenarios with</w:t>
      </w:r>
      <w:r w:rsidR="004C39A8">
        <w:t xml:space="preserve"> increased</w:t>
      </w:r>
      <w:r w:rsidR="00DD4491" w:rsidRPr="0037123F">
        <w:t xml:space="preserve"> renewable electricity production</w:t>
      </w:r>
      <w:r w:rsidR="00310536" w:rsidRPr="0037123F">
        <w:t xml:space="preserve">. </w:t>
      </w:r>
      <w:r w:rsidR="004C39A8">
        <w:t>Finally,</w:t>
      </w:r>
      <w:r w:rsidR="004C39A8" w:rsidRPr="0037123F">
        <w:t xml:space="preserve"> </w:t>
      </w:r>
      <w:r w:rsidR="00600033" w:rsidRPr="0037123F">
        <w:t xml:space="preserve">the results of these analyses are reported </w:t>
      </w:r>
      <w:r w:rsidR="004C39A8">
        <w:t>and</w:t>
      </w:r>
      <w:r w:rsidR="00600033" w:rsidRPr="0037123F">
        <w:t xml:space="preserve"> the outcomes for Oud-Heverlee are summarised.</w:t>
      </w:r>
    </w:p>
    <w:p w14:paraId="569BB81D" w14:textId="1A153198" w:rsidR="00FE3F06" w:rsidRPr="0037123F" w:rsidRDefault="00FE3F06" w:rsidP="00DF6E37">
      <w:pPr>
        <w:pStyle w:val="Heading2"/>
        <w:spacing w:line="240" w:lineRule="auto"/>
      </w:pPr>
      <w:bookmarkStart w:id="153" w:name="_Ref78451982"/>
      <w:bookmarkStart w:id="154" w:name="_Toc86149997"/>
      <w:r w:rsidRPr="0037123F">
        <w:t>Scenario overview</w:t>
      </w:r>
      <w:bookmarkEnd w:id="153"/>
      <w:bookmarkEnd w:id="154"/>
    </w:p>
    <w:p w14:paraId="5C9344CD" w14:textId="677C6D73" w:rsidR="002E24F4" w:rsidRPr="0037123F" w:rsidRDefault="00310536" w:rsidP="00E8522B">
      <w:pPr>
        <w:spacing w:line="240" w:lineRule="auto"/>
      </w:pPr>
      <w:r w:rsidRPr="0037123F">
        <w:t>A reference scenario</w:t>
      </w:r>
      <w:r w:rsidR="0071386A" w:rsidRPr="0037123F">
        <w:t xml:space="preserve"> is modelled</w:t>
      </w:r>
      <w:r w:rsidRPr="0037123F">
        <w:t xml:space="preserve"> along with future scenarios </w:t>
      </w:r>
      <w:r w:rsidR="0071386A" w:rsidRPr="0037123F">
        <w:t xml:space="preserve">for </w:t>
      </w:r>
      <w:r w:rsidR="00DD4491" w:rsidRPr="0037123F">
        <w:t>the heat</w:t>
      </w:r>
      <w:r w:rsidR="0071386A" w:rsidRPr="0037123F">
        <w:t xml:space="preserve"> </w:t>
      </w:r>
      <w:r w:rsidR="002E24F4" w:rsidRPr="0037123F">
        <w:t xml:space="preserve">sector and the transport sector. Scenarios for heat and transport are not combined; this is to test the influence of the heat and transport measures separately, allowing for more details to be included in the investigation of the heat and transport sector, respectively. </w:t>
      </w:r>
      <w:r w:rsidR="00D14311" w:rsidRPr="0037123F">
        <w:t>It is however possible to</w:t>
      </w:r>
      <w:r w:rsidR="002E24F4" w:rsidRPr="0037123F">
        <w:t xml:space="preserve"> </w:t>
      </w:r>
      <w:r w:rsidR="00D14311" w:rsidRPr="0037123F">
        <w:t>model</w:t>
      </w:r>
      <w:r w:rsidR="002E24F4" w:rsidRPr="0037123F">
        <w:t xml:space="preserve"> </w:t>
      </w:r>
      <w:r w:rsidR="00D14311" w:rsidRPr="0037123F">
        <w:t>s</w:t>
      </w:r>
      <w:r w:rsidR="002E24F4" w:rsidRPr="0037123F">
        <w:t xml:space="preserve">cenarios </w:t>
      </w:r>
      <w:r w:rsidR="00D14311" w:rsidRPr="0037123F">
        <w:t xml:space="preserve">integrating changes across multiple sectors in the </w:t>
      </w:r>
      <w:r w:rsidR="00426182" w:rsidRPr="0037123F">
        <w:t>MUSE GRIDS Energy Planning Tool</w:t>
      </w:r>
      <w:r w:rsidR="00D14311" w:rsidRPr="0037123F">
        <w:t>.</w:t>
      </w:r>
      <w:r w:rsidR="002E24F4" w:rsidRPr="0037123F">
        <w:t xml:space="preserve"> </w:t>
      </w:r>
    </w:p>
    <w:p w14:paraId="058DEE35" w14:textId="7E503578" w:rsidR="00310536" w:rsidRPr="0037123F" w:rsidRDefault="00310536" w:rsidP="00E8522B">
      <w:pPr>
        <w:spacing w:line="240" w:lineRule="auto"/>
      </w:pPr>
      <w:r w:rsidRPr="0037123F">
        <w:t xml:space="preserve">In </w:t>
      </w:r>
      <w:r w:rsidRPr="0037123F">
        <w:fldChar w:fldCharType="begin"/>
      </w:r>
      <w:r w:rsidRPr="0037123F">
        <w:instrText xml:space="preserve"> REF _Ref72932210 \h </w:instrText>
      </w:r>
      <w:r w:rsidR="00A04E78">
        <w:instrText xml:space="preserve"> \* MERGEFORMAT </w:instrText>
      </w:r>
      <w:r w:rsidRPr="0037123F">
        <w:fldChar w:fldCharType="separate"/>
      </w:r>
      <w:r w:rsidR="00655F66" w:rsidRPr="0037123F">
        <w:rPr>
          <w:b/>
          <w:bCs/>
        </w:rPr>
        <w:fldChar w:fldCharType="begin"/>
      </w:r>
      <w:r w:rsidR="00655F66" w:rsidRPr="0037123F">
        <w:instrText xml:space="preserve"> REF _Ref78811637 \h </w:instrText>
      </w:r>
      <w:r w:rsidR="00655F66" w:rsidRPr="0037123F">
        <w:rPr>
          <w:b/>
          <w:bCs/>
        </w:rPr>
      </w:r>
      <w:r w:rsidR="00655F66" w:rsidRPr="0037123F">
        <w:rPr>
          <w:b/>
          <w:bCs/>
        </w:rPr>
        <w:fldChar w:fldCharType="separate"/>
      </w:r>
      <w:r w:rsidR="00655F66" w:rsidRPr="0037123F">
        <w:t xml:space="preserve">Table </w:t>
      </w:r>
      <w:r w:rsidR="00655F66" w:rsidRPr="0037123F">
        <w:rPr>
          <w:noProof/>
        </w:rPr>
        <w:t>23</w:t>
      </w:r>
      <w:r w:rsidR="00655F66" w:rsidRPr="0037123F">
        <w:rPr>
          <w:b/>
          <w:bCs/>
        </w:rPr>
        <w:fldChar w:fldCharType="end"/>
      </w:r>
      <w:r w:rsidRPr="0037123F">
        <w:fldChar w:fldCharType="end"/>
      </w:r>
      <w:r w:rsidR="00560121" w:rsidRPr="0037123F">
        <w:t xml:space="preserve"> an overview of the heat scenarios can be seen. These 10 scenarios </w:t>
      </w:r>
      <w:r w:rsidR="0058057F" w:rsidRPr="0037123F">
        <w:t xml:space="preserve">explore </w:t>
      </w:r>
      <w:r w:rsidR="00560121" w:rsidRPr="0037123F">
        <w:t>pathways for the transition of the heat sector</w:t>
      </w:r>
      <w:r w:rsidR="001B18D6" w:rsidRPr="0037123F">
        <w:t xml:space="preserve"> and test the capabilities of the </w:t>
      </w:r>
      <w:r w:rsidR="00426182" w:rsidRPr="0037123F">
        <w:t>MUSE GRIDS Energy Planning Tool</w:t>
      </w:r>
      <w:r w:rsidR="001B18D6" w:rsidRPr="0037123F">
        <w:t xml:space="preserve"> </w:t>
      </w:r>
      <w:r w:rsidR="007067AC" w:rsidRPr="0037123F">
        <w:t>in</w:t>
      </w:r>
      <w:r w:rsidR="001B18D6" w:rsidRPr="0037123F">
        <w:t xml:space="preserve"> modelling </w:t>
      </w:r>
      <w:r w:rsidR="0058057F" w:rsidRPr="0037123F">
        <w:t xml:space="preserve">different </w:t>
      </w:r>
      <w:r w:rsidR="001B18D6" w:rsidRPr="0037123F">
        <w:t xml:space="preserve">heat scenarios. </w:t>
      </w:r>
      <w:r w:rsidR="0058057F" w:rsidRPr="0037123F">
        <w:t>The m</w:t>
      </w:r>
      <w:r w:rsidR="001B18D6" w:rsidRPr="0037123F">
        <w:t>odelling</w:t>
      </w:r>
      <w:r w:rsidR="0058057F" w:rsidRPr="0037123F">
        <w:t xml:space="preserve"> of</w:t>
      </w:r>
      <w:r w:rsidR="001B18D6" w:rsidRPr="0037123F">
        <w:t xml:space="preserve"> these scenarios utilises many of the </w:t>
      </w:r>
      <w:r w:rsidR="0058057F" w:rsidRPr="0037123F">
        <w:t xml:space="preserve">options and assessment tools included with the </w:t>
      </w:r>
      <w:r w:rsidR="00426182" w:rsidRPr="0037123F">
        <w:t>MUSE GRIDS Energy Planning Tool</w:t>
      </w:r>
      <w:r w:rsidR="00EE365A" w:rsidRPr="0037123F">
        <w:t xml:space="preserve">s, and the results and experiences from the application </w:t>
      </w:r>
      <w:r w:rsidR="00F30C71" w:rsidRPr="0037123F">
        <w:t>are</w:t>
      </w:r>
      <w:r w:rsidR="00EE365A" w:rsidRPr="0037123F">
        <w:t xml:space="preserve"> therefore valuable to any further potential development of the tool.</w:t>
      </w:r>
    </w:p>
    <w:p w14:paraId="0CD4462B" w14:textId="2F509EFA" w:rsidR="003D1963" w:rsidRPr="0037123F" w:rsidRDefault="003D1963" w:rsidP="00DF6E37">
      <w:pPr>
        <w:pStyle w:val="Caption"/>
        <w:keepNext/>
        <w:jc w:val="center"/>
      </w:pPr>
      <w:bookmarkStart w:id="155" w:name="_Ref78811637"/>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3</w:t>
      </w:r>
      <w:r w:rsidRPr="0037123F">
        <w:fldChar w:fldCharType="end"/>
      </w:r>
      <w:bookmarkEnd w:id="155"/>
      <w:r w:rsidRPr="0037123F">
        <w:t>: Heat scenarios for Oud-Heverlee</w:t>
      </w:r>
      <w:r w:rsidR="00F06227" w:rsidRPr="0037123F">
        <w:t>.</w:t>
      </w:r>
    </w:p>
    <w:tbl>
      <w:tblPr>
        <w:tblStyle w:val="TableGrid"/>
        <w:tblW w:w="5000" w:type="pct"/>
        <w:tblCellMar>
          <w:left w:w="28" w:type="dxa"/>
          <w:right w:w="28" w:type="dxa"/>
        </w:tblCellMar>
        <w:tblLook w:val="04A0" w:firstRow="1" w:lastRow="0" w:firstColumn="1" w:lastColumn="0" w:noHBand="0" w:noVBand="1"/>
      </w:tblPr>
      <w:tblGrid>
        <w:gridCol w:w="445"/>
        <w:gridCol w:w="1854"/>
        <w:gridCol w:w="2095"/>
        <w:gridCol w:w="2094"/>
        <w:gridCol w:w="1853"/>
        <w:gridCol w:w="1853"/>
      </w:tblGrid>
      <w:tr w:rsidR="00B36449" w:rsidRPr="0037123F" w14:paraId="28C890F4" w14:textId="77777777" w:rsidTr="00E8522B">
        <w:tc>
          <w:tcPr>
            <w:tcW w:w="218" w:type="pct"/>
            <w:shd w:val="clear" w:color="auto" w:fill="AEAAAA" w:themeFill="background2" w:themeFillShade="BF"/>
          </w:tcPr>
          <w:p w14:paraId="71880E9B" w14:textId="4146D7CD" w:rsidR="00B36449" w:rsidRPr="0037123F" w:rsidRDefault="00BE289A">
            <w:pPr>
              <w:jc w:val="center"/>
              <w:rPr>
                <w:b/>
                <w:sz w:val="20"/>
              </w:rPr>
            </w:pPr>
            <w:r w:rsidRPr="0037123F">
              <w:rPr>
                <w:b/>
                <w:sz w:val="20"/>
              </w:rPr>
              <w:t>#</w:t>
            </w:r>
          </w:p>
        </w:tc>
        <w:tc>
          <w:tcPr>
            <w:tcW w:w="909" w:type="pct"/>
            <w:shd w:val="clear" w:color="auto" w:fill="AEAAAA" w:themeFill="background2" w:themeFillShade="BF"/>
          </w:tcPr>
          <w:p w14:paraId="6226738D" w14:textId="3110EE05" w:rsidR="00B36449" w:rsidRPr="0037123F" w:rsidRDefault="00B36449">
            <w:pPr>
              <w:jc w:val="center"/>
              <w:rPr>
                <w:b/>
                <w:sz w:val="20"/>
              </w:rPr>
            </w:pPr>
            <w:r w:rsidRPr="0037123F">
              <w:rPr>
                <w:b/>
                <w:sz w:val="20"/>
              </w:rPr>
              <w:t>Scenarios - heating</w:t>
            </w:r>
          </w:p>
        </w:tc>
        <w:tc>
          <w:tcPr>
            <w:tcW w:w="1027" w:type="pct"/>
            <w:shd w:val="clear" w:color="auto" w:fill="AEAAAA" w:themeFill="background2" w:themeFillShade="BF"/>
          </w:tcPr>
          <w:p w14:paraId="782BE1FA" w14:textId="77777777" w:rsidR="00B36449" w:rsidRPr="0037123F" w:rsidRDefault="00B36449">
            <w:pPr>
              <w:jc w:val="center"/>
              <w:rPr>
                <w:b/>
                <w:sz w:val="20"/>
              </w:rPr>
            </w:pPr>
            <w:r w:rsidRPr="0037123F">
              <w:rPr>
                <w:b/>
                <w:sz w:val="20"/>
              </w:rPr>
              <w:t>Heating sector</w:t>
            </w:r>
          </w:p>
        </w:tc>
        <w:tc>
          <w:tcPr>
            <w:tcW w:w="1027" w:type="pct"/>
            <w:shd w:val="clear" w:color="auto" w:fill="AEAAAA" w:themeFill="background2" w:themeFillShade="BF"/>
          </w:tcPr>
          <w:p w14:paraId="46893A64" w14:textId="77777777" w:rsidR="00B36449" w:rsidRPr="0037123F" w:rsidRDefault="00B36449">
            <w:pPr>
              <w:jc w:val="center"/>
              <w:rPr>
                <w:b/>
                <w:sz w:val="20"/>
              </w:rPr>
            </w:pPr>
            <w:r w:rsidRPr="0037123F">
              <w:rPr>
                <w:b/>
                <w:sz w:val="20"/>
              </w:rPr>
              <w:t>Heat production</w:t>
            </w:r>
          </w:p>
        </w:tc>
        <w:tc>
          <w:tcPr>
            <w:tcW w:w="909" w:type="pct"/>
            <w:shd w:val="clear" w:color="auto" w:fill="AEAAAA" w:themeFill="background2" w:themeFillShade="BF"/>
          </w:tcPr>
          <w:p w14:paraId="1991F0DD" w14:textId="77777777" w:rsidR="00B36449" w:rsidRPr="0037123F" w:rsidRDefault="00B36449">
            <w:pPr>
              <w:jc w:val="center"/>
              <w:rPr>
                <w:b/>
                <w:sz w:val="20"/>
              </w:rPr>
            </w:pPr>
            <w:r w:rsidRPr="0037123F">
              <w:rPr>
                <w:b/>
                <w:sz w:val="20"/>
              </w:rPr>
              <w:t>Storage</w:t>
            </w:r>
          </w:p>
        </w:tc>
        <w:tc>
          <w:tcPr>
            <w:tcW w:w="909" w:type="pct"/>
            <w:shd w:val="clear" w:color="auto" w:fill="AEAAAA" w:themeFill="background2" w:themeFillShade="BF"/>
          </w:tcPr>
          <w:p w14:paraId="0ED1FC4B" w14:textId="77777777" w:rsidR="00B36449" w:rsidRPr="0037123F" w:rsidRDefault="00B36449">
            <w:pPr>
              <w:jc w:val="center"/>
              <w:rPr>
                <w:b/>
                <w:sz w:val="20"/>
              </w:rPr>
            </w:pPr>
            <w:r w:rsidRPr="0037123F">
              <w:rPr>
                <w:b/>
                <w:sz w:val="20"/>
              </w:rPr>
              <w:t>RE production</w:t>
            </w:r>
          </w:p>
        </w:tc>
      </w:tr>
      <w:tr w:rsidR="00B36449" w:rsidRPr="0037123F" w14:paraId="14BD3005" w14:textId="77777777" w:rsidTr="00E8522B">
        <w:tc>
          <w:tcPr>
            <w:tcW w:w="218" w:type="pct"/>
            <w:shd w:val="clear" w:color="auto" w:fill="D0CECE" w:themeFill="background2" w:themeFillShade="E6"/>
          </w:tcPr>
          <w:p w14:paraId="5BB6154F" w14:textId="44FF9EEE" w:rsidR="00B36449" w:rsidRPr="0037123F" w:rsidRDefault="00BE289A" w:rsidP="00DF6E37">
            <w:pPr>
              <w:jc w:val="center"/>
              <w:rPr>
                <w:b/>
                <w:sz w:val="20"/>
              </w:rPr>
            </w:pPr>
            <w:r w:rsidRPr="0037123F">
              <w:rPr>
                <w:b/>
                <w:sz w:val="20"/>
              </w:rPr>
              <w:t>0</w:t>
            </w:r>
          </w:p>
        </w:tc>
        <w:tc>
          <w:tcPr>
            <w:tcW w:w="909" w:type="pct"/>
            <w:shd w:val="clear" w:color="auto" w:fill="D0CECE" w:themeFill="background2" w:themeFillShade="E6"/>
          </w:tcPr>
          <w:p w14:paraId="316DB3F6" w14:textId="0BA53384" w:rsidR="00B36449" w:rsidRPr="0037123F" w:rsidRDefault="00B36449">
            <w:pPr>
              <w:jc w:val="center"/>
              <w:rPr>
                <w:b/>
                <w:sz w:val="20"/>
              </w:rPr>
            </w:pPr>
            <w:r w:rsidRPr="0037123F">
              <w:rPr>
                <w:b/>
                <w:sz w:val="20"/>
              </w:rPr>
              <w:t>Reference</w:t>
            </w:r>
          </w:p>
        </w:tc>
        <w:tc>
          <w:tcPr>
            <w:tcW w:w="1027" w:type="pct"/>
            <w:shd w:val="clear" w:color="auto" w:fill="D0CECE" w:themeFill="background2" w:themeFillShade="E6"/>
          </w:tcPr>
          <w:p w14:paraId="589DBD9B" w14:textId="77777777" w:rsidR="00B36449" w:rsidRPr="0037123F" w:rsidRDefault="00B36449">
            <w:pPr>
              <w:jc w:val="center"/>
              <w:rPr>
                <w:sz w:val="20"/>
              </w:rPr>
            </w:pPr>
            <w:r w:rsidRPr="0037123F">
              <w:rPr>
                <w:sz w:val="20"/>
              </w:rPr>
              <w:t>Individual heating</w:t>
            </w:r>
          </w:p>
        </w:tc>
        <w:tc>
          <w:tcPr>
            <w:tcW w:w="1027" w:type="pct"/>
            <w:shd w:val="clear" w:color="auto" w:fill="D0CECE" w:themeFill="background2" w:themeFillShade="E6"/>
          </w:tcPr>
          <w:p w14:paraId="367FC9F6" w14:textId="77777777" w:rsidR="00B36449" w:rsidRPr="0037123F" w:rsidRDefault="00B36449">
            <w:pPr>
              <w:jc w:val="center"/>
              <w:rPr>
                <w:sz w:val="20"/>
              </w:rPr>
            </w:pPr>
            <w:r w:rsidRPr="0037123F">
              <w:rPr>
                <w:sz w:val="20"/>
              </w:rPr>
              <w:t>No changes</w:t>
            </w:r>
          </w:p>
        </w:tc>
        <w:tc>
          <w:tcPr>
            <w:tcW w:w="909" w:type="pct"/>
            <w:shd w:val="clear" w:color="auto" w:fill="D0CECE" w:themeFill="background2" w:themeFillShade="E6"/>
          </w:tcPr>
          <w:p w14:paraId="5F73B65C" w14:textId="77777777" w:rsidR="00B36449" w:rsidRPr="0037123F" w:rsidRDefault="00B36449">
            <w:pPr>
              <w:jc w:val="center"/>
              <w:rPr>
                <w:sz w:val="20"/>
              </w:rPr>
            </w:pPr>
            <w:r w:rsidRPr="0037123F">
              <w:rPr>
                <w:sz w:val="20"/>
              </w:rPr>
              <w:t>No changes</w:t>
            </w:r>
          </w:p>
        </w:tc>
        <w:tc>
          <w:tcPr>
            <w:tcW w:w="909" w:type="pct"/>
            <w:shd w:val="clear" w:color="auto" w:fill="D0CECE" w:themeFill="background2" w:themeFillShade="E6"/>
          </w:tcPr>
          <w:p w14:paraId="7527D903" w14:textId="77777777" w:rsidR="00B36449" w:rsidRPr="0037123F" w:rsidRDefault="00B36449">
            <w:pPr>
              <w:jc w:val="center"/>
              <w:rPr>
                <w:sz w:val="20"/>
              </w:rPr>
            </w:pPr>
            <w:r w:rsidRPr="0037123F">
              <w:rPr>
                <w:sz w:val="20"/>
              </w:rPr>
              <w:t>No changes</w:t>
            </w:r>
          </w:p>
        </w:tc>
      </w:tr>
      <w:tr w:rsidR="00B36449" w:rsidRPr="0037123F" w14:paraId="5226186E" w14:textId="77777777" w:rsidTr="00E8522B">
        <w:tc>
          <w:tcPr>
            <w:tcW w:w="218" w:type="pct"/>
            <w:shd w:val="clear" w:color="auto" w:fill="B4C6E7" w:themeFill="accent1" w:themeFillTint="66"/>
          </w:tcPr>
          <w:p w14:paraId="3AE9E7B0" w14:textId="293B5539" w:rsidR="00B36449" w:rsidRPr="0037123F" w:rsidRDefault="00B36449" w:rsidP="00DF6E37">
            <w:pPr>
              <w:jc w:val="center"/>
              <w:rPr>
                <w:b/>
                <w:sz w:val="20"/>
              </w:rPr>
            </w:pPr>
            <w:r w:rsidRPr="0037123F">
              <w:rPr>
                <w:b/>
                <w:sz w:val="20"/>
              </w:rPr>
              <w:t>1</w:t>
            </w:r>
          </w:p>
        </w:tc>
        <w:tc>
          <w:tcPr>
            <w:tcW w:w="909" w:type="pct"/>
            <w:shd w:val="clear" w:color="auto" w:fill="B4C6E7" w:themeFill="accent1" w:themeFillTint="66"/>
          </w:tcPr>
          <w:p w14:paraId="38E7E0E5" w14:textId="735C670A" w:rsidR="00B36449" w:rsidRPr="0037123F" w:rsidRDefault="00B36449">
            <w:pPr>
              <w:jc w:val="center"/>
              <w:rPr>
                <w:b/>
                <w:sz w:val="20"/>
              </w:rPr>
            </w:pPr>
            <w:r w:rsidRPr="0037123F">
              <w:rPr>
                <w:b/>
                <w:sz w:val="20"/>
              </w:rPr>
              <w:t>Individual HPs</w:t>
            </w:r>
          </w:p>
        </w:tc>
        <w:tc>
          <w:tcPr>
            <w:tcW w:w="1027" w:type="pct"/>
            <w:shd w:val="clear" w:color="auto" w:fill="B4C6E7" w:themeFill="accent1" w:themeFillTint="66"/>
          </w:tcPr>
          <w:p w14:paraId="32AB8A0F" w14:textId="3E4A1C3C" w:rsidR="00B36449" w:rsidRPr="0037123F" w:rsidRDefault="00560121">
            <w:pPr>
              <w:jc w:val="center"/>
              <w:rPr>
                <w:sz w:val="20"/>
              </w:rPr>
            </w:pPr>
            <w:r w:rsidRPr="0037123F">
              <w:rPr>
                <w:sz w:val="20"/>
              </w:rPr>
              <w:t xml:space="preserve">100% </w:t>
            </w:r>
            <w:proofErr w:type="spellStart"/>
            <w:r w:rsidRPr="0037123F">
              <w:rPr>
                <w:sz w:val="20"/>
              </w:rPr>
              <w:t>Indiv</w:t>
            </w:r>
            <w:proofErr w:type="spellEnd"/>
            <w:r w:rsidRPr="0037123F">
              <w:rPr>
                <w:sz w:val="20"/>
              </w:rPr>
              <w:t>. Electric HP</w:t>
            </w:r>
          </w:p>
        </w:tc>
        <w:tc>
          <w:tcPr>
            <w:tcW w:w="1027" w:type="pct"/>
            <w:shd w:val="clear" w:color="auto" w:fill="B4C6E7" w:themeFill="accent1" w:themeFillTint="66"/>
          </w:tcPr>
          <w:p w14:paraId="79DC2542" w14:textId="46BC8A0E" w:rsidR="00B36449" w:rsidRPr="0037123F" w:rsidRDefault="00B36449">
            <w:pPr>
              <w:jc w:val="center"/>
              <w:rPr>
                <w:sz w:val="20"/>
              </w:rPr>
            </w:pPr>
            <w:r w:rsidRPr="0037123F">
              <w:rPr>
                <w:sz w:val="20"/>
              </w:rPr>
              <w:t>Electric HPs (individual)</w:t>
            </w:r>
          </w:p>
        </w:tc>
        <w:tc>
          <w:tcPr>
            <w:tcW w:w="909" w:type="pct"/>
            <w:shd w:val="clear" w:color="auto" w:fill="B4C6E7" w:themeFill="accent1" w:themeFillTint="66"/>
          </w:tcPr>
          <w:p w14:paraId="0D8E3D94" w14:textId="77777777" w:rsidR="00B36449" w:rsidRPr="0037123F" w:rsidRDefault="00B36449">
            <w:pPr>
              <w:jc w:val="center"/>
              <w:rPr>
                <w:sz w:val="20"/>
              </w:rPr>
            </w:pPr>
            <w:r w:rsidRPr="0037123F">
              <w:rPr>
                <w:sz w:val="20"/>
              </w:rPr>
              <w:t>No changes</w:t>
            </w:r>
          </w:p>
        </w:tc>
        <w:tc>
          <w:tcPr>
            <w:tcW w:w="909" w:type="pct"/>
            <w:shd w:val="clear" w:color="auto" w:fill="B4C6E7" w:themeFill="accent1" w:themeFillTint="66"/>
          </w:tcPr>
          <w:p w14:paraId="24DD201F" w14:textId="77777777" w:rsidR="00B36449" w:rsidRPr="0037123F" w:rsidRDefault="00B36449">
            <w:pPr>
              <w:jc w:val="center"/>
              <w:rPr>
                <w:sz w:val="20"/>
              </w:rPr>
            </w:pPr>
            <w:r w:rsidRPr="0037123F">
              <w:rPr>
                <w:sz w:val="20"/>
              </w:rPr>
              <w:t>No changes</w:t>
            </w:r>
          </w:p>
        </w:tc>
      </w:tr>
      <w:tr w:rsidR="00B36449" w:rsidRPr="0037123F" w14:paraId="296A9B88" w14:textId="77777777" w:rsidTr="00E8522B">
        <w:tc>
          <w:tcPr>
            <w:tcW w:w="218" w:type="pct"/>
            <w:shd w:val="clear" w:color="auto" w:fill="F7CAAC" w:themeFill="accent2" w:themeFillTint="66"/>
          </w:tcPr>
          <w:p w14:paraId="15FD6D5D" w14:textId="1EFA2CA2" w:rsidR="00B36449" w:rsidRPr="0037123F" w:rsidRDefault="00B36449" w:rsidP="00DF6E37">
            <w:pPr>
              <w:jc w:val="center"/>
              <w:rPr>
                <w:b/>
                <w:sz w:val="20"/>
              </w:rPr>
            </w:pPr>
            <w:r w:rsidRPr="0037123F">
              <w:rPr>
                <w:b/>
                <w:sz w:val="20"/>
              </w:rPr>
              <w:t>2</w:t>
            </w:r>
          </w:p>
        </w:tc>
        <w:tc>
          <w:tcPr>
            <w:tcW w:w="909" w:type="pct"/>
            <w:shd w:val="clear" w:color="auto" w:fill="F7CAAC" w:themeFill="accent2" w:themeFillTint="66"/>
          </w:tcPr>
          <w:p w14:paraId="55C37650" w14:textId="3A6A2AEC" w:rsidR="00B36449" w:rsidRPr="0037123F" w:rsidRDefault="00B36449">
            <w:pPr>
              <w:jc w:val="center"/>
              <w:rPr>
                <w:b/>
                <w:sz w:val="20"/>
              </w:rPr>
            </w:pPr>
            <w:r w:rsidRPr="0037123F">
              <w:rPr>
                <w:b/>
                <w:sz w:val="20"/>
              </w:rPr>
              <w:t>30% DH</w:t>
            </w:r>
          </w:p>
        </w:tc>
        <w:tc>
          <w:tcPr>
            <w:tcW w:w="1027" w:type="pct"/>
            <w:shd w:val="clear" w:color="auto" w:fill="F7CAAC" w:themeFill="accent2" w:themeFillTint="66"/>
          </w:tcPr>
          <w:p w14:paraId="469EBFEA" w14:textId="290253A9" w:rsidR="00B36449" w:rsidRPr="0037123F" w:rsidRDefault="00B36449">
            <w:pPr>
              <w:jc w:val="center"/>
              <w:rPr>
                <w:sz w:val="20"/>
              </w:rPr>
            </w:pPr>
            <w:r w:rsidRPr="0037123F">
              <w:rPr>
                <w:sz w:val="20"/>
              </w:rPr>
              <w:t>30% DH</w:t>
            </w:r>
          </w:p>
        </w:tc>
        <w:tc>
          <w:tcPr>
            <w:tcW w:w="1027" w:type="pct"/>
            <w:shd w:val="clear" w:color="auto" w:fill="F7CAAC" w:themeFill="accent2" w:themeFillTint="66"/>
          </w:tcPr>
          <w:p w14:paraId="544F948D" w14:textId="109A52F2" w:rsidR="00B36449" w:rsidRPr="0037123F" w:rsidRDefault="00B36449">
            <w:pPr>
              <w:jc w:val="center"/>
              <w:rPr>
                <w:sz w:val="20"/>
              </w:rPr>
            </w:pPr>
            <w:r w:rsidRPr="0037123F">
              <w:rPr>
                <w:sz w:val="20"/>
              </w:rPr>
              <w:t xml:space="preserve">Electric HP </w:t>
            </w:r>
            <w:r w:rsidR="00560121" w:rsidRPr="0037123F">
              <w:rPr>
                <w:sz w:val="20"/>
              </w:rPr>
              <w:t>(</w:t>
            </w:r>
            <w:proofErr w:type="spellStart"/>
            <w:proofErr w:type="gramStart"/>
            <w:r w:rsidR="00560121" w:rsidRPr="0037123F">
              <w:rPr>
                <w:sz w:val="20"/>
              </w:rPr>
              <w:t>indiv</w:t>
            </w:r>
            <w:proofErr w:type="spellEnd"/>
            <w:r w:rsidR="00560121" w:rsidRPr="0037123F">
              <w:rPr>
                <w:sz w:val="20"/>
              </w:rPr>
              <w:t>./</w:t>
            </w:r>
            <w:proofErr w:type="gramEnd"/>
            <w:r w:rsidR="00560121" w:rsidRPr="0037123F">
              <w:rPr>
                <w:sz w:val="20"/>
              </w:rPr>
              <w:t>DH)</w:t>
            </w:r>
          </w:p>
          <w:p w14:paraId="53356094" w14:textId="0AC8CC3A" w:rsidR="00B36449" w:rsidRPr="0037123F" w:rsidRDefault="00B36449">
            <w:pPr>
              <w:jc w:val="center"/>
              <w:rPr>
                <w:sz w:val="20"/>
              </w:rPr>
            </w:pPr>
            <w:r w:rsidRPr="0037123F">
              <w:rPr>
                <w:sz w:val="20"/>
              </w:rPr>
              <w:t>biomass boilers</w:t>
            </w:r>
          </w:p>
        </w:tc>
        <w:tc>
          <w:tcPr>
            <w:tcW w:w="909" w:type="pct"/>
            <w:shd w:val="clear" w:color="auto" w:fill="F7CAAC" w:themeFill="accent2" w:themeFillTint="66"/>
          </w:tcPr>
          <w:p w14:paraId="41C6EF2C" w14:textId="1273784F" w:rsidR="00B36449" w:rsidRPr="0037123F" w:rsidRDefault="00655F66">
            <w:pPr>
              <w:jc w:val="center"/>
              <w:rPr>
                <w:sz w:val="20"/>
              </w:rPr>
            </w:pPr>
            <w:proofErr w:type="gramStart"/>
            <w:r w:rsidRPr="0037123F">
              <w:rPr>
                <w:sz w:val="20"/>
              </w:rPr>
              <w:t>24 hour</w:t>
            </w:r>
            <w:proofErr w:type="gramEnd"/>
            <w:r w:rsidR="00B36449" w:rsidRPr="0037123F">
              <w:rPr>
                <w:sz w:val="20"/>
              </w:rPr>
              <w:t xml:space="preserve"> storage</w:t>
            </w:r>
          </w:p>
        </w:tc>
        <w:tc>
          <w:tcPr>
            <w:tcW w:w="909" w:type="pct"/>
            <w:shd w:val="clear" w:color="auto" w:fill="F7CAAC" w:themeFill="accent2" w:themeFillTint="66"/>
          </w:tcPr>
          <w:p w14:paraId="07D249EC" w14:textId="77777777" w:rsidR="00B36449" w:rsidRPr="0037123F" w:rsidRDefault="00B36449">
            <w:pPr>
              <w:jc w:val="center"/>
              <w:rPr>
                <w:sz w:val="20"/>
              </w:rPr>
            </w:pPr>
            <w:r w:rsidRPr="0037123F">
              <w:rPr>
                <w:sz w:val="20"/>
              </w:rPr>
              <w:t>No changes</w:t>
            </w:r>
          </w:p>
        </w:tc>
      </w:tr>
      <w:tr w:rsidR="00B36449" w:rsidRPr="0037123F" w14:paraId="0616DE7D" w14:textId="77777777" w:rsidTr="00E8522B">
        <w:tc>
          <w:tcPr>
            <w:tcW w:w="218" w:type="pct"/>
            <w:shd w:val="clear" w:color="auto" w:fill="F7CAAC" w:themeFill="accent2" w:themeFillTint="66"/>
          </w:tcPr>
          <w:p w14:paraId="19721C1E" w14:textId="5FA3C3CE" w:rsidR="00B36449" w:rsidRPr="0037123F" w:rsidRDefault="00B36449" w:rsidP="00DF6E37">
            <w:pPr>
              <w:jc w:val="center"/>
              <w:rPr>
                <w:b/>
                <w:sz w:val="20"/>
              </w:rPr>
            </w:pPr>
            <w:r w:rsidRPr="0037123F">
              <w:rPr>
                <w:b/>
                <w:sz w:val="20"/>
              </w:rPr>
              <w:t>3</w:t>
            </w:r>
          </w:p>
        </w:tc>
        <w:tc>
          <w:tcPr>
            <w:tcW w:w="909" w:type="pct"/>
            <w:shd w:val="clear" w:color="auto" w:fill="F7CAAC" w:themeFill="accent2" w:themeFillTint="66"/>
          </w:tcPr>
          <w:p w14:paraId="79DD7E1B" w14:textId="36594328" w:rsidR="00B36449" w:rsidRPr="0037123F" w:rsidRDefault="00B36449">
            <w:pPr>
              <w:jc w:val="center"/>
              <w:rPr>
                <w:b/>
                <w:sz w:val="20"/>
              </w:rPr>
            </w:pPr>
            <w:r w:rsidRPr="0037123F">
              <w:rPr>
                <w:b/>
                <w:sz w:val="20"/>
              </w:rPr>
              <w:t>60% DH</w:t>
            </w:r>
          </w:p>
        </w:tc>
        <w:tc>
          <w:tcPr>
            <w:tcW w:w="1027" w:type="pct"/>
            <w:shd w:val="clear" w:color="auto" w:fill="F7CAAC" w:themeFill="accent2" w:themeFillTint="66"/>
          </w:tcPr>
          <w:p w14:paraId="413BB982" w14:textId="41CB06F2" w:rsidR="00B36449" w:rsidRPr="0037123F" w:rsidRDefault="00B36449">
            <w:pPr>
              <w:jc w:val="center"/>
              <w:rPr>
                <w:sz w:val="20"/>
              </w:rPr>
            </w:pPr>
            <w:r w:rsidRPr="0037123F">
              <w:rPr>
                <w:sz w:val="20"/>
              </w:rPr>
              <w:t>60% DH</w:t>
            </w:r>
          </w:p>
        </w:tc>
        <w:tc>
          <w:tcPr>
            <w:tcW w:w="1027" w:type="pct"/>
            <w:shd w:val="clear" w:color="auto" w:fill="F7CAAC" w:themeFill="accent2" w:themeFillTint="66"/>
          </w:tcPr>
          <w:p w14:paraId="1E0435B8" w14:textId="5FEDBF84" w:rsidR="00B36449" w:rsidRPr="0037123F" w:rsidRDefault="00B36449">
            <w:pPr>
              <w:jc w:val="center"/>
              <w:rPr>
                <w:sz w:val="20"/>
              </w:rPr>
            </w:pPr>
            <w:r w:rsidRPr="0037123F">
              <w:rPr>
                <w:sz w:val="20"/>
              </w:rPr>
              <w:t xml:space="preserve">Electric HP </w:t>
            </w:r>
            <w:r w:rsidR="00560121" w:rsidRPr="0037123F">
              <w:rPr>
                <w:sz w:val="20"/>
              </w:rPr>
              <w:t>(</w:t>
            </w:r>
            <w:proofErr w:type="spellStart"/>
            <w:proofErr w:type="gramStart"/>
            <w:r w:rsidR="00560121" w:rsidRPr="0037123F">
              <w:rPr>
                <w:sz w:val="20"/>
              </w:rPr>
              <w:t>indiv</w:t>
            </w:r>
            <w:proofErr w:type="spellEnd"/>
            <w:r w:rsidR="00560121" w:rsidRPr="0037123F">
              <w:rPr>
                <w:sz w:val="20"/>
              </w:rPr>
              <w:t>./</w:t>
            </w:r>
            <w:proofErr w:type="gramEnd"/>
            <w:r w:rsidR="00560121" w:rsidRPr="0037123F">
              <w:rPr>
                <w:sz w:val="20"/>
              </w:rPr>
              <w:t>DH)</w:t>
            </w:r>
          </w:p>
          <w:p w14:paraId="2B48990E" w14:textId="62457772" w:rsidR="00B36449" w:rsidRPr="0037123F" w:rsidRDefault="00B36449">
            <w:pPr>
              <w:jc w:val="center"/>
              <w:rPr>
                <w:sz w:val="20"/>
              </w:rPr>
            </w:pPr>
            <w:r w:rsidRPr="0037123F">
              <w:rPr>
                <w:sz w:val="20"/>
              </w:rPr>
              <w:t>biomass boilers</w:t>
            </w:r>
          </w:p>
        </w:tc>
        <w:tc>
          <w:tcPr>
            <w:tcW w:w="909" w:type="pct"/>
            <w:shd w:val="clear" w:color="auto" w:fill="F7CAAC" w:themeFill="accent2" w:themeFillTint="66"/>
          </w:tcPr>
          <w:p w14:paraId="1B2465FC" w14:textId="62AB12A0" w:rsidR="00B36449" w:rsidRPr="0037123F" w:rsidRDefault="00655F66">
            <w:pPr>
              <w:jc w:val="center"/>
              <w:rPr>
                <w:sz w:val="20"/>
              </w:rPr>
            </w:pPr>
            <w:proofErr w:type="gramStart"/>
            <w:r w:rsidRPr="0037123F">
              <w:rPr>
                <w:sz w:val="20"/>
              </w:rPr>
              <w:t>24 hour</w:t>
            </w:r>
            <w:proofErr w:type="gramEnd"/>
            <w:r w:rsidR="00B36449" w:rsidRPr="0037123F">
              <w:rPr>
                <w:sz w:val="20"/>
              </w:rPr>
              <w:t xml:space="preserve"> storage</w:t>
            </w:r>
          </w:p>
        </w:tc>
        <w:tc>
          <w:tcPr>
            <w:tcW w:w="909" w:type="pct"/>
            <w:shd w:val="clear" w:color="auto" w:fill="F7CAAC" w:themeFill="accent2" w:themeFillTint="66"/>
          </w:tcPr>
          <w:p w14:paraId="5E693B5A" w14:textId="77777777" w:rsidR="00B36449" w:rsidRPr="0037123F" w:rsidRDefault="00B36449">
            <w:pPr>
              <w:jc w:val="center"/>
              <w:rPr>
                <w:sz w:val="20"/>
              </w:rPr>
            </w:pPr>
            <w:r w:rsidRPr="0037123F">
              <w:rPr>
                <w:sz w:val="20"/>
              </w:rPr>
              <w:t>No changes</w:t>
            </w:r>
          </w:p>
        </w:tc>
      </w:tr>
      <w:tr w:rsidR="00B36449" w:rsidRPr="0037123F" w14:paraId="0222DD05" w14:textId="77777777" w:rsidTr="00E8522B">
        <w:tc>
          <w:tcPr>
            <w:tcW w:w="218" w:type="pct"/>
            <w:shd w:val="clear" w:color="auto" w:fill="F7CAAC" w:themeFill="accent2" w:themeFillTint="66"/>
          </w:tcPr>
          <w:p w14:paraId="1BA59391" w14:textId="15F27E9C" w:rsidR="00B36449" w:rsidRPr="0037123F" w:rsidRDefault="00B36449" w:rsidP="00DF6E37">
            <w:pPr>
              <w:jc w:val="center"/>
              <w:rPr>
                <w:b/>
                <w:sz w:val="20"/>
              </w:rPr>
            </w:pPr>
            <w:r w:rsidRPr="0037123F">
              <w:rPr>
                <w:b/>
                <w:sz w:val="20"/>
              </w:rPr>
              <w:t>4</w:t>
            </w:r>
          </w:p>
        </w:tc>
        <w:tc>
          <w:tcPr>
            <w:tcW w:w="909" w:type="pct"/>
            <w:shd w:val="clear" w:color="auto" w:fill="F7CAAC" w:themeFill="accent2" w:themeFillTint="66"/>
          </w:tcPr>
          <w:p w14:paraId="6CA6DEEB" w14:textId="49AD626C" w:rsidR="00B36449" w:rsidRPr="0037123F" w:rsidRDefault="00B36449">
            <w:pPr>
              <w:jc w:val="center"/>
              <w:rPr>
                <w:b/>
                <w:sz w:val="20"/>
              </w:rPr>
            </w:pPr>
            <w:r w:rsidRPr="0037123F">
              <w:rPr>
                <w:b/>
                <w:sz w:val="20"/>
              </w:rPr>
              <w:t>90% DH</w:t>
            </w:r>
          </w:p>
        </w:tc>
        <w:tc>
          <w:tcPr>
            <w:tcW w:w="1027" w:type="pct"/>
            <w:shd w:val="clear" w:color="auto" w:fill="F7CAAC" w:themeFill="accent2" w:themeFillTint="66"/>
          </w:tcPr>
          <w:p w14:paraId="58C2CFC9" w14:textId="08EE02C2" w:rsidR="00B36449" w:rsidRPr="0037123F" w:rsidRDefault="00B36449">
            <w:pPr>
              <w:jc w:val="center"/>
              <w:rPr>
                <w:sz w:val="20"/>
              </w:rPr>
            </w:pPr>
            <w:r w:rsidRPr="0037123F">
              <w:rPr>
                <w:sz w:val="20"/>
              </w:rPr>
              <w:t>90% DH</w:t>
            </w:r>
          </w:p>
        </w:tc>
        <w:tc>
          <w:tcPr>
            <w:tcW w:w="1027" w:type="pct"/>
            <w:shd w:val="clear" w:color="auto" w:fill="F7CAAC" w:themeFill="accent2" w:themeFillTint="66"/>
          </w:tcPr>
          <w:p w14:paraId="372C5688" w14:textId="401E701F" w:rsidR="00B36449" w:rsidRPr="0037123F" w:rsidRDefault="00B36449">
            <w:pPr>
              <w:jc w:val="center"/>
              <w:rPr>
                <w:sz w:val="20"/>
              </w:rPr>
            </w:pPr>
            <w:r w:rsidRPr="0037123F">
              <w:rPr>
                <w:sz w:val="20"/>
              </w:rPr>
              <w:t>Electric HP</w:t>
            </w:r>
            <w:r w:rsidR="00560121" w:rsidRPr="0037123F">
              <w:rPr>
                <w:sz w:val="20"/>
              </w:rPr>
              <w:t xml:space="preserve"> (</w:t>
            </w:r>
            <w:proofErr w:type="spellStart"/>
            <w:proofErr w:type="gramStart"/>
            <w:r w:rsidR="00560121" w:rsidRPr="0037123F">
              <w:rPr>
                <w:sz w:val="20"/>
              </w:rPr>
              <w:t>indiv</w:t>
            </w:r>
            <w:proofErr w:type="spellEnd"/>
            <w:r w:rsidR="00560121" w:rsidRPr="0037123F">
              <w:rPr>
                <w:sz w:val="20"/>
              </w:rPr>
              <w:t>./</w:t>
            </w:r>
            <w:proofErr w:type="gramEnd"/>
            <w:r w:rsidR="00560121" w:rsidRPr="0037123F">
              <w:rPr>
                <w:sz w:val="20"/>
              </w:rPr>
              <w:t>DH)</w:t>
            </w:r>
          </w:p>
          <w:p w14:paraId="44AA39F2" w14:textId="25E0ABD2" w:rsidR="00B36449" w:rsidRPr="0037123F" w:rsidRDefault="00B36449">
            <w:pPr>
              <w:jc w:val="center"/>
              <w:rPr>
                <w:sz w:val="20"/>
              </w:rPr>
            </w:pPr>
            <w:r w:rsidRPr="0037123F">
              <w:rPr>
                <w:sz w:val="20"/>
              </w:rPr>
              <w:t>biomass boilers</w:t>
            </w:r>
          </w:p>
        </w:tc>
        <w:tc>
          <w:tcPr>
            <w:tcW w:w="909" w:type="pct"/>
            <w:shd w:val="clear" w:color="auto" w:fill="F7CAAC" w:themeFill="accent2" w:themeFillTint="66"/>
          </w:tcPr>
          <w:p w14:paraId="517DD048" w14:textId="04224518" w:rsidR="00B36449" w:rsidRPr="0037123F" w:rsidRDefault="00655F66">
            <w:pPr>
              <w:jc w:val="center"/>
              <w:rPr>
                <w:sz w:val="20"/>
              </w:rPr>
            </w:pPr>
            <w:proofErr w:type="gramStart"/>
            <w:r w:rsidRPr="0037123F">
              <w:rPr>
                <w:sz w:val="20"/>
              </w:rPr>
              <w:t>24 hour</w:t>
            </w:r>
            <w:proofErr w:type="gramEnd"/>
            <w:r w:rsidR="00B36449" w:rsidRPr="0037123F">
              <w:rPr>
                <w:sz w:val="20"/>
              </w:rPr>
              <w:t xml:space="preserve"> storage</w:t>
            </w:r>
          </w:p>
        </w:tc>
        <w:tc>
          <w:tcPr>
            <w:tcW w:w="909" w:type="pct"/>
            <w:shd w:val="clear" w:color="auto" w:fill="F7CAAC" w:themeFill="accent2" w:themeFillTint="66"/>
          </w:tcPr>
          <w:p w14:paraId="62AC2C0D" w14:textId="77570B13" w:rsidR="00B36449" w:rsidRPr="0037123F" w:rsidRDefault="00B36449">
            <w:pPr>
              <w:jc w:val="center"/>
              <w:rPr>
                <w:sz w:val="20"/>
              </w:rPr>
            </w:pPr>
            <w:r w:rsidRPr="0037123F">
              <w:rPr>
                <w:sz w:val="20"/>
              </w:rPr>
              <w:t>No changes</w:t>
            </w:r>
          </w:p>
        </w:tc>
      </w:tr>
      <w:tr w:rsidR="00B36449" w:rsidRPr="0037123F" w14:paraId="18FCFFF4" w14:textId="77777777" w:rsidTr="00E8522B">
        <w:tc>
          <w:tcPr>
            <w:tcW w:w="218" w:type="pct"/>
            <w:shd w:val="clear" w:color="auto" w:fill="C5E0B3" w:themeFill="accent6" w:themeFillTint="66"/>
          </w:tcPr>
          <w:p w14:paraId="3383FE6D" w14:textId="38E1422B" w:rsidR="00B36449" w:rsidRPr="0037123F" w:rsidRDefault="00B36449" w:rsidP="00DF6E37">
            <w:pPr>
              <w:jc w:val="center"/>
              <w:rPr>
                <w:b/>
                <w:sz w:val="20"/>
              </w:rPr>
            </w:pPr>
            <w:r w:rsidRPr="0037123F">
              <w:rPr>
                <w:b/>
                <w:sz w:val="20"/>
              </w:rPr>
              <w:t>5</w:t>
            </w:r>
          </w:p>
        </w:tc>
        <w:tc>
          <w:tcPr>
            <w:tcW w:w="909" w:type="pct"/>
            <w:shd w:val="clear" w:color="auto" w:fill="C5E0B3" w:themeFill="accent6" w:themeFillTint="66"/>
          </w:tcPr>
          <w:p w14:paraId="36621F60" w14:textId="5840C45C"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16161B39" w14:textId="77777777" w:rsidR="00B36449" w:rsidRPr="0037123F" w:rsidRDefault="00B36449">
            <w:pPr>
              <w:jc w:val="center"/>
              <w:rPr>
                <w:sz w:val="20"/>
              </w:rPr>
            </w:pPr>
            <w:r w:rsidRPr="0037123F">
              <w:rPr>
                <w:sz w:val="20"/>
              </w:rPr>
              <w:t>50% DH</w:t>
            </w:r>
          </w:p>
          <w:p w14:paraId="6D5A8807" w14:textId="360FB4CF"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39E4DC47"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452172CC" w14:textId="6C41EE66"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2F3DD87F" w14:textId="3DE11B65" w:rsidR="00B36449" w:rsidRPr="0037123F" w:rsidRDefault="00655F66">
            <w:pPr>
              <w:jc w:val="center"/>
              <w:rPr>
                <w:sz w:val="20"/>
              </w:rPr>
            </w:pPr>
            <w:proofErr w:type="gramStart"/>
            <w:r w:rsidRPr="0037123F">
              <w:rPr>
                <w:sz w:val="20"/>
              </w:rPr>
              <w:t>24 hour</w:t>
            </w:r>
            <w:proofErr w:type="gramEnd"/>
            <w:r w:rsidR="00B36449" w:rsidRPr="0037123F">
              <w:rPr>
                <w:sz w:val="20"/>
              </w:rPr>
              <w:t xml:space="preserve"> storage</w:t>
            </w:r>
          </w:p>
        </w:tc>
        <w:tc>
          <w:tcPr>
            <w:tcW w:w="909" w:type="pct"/>
            <w:shd w:val="clear" w:color="auto" w:fill="C5E0B3" w:themeFill="accent6" w:themeFillTint="66"/>
          </w:tcPr>
          <w:p w14:paraId="72A7588D" w14:textId="77777777" w:rsidR="00B36449" w:rsidRPr="0037123F" w:rsidRDefault="00B36449">
            <w:pPr>
              <w:jc w:val="center"/>
              <w:rPr>
                <w:sz w:val="20"/>
              </w:rPr>
            </w:pPr>
            <w:r w:rsidRPr="0037123F">
              <w:rPr>
                <w:sz w:val="20"/>
              </w:rPr>
              <w:t>No changes</w:t>
            </w:r>
          </w:p>
        </w:tc>
      </w:tr>
      <w:tr w:rsidR="00B36449" w:rsidRPr="0037123F" w14:paraId="11F18C2D" w14:textId="77777777" w:rsidTr="00E8522B">
        <w:tc>
          <w:tcPr>
            <w:tcW w:w="218" w:type="pct"/>
            <w:shd w:val="clear" w:color="auto" w:fill="C5E0B3" w:themeFill="accent6" w:themeFillTint="66"/>
          </w:tcPr>
          <w:p w14:paraId="2EFCF0D4" w14:textId="4EACE9EE" w:rsidR="00B36449" w:rsidRPr="0037123F" w:rsidRDefault="00B36449" w:rsidP="00DF6E37">
            <w:pPr>
              <w:jc w:val="center"/>
              <w:rPr>
                <w:b/>
                <w:sz w:val="20"/>
              </w:rPr>
            </w:pPr>
            <w:r w:rsidRPr="0037123F">
              <w:rPr>
                <w:b/>
                <w:sz w:val="20"/>
              </w:rPr>
              <w:t>6</w:t>
            </w:r>
          </w:p>
        </w:tc>
        <w:tc>
          <w:tcPr>
            <w:tcW w:w="909" w:type="pct"/>
            <w:shd w:val="clear" w:color="auto" w:fill="C5E0B3" w:themeFill="accent6" w:themeFillTint="66"/>
          </w:tcPr>
          <w:p w14:paraId="3CF3E851" w14:textId="282DE860"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2783F205" w14:textId="77777777" w:rsidR="00B36449" w:rsidRPr="0037123F" w:rsidRDefault="00B36449">
            <w:pPr>
              <w:jc w:val="center"/>
              <w:rPr>
                <w:sz w:val="20"/>
              </w:rPr>
            </w:pPr>
            <w:r w:rsidRPr="0037123F">
              <w:rPr>
                <w:sz w:val="20"/>
              </w:rPr>
              <w:t xml:space="preserve">50% DH </w:t>
            </w:r>
          </w:p>
          <w:p w14:paraId="74243980" w14:textId="38BC3682"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259D892D"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2CBEC7AE" w14:textId="27A445F6"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2DFF3282" w14:textId="77777777" w:rsidR="00B36449" w:rsidRPr="0037123F" w:rsidRDefault="00B36449">
            <w:pPr>
              <w:jc w:val="center"/>
              <w:rPr>
                <w:sz w:val="20"/>
              </w:rPr>
            </w:pPr>
            <w:proofErr w:type="gramStart"/>
            <w:r w:rsidRPr="0037123F">
              <w:rPr>
                <w:sz w:val="20"/>
              </w:rPr>
              <w:t>24 hour</w:t>
            </w:r>
            <w:proofErr w:type="gramEnd"/>
            <w:r w:rsidRPr="0037123F">
              <w:rPr>
                <w:sz w:val="20"/>
              </w:rPr>
              <w:t xml:space="preserve"> storage</w:t>
            </w:r>
          </w:p>
        </w:tc>
        <w:tc>
          <w:tcPr>
            <w:tcW w:w="909" w:type="pct"/>
            <w:shd w:val="clear" w:color="auto" w:fill="C5E0B3" w:themeFill="accent6" w:themeFillTint="66"/>
          </w:tcPr>
          <w:p w14:paraId="324165F7" w14:textId="19F08E5A" w:rsidR="00B36449" w:rsidRPr="0037123F" w:rsidRDefault="00B36449">
            <w:pPr>
              <w:jc w:val="center"/>
              <w:rPr>
                <w:sz w:val="20"/>
              </w:rPr>
            </w:pPr>
            <w:r w:rsidRPr="0037123F">
              <w:rPr>
                <w:sz w:val="20"/>
              </w:rPr>
              <w:t>+2 MW wind/PV</w:t>
            </w:r>
          </w:p>
        </w:tc>
      </w:tr>
      <w:tr w:rsidR="00B36449" w:rsidRPr="0037123F" w14:paraId="3ACEDFD7" w14:textId="77777777" w:rsidTr="00E8522B">
        <w:tc>
          <w:tcPr>
            <w:tcW w:w="218" w:type="pct"/>
            <w:shd w:val="clear" w:color="auto" w:fill="C5E0B3" w:themeFill="accent6" w:themeFillTint="66"/>
          </w:tcPr>
          <w:p w14:paraId="4A970521" w14:textId="58EC2453" w:rsidR="00B36449" w:rsidRPr="0037123F" w:rsidRDefault="00B36449" w:rsidP="00DF6E37">
            <w:pPr>
              <w:jc w:val="center"/>
              <w:rPr>
                <w:b/>
                <w:sz w:val="20"/>
              </w:rPr>
            </w:pPr>
            <w:r w:rsidRPr="0037123F">
              <w:rPr>
                <w:b/>
                <w:sz w:val="20"/>
              </w:rPr>
              <w:t>7</w:t>
            </w:r>
          </w:p>
        </w:tc>
        <w:tc>
          <w:tcPr>
            <w:tcW w:w="909" w:type="pct"/>
            <w:shd w:val="clear" w:color="auto" w:fill="C5E0B3" w:themeFill="accent6" w:themeFillTint="66"/>
          </w:tcPr>
          <w:p w14:paraId="7A9B4CD9" w14:textId="53C2A49E"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65F6091C" w14:textId="77777777" w:rsidR="00B36449" w:rsidRPr="0037123F" w:rsidRDefault="00B36449">
            <w:pPr>
              <w:jc w:val="center"/>
              <w:rPr>
                <w:sz w:val="20"/>
              </w:rPr>
            </w:pPr>
            <w:r w:rsidRPr="0037123F">
              <w:rPr>
                <w:sz w:val="20"/>
              </w:rPr>
              <w:t>50% DH</w:t>
            </w:r>
          </w:p>
          <w:p w14:paraId="32E00B02" w14:textId="4AAE5F69"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44E37B45"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58130E09" w14:textId="65FCCC7F"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6E0E65F4" w14:textId="77777777" w:rsidR="00B36449" w:rsidRPr="0037123F" w:rsidRDefault="00B36449">
            <w:pPr>
              <w:jc w:val="center"/>
              <w:rPr>
                <w:sz w:val="20"/>
              </w:rPr>
            </w:pPr>
            <w:proofErr w:type="gramStart"/>
            <w:r w:rsidRPr="0037123F">
              <w:rPr>
                <w:sz w:val="20"/>
              </w:rPr>
              <w:t>24 hour</w:t>
            </w:r>
            <w:proofErr w:type="gramEnd"/>
            <w:r w:rsidRPr="0037123F">
              <w:rPr>
                <w:sz w:val="20"/>
              </w:rPr>
              <w:t xml:space="preserve"> storage</w:t>
            </w:r>
          </w:p>
        </w:tc>
        <w:tc>
          <w:tcPr>
            <w:tcW w:w="909" w:type="pct"/>
            <w:shd w:val="clear" w:color="auto" w:fill="C5E0B3" w:themeFill="accent6" w:themeFillTint="66"/>
          </w:tcPr>
          <w:p w14:paraId="396A370E" w14:textId="284BA01C" w:rsidR="00B36449" w:rsidRPr="0037123F" w:rsidRDefault="00B36449">
            <w:pPr>
              <w:jc w:val="center"/>
              <w:rPr>
                <w:sz w:val="20"/>
              </w:rPr>
            </w:pPr>
            <w:r w:rsidRPr="0037123F">
              <w:rPr>
                <w:sz w:val="20"/>
              </w:rPr>
              <w:t>+4 MW wind/PV</w:t>
            </w:r>
          </w:p>
        </w:tc>
      </w:tr>
      <w:tr w:rsidR="00B36449" w:rsidRPr="0037123F" w14:paraId="429C2124" w14:textId="77777777" w:rsidTr="00E8522B">
        <w:tc>
          <w:tcPr>
            <w:tcW w:w="218" w:type="pct"/>
            <w:shd w:val="clear" w:color="auto" w:fill="C5E0B3" w:themeFill="accent6" w:themeFillTint="66"/>
          </w:tcPr>
          <w:p w14:paraId="5E4B8B39" w14:textId="21A27796" w:rsidR="00B36449" w:rsidRPr="0037123F" w:rsidRDefault="00B36449" w:rsidP="00DF6E37">
            <w:pPr>
              <w:jc w:val="center"/>
              <w:rPr>
                <w:b/>
                <w:sz w:val="20"/>
              </w:rPr>
            </w:pPr>
            <w:r w:rsidRPr="0037123F">
              <w:rPr>
                <w:b/>
                <w:sz w:val="20"/>
              </w:rPr>
              <w:t>8</w:t>
            </w:r>
          </w:p>
        </w:tc>
        <w:tc>
          <w:tcPr>
            <w:tcW w:w="909" w:type="pct"/>
            <w:shd w:val="clear" w:color="auto" w:fill="C5E0B3" w:themeFill="accent6" w:themeFillTint="66"/>
          </w:tcPr>
          <w:p w14:paraId="2D6E0716" w14:textId="1D2FCEE0"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3E1D08DE" w14:textId="77777777" w:rsidR="00B36449" w:rsidRPr="0037123F" w:rsidRDefault="00B36449">
            <w:pPr>
              <w:jc w:val="center"/>
              <w:rPr>
                <w:sz w:val="20"/>
              </w:rPr>
            </w:pPr>
            <w:r w:rsidRPr="0037123F">
              <w:rPr>
                <w:sz w:val="20"/>
              </w:rPr>
              <w:t>50% DH</w:t>
            </w:r>
          </w:p>
          <w:p w14:paraId="71129182" w14:textId="53AD6589"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5A008C96"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7065231B" w14:textId="621E3739"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7300BED0" w14:textId="77777777" w:rsidR="00B36449" w:rsidRPr="0037123F" w:rsidRDefault="00B36449">
            <w:pPr>
              <w:jc w:val="center"/>
              <w:rPr>
                <w:sz w:val="20"/>
              </w:rPr>
            </w:pPr>
            <w:proofErr w:type="gramStart"/>
            <w:r w:rsidRPr="0037123F">
              <w:rPr>
                <w:sz w:val="20"/>
              </w:rPr>
              <w:t>24 hour</w:t>
            </w:r>
            <w:proofErr w:type="gramEnd"/>
            <w:r w:rsidRPr="0037123F">
              <w:rPr>
                <w:sz w:val="20"/>
              </w:rPr>
              <w:t xml:space="preserve"> storage</w:t>
            </w:r>
          </w:p>
        </w:tc>
        <w:tc>
          <w:tcPr>
            <w:tcW w:w="909" w:type="pct"/>
            <w:shd w:val="clear" w:color="auto" w:fill="C5E0B3" w:themeFill="accent6" w:themeFillTint="66"/>
          </w:tcPr>
          <w:p w14:paraId="7EA52313" w14:textId="58B04522" w:rsidR="00B36449" w:rsidRPr="0037123F" w:rsidRDefault="00B36449">
            <w:pPr>
              <w:jc w:val="center"/>
              <w:rPr>
                <w:sz w:val="20"/>
              </w:rPr>
            </w:pPr>
            <w:r w:rsidRPr="0037123F">
              <w:rPr>
                <w:sz w:val="20"/>
              </w:rPr>
              <w:t>+6 MW wind/PV</w:t>
            </w:r>
          </w:p>
          <w:p w14:paraId="203F974D" w14:textId="129C049D" w:rsidR="00B36449" w:rsidRPr="0037123F" w:rsidRDefault="00B36449">
            <w:pPr>
              <w:rPr>
                <w:sz w:val="20"/>
              </w:rPr>
            </w:pPr>
          </w:p>
        </w:tc>
      </w:tr>
      <w:tr w:rsidR="00B36449" w:rsidRPr="0037123F" w14:paraId="38463904" w14:textId="77777777" w:rsidTr="00E8522B">
        <w:tc>
          <w:tcPr>
            <w:tcW w:w="218" w:type="pct"/>
            <w:shd w:val="clear" w:color="auto" w:fill="C5E0B3" w:themeFill="accent6" w:themeFillTint="66"/>
          </w:tcPr>
          <w:p w14:paraId="23213E5C" w14:textId="27748AB8" w:rsidR="00B36449" w:rsidRPr="0037123F" w:rsidRDefault="00B36449" w:rsidP="00DF6E37">
            <w:pPr>
              <w:jc w:val="center"/>
              <w:rPr>
                <w:b/>
                <w:sz w:val="20"/>
              </w:rPr>
            </w:pPr>
            <w:r w:rsidRPr="0037123F">
              <w:rPr>
                <w:b/>
                <w:sz w:val="20"/>
              </w:rPr>
              <w:t>9</w:t>
            </w:r>
          </w:p>
        </w:tc>
        <w:tc>
          <w:tcPr>
            <w:tcW w:w="909" w:type="pct"/>
            <w:shd w:val="clear" w:color="auto" w:fill="C5E0B3" w:themeFill="accent6" w:themeFillTint="66"/>
          </w:tcPr>
          <w:p w14:paraId="33178B93" w14:textId="727D42B7"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39793241" w14:textId="77777777" w:rsidR="00B36449" w:rsidRPr="0037123F" w:rsidRDefault="00B36449">
            <w:pPr>
              <w:jc w:val="center"/>
              <w:rPr>
                <w:sz w:val="20"/>
              </w:rPr>
            </w:pPr>
            <w:r w:rsidRPr="0037123F">
              <w:rPr>
                <w:sz w:val="20"/>
              </w:rPr>
              <w:t>50% DH</w:t>
            </w:r>
          </w:p>
          <w:p w14:paraId="2952626A" w14:textId="051CB5DA"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4CB49966"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58965872" w14:textId="476DAD07"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1ACBE263" w14:textId="53D2B672" w:rsidR="00B36449" w:rsidRPr="0037123F" w:rsidRDefault="00B36449">
            <w:pPr>
              <w:jc w:val="center"/>
              <w:rPr>
                <w:sz w:val="20"/>
              </w:rPr>
            </w:pPr>
            <w:proofErr w:type="gramStart"/>
            <w:r w:rsidRPr="0037123F">
              <w:rPr>
                <w:sz w:val="20"/>
              </w:rPr>
              <w:t>24 hour</w:t>
            </w:r>
            <w:proofErr w:type="gramEnd"/>
            <w:r w:rsidRPr="0037123F">
              <w:rPr>
                <w:sz w:val="20"/>
              </w:rPr>
              <w:t xml:space="preserve"> storage</w:t>
            </w:r>
          </w:p>
        </w:tc>
        <w:tc>
          <w:tcPr>
            <w:tcW w:w="909" w:type="pct"/>
            <w:shd w:val="clear" w:color="auto" w:fill="C5E0B3" w:themeFill="accent6" w:themeFillTint="66"/>
          </w:tcPr>
          <w:p w14:paraId="55AE17AB" w14:textId="469FBD88" w:rsidR="00B36449" w:rsidRPr="0037123F" w:rsidRDefault="00B36449">
            <w:pPr>
              <w:jc w:val="center"/>
              <w:rPr>
                <w:sz w:val="20"/>
              </w:rPr>
            </w:pPr>
            <w:r w:rsidRPr="0037123F">
              <w:rPr>
                <w:sz w:val="20"/>
              </w:rPr>
              <w:t>+8 MW wind/PV</w:t>
            </w:r>
          </w:p>
          <w:p w14:paraId="1AB8A2B2" w14:textId="77777777" w:rsidR="00B36449" w:rsidRPr="0037123F" w:rsidRDefault="00B36449">
            <w:pPr>
              <w:jc w:val="center"/>
              <w:rPr>
                <w:sz w:val="20"/>
              </w:rPr>
            </w:pPr>
          </w:p>
        </w:tc>
      </w:tr>
      <w:tr w:rsidR="00B36449" w:rsidRPr="0037123F" w14:paraId="4FEEDF9F" w14:textId="77777777" w:rsidTr="00E8522B">
        <w:tc>
          <w:tcPr>
            <w:tcW w:w="218" w:type="pct"/>
            <w:shd w:val="clear" w:color="auto" w:fill="C5E0B3" w:themeFill="accent6" w:themeFillTint="66"/>
          </w:tcPr>
          <w:p w14:paraId="480F9572" w14:textId="136006B6" w:rsidR="00B36449" w:rsidRPr="0037123F" w:rsidRDefault="00B36449" w:rsidP="00DF6E37">
            <w:pPr>
              <w:jc w:val="center"/>
              <w:rPr>
                <w:b/>
                <w:sz w:val="20"/>
              </w:rPr>
            </w:pPr>
            <w:r w:rsidRPr="0037123F">
              <w:rPr>
                <w:b/>
                <w:sz w:val="20"/>
              </w:rPr>
              <w:t>10</w:t>
            </w:r>
          </w:p>
        </w:tc>
        <w:tc>
          <w:tcPr>
            <w:tcW w:w="909" w:type="pct"/>
            <w:shd w:val="clear" w:color="auto" w:fill="C5E0B3" w:themeFill="accent6" w:themeFillTint="66"/>
          </w:tcPr>
          <w:p w14:paraId="58F5491E" w14:textId="39FAE4B6" w:rsidR="00B36449" w:rsidRPr="0037123F" w:rsidRDefault="00B36449">
            <w:pPr>
              <w:jc w:val="center"/>
              <w:rPr>
                <w:b/>
                <w:sz w:val="20"/>
              </w:rPr>
            </w:pPr>
            <w:r w:rsidRPr="0037123F">
              <w:rPr>
                <w:b/>
                <w:sz w:val="20"/>
              </w:rPr>
              <w:t xml:space="preserve">Mixed </w:t>
            </w:r>
            <w:proofErr w:type="spellStart"/>
            <w:r w:rsidRPr="0037123F">
              <w:rPr>
                <w:b/>
                <w:sz w:val="20"/>
              </w:rPr>
              <w:t>indiv</w:t>
            </w:r>
            <w:proofErr w:type="spellEnd"/>
            <w:r w:rsidRPr="0037123F">
              <w:rPr>
                <w:b/>
                <w:sz w:val="20"/>
              </w:rPr>
              <w:t>.</w:t>
            </w:r>
            <w:r w:rsidR="00560121" w:rsidRPr="0037123F">
              <w:rPr>
                <w:b/>
                <w:sz w:val="20"/>
              </w:rPr>
              <w:t xml:space="preserve"> </w:t>
            </w:r>
            <w:r w:rsidRPr="0037123F">
              <w:rPr>
                <w:b/>
                <w:sz w:val="20"/>
              </w:rPr>
              <w:t>HPs/DH</w:t>
            </w:r>
          </w:p>
        </w:tc>
        <w:tc>
          <w:tcPr>
            <w:tcW w:w="1027" w:type="pct"/>
            <w:shd w:val="clear" w:color="auto" w:fill="C5E0B3" w:themeFill="accent6" w:themeFillTint="66"/>
          </w:tcPr>
          <w:p w14:paraId="7063FA67" w14:textId="77777777" w:rsidR="00B36449" w:rsidRPr="0037123F" w:rsidRDefault="00B36449">
            <w:pPr>
              <w:jc w:val="center"/>
              <w:rPr>
                <w:sz w:val="20"/>
              </w:rPr>
            </w:pPr>
            <w:r w:rsidRPr="0037123F">
              <w:rPr>
                <w:sz w:val="20"/>
              </w:rPr>
              <w:t>50% DH</w:t>
            </w:r>
          </w:p>
          <w:p w14:paraId="5502EA40" w14:textId="0026ED23" w:rsidR="00B36449" w:rsidRPr="0037123F" w:rsidRDefault="00B36449">
            <w:pPr>
              <w:jc w:val="center"/>
              <w:rPr>
                <w:sz w:val="20"/>
              </w:rPr>
            </w:pPr>
            <w:r w:rsidRPr="0037123F">
              <w:rPr>
                <w:sz w:val="20"/>
              </w:rPr>
              <w:t xml:space="preserve">50% </w:t>
            </w:r>
            <w:proofErr w:type="spellStart"/>
            <w:r w:rsidRPr="0037123F">
              <w:rPr>
                <w:sz w:val="20"/>
              </w:rPr>
              <w:t>indiv</w:t>
            </w:r>
            <w:proofErr w:type="spellEnd"/>
            <w:r w:rsidRPr="0037123F">
              <w:rPr>
                <w:sz w:val="20"/>
              </w:rPr>
              <w:t>. HP</w:t>
            </w:r>
          </w:p>
        </w:tc>
        <w:tc>
          <w:tcPr>
            <w:tcW w:w="1027" w:type="pct"/>
            <w:shd w:val="clear" w:color="auto" w:fill="C5E0B3" w:themeFill="accent6" w:themeFillTint="66"/>
          </w:tcPr>
          <w:p w14:paraId="6687256C" w14:textId="77777777" w:rsidR="00B36449" w:rsidRPr="0037123F" w:rsidRDefault="00B36449">
            <w:pPr>
              <w:jc w:val="center"/>
              <w:rPr>
                <w:sz w:val="20"/>
              </w:rPr>
            </w:pPr>
            <w:r w:rsidRPr="0037123F">
              <w:rPr>
                <w:sz w:val="20"/>
              </w:rPr>
              <w:t>Electric HP (</w:t>
            </w:r>
            <w:proofErr w:type="spellStart"/>
            <w:proofErr w:type="gramStart"/>
            <w:r w:rsidRPr="0037123F">
              <w:rPr>
                <w:sz w:val="20"/>
              </w:rPr>
              <w:t>indiv</w:t>
            </w:r>
            <w:proofErr w:type="spellEnd"/>
            <w:r w:rsidRPr="0037123F">
              <w:rPr>
                <w:sz w:val="20"/>
              </w:rPr>
              <w:t>./</w:t>
            </w:r>
            <w:proofErr w:type="gramEnd"/>
            <w:r w:rsidRPr="0037123F">
              <w:rPr>
                <w:sz w:val="20"/>
              </w:rPr>
              <w:t>DH)</w:t>
            </w:r>
          </w:p>
          <w:p w14:paraId="6BE177BB" w14:textId="69B38E60" w:rsidR="00B36449" w:rsidRPr="0037123F" w:rsidRDefault="00B36449">
            <w:pPr>
              <w:jc w:val="center"/>
              <w:rPr>
                <w:sz w:val="20"/>
              </w:rPr>
            </w:pPr>
            <w:r w:rsidRPr="0037123F">
              <w:rPr>
                <w:sz w:val="20"/>
              </w:rPr>
              <w:t>biomass boiler (DH)</w:t>
            </w:r>
          </w:p>
        </w:tc>
        <w:tc>
          <w:tcPr>
            <w:tcW w:w="909" w:type="pct"/>
            <w:shd w:val="clear" w:color="auto" w:fill="C5E0B3" w:themeFill="accent6" w:themeFillTint="66"/>
          </w:tcPr>
          <w:p w14:paraId="43BB4302" w14:textId="255A2585" w:rsidR="00B36449" w:rsidRPr="0037123F" w:rsidRDefault="00B36449">
            <w:pPr>
              <w:jc w:val="center"/>
              <w:rPr>
                <w:sz w:val="20"/>
              </w:rPr>
            </w:pPr>
            <w:proofErr w:type="gramStart"/>
            <w:r w:rsidRPr="0037123F">
              <w:rPr>
                <w:sz w:val="20"/>
              </w:rPr>
              <w:t>24 hour</w:t>
            </w:r>
            <w:proofErr w:type="gramEnd"/>
            <w:r w:rsidRPr="0037123F">
              <w:rPr>
                <w:sz w:val="20"/>
              </w:rPr>
              <w:t xml:space="preserve"> storage</w:t>
            </w:r>
          </w:p>
        </w:tc>
        <w:tc>
          <w:tcPr>
            <w:tcW w:w="909" w:type="pct"/>
            <w:shd w:val="clear" w:color="auto" w:fill="C5E0B3" w:themeFill="accent6" w:themeFillTint="66"/>
          </w:tcPr>
          <w:p w14:paraId="0E5E2261" w14:textId="3FB1682D" w:rsidR="00B36449" w:rsidRPr="0037123F" w:rsidRDefault="00B36449">
            <w:pPr>
              <w:jc w:val="center"/>
              <w:rPr>
                <w:sz w:val="20"/>
              </w:rPr>
            </w:pPr>
            <w:r w:rsidRPr="0037123F">
              <w:rPr>
                <w:sz w:val="20"/>
              </w:rPr>
              <w:t>+10 MW wind/PV</w:t>
            </w:r>
          </w:p>
          <w:p w14:paraId="02068A28" w14:textId="77777777" w:rsidR="00B36449" w:rsidRPr="0037123F" w:rsidRDefault="00B36449">
            <w:pPr>
              <w:jc w:val="center"/>
              <w:rPr>
                <w:sz w:val="20"/>
              </w:rPr>
            </w:pPr>
          </w:p>
        </w:tc>
      </w:tr>
    </w:tbl>
    <w:p w14:paraId="2BC00F42" w14:textId="77777777" w:rsidR="00DD4491" w:rsidRPr="0037123F" w:rsidRDefault="00DD4491" w:rsidP="00E8522B">
      <w:pPr>
        <w:spacing w:line="240" w:lineRule="auto"/>
      </w:pPr>
    </w:p>
    <w:p w14:paraId="44843CE5" w14:textId="66204B8E" w:rsidR="001A2F9E" w:rsidRPr="0037123F" w:rsidRDefault="00EE365A" w:rsidP="00E8522B">
      <w:pPr>
        <w:spacing w:line="240" w:lineRule="auto"/>
      </w:pPr>
      <w:r w:rsidRPr="0037123F">
        <w:lastRenderedPageBreak/>
        <w:t>For the transport sector</w:t>
      </w:r>
      <w:r w:rsidR="00BE289A" w:rsidRPr="0037123F">
        <w:t>,</w:t>
      </w:r>
      <w:r w:rsidRPr="0037123F">
        <w:t xml:space="preserve"> 10 scenarios are also investigated; these are shown in </w:t>
      </w:r>
      <w:r w:rsidRPr="0037123F">
        <w:fldChar w:fldCharType="begin"/>
      </w:r>
      <w:r w:rsidRPr="0037123F">
        <w:instrText xml:space="preserve"> REF _Ref78813091 \h </w:instrText>
      </w:r>
      <w:r w:rsidR="00A04E78">
        <w:instrText xml:space="preserve"> \* MERGEFORMAT </w:instrText>
      </w:r>
      <w:r w:rsidRPr="0037123F">
        <w:fldChar w:fldCharType="separate"/>
      </w:r>
      <w:r w:rsidR="00EA7F62" w:rsidRPr="0037123F">
        <w:t xml:space="preserve">Table </w:t>
      </w:r>
      <w:r w:rsidR="00EA7F62" w:rsidRPr="0037123F">
        <w:rPr>
          <w:noProof/>
        </w:rPr>
        <w:t>24</w:t>
      </w:r>
      <w:r w:rsidRPr="0037123F">
        <w:fldChar w:fldCharType="end"/>
      </w:r>
      <w:r w:rsidRPr="0037123F">
        <w:t>. Like for the heat sector, the transport scenarios investigate different transition pathways and different combinations of vehicle types, smart charging, and renewable electricity capacity.</w:t>
      </w:r>
    </w:p>
    <w:p w14:paraId="2D9EE5BD" w14:textId="4F29DA1D" w:rsidR="003D1963" w:rsidRPr="0037123F" w:rsidRDefault="003D1963" w:rsidP="00DF6E37">
      <w:pPr>
        <w:pStyle w:val="Caption"/>
        <w:keepNext/>
        <w:jc w:val="center"/>
      </w:pPr>
      <w:bookmarkStart w:id="156" w:name="_Ref78813091"/>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4</w:t>
      </w:r>
      <w:r w:rsidRPr="0037123F">
        <w:fldChar w:fldCharType="end"/>
      </w:r>
      <w:bookmarkEnd w:id="156"/>
      <w:r w:rsidRPr="0037123F">
        <w:t>: Transport scenarios for Oud-Heverlee</w:t>
      </w:r>
      <w:r w:rsidR="00F06227" w:rsidRPr="0037123F">
        <w:t>.</w:t>
      </w:r>
    </w:p>
    <w:tbl>
      <w:tblPr>
        <w:tblStyle w:val="TableGrid"/>
        <w:tblW w:w="5000" w:type="pct"/>
        <w:jc w:val="center"/>
        <w:tblCellMar>
          <w:left w:w="28" w:type="dxa"/>
          <w:right w:w="28" w:type="dxa"/>
        </w:tblCellMar>
        <w:tblLook w:val="04A0" w:firstRow="1" w:lastRow="0" w:firstColumn="1" w:lastColumn="0" w:noHBand="0" w:noVBand="1"/>
      </w:tblPr>
      <w:tblGrid>
        <w:gridCol w:w="512"/>
        <w:gridCol w:w="2367"/>
        <w:gridCol w:w="1759"/>
        <w:gridCol w:w="1925"/>
        <w:gridCol w:w="1792"/>
        <w:gridCol w:w="1839"/>
      </w:tblGrid>
      <w:tr w:rsidR="00B36449" w:rsidRPr="0037123F" w14:paraId="10EA0DA0" w14:textId="77777777" w:rsidTr="00E8522B">
        <w:trPr>
          <w:jc w:val="center"/>
        </w:trPr>
        <w:tc>
          <w:tcPr>
            <w:tcW w:w="251" w:type="pct"/>
            <w:shd w:val="clear" w:color="auto" w:fill="AEAAAA" w:themeFill="background2" w:themeFillShade="BF"/>
          </w:tcPr>
          <w:p w14:paraId="7AC9CF63" w14:textId="5CBDDFA2" w:rsidR="00B36449" w:rsidRPr="0037123F" w:rsidRDefault="00BE289A">
            <w:pPr>
              <w:jc w:val="center"/>
              <w:rPr>
                <w:b/>
                <w:sz w:val="20"/>
              </w:rPr>
            </w:pPr>
            <w:r w:rsidRPr="0037123F">
              <w:rPr>
                <w:b/>
                <w:sz w:val="20"/>
              </w:rPr>
              <w:t>#</w:t>
            </w:r>
          </w:p>
        </w:tc>
        <w:tc>
          <w:tcPr>
            <w:tcW w:w="1161" w:type="pct"/>
            <w:shd w:val="clear" w:color="auto" w:fill="AEAAAA" w:themeFill="background2" w:themeFillShade="BF"/>
          </w:tcPr>
          <w:p w14:paraId="6CCF4C3F" w14:textId="120C3E97" w:rsidR="00B36449" w:rsidRPr="0037123F" w:rsidRDefault="00B36449">
            <w:pPr>
              <w:jc w:val="center"/>
              <w:rPr>
                <w:b/>
                <w:sz w:val="20"/>
              </w:rPr>
            </w:pPr>
            <w:r w:rsidRPr="0037123F">
              <w:rPr>
                <w:b/>
                <w:sz w:val="20"/>
              </w:rPr>
              <w:t>Scenarios - transport</w:t>
            </w:r>
          </w:p>
        </w:tc>
        <w:tc>
          <w:tcPr>
            <w:tcW w:w="863" w:type="pct"/>
            <w:shd w:val="clear" w:color="auto" w:fill="AEAAAA" w:themeFill="background2" w:themeFillShade="BF"/>
          </w:tcPr>
          <w:p w14:paraId="67ACFE1A" w14:textId="77777777" w:rsidR="00B36449" w:rsidRPr="0037123F" w:rsidRDefault="00B36449">
            <w:pPr>
              <w:jc w:val="center"/>
              <w:rPr>
                <w:b/>
                <w:sz w:val="20"/>
              </w:rPr>
            </w:pPr>
            <w:r w:rsidRPr="0037123F">
              <w:rPr>
                <w:b/>
                <w:sz w:val="20"/>
              </w:rPr>
              <w:t>Cars</w:t>
            </w:r>
          </w:p>
        </w:tc>
        <w:tc>
          <w:tcPr>
            <w:tcW w:w="944" w:type="pct"/>
            <w:shd w:val="clear" w:color="auto" w:fill="AEAAAA" w:themeFill="background2" w:themeFillShade="BF"/>
          </w:tcPr>
          <w:p w14:paraId="729D16F7" w14:textId="77777777" w:rsidR="00B36449" w:rsidRPr="0037123F" w:rsidRDefault="00B36449">
            <w:pPr>
              <w:jc w:val="center"/>
              <w:rPr>
                <w:b/>
                <w:sz w:val="20"/>
              </w:rPr>
            </w:pPr>
            <w:r w:rsidRPr="0037123F">
              <w:rPr>
                <w:b/>
                <w:sz w:val="20"/>
              </w:rPr>
              <w:t>Bus/freight</w:t>
            </w:r>
          </w:p>
        </w:tc>
        <w:tc>
          <w:tcPr>
            <w:tcW w:w="879" w:type="pct"/>
            <w:shd w:val="clear" w:color="auto" w:fill="AEAAAA" w:themeFill="background2" w:themeFillShade="BF"/>
          </w:tcPr>
          <w:p w14:paraId="0F86F4AC" w14:textId="77777777" w:rsidR="00B36449" w:rsidRPr="0037123F" w:rsidRDefault="00B36449">
            <w:pPr>
              <w:jc w:val="center"/>
              <w:rPr>
                <w:b/>
                <w:sz w:val="20"/>
              </w:rPr>
            </w:pPr>
            <w:r w:rsidRPr="0037123F">
              <w:rPr>
                <w:b/>
                <w:sz w:val="20"/>
              </w:rPr>
              <w:t>Smart charge</w:t>
            </w:r>
          </w:p>
        </w:tc>
        <w:tc>
          <w:tcPr>
            <w:tcW w:w="902" w:type="pct"/>
            <w:shd w:val="clear" w:color="auto" w:fill="AEAAAA" w:themeFill="background2" w:themeFillShade="BF"/>
          </w:tcPr>
          <w:p w14:paraId="47653689" w14:textId="77777777" w:rsidR="00B36449" w:rsidRPr="0037123F" w:rsidRDefault="00B36449">
            <w:pPr>
              <w:jc w:val="center"/>
              <w:rPr>
                <w:b/>
                <w:sz w:val="20"/>
              </w:rPr>
            </w:pPr>
            <w:r w:rsidRPr="0037123F">
              <w:rPr>
                <w:b/>
                <w:sz w:val="20"/>
              </w:rPr>
              <w:t>RE production</w:t>
            </w:r>
          </w:p>
        </w:tc>
      </w:tr>
      <w:tr w:rsidR="00B36449" w:rsidRPr="0037123F" w14:paraId="76901B5C" w14:textId="77777777" w:rsidTr="00E8522B">
        <w:trPr>
          <w:jc w:val="center"/>
        </w:trPr>
        <w:tc>
          <w:tcPr>
            <w:tcW w:w="251" w:type="pct"/>
            <w:shd w:val="clear" w:color="auto" w:fill="D0CECE" w:themeFill="background2" w:themeFillShade="E6"/>
          </w:tcPr>
          <w:p w14:paraId="6EC45693" w14:textId="517E6262" w:rsidR="00B36449" w:rsidRPr="0037123F" w:rsidRDefault="008A52CC" w:rsidP="00DF6E37">
            <w:pPr>
              <w:jc w:val="center"/>
              <w:rPr>
                <w:b/>
                <w:sz w:val="20"/>
              </w:rPr>
            </w:pPr>
            <w:r w:rsidRPr="0037123F">
              <w:rPr>
                <w:b/>
                <w:sz w:val="20"/>
              </w:rPr>
              <w:t>0</w:t>
            </w:r>
          </w:p>
        </w:tc>
        <w:tc>
          <w:tcPr>
            <w:tcW w:w="1161" w:type="pct"/>
            <w:shd w:val="clear" w:color="auto" w:fill="D0CECE" w:themeFill="background2" w:themeFillShade="E6"/>
          </w:tcPr>
          <w:p w14:paraId="7E195D28" w14:textId="2B26136F" w:rsidR="00B36449" w:rsidRPr="0037123F" w:rsidRDefault="00B36449">
            <w:pPr>
              <w:jc w:val="center"/>
              <w:rPr>
                <w:b/>
                <w:sz w:val="20"/>
              </w:rPr>
            </w:pPr>
            <w:r w:rsidRPr="0037123F">
              <w:rPr>
                <w:b/>
                <w:sz w:val="20"/>
              </w:rPr>
              <w:t>Reference</w:t>
            </w:r>
          </w:p>
        </w:tc>
        <w:tc>
          <w:tcPr>
            <w:tcW w:w="863" w:type="pct"/>
            <w:shd w:val="clear" w:color="auto" w:fill="D0CECE" w:themeFill="background2" w:themeFillShade="E6"/>
          </w:tcPr>
          <w:p w14:paraId="2E17C3EA" w14:textId="77777777" w:rsidR="00B36449" w:rsidRPr="0037123F" w:rsidRDefault="00B36449">
            <w:pPr>
              <w:jc w:val="center"/>
              <w:rPr>
                <w:sz w:val="20"/>
              </w:rPr>
            </w:pPr>
            <w:r w:rsidRPr="0037123F">
              <w:rPr>
                <w:sz w:val="20"/>
              </w:rPr>
              <w:t>Conventional</w:t>
            </w:r>
          </w:p>
        </w:tc>
        <w:tc>
          <w:tcPr>
            <w:tcW w:w="944" w:type="pct"/>
            <w:shd w:val="clear" w:color="auto" w:fill="D0CECE" w:themeFill="background2" w:themeFillShade="E6"/>
          </w:tcPr>
          <w:p w14:paraId="60C3AF90" w14:textId="77777777" w:rsidR="00B36449" w:rsidRPr="0037123F" w:rsidRDefault="00B36449">
            <w:pPr>
              <w:jc w:val="center"/>
              <w:rPr>
                <w:sz w:val="20"/>
              </w:rPr>
            </w:pPr>
            <w:r w:rsidRPr="0037123F">
              <w:rPr>
                <w:sz w:val="20"/>
              </w:rPr>
              <w:t>Conventional</w:t>
            </w:r>
          </w:p>
        </w:tc>
        <w:tc>
          <w:tcPr>
            <w:tcW w:w="879" w:type="pct"/>
            <w:shd w:val="clear" w:color="auto" w:fill="D0CECE" w:themeFill="background2" w:themeFillShade="E6"/>
          </w:tcPr>
          <w:p w14:paraId="4E33130F" w14:textId="77777777" w:rsidR="00B36449" w:rsidRPr="0037123F" w:rsidRDefault="00B36449">
            <w:pPr>
              <w:jc w:val="center"/>
              <w:rPr>
                <w:sz w:val="20"/>
              </w:rPr>
            </w:pPr>
            <w:r w:rsidRPr="0037123F">
              <w:rPr>
                <w:sz w:val="20"/>
              </w:rPr>
              <w:t>None</w:t>
            </w:r>
          </w:p>
        </w:tc>
        <w:tc>
          <w:tcPr>
            <w:tcW w:w="902" w:type="pct"/>
            <w:shd w:val="clear" w:color="auto" w:fill="D0CECE" w:themeFill="background2" w:themeFillShade="E6"/>
          </w:tcPr>
          <w:p w14:paraId="186F07EF" w14:textId="77777777" w:rsidR="00B36449" w:rsidRPr="0037123F" w:rsidRDefault="00B36449">
            <w:pPr>
              <w:jc w:val="center"/>
              <w:rPr>
                <w:sz w:val="20"/>
              </w:rPr>
            </w:pPr>
            <w:r w:rsidRPr="0037123F">
              <w:rPr>
                <w:sz w:val="20"/>
              </w:rPr>
              <w:t>No changes</w:t>
            </w:r>
          </w:p>
        </w:tc>
      </w:tr>
      <w:tr w:rsidR="00B36449" w:rsidRPr="0037123F" w14:paraId="0A04A6E0" w14:textId="77777777" w:rsidTr="00E8522B">
        <w:trPr>
          <w:jc w:val="center"/>
        </w:trPr>
        <w:tc>
          <w:tcPr>
            <w:tcW w:w="251" w:type="pct"/>
            <w:shd w:val="clear" w:color="auto" w:fill="B4C6E7" w:themeFill="accent1" w:themeFillTint="66"/>
          </w:tcPr>
          <w:p w14:paraId="3B5CED5F" w14:textId="6CEEA586" w:rsidR="00B36449" w:rsidRPr="0037123F" w:rsidRDefault="00B36449" w:rsidP="00DF6E37">
            <w:pPr>
              <w:jc w:val="center"/>
              <w:rPr>
                <w:b/>
                <w:sz w:val="20"/>
              </w:rPr>
            </w:pPr>
            <w:r w:rsidRPr="0037123F">
              <w:rPr>
                <w:b/>
                <w:sz w:val="20"/>
              </w:rPr>
              <w:t>1</w:t>
            </w:r>
          </w:p>
        </w:tc>
        <w:tc>
          <w:tcPr>
            <w:tcW w:w="1161" w:type="pct"/>
            <w:shd w:val="clear" w:color="auto" w:fill="B4C6E7" w:themeFill="accent1" w:themeFillTint="66"/>
          </w:tcPr>
          <w:p w14:paraId="117699D4" w14:textId="7D3A29A7" w:rsidR="00B36449" w:rsidRPr="0037123F" w:rsidRDefault="00B36449">
            <w:pPr>
              <w:jc w:val="center"/>
              <w:rPr>
                <w:b/>
                <w:sz w:val="20"/>
              </w:rPr>
            </w:pPr>
            <w:r w:rsidRPr="0037123F">
              <w:rPr>
                <w:b/>
                <w:sz w:val="20"/>
              </w:rPr>
              <w:t>EVs 25%</w:t>
            </w:r>
          </w:p>
        </w:tc>
        <w:tc>
          <w:tcPr>
            <w:tcW w:w="863" w:type="pct"/>
            <w:shd w:val="clear" w:color="auto" w:fill="B4C6E7" w:themeFill="accent1" w:themeFillTint="66"/>
          </w:tcPr>
          <w:p w14:paraId="0DF801CE" w14:textId="77777777" w:rsidR="00B36449" w:rsidRPr="0037123F" w:rsidRDefault="00B36449">
            <w:pPr>
              <w:jc w:val="center"/>
              <w:rPr>
                <w:sz w:val="20"/>
              </w:rPr>
            </w:pPr>
            <w:r w:rsidRPr="0037123F">
              <w:rPr>
                <w:sz w:val="20"/>
              </w:rPr>
              <w:t>25% EVs</w:t>
            </w:r>
          </w:p>
        </w:tc>
        <w:tc>
          <w:tcPr>
            <w:tcW w:w="944" w:type="pct"/>
            <w:shd w:val="clear" w:color="auto" w:fill="B4C6E7" w:themeFill="accent1" w:themeFillTint="66"/>
          </w:tcPr>
          <w:p w14:paraId="7E6A009E" w14:textId="77777777" w:rsidR="00B36449" w:rsidRPr="0037123F" w:rsidRDefault="00B36449">
            <w:pPr>
              <w:jc w:val="center"/>
              <w:rPr>
                <w:sz w:val="20"/>
              </w:rPr>
            </w:pPr>
            <w:r w:rsidRPr="0037123F">
              <w:rPr>
                <w:sz w:val="20"/>
              </w:rPr>
              <w:t>Conventional</w:t>
            </w:r>
          </w:p>
        </w:tc>
        <w:tc>
          <w:tcPr>
            <w:tcW w:w="879" w:type="pct"/>
            <w:shd w:val="clear" w:color="auto" w:fill="B4C6E7" w:themeFill="accent1" w:themeFillTint="66"/>
          </w:tcPr>
          <w:p w14:paraId="43A6A3DC" w14:textId="77777777" w:rsidR="00B36449" w:rsidRPr="0037123F" w:rsidRDefault="00B36449">
            <w:pPr>
              <w:jc w:val="center"/>
              <w:rPr>
                <w:sz w:val="20"/>
              </w:rPr>
            </w:pPr>
            <w:r w:rsidRPr="0037123F">
              <w:rPr>
                <w:sz w:val="20"/>
              </w:rPr>
              <w:t>None</w:t>
            </w:r>
          </w:p>
        </w:tc>
        <w:tc>
          <w:tcPr>
            <w:tcW w:w="902" w:type="pct"/>
            <w:shd w:val="clear" w:color="auto" w:fill="B4C6E7" w:themeFill="accent1" w:themeFillTint="66"/>
          </w:tcPr>
          <w:p w14:paraId="6AE90F81" w14:textId="77777777" w:rsidR="00B36449" w:rsidRPr="0037123F" w:rsidRDefault="00B36449">
            <w:pPr>
              <w:jc w:val="center"/>
              <w:rPr>
                <w:sz w:val="20"/>
              </w:rPr>
            </w:pPr>
            <w:r w:rsidRPr="0037123F">
              <w:rPr>
                <w:sz w:val="20"/>
              </w:rPr>
              <w:t>No changes</w:t>
            </w:r>
          </w:p>
        </w:tc>
      </w:tr>
      <w:tr w:rsidR="00B36449" w:rsidRPr="0037123F" w14:paraId="11154A1A" w14:textId="77777777" w:rsidTr="00E8522B">
        <w:trPr>
          <w:trHeight w:val="422"/>
          <w:jc w:val="center"/>
        </w:trPr>
        <w:tc>
          <w:tcPr>
            <w:tcW w:w="251" w:type="pct"/>
            <w:shd w:val="clear" w:color="auto" w:fill="B4C6E7" w:themeFill="accent1" w:themeFillTint="66"/>
          </w:tcPr>
          <w:p w14:paraId="7FD187A5" w14:textId="0D54B252" w:rsidR="00B36449" w:rsidRPr="0037123F" w:rsidRDefault="00B36449" w:rsidP="00DF6E37">
            <w:pPr>
              <w:jc w:val="center"/>
              <w:rPr>
                <w:b/>
                <w:sz w:val="20"/>
              </w:rPr>
            </w:pPr>
            <w:r w:rsidRPr="0037123F">
              <w:rPr>
                <w:b/>
                <w:sz w:val="20"/>
              </w:rPr>
              <w:t>2</w:t>
            </w:r>
          </w:p>
        </w:tc>
        <w:tc>
          <w:tcPr>
            <w:tcW w:w="1161" w:type="pct"/>
            <w:shd w:val="clear" w:color="auto" w:fill="B4C6E7" w:themeFill="accent1" w:themeFillTint="66"/>
          </w:tcPr>
          <w:p w14:paraId="6F829F23" w14:textId="770B192B" w:rsidR="00B36449" w:rsidRPr="0037123F" w:rsidRDefault="00B36449">
            <w:pPr>
              <w:jc w:val="center"/>
              <w:rPr>
                <w:b/>
                <w:sz w:val="20"/>
              </w:rPr>
            </w:pPr>
            <w:r w:rsidRPr="0037123F">
              <w:rPr>
                <w:b/>
                <w:sz w:val="20"/>
              </w:rPr>
              <w:t>EVs 50%</w:t>
            </w:r>
          </w:p>
        </w:tc>
        <w:tc>
          <w:tcPr>
            <w:tcW w:w="863" w:type="pct"/>
            <w:shd w:val="clear" w:color="auto" w:fill="B4C6E7" w:themeFill="accent1" w:themeFillTint="66"/>
          </w:tcPr>
          <w:p w14:paraId="011FF1A9" w14:textId="77777777" w:rsidR="00B36449" w:rsidRPr="0037123F" w:rsidRDefault="00B36449">
            <w:pPr>
              <w:jc w:val="center"/>
              <w:rPr>
                <w:sz w:val="20"/>
              </w:rPr>
            </w:pPr>
            <w:r w:rsidRPr="0037123F">
              <w:rPr>
                <w:sz w:val="20"/>
              </w:rPr>
              <w:t>50% EVs</w:t>
            </w:r>
          </w:p>
        </w:tc>
        <w:tc>
          <w:tcPr>
            <w:tcW w:w="944" w:type="pct"/>
            <w:shd w:val="clear" w:color="auto" w:fill="B4C6E7" w:themeFill="accent1" w:themeFillTint="66"/>
          </w:tcPr>
          <w:p w14:paraId="4186A242" w14:textId="77777777" w:rsidR="00B36449" w:rsidRPr="0037123F" w:rsidRDefault="00B36449">
            <w:pPr>
              <w:jc w:val="center"/>
              <w:rPr>
                <w:sz w:val="20"/>
              </w:rPr>
            </w:pPr>
            <w:r w:rsidRPr="0037123F">
              <w:rPr>
                <w:sz w:val="20"/>
              </w:rPr>
              <w:t>Conventional</w:t>
            </w:r>
          </w:p>
        </w:tc>
        <w:tc>
          <w:tcPr>
            <w:tcW w:w="879" w:type="pct"/>
            <w:shd w:val="clear" w:color="auto" w:fill="B4C6E7" w:themeFill="accent1" w:themeFillTint="66"/>
          </w:tcPr>
          <w:p w14:paraId="650B8ADA" w14:textId="77777777" w:rsidR="00B36449" w:rsidRPr="0037123F" w:rsidRDefault="00B36449">
            <w:pPr>
              <w:jc w:val="center"/>
              <w:rPr>
                <w:sz w:val="20"/>
              </w:rPr>
            </w:pPr>
            <w:r w:rsidRPr="0037123F">
              <w:rPr>
                <w:sz w:val="20"/>
              </w:rPr>
              <w:t>None</w:t>
            </w:r>
          </w:p>
        </w:tc>
        <w:tc>
          <w:tcPr>
            <w:tcW w:w="902" w:type="pct"/>
            <w:shd w:val="clear" w:color="auto" w:fill="B4C6E7" w:themeFill="accent1" w:themeFillTint="66"/>
          </w:tcPr>
          <w:p w14:paraId="06DAC070" w14:textId="77777777" w:rsidR="00B36449" w:rsidRPr="0037123F" w:rsidRDefault="00B36449">
            <w:pPr>
              <w:jc w:val="center"/>
              <w:rPr>
                <w:sz w:val="20"/>
              </w:rPr>
            </w:pPr>
            <w:r w:rsidRPr="0037123F">
              <w:rPr>
                <w:sz w:val="20"/>
              </w:rPr>
              <w:t>No changes</w:t>
            </w:r>
          </w:p>
        </w:tc>
      </w:tr>
      <w:tr w:rsidR="00B36449" w:rsidRPr="0037123F" w14:paraId="41F9F55B" w14:textId="77777777" w:rsidTr="00E8522B">
        <w:trPr>
          <w:jc w:val="center"/>
        </w:trPr>
        <w:tc>
          <w:tcPr>
            <w:tcW w:w="251" w:type="pct"/>
            <w:shd w:val="clear" w:color="auto" w:fill="B4C6E7" w:themeFill="accent1" w:themeFillTint="66"/>
          </w:tcPr>
          <w:p w14:paraId="555A7C28" w14:textId="654EFD5F" w:rsidR="00B36449" w:rsidRPr="0037123F" w:rsidRDefault="00B36449" w:rsidP="00DF6E37">
            <w:pPr>
              <w:jc w:val="center"/>
              <w:rPr>
                <w:b/>
                <w:sz w:val="20"/>
              </w:rPr>
            </w:pPr>
            <w:r w:rsidRPr="0037123F">
              <w:rPr>
                <w:b/>
                <w:sz w:val="20"/>
              </w:rPr>
              <w:t>3</w:t>
            </w:r>
          </w:p>
        </w:tc>
        <w:tc>
          <w:tcPr>
            <w:tcW w:w="1161" w:type="pct"/>
            <w:shd w:val="clear" w:color="auto" w:fill="B4C6E7" w:themeFill="accent1" w:themeFillTint="66"/>
          </w:tcPr>
          <w:p w14:paraId="78C890DF" w14:textId="244DBD0E" w:rsidR="00B36449" w:rsidRPr="0037123F" w:rsidRDefault="00B36449">
            <w:pPr>
              <w:jc w:val="center"/>
              <w:rPr>
                <w:b/>
                <w:sz w:val="20"/>
              </w:rPr>
            </w:pPr>
            <w:r w:rsidRPr="0037123F">
              <w:rPr>
                <w:b/>
                <w:sz w:val="20"/>
              </w:rPr>
              <w:t>EVs 75%</w:t>
            </w:r>
          </w:p>
        </w:tc>
        <w:tc>
          <w:tcPr>
            <w:tcW w:w="863" w:type="pct"/>
            <w:shd w:val="clear" w:color="auto" w:fill="B4C6E7" w:themeFill="accent1" w:themeFillTint="66"/>
          </w:tcPr>
          <w:p w14:paraId="416ABB84" w14:textId="77777777" w:rsidR="00B36449" w:rsidRPr="0037123F" w:rsidRDefault="00B36449">
            <w:pPr>
              <w:jc w:val="center"/>
              <w:rPr>
                <w:sz w:val="20"/>
              </w:rPr>
            </w:pPr>
            <w:r w:rsidRPr="0037123F">
              <w:rPr>
                <w:sz w:val="20"/>
              </w:rPr>
              <w:t>75% EVs</w:t>
            </w:r>
          </w:p>
        </w:tc>
        <w:tc>
          <w:tcPr>
            <w:tcW w:w="944" w:type="pct"/>
            <w:shd w:val="clear" w:color="auto" w:fill="B4C6E7" w:themeFill="accent1" w:themeFillTint="66"/>
          </w:tcPr>
          <w:p w14:paraId="36A87E36" w14:textId="77777777" w:rsidR="00B36449" w:rsidRPr="0037123F" w:rsidRDefault="00B36449">
            <w:pPr>
              <w:jc w:val="center"/>
              <w:rPr>
                <w:sz w:val="20"/>
              </w:rPr>
            </w:pPr>
            <w:r w:rsidRPr="0037123F">
              <w:rPr>
                <w:sz w:val="20"/>
              </w:rPr>
              <w:t>Conventional</w:t>
            </w:r>
          </w:p>
        </w:tc>
        <w:tc>
          <w:tcPr>
            <w:tcW w:w="879" w:type="pct"/>
            <w:shd w:val="clear" w:color="auto" w:fill="B4C6E7" w:themeFill="accent1" w:themeFillTint="66"/>
          </w:tcPr>
          <w:p w14:paraId="78FEAD7D" w14:textId="77777777" w:rsidR="00B36449" w:rsidRPr="0037123F" w:rsidRDefault="00B36449">
            <w:pPr>
              <w:jc w:val="center"/>
              <w:rPr>
                <w:sz w:val="20"/>
              </w:rPr>
            </w:pPr>
            <w:r w:rsidRPr="0037123F">
              <w:rPr>
                <w:sz w:val="20"/>
              </w:rPr>
              <w:t>None</w:t>
            </w:r>
          </w:p>
        </w:tc>
        <w:tc>
          <w:tcPr>
            <w:tcW w:w="902" w:type="pct"/>
            <w:shd w:val="clear" w:color="auto" w:fill="B4C6E7" w:themeFill="accent1" w:themeFillTint="66"/>
          </w:tcPr>
          <w:p w14:paraId="5D528660" w14:textId="77777777" w:rsidR="00B36449" w:rsidRPr="0037123F" w:rsidRDefault="00B36449">
            <w:pPr>
              <w:jc w:val="center"/>
              <w:rPr>
                <w:sz w:val="20"/>
              </w:rPr>
            </w:pPr>
            <w:r w:rsidRPr="0037123F">
              <w:rPr>
                <w:sz w:val="20"/>
              </w:rPr>
              <w:t>No changes</w:t>
            </w:r>
          </w:p>
        </w:tc>
      </w:tr>
      <w:tr w:rsidR="00B36449" w:rsidRPr="0037123F" w14:paraId="39F7B259" w14:textId="77777777" w:rsidTr="00E8522B">
        <w:trPr>
          <w:jc w:val="center"/>
        </w:trPr>
        <w:tc>
          <w:tcPr>
            <w:tcW w:w="251" w:type="pct"/>
            <w:shd w:val="clear" w:color="auto" w:fill="B4C6E7" w:themeFill="accent1" w:themeFillTint="66"/>
          </w:tcPr>
          <w:p w14:paraId="114A9151" w14:textId="46414D7D" w:rsidR="00B36449" w:rsidRPr="0037123F" w:rsidRDefault="00B36449" w:rsidP="00DF6E37">
            <w:pPr>
              <w:jc w:val="center"/>
              <w:rPr>
                <w:b/>
                <w:sz w:val="20"/>
              </w:rPr>
            </w:pPr>
            <w:r w:rsidRPr="0037123F">
              <w:rPr>
                <w:b/>
                <w:sz w:val="20"/>
              </w:rPr>
              <w:t>4</w:t>
            </w:r>
          </w:p>
        </w:tc>
        <w:tc>
          <w:tcPr>
            <w:tcW w:w="1161" w:type="pct"/>
            <w:shd w:val="clear" w:color="auto" w:fill="B4C6E7" w:themeFill="accent1" w:themeFillTint="66"/>
          </w:tcPr>
          <w:p w14:paraId="2D466DCA" w14:textId="0B59DB9B" w:rsidR="00B36449" w:rsidRPr="0037123F" w:rsidRDefault="00B36449">
            <w:pPr>
              <w:jc w:val="center"/>
              <w:rPr>
                <w:b/>
                <w:sz w:val="20"/>
              </w:rPr>
            </w:pPr>
            <w:r w:rsidRPr="0037123F">
              <w:rPr>
                <w:b/>
                <w:sz w:val="20"/>
              </w:rPr>
              <w:t>EVs 100%</w:t>
            </w:r>
          </w:p>
        </w:tc>
        <w:tc>
          <w:tcPr>
            <w:tcW w:w="863" w:type="pct"/>
            <w:shd w:val="clear" w:color="auto" w:fill="B4C6E7" w:themeFill="accent1" w:themeFillTint="66"/>
          </w:tcPr>
          <w:p w14:paraId="01EEAE09" w14:textId="77777777" w:rsidR="00B36449" w:rsidRPr="0037123F" w:rsidRDefault="00B36449">
            <w:pPr>
              <w:jc w:val="center"/>
              <w:rPr>
                <w:sz w:val="20"/>
              </w:rPr>
            </w:pPr>
            <w:r w:rsidRPr="0037123F">
              <w:rPr>
                <w:sz w:val="20"/>
              </w:rPr>
              <w:t>100% EVs</w:t>
            </w:r>
          </w:p>
        </w:tc>
        <w:tc>
          <w:tcPr>
            <w:tcW w:w="944" w:type="pct"/>
            <w:shd w:val="clear" w:color="auto" w:fill="B4C6E7" w:themeFill="accent1" w:themeFillTint="66"/>
          </w:tcPr>
          <w:p w14:paraId="3C9745F8" w14:textId="77777777" w:rsidR="00B36449" w:rsidRPr="0037123F" w:rsidRDefault="00B36449">
            <w:pPr>
              <w:jc w:val="center"/>
              <w:rPr>
                <w:sz w:val="20"/>
              </w:rPr>
            </w:pPr>
            <w:r w:rsidRPr="0037123F">
              <w:rPr>
                <w:sz w:val="20"/>
              </w:rPr>
              <w:t>Conventional</w:t>
            </w:r>
          </w:p>
        </w:tc>
        <w:tc>
          <w:tcPr>
            <w:tcW w:w="879" w:type="pct"/>
            <w:shd w:val="clear" w:color="auto" w:fill="B4C6E7" w:themeFill="accent1" w:themeFillTint="66"/>
          </w:tcPr>
          <w:p w14:paraId="12640581" w14:textId="77777777" w:rsidR="00B36449" w:rsidRPr="0037123F" w:rsidRDefault="00B36449">
            <w:pPr>
              <w:jc w:val="center"/>
              <w:rPr>
                <w:sz w:val="20"/>
              </w:rPr>
            </w:pPr>
            <w:r w:rsidRPr="0037123F">
              <w:rPr>
                <w:sz w:val="20"/>
              </w:rPr>
              <w:t>None</w:t>
            </w:r>
          </w:p>
        </w:tc>
        <w:tc>
          <w:tcPr>
            <w:tcW w:w="902" w:type="pct"/>
            <w:shd w:val="clear" w:color="auto" w:fill="B4C6E7" w:themeFill="accent1" w:themeFillTint="66"/>
          </w:tcPr>
          <w:p w14:paraId="2233D824" w14:textId="77777777" w:rsidR="00B36449" w:rsidRPr="0037123F" w:rsidRDefault="00B36449">
            <w:pPr>
              <w:jc w:val="center"/>
              <w:rPr>
                <w:sz w:val="20"/>
              </w:rPr>
            </w:pPr>
            <w:r w:rsidRPr="0037123F">
              <w:rPr>
                <w:sz w:val="20"/>
              </w:rPr>
              <w:t>No changes</w:t>
            </w:r>
          </w:p>
        </w:tc>
      </w:tr>
      <w:tr w:rsidR="00B36449" w:rsidRPr="0037123F" w14:paraId="11CDCB84" w14:textId="77777777" w:rsidTr="00E8522B">
        <w:trPr>
          <w:jc w:val="center"/>
        </w:trPr>
        <w:tc>
          <w:tcPr>
            <w:tcW w:w="251" w:type="pct"/>
            <w:shd w:val="clear" w:color="auto" w:fill="F7CAAC" w:themeFill="accent2" w:themeFillTint="66"/>
          </w:tcPr>
          <w:p w14:paraId="75C541BB" w14:textId="19D6903C" w:rsidR="00B36449" w:rsidRPr="0037123F" w:rsidRDefault="00B36449" w:rsidP="00DF6E37">
            <w:pPr>
              <w:jc w:val="center"/>
              <w:rPr>
                <w:b/>
                <w:sz w:val="20"/>
              </w:rPr>
            </w:pPr>
            <w:r w:rsidRPr="0037123F">
              <w:rPr>
                <w:b/>
                <w:sz w:val="20"/>
              </w:rPr>
              <w:t>5</w:t>
            </w:r>
          </w:p>
        </w:tc>
        <w:tc>
          <w:tcPr>
            <w:tcW w:w="1161" w:type="pct"/>
            <w:shd w:val="clear" w:color="auto" w:fill="F7CAAC" w:themeFill="accent2" w:themeFillTint="66"/>
          </w:tcPr>
          <w:p w14:paraId="6E81CEEE" w14:textId="74B59941" w:rsidR="00B36449" w:rsidRPr="0037123F" w:rsidRDefault="00B36449">
            <w:pPr>
              <w:jc w:val="center"/>
              <w:rPr>
                <w:b/>
                <w:sz w:val="20"/>
              </w:rPr>
            </w:pPr>
            <w:r w:rsidRPr="0037123F">
              <w:rPr>
                <w:b/>
                <w:sz w:val="20"/>
              </w:rPr>
              <w:t>EVs and hybrid bus/freight</w:t>
            </w:r>
          </w:p>
        </w:tc>
        <w:tc>
          <w:tcPr>
            <w:tcW w:w="863" w:type="pct"/>
            <w:shd w:val="clear" w:color="auto" w:fill="F7CAAC" w:themeFill="accent2" w:themeFillTint="66"/>
          </w:tcPr>
          <w:p w14:paraId="04EC6F0F" w14:textId="77777777" w:rsidR="00B36449" w:rsidRPr="0037123F" w:rsidRDefault="00B36449">
            <w:pPr>
              <w:jc w:val="center"/>
              <w:rPr>
                <w:sz w:val="20"/>
              </w:rPr>
            </w:pPr>
            <w:r w:rsidRPr="0037123F">
              <w:rPr>
                <w:sz w:val="20"/>
              </w:rPr>
              <w:t>100% EVs</w:t>
            </w:r>
          </w:p>
        </w:tc>
        <w:tc>
          <w:tcPr>
            <w:tcW w:w="944" w:type="pct"/>
            <w:shd w:val="clear" w:color="auto" w:fill="F7CAAC" w:themeFill="accent2" w:themeFillTint="66"/>
          </w:tcPr>
          <w:p w14:paraId="7D6D49D1" w14:textId="77777777" w:rsidR="00B36449" w:rsidRPr="0037123F" w:rsidRDefault="00B36449">
            <w:pPr>
              <w:jc w:val="center"/>
              <w:rPr>
                <w:sz w:val="20"/>
              </w:rPr>
            </w:pPr>
            <w:r w:rsidRPr="0037123F">
              <w:rPr>
                <w:sz w:val="20"/>
              </w:rPr>
              <w:t>100% hybrid</w:t>
            </w:r>
          </w:p>
        </w:tc>
        <w:tc>
          <w:tcPr>
            <w:tcW w:w="879" w:type="pct"/>
            <w:shd w:val="clear" w:color="auto" w:fill="F7CAAC" w:themeFill="accent2" w:themeFillTint="66"/>
          </w:tcPr>
          <w:p w14:paraId="64B5E00B" w14:textId="77777777" w:rsidR="00B36449" w:rsidRPr="0037123F" w:rsidRDefault="00B36449">
            <w:pPr>
              <w:jc w:val="center"/>
              <w:rPr>
                <w:sz w:val="20"/>
              </w:rPr>
            </w:pPr>
            <w:r w:rsidRPr="0037123F">
              <w:rPr>
                <w:sz w:val="20"/>
              </w:rPr>
              <w:t>None</w:t>
            </w:r>
          </w:p>
        </w:tc>
        <w:tc>
          <w:tcPr>
            <w:tcW w:w="902" w:type="pct"/>
            <w:shd w:val="clear" w:color="auto" w:fill="F7CAAC" w:themeFill="accent2" w:themeFillTint="66"/>
          </w:tcPr>
          <w:p w14:paraId="3060EF6C" w14:textId="77777777" w:rsidR="00B36449" w:rsidRPr="0037123F" w:rsidRDefault="00B36449">
            <w:pPr>
              <w:jc w:val="center"/>
              <w:rPr>
                <w:sz w:val="20"/>
              </w:rPr>
            </w:pPr>
            <w:r w:rsidRPr="0037123F">
              <w:rPr>
                <w:sz w:val="20"/>
              </w:rPr>
              <w:t>No changes</w:t>
            </w:r>
          </w:p>
        </w:tc>
      </w:tr>
      <w:tr w:rsidR="00B36449" w:rsidRPr="0037123F" w14:paraId="64B7D3B5" w14:textId="77777777" w:rsidTr="00E8522B">
        <w:trPr>
          <w:jc w:val="center"/>
        </w:trPr>
        <w:tc>
          <w:tcPr>
            <w:tcW w:w="251" w:type="pct"/>
            <w:shd w:val="clear" w:color="auto" w:fill="F7CAAC" w:themeFill="accent2" w:themeFillTint="66"/>
          </w:tcPr>
          <w:p w14:paraId="242270D9" w14:textId="50383B1C" w:rsidR="00B36449" w:rsidRPr="0037123F" w:rsidRDefault="00B36449" w:rsidP="00DF6E37">
            <w:pPr>
              <w:jc w:val="center"/>
              <w:rPr>
                <w:b/>
                <w:sz w:val="20"/>
              </w:rPr>
            </w:pPr>
            <w:r w:rsidRPr="0037123F">
              <w:rPr>
                <w:b/>
                <w:sz w:val="20"/>
              </w:rPr>
              <w:t>6</w:t>
            </w:r>
          </w:p>
        </w:tc>
        <w:tc>
          <w:tcPr>
            <w:tcW w:w="1161" w:type="pct"/>
            <w:shd w:val="clear" w:color="auto" w:fill="F7CAAC" w:themeFill="accent2" w:themeFillTint="66"/>
          </w:tcPr>
          <w:p w14:paraId="1F055328" w14:textId="2B778B29" w:rsidR="00B36449" w:rsidRPr="0037123F" w:rsidRDefault="00B36449">
            <w:pPr>
              <w:jc w:val="center"/>
              <w:rPr>
                <w:b/>
                <w:sz w:val="20"/>
              </w:rPr>
            </w:pPr>
            <w:r w:rsidRPr="0037123F">
              <w:rPr>
                <w:b/>
                <w:sz w:val="20"/>
              </w:rPr>
              <w:t>EVs and hybrid bus/freight (smart charge)</w:t>
            </w:r>
          </w:p>
        </w:tc>
        <w:tc>
          <w:tcPr>
            <w:tcW w:w="863" w:type="pct"/>
            <w:shd w:val="clear" w:color="auto" w:fill="F7CAAC" w:themeFill="accent2" w:themeFillTint="66"/>
          </w:tcPr>
          <w:p w14:paraId="2A53F4F5" w14:textId="77777777" w:rsidR="00B36449" w:rsidRPr="0037123F" w:rsidRDefault="00B36449">
            <w:pPr>
              <w:jc w:val="center"/>
              <w:rPr>
                <w:sz w:val="20"/>
              </w:rPr>
            </w:pPr>
            <w:r w:rsidRPr="0037123F">
              <w:rPr>
                <w:sz w:val="20"/>
              </w:rPr>
              <w:t>100% EVs</w:t>
            </w:r>
          </w:p>
        </w:tc>
        <w:tc>
          <w:tcPr>
            <w:tcW w:w="944" w:type="pct"/>
            <w:shd w:val="clear" w:color="auto" w:fill="F7CAAC" w:themeFill="accent2" w:themeFillTint="66"/>
          </w:tcPr>
          <w:p w14:paraId="71E92328" w14:textId="77777777" w:rsidR="00B36449" w:rsidRPr="0037123F" w:rsidRDefault="00B36449">
            <w:pPr>
              <w:jc w:val="center"/>
              <w:rPr>
                <w:sz w:val="20"/>
              </w:rPr>
            </w:pPr>
            <w:r w:rsidRPr="0037123F">
              <w:rPr>
                <w:sz w:val="20"/>
              </w:rPr>
              <w:t>100% hybrid</w:t>
            </w:r>
          </w:p>
        </w:tc>
        <w:tc>
          <w:tcPr>
            <w:tcW w:w="879" w:type="pct"/>
            <w:shd w:val="clear" w:color="auto" w:fill="F7CAAC" w:themeFill="accent2" w:themeFillTint="66"/>
          </w:tcPr>
          <w:p w14:paraId="17F6B2AA" w14:textId="77777777" w:rsidR="00B36449" w:rsidRPr="0037123F" w:rsidRDefault="00B36449">
            <w:pPr>
              <w:jc w:val="center"/>
              <w:rPr>
                <w:sz w:val="20"/>
              </w:rPr>
            </w:pPr>
            <w:r w:rsidRPr="0037123F">
              <w:rPr>
                <w:sz w:val="20"/>
              </w:rPr>
              <w:t>80% smart charge</w:t>
            </w:r>
          </w:p>
        </w:tc>
        <w:tc>
          <w:tcPr>
            <w:tcW w:w="902" w:type="pct"/>
            <w:shd w:val="clear" w:color="auto" w:fill="F7CAAC" w:themeFill="accent2" w:themeFillTint="66"/>
          </w:tcPr>
          <w:p w14:paraId="6E30E46B" w14:textId="77777777" w:rsidR="00B36449" w:rsidRPr="0037123F" w:rsidRDefault="00B36449">
            <w:pPr>
              <w:jc w:val="center"/>
              <w:rPr>
                <w:sz w:val="20"/>
              </w:rPr>
            </w:pPr>
            <w:r w:rsidRPr="0037123F">
              <w:rPr>
                <w:sz w:val="20"/>
              </w:rPr>
              <w:t>No changes</w:t>
            </w:r>
          </w:p>
        </w:tc>
      </w:tr>
      <w:tr w:rsidR="00B36449" w:rsidRPr="0037123F" w14:paraId="547F8BE7" w14:textId="77777777" w:rsidTr="00E8522B">
        <w:trPr>
          <w:jc w:val="center"/>
        </w:trPr>
        <w:tc>
          <w:tcPr>
            <w:tcW w:w="251" w:type="pct"/>
            <w:shd w:val="clear" w:color="auto" w:fill="C5E0B3" w:themeFill="accent6" w:themeFillTint="66"/>
          </w:tcPr>
          <w:p w14:paraId="0FB1EC4B" w14:textId="57A7D902" w:rsidR="00B36449" w:rsidRPr="0037123F" w:rsidRDefault="00B36449" w:rsidP="00DF6E37">
            <w:pPr>
              <w:jc w:val="center"/>
              <w:rPr>
                <w:b/>
                <w:sz w:val="20"/>
              </w:rPr>
            </w:pPr>
            <w:r w:rsidRPr="0037123F">
              <w:rPr>
                <w:b/>
                <w:sz w:val="20"/>
              </w:rPr>
              <w:t>7</w:t>
            </w:r>
          </w:p>
        </w:tc>
        <w:tc>
          <w:tcPr>
            <w:tcW w:w="1161" w:type="pct"/>
            <w:shd w:val="clear" w:color="auto" w:fill="C5E0B3" w:themeFill="accent6" w:themeFillTint="66"/>
          </w:tcPr>
          <w:p w14:paraId="42F3013A" w14:textId="584FFD36" w:rsidR="00B36449" w:rsidRPr="0037123F" w:rsidRDefault="00B36449">
            <w:pPr>
              <w:jc w:val="center"/>
              <w:rPr>
                <w:b/>
                <w:sz w:val="20"/>
              </w:rPr>
            </w:pPr>
            <w:r w:rsidRPr="0037123F">
              <w:rPr>
                <w:b/>
                <w:sz w:val="20"/>
              </w:rPr>
              <w:t>EVs and hybrid bus/freight (smart charge + RE)</w:t>
            </w:r>
          </w:p>
        </w:tc>
        <w:tc>
          <w:tcPr>
            <w:tcW w:w="863" w:type="pct"/>
            <w:shd w:val="clear" w:color="auto" w:fill="C5E0B3" w:themeFill="accent6" w:themeFillTint="66"/>
          </w:tcPr>
          <w:p w14:paraId="7F82E715" w14:textId="77777777" w:rsidR="00B36449" w:rsidRPr="0037123F" w:rsidRDefault="00B36449">
            <w:pPr>
              <w:jc w:val="center"/>
              <w:rPr>
                <w:sz w:val="20"/>
              </w:rPr>
            </w:pPr>
            <w:r w:rsidRPr="0037123F">
              <w:rPr>
                <w:sz w:val="20"/>
              </w:rPr>
              <w:t>100% EVs</w:t>
            </w:r>
          </w:p>
        </w:tc>
        <w:tc>
          <w:tcPr>
            <w:tcW w:w="944" w:type="pct"/>
            <w:shd w:val="clear" w:color="auto" w:fill="C5E0B3" w:themeFill="accent6" w:themeFillTint="66"/>
          </w:tcPr>
          <w:p w14:paraId="5BE808BD" w14:textId="77777777" w:rsidR="00B36449" w:rsidRPr="0037123F" w:rsidRDefault="00B36449">
            <w:pPr>
              <w:jc w:val="center"/>
              <w:rPr>
                <w:sz w:val="20"/>
              </w:rPr>
            </w:pPr>
            <w:r w:rsidRPr="0037123F">
              <w:rPr>
                <w:sz w:val="20"/>
              </w:rPr>
              <w:t>100% hybrid</w:t>
            </w:r>
          </w:p>
        </w:tc>
        <w:tc>
          <w:tcPr>
            <w:tcW w:w="879" w:type="pct"/>
            <w:shd w:val="clear" w:color="auto" w:fill="C5E0B3" w:themeFill="accent6" w:themeFillTint="66"/>
          </w:tcPr>
          <w:p w14:paraId="6FA41B17" w14:textId="77777777" w:rsidR="00B36449" w:rsidRPr="0037123F" w:rsidRDefault="00B36449">
            <w:pPr>
              <w:jc w:val="center"/>
              <w:rPr>
                <w:sz w:val="20"/>
              </w:rPr>
            </w:pPr>
            <w:r w:rsidRPr="0037123F">
              <w:rPr>
                <w:sz w:val="20"/>
              </w:rPr>
              <w:t>80% smart charge</w:t>
            </w:r>
          </w:p>
        </w:tc>
        <w:tc>
          <w:tcPr>
            <w:tcW w:w="902" w:type="pct"/>
            <w:shd w:val="clear" w:color="auto" w:fill="C5E0B3" w:themeFill="accent6" w:themeFillTint="66"/>
          </w:tcPr>
          <w:p w14:paraId="05B038CC" w14:textId="212CCE6B" w:rsidR="00B36449" w:rsidRPr="0037123F" w:rsidRDefault="00B36449">
            <w:pPr>
              <w:jc w:val="center"/>
              <w:rPr>
                <w:sz w:val="20"/>
              </w:rPr>
            </w:pPr>
            <w:r w:rsidRPr="0037123F">
              <w:rPr>
                <w:sz w:val="20"/>
              </w:rPr>
              <w:t>+2 MW wind/PV</w:t>
            </w:r>
          </w:p>
        </w:tc>
      </w:tr>
      <w:tr w:rsidR="00B36449" w:rsidRPr="0037123F" w14:paraId="0C202772" w14:textId="77777777" w:rsidTr="00E8522B">
        <w:trPr>
          <w:jc w:val="center"/>
        </w:trPr>
        <w:tc>
          <w:tcPr>
            <w:tcW w:w="251" w:type="pct"/>
            <w:shd w:val="clear" w:color="auto" w:fill="C5E0B3" w:themeFill="accent6" w:themeFillTint="66"/>
          </w:tcPr>
          <w:p w14:paraId="4282E5B7" w14:textId="0EDC0ED8" w:rsidR="00B36449" w:rsidRPr="0037123F" w:rsidRDefault="00B36449" w:rsidP="00DF6E37">
            <w:pPr>
              <w:jc w:val="center"/>
              <w:rPr>
                <w:b/>
                <w:sz w:val="20"/>
              </w:rPr>
            </w:pPr>
            <w:r w:rsidRPr="0037123F">
              <w:rPr>
                <w:b/>
                <w:sz w:val="20"/>
              </w:rPr>
              <w:t>8</w:t>
            </w:r>
          </w:p>
        </w:tc>
        <w:tc>
          <w:tcPr>
            <w:tcW w:w="1161" w:type="pct"/>
            <w:shd w:val="clear" w:color="auto" w:fill="C5E0B3" w:themeFill="accent6" w:themeFillTint="66"/>
          </w:tcPr>
          <w:p w14:paraId="3C26F3AF" w14:textId="37C2AD66" w:rsidR="00B36449" w:rsidRPr="0037123F" w:rsidRDefault="00B36449">
            <w:pPr>
              <w:jc w:val="center"/>
              <w:rPr>
                <w:b/>
                <w:sz w:val="20"/>
              </w:rPr>
            </w:pPr>
            <w:r w:rsidRPr="0037123F">
              <w:rPr>
                <w:b/>
                <w:sz w:val="20"/>
              </w:rPr>
              <w:t>EVs and hybrid bus/freight (smart charge + RE)</w:t>
            </w:r>
          </w:p>
        </w:tc>
        <w:tc>
          <w:tcPr>
            <w:tcW w:w="863" w:type="pct"/>
            <w:shd w:val="clear" w:color="auto" w:fill="C5E0B3" w:themeFill="accent6" w:themeFillTint="66"/>
          </w:tcPr>
          <w:p w14:paraId="3D5F6774" w14:textId="77777777" w:rsidR="00B36449" w:rsidRPr="0037123F" w:rsidRDefault="00B36449">
            <w:pPr>
              <w:jc w:val="center"/>
              <w:rPr>
                <w:sz w:val="20"/>
              </w:rPr>
            </w:pPr>
            <w:r w:rsidRPr="0037123F">
              <w:rPr>
                <w:sz w:val="20"/>
              </w:rPr>
              <w:t>100% EVs</w:t>
            </w:r>
          </w:p>
        </w:tc>
        <w:tc>
          <w:tcPr>
            <w:tcW w:w="944" w:type="pct"/>
            <w:shd w:val="clear" w:color="auto" w:fill="C5E0B3" w:themeFill="accent6" w:themeFillTint="66"/>
          </w:tcPr>
          <w:p w14:paraId="10108FAE" w14:textId="77777777" w:rsidR="00B36449" w:rsidRPr="0037123F" w:rsidRDefault="00B36449">
            <w:pPr>
              <w:jc w:val="center"/>
              <w:rPr>
                <w:sz w:val="20"/>
              </w:rPr>
            </w:pPr>
            <w:r w:rsidRPr="0037123F">
              <w:rPr>
                <w:sz w:val="20"/>
              </w:rPr>
              <w:t>100% hybrid</w:t>
            </w:r>
          </w:p>
        </w:tc>
        <w:tc>
          <w:tcPr>
            <w:tcW w:w="879" w:type="pct"/>
            <w:shd w:val="clear" w:color="auto" w:fill="C5E0B3" w:themeFill="accent6" w:themeFillTint="66"/>
          </w:tcPr>
          <w:p w14:paraId="6664C513" w14:textId="77777777" w:rsidR="00B36449" w:rsidRPr="0037123F" w:rsidRDefault="00B36449">
            <w:pPr>
              <w:jc w:val="center"/>
              <w:rPr>
                <w:sz w:val="20"/>
              </w:rPr>
            </w:pPr>
            <w:r w:rsidRPr="0037123F">
              <w:rPr>
                <w:sz w:val="20"/>
              </w:rPr>
              <w:t>80% smart charge</w:t>
            </w:r>
          </w:p>
        </w:tc>
        <w:tc>
          <w:tcPr>
            <w:tcW w:w="902" w:type="pct"/>
            <w:shd w:val="clear" w:color="auto" w:fill="C5E0B3" w:themeFill="accent6" w:themeFillTint="66"/>
          </w:tcPr>
          <w:p w14:paraId="42E952F4" w14:textId="4AC8DF94" w:rsidR="00B36449" w:rsidRPr="0037123F" w:rsidRDefault="00B36449">
            <w:pPr>
              <w:jc w:val="center"/>
              <w:rPr>
                <w:sz w:val="20"/>
              </w:rPr>
            </w:pPr>
            <w:r w:rsidRPr="0037123F">
              <w:rPr>
                <w:sz w:val="20"/>
              </w:rPr>
              <w:t>+4 MW wind/PV</w:t>
            </w:r>
          </w:p>
        </w:tc>
      </w:tr>
      <w:tr w:rsidR="00B36449" w:rsidRPr="0037123F" w14:paraId="25689463" w14:textId="77777777" w:rsidTr="00E8522B">
        <w:trPr>
          <w:jc w:val="center"/>
        </w:trPr>
        <w:tc>
          <w:tcPr>
            <w:tcW w:w="251" w:type="pct"/>
            <w:shd w:val="clear" w:color="auto" w:fill="C5E0B3" w:themeFill="accent6" w:themeFillTint="66"/>
          </w:tcPr>
          <w:p w14:paraId="2A14F50A" w14:textId="7FD0AE41" w:rsidR="00B36449" w:rsidRPr="0037123F" w:rsidRDefault="00B36449" w:rsidP="00DF6E37">
            <w:pPr>
              <w:jc w:val="center"/>
              <w:rPr>
                <w:b/>
                <w:sz w:val="20"/>
              </w:rPr>
            </w:pPr>
            <w:r w:rsidRPr="0037123F">
              <w:rPr>
                <w:b/>
                <w:sz w:val="20"/>
              </w:rPr>
              <w:t>9</w:t>
            </w:r>
          </w:p>
        </w:tc>
        <w:tc>
          <w:tcPr>
            <w:tcW w:w="1161" w:type="pct"/>
            <w:shd w:val="clear" w:color="auto" w:fill="C5E0B3" w:themeFill="accent6" w:themeFillTint="66"/>
          </w:tcPr>
          <w:p w14:paraId="4895FADC" w14:textId="32B37825" w:rsidR="00B36449" w:rsidRPr="0037123F" w:rsidRDefault="00B36449">
            <w:pPr>
              <w:jc w:val="center"/>
              <w:rPr>
                <w:b/>
                <w:sz w:val="20"/>
              </w:rPr>
            </w:pPr>
            <w:r w:rsidRPr="0037123F">
              <w:rPr>
                <w:b/>
                <w:sz w:val="20"/>
              </w:rPr>
              <w:t>EVs and hybrid bus/freight (smart charge + RE)</w:t>
            </w:r>
          </w:p>
        </w:tc>
        <w:tc>
          <w:tcPr>
            <w:tcW w:w="863" w:type="pct"/>
            <w:shd w:val="clear" w:color="auto" w:fill="C5E0B3" w:themeFill="accent6" w:themeFillTint="66"/>
          </w:tcPr>
          <w:p w14:paraId="3CC59779" w14:textId="77777777" w:rsidR="00B36449" w:rsidRPr="0037123F" w:rsidRDefault="00B36449">
            <w:pPr>
              <w:jc w:val="center"/>
              <w:rPr>
                <w:sz w:val="20"/>
              </w:rPr>
            </w:pPr>
            <w:r w:rsidRPr="0037123F">
              <w:rPr>
                <w:sz w:val="20"/>
              </w:rPr>
              <w:t>100% EVs</w:t>
            </w:r>
          </w:p>
        </w:tc>
        <w:tc>
          <w:tcPr>
            <w:tcW w:w="944" w:type="pct"/>
            <w:shd w:val="clear" w:color="auto" w:fill="C5E0B3" w:themeFill="accent6" w:themeFillTint="66"/>
          </w:tcPr>
          <w:p w14:paraId="0350D6BA" w14:textId="77777777" w:rsidR="00B36449" w:rsidRPr="0037123F" w:rsidRDefault="00B36449">
            <w:pPr>
              <w:jc w:val="center"/>
              <w:rPr>
                <w:sz w:val="20"/>
              </w:rPr>
            </w:pPr>
            <w:r w:rsidRPr="0037123F">
              <w:rPr>
                <w:sz w:val="20"/>
              </w:rPr>
              <w:t>100% hybrid</w:t>
            </w:r>
          </w:p>
        </w:tc>
        <w:tc>
          <w:tcPr>
            <w:tcW w:w="879" w:type="pct"/>
            <w:shd w:val="clear" w:color="auto" w:fill="C5E0B3" w:themeFill="accent6" w:themeFillTint="66"/>
          </w:tcPr>
          <w:p w14:paraId="4F4A41E9" w14:textId="77777777" w:rsidR="00B36449" w:rsidRPr="0037123F" w:rsidRDefault="00B36449">
            <w:pPr>
              <w:jc w:val="center"/>
              <w:rPr>
                <w:sz w:val="20"/>
              </w:rPr>
            </w:pPr>
            <w:r w:rsidRPr="0037123F">
              <w:rPr>
                <w:sz w:val="20"/>
              </w:rPr>
              <w:t>80% smart charge</w:t>
            </w:r>
          </w:p>
        </w:tc>
        <w:tc>
          <w:tcPr>
            <w:tcW w:w="902" w:type="pct"/>
            <w:shd w:val="clear" w:color="auto" w:fill="C5E0B3" w:themeFill="accent6" w:themeFillTint="66"/>
          </w:tcPr>
          <w:p w14:paraId="6ECF6528" w14:textId="086F7E4F" w:rsidR="00B36449" w:rsidRPr="0037123F" w:rsidRDefault="00B36449">
            <w:pPr>
              <w:jc w:val="center"/>
              <w:rPr>
                <w:sz w:val="20"/>
              </w:rPr>
            </w:pPr>
            <w:r w:rsidRPr="0037123F">
              <w:rPr>
                <w:sz w:val="20"/>
              </w:rPr>
              <w:t>+6 MW wind/PV</w:t>
            </w:r>
          </w:p>
        </w:tc>
      </w:tr>
      <w:tr w:rsidR="00B36449" w:rsidRPr="0037123F" w14:paraId="7499D4D4" w14:textId="77777777" w:rsidTr="00E8522B">
        <w:trPr>
          <w:jc w:val="center"/>
        </w:trPr>
        <w:tc>
          <w:tcPr>
            <w:tcW w:w="251" w:type="pct"/>
            <w:shd w:val="clear" w:color="auto" w:fill="C5E0B3" w:themeFill="accent6" w:themeFillTint="66"/>
          </w:tcPr>
          <w:p w14:paraId="5DC4126E" w14:textId="2C75EF88" w:rsidR="00B36449" w:rsidRPr="0037123F" w:rsidRDefault="00B36449" w:rsidP="00DF6E37">
            <w:pPr>
              <w:jc w:val="center"/>
              <w:rPr>
                <w:b/>
                <w:sz w:val="20"/>
              </w:rPr>
            </w:pPr>
            <w:r w:rsidRPr="0037123F">
              <w:rPr>
                <w:b/>
                <w:sz w:val="20"/>
              </w:rPr>
              <w:t>10</w:t>
            </w:r>
          </w:p>
        </w:tc>
        <w:tc>
          <w:tcPr>
            <w:tcW w:w="1161" w:type="pct"/>
            <w:shd w:val="clear" w:color="auto" w:fill="C5E0B3" w:themeFill="accent6" w:themeFillTint="66"/>
          </w:tcPr>
          <w:p w14:paraId="63527BE1" w14:textId="0109530F" w:rsidR="00B36449" w:rsidRPr="0037123F" w:rsidRDefault="00B36449">
            <w:pPr>
              <w:jc w:val="center"/>
              <w:rPr>
                <w:b/>
                <w:sz w:val="20"/>
              </w:rPr>
            </w:pPr>
            <w:r w:rsidRPr="0037123F">
              <w:rPr>
                <w:b/>
                <w:sz w:val="20"/>
              </w:rPr>
              <w:t>EVs and hybrid bus/freight (smart charge + RE)</w:t>
            </w:r>
          </w:p>
        </w:tc>
        <w:tc>
          <w:tcPr>
            <w:tcW w:w="863" w:type="pct"/>
            <w:shd w:val="clear" w:color="auto" w:fill="C5E0B3" w:themeFill="accent6" w:themeFillTint="66"/>
          </w:tcPr>
          <w:p w14:paraId="6E67461F" w14:textId="180FCD63" w:rsidR="00B36449" w:rsidRPr="0037123F" w:rsidRDefault="00B36449">
            <w:pPr>
              <w:jc w:val="center"/>
              <w:rPr>
                <w:sz w:val="20"/>
              </w:rPr>
            </w:pPr>
            <w:r w:rsidRPr="0037123F">
              <w:rPr>
                <w:sz w:val="20"/>
              </w:rPr>
              <w:t>100% EVs</w:t>
            </w:r>
          </w:p>
        </w:tc>
        <w:tc>
          <w:tcPr>
            <w:tcW w:w="944" w:type="pct"/>
            <w:shd w:val="clear" w:color="auto" w:fill="C5E0B3" w:themeFill="accent6" w:themeFillTint="66"/>
          </w:tcPr>
          <w:p w14:paraId="0AF9F5DF" w14:textId="3147171F" w:rsidR="00B36449" w:rsidRPr="0037123F" w:rsidRDefault="00B36449">
            <w:pPr>
              <w:jc w:val="center"/>
              <w:rPr>
                <w:sz w:val="20"/>
              </w:rPr>
            </w:pPr>
            <w:r w:rsidRPr="0037123F">
              <w:rPr>
                <w:sz w:val="20"/>
              </w:rPr>
              <w:t>100% hybrid</w:t>
            </w:r>
          </w:p>
        </w:tc>
        <w:tc>
          <w:tcPr>
            <w:tcW w:w="879" w:type="pct"/>
            <w:shd w:val="clear" w:color="auto" w:fill="C5E0B3" w:themeFill="accent6" w:themeFillTint="66"/>
          </w:tcPr>
          <w:p w14:paraId="325A20FD" w14:textId="0F4ED708" w:rsidR="00B36449" w:rsidRPr="0037123F" w:rsidRDefault="00B36449">
            <w:pPr>
              <w:jc w:val="center"/>
              <w:rPr>
                <w:sz w:val="20"/>
              </w:rPr>
            </w:pPr>
            <w:r w:rsidRPr="0037123F">
              <w:rPr>
                <w:sz w:val="20"/>
              </w:rPr>
              <w:t>80% smart charge</w:t>
            </w:r>
          </w:p>
        </w:tc>
        <w:tc>
          <w:tcPr>
            <w:tcW w:w="902" w:type="pct"/>
            <w:shd w:val="clear" w:color="auto" w:fill="C5E0B3" w:themeFill="accent6" w:themeFillTint="66"/>
          </w:tcPr>
          <w:p w14:paraId="46B04D7F" w14:textId="7566FAC6" w:rsidR="00B36449" w:rsidRPr="0037123F" w:rsidRDefault="00B36449">
            <w:pPr>
              <w:jc w:val="center"/>
              <w:rPr>
                <w:sz w:val="20"/>
              </w:rPr>
            </w:pPr>
            <w:r w:rsidRPr="0037123F">
              <w:rPr>
                <w:sz w:val="20"/>
              </w:rPr>
              <w:t>+8 MW wind/PV</w:t>
            </w:r>
          </w:p>
        </w:tc>
      </w:tr>
    </w:tbl>
    <w:p w14:paraId="55E3C95D" w14:textId="67BA7313" w:rsidR="00310536" w:rsidRPr="0037123F" w:rsidRDefault="00310536" w:rsidP="00E8522B">
      <w:pPr>
        <w:spacing w:line="240" w:lineRule="auto"/>
      </w:pPr>
    </w:p>
    <w:p w14:paraId="76DD7DB6" w14:textId="20237127" w:rsidR="00560121" w:rsidRPr="0037123F" w:rsidRDefault="00EE365A" w:rsidP="00E8522B">
      <w:pPr>
        <w:spacing w:line="240" w:lineRule="auto"/>
      </w:pPr>
      <w:r w:rsidRPr="0037123F">
        <w:t xml:space="preserve">Common for both the heat and transport scenarios is that the scenarios test the ability of the </w:t>
      </w:r>
      <w:r w:rsidR="00426182" w:rsidRPr="0037123F">
        <w:t>MUSE GRIDS Energy Planning Tool</w:t>
      </w:r>
      <w:r w:rsidRPr="0037123F">
        <w:t xml:space="preserve"> to run multiple scenario iterations based on a reference scenario while implementing various changes </w:t>
      </w:r>
      <w:r w:rsidR="00954FB7" w:rsidRPr="0037123F">
        <w:t>e.g.,</w:t>
      </w:r>
      <w:r w:rsidRPr="0037123F">
        <w:t xml:space="preserve"> increasing RE capacity. This makes it easy to compare results across different scenarios while ensuring that all </w:t>
      </w:r>
      <w:r w:rsidR="001441BD" w:rsidRPr="0037123F">
        <w:t>scenarios</w:t>
      </w:r>
      <w:r w:rsidRPr="0037123F">
        <w:t xml:space="preserve"> and results</w:t>
      </w:r>
      <w:r w:rsidR="001441BD" w:rsidRPr="0037123F">
        <w:t xml:space="preserve"> are confined to one data file.</w:t>
      </w:r>
    </w:p>
    <w:p w14:paraId="3EADC1DB" w14:textId="77777777" w:rsidR="00FE3F06" w:rsidRPr="0037123F" w:rsidRDefault="00FE3F06" w:rsidP="00DF6E37">
      <w:pPr>
        <w:pStyle w:val="Heading3"/>
      </w:pPr>
      <w:bookmarkStart w:id="157" w:name="_Toc86149998"/>
      <w:r w:rsidRPr="0037123F">
        <w:t>Reference scenario</w:t>
      </w:r>
      <w:bookmarkEnd w:id="157"/>
    </w:p>
    <w:p w14:paraId="65E5763C" w14:textId="0AB89893" w:rsidR="00310536" w:rsidRPr="0037123F" w:rsidRDefault="00310536" w:rsidP="00E8522B">
      <w:pPr>
        <w:spacing w:line="240" w:lineRule="auto"/>
      </w:pPr>
      <w:r w:rsidRPr="0037123F">
        <w:t xml:space="preserve">A </w:t>
      </w:r>
      <w:r w:rsidR="001441BD" w:rsidRPr="0037123F">
        <w:t>reference scenario for 2020 was</w:t>
      </w:r>
      <w:r w:rsidRPr="0037123F">
        <w:t xml:space="preserve"> established, functioning as a baseline for comparison for later scenarios. </w:t>
      </w:r>
      <w:r w:rsidR="001441BD" w:rsidRPr="0037123F">
        <w:t>Because t</w:t>
      </w:r>
      <w:r w:rsidRPr="0037123F">
        <w:t xml:space="preserve">he focus is on modelling the local system and context, efforts </w:t>
      </w:r>
      <w:r w:rsidR="001441BD" w:rsidRPr="0037123F">
        <w:t>were</w:t>
      </w:r>
      <w:r w:rsidRPr="0037123F">
        <w:t xml:space="preserve"> focused on modelling demands and technologies with the largest local impact. This is </w:t>
      </w:r>
      <w:proofErr w:type="gramStart"/>
      <w:r w:rsidR="00954FB7" w:rsidRPr="0037123F">
        <w:t>e.g.</w:t>
      </w:r>
      <w:proofErr w:type="gramEnd"/>
      <w:r w:rsidRPr="0037123F">
        <w:t xml:space="preserve"> the individual heating and transportation sectors, with significant energy consumption and a local presence. On the contrary, industrial activity in Oud-Heverlee is limited, and there are no local power plants, hence these inputs are based on national statistics and a population-based share. This way, the scenarios account for the benefits Oud-Heverlee receive from national industries and power plants, while accounting for a population-based share of the GHG emissions related to such production.</w:t>
      </w:r>
    </w:p>
    <w:p w14:paraId="2AF2C0C2" w14:textId="21A8E66F" w:rsidR="00FE3F06" w:rsidRPr="0037123F" w:rsidRDefault="00310536" w:rsidP="00E8522B">
      <w:pPr>
        <w:spacing w:line="240" w:lineRule="auto"/>
      </w:pPr>
      <w:r w:rsidRPr="0037123F">
        <w:t xml:space="preserve">Primary characteristics for the reference scenario include approximately 11,115 inhabitants in 2020 living in predominantly single-family housing. The municipality is connected to the national electricity grid, and local electricity production is limited to some roof-top solar PV. Heating demands are supplied through individual heating, primarily individual gas boilers, and limited cooling demand exists. </w:t>
      </w:r>
      <w:r w:rsidR="00E13415" w:rsidRPr="0037123F">
        <w:t>There is n</w:t>
      </w:r>
      <w:r w:rsidRPr="0037123F">
        <w:t>o district heating</w:t>
      </w:r>
      <w:r w:rsidR="00E13415" w:rsidRPr="0037123F">
        <w:t xml:space="preserve"> and n</w:t>
      </w:r>
      <w:r w:rsidRPr="0037123F">
        <w:t>o large industries to be found</w:t>
      </w:r>
      <w:r w:rsidR="00E13415" w:rsidRPr="0037123F">
        <w:t xml:space="preserve"> locally</w:t>
      </w:r>
      <w:r w:rsidRPr="0037123F">
        <w:t>, however, a population-based share for the aggregated Belgian industry sector is applied. Transport demand consists mainly of passenger cars, and to lesser exten</w:t>
      </w:r>
      <w:r w:rsidR="00810432" w:rsidRPr="0037123F">
        <w:t>t busses and freight transport</w:t>
      </w:r>
      <w:r w:rsidR="001441BD" w:rsidRPr="0037123F">
        <w:t xml:space="preserve"> by </w:t>
      </w:r>
      <w:r w:rsidR="006E489C" w:rsidRPr="0037123F">
        <w:t>lorries</w:t>
      </w:r>
      <w:r w:rsidR="00810432" w:rsidRPr="0037123F">
        <w:t>.</w:t>
      </w:r>
    </w:p>
    <w:p w14:paraId="3DD98FEB" w14:textId="79C9C397" w:rsidR="00FE3F06" w:rsidRPr="0037123F" w:rsidRDefault="001441BD" w:rsidP="00DF6E37">
      <w:pPr>
        <w:pStyle w:val="Heading3"/>
      </w:pPr>
      <w:bookmarkStart w:id="158" w:name="_Toc86149999"/>
      <w:r w:rsidRPr="0037123F">
        <w:t>Heat scenarios</w:t>
      </w:r>
      <w:bookmarkEnd w:id="158"/>
    </w:p>
    <w:p w14:paraId="49AA2FC1" w14:textId="5802826E" w:rsidR="007C0210" w:rsidRPr="0037123F" w:rsidRDefault="001441BD" w:rsidP="00E8522B">
      <w:pPr>
        <w:spacing w:line="240" w:lineRule="auto"/>
      </w:pPr>
      <w:r w:rsidRPr="0037123F">
        <w:t>Heating</w:t>
      </w:r>
      <w:r w:rsidR="00310536" w:rsidRPr="0037123F">
        <w:t xml:space="preserve"> in Oud-Heverlee is supplied solely through individual heating and mainly produced </w:t>
      </w:r>
      <w:r w:rsidRPr="0037123F">
        <w:t>on natural</w:t>
      </w:r>
      <w:r w:rsidR="00310536" w:rsidRPr="0037123F">
        <w:t xml:space="preserve"> gas boilers. Hence, a significant GHG emission reduction potential exists in this sector. </w:t>
      </w:r>
      <w:r w:rsidRPr="0037123F">
        <w:t>With the heat scenarios in Oud-Heverlee</w:t>
      </w:r>
      <w:r w:rsidR="00F30C71" w:rsidRPr="0037123F">
        <w:t>,</w:t>
      </w:r>
      <w:r w:rsidRPr="0037123F">
        <w:t xml:space="preserve"> we </w:t>
      </w:r>
      <w:r w:rsidR="00310536" w:rsidRPr="0037123F">
        <w:t xml:space="preserve">explore pathways for transitioning the heating sector and apply the assessment tools included with the </w:t>
      </w:r>
      <w:r w:rsidR="00426182" w:rsidRPr="0037123F">
        <w:t xml:space="preserve">MUSE </w:t>
      </w:r>
      <w:r w:rsidR="00426182" w:rsidRPr="0037123F">
        <w:lastRenderedPageBreak/>
        <w:t>GRIDS Energy Planning Tool</w:t>
      </w:r>
      <w:r w:rsidR="00310536" w:rsidRPr="0037123F">
        <w:t xml:space="preserve"> for estimating the potential for district heating. The </w:t>
      </w:r>
      <w:r w:rsidR="00E13415" w:rsidRPr="0037123F">
        <w:t xml:space="preserve">included assessment </w:t>
      </w:r>
      <w:r w:rsidR="00310536" w:rsidRPr="0037123F">
        <w:t>tool can evaluate the heat density of the ar</w:t>
      </w:r>
      <w:r w:rsidR="00E13415" w:rsidRPr="0037123F">
        <w:t xml:space="preserve">ea, and from that </w:t>
      </w:r>
      <w:r w:rsidR="003B1A34" w:rsidRPr="0037123F">
        <w:t>assess</w:t>
      </w:r>
      <w:r w:rsidR="00310536" w:rsidRPr="0037123F">
        <w:t xml:space="preserve"> the potential for district heating and the cost of such conversion based o</w:t>
      </w:r>
      <w:r w:rsidR="002446DB" w:rsidRPr="0037123F">
        <w:t>n the need for grid extension.</w:t>
      </w:r>
    </w:p>
    <w:p w14:paraId="5E73021C" w14:textId="7FFF764D" w:rsidR="00FE3F06" w:rsidRPr="0037123F" w:rsidRDefault="00310536" w:rsidP="00E8522B">
      <w:pPr>
        <w:spacing w:line="240" w:lineRule="auto"/>
      </w:pPr>
      <w:r w:rsidRPr="0037123F">
        <w:t xml:space="preserve">In the following </w:t>
      </w:r>
      <w:r w:rsidR="007C0210" w:rsidRPr="0037123F">
        <w:fldChar w:fldCharType="begin"/>
      </w:r>
      <w:r w:rsidR="007C0210" w:rsidRPr="0037123F">
        <w:instrText xml:space="preserve"> REF _Ref78880553 \h </w:instrText>
      </w:r>
      <w:r w:rsidR="00A04E78">
        <w:instrText xml:space="preserve"> \* MERGEFORMAT </w:instrText>
      </w:r>
      <w:r w:rsidR="007C0210" w:rsidRPr="0037123F">
        <w:fldChar w:fldCharType="separate"/>
      </w:r>
      <w:r w:rsidR="00EA7F62" w:rsidRPr="0037123F">
        <w:t xml:space="preserve">Figure </w:t>
      </w:r>
      <w:r w:rsidR="00EA7F62" w:rsidRPr="0037123F">
        <w:rPr>
          <w:noProof/>
        </w:rPr>
        <w:t>42</w:t>
      </w:r>
      <w:r w:rsidR="007C0210" w:rsidRPr="0037123F">
        <w:fldChar w:fldCharType="end"/>
      </w:r>
      <w:r w:rsidR="00F30C71" w:rsidRPr="0037123F">
        <w:t>,</w:t>
      </w:r>
      <w:r w:rsidR="007C0210" w:rsidRPr="0037123F">
        <w:t xml:space="preserve"> </w:t>
      </w:r>
      <w:r w:rsidRPr="0037123F">
        <w:t>an exemplary cost curve for district heating expansion in Oud-Heverlee can be seen. From this it is evident that grid costs and grid losses are expected to gradually increase as an increasing share of the municipality is converted to district heating.</w:t>
      </w:r>
      <w:r w:rsidR="007C0210" w:rsidRPr="0037123F">
        <w:t xml:space="preserve"> Observed grid losses are relatively high because of the generally scattered houses in the Municipality;</w:t>
      </w:r>
      <w:r w:rsidR="00E13415" w:rsidRPr="0037123F">
        <w:t xml:space="preserve"> this</w:t>
      </w:r>
      <w:r w:rsidR="00767E92" w:rsidRPr="0037123F">
        <w:t xml:space="preserve"> naturally</w:t>
      </w:r>
      <w:r w:rsidR="00E13415" w:rsidRPr="0037123F">
        <w:t xml:space="preserve"> becomes</w:t>
      </w:r>
      <w:r w:rsidR="00767E92" w:rsidRPr="0037123F">
        <w:t xml:space="preserve"> more critical as the district heating implementation rate increases.</w:t>
      </w:r>
    </w:p>
    <w:p w14:paraId="4374A2A7" w14:textId="2945881A" w:rsidR="007C0210" w:rsidRPr="0037123F" w:rsidRDefault="00DD5E2B" w:rsidP="00E8522B">
      <w:pPr>
        <w:keepNext/>
        <w:spacing w:line="240" w:lineRule="auto"/>
        <w:jc w:val="center"/>
      </w:pPr>
      <w:r w:rsidRPr="0037123F">
        <w:rPr>
          <w:noProof/>
          <w:lang w:eastAsia="en-GB"/>
        </w:rPr>
        <w:drawing>
          <wp:inline distT="0" distB="0" distL="0" distR="0" wp14:anchorId="6B832482" wp14:editId="4FC6155C">
            <wp:extent cx="4572000" cy="2808000"/>
            <wp:effectExtent l="0" t="0" r="0" b="11430"/>
            <wp:docPr id="276254510" name="Chart 2762545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9EB3BA3" w14:textId="16DB5D68" w:rsidR="00596E21" w:rsidRPr="0037123F" w:rsidRDefault="007C0210" w:rsidP="00DF6E37">
      <w:pPr>
        <w:pStyle w:val="Caption"/>
        <w:jc w:val="center"/>
      </w:pPr>
      <w:bookmarkStart w:id="159" w:name="_Ref7888055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2</w:t>
      </w:r>
      <w:r w:rsidRPr="0037123F">
        <w:fldChar w:fldCharType="end"/>
      </w:r>
      <w:bookmarkEnd w:id="159"/>
      <w:r w:rsidRPr="0037123F">
        <w:t>: Cost curve and grid loss for district he</w:t>
      </w:r>
      <w:r w:rsidR="0059482C" w:rsidRPr="0037123F">
        <w:t>ating expansion in Oud-Heverlee</w:t>
      </w:r>
      <w:r w:rsidR="00E8581E" w:rsidRPr="0037123F">
        <w:t xml:space="preserve">. A demand of 10 GWh/year corresponds to approximately </w:t>
      </w:r>
      <w:r w:rsidR="00B6795E" w:rsidRPr="0037123F">
        <w:t>365 houses.</w:t>
      </w:r>
    </w:p>
    <w:p w14:paraId="72B5C741" w14:textId="066A6183" w:rsidR="00596E21" w:rsidRPr="0037123F" w:rsidRDefault="00E13415" w:rsidP="00E8522B">
      <w:pPr>
        <w:spacing w:line="240" w:lineRule="auto"/>
      </w:pPr>
      <w:r w:rsidRPr="0037123F">
        <w:t xml:space="preserve">In </w:t>
      </w:r>
      <w:r w:rsidR="00203485" w:rsidRPr="0037123F">
        <w:fldChar w:fldCharType="begin"/>
      </w:r>
      <w:r w:rsidR="00203485" w:rsidRPr="0037123F">
        <w:instrText xml:space="preserve"> REF _Ref83302787 \h </w:instrText>
      </w:r>
      <w:r w:rsidR="00A04E78">
        <w:instrText xml:space="preserve"> \* MERGEFORMAT </w:instrText>
      </w:r>
      <w:r w:rsidR="00203485" w:rsidRPr="0037123F">
        <w:fldChar w:fldCharType="separate"/>
      </w:r>
      <w:r w:rsidR="00EA7F62" w:rsidRPr="0037123F">
        <w:t xml:space="preserve">Table </w:t>
      </w:r>
      <w:r w:rsidR="00EA7F62" w:rsidRPr="0037123F">
        <w:rPr>
          <w:noProof/>
        </w:rPr>
        <w:t>25</w:t>
      </w:r>
      <w:r w:rsidR="00203485" w:rsidRPr="0037123F">
        <w:fldChar w:fldCharType="end"/>
      </w:r>
      <w:r w:rsidR="00203485" w:rsidRPr="0037123F">
        <w:t xml:space="preserve"> </w:t>
      </w:r>
      <w:r w:rsidRPr="0037123F">
        <w:t>the main inputs for the heat scenarios can be seen. Here the distribution of individual heating relative to the district heating demand is shown, and how peak demands, production capacity and storage capacity increases as the district heating demand increases.</w:t>
      </w:r>
    </w:p>
    <w:p w14:paraId="16EB4ECD" w14:textId="56B67E5B" w:rsidR="00217F01" w:rsidRPr="0037123F" w:rsidRDefault="00217F01" w:rsidP="00DF6E37">
      <w:pPr>
        <w:pStyle w:val="Caption"/>
        <w:keepNext/>
        <w:jc w:val="center"/>
      </w:pPr>
      <w:bookmarkStart w:id="160" w:name="_Ref83302787"/>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5</w:t>
      </w:r>
      <w:r w:rsidRPr="0037123F">
        <w:fldChar w:fldCharType="end"/>
      </w:r>
      <w:bookmarkEnd w:id="160"/>
      <w:r w:rsidRPr="0037123F">
        <w:t>: Overview of main inputs for heat scenarios</w:t>
      </w:r>
      <w:r w:rsidR="006E489C" w:rsidRPr="0037123F">
        <w:t xml:space="preserve"> for Oud Heverlee</w:t>
      </w:r>
      <w:r w:rsidRPr="0037123F">
        <w:t>.</w:t>
      </w:r>
    </w:p>
    <w:tbl>
      <w:tblPr>
        <w:tblStyle w:val="TableGrid"/>
        <w:tblW w:w="5000" w:type="pct"/>
        <w:jc w:val="center"/>
        <w:tblCellMar>
          <w:left w:w="57" w:type="dxa"/>
          <w:right w:w="57" w:type="dxa"/>
        </w:tblCellMar>
        <w:tblLook w:val="04A0" w:firstRow="1" w:lastRow="0" w:firstColumn="1" w:lastColumn="0" w:noHBand="0" w:noVBand="1"/>
      </w:tblPr>
      <w:tblGrid>
        <w:gridCol w:w="2113"/>
        <w:gridCol w:w="717"/>
        <w:gridCol w:w="729"/>
        <w:gridCol w:w="729"/>
        <w:gridCol w:w="729"/>
        <w:gridCol w:w="729"/>
        <w:gridCol w:w="729"/>
        <w:gridCol w:w="729"/>
        <w:gridCol w:w="729"/>
        <w:gridCol w:w="729"/>
        <w:gridCol w:w="729"/>
        <w:gridCol w:w="803"/>
      </w:tblGrid>
      <w:tr w:rsidR="00596E21" w:rsidRPr="0037123F" w14:paraId="1BA35C84" w14:textId="77777777" w:rsidTr="00AB1E40">
        <w:trPr>
          <w:trHeight w:val="300"/>
          <w:tblHeader/>
          <w:jc w:val="center"/>
        </w:trPr>
        <w:tc>
          <w:tcPr>
            <w:tcW w:w="491" w:type="pct"/>
            <w:shd w:val="clear" w:color="auto" w:fill="D0CECE" w:themeFill="background2" w:themeFillShade="E6"/>
            <w:noWrap/>
            <w:hideMark/>
          </w:tcPr>
          <w:p w14:paraId="12E727C8" w14:textId="77777777" w:rsidR="00596E21" w:rsidRPr="0037123F" w:rsidRDefault="00596E21" w:rsidP="00DF6E37">
            <w:pPr>
              <w:jc w:val="left"/>
              <w:rPr>
                <w:rFonts w:ascii="Times New Roman" w:eastAsia="Times New Roman" w:hAnsi="Times New Roman" w:cs="Times New Roman"/>
                <w:sz w:val="18"/>
                <w:szCs w:val="18"/>
                <w:lang w:eastAsia="en-GB"/>
              </w:rPr>
            </w:pPr>
          </w:p>
        </w:tc>
        <w:tc>
          <w:tcPr>
            <w:tcW w:w="410" w:type="pct"/>
            <w:shd w:val="clear" w:color="auto" w:fill="D0CECE" w:themeFill="background2" w:themeFillShade="E6"/>
            <w:noWrap/>
            <w:hideMark/>
          </w:tcPr>
          <w:p w14:paraId="48EDD136"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Reference</w:t>
            </w:r>
          </w:p>
        </w:tc>
        <w:tc>
          <w:tcPr>
            <w:tcW w:w="410" w:type="pct"/>
            <w:shd w:val="clear" w:color="auto" w:fill="D0CECE" w:themeFill="background2" w:themeFillShade="E6"/>
            <w:noWrap/>
            <w:hideMark/>
          </w:tcPr>
          <w:p w14:paraId="667FEF3D"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1</w:t>
            </w:r>
          </w:p>
        </w:tc>
        <w:tc>
          <w:tcPr>
            <w:tcW w:w="410" w:type="pct"/>
            <w:shd w:val="clear" w:color="auto" w:fill="D0CECE" w:themeFill="background2" w:themeFillShade="E6"/>
            <w:noWrap/>
            <w:hideMark/>
          </w:tcPr>
          <w:p w14:paraId="5509E335"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2</w:t>
            </w:r>
          </w:p>
        </w:tc>
        <w:tc>
          <w:tcPr>
            <w:tcW w:w="410" w:type="pct"/>
            <w:shd w:val="clear" w:color="auto" w:fill="D0CECE" w:themeFill="background2" w:themeFillShade="E6"/>
            <w:noWrap/>
            <w:hideMark/>
          </w:tcPr>
          <w:p w14:paraId="775E3F3E"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3</w:t>
            </w:r>
          </w:p>
        </w:tc>
        <w:tc>
          <w:tcPr>
            <w:tcW w:w="410" w:type="pct"/>
            <w:shd w:val="clear" w:color="auto" w:fill="D0CECE" w:themeFill="background2" w:themeFillShade="E6"/>
            <w:noWrap/>
            <w:hideMark/>
          </w:tcPr>
          <w:p w14:paraId="75AD294D"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4</w:t>
            </w:r>
          </w:p>
        </w:tc>
        <w:tc>
          <w:tcPr>
            <w:tcW w:w="410" w:type="pct"/>
            <w:shd w:val="clear" w:color="auto" w:fill="D0CECE" w:themeFill="background2" w:themeFillShade="E6"/>
            <w:noWrap/>
            <w:hideMark/>
          </w:tcPr>
          <w:p w14:paraId="0F1671E0"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5</w:t>
            </w:r>
          </w:p>
        </w:tc>
        <w:tc>
          <w:tcPr>
            <w:tcW w:w="410" w:type="pct"/>
            <w:shd w:val="clear" w:color="auto" w:fill="D0CECE" w:themeFill="background2" w:themeFillShade="E6"/>
            <w:noWrap/>
            <w:hideMark/>
          </w:tcPr>
          <w:p w14:paraId="6B1B5E70"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6</w:t>
            </w:r>
          </w:p>
        </w:tc>
        <w:tc>
          <w:tcPr>
            <w:tcW w:w="410" w:type="pct"/>
            <w:shd w:val="clear" w:color="auto" w:fill="D0CECE" w:themeFill="background2" w:themeFillShade="E6"/>
            <w:noWrap/>
            <w:hideMark/>
          </w:tcPr>
          <w:p w14:paraId="1402D425"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7</w:t>
            </w:r>
          </w:p>
        </w:tc>
        <w:tc>
          <w:tcPr>
            <w:tcW w:w="410" w:type="pct"/>
            <w:shd w:val="clear" w:color="auto" w:fill="D0CECE" w:themeFill="background2" w:themeFillShade="E6"/>
            <w:noWrap/>
            <w:hideMark/>
          </w:tcPr>
          <w:p w14:paraId="4B9140D2"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8</w:t>
            </w:r>
          </w:p>
        </w:tc>
        <w:tc>
          <w:tcPr>
            <w:tcW w:w="410" w:type="pct"/>
            <w:shd w:val="clear" w:color="auto" w:fill="D0CECE" w:themeFill="background2" w:themeFillShade="E6"/>
            <w:noWrap/>
            <w:hideMark/>
          </w:tcPr>
          <w:p w14:paraId="1E7086AB"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9</w:t>
            </w:r>
          </w:p>
        </w:tc>
        <w:tc>
          <w:tcPr>
            <w:tcW w:w="410" w:type="pct"/>
            <w:shd w:val="clear" w:color="auto" w:fill="D0CECE" w:themeFill="background2" w:themeFillShade="E6"/>
            <w:noWrap/>
            <w:hideMark/>
          </w:tcPr>
          <w:p w14:paraId="5DEB0172" w14:textId="77777777" w:rsidR="00596E21" w:rsidRPr="0037123F" w:rsidRDefault="00596E21">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10</w:t>
            </w:r>
          </w:p>
        </w:tc>
      </w:tr>
      <w:tr w:rsidR="00596E21" w:rsidRPr="0037123F" w14:paraId="159DA905" w14:textId="77777777" w:rsidTr="00AB1E40">
        <w:trPr>
          <w:trHeight w:val="300"/>
          <w:jc w:val="center"/>
        </w:trPr>
        <w:tc>
          <w:tcPr>
            <w:tcW w:w="491" w:type="pct"/>
            <w:noWrap/>
            <w:hideMark/>
          </w:tcPr>
          <w:p w14:paraId="6520EF38" w14:textId="77777777"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DH demand [GWh]</w:t>
            </w:r>
          </w:p>
        </w:tc>
        <w:tc>
          <w:tcPr>
            <w:tcW w:w="410" w:type="pct"/>
            <w:noWrap/>
            <w:hideMark/>
          </w:tcPr>
          <w:p w14:paraId="3B862B2F" w14:textId="0505340F" w:rsidR="00596E21" w:rsidRPr="0037123F" w:rsidRDefault="00596E21">
            <w:pPr>
              <w:jc w:val="right"/>
              <w:rPr>
                <w:rFonts w:ascii="Calibri" w:eastAsia="Times New Roman" w:hAnsi="Calibri" w:cs="Calibri"/>
                <w:color w:val="000000"/>
                <w:sz w:val="18"/>
                <w:szCs w:val="18"/>
                <w:lang w:eastAsia="en-GB"/>
              </w:rPr>
            </w:pPr>
            <w:r w:rsidRPr="0037123F">
              <w:rPr>
                <w:sz w:val="18"/>
                <w:szCs w:val="18"/>
              </w:rPr>
              <w:t>0.00</w:t>
            </w:r>
          </w:p>
        </w:tc>
        <w:tc>
          <w:tcPr>
            <w:tcW w:w="410" w:type="pct"/>
            <w:noWrap/>
            <w:hideMark/>
          </w:tcPr>
          <w:p w14:paraId="25337CDF" w14:textId="3E17DBD8" w:rsidR="00596E21" w:rsidRPr="0037123F" w:rsidRDefault="00596E21">
            <w:pPr>
              <w:jc w:val="right"/>
              <w:rPr>
                <w:rFonts w:ascii="Calibri" w:eastAsia="Times New Roman" w:hAnsi="Calibri" w:cs="Calibri"/>
                <w:color w:val="000000"/>
                <w:sz w:val="18"/>
                <w:szCs w:val="18"/>
                <w:lang w:eastAsia="en-GB"/>
              </w:rPr>
            </w:pPr>
            <w:r w:rsidRPr="0037123F">
              <w:rPr>
                <w:sz w:val="18"/>
                <w:szCs w:val="18"/>
              </w:rPr>
              <w:t>0.00</w:t>
            </w:r>
          </w:p>
        </w:tc>
        <w:tc>
          <w:tcPr>
            <w:tcW w:w="410" w:type="pct"/>
            <w:noWrap/>
            <w:hideMark/>
          </w:tcPr>
          <w:p w14:paraId="434A45D6" w14:textId="73E98BBD" w:rsidR="00596E21" w:rsidRPr="0037123F" w:rsidRDefault="00596E21">
            <w:pPr>
              <w:jc w:val="right"/>
              <w:rPr>
                <w:rFonts w:ascii="Calibri" w:eastAsia="Times New Roman" w:hAnsi="Calibri" w:cs="Calibri"/>
                <w:color w:val="000000"/>
                <w:sz w:val="18"/>
                <w:szCs w:val="18"/>
                <w:lang w:eastAsia="en-GB"/>
              </w:rPr>
            </w:pPr>
            <w:r w:rsidRPr="0037123F">
              <w:rPr>
                <w:sz w:val="18"/>
                <w:szCs w:val="18"/>
              </w:rPr>
              <w:t>35.89</w:t>
            </w:r>
          </w:p>
        </w:tc>
        <w:tc>
          <w:tcPr>
            <w:tcW w:w="410" w:type="pct"/>
            <w:noWrap/>
            <w:hideMark/>
          </w:tcPr>
          <w:p w14:paraId="1365FFE2" w14:textId="3C57541B" w:rsidR="00596E21" w:rsidRPr="0037123F" w:rsidRDefault="00596E21">
            <w:pPr>
              <w:jc w:val="right"/>
              <w:rPr>
                <w:rFonts w:ascii="Calibri" w:eastAsia="Times New Roman" w:hAnsi="Calibri" w:cs="Calibri"/>
                <w:color w:val="000000"/>
                <w:sz w:val="18"/>
                <w:szCs w:val="18"/>
                <w:lang w:eastAsia="en-GB"/>
              </w:rPr>
            </w:pPr>
            <w:r w:rsidRPr="0037123F">
              <w:rPr>
                <w:sz w:val="18"/>
                <w:szCs w:val="18"/>
              </w:rPr>
              <w:t>71.78</w:t>
            </w:r>
          </w:p>
        </w:tc>
        <w:tc>
          <w:tcPr>
            <w:tcW w:w="410" w:type="pct"/>
            <w:noWrap/>
            <w:hideMark/>
          </w:tcPr>
          <w:p w14:paraId="4B162C1C" w14:textId="791AE89E" w:rsidR="00596E21" w:rsidRPr="0037123F" w:rsidRDefault="00596E21">
            <w:pPr>
              <w:jc w:val="right"/>
              <w:rPr>
                <w:rFonts w:ascii="Calibri" w:eastAsia="Times New Roman" w:hAnsi="Calibri" w:cs="Calibri"/>
                <w:color w:val="000000"/>
                <w:sz w:val="18"/>
                <w:szCs w:val="18"/>
                <w:lang w:eastAsia="en-GB"/>
              </w:rPr>
            </w:pPr>
            <w:r w:rsidRPr="0037123F">
              <w:rPr>
                <w:sz w:val="18"/>
                <w:szCs w:val="18"/>
              </w:rPr>
              <w:t>107.68</w:t>
            </w:r>
          </w:p>
        </w:tc>
        <w:tc>
          <w:tcPr>
            <w:tcW w:w="410" w:type="pct"/>
            <w:noWrap/>
            <w:hideMark/>
          </w:tcPr>
          <w:p w14:paraId="2CA7120E" w14:textId="74EEA24B"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c>
          <w:tcPr>
            <w:tcW w:w="410" w:type="pct"/>
            <w:noWrap/>
            <w:hideMark/>
          </w:tcPr>
          <w:p w14:paraId="206C5B6F" w14:textId="642B6864"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c>
          <w:tcPr>
            <w:tcW w:w="410" w:type="pct"/>
            <w:noWrap/>
            <w:hideMark/>
          </w:tcPr>
          <w:p w14:paraId="77FC7B93" w14:textId="62D03DC4"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c>
          <w:tcPr>
            <w:tcW w:w="410" w:type="pct"/>
            <w:noWrap/>
            <w:hideMark/>
          </w:tcPr>
          <w:p w14:paraId="2C1DB6D5" w14:textId="13CB8D04"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c>
          <w:tcPr>
            <w:tcW w:w="410" w:type="pct"/>
            <w:noWrap/>
            <w:hideMark/>
          </w:tcPr>
          <w:p w14:paraId="0AFBC9BF" w14:textId="6DEA051D"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c>
          <w:tcPr>
            <w:tcW w:w="410" w:type="pct"/>
            <w:noWrap/>
            <w:hideMark/>
          </w:tcPr>
          <w:p w14:paraId="787758FC" w14:textId="4D184CD3" w:rsidR="00596E21" w:rsidRPr="0037123F" w:rsidRDefault="00596E21">
            <w:pPr>
              <w:jc w:val="right"/>
              <w:rPr>
                <w:rFonts w:ascii="Calibri" w:eastAsia="Times New Roman" w:hAnsi="Calibri" w:cs="Calibri"/>
                <w:color w:val="000000"/>
                <w:sz w:val="18"/>
                <w:szCs w:val="18"/>
                <w:lang w:eastAsia="en-GB"/>
              </w:rPr>
            </w:pPr>
            <w:r w:rsidRPr="0037123F">
              <w:rPr>
                <w:sz w:val="18"/>
                <w:szCs w:val="18"/>
              </w:rPr>
              <w:t>59.82</w:t>
            </w:r>
          </w:p>
        </w:tc>
      </w:tr>
      <w:tr w:rsidR="00596E21" w:rsidRPr="0037123F" w14:paraId="6B550CB9" w14:textId="77777777" w:rsidTr="00AB1E40">
        <w:trPr>
          <w:trHeight w:val="300"/>
          <w:jc w:val="center"/>
        </w:trPr>
        <w:tc>
          <w:tcPr>
            <w:tcW w:w="491" w:type="pct"/>
            <w:noWrap/>
            <w:hideMark/>
          </w:tcPr>
          <w:p w14:paraId="5C69E6D4" w14:textId="77777777"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Individual heating demand [GWh]</w:t>
            </w:r>
          </w:p>
        </w:tc>
        <w:tc>
          <w:tcPr>
            <w:tcW w:w="410" w:type="pct"/>
            <w:noWrap/>
            <w:hideMark/>
          </w:tcPr>
          <w:p w14:paraId="65C92DD4"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119.64</w:t>
            </w:r>
          </w:p>
        </w:tc>
        <w:tc>
          <w:tcPr>
            <w:tcW w:w="410" w:type="pct"/>
            <w:noWrap/>
            <w:hideMark/>
          </w:tcPr>
          <w:p w14:paraId="71EFFD8C"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119.64</w:t>
            </w:r>
          </w:p>
        </w:tc>
        <w:tc>
          <w:tcPr>
            <w:tcW w:w="410" w:type="pct"/>
            <w:noWrap/>
            <w:hideMark/>
          </w:tcPr>
          <w:p w14:paraId="1EDED467" w14:textId="767B0AEE" w:rsidR="00596E21" w:rsidRPr="0037123F" w:rsidRDefault="00E47B7A">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83.75</w:t>
            </w:r>
          </w:p>
        </w:tc>
        <w:tc>
          <w:tcPr>
            <w:tcW w:w="410" w:type="pct"/>
            <w:noWrap/>
            <w:hideMark/>
          </w:tcPr>
          <w:p w14:paraId="658746A9" w14:textId="6A6EEAB6" w:rsidR="00596E21" w:rsidRPr="0037123F" w:rsidRDefault="00E47B7A">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7.86</w:t>
            </w:r>
          </w:p>
        </w:tc>
        <w:tc>
          <w:tcPr>
            <w:tcW w:w="410" w:type="pct"/>
            <w:noWrap/>
            <w:hideMark/>
          </w:tcPr>
          <w:p w14:paraId="11AEBA08" w14:textId="33BC47E2"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1</w:t>
            </w:r>
            <w:r w:rsidR="00E47B7A" w:rsidRPr="0037123F">
              <w:rPr>
                <w:rFonts w:ascii="Calibri" w:eastAsia="Times New Roman" w:hAnsi="Calibri" w:cs="Calibri"/>
                <w:color w:val="000000"/>
                <w:sz w:val="18"/>
                <w:szCs w:val="18"/>
                <w:lang w:eastAsia="en-GB"/>
              </w:rPr>
              <w:t>1.96</w:t>
            </w:r>
          </w:p>
        </w:tc>
        <w:tc>
          <w:tcPr>
            <w:tcW w:w="410" w:type="pct"/>
            <w:noWrap/>
            <w:hideMark/>
          </w:tcPr>
          <w:p w14:paraId="77238950"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c>
          <w:tcPr>
            <w:tcW w:w="410" w:type="pct"/>
            <w:noWrap/>
            <w:hideMark/>
          </w:tcPr>
          <w:p w14:paraId="2957BC0C"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c>
          <w:tcPr>
            <w:tcW w:w="410" w:type="pct"/>
            <w:noWrap/>
            <w:hideMark/>
          </w:tcPr>
          <w:p w14:paraId="25D5E71C"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c>
          <w:tcPr>
            <w:tcW w:w="410" w:type="pct"/>
            <w:noWrap/>
            <w:hideMark/>
          </w:tcPr>
          <w:p w14:paraId="1A0FF358"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c>
          <w:tcPr>
            <w:tcW w:w="410" w:type="pct"/>
            <w:noWrap/>
            <w:hideMark/>
          </w:tcPr>
          <w:p w14:paraId="70F72619"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c>
          <w:tcPr>
            <w:tcW w:w="410" w:type="pct"/>
            <w:noWrap/>
            <w:hideMark/>
          </w:tcPr>
          <w:p w14:paraId="547D7096"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9.82</w:t>
            </w:r>
          </w:p>
        </w:tc>
      </w:tr>
      <w:tr w:rsidR="00596E21" w:rsidRPr="0037123F" w14:paraId="769F8B84" w14:textId="77777777" w:rsidTr="00AB1E40">
        <w:trPr>
          <w:trHeight w:val="300"/>
          <w:jc w:val="center"/>
        </w:trPr>
        <w:tc>
          <w:tcPr>
            <w:tcW w:w="491" w:type="pct"/>
            <w:noWrap/>
            <w:hideMark/>
          </w:tcPr>
          <w:p w14:paraId="38D5F411" w14:textId="77777777"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DH peak load [MW]</w:t>
            </w:r>
          </w:p>
        </w:tc>
        <w:tc>
          <w:tcPr>
            <w:tcW w:w="410" w:type="pct"/>
            <w:noWrap/>
            <w:hideMark/>
          </w:tcPr>
          <w:p w14:paraId="03010885"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59B08FB6"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65861834"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17.44</w:t>
            </w:r>
          </w:p>
        </w:tc>
        <w:tc>
          <w:tcPr>
            <w:tcW w:w="410" w:type="pct"/>
            <w:noWrap/>
            <w:hideMark/>
          </w:tcPr>
          <w:p w14:paraId="645B60A0"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2096BCE2"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2.31</w:t>
            </w:r>
          </w:p>
        </w:tc>
        <w:tc>
          <w:tcPr>
            <w:tcW w:w="410" w:type="pct"/>
            <w:noWrap/>
            <w:hideMark/>
          </w:tcPr>
          <w:p w14:paraId="51D8ED03"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c>
          <w:tcPr>
            <w:tcW w:w="410" w:type="pct"/>
            <w:noWrap/>
            <w:hideMark/>
          </w:tcPr>
          <w:p w14:paraId="0A096DCD"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c>
          <w:tcPr>
            <w:tcW w:w="410" w:type="pct"/>
            <w:noWrap/>
            <w:hideMark/>
          </w:tcPr>
          <w:p w14:paraId="26C5FF8E"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c>
          <w:tcPr>
            <w:tcW w:w="410" w:type="pct"/>
            <w:noWrap/>
            <w:hideMark/>
          </w:tcPr>
          <w:p w14:paraId="14E9B943"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c>
          <w:tcPr>
            <w:tcW w:w="410" w:type="pct"/>
            <w:noWrap/>
            <w:hideMark/>
          </w:tcPr>
          <w:p w14:paraId="65750E89"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c>
          <w:tcPr>
            <w:tcW w:w="410" w:type="pct"/>
            <w:noWrap/>
            <w:hideMark/>
          </w:tcPr>
          <w:p w14:paraId="56BB9DBF"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9.06</w:t>
            </w:r>
          </w:p>
        </w:tc>
      </w:tr>
      <w:tr w:rsidR="00596E21" w:rsidRPr="0037123F" w14:paraId="74AF3BC4" w14:textId="77777777" w:rsidTr="00AB1E40">
        <w:trPr>
          <w:trHeight w:val="300"/>
          <w:jc w:val="center"/>
        </w:trPr>
        <w:tc>
          <w:tcPr>
            <w:tcW w:w="491" w:type="pct"/>
            <w:noWrap/>
            <w:hideMark/>
          </w:tcPr>
          <w:p w14:paraId="61B82CB4" w14:textId="77777777"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DH storage capacity [MWh]</w:t>
            </w:r>
          </w:p>
        </w:tc>
        <w:tc>
          <w:tcPr>
            <w:tcW w:w="410" w:type="pct"/>
            <w:noWrap/>
            <w:hideMark/>
          </w:tcPr>
          <w:p w14:paraId="7197E901"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w:t>
            </w:r>
          </w:p>
        </w:tc>
        <w:tc>
          <w:tcPr>
            <w:tcW w:w="410" w:type="pct"/>
            <w:noWrap/>
            <w:hideMark/>
          </w:tcPr>
          <w:p w14:paraId="6BD2AF9D"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w:t>
            </w:r>
          </w:p>
        </w:tc>
        <w:tc>
          <w:tcPr>
            <w:tcW w:w="410" w:type="pct"/>
            <w:noWrap/>
            <w:hideMark/>
          </w:tcPr>
          <w:p w14:paraId="0CA81BBD"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194</w:t>
            </w:r>
          </w:p>
        </w:tc>
        <w:tc>
          <w:tcPr>
            <w:tcW w:w="410" w:type="pct"/>
            <w:noWrap/>
            <w:hideMark/>
          </w:tcPr>
          <w:p w14:paraId="283CE552"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43365574"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82</w:t>
            </w:r>
          </w:p>
        </w:tc>
        <w:tc>
          <w:tcPr>
            <w:tcW w:w="410" w:type="pct"/>
            <w:noWrap/>
            <w:hideMark/>
          </w:tcPr>
          <w:p w14:paraId="167914BE"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3E1D6915"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09551CFB"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21456E33"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7FA16A06"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c>
          <w:tcPr>
            <w:tcW w:w="410" w:type="pct"/>
            <w:noWrap/>
            <w:hideMark/>
          </w:tcPr>
          <w:p w14:paraId="6E6D5DAA"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88</w:t>
            </w:r>
          </w:p>
        </w:tc>
      </w:tr>
      <w:tr w:rsidR="00596E21" w:rsidRPr="0037123F" w14:paraId="42B8AA57" w14:textId="77777777" w:rsidTr="00AB1E40">
        <w:trPr>
          <w:trHeight w:val="300"/>
          <w:jc w:val="center"/>
        </w:trPr>
        <w:tc>
          <w:tcPr>
            <w:tcW w:w="491" w:type="pct"/>
            <w:noWrap/>
            <w:hideMark/>
          </w:tcPr>
          <w:p w14:paraId="0194B589" w14:textId="77777777"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Fuel boiler capacity [MW]</w:t>
            </w:r>
          </w:p>
        </w:tc>
        <w:tc>
          <w:tcPr>
            <w:tcW w:w="410" w:type="pct"/>
            <w:noWrap/>
            <w:hideMark/>
          </w:tcPr>
          <w:p w14:paraId="4104E877"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7456F0B3"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465CF5AB"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0.92</w:t>
            </w:r>
          </w:p>
        </w:tc>
        <w:tc>
          <w:tcPr>
            <w:tcW w:w="410" w:type="pct"/>
            <w:noWrap/>
            <w:hideMark/>
          </w:tcPr>
          <w:p w14:paraId="774977A9"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1.85</w:t>
            </w:r>
          </w:p>
        </w:tc>
        <w:tc>
          <w:tcPr>
            <w:tcW w:w="410" w:type="pct"/>
            <w:noWrap/>
            <w:hideMark/>
          </w:tcPr>
          <w:p w14:paraId="588086BA"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62.77</w:t>
            </w:r>
          </w:p>
        </w:tc>
        <w:tc>
          <w:tcPr>
            <w:tcW w:w="410" w:type="pct"/>
            <w:noWrap/>
            <w:hideMark/>
          </w:tcPr>
          <w:p w14:paraId="55BD82FB"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6256C939"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36727B15"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60E89344"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55669236"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c>
          <w:tcPr>
            <w:tcW w:w="410" w:type="pct"/>
            <w:noWrap/>
            <w:hideMark/>
          </w:tcPr>
          <w:p w14:paraId="5B03FAC8"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34.87</w:t>
            </w:r>
          </w:p>
        </w:tc>
      </w:tr>
      <w:tr w:rsidR="00596E21" w:rsidRPr="0037123F" w14:paraId="1B55896F" w14:textId="77777777" w:rsidTr="00AB1E40">
        <w:trPr>
          <w:trHeight w:val="300"/>
          <w:jc w:val="center"/>
        </w:trPr>
        <w:tc>
          <w:tcPr>
            <w:tcW w:w="491" w:type="pct"/>
            <w:noWrap/>
            <w:hideMark/>
          </w:tcPr>
          <w:p w14:paraId="416BA3B9" w14:textId="46E0473D" w:rsidR="00596E21" w:rsidRPr="0037123F" w:rsidRDefault="00596E21" w:rsidP="00DF6E37">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Electric HP capacity* [MW</w:t>
            </w:r>
            <w:r w:rsidRPr="0037123F">
              <w:rPr>
                <w:rFonts w:ascii="Calibri" w:eastAsia="Times New Roman" w:hAnsi="Calibri" w:cs="Calibri"/>
                <w:color w:val="000000"/>
                <w:sz w:val="18"/>
                <w:szCs w:val="18"/>
                <w:vertAlign w:val="subscript"/>
                <w:lang w:eastAsia="en-GB"/>
              </w:rPr>
              <w:t>e</w:t>
            </w:r>
            <w:r w:rsidRPr="0037123F">
              <w:rPr>
                <w:rFonts w:ascii="Calibri" w:eastAsia="Times New Roman" w:hAnsi="Calibri" w:cs="Calibri"/>
                <w:color w:val="000000"/>
                <w:sz w:val="18"/>
                <w:szCs w:val="18"/>
                <w:lang w:eastAsia="en-GB"/>
              </w:rPr>
              <w:t>]</w:t>
            </w:r>
          </w:p>
        </w:tc>
        <w:tc>
          <w:tcPr>
            <w:tcW w:w="410" w:type="pct"/>
            <w:noWrap/>
            <w:hideMark/>
          </w:tcPr>
          <w:p w14:paraId="5974BB0F"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6E3919E5"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0.00</w:t>
            </w:r>
          </w:p>
        </w:tc>
        <w:tc>
          <w:tcPr>
            <w:tcW w:w="410" w:type="pct"/>
            <w:noWrap/>
            <w:hideMark/>
          </w:tcPr>
          <w:p w14:paraId="1FA3522A"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2.69</w:t>
            </w:r>
          </w:p>
        </w:tc>
        <w:tc>
          <w:tcPr>
            <w:tcW w:w="410" w:type="pct"/>
            <w:noWrap/>
            <w:hideMark/>
          </w:tcPr>
          <w:p w14:paraId="5793E55B"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5.38</w:t>
            </w:r>
          </w:p>
        </w:tc>
        <w:tc>
          <w:tcPr>
            <w:tcW w:w="410" w:type="pct"/>
            <w:noWrap/>
            <w:hideMark/>
          </w:tcPr>
          <w:p w14:paraId="5FD2B491"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8.08</w:t>
            </w:r>
          </w:p>
        </w:tc>
        <w:tc>
          <w:tcPr>
            <w:tcW w:w="410" w:type="pct"/>
            <w:noWrap/>
            <w:hideMark/>
          </w:tcPr>
          <w:p w14:paraId="3165F6B8"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c>
          <w:tcPr>
            <w:tcW w:w="410" w:type="pct"/>
            <w:noWrap/>
            <w:hideMark/>
          </w:tcPr>
          <w:p w14:paraId="2FB6B4BB"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c>
          <w:tcPr>
            <w:tcW w:w="410" w:type="pct"/>
            <w:noWrap/>
            <w:hideMark/>
          </w:tcPr>
          <w:p w14:paraId="0F403324"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c>
          <w:tcPr>
            <w:tcW w:w="410" w:type="pct"/>
            <w:noWrap/>
            <w:hideMark/>
          </w:tcPr>
          <w:p w14:paraId="2CF6B150"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c>
          <w:tcPr>
            <w:tcW w:w="410" w:type="pct"/>
            <w:noWrap/>
            <w:hideMark/>
          </w:tcPr>
          <w:p w14:paraId="0EFD1D9C"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c>
          <w:tcPr>
            <w:tcW w:w="410" w:type="pct"/>
            <w:noWrap/>
            <w:hideMark/>
          </w:tcPr>
          <w:p w14:paraId="1F65B175" w14:textId="77777777" w:rsidR="00596E21" w:rsidRPr="0037123F" w:rsidRDefault="00596E21">
            <w:pPr>
              <w:jc w:val="righ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4.49</w:t>
            </w:r>
          </w:p>
        </w:tc>
      </w:tr>
    </w:tbl>
    <w:p w14:paraId="7A990268" w14:textId="1563E36D" w:rsidR="00596E21" w:rsidRPr="0037123F" w:rsidRDefault="00596E21" w:rsidP="00E8522B">
      <w:pPr>
        <w:spacing w:line="240" w:lineRule="auto"/>
      </w:pPr>
    </w:p>
    <w:p w14:paraId="3418986D" w14:textId="326780AE" w:rsidR="0059482C" w:rsidRPr="0037123F" w:rsidRDefault="0095690A" w:rsidP="00E8522B">
      <w:pPr>
        <w:spacing w:line="240" w:lineRule="auto"/>
      </w:pPr>
      <w:r w:rsidRPr="0037123F">
        <w:lastRenderedPageBreak/>
        <w:t xml:space="preserve">In </w:t>
      </w:r>
      <w:r w:rsidRPr="0037123F">
        <w:fldChar w:fldCharType="begin"/>
      </w:r>
      <w:r w:rsidRPr="0037123F">
        <w:instrText xml:space="preserve"> REF _Ref79065644 \h </w:instrText>
      </w:r>
      <w:r w:rsidR="00A04E78">
        <w:instrText xml:space="preserve"> \* MERGEFORMAT </w:instrText>
      </w:r>
      <w:r w:rsidRPr="0037123F">
        <w:fldChar w:fldCharType="separate"/>
      </w:r>
      <w:r w:rsidR="00EA7F62" w:rsidRPr="0037123F">
        <w:t xml:space="preserve">Figure </w:t>
      </w:r>
      <w:r w:rsidR="00EA7F62" w:rsidRPr="0037123F">
        <w:rPr>
          <w:noProof/>
        </w:rPr>
        <w:t>43</w:t>
      </w:r>
      <w:r w:rsidRPr="0037123F">
        <w:fldChar w:fldCharType="end"/>
      </w:r>
      <w:r w:rsidRPr="0037123F">
        <w:t xml:space="preserve"> the heat production by technologies is shown for the reference scenario, and </w:t>
      </w:r>
      <w:r w:rsidRPr="0037123F">
        <w:fldChar w:fldCharType="begin"/>
      </w:r>
      <w:r w:rsidRPr="0037123F">
        <w:instrText xml:space="preserve"> REF _Ref79065693 \h </w:instrText>
      </w:r>
      <w:r w:rsidR="00A04E78">
        <w:instrText xml:space="preserve"> \* MERGEFORMAT </w:instrText>
      </w:r>
      <w:r w:rsidRPr="0037123F">
        <w:fldChar w:fldCharType="separate"/>
      </w:r>
      <w:r w:rsidR="00EA7F62" w:rsidRPr="0037123F">
        <w:t xml:space="preserve">Figure </w:t>
      </w:r>
      <w:r w:rsidR="00EA7F62" w:rsidRPr="0037123F">
        <w:rPr>
          <w:noProof/>
        </w:rPr>
        <w:t>44</w:t>
      </w:r>
      <w:r w:rsidRPr="0037123F">
        <w:fldChar w:fldCharType="end"/>
      </w:r>
      <w:r w:rsidRPr="0037123F">
        <w:t xml:space="preserve"> shows heat production for </w:t>
      </w:r>
      <w:r w:rsidR="00816A0E" w:rsidRPr="0037123F">
        <w:t>S</w:t>
      </w:r>
      <w:r w:rsidRPr="0037123F">
        <w:t xml:space="preserve">cenario 10 which consists of a combination of district heating and individual heating. In the reference scenario heat is primarily produced on natural gas boilers, and in </w:t>
      </w:r>
      <w:r w:rsidR="00816A0E" w:rsidRPr="0037123F">
        <w:t>S</w:t>
      </w:r>
      <w:r w:rsidRPr="0037123F">
        <w:t xml:space="preserve">cenario 10 heat is primarily produced on electric heat pumps, supplemented by fuel boilers (biomass) during peak loads. </w:t>
      </w:r>
    </w:p>
    <w:p w14:paraId="20ED5F5C" w14:textId="77777777" w:rsidR="00AC17D0" w:rsidRPr="0037123F" w:rsidRDefault="0059482C" w:rsidP="00E8522B">
      <w:pPr>
        <w:keepNext/>
        <w:spacing w:line="240" w:lineRule="auto"/>
        <w:jc w:val="center"/>
      </w:pPr>
      <w:r w:rsidRPr="0037123F">
        <w:rPr>
          <w:noProof/>
          <w:lang w:eastAsia="en-GB"/>
        </w:rPr>
        <w:drawing>
          <wp:inline distT="0" distB="0" distL="0" distR="0" wp14:anchorId="7B5DAD43" wp14:editId="1B3D7554">
            <wp:extent cx="4572000" cy="2808000"/>
            <wp:effectExtent l="0" t="0" r="0"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351EB30" w14:textId="692DD8D9" w:rsidR="0059482C" w:rsidRPr="0037123F" w:rsidRDefault="00AC17D0" w:rsidP="00DF6E37">
      <w:pPr>
        <w:pStyle w:val="Caption"/>
        <w:jc w:val="center"/>
      </w:pPr>
      <w:bookmarkStart w:id="161" w:name="_Ref79065644"/>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3</w:t>
      </w:r>
      <w:r w:rsidRPr="0037123F">
        <w:fldChar w:fldCharType="end"/>
      </w:r>
      <w:bookmarkEnd w:id="161"/>
      <w:r w:rsidRPr="0037123F">
        <w:t>: H</w:t>
      </w:r>
      <w:r w:rsidR="00B32634" w:rsidRPr="0037123F">
        <w:t>eat production in reference scenario distributed by technologies [GWh, %</w:t>
      </w:r>
      <w:r w:rsidR="008F609D" w:rsidRPr="0037123F">
        <w:t>]</w:t>
      </w:r>
      <w:r w:rsidR="00E614B7" w:rsidRPr="0037123F">
        <w:t xml:space="preserve"> for Oud Heverlee</w:t>
      </w:r>
      <w:r w:rsidR="008A52CC" w:rsidRPr="0037123F">
        <w:t>.</w:t>
      </w:r>
    </w:p>
    <w:p w14:paraId="7803E42C" w14:textId="77777777" w:rsidR="00AC17D0" w:rsidRPr="0037123F" w:rsidRDefault="0059482C" w:rsidP="00E8522B">
      <w:pPr>
        <w:keepNext/>
        <w:spacing w:line="240" w:lineRule="auto"/>
        <w:jc w:val="center"/>
      </w:pPr>
      <w:r w:rsidRPr="0037123F">
        <w:rPr>
          <w:noProof/>
          <w:lang w:eastAsia="en-GB"/>
        </w:rPr>
        <w:drawing>
          <wp:inline distT="0" distB="0" distL="0" distR="0" wp14:anchorId="73CF796F" wp14:editId="6B485606">
            <wp:extent cx="4572000" cy="2808000"/>
            <wp:effectExtent l="0" t="0" r="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BC108EB" w14:textId="45DE06C2" w:rsidR="0059482C" w:rsidRPr="0037123F" w:rsidRDefault="00AC17D0" w:rsidP="00DF6E37">
      <w:pPr>
        <w:pStyle w:val="Caption"/>
        <w:jc w:val="center"/>
      </w:pPr>
      <w:bookmarkStart w:id="162" w:name="_Ref79065693"/>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4</w:t>
      </w:r>
      <w:r w:rsidRPr="0037123F">
        <w:fldChar w:fldCharType="end"/>
      </w:r>
      <w:bookmarkEnd w:id="162"/>
      <w:r w:rsidR="00B32634" w:rsidRPr="0037123F">
        <w:t>: Heat production in scenario 10 distributed by technologies [GWh, %]</w:t>
      </w:r>
      <w:r w:rsidR="00E614B7" w:rsidRPr="0037123F">
        <w:t xml:space="preserve"> for Oud Heverlee</w:t>
      </w:r>
      <w:r w:rsidR="008A52CC" w:rsidRPr="0037123F">
        <w:t>.</w:t>
      </w:r>
    </w:p>
    <w:p w14:paraId="7D24E0E8" w14:textId="2E4211E6" w:rsidR="00FE3F06" w:rsidRPr="0037123F" w:rsidRDefault="001441BD">
      <w:pPr>
        <w:pStyle w:val="Heading3"/>
      </w:pPr>
      <w:bookmarkStart w:id="163" w:name="_Toc86150000"/>
      <w:r w:rsidRPr="0037123F">
        <w:t>Transport scenarios</w:t>
      </w:r>
      <w:bookmarkEnd w:id="163"/>
    </w:p>
    <w:p w14:paraId="3E9F97DC" w14:textId="3007D3AC" w:rsidR="00310536" w:rsidRPr="0037123F" w:rsidRDefault="00310536" w:rsidP="00E8522B">
      <w:pPr>
        <w:spacing w:line="240" w:lineRule="auto"/>
      </w:pPr>
      <w:r w:rsidRPr="0037123F">
        <w:t xml:space="preserve">Pathways for renewable transportation in Oud-Heverlee are explored in </w:t>
      </w:r>
      <w:r w:rsidR="00767E92" w:rsidRPr="0037123F">
        <w:t xml:space="preserve">transport scenarios. The scenarios </w:t>
      </w:r>
      <w:r w:rsidRPr="0037123F">
        <w:t xml:space="preserve">revolve around converting the current fleet of fossil fuel passenger vehicles to electricity </w:t>
      </w:r>
      <w:r w:rsidR="002C3FE9" w:rsidRPr="0037123F">
        <w:t>and</w:t>
      </w:r>
      <w:r w:rsidR="00767E92" w:rsidRPr="0037123F">
        <w:t xml:space="preserve"> conversion of busses an</w:t>
      </w:r>
      <w:r w:rsidR="002C3FE9" w:rsidRPr="0037123F">
        <w:t xml:space="preserve">d </w:t>
      </w:r>
      <w:r w:rsidR="006E489C" w:rsidRPr="0037123F">
        <w:t xml:space="preserve">lorries </w:t>
      </w:r>
      <w:r w:rsidR="002C3FE9" w:rsidRPr="0037123F">
        <w:t>to hybrid alternatives.</w:t>
      </w:r>
    </w:p>
    <w:p w14:paraId="7B17CA52" w14:textId="71F097ED" w:rsidR="00FE3F06" w:rsidRPr="0037123F" w:rsidRDefault="00767E92" w:rsidP="00E8522B">
      <w:pPr>
        <w:spacing w:line="240" w:lineRule="auto"/>
      </w:pPr>
      <w:r w:rsidRPr="0037123F">
        <w:lastRenderedPageBreak/>
        <w:t xml:space="preserve">The </w:t>
      </w:r>
      <w:r w:rsidR="00426182" w:rsidRPr="0037123F">
        <w:t>MUSE GRIDS Energy Planning Tool</w:t>
      </w:r>
      <w:r w:rsidR="00310536" w:rsidRPr="0037123F">
        <w:t xml:space="preserve"> furthermore includes options for testing dump-charge relative to smart-charge strategies for electric vehicles. Dump-charge assumes that no intelligent controlling of charging strategy is applied, while smart-charging seeks to reduce the excess electricity production and electrici</w:t>
      </w:r>
      <w:r w:rsidRPr="0037123F">
        <w:t xml:space="preserve">ty production from power plants by smart-charging of electric vehicles. Smart-charge vehicles are given the option to do vehicle-to-grid </w:t>
      </w:r>
      <w:r w:rsidR="00E614B7" w:rsidRPr="0037123F">
        <w:t>dis</w:t>
      </w:r>
      <w:r w:rsidRPr="0037123F">
        <w:t>charging, thereby assisting in balancing the grid.</w:t>
      </w:r>
    </w:p>
    <w:p w14:paraId="0E998989" w14:textId="65034D09" w:rsidR="00AC17D0" w:rsidRPr="0037123F" w:rsidRDefault="00AC17D0" w:rsidP="00E8522B">
      <w:pPr>
        <w:spacing w:line="240" w:lineRule="auto"/>
      </w:pPr>
      <w:r w:rsidRPr="0037123F">
        <w:t xml:space="preserve">It should be noted that the transport demands (in terms of passenger kilometres and ton kilometres) do not change throughout the analyses; only the energy consumption varies, </w:t>
      </w:r>
      <w:proofErr w:type="gramStart"/>
      <w:r w:rsidRPr="0037123F">
        <w:t>as a result of</w:t>
      </w:r>
      <w:proofErr w:type="gramEnd"/>
      <w:r w:rsidRPr="0037123F">
        <w:t xml:space="preserve"> using different combinations of vehicle type</w:t>
      </w:r>
      <w:r w:rsidR="00F30C71" w:rsidRPr="0037123F">
        <w:t>s</w:t>
      </w:r>
      <w:r w:rsidRPr="0037123F">
        <w:t xml:space="preserve"> with different engine efficiencies and thus energy consumption. </w:t>
      </w:r>
    </w:p>
    <w:p w14:paraId="1E125129" w14:textId="47C05E37" w:rsidR="0095690A" w:rsidRPr="0037123F" w:rsidRDefault="0095690A" w:rsidP="00E8522B">
      <w:pPr>
        <w:spacing w:line="240" w:lineRule="auto"/>
      </w:pPr>
      <w:r w:rsidRPr="0037123F">
        <w:t xml:space="preserve">In </w:t>
      </w:r>
      <w:r w:rsidRPr="0037123F">
        <w:fldChar w:fldCharType="begin"/>
      </w:r>
      <w:r w:rsidRPr="0037123F">
        <w:instrText xml:space="preserve"> REF _Ref79065543 \h </w:instrText>
      </w:r>
      <w:r w:rsidR="00A04E78">
        <w:instrText xml:space="preserve"> \* MERGEFORMAT </w:instrText>
      </w:r>
      <w:r w:rsidRPr="0037123F">
        <w:fldChar w:fldCharType="separate"/>
      </w:r>
      <w:r w:rsidR="00EA7F62" w:rsidRPr="0037123F">
        <w:t xml:space="preserve">Table </w:t>
      </w:r>
      <w:r w:rsidR="00EA7F62" w:rsidRPr="0037123F">
        <w:rPr>
          <w:noProof/>
        </w:rPr>
        <w:t>26</w:t>
      </w:r>
      <w:r w:rsidRPr="0037123F">
        <w:fldChar w:fldCharType="end"/>
      </w:r>
      <w:r w:rsidR="00A75534" w:rsidRPr="0037123F">
        <w:t xml:space="preserve"> the main inputs for the transport scenarios can be seen, illustrating how diesel and petrol consumption decreases as an increasing </w:t>
      </w:r>
      <w:r w:rsidR="009E2582" w:rsidRPr="0037123F">
        <w:t>number</w:t>
      </w:r>
      <w:r w:rsidR="00A75534" w:rsidRPr="0037123F">
        <w:t xml:space="preserve"> of electric vehicles and hybrid vehicles are implemented. Furthermore, the balance between dump-charge and smart-charge vehicles and battery capacity available for Vehicle to grid charging is shown.</w:t>
      </w:r>
    </w:p>
    <w:p w14:paraId="37362ED7" w14:textId="319A25A3" w:rsidR="00DA6BF2" w:rsidRPr="0037123F" w:rsidRDefault="00DA6BF2" w:rsidP="00DF6E37">
      <w:pPr>
        <w:pStyle w:val="Caption"/>
        <w:keepNext/>
        <w:jc w:val="center"/>
      </w:pPr>
      <w:bookmarkStart w:id="164" w:name="_Ref79065543"/>
      <w:bookmarkStart w:id="165" w:name="_Ref79065819"/>
      <w:r w:rsidRPr="0037123F">
        <w:t xml:space="preserve">Table </w:t>
      </w:r>
      <w:r w:rsidRPr="0037123F">
        <w:fldChar w:fldCharType="begin"/>
      </w:r>
      <w:r w:rsidRPr="0037123F">
        <w:instrText xml:space="preserve"> SEQ Table \* ARABIC </w:instrText>
      </w:r>
      <w:r w:rsidRPr="0037123F">
        <w:fldChar w:fldCharType="separate"/>
      </w:r>
      <w:r w:rsidR="00EA7F62" w:rsidRPr="0037123F">
        <w:rPr>
          <w:noProof/>
        </w:rPr>
        <w:t>26</w:t>
      </w:r>
      <w:r w:rsidRPr="0037123F">
        <w:fldChar w:fldCharType="end"/>
      </w:r>
      <w:bookmarkEnd w:id="164"/>
      <w:r w:rsidRPr="0037123F">
        <w:t>: Overview of main inputs for transport scenarios</w:t>
      </w:r>
      <w:r w:rsidR="00E614B7" w:rsidRPr="0037123F">
        <w:t xml:space="preserve"> for Oud Heverlee</w:t>
      </w:r>
      <w:r w:rsidRPr="0037123F">
        <w:t>.</w:t>
      </w:r>
      <w:bookmarkEnd w:id="165"/>
    </w:p>
    <w:tbl>
      <w:tblPr>
        <w:tblStyle w:val="TableGrid"/>
        <w:tblW w:w="5000" w:type="pct"/>
        <w:jc w:val="center"/>
        <w:tblCellMar>
          <w:left w:w="57" w:type="dxa"/>
          <w:right w:w="57" w:type="dxa"/>
        </w:tblCellMar>
        <w:tblLook w:val="04A0" w:firstRow="1" w:lastRow="0" w:firstColumn="1" w:lastColumn="0" w:noHBand="0" w:noVBand="1"/>
      </w:tblPr>
      <w:tblGrid>
        <w:gridCol w:w="2056"/>
        <w:gridCol w:w="722"/>
        <w:gridCol w:w="735"/>
        <w:gridCol w:w="734"/>
        <w:gridCol w:w="734"/>
        <w:gridCol w:w="734"/>
        <w:gridCol w:w="734"/>
        <w:gridCol w:w="734"/>
        <w:gridCol w:w="734"/>
        <w:gridCol w:w="734"/>
        <w:gridCol w:w="734"/>
        <w:gridCol w:w="809"/>
      </w:tblGrid>
      <w:tr w:rsidR="00DA6BF2" w:rsidRPr="0037123F" w14:paraId="38FC73B4" w14:textId="77777777" w:rsidTr="00AB1E40">
        <w:trPr>
          <w:trHeight w:val="300"/>
          <w:tblHeader/>
          <w:jc w:val="center"/>
        </w:trPr>
        <w:tc>
          <w:tcPr>
            <w:tcW w:w="561" w:type="pct"/>
            <w:shd w:val="clear" w:color="auto" w:fill="D0CECE" w:themeFill="background2" w:themeFillShade="E6"/>
            <w:noWrap/>
            <w:hideMark/>
          </w:tcPr>
          <w:p w14:paraId="1F3BA29C" w14:textId="77777777" w:rsidR="00DA6BF2" w:rsidRPr="0037123F" w:rsidRDefault="00DA6BF2" w:rsidP="00DF6E37">
            <w:pPr>
              <w:jc w:val="left"/>
              <w:rPr>
                <w:rFonts w:ascii="Times New Roman" w:eastAsia="Times New Roman" w:hAnsi="Times New Roman" w:cs="Times New Roman"/>
                <w:sz w:val="18"/>
                <w:szCs w:val="18"/>
                <w:lang w:eastAsia="en-GB"/>
              </w:rPr>
            </w:pPr>
          </w:p>
        </w:tc>
        <w:tc>
          <w:tcPr>
            <w:tcW w:w="404" w:type="pct"/>
            <w:shd w:val="clear" w:color="auto" w:fill="D0CECE" w:themeFill="background2" w:themeFillShade="E6"/>
            <w:noWrap/>
            <w:hideMark/>
          </w:tcPr>
          <w:p w14:paraId="4DDA0C58"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Reference</w:t>
            </w:r>
          </w:p>
        </w:tc>
        <w:tc>
          <w:tcPr>
            <w:tcW w:w="404" w:type="pct"/>
            <w:shd w:val="clear" w:color="auto" w:fill="D0CECE" w:themeFill="background2" w:themeFillShade="E6"/>
            <w:noWrap/>
            <w:hideMark/>
          </w:tcPr>
          <w:p w14:paraId="4118655C"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1</w:t>
            </w:r>
          </w:p>
        </w:tc>
        <w:tc>
          <w:tcPr>
            <w:tcW w:w="404" w:type="pct"/>
            <w:shd w:val="clear" w:color="auto" w:fill="D0CECE" w:themeFill="background2" w:themeFillShade="E6"/>
            <w:noWrap/>
            <w:hideMark/>
          </w:tcPr>
          <w:p w14:paraId="5FF548A5"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2</w:t>
            </w:r>
          </w:p>
        </w:tc>
        <w:tc>
          <w:tcPr>
            <w:tcW w:w="404" w:type="pct"/>
            <w:shd w:val="clear" w:color="auto" w:fill="D0CECE" w:themeFill="background2" w:themeFillShade="E6"/>
            <w:noWrap/>
            <w:hideMark/>
          </w:tcPr>
          <w:p w14:paraId="5FF0D40E"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3</w:t>
            </w:r>
          </w:p>
        </w:tc>
        <w:tc>
          <w:tcPr>
            <w:tcW w:w="404" w:type="pct"/>
            <w:shd w:val="clear" w:color="auto" w:fill="D0CECE" w:themeFill="background2" w:themeFillShade="E6"/>
            <w:noWrap/>
            <w:hideMark/>
          </w:tcPr>
          <w:p w14:paraId="35040F6D"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4</w:t>
            </w:r>
          </w:p>
        </w:tc>
        <w:tc>
          <w:tcPr>
            <w:tcW w:w="404" w:type="pct"/>
            <w:shd w:val="clear" w:color="auto" w:fill="D0CECE" w:themeFill="background2" w:themeFillShade="E6"/>
            <w:noWrap/>
            <w:hideMark/>
          </w:tcPr>
          <w:p w14:paraId="77D0A97A"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5</w:t>
            </w:r>
          </w:p>
        </w:tc>
        <w:tc>
          <w:tcPr>
            <w:tcW w:w="404" w:type="pct"/>
            <w:shd w:val="clear" w:color="auto" w:fill="D0CECE" w:themeFill="background2" w:themeFillShade="E6"/>
            <w:noWrap/>
            <w:hideMark/>
          </w:tcPr>
          <w:p w14:paraId="1B02A835"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6</w:t>
            </w:r>
          </w:p>
        </w:tc>
        <w:tc>
          <w:tcPr>
            <w:tcW w:w="404" w:type="pct"/>
            <w:shd w:val="clear" w:color="auto" w:fill="D0CECE" w:themeFill="background2" w:themeFillShade="E6"/>
            <w:noWrap/>
            <w:hideMark/>
          </w:tcPr>
          <w:p w14:paraId="4FFBA888"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7</w:t>
            </w:r>
          </w:p>
        </w:tc>
        <w:tc>
          <w:tcPr>
            <w:tcW w:w="404" w:type="pct"/>
            <w:shd w:val="clear" w:color="auto" w:fill="D0CECE" w:themeFill="background2" w:themeFillShade="E6"/>
            <w:noWrap/>
            <w:hideMark/>
          </w:tcPr>
          <w:p w14:paraId="047D5ADA"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8</w:t>
            </w:r>
          </w:p>
        </w:tc>
        <w:tc>
          <w:tcPr>
            <w:tcW w:w="404" w:type="pct"/>
            <w:shd w:val="clear" w:color="auto" w:fill="D0CECE" w:themeFill="background2" w:themeFillShade="E6"/>
            <w:noWrap/>
            <w:hideMark/>
          </w:tcPr>
          <w:p w14:paraId="581310D2"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9</w:t>
            </w:r>
          </w:p>
        </w:tc>
        <w:tc>
          <w:tcPr>
            <w:tcW w:w="404" w:type="pct"/>
            <w:shd w:val="clear" w:color="auto" w:fill="D0CECE" w:themeFill="background2" w:themeFillShade="E6"/>
            <w:noWrap/>
            <w:hideMark/>
          </w:tcPr>
          <w:p w14:paraId="6E7927E5" w14:textId="77777777" w:rsidR="00DA6BF2" w:rsidRPr="0037123F" w:rsidRDefault="00DA6BF2">
            <w:pPr>
              <w:jc w:val="left"/>
              <w:rPr>
                <w:rFonts w:ascii="Calibri" w:eastAsia="Times New Roman" w:hAnsi="Calibri" w:cs="Calibri"/>
                <w:color w:val="000000"/>
                <w:sz w:val="18"/>
                <w:szCs w:val="18"/>
                <w:lang w:eastAsia="en-GB"/>
              </w:rPr>
            </w:pPr>
            <w:r w:rsidRPr="0037123F">
              <w:rPr>
                <w:rFonts w:ascii="Calibri" w:eastAsia="Times New Roman" w:hAnsi="Calibri" w:cs="Calibri"/>
                <w:color w:val="000000"/>
                <w:sz w:val="18"/>
                <w:szCs w:val="18"/>
                <w:lang w:eastAsia="en-GB"/>
              </w:rPr>
              <w:t>Scenario 10</w:t>
            </w:r>
          </w:p>
        </w:tc>
      </w:tr>
      <w:tr w:rsidR="00DA6BF2" w:rsidRPr="0037123F" w14:paraId="55312347" w14:textId="77777777" w:rsidTr="00AB1E40">
        <w:trPr>
          <w:trHeight w:val="300"/>
          <w:jc w:val="center"/>
        </w:trPr>
        <w:tc>
          <w:tcPr>
            <w:tcW w:w="561" w:type="pct"/>
            <w:noWrap/>
            <w:hideMark/>
          </w:tcPr>
          <w:p w14:paraId="47EF8F71" w14:textId="04F39B5C"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Diesel consumption [GWh]</w:t>
            </w:r>
          </w:p>
        </w:tc>
        <w:tc>
          <w:tcPr>
            <w:tcW w:w="404" w:type="pct"/>
            <w:noWrap/>
            <w:hideMark/>
          </w:tcPr>
          <w:p w14:paraId="4C5EADBA" w14:textId="4440445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7.71</w:t>
            </w:r>
          </w:p>
        </w:tc>
        <w:tc>
          <w:tcPr>
            <w:tcW w:w="404" w:type="pct"/>
            <w:noWrap/>
            <w:hideMark/>
          </w:tcPr>
          <w:p w14:paraId="673BA3F1" w14:textId="1A074D2E"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2.2</w:t>
            </w:r>
          </w:p>
        </w:tc>
        <w:tc>
          <w:tcPr>
            <w:tcW w:w="404" w:type="pct"/>
            <w:noWrap/>
            <w:hideMark/>
          </w:tcPr>
          <w:p w14:paraId="760D398D" w14:textId="1FAA37D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6.69</w:t>
            </w:r>
          </w:p>
        </w:tc>
        <w:tc>
          <w:tcPr>
            <w:tcW w:w="404" w:type="pct"/>
            <w:noWrap/>
            <w:hideMark/>
          </w:tcPr>
          <w:p w14:paraId="7465D0BA" w14:textId="6612C55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1.18</w:t>
            </w:r>
          </w:p>
        </w:tc>
        <w:tc>
          <w:tcPr>
            <w:tcW w:w="404" w:type="pct"/>
            <w:noWrap/>
            <w:hideMark/>
          </w:tcPr>
          <w:p w14:paraId="01056F2D" w14:textId="7531F00E" w:rsidR="00DA6BF2" w:rsidRPr="0037123F" w:rsidRDefault="00DA6BF2">
            <w:pPr>
              <w:jc w:val="right"/>
              <w:rPr>
                <w:rFonts w:ascii="Calibri" w:eastAsia="Times New Roman" w:hAnsi="Calibri" w:cs="Calibri"/>
                <w:color w:val="000000"/>
                <w:sz w:val="18"/>
                <w:szCs w:val="18"/>
                <w:lang w:eastAsia="en-GB"/>
              </w:rPr>
            </w:pPr>
            <w:r w:rsidRPr="0037123F">
              <w:rPr>
                <w:sz w:val="18"/>
                <w:szCs w:val="18"/>
              </w:rPr>
              <w:t>5.67</w:t>
            </w:r>
          </w:p>
        </w:tc>
        <w:tc>
          <w:tcPr>
            <w:tcW w:w="404" w:type="pct"/>
            <w:noWrap/>
            <w:hideMark/>
          </w:tcPr>
          <w:p w14:paraId="4886D1B6" w14:textId="1B6B1EC7"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c>
          <w:tcPr>
            <w:tcW w:w="404" w:type="pct"/>
            <w:noWrap/>
            <w:hideMark/>
          </w:tcPr>
          <w:p w14:paraId="77280E14" w14:textId="478CD6E2"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c>
          <w:tcPr>
            <w:tcW w:w="404" w:type="pct"/>
            <w:noWrap/>
            <w:hideMark/>
          </w:tcPr>
          <w:p w14:paraId="56B10E33" w14:textId="3EED8D4E"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c>
          <w:tcPr>
            <w:tcW w:w="404" w:type="pct"/>
            <w:noWrap/>
            <w:hideMark/>
          </w:tcPr>
          <w:p w14:paraId="617A9AF5" w14:textId="13FF7385"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c>
          <w:tcPr>
            <w:tcW w:w="404" w:type="pct"/>
            <w:noWrap/>
            <w:hideMark/>
          </w:tcPr>
          <w:p w14:paraId="3797A071" w14:textId="6A0FFB20"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c>
          <w:tcPr>
            <w:tcW w:w="404" w:type="pct"/>
            <w:noWrap/>
            <w:hideMark/>
          </w:tcPr>
          <w:p w14:paraId="4EF2D70E" w14:textId="6BD451DE"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6</w:t>
            </w:r>
          </w:p>
        </w:tc>
      </w:tr>
      <w:tr w:rsidR="00DA6BF2" w:rsidRPr="0037123F" w14:paraId="4CB9C03C" w14:textId="77777777" w:rsidTr="00AB1E40">
        <w:trPr>
          <w:trHeight w:val="300"/>
          <w:jc w:val="center"/>
        </w:trPr>
        <w:tc>
          <w:tcPr>
            <w:tcW w:w="561" w:type="pct"/>
            <w:noWrap/>
            <w:hideMark/>
          </w:tcPr>
          <w:p w14:paraId="592349E9" w14:textId="2F5E9A6C"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Petrol consumption [GWh]</w:t>
            </w:r>
          </w:p>
        </w:tc>
        <w:tc>
          <w:tcPr>
            <w:tcW w:w="404" w:type="pct"/>
            <w:noWrap/>
            <w:hideMark/>
          </w:tcPr>
          <w:p w14:paraId="39D757CC" w14:textId="3377B33D"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8.57</w:t>
            </w:r>
          </w:p>
        </w:tc>
        <w:tc>
          <w:tcPr>
            <w:tcW w:w="404" w:type="pct"/>
            <w:noWrap/>
            <w:hideMark/>
          </w:tcPr>
          <w:p w14:paraId="154FF305" w14:textId="094B54E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43</w:t>
            </w:r>
          </w:p>
        </w:tc>
        <w:tc>
          <w:tcPr>
            <w:tcW w:w="404" w:type="pct"/>
            <w:noWrap/>
            <w:hideMark/>
          </w:tcPr>
          <w:p w14:paraId="372ACC5A" w14:textId="22C12803"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4.29</w:t>
            </w:r>
          </w:p>
        </w:tc>
        <w:tc>
          <w:tcPr>
            <w:tcW w:w="404" w:type="pct"/>
            <w:noWrap/>
            <w:hideMark/>
          </w:tcPr>
          <w:p w14:paraId="7FEE61BF" w14:textId="220DBC33" w:rsidR="00DA6BF2" w:rsidRPr="0037123F" w:rsidRDefault="00DA6BF2">
            <w:pPr>
              <w:jc w:val="right"/>
              <w:rPr>
                <w:rFonts w:ascii="Calibri" w:eastAsia="Times New Roman" w:hAnsi="Calibri" w:cs="Calibri"/>
                <w:color w:val="000000"/>
                <w:sz w:val="18"/>
                <w:szCs w:val="18"/>
                <w:lang w:eastAsia="en-GB"/>
              </w:rPr>
            </w:pPr>
            <w:r w:rsidRPr="0037123F">
              <w:rPr>
                <w:sz w:val="18"/>
                <w:szCs w:val="18"/>
              </w:rPr>
              <w:t>7.14</w:t>
            </w:r>
          </w:p>
        </w:tc>
        <w:tc>
          <w:tcPr>
            <w:tcW w:w="404" w:type="pct"/>
            <w:noWrap/>
            <w:hideMark/>
          </w:tcPr>
          <w:p w14:paraId="7728E068" w14:textId="1CCD5840"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635F814" w14:textId="239D26A5"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0F7B12AD" w14:textId="5EB5829D"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F88309D" w14:textId="3CE549B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26BDF8F6" w14:textId="0C8F15C7"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6104CE01" w14:textId="71E5B43D"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105FF800" w14:textId="07918E01"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r>
      <w:tr w:rsidR="00DA6BF2" w:rsidRPr="0037123F" w14:paraId="1F2B2B9B" w14:textId="77777777" w:rsidTr="00AB1E40">
        <w:trPr>
          <w:trHeight w:val="300"/>
          <w:jc w:val="center"/>
        </w:trPr>
        <w:tc>
          <w:tcPr>
            <w:tcW w:w="561" w:type="pct"/>
            <w:noWrap/>
            <w:hideMark/>
          </w:tcPr>
          <w:p w14:paraId="0D10AC65" w14:textId="32D59E21"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Biofuel consumption [GWh]</w:t>
            </w:r>
          </w:p>
        </w:tc>
        <w:tc>
          <w:tcPr>
            <w:tcW w:w="404" w:type="pct"/>
            <w:noWrap/>
            <w:hideMark/>
          </w:tcPr>
          <w:p w14:paraId="53B25610" w14:textId="137282BB" w:rsidR="00DA6BF2" w:rsidRPr="0037123F" w:rsidRDefault="00DA6BF2">
            <w:pPr>
              <w:jc w:val="right"/>
              <w:rPr>
                <w:rFonts w:ascii="Calibri" w:eastAsia="Times New Roman" w:hAnsi="Calibri" w:cs="Calibri"/>
                <w:color w:val="000000"/>
                <w:sz w:val="18"/>
                <w:szCs w:val="18"/>
                <w:lang w:eastAsia="en-GB"/>
              </w:rPr>
            </w:pPr>
            <w:r w:rsidRPr="0037123F">
              <w:rPr>
                <w:sz w:val="18"/>
                <w:szCs w:val="18"/>
              </w:rPr>
              <w:t>4.21</w:t>
            </w:r>
          </w:p>
        </w:tc>
        <w:tc>
          <w:tcPr>
            <w:tcW w:w="404" w:type="pct"/>
            <w:noWrap/>
            <w:hideMark/>
          </w:tcPr>
          <w:p w14:paraId="7B9C8691" w14:textId="4FECA41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3.26</w:t>
            </w:r>
          </w:p>
        </w:tc>
        <w:tc>
          <w:tcPr>
            <w:tcW w:w="404" w:type="pct"/>
            <w:noWrap/>
            <w:hideMark/>
          </w:tcPr>
          <w:p w14:paraId="3EE351F3" w14:textId="19FB0CBA"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31</w:t>
            </w:r>
          </w:p>
        </w:tc>
        <w:tc>
          <w:tcPr>
            <w:tcW w:w="404" w:type="pct"/>
            <w:noWrap/>
            <w:hideMark/>
          </w:tcPr>
          <w:p w14:paraId="31CBB90F" w14:textId="33429241"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36</w:t>
            </w:r>
          </w:p>
        </w:tc>
        <w:tc>
          <w:tcPr>
            <w:tcW w:w="404" w:type="pct"/>
            <w:noWrap/>
            <w:hideMark/>
          </w:tcPr>
          <w:p w14:paraId="6F874FDC" w14:textId="1C78D718"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4</w:t>
            </w:r>
          </w:p>
        </w:tc>
        <w:tc>
          <w:tcPr>
            <w:tcW w:w="404" w:type="pct"/>
            <w:noWrap/>
            <w:hideMark/>
          </w:tcPr>
          <w:p w14:paraId="350F9BD7" w14:textId="5A6746D8"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32DA56C1" w14:textId="293A4117"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D3F072C" w14:textId="397546A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60313C0" w14:textId="2FCE9D9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6F1994D3" w14:textId="78C37F3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436F4808" w14:textId="6BD18531"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r>
      <w:tr w:rsidR="00DA6BF2" w:rsidRPr="0037123F" w14:paraId="348619A2" w14:textId="77777777" w:rsidTr="00AB1E40">
        <w:trPr>
          <w:trHeight w:val="300"/>
          <w:jc w:val="center"/>
        </w:trPr>
        <w:tc>
          <w:tcPr>
            <w:tcW w:w="561" w:type="pct"/>
            <w:noWrap/>
            <w:hideMark/>
          </w:tcPr>
          <w:p w14:paraId="5634A4D6" w14:textId="065BF253"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Dump-charge demand [GWh]</w:t>
            </w:r>
          </w:p>
        </w:tc>
        <w:tc>
          <w:tcPr>
            <w:tcW w:w="404" w:type="pct"/>
            <w:noWrap/>
            <w:hideMark/>
          </w:tcPr>
          <w:p w14:paraId="3CA4832E" w14:textId="1B1A5942"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0E494299" w14:textId="732421A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63</w:t>
            </w:r>
          </w:p>
        </w:tc>
        <w:tc>
          <w:tcPr>
            <w:tcW w:w="404" w:type="pct"/>
            <w:noWrap/>
            <w:hideMark/>
          </w:tcPr>
          <w:p w14:paraId="2B8C949E" w14:textId="3C4A5267" w:rsidR="00DA6BF2" w:rsidRPr="0037123F" w:rsidRDefault="00DA6BF2">
            <w:pPr>
              <w:jc w:val="right"/>
              <w:rPr>
                <w:rFonts w:ascii="Calibri" w:eastAsia="Times New Roman" w:hAnsi="Calibri" w:cs="Calibri"/>
                <w:color w:val="000000"/>
                <w:sz w:val="18"/>
                <w:szCs w:val="18"/>
                <w:lang w:eastAsia="en-GB"/>
              </w:rPr>
            </w:pPr>
            <w:r w:rsidRPr="0037123F">
              <w:rPr>
                <w:sz w:val="18"/>
                <w:szCs w:val="18"/>
              </w:rPr>
              <w:t>5.26</w:t>
            </w:r>
          </w:p>
        </w:tc>
        <w:tc>
          <w:tcPr>
            <w:tcW w:w="404" w:type="pct"/>
            <w:noWrap/>
            <w:hideMark/>
          </w:tcPr>
          <w:p w14:paraId="4B2E2B3E" w14:textId="0B622DC8" w:rsidR="00DA6BF2" w:rsidRPr="0037123F" w:rsidRDefault="00DA6BF2">
            <w:pPr>
              <w:jc w:val="right"/>
              <w:rPr>
                <w:rFonts w:ascii="Calibri" w:eastAsia="Times New Roman" w:hAnsi="Calibri" w:cs="Calibri"/>
                <w:color w:val="000000"/>
                <w:sz w:val="18"/>
                <w:szCs w:val="18"/>
                <w:lang w:eastAsia="en-GB"/>
              </w:rPr>
            </w:pPr>
            <w:r w:rsidRPr="0037123F">
              <w:rPr>
                <w:sz w:val="18"/>
                <w:szCs w:val="18"/>
              </w:rPr>
              <w:t>7.88</w:t>
            </w:r>
          </w:p>
        </w:tc>
        <w:tc>
          <w:tcPr>
            <w:tcW w:w="404" w:type="pct"/>
            <w:noWrap/>
            <w:hideMark/>
          </w:tcPr>
          <w:p w14:paraId="453DCC0E" w14:textId="4B4F3335"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0.51</w:t>
            </w:r>
          </w:p>
        </w:tc>
        <w:tc>
          <w:tcPr>
            <w:tcW w:w="404" w:type="pct"/>
            <w:noWrap/>
            <w:hideMark/>
          </w:tcPr>
          <w:p w14:paraId="6ECA0974" w14:textId="2F064F5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10.51</w:t>
            </w:r>
          </w:p>
        </w:tc>
        <w:tc>
          <w:tcPr>
            <w:tcW w:w="404" w:type="pct"/>
            <w:noWrap/>
            <w:hideMark/>
          </w:tcPr>
          <w:p w14:paraId="57D99536" w14:textId="5AD5CDFA"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w:t>
            </w:r>
          </w:p>
        </w:tc>
        <w:tc>
          <w:tcPr>
            <w:tcW w:w="404" w:type="pct"/>
            <w:noWrap/>
            <w:hideMark/>
          </w:tcPr>
          <w:p w14:paraId="513E0C03" w14:textId="11D1C69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w:t>
            </w:r>
          </w:p>
        </w:tc>
        <w:tc>
          <w:tcPr>
            <w:tcW w:w="404" w:type="pct"/>
            <w:noWrap/>
            <w:hideMark/>
          </w:tcPr>
          <w:p w14:paraId="545FAF4C" w14:textId="3B8BA960"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w:t>
            </w:r>
          </w:p>
        </w:tc>
        <w:tc>
          <w:tcPr>
            <w:tcW w:w="404" w:type="pct"/>
            <w:noWrap/>
            <w:hideMark/>
          </w:tcPr>
          <w:p w14:paraId="75D4D923" w14:textId="7344D0E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w:t>
            </w:r>
          </w:p>
        </w:tc>
        <w:tc>
          <w:tcPr>
            <w:tcW w:w="404" w:type="pct"/>
            <w:noWrap/>
            <w:hideMark/>
          </w:tcPr>
          <w:p w14:paraId="019B0E74" w14:textId="368CFC2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w:t>
            </w:r>
          </w:p>
        </w:tc>
      </w:tr>
      <w:tr w:rsidR="00DA6BF2" w:rsidRPr="0037123F" w14:paraId="54CECAC0" w14:textId="77777777" w:rsidTr="00AB1E40">
        <w:trPr>
          <w:trHeight w:val="300"/>
          <w:jc w:val="center"/>
        </w:trPr>
        <w:tc>
          <w:tcPr>
            <w:tcW w:w="561" w:type="pct"/>
            <w:noWrap/>
            <w:hideMark/>
          </w:tcPr>
          <w:p w14:paraId="17923D1D" w14:textId="11A06F21"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Smart-charge demand [GWh]</w:t>
            </w:r>
          </w:p>
        </w:tc>
        <w:tc>
          <w:tcPr>
            <w:tcW w:w="404" w:type="pct"/>
            <w:noWrap/>
            <w:hideMark/>
          </w:tcPr>
          <w:p w14:paraId="603F37AB" w14:textId="28B3619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447912B" w14:textId="274079AB"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899124F" w14:textId="5D8EE223"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23604BEC" w14:textId="3139F8A7"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404D73E0" w14:textId="12C6D901"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6633BBA" w14:textId="4AFE78CB"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57F7493A" w14:textId="2F9188C0" w:rsidR="00DA6BF2" w:rsidRPr="0037123F" w:rsidRDefault="00DA6BF2">
            <w:pPr>
              <w:jc w:val="right"/>
              <w:rPr>
                <w:rFonts w:ascii="Calibri" w:eastAsia="Times New Roman" w:hAnsi="Calibri" w:cs="Calibri"/>
                <w:color w:val="000000"/>
                <w:sz w:val="18"/>
                <w:szCs w:val="18"/>
                <w:lang w:eastAsia="en-GB"/>
              </w:rPr>
            </w:pPr>
            <w:r w:rsidRPr="0037123F">
              <w:rPr>
                <w:sz w:val="18"/>
                <w:szCs w:val="18"/>
              </w:rPr>
              <w:t>8.41</w:t>
            </w:r>
          </w:p>
        </w:tc>
        <w:tc>
          <w:tcPr>
            <w:tcW w:w="404" w:type="pct"/>
            <w:noWrap/>
            <w:hideMark/>
          </w:tcPr>
          <w:p w14:paraId="44C11D3F" w14:textId="67AAD2FE" w:rsidR="00DA6BF2" w:rsidRPr="0037123F" w:rsidRDefault="00DA6BF2">
            <w:pPr>
              <w:jc w:val="right"/>
              <w:rPr>
                <w:rFonts w:ascii="Calibri" w:eastAsia="Times New Roman" w:hAnsi="Calibri" w:cs="Calibri"/>
                <w:color w:val="000000"/>
                <w:sz w:val="18"/>
                <w:szCs w:val="18"/>
                <w:lang w:eastAsia="en-GB"/>
              </w:rPr>
            </w:pPr>
            <w:r w:rsidRPr="0037123F">
              <w:rPr>
                <w:sz w:val="18"/>
                <w:szCs w:val="18"/>
              </w:rPr>
              <w:t>8.41</w:t>
            </w:r>
          </w:p>
        </w:tc>
        <w:tc>
          <w:tcPr>
            <w:tcW w:w="404" w:type="pct"/>
            <w:noWrap/>
            <w:hideMark/>
          </w:tcPr>
          <w:p w14:paraId="3F8BD84C" w14:textId="402C57E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8.41</w:t>
            </w:r>
          </w:p>
        </w:tc>
        <w:tc>
          <w:tcPr>
            <w:tcW w:w="404" w:type="pct"/>
            <w:noWrap/>
            <w:hideMark/>
          </w:tcPr>
          <w:p w14:paraId="72F5B05A" w14:textId="7D207D53" w:rsidR="00DA6BF2" w:rsidRPr="0037123F" w:rsidRDefault="00DA6BF2">
            <w:pPr>
              <w:jc w:val="right"/>
              <w:rPr>
                <w:rFonts w:ascii="Calibri" w:eastAsia="Times New Roman" w:hAnsi="Calibri" w:cs="Calibri"/>
                <w:color w:val="000000"/>
                <w:sz w:val="18"/>
                <w:szCs w:val="18"/>
                <w:lang w:eastAsia="en-GB"/>
              </w:rPr>
            </w:pPr>
            <w:r w:rsidRPr="0037123F">
              <w:rPr>
                <w:sz w:val="18"/>
                <w:szCs w:val="18"/>
              </w:rPr>
              <w:t>8.41</w:t>
            </w:r>
          </w:p>
        </w:tc>
        <w:tc>
          <w:tcPr>
            <w:tcW w:w="404" w:type="pct"/>
            <w:noWrap/>
            <w:hideMark/>
          </w:tcPr>
          <w:p w14:paraId="567B573E" w14:textId="38365305" w:rsidR="00DA6BF2" w:rsidRPr="0037123F" w:rsidRDefault="00DA6BF2">
            <w:pPr>
              <w:jc w:val="right"/>
              <w:rPr>
                <w:rFonts w:ascii="Calibri" w:eastAsia="Times New Roman" w:hAnsi="Calibri" w:cs="Calibri"/>
                <w:color w:val="000000"/>
                <w:sz w:val="18"/>
                <w:szCs w:val="18"/>
                <w:lang w:eastAsia="en-GB"/>
              </w:rPr>
            </w:pPr>
            <w:r w:rsidRPr="0037123F">
              <w:rPr>
                <w:sz w:val="18"/>
                <w:szCs w:val="18"/>
              </w:rPr>
              <w:t>8.41</w:t>
            </w:r>
          </w:p>
        </w:tc>
      </w:tr>
      <w:tr w:rsidR="00DA6BF2" w:rsidRPr="0037123F" w14:paraId="41B9D430" w14:textId="77777777" w:rsidTr="00AB1E40">
        <w:trPr>
          <w:trHeight w:val="300"/>
          <w:jc w:val="center"/>
        </w:trPr>
        <w:tc>
          <w:tcPr>
            <w:tcW w:w="561" w:type="pct"/>
            <w:noWrap/>
            <w:hideMark/>
          </w:tcPr>
          <w:p w14:paraId="1C4510CD" w14:textId="1D47EF63" w:rsidR="00DA6BF2" w:rsidRPr="0037123F" w:rsidRDefault="00DA6BF2" w:rsidP="00DF6E37">
            <w:pPr>
              <w:jc w:val="left"/>
              <w:rPr>
                <w:rFonts w:ascii="Calibri" w:eastAsia="Times New Roman" w:hAnsi="Calibri" w:cs="Calibri"/>
                <w:color w:val="000000"/>
                <w:sz w:val="18"/>
                <w:szCs w:val="18"/>
                <w:lang w:eastAsia="en-GB"/>
              </w:rPr>
            </w:pPr>
            <w:r w:rsidRPr="0037123F">
              <w:rPr>
                <w:sz w:val="18"/>
                <w:szCs w:val="18"/>
              </w:rPr>
              <w:t>Battery storage capacity* [GWh]</w:t>
            </w:r>
          </w:p>
        </w:tc>
        <w:tc>
          <w:tcPr>
            <w:tcW w:w="404" w:type="pct"/>
            <w:noWrap/>
            <w:hideMark/>
          </w:tcPr>
          <w:p w14:paraId="20A25547" w14:textId="793ED4B9"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0EAE3F3E" w14:textId="4233D98D"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4DBCD4B6" w14:textId="2A5A4A13"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603923E1" w14:textId="5ED887DB"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0B225FCF" w14:textId="517419B0"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40C23F59" w14:textId="1DADAC42" w:rsidR="00DA6BF2" w:rsidRPr="0037123F" w:rsidRDefault="00DA6BF2">
            <w:pPr>
              <w:jc w:val="right"/>
              <w:rPr>
                <w:rFonts w:ascii="Calibri" w:eastAsia="Times New Roman" w:hAnsi="Calibri" w:cs="Calibri"/>
                <w:color w:val="000000"/>
                <w:sz w:val="18"/>
                <w:szCs w:val="18"/>
                <w:lang w:eastAsia="en-GB"/>
              </w:rPr>
            </w:pPr>
            <w:r w:rsidRPr="0037123F">
              <w:rPr>
                <w:sz w:val="18"/>
                <w:szCs w:val="18"/>
              </w:rPr>
              <w:t>0</w:t>
            </w:r>
          </w:p>
        </w:tc>
        <w:tc>
          <w:tcPr>
            <w:tcW w:w="404" w:type="pct"/>
            <w:noWrap/>
            <w:hideMark/>
          </w:tcPr>
          <w:p w14:paraId="7705072E" w14:textId="298A72FB"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5.60</w:t>
            </w:r>
          </w:p>
        </w:tc>
        <w:tc>
          <w:tcPr>
            <w:tcW w:w="404" w:type="pct"/>
            <w:noWrap/>
            <w:hideMark/>
          </w:tcPr>
          <w:p w14:paraId="16F1655A" w14:textId="5B5ABB51"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5.60</w:t>
            </w:r>
          </w:p>
        </w:tc>
        <w:tc>
          <w:tcPr>
            <w:tcW w:w="404" w:type="pct"/>
            <w:noWrap/>
            <w:hideMark/>
          </w:tcPr>
          <w:p w14:paraId="45C9E810" w14:textId="6615A694"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5.60</w:t>
            </w:r>
          </w:p>
        </w:tc>
        <w:tc>
          <w:tcPr>
            <w:tcW w:w="404" w:type="pct"/>
            <w:noWrap/>
            <w:hideMark/>
          </w:tcPr>
          <w:p w14:paraId="6DD89AC1" w14:textId="27BC9E3D"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5.60</w:t>
            </w:r>
          </w:p>
        </w:tc>
        <w:tc>
          <w:tcPr>
            <w:tcW w:w="404" w:type="pct"/>
            <w:noWrap/>
            <w:hideMark/>
          </w:tcPr>
          <w:p w14:paraId="29B5E25D" w14:textId="0A00B6BF" w:rsidR="00DA6BF2" w:rsidRPr="0037123F" w:rsidRDefault="00DA6BF2">
            <w:pPr>
              <w:jc w:val="right"/>
              <w:rPr>
                <w:rFonts w:ascii="Calibri" w:eastAsia="Times New Roman" w:hAnsi="Calibri" w:cs="Calibri"/>
                <w:color w:val="000000"/>
                <w:sz w:val="18"/>
                <w:szCs w:val="18"/>
                <w:lang w:eastAsia="en-GB"/>
              </w:rPr>
            </w:pPr>
            <w:r w:rsidRPr="0037123F">
              <w:rPr>
                <w:sz w:val="18"/>
                <w:szCs w:val="18"/>
              </w:rPr>
              <w:t>215.60</w:t>
            </w:r>
          </w:p>
        </w:tc>
      </w:tr>
      <w:tr w:rsidR="00DA6BF2" w:rsidRPr="0037123F" w14:paraId="6ED4CEB8" w14:textId="77777777" w:rsidTr="00AB1E40">
        <w:trPr>
          <w:trHeight w:val="300"/>
          <w:jc w:val="center"/>
        </w:trPr>
        <w:tc>
          <w:tcPr>
            <w:tcW w:w="5000" w:type="pct"/>
            <w:gridSpan w:val="12"/>
            <w:noWrap/>
          </w:tcPr>
          <w:p w14:paraId="248A75C5" w14:textId="10774227" w:rsidR="00DA6BF2" w:rsidRPr="0037123F" w:rsidRDefault="00DA6BF2" w:rsidP="00DF6E37">
            <w:pPr>
              <w:jc w:val="left"/>
              <w:rPr>
                <w:sz w:val="18"/>
                <w:szCs w:val="18"/>
              </w:rPr>
            </w:pPr>
            <w:r w:rsidRPr="0037123F">
              <w:rPr>
                <w:sz w:val="18"/>
                <w:szCs w:val="18"/>
              </w:rPr>
              <w:t>*Combined battery storage capacity of smart-charge vehicles available for V2G charging.</w:t>
            </w:r>
          </w:p>
        </w:tc>
      </w:tr>
    </w:tbl>
    <w:p w14:paraId="510F88EB" w14:textId="77777777" w:rsidR="00AC17D0" w:rsidRPr="0037123F" w:rsidRDefault="00AC17D0" w:rsidP="00E8522B">
      <w:pPr>
        <w:spacing w:line="240" w:lineRule="auto"/>
      </w:pPr>
    </w:p>
    <w:p w14:paraId="5AB99B81" w14:textId="77777777" w:rsidR="00FE3F06" w:rsidRPr="0037123F" w:rsidRDefault="00FE3F06" w:rsidP="00DF6E37">
      <w:pPr>
        <w:pStyle w:val="Heading2"/>
        <w:spacing w:line="240" w:lineRule="auto"/>
      </w:pPr>
      <w:bookmarkStart w:id="166" w:name="_Toc86150001"/>
      <w:r w:rsidRPr="0037123F">
        <w:t>Energy demands and fuel consumption</w:t>
      </w:r>
      <w:bookmarkEnd w:id="166"/>
    </w:p>
    <w:p w14:paraId="26996304" w14:textId="3110ACC1" w:rsidR="00A36D37" w:rsidRPr="0037123F" w:rsidRDefault="00A36D37" w:rsidP="00E8522B">
      <w:pPr>
        <w:spacing w:line="240" w:lineRule="auto"/>
      </w:pPr>
      <w:r w:rsidRPr="0037123F">
        <w:t xml:space="preserve">Total energy consumption decreases in the heat scenarios compared to the reference. Mainly because heat pumps with high efficiency compared to the previous individual boilers are implemented in individual and district heating. In scenarios with high amounts of district heating energy consumptions </w:t>
      </w:r>
      <w:r w:rsidR="009E2582" w:rsidRPr="0037123F">
        <w:t>increases because</w:t>
      </w:r>
      <w:r w:rsidRPr="0037123F">
        <w:t xml:space="preserve"> the grid losses increase.</w:t>
      </w:r>
    </w:p>
    <w:p w14:paraId="5ACD6E2A" w14:textId="78B7E161" w:rsidR="00D90657" w:rsidRPr="0037123F" w:rsidRDefault="00704D5F" w:rsidP="00AB1E40">
      <w:pPr>
        <w:spacing w:line="240" w:lineRule="auto"/>
        <w:jc w:val="center"/>
      </w:pPr>
      <w:r w:rsidRPr="0037123F">
        <w:rPr>
          <w:noProof/>
          <w:lang w:eastAsia="en-GB"/>
        </w:rPr>
        <w:lastRenderedPageBreak/>
        <w:drawing>
          <wp:inline distT="0" distB="0" distL="0" distR="0" wp14:anchorId="2219585F" wp14:editId="1A8AE8F4">
            <wp:extent cx="5760000" cy="2880000"/>
            <wp:effectExtent l="0" t="0" r="1270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5BFDE9A" w14:textId="540C8B0E" w:rsidR="00D90657" w:rsidRPr="0037123F" w:rsidRDefault="00D90657"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5</w:t>
      </w:r>
      <w:r w:rsidRPr="0037123F">
        <w:fldChar w:fldCharType="end"/>
      </w:r>
      <w:r w:rsidRPr="0037123F">
        <w:t>: Energy consumption in heat scenarios</w:t>
      </w:r>
      <w:r w:rsidR="00E614B7" w:rsidRPr="0037123F">
        <w:t xml:space="preserve"> for Oud Heverlee</w:t>
      </w:r>
      <w:r w:rsidRPr="0037123F">
        <w:t>.</w:t>
      </w:r>
    </w:p>
    <w:p w14:paraId="50320969" w14:textId="77E27E0B" w:rsidR="00A36D37" w:rsidRPr="0037123F" w:rsidRDefault="00A36D37" w:rsidP="00E8522B">
      <w:pPr>
        <w:spacing w:line="240" w:lineRule="auto"/>
      </w:pPr>
      <w:r w:rsidRPr="0037123F">
        <w:t>Similarly</w:t>
      </w:r>
      <w:r w:rsidR="002E24F4" w:rsidRPr="0037123F">
        <w:t>,</w:t>
      </w:r>
      <w:r w:rsidRPr="0037123F">
        <w:t xml:space="preserve"> for the transport scenarios, it is seen that compared to the reference scenario, implementing electric and hybrid vehicles decreases the total energy consumption, mainly because of the higher efficiencies of electric and hybrid engines.</w:t>
      </w:r>
    </w:p>
    <w:p w14:paraId="025E66F4" w14:textId="05BF128E" w:rsidR="00D90657" w:rsidRPr="0037123F" w:rsidRDefault="00704D5F" w:rsidP="00AB1E40">
      <w:pPr>
        <w:spacing w:line="240" w:lineRule="auto"/>
        <w:jc w:val="center"/>
      </w:pPr>
      <w:r w:rsidRPr="0037123F">
        <w:rPr>
          <w:noProof/>
          <w:lang w:eastAsia="en-GB"/>
        </w:rPr>
        <w:drawing>
          <wp:inline distT="0" distB="0" distL="0" distR="0" wp14:anchorId="2AE5FF19" wp14:editId="6659912E">
            <wp:extent cx="5760000" cy="2880000"/>
            <wp:effectExtent l="0" t="0" r="12700"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F583495" w14:textId="21A45E69" w:rsidR="00D90657" w:rsidRPr="0037123F" w:rsidRDefault="00D90657"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6</w:t>
      </w:r>
      <w:r w:rsidRPr="0037123F">
        <w:fldChar w:fldCharType="end"/>
      </w:r>
      <w:r w:rsidRPr="0037123F">
        <w:t>: Energy consumption in transport scenarios</w:t>
      </w:r>
      <w:r w:rsidR="00E614B7" w:rsidRPr="0037123F">
        <w:t xml:space="preserve"> for Oud Heverlee</w:t>
      </w:r>
      <w:r w:rsidRPr="0037123F">
        <w:t>.</w:t>
      </w:r>
    </w:p>
    <w:p w14:paraId="43CEB09E" w14:textId="45191E29" w:rsidR="00FA137D" w:rsidRPr="0037123F" w:rsidRDefault="00DD387C" w:rsidP="00E8522B">
      <w:pPr>
        <w:spacing w:line="240" w:lineRule="auto"/>
      </w:pPr>
      <w:r w:rsidRPr="0037123F">
        <w:t>Sankey d</w:t>
      </w:r>
      <w:r w:rsidR="00891D11" w:rsidRPr="0037123F">
        <w:t xml:space="preserve">iagrams of energy flow for the reference scenario, </w:t>
      </w:r>
      <w:r w:rsidR="00E614B7" w:rsidRPr="0037123F">
        <w:t>H</w:t>
      </w:r>
      <w:r w:rsidR="00891D11" w:rsidRPr="0037123F">
        <w:t xml:space="preserve">eat </w:t>
      </w:r>
      <w:r w:rsidR="00E614B7" w:rsidRPr="0037123F">
        <w:t>S</w:t>
      </w:r>
      <w:r w:rsidR="00891D11" w:rsidRPr="0037123F">
        <w:t xml:space="preserve">cenario 10, and </w:t>
      </w:r>
      <w:r w:rsidR="00E614B7" w:rsidRPr="0037123F">
        <w:t>T</w:t>
      </w:r>
      <w:r w:rsidR="00891D11" w:rsidRPr="0037123F">
        <w:t xml:space="preserve">ransport </w:t>
      </w:r>
      <w:r w:rsidR="008F609D" w:rsidRPr="0037123F">
        <w:t>S</w:t>
      </w:r>
      <w:r w:rsidR="00891D11" w:rsidRPr="0037123F">
        <w:t xml:space="preserve">cenario 10 can be seen in </w:t>
      </w:r>
      <w:r w:rsidR="00891D11" w:rsidRPr="0037123F">
        <w:fldChar w:fldCharType="begin"/>
      </w:r>
      <w:r w:rsidR="00891D11" w:rsidRPr="0037123F">
        <w:instrText xml:space="preserve"> REF _Ref79069557 \h </w:instrText>
      </w:r>
      <w:r w:rsidR="00A04E78">
        <w:instrText xml:space="preserve"> \* MERGEFORMAT </w:instrText>
      </w:r>
      <w:r w:rsidR="00891D11" w:rsidRPr="0037123F">
        <w:fldChar w:fldCharType="separate"/>
      </w:r>
      <w:r w:rsidR="00EA7F62" w:rsidRPr="0037123F">
        <w:t xml:space="preserve">Figure </w:t>
      </w:r>
      <w:r w:rsidR="00EA7F62" w:rsidRPr="0037123F">
        <w:rPr>
          <w:noProof/>
        </w:rPr>
        <w:t>47</w:t>
      </w:r>
      <w:r w:rsidR="00891D11" w:rsidRPr="0037123F">
        <w:fldChar w:fldCharType="end"/>
      </w:r>
      <w:r w:rsidR="00891D11" w:rsidRPr="0037123F">
        <w:t xml:space="preserve">, </w:t>
      </w:r>
      <w:r w:rsidR="00891D11" w:rsidRPr="0037123F">
        <w:fldChar w:fldCharType="begin"/>
      </w:r>
      <w:r w:rsidR="00891D11" w:rsidRPr="0037123F">
        <w:instrText xml:space="preserve"> REF _Ref79069558 \h </w:instrText>
      </w:r>
      <w:r w:rsidR="00A04E78">
        <w:instrText xml:space="preserve"> \* MERGEFORMAT </w:instrText>
      </w:r>
      <w:r w:rsidR="00891D11" w:rsidRPr="0037123F">
        <w:fldChar w:fldCharType="separate"/>
      </w:r>
      <w:r w:rsidR="00EA7F62" w:rsidRPr="0037123F">
        <w:t xml:space="preserve">Figure </w:t>
      </w:r>
      <w:r w:rsidR="00EA7F62" w:rsidRPr="0037123F">
        <w:rPr>
          <w:noProof/>
        </w:rPr>
        <w:t>48</w:t>
      </w:r>
      <w:r w:rsidR="00891D11" w:rsidRPr="0037123F">
        <w:fldChar w:fldCharType="end"/>
      </w:r>
      <w:r w:rsidR="00891D11" w:rsidRPr="0037123F">
        <w:t xml:space="preserve"> and </w:t>
      </w:r>
      <w:r w:rsidR="00891D11" w:rsidRPr="0037123F">
        <w:fldChar w:fldCharType="begin"/>
      </w:r>
      <w:r w:rsidR="00891D11" w:rsidRPr="0037123F">
        <w:instrText xml:space="preserve"> REF _Ref79069559 \h </w:instrText>
      </w:r>
      <w:r w:rsidR="00A04E78">
        <w:instrText xml:space="preserve"> \* MERGEFORMAT </w:instrText>
      </w:r>
      <w:r w:rsidR="00891D11" w:rsidRPr="0037123F">
        <w:fldChar w:fldCharType="separate"/>
      </w:r>
      <w:r w:rsidR="00EA7F62" w:rsidRPr="0037123F">
        <w:t xml:space="preserve">Figure </w:t>
      </w:r>
      <w:r w:rsidR="00EA7F62" w:rsidRPr="0037123F">
        <w:rPr>
          <w:noProof/>
        </w:rPr>
        <w:t>49</w:t>
      </w:r>
      <w:r w:rsidR="00891D11" w:rsidRPr="0037123F">
        <w:fldChar w:fldCharType="end"/>
      </w:r>
      <w:r w:rsidR="00891D11" w:rsidRPr="0037123F">
        <w:t xml:space="preserve">. </w:t>
      </w:r>
      <w:r w:rsidR="00B6795E" w:rsidRPr="0037123F">
        <w:t xml:space="preserve">Sankey diagrams are made with the online </w:t>
      </w:r>
      <w:proofErr w:type="spellStart"/>
      <w:r w:rsidR="00B6795E" w:rsidRPr="0037123F">
        <w:t>Sankeymatic</w:t>
      </w:r>
      <w:proofErr w:type="spellEnd"/>
      <w:r w:rsidR="00B6795E" w:rsidRPr="0037123F">
        <w:t xml:space="preserve"> tool </w:t>
      </w:r>
      <w:r w:rsidR="00B6795E" w:rsidRPr="0037123F">
        <w:fldChar w:fldCharType="begin" w:fldLock="1"/>
      </w:r>
      <w:r w:rsidR="004F77DA">
        <w:instrText>ADDIN CSL_CITATION {"citationItems":[{"id":"ITEM-1","itemData":{"URL":"https://sankeymatic.com/","accessed":{"date-parts":[["2021","9","20"]]},"author":[{"dropping-particle":"","family":"SankeyMATIC","given":"","non-dropping-particle":"","parse-names":false,"suffix":""}],"id":"ITEM-1","issued":{"date-parts":[["2021"]]},"title":"SankeyMATIC: A Sankey diagram builder for everyone","type":"webpage"},"uris":["http://www.mendeley.com/documents/?uuid=1f2e5f61-5649-3069-8cb0-febc297217ba"]}],"mendeley":{"formattedCitation":"[28]","plainTextFormattedCitation":"[28]","previouslyFormattedCitation":"[27]"},"properties":{"noteIndex":0},"schema":"https://github.com/citation-style-language/schema/raw/master/csl-citation.json"}</w:instrText>
      </w:r>
      <w:r w:rsidR="00B6795E" w:rsidRPr="0037123F">
        <w:fldChar w:fldCharType="separate"/>
      </w:r>
      <w:r w:rsidR="004F77DA" w:rsidRPr="004F77DA">
        <w:rPr>
          <w:noProof/>
        </w:rPr>
        <w:t>[28]</w:t>
      </w:r>
      <w:r w:rsidR="00B6795E" w:rsidRPr="0037123F">
        <w:fldChar w:fldCharType="end"/>
      </w:r>
      <w:r w:rsidR="00B6795E" w:rsidRPr="0037123F">
        <w:t xml:space="preserve">, but all the inputs are prepared in the </w:t>
      </w:r>
      <w:r w:rsidR="00426182" w:rsidRPr="0037123F">
        <w:t>MUSE GRIDS Energy Planning Tool</w:t>
      </w:r>
      <w:r w:rsidR="00B6795E" w:rsidRPr="0037123F">
        <w:t xml:space="preserve">, and a button is included which automatically copies the inputs and take the user to the </w:t>
      </w:r>
      <w:proofErr w:type="spellStart"/>
      <w:r w:rsidR="00B6795E" w:rsidRPr="0037123F">
        <w:t>Sankeymatic</w:t>
      </w:r>
      <w:proofErr w:type="spellEnd"/>
      <w:r w:rsidR="00B6795E" w:rsidRPr="0037123F">
        <w:t xml:space="preserve"> website. </w:t>
      </w:r>
    </w:p>
    <w:p w14:paraId="116853AA" w14:textId="7582F2E0" w:rsidR="00FA137D" w:rsidRPr="0037123F" w:rsidRDefault="00EE245F" w:rsidP="00E8522B">
      <w:pPr>
        <w:spacing w:line="240" w:lineRule="auto"/>
        <w:jc w:val="center"/>
      </w:pPr>
      <w:r w:rsidRPr="0037123F">
        <w:rPr>
          <w:noProof/>
          <w:lang w:eastAsia="en-GB"/>
        </w:rPr>
        <w:lastRenderedPageBreak/>
        <w:drawing>
          <wp:inline distT="0" distB="0" distL="0" distR="0" wp14:anchorId="4E9504D6" wp14:editId="0B83C130">
            <wp:extent cx="4680000" cy="4673384"/>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nkeymatic reference v2.png"/>
                    <pic:cNvPicPr/>
                  </pic:nvPicPr>
                  <pic:blipFill rotWithShape="1">
                    <a:blip r:embed="rId66" cstate="print">
                      <a:extLst>
                        <a:ext uri="{28A0092B-C50C-407E-A947-70E740481C1C}">
                          <a14:useLocalDpi xmlns:a14="http://schemas.microsoft.com/office/drawing/2010/main" val="0"/>
                        </a:ext>
                      </a:extLst>
                    </a:blip>
                    <a:srcRect l="1394" t="1534"/>
                    <a:stretch/>
                  </pic:blipFill>
                  <pic:spPr bwMode="auto">
                    <a:xfrm>
                      <a:off x="0" y="0"/>
                      <a:ext cx="4680000" cy="4673384"/>
                    </a:xfrm>
                    <a:prstGeom prst="rect">
                      <a:avLst/>
                    </a:prstGeom>
                    <a:ln>
                      <a:noFill/>
                    </a:ln>
                    <a:extLst>
                      <a:ext uri="{53640926-AAD7-44D8-BBD7-CCE9431645EC}">
                        <a14:shadowObscured xmlns:a14="http://schemas.microsoft.com/office/drawing/2010/main"/>
                      </a:ext>
                    </a:extLst>
                  </pic:spPr>
                </pic:pic>
              </a:graphicData>
            </a:graphic>
          </wp:inline>
        </w:drawing>
      </w:r>
    </w:p>
    <w:p w14:paraId="1EEBD40B" w14:textId="12658CCC" w:rsidR="00767E92" w:rsidRDefault="00FA137D" w:rsidP="00DF6E37">
      <w:pPr>
        <w:pStyle w:val="Caption"/>
        <w:jc w:val="center"/>
      </w:pPr>
      <w:bookmarkStart w:id="167" w:name="_Ref79069557"/>
      <w:bookmarkStart w:id="168" w:name="_Ref79069552"/>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7</w:t>
      </w:r>
      <w:r w:rsidRPr="0037123F">
        <w:fldChar w:fldCharType="end"/>
      </w:r>
      <w:bookmarkEnd w:id="167"/>
      <w:r w:rsidRPr="0037123F">
        <w:t>: Reference scenario energy flows</w:t>
      </w:r>
      <w:bookmarkEnd w:id="168"/>
      <w:r w:rsidR="00891D11" w:rsidRPr="0037123F">
        <w:t xml:space="preserve"> [GWh]</w:t>
      </w:r>
      <w:r w:rsidR="00E614B7" w:rsidRPr="0037123F">
        <w:t xml:space="preserve"> for Oud Heverlee</w:t>
      </w:r>
      <w:r w:rsidR="00891D11" w:rsidRPr="0037123F">
        <w:t>.</w:t>
      </w:r>
    </w:p>
    <w:p w14:paraId="5CD72149" w14:textId="6938FD8C" w:rsidR="004C39A8" w:rsidRPr="004C39A8" w:rsidRDefault="004C39A8" w:rsidP="00065E9B">
      <w:r>
        <w:t>From the resulting Sankey diagram for the Reference scenario (</w:t>
      </w:r>
      <w:r>
        <w:fldChar w:fldCharType="begin"/>
      </w:r>
      <w:r>
        <w:instrText xml:space="preserve"> REF _Ref79069557 \h </w:instrText>
      </w:r>
      <w:r>
        <w:fldChar w:fldCharType="separate"/>
      </w:r>
      <w:r w:rsidRPr="0037123F">
        <w:t xml:space="preserve">Figure </w:t>
      </w:r>
      <w:r w:rsidRPr="0037123F">
        <w:rPr>
          <w:noProof/>
        </w:rPr>
        <w:t>47</w:t>
      </w:r>
      <w:r>
        <w:fldChar w:fldCharType="end"/>
      </w:r>
      <w:r>
        <w:t>), energy demands per energy</w:t>
      </w:r>
      <w:r w:rsidR="00A01B19">
        <w:t xml:space="preserve"> sector and fuel type can be seen. From this </w:t>
      </w:r>
      <w:proofErr w:type="gramStart"/>
      <w:r w:rsidR="00A01B19">
        <w:t>it can be seen that individual</w:t>
      </w:r>
      <w:proofErr w:type="gramEnd"/>
      <w:r w:rsidR="00A01B19">
        <w:t xml:space="preserve"> heating is the most energy consuming sector, consisting largely of a natural gas demand due to the prevalence of natural gas boilers in the households. The electricity demand is almost entirely supplied through import from the national electricity grid due to </w:t>
      </w:r>
      <w:r w:rsidR="00BA7599">
        <w:t>little local production capacity without any power plants. The industrial energy demand is a supplied through a combination of coal, oil, natural gas, and biofuels. The transport demand is almost entirely supplied from oil due to the prevalence of conventional fossil fuelled vehicles, and to a limited extent supplemented by biofuels due to additives.</w:t>
      </w:r>
    </w:p>
    <w:p w14:paraId="59D9A37A" w14:textId="0F9BD88E" w:rsidR="00FA137D" w:rsidRPr="0037123F" w:rsidRDefault="00EE245F" w:rsidP="00E8522B">
      <w:pPr>
        <w:spacing w:line="240" w:lineRule="auto"/>
        <w:jc w:val="center"/>
      </w:pPr>
      <w:r w:rsidRPr="0037123F">
        <w:rPr>
          <w:noProof/>
          <w:lang w:eastAsia="en-GB"/>
        </w:rPr>
        <w:lastRenderedPageBreak/>
        <w:drawing>
          <wp:inline distT="0" distB="0" distL="0" distR="0" wp14:anchorId="0B42B92F" wp14:editId="7A6BBC8A">
            <wp:extent cx="4680000" cy="468000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ankeymatic heating scenario 10 v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80000" cy="4680000"/>
                    </a:xfrm>
                    <a:prstGeom prst="rect">
                      <a:avLst/>
                    </a:prstGeom>
                  </pic:spPr>
                </pic:pic>
              </a:graphicData>
            </a:graphic>
          </wp:inline>
        </w:drawing>
      </w:r>
    </w:p>
    <w:p w14:paraId="6D3784D7" w14:textId="3880A875" w:rsidR="00FE3F06" w:rsidRDefault="00FA137D" w:rsidP="00DF6E37">
      <w:pPr>
        <w:pStyle w:val="Caption"/>
        <w:jc w:val="center"/>
      </w:pPr>
      <w:bookmarkStart w:id="169" w:name="_Ref79069558"/>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8</w:t>
      </w:r>
      <w:r w:rsidRPr="0037123F">
        <w:fldChar w:fldCharType="end"/>
      </w:r>
      <w:bookmarkEnd w:id="169"/>
      <w:r w:rsidR="002446DB" w:rsidRPr="0037123F">
        <w:t xml:space="preserve">: Heat </w:t>
      </w:r>
      <w:r w:rsidRPr="0037123F">
        <w:t>scenario 10</w:t>
      </w:r>
      <w:r w:rsidR="00891D11" w:rsidRPr="0037123F">
        <w:t xml:space="preserve"> energy flows [GWh]</w:t>
      </w:r>
      <w:r w:rsidR="00E614B7" w:rsidRPr="0037123F">
        <w:t xml:space="preserve"> for Oud Heverlee</w:t>
      </w:r>
      <w:r w:rsidR="00891D11" w:rsidRPr="0037123F">
        <w:t>.</w:t>
      </w:r>
    </w:p>
    <w:p w14:paraId="3ACB58BC" w14:textId="70FDFBD9" w:rsidR="00BA7599" w:rsidRPr="00BA7599" w:rsidRDefault="00BA7599" w:rsidP="00065E9B">
      <w:r>
        <w:t xml:space="preserve">In </w:t>
      </w:r>
      <w:r>
        <w:fldChar w:fldCharType="begin"/>
      </w:r>
      <w:r>
        <w:instrText xml:space="preserve"> REF _Ref79069558 \h </w:instrText>
      </w:r>
      <w:r>
        <w:fldChar w:fldCharType="separate"/>
      </w:r>
      <w:r w:rsidRPr="0037123F">
        <w:t xml:space="preserve">Figure </w:t>
      </w:r>
      <w:r w:rsidRPr="0037123F">
        <w:rPr>
          <w:noProof/>
        </w:rPr>
        <w:t>48</w:t>
      </w:r>
      <w:r>
        <w:fldChar w:fldCharType="end"/>
      </w:r>
      <w:r>
        <w:t xml:space="preserve"> the resulting Sankey diagram for heat scenario 10 can be seen. In this scenario</w:t>
      </w:r>
      <w:r w:rsidR="000E60CE">
        <w:t>,</w:t>
      </w:r>
      <w:r>
        <w:t xml:space="preserve"> 50% of the heat demand is shifted to district heating, and 50% is shifted to individual electric heat pumps. The electrification and introduction of district heating results in increased interaction of the heat and electricity sector, evident from the increased electricity consumption within the individual and district heating sectors. Also, it can be noted that while the total electricity consumption is increased, the imported electricity is decreased due to the increased local renewable electricity production. Hence, it is possible to supply a substantial portion of the electricity demand from local production</w:t>
      </w:r>
      <w:r w:rsidR="008F6958">
        <w:t>. The total electricity import however remains significant, and if this is to be further decreased, additional local PV and wind power capacity needs to be installed.</w:t>
      </w:r>
    </w:p>
    <w:p w14:paraId="392764B8" w14:textId="69D55F77" w:rsidR="00FA137D" w:rsidRPr="0037123F" w:rsidRDefault="00EE245F" w:rsidP="00E8522B">
      <w:pPr>
        <w:spacing w:line="240" w:lineRule="auto"/>
        <w:jc w:val="center"/>
      </w:pPr>
      <w:r w:rsidRPr="0037123F">
        <w:rPr>
          <w:noProof/>
          <w:lang w:eastAsia="en-GB"/>
        </w:rPr>
        <w:lastRenderedPageBreak/>
        <w:drawing>
          <wp:inline distT="0" distB="0" distL="0" distR="0" wp14:anchorId="4E7C2FF5" wp14:editId="5A9D8F15">
            <wp:extent cx="4680000" cy="468000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keymatic transport scenario 10 v2.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80000" cy="4680000"/>
                    </a:xfrm>
                    <a:prstGeom prst="rect">
                      <a:avLst/>
                    </a:prstGeom>
                  </pic:spPr>
                </pic:pic>
              </a:graphicData>
            </a:graphic>
          </wp:inline>
        </w:drawing>
      </w:r>
    </w:p>
    <w:p w14:paraId="2D72546E" w14:textId="5AB3BA54" w:rsidR="004B6515" w:rsidRDefault="00FA137D" w:rsidP="00DF6E37">
      <w:pPr>
        <w:pStyle w:val="Caption"/>
        <w:jc w:val="center"/>
      </w:pPr>
      <w:bookmarkStart w:id="170" w:name="_Ref7906955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49</w:t>
      </w:r>
      <w:r w:rsidRPr="0037123F">
        <w:fldChar w:fldCharType="end"/>
      </w:r>
      <w:bookmarkEnd w:id="170"/>
      <w:r w:rsidRPr="0037123F">
        <w:t>: Transport scenario 10</w:t>
      </w:r>
      <w:r w:rsidR="002446DB" w:rsidRPr="0037123F">
        <w:t xml:space="preserve"> </w:t>
      </w:r>
      <w:r w:rsidR="00891D11" w:rsidRPr="0037123F">
        <w:t>energy flows [GWh]</w:t>
      </w:r>
      <w:r w:rsidR="00E614B7" w:rsidRPr="0037123F">
        <w:t xml:space="preserve"> for Oud Heverlee</w:t>
      </w:r>
      <w:r w:rsidR="00891D11" w:rsidRPr="0037123F">
        <w:t>.</w:t>
      </w:r>
    </w:p>
    <w:p w14:paraId="3C000427" w14:textId="0265F616" w:rsidR="000E60CE" w:rsidRPr="000E60CE" w:rsidRDefault="000E60CE" w:rsidP="00065E9B">
      <w:r>
        <w:t xml:space="preserve">In Figure 49 the resulting Sankey diagram for transport scenario 10 can be seen. In this scenario, all passenger cars are shifted to electric vehicles, and busses and lorries are shifted to hybrid technology. The electrification results in increased integration of the electricity and transport sectors due to increased electricity demand. The increased electricity demand is partially offset by the increased local renewable electricity production, but significant electricity import remains. </w:t>
      </w:r>
    </w:p>
    <w:p w14:paraId="05F02618" w14:textId="6E242111" w:rsidR="00FE3F06" w:rsidRPr="0037123F" w:rsidRDefault="00FE3F06" w:rsidP="00E8522B">
      <w:pPr>
        <w:pStyle w:val="Heading2"/>
        <w:spacing w:line="240" w:lineRule="auto"/>
      </w:pPr>
      <w:bookmarkStart w:id="171" w:name="_Toc86150002"/>
      <w:r w:rsidRPr="0037123F">
        <w:t xml:space="preserve">Renewable energy </w:t>
      </w:r>
      <w:r w:rsidR="001D612B" w:rsidRPr="0037123F">
        <w:t xml:space="preserve">production </w:t>
      </w:r>
      <w:r w:rsidRPr="0037123F">
        <w:t>and integration</w:t>
      </w:r>
      <w:bookmarkEnd w:id="171"/>
    </w:p>
    <w:p w14:paraId="68F20F1A" w14:textId="6006FE40" w:rsidR="00FE3F06" w:rsidRPr="0037123F" w:rsidRDefault="007562B1" w:rsidP="00E8522B">
      <w:pPr>
        <w:spacing w:line="240" w:lineRule="auto"/>
      </w:pPr>
      <w:r w:rsidRPr="0037123F">
        <w:t xml:space="preserve">In </w:t>
      </w:r>
      <w:r w:rsidRPr="0037123F">
        <w:fldChar w:fldCharType="begin"/>
      </w:r>
      <w:r w:rsidRPr="0037123F">
        <w:instrText xml:space="preserve"> REF _Ref79140375 \h </w:instrText>
      </w:r>
      <w:r w:rsidR="00A04E78">
        <w:instrText xml:space="preserve"> \* MERGEFORMAT </w:instrText>
      </w:r>
      <w:r w:rsidRPr="0037123F">
        <w:fldChar w:fldCharType="separate"/>
      </w:r>
      <w:r w:rsidR="00EA7F62" w:rsidRPr="0037123F">
        <w:t xml:space="preserve">Figure </w:t>
      </w:r>
      <w:r w:rsidR="00EA7F62" w:rsidRPr="0037123F">
        <w:rPr>
          <w:noProof/>
        </w:rPr>
        <w:t>50</w:t>
      </w:r>
      <w:r w:rsidRPr="0037123F">
        <w:fldChar w:fldCharType="end"/>
      </w:r>
      <w:r w:rsidRPr="0037123F">
        <w:t xml:space="preserve"> the renewable share of fuel in the heat and transport scenarios can be seen. In the heat scenarios, we can observe how increasing the share of district heating increas</w:t>
      </w:r>
      <w:r w:rsidR="00DD438A" w:rsidRPr="0037123F">
        <w:t>es the renewable energy share, mainly because of the increased use of biomass in district heating fuel boilers</w:t>
      </w:r>
      <w:r w:rsidRPr="0037123F">
        <w:t>. The renewable energy share increases further when combined with local renewable electricity production. In the transport scenarios</w:t>
      </w:r>
      <w:r w:rsidR="00F30C71" w:rsidRPr="0037123F">
        <w:t>,</w:t>
      </w:r>
      <w:r w:rsidRPr="0037123F">
        <w:t xml:space="preserve"> we observe how simply shifting to electric vehicles does not </w:t>
      </w:r>
      <w:r w:rsidR="00DD438A" w:rsidRPr="0037123F">
        <w:t>increase</w:t>
      </w:r>
      <w:r w:rsidRPr="0037123F">
        <w:t xml:space="preserve"> the renewable energy share; this is because the increased electricity demand is imported from the national grid, resulting in CO</w:t>
      </w:r>
      <w:r w:rsidRPr="0037123F">
        <w:rPr>
          <w:vertAlign w:val="subscript"/>
        </w:rPr>
        <w:t>2</w:t>
      </w:r>
      <w:r w:rsidRPr="0037123F">
        <w:t xml:space="preserve"> emissions.</w:t>
      </w:r>
      <w:r w:rsidR="00DD438A" w:rsidRPr="0037123F">
        <w:t xml:space="preserve"> In the transport scenarios, electric vehicles need to be combined with increased renewable electricity production capacity to increase the renewable share of fuel.</w:t>
      </w:r>
    </w:p>
    <w:p w14:paraId="62193543" w14:textId="77777777" w:rsidR="003E34ED" w:rsidRPr="0037123F" w:rsidRDefault="005911AF" w:rsidP="00E8522B">
      <w:pPr>
        <w:keepNext/>
        <w:spacing w:line="240" w:lineRule="auto"/>
        <w:jc w:val="center"/>
      </w:pPr>
      <w:r w:rsidRPr="0037123F">
        <w:rPr>
          <w:noProof/>
          <w:lang w:eastAsia="en-GB"/>
        </w:rPr>
        <w:lastRenderedPageBreak/>
        <w:drawing>
          <wp:inline distT="0" distB="0" distL="0" distR="0" wp14:anchorId="3DFC5002" wp14:editId="29EDACEB">
            <wp:extent cx="4572000" cy="2808000"/>
            <wp:effectExtent l="0" t="0" r="0" b="11430"/>
            <wp:docPr id="276254504" name="Chart 276254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ABB43A0" w14:textId="57B69B48" w:rsidR="005911AF" w:rsidRPr="0037123F" w:rsidRDefault="003E34ED" w:rsidP="00DF6E37">
      <w:pPr>
        <w:pStyle w:val="Caption"/>
        <w:jc w:val="center"/>
      </w:pPr>
      <w:bookmarkStart w:id="172" w:name="_Ref79140375"/>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0</w:t>
      </w:r>
      <w:r w:rsidRPr="0037123F">
        <w:fldChar w:fldCharType="end"/>
      </w:r>
      <w:bookmarkEnd w:id="172"/>
      <w:r w:rsidRPr="0037123F">
        <w:t>: Renewable share of fuel in heat and transport scenarios</w:t>
      </w:r>
      <w:r w:rsidR="00ED1933" w:rsidRPr="0037123F">
        <w:t xml:space="preserve"> for Oud Heverlee</w:t>
      </w:r>
      <w:r w:rsidRPr="0037123F">
        <w:t>.</w:t>
      </w:r>
    </w:p>
    <w:p w14:paraId="259E7B9A" w14:textId="43D1F707" w:rsidR="00DD438A" w:rsidRPr="0037123F" w:rsidRDefault="00DD438A" w:rsidP="00E8522B">
      <w:pPr>
        <w:spacing w:line="240" w:lineRule="auto"/>
      </w:pPr>
      <w:r w:rsidRPr="0037123F">
        <w:t xml:space="preserve">In </w:t>
      </w:r>
      <w:r w:rsidRPr="0037123F">
        <w:fldChar w:fldCharType="begin"/>
      </w:r>
      <w:r w:rsidRPr="0037123F">
        <w:instrText xml:space="preserve"> REF _Ref79140929 \h </w:instrText>
      </w:r>
      <w:r w:rsidR="00ED1933" w:rsidRPr="0037123F">
        <w:instrText xml:space="preserve"> \* MERGEFORMAT </w:instrText>
      </w:r>
      <w:r w:rsidRPr="0037123F">
        <w:fldChar w:fldCharType="separate"/>
      </w:r>
      <w:r w:rsidR="00EA7F62" w:rsidRPr="0037123F">
        <w:t xml:space="preserve">Figure </w:t>
      </w:r>
      <w:r w:rsidR="00EA7F62" w:rsidRPr="0037123F">
        <w:rPr>
          <w:noProof/>
        </w:rPr>
        <w:t>51</w:t>
      </w:r>
      <w:r w:rsidRPr="0037123F">
        <w:fldChar w:fldCharType="end"/>
      </w:r>
      <w:r w:rsidRPr="0037123F">
        <w:t xml:space="preserve"> changes to CO</w:t>
      </w:r>
      <w:r w:rsidRPr="0037123F">
        <w:rPr>
          <w:vertAlign w:val="subscript"/>
        </w:rPr>
        <w:t>2</w:t>
      </w:r>
      <w:r w:rsidRPr="0037123F">
        <w:t xml:space="preserve"> emissions can be seen. Similarly</w:t>
      </w:r>
      <w:r w:rsidR="00F30C71" w:rsidRPr="0037123F">
        <w:t>,</w:t>
      </w:r>
      <w:r w:rsidRPr="0037123F">
        <w:t xml:space="preserve"> results can be observed for both heat and transport scenarios – generally increased electrification, whether that is from electric heat pumps or electric vehicles, reduce CO</w:t>
      </w:r>
      <w:r w:rsidRPr="0037123F">
        <w:rPr>
          <w:vertAlign w:val="subscript"/>
        </w:rPr>
        <w:t>2</w:t>
      </w:r>
      <w:r w:rsidRPr="0037123F">
        <w:t xml:space="preserve"> emissions because of increased efficiency. This effect becomes more pronounced as the renewable electricity production capacity increases.</w:t>
      </w:r>
    </w:p>
    <w:p w14:paraId="7D8F7FB7" w14:textId="6518D3B9" w:rsidR="00810E68" w:rsidRPr="0037123F" w:rsidRDefault="00D92182" w:rsidP="00AB1E40">
      <w:pPr>
        <w:spacing w:line="240" w:lineRule="auto"/>
        <w:jc w:val="center"/>
      </w:pPr>
      <w:r w:rsidRPr="0037123F">
        <w:rPr>
          <w:noProof/>
          <w:lang w:eastAsia="en-GB"/>
        </w:rPr>
        <w:drawing>
          <wp:inline distT="0" distB="0" distL="0" distR="0" wp14:anchorId="073F999C" wp14:editId="437745B3">
            <wp:extent cx="5760000" cy="3226435"/>
            <wp:effectExtent l="0" t="0" r="12700" b="120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D1FDB53" w14:textId="2A36F200" w:rsidR="005A1C81" w:rsidRPr="0037123F" w:rsidRDefault="00810E68" w:rsidP="00DF6E37">
      <w:pPr>
        <w:pStyle w:val="Caption"/>
        <w:jc w:val="center"/>
      </w:pPr>
      <w:bookmarkStart w:id="173" w:name="_Ref79140929"/>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1</w:t>
      </w:r>
      <w:r w:rsidRPr="0037123F">
        <w:fldChar w:fldCharType="end"/>
      </w:r>
      <w:bookmarkEnd w:id="173"/>
      <w:r w:rsidRPr="0037123F">
        <w:t>: CO</w:t>
      </w:r>
      <w:r w:rsidRPr="0037123F">
        <w:rPr>
          <w:vertAlign w:val="subscript"/>
        </w:rPr>
        <w:t>2</w:t>
      </w:r>
      <w:r w:rsidRPr="0037123F">
        <w:t xml:space="preserve"> emissions in heat and transport scenarios</w:t>
      </w:r>
      <w:r w:rsidR="00ED1933" w:rsidRPr="0037123F">
        <w:t xml:space="preserve"> for Oud Heverlee</w:t>
      </w:r>
      <w:r w:rsidRPr="0037123F">
        <w:t>.</w:t>
      </w:r>
    </w:p>
    <w:p w14:paraId="7AE3A5B6" w14:textId="5E3D75C4" w:rsidR="007B403E" w:rsidRPr="0037123F" w:rsidRDefault="007B403E" w:rsidP="00E8522B">
      <w:pPr>
        <w:spacing w:line="240" w:lineRule="auto"/>
        <w:jc w:val="left"/>
      </w:pPr>
    </w:p>
    <w:p w14:paraId="76DBB937" w14:textId="37C819F3" w:rsidR="00DD438A" w:rsidRPr="0037123F" w:rsidRDefault="00DD438A" w:rsidP="00E8522B">
      <w:pPr>
        <w:spacing w:line="240" w:lineRule="auto"/>
        <w:jc w:val="left"/>
      </w:pPr>
    </w:p>
    <w:p w14:paraId="4A0A9507" w14:textId="0F593876" w:rsidR="00DD438A" w:rsidRPr="0037123F" w:rsidRDefault="00DD438A" w:rsidP="00E8522B">
      <w:pPr>
        <w:spacing w:line="240" w:lineRule="auto"/>
        <w:jc w:val="left"/>
      </w:pPr>
      <w:r w:rsidRPr="0037123F">
        <w:lastRenderedPageBreak/>
        <w:t>PV production is highest in the summer period, while wind power production is higher on average in the winter period.</w:t>
      </w:r>
    </w:p>
    <w:p w14:paraId="55503A77" w14:textId="0CE2B2EA" w:rsidR="00596E21" w:rsidRPr="0037123F" w:rsidRDefault="00CC229A" w:rsidP="00E8522B">
      <w:pPr>
        <w:spacing w:line="240" w:lineRule="auto"/>
        <w:jc w:val="center"/>
      </w:pPr>
      <w:r w:rsidRPr="0037123F">
        <w:rPr>
          <w:noProof/>
          <w:lang w:eastAsia="en-GB"/>
        </w:rPr>
        <mc:AlternateContent>
          <mc:Choice Requires="wps">
            <w:drawing>
              <wp:anchor distT="0" distB="0" distL="114300" distR="114300" simplePos="0" relativeHeight="251658240" behindDoc="0" locked="0" layoutInCell="1" allowOverlap="1" wp14:anchorId="27E8D102" wp14:editId="63062EB0">
                <wp:simplePos x="0" y="0"/>
                <wp:positionH relativeFrom="column">
                  <wp:posOffset>594995</wp:posOffset>
                </wp:positionH>
                <wp:positionV relativeFrom="paragraph">
                  <wp:posOffset>2804160</wp:posOffset>
                </wp:positionV>
                <wp:extent cx="45720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05E78575" w14:textId="685BF68D" w:rsidR="00EA521C" w:rsidRPr="00810E68" w:rsidRDefault="00EA521C" w:rsidP="00E8522B">
                            <w:pPr>
                              <w:pStyle w:val="Caption"/>
                              <w:jc w:val="center"/>
                            </w:pPr>
                            <w:r>
                              <w:t xml:space="preserve">Figure </w:t>
                            </w:r>
                            <w:r>
                              <w:fldChar w:fldCharType="begin"/>
                            </w:r>
                            <w:r>
                              <w:instrText xml:space="preserve"> SEQ Figure \* ARABIC </w:instrText>
                            </w:r>
                            <w:r>
                              <w:fldChar w:fldCharType="separate"/>
                            </w:r>
                            <w:r>
                              <w:rPr>
                                <w:noProof/>
                              </w:rPr>
                              <w:t>52</w:t>
                            </w:r>
                            <w:r>
                              <w:fldChar w:fldCharType="end"/>
                            </w:r>
                            <w:r>
                              <w:t>: Monthly average power output in Heat Scenario 10 for Oud Heverl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E8D102" id="_x0000_t202" coordsize="21600,21600" o:spt="202" path="m,l,21600r21600,l21600,xe">
                <v:stroke joinstyle="miter"/>
                <v:path gradientshapeok="t" o:connecttype="rect"/>
              </v:shapetype>
              <v:shape id="Text Box 3" o:spid="_x0000_s1026" type="#_x0000_t202" style="position:absolute;left:0;text-align:left;margin-left:46.85pt;margin-top:220.8pt;width:5in;height:.0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" stroked="f">
                <v:textbox style="mso-fit-shape-to-text:t" inset="0,0,0,0">
                  <w:txbxContent>
                    <w:p w14:paraId="05E78575" w14:textId="685BF68D" w:rsidR="00EA521C" w:rsidRPr="00810E68" w:rsidRDefault="00EA521C" w:rsidP="00E8522B">
                      <w:pPr>
                        <w:pStyle w:val="Caption"/>
                        <w:jc w:val="center"/>
                      </w:pPr>
                      <w:r>
                        <w:t xml:space="preserve">Figure </w:t>
                      </w:r>
                      <w:r>
                        <w:fldChar w:fldCharType="begin"/>
                      </w:r>
                      <w:r>
                        <w:instrText xml:space="preserve"> SEQ Figure \* ARABIC </w:instrText>
                      </w:r>
                      <w:r>
                        <w:fldChar w:fldCharType="separate"/>
                      </w:r>
                      <w:r>
                        <w:rPr>
                          <w:noProof/>
                        </w:rPr>
                        <w:t>52</w:t>
                      </w:r>
                      <w:r>
                        <w:fldChar w:fldCharType="end"/>
                      </w:r>
                      <w:r>
                        <w:t>: Monthly average power output in Heat Scenario 10 for Oud Heverlee.</w:t>
                      </w:r>
                    </w:p>
                  </w:txbxContent>
                </v:textbox>
                <w10:wrap type="square"/>
              </v:shape>
            </w:pict>
          </mc:Fallback>
        </mc:AlternateContent>
      </w:r>
      <w:r w:rsidR="00596E21" w:rsidRPr="0037123F">
        <w:rPr>
          <w:noProof/>
          <w:lang w:eastAsia="en-GB"/>
        </w:rPr>
        <w:drawing>
          <wp:inline distT="0" distB="0" distL="0" distR="0" wp14:anchorId="74E7F6BE" wp14:editId="521CCE9E">
            <wp:extent cx="4572000" cy="2772000"/>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86A834F" w14:textId="77777777" w:rsidR="00810E68" w:rsidRPr="0037123F" w:rsidRDefault="00810E68" w:rsidP="00E8522B">
      <w:pPr>
        <w:keepNext/>
        <w:tabs>
          <w:tab w:val="center" w:pos="1084"/>
        </w:tabs>
        <w:spacing w:line="240" w:lineRule="auto"/>
        <w:jc w:val="center"/>
      </w:pPr>
    </w:p>
    <w:p w14:paraId="1936DED8" w14:textId="2F2CF702" w:rsidR="00810E68" w:rsidRPr="0037123F" w:rsidRDefault="00DD438A" w:rsidP="00E8522B">
      <w:pPr>
        <w:keepNext/>
        <w:tabs>
          <w:tab w:val="center" w:pos="1084"/>
        </w:tabs>
        <w:spacing w:line="240" w:lineRule="auto"/>
      </w:pPr>
      <w:r w:rsidRPr="0037123F">
        <w:t>Implementing district heating or electric vehicles without implementing local renewable electricity production capacity increases electricity import, but this effect can be negated to some extent by implementing local renewable electricity production capacity.</w:t>
      </w:r>
    </w:p>
    <w:p w14:paraId="46C985A6" w14:textId="36922DF8" w:rsidR="007B403E" w:rsidRPr="0037123F" w:rsidRDefault="00975F93" w:rsidP="00AB1E40">
      <w:pPr>
        <w:keepNext/>
        <w:tabs>
          <w:tab w:val="center" w:pos="1084"/>
        </w:tabs>
        <w:spacing w:line="240" w:lineRule="auto"/>
        <w:jc w:val="center"/>
      </w:pPr>
      <w:r w:rsidRPr="0037123F">
        <w:rPr>
          <w:noProof/>
          <w:lang w:eastAsia="en-GB"/>
        </w:rPr>
        <w:drawing>
          <wp:inline distT="0" distB="0" distL="0" distR="0" wp14:anchorId="0CF82725" wp14:editId="20D51849">
            <wp:extent cx="5760000" cy="2880000"/>
            <wp:effectExtent l="0" t="0" r="12700" b="1587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4F1A5D8" w14:textId="544B8411" w:rsidR="002D19BC" w:rsidRPr="0037123F" w:rsidRDefault="007B403E"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3</w:t>
      </w:r>
      <w:r w:rsidRPr="0037123F">
        <w:fldChar w:fldCharType="end"/>
      </w:r>
      <w:r w:rsidRPr="0037123F">
        <w:t>: Net electricity import in heat and transport scenarios</w:t>
      </w:r>
      <w:r w:rsidR="00ED1933" w:rsidRPr="0037123F">
        <w:t xml:space="preserve"> for Oud Heverlee</w:t>
      </w:r>
      <w:r w:rsidRPr="0037123F">
        <w:t>.</w:t>
      </w:r>
    </w:p>
    <w:p w14:paraId="566C10F7" w14:textId="77777777" w:rsidR="00891EE8" w:rsidRPr="0037123F" w:rsidRDefault="00891EE8" w:rsidP="00E8522B">
      <w:pPr>
        <w:spacing w:line="240" w:lineRule="auto"/>
      </w:pPr>
    </w:p>
    <w:p w14:paraId="104886D9" w14:textId="748E4C1B" w:rsidR="00891EE8" w:rsidRPr="0037123F" w:rsidRDefault="00891EE8" w:rsidP="00DF6E37">
      <w:pPr>
        <w:pStyle w:val="Heading2"/>
        <w:spacing w:line="240" w:lineRule="auto"/>
      </w:pPr>
      <w:bookmarkStart w:id="174" w:name="_Toc86150003"/>
      <w:r w:rsidRPr="0037123F">
        <w:lastRenderedPageBreak/>
        <w:t>Costs</w:t>
      </w:r>
      <w:bookmarkEnd w:id="174"/>
    </w:p>
    <w:p w14:paraId="6FADBAA2" w14:textId="222D713F" w:rsidR="001746D2" w:rsidRPr="0037123F" w:rsidRDefault="00DD438A" w:rsidP="00E8522B">
      <w:pPr>
        <w:spacing w:line="240" w:lineRule="auto"/>
      </w:pPr>
      <w:r w:rsidRPr="0037123F">
        <w:t xml:space="preserve">Total annual costs </w:t>
      </w:r>
      <w:r w:rsidR="001B1F2C" w:rsidRPr="0037123F">
        <w:t>(annualized investment costs, operation, maintenance</w:t>
      </w:r>
      <w:r w:rsidR="00526DAB" w:rsidRPr="0037123F">
        <w:t>,</w:t>
      </w:r>
      <w:r w:rsidR="001B1F2C" w:rsidRPr="0037123F">
        <w:t xml:space="preserve"> </w:t>
      </w:r>
      <w:r w:rsidR="00526DAB" w:rsidRPr="0037123F">
        <w:t xml:space="preserve">emission, </w:t>
      </w:r>
      <w:r w:rsidR="001B1F2C" w:rsidRPr="0037123F">
        <w:t xml:space="preserve">and fuel costs) </w:t>
      </w:r>
      <w:r w:rsidRPr="0037123F">
        <w:t xml:space="preserve">increase as </w:t>
      </w:r>
      <w:r w:rsidR="00F30C71" w:rsidRPr="0037123F">
        <w:t xml:space="preserve">the </w:t>
      </w:r>
      <w:r w:rsidRPr="0037123F">
        <w:t xml:space="preserve">district heating implementation rate increases. </w:t>
      </w:r>
      <w:r w:rsidR="00ED1933" w:rsidRPr="0037123F">
        <w:t xml:space="preserve">These costs are all calculated within the MUSE GRIDS Energy Planning Tool. </w:t>
      </w:r>
      <w:r w:rsidRPr="0037123F">
        <w:t>A complete conversion to individual electric heat pumps provides a lower</w:t>
      </w:r>
      <w:r w:rsidR="002E24F4" w:rsidRPr="0037123F">
        <w:t>-</w:t>
      </w:r>
      <w:r w:rsidRPr="0037123F">
        <w:t xml:space="preserve">cost alternative compared to the reference, while a combination of individual electric heat pumps and district heating is more expensive than the reference. This can only partially be offset by local renewable electricity production. Converting to electric vehicles and hybrid busses and </w:t>
      </w:r>
      <w:r w:rsidR="006E489C" w:rsidRPr="0037123F">
        <w:t xml:space="preserve">lorries </w:t>
      </w:r>
      <w:r w:rsidRPr="0037123F">
        <w:t>provides a lower</w:t>
      </w:r>
      <w:r w:rsidR="002E24F4" w:rsidRPr="0037123F">
        <w:t>-</w:t>
      </w:r>
      <w:r w:rsidRPr="0037123F">
        <w:t>cost alternative, but the difference is small.</w:t>
      </w:r>
    </w:p>
    <w:p w14:paraId="51B1F174" w14:textId="77777777" w:rsidR="00810E68" w:rsidRPr="0037123F" w:rsidRDefault="00466D15" w:rsidP="00AB1E40">
      <w:pPr>
        <w:keepNext/>
        <w:spacing w:line="240" w:lineRule="auto"/>
        <w:jc w:val="center"/>
      </w:pPr>
      <w:r w:rsidRPr="0037123F">
        <w:rPr>
          <w:noProof/>
          <w:lang w:eastAsia="en-GB"/>
        </w:rPr>
        <w:drawing>
          <wp:inline distT="0" distB="0" distL="0" distR="0" wp14:anchorId="615F89FD" wp14:editId="2709C098">
            <wp:extent cx="5760000" cy="2496185"/>
            <wp:effectExtent l="0" t="0" r="12700" b="18415"/>
            <wp:docPr id="276254509" name="Chart 27625450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2B90B69" w14:textId="7DA61E4D" w:rsidR="001746D2" w:rsidRPr="0037123F" w:rsidRDefault="00810E68"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4</w:t>
      </w:r>
      <w:r w:rsidRPr="0037123F">
        <w:fldChar w:fldCharType="end"/>
      </w:r>
      <w:r w:rsidRPr="0037123F">
        <w:t>: Total annual cost heat and transport scenarios</w:t>
      </w:r>
      <w:r w:rsidR="0060025A" w:rsidRPr="0037123F">
        <w:t xml:space="preserve"> for Oud Heverlee</w:t>
      </w:r>
      <w:r w:rsidRPr="0037123F">
        <w:t>.</w:t>
      </w:r>
    </w:p>
    <w:p w14:paraId="7713DB6C" w14:textId="79D3C7AF" w:rsidR="001746D2" w:rsidRPr="0037123F" w:rsidRDefault="00181B23" w:rsidP="00E8522B">
      <w:pPr>
        <w:spacing w:line="240" w:lineRule="auto"/>
      </w:pPr>
      <w:r w:rsidRPr="0037123F">
        <w:t xml:space="preserve">For </w:t>
      </w:r>
      <w:r w:rsidR="00964D0F" w:rsidRPr="0037123F">
        <w:t xml:space="preserve">both </w:t>
      </w:r>
      <w:r w:rsidRPr="0037123F">
        <w:t xml:space="preserve">the heat </w:t>
      </w:r>
      <w:r w:rsidR="00964D0F" w:rsidRPr="0037123F">
        <w:t xml:space="preserve">and transport </w:t>
      </w:r>
      <w:r w:rsidRPr="0037123F">
        <w:t xml:space="preserve">scenarios, investment costs are by far the most significant cost. </w:t>
      </w:r>
    </w:p>
    <w:p w14:paraId="197E4D75" w14:textId="77777777" w:rsidR="00B032C8" w:rsidRPr="0037123F" w:rsidRDefault="00466D15" w:rsidP="00E8522B">
      <w:pPr>
        <w:keepNext/>
        <w:spacing w:line="240" w:lineRule="auto"/>
        <w:jc w:val="center"/>
      </w:pPr>
      <w:r w:rsidRPr="0037123F">
        <w:rPr>
          <w:noProof/>
          <w:lang w:eastAsia="en-GB"/>
        </w:rPr>
        <w:drawing>
          <wp:inline distT="0" distB="0" distL="0" distR="0" wp14:anchorId="7355621C" wp14:editId="69EEE4FC">
            <wp:extent cx="5760000" cy="2556510"/>
            <wp:effectExtent l="0" t="0" r="12700" b="15240"/>
            <wp:docPr id="276254506" name="Chart 27625450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5BB4A13" w14:textId="70D0833C" w:rsidR="00466D15" w:rsidRPr="0037123F" w:rsidRDefault="00B032C8"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5</w:t>
      </w:r>
      <w:r w:rsidRPr="0037123F">
        <w:fldChar w:fldCharType="end"/>
      </w:r>
      <w:r w:rsidRPr="0037123F">
        <w:t xml:space="preserve">: </w:t>
      </w:r>
      <w:r w:rsidR="00810E68" w:rsidRPr="0037123F">
        <w:t>Annual costs for heat scenarios by category</w:t>
      </w:r>
      <w:r w:rsidR="0060025A" w:rsidRPr="0037123F">
        <w:t xml:space="preserve"> for Oud Heverlee</w:t>
      </w:r>
      <w:r w:rsidR="00810E68" w:rsidRPr="0037123F">
        <w:t>.</w:t>
      </w:r>
    </w:p>
    <w:p w14:paraId="03FBBD9F" w14:textId="1E9F259C" w:rsidR="00964D0F" w:rsidRPr="0037123F" w:rsidRDefault="00964D0F" w:rsidP="00E8522B">
      <w:pPr>
        <w:spacing w:line="240" w:lineRule="auto"/>
      </w:pPr>
    </w:p>
    <w:p w14:paraId="5A729F5F" w14:textId="77777777" w:rsidR="00964D0F" w:rsidRPr="0037123F" w:rsidRDefault="00964D0F" w:rsidP="00E8522B">
      <w:pPr>
        <w:spacing w:line="240" w:lineRule="auto"/>
      </w:pPr>
    </w:p>
    <w:p w14:paraId="2580CDCF" w14:textId="77777777" w:rsidR="00B032C8" w:rsidRPr="0037123F" w:rsidRDefault="00466D15" w:rsidP="00AB1E40">
      <w:pPr>
        <w:keepNext/>
        <w:spacing w:line="240" w:lineRule="auto"/>
        <w:jc w:val="center"/>
      </w:pPr>
      <w:r w:rsidRPr="0037123F">
        <w:rPr>
          <w:noProof/>
          <w:lang w:eastAsia="en-GB"/>
        </w:rPr>
        <w:lastRenderedPageBreak/>
        <w:drawing>
          <wp:inline distT="0" distB="0" distL="0" distR="0" wp14:anchorId="1BB28396" wp14:editId="5078374B">
            <wp:extent cx="5760000" cy="2743200"/>
            <wp:effectExtent l="0" t="0" r="12700" b="0"/>
            <wp:docPr id="276254507" name="Chart 276254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92D75DB" w14:textId="03FFF481" w:rsidR="00466D15" w:rsidRPr="0037123F" w:rsidRDefault="00B032C8" w:rsidP="00DF6E37">
      <w:pPr>
        <w:pStyle w:val="Caption"/>
        <w:jc w:val="center"/>
      </w:pPr>
      <w:r w:rsidRPr="0037123F">
        <w:t xml:space="preserve">Figure </w:t>
      </w:r>
      <w:r w:rsidRPr="0037123F">
        <w:fldChar w:fldCharType="begin"/>
      </w:r>
      <w:r w:rsidRPr="0037123F">
        <w:instrText xml:space="preserve"> SEQ Figure \* ARABIC </w:instrText>
      </w:r>
      <w:r w:rsidRPr="0037123F">
        <w:fldChar w:fldCharType="separate"/>
      </w:r>
      <w:r w:rsidR="00EA7F62" w:rsidRPr="0037123F">
        <w:rPr>
          <w:noProof/>
        </w:rPr>
        <w:t>56</w:t>
      </w:r>
      <w:r w:rsidRPr="0037123F">
        <w:fldChar w:fldCharType="end"/>
      </w:r>
      <w:r w:rsidRPr="0037123F">
        <w:t>: Annua</w:t>
      </w:r>
      <w:r w:rsidR="00810E68" w:rsidRPr="0037123F">
        <w:t>l costs for transport scenarios by category</w:t>
      </w:r>
      <w:r w:rsidR="00A67F1A" w:rsidRPr="0037123F">
        <w:t xml:space="preserve"> for Oud Heverlee</w:t>
      </w:r>
      <w:r w:rsidR="00810E68" w:rsidRPr="0037123F">
        <w:t>.</w:t>
      </w:r>
    </w:p>
    <w:p w14:paraId="62FBFB66" w14:textId="00305D08" w:rsidR="007B403E" w:rsidRPr="0037123F" w:rsidRDefault="00FE3F06" w:rsidP="00E8522B">
      <w:pPr>
        <w:pStyle w:val="Heading2"/>
        <w:spacing w:line="240" w:lineRule="auto"/>
      </w:pPr>
      <w:bookmarkStart w:id="175" w:name="_Toc86150004"/>
      <w:r w:rsidRPr="0037123F">
        <w:t>Summary of scenario outcomes</w:t>
      </w:r>
      <w:bookmarkEnd w:id="175"/>
    </w:p>
    <w:p w14:paraId="092E134C" w14:textId="68EEC034" w:rsidR="005E62DF" w:rsidRPr="0037123F" w:rsidRDefault="005E62DF" w:rsidP="00E8522B">
      <w:pPr>
        <w:pStyle w:val="ListParagraph"/>
        <w:numPr>
          <w:ilvl w:val="0"/>
          <w:numId w:val="52"/>
        </w:numPr>
        <w:spacing w:line="240" w:lineRule="auto"/>
      </w:pPr>
      <w:r w:rsidRPr="0037123F">
        <w:t xml:space="preserve">Local renewable electricity production capacity </w:t>
      </w:r>
      <w:r w:rsidR="00F30C71" w:rsidRPr="0037123F">
        <w:t>can</w:t>
      </w:r>
      <w:r w:rsidRPr="0037123F">
        <w:t xml:space="preserve"> reduce the amount of electricity imported from the national grid. This effect is however p</w:t>
      </w:r>
      <w:r w:rsidR="00964D0F" w:rsidRPr="0037123F">
        <w:t>artially offset by the increasing</w:t>
      </w:r>
      <w:r w:rsidRPr="0037123F">
        <w:t xml:space="preserve"> electrification occurring in most of the scenarios, resulting in increased electricity demand.</w:t>
      </w:r>
    </w:p>
    <w:p w14:paraId="39B89D25" w14:textId="7445A8D2" w:rsidR="007B403E" w:rsidRPr="0037123F" w:rsidRDefault="007B403E" w:rsidP="00E8522B">
      <w:pPr>
        <w:pStyle w:val="ListParagraph"/>
        <w:numPr>
          <w:ilvl w:val="0"/>
          <w:numId w:val="52"/>
        </w:numPr>
        <w:spacing w:line="240" w:lineRule="auto"/>
      </w:pPr>
      <w:r w:rsidRPr="0037123F">
        <w:t xml:space="preserve">Local renewable electricity production furthermore reduces total system costs, increases the local renewable energy </w:t>
      </w:r>
      <w:r w:rsidR="000D1F90" w:rsidRPr="0037123F">
        <w:t>share,</w:t>
      </w:r>
      <w:r w:rsidR="005405FD" w:rsidRPr="0037123F">
        <w:t xml:space="preserve"> and thereby reduces CO</w:t>
      </w:r>
      <w:r w:rsidR="005405FD" w:rsidRPr="0037123F">
        <w:rPr>
          <w:vertAlign w:val="subscript"/>
        </w:rPr>
        <w:t>2</w:t>
      </w:r>
      <w:r w:rsidR="005405FD" w:rsidRPr="0037123F">
        <w:t xml:space="preserve"> emissions.</w:t>
      </w:r>
    </w:p>
    <w:p w14:paraId="024457ED" w14:textId="2F40570B" w:rsidR="005E62DF" w:rsidRPr="0037123F" w:rsidRDefault="007B403E" w:rsidP="000E60CE">
      <w:pPr>
        <w:pStyle w:val="ListParagraph"/>
        <w:numPr>
          <w:ilvl w:val="0"/>
          <w:numId w:val="52"/>
        </w:numPr>
        <w:spacing w:line="240" w:lineRule="auto"/>
      </w:pPr>
      <w:r w:rsidRPr="0037123F">
        <w:t>Conversion of the individual heating sector to electric heat pumps provides a lower</w:t>
      </w:r>
      <w:r w:rsidR="002E24F4" w:rsidRPr="0037123F">
        <w:t>-</w:t>
      </w:r>
      <w:r w:rsidRPr="0037123F">
        <w:t>cost alternative to the current system</w:t>
      </w:r>
      <w:r w:rsidR="000E60CE">
        <w:t xml:space="preserve"> consisting mainly of natural gas boilers. As a result of this electrification, it is found that the natural gas demand can be significantly reduced.</w:t>
      </w:r>
    </w:p>
    <w:p w14:paraId="72D9390A" w14:textId="25E03213" w:rsidR="005E62DF" w:rsidRPr="0037123F" w:rsidRDefault="005E62DF" w:rsidP="00E8522B">
      <w:pPr>
        <w:pStyle w:val="ListParagraph"/>
        <w:numPr>
          <w:ilvl w:val="0"/>
          <w:numId w:val="52"/>
        </w:numPr>
        <w:spacing w:line="240" w:lineRule="auto"/>
      </w:pPr>
      <w:r w:rsidRPr="0037123F">
        <w:t>Implementing DH</w:t>
      </w:r>
      <w:r w:rsidR="007B403E" w:rsidRPr="0037123F">
        <w:t xml:space="preserve"> does not provide an economic benefit. This is largely a result of the scattered housing and significant DH grid losses</w:t>
      </w:r>
      <w:r w:rsidR="00C407ED" w:rsidRPr="0037123F">
        <w:t xml:space="preserve"> in the specific case</w:t>
      </w:r>
      <w:r w:rsidR="007B403E" w:rsidRPr="0037123F">
        <w:t>.</w:t>
      </w:r>
      <w:r w:rsidR="00C407ED" w:rsidRPr="0037123F">
        <w:t xml:space="preserve"> This result is sensitive to access to low-cost heat sources</w:t>
      </w:r>
    </w:p>
    <w:p w14:paraId="7A46AEE3" w14:textId="1E7D6BD9" w:rsidR="007B403E" w:rsidRPr="0037123F" w:rsidRDefault="007B403E" w:rsidP="00E8522B">
      <w:pPr>
        <w:pStyle w:val="ListParagraph"/>
        <w:numPr>
          <w:ilvl w:val="0"/>
          <w:numId w:val="52"/>
        </w:numPr>
        <w:spacing w:line="240" w:lineRule="auto"/>
      </w:pPr>
      <w:r w:rsidRPr="0037123F">
        <w:t>Shifting from conventional fossil fuel</w:t>
      </w:r>
      <w:r w:rsidR="002E24F4" w:rsidRPr="0037123F">
        <w:t>-</w:t>
      </w:r>
      <w:r w:rsidRPr="0037123F">
        <w:t>based vehicles to electric vehicles results in lower total annual costs for the system.</w:t>
      </w:r>
    </w:p>
    <w:p w14:paraId="24592076" w14:textId="3E504E9E" w:rsidR="007B403E" w:rsidRPr="0037123F" w:rsidRDefault="007B403E" w:rsidP="00E8522B">
      <w:pPr>
        <w:pStyle w:val="ListParagraph"/>
        <w:numPr>
          <w:ilvl w:val="0"/>
          <w:numId w:val="52"/>
        </w:numPr>
        <w:spacing w:line="240" w:lineRule="auto"/>
      </w:pPr>
      <w:r w:rsidRPr="0037123F">
        <w:t>T</w:t>
      </w:r>
      <w:r w:rsidR="005405FD" w:rsidRPr="0037123F">
        <w:t>he analysis shows that the municipality of Oud-Heverlee should investigate further how individual heat pumps, electric vehicles, and local renewable energy production capacity (wind and PV) can be implemented.</w:t>
      </w:r>
    </w:p>
    <w:p w14:paraId="29E4E6C1" w14:textId="2A4796A8" w:rsidR="00964D0F" w:rsidRDefault="00964D0F" w:rsidP="00E8522B">
      <w:pPr>
        <w:pStyle w:val="ListParagraph"/>
        <w:numPr>
          <w:ilvl w:val="0"/>
          <w:numId w:val="52"/>
        </w:numPr>
        <w:spacing w:line="240" w:lineRule="auto"/>
      </w:pPr>
      <w:r w:rsidRPr="0037123F">
        <w:t>The main purpose of the analysis is t</w:t>
      </w:r>
      <w:r w:rsidR="002E24F4" w:rsidRPr="0037123F">
        <w:t>o test</w:t>
      </w:r>
      <w:r w:rsidRPr="0037123F">
        <w:t xml:space="preserve"> the capability of the tool and the results that </w:t>
      </w:r>
      <w:r w:rsidR="000D1F90" w:rsidRPr="0037123F">
        <w:t>can be provided;</w:t>
      </w:r>
      <w:r w:rsidRPr="0037123F">
        <w:t xml:space="preserve"> hence the results should be considered as preliminary and not as</w:t>
      </w:r>
      <w:r w:rsidR="002E24F4" w:rsidRPr="0037123F">
        <w:t xml:space="preserve"> an</w:t>
      </w:r>
      <w:r w:rsidRPr="0037123F">
        <w:t xml:space="preserve"> indisputable and elaborate depiction of energy system futures in Oud-Heverlee.</w:t>
      </w:r>
    </w:p>
    <w:p w14:paraId="111A849A" w14:textId="6DAC81CE" w:rsidR="000E60CE" w:rsidRPr="0037123F" w:rsidRDefault="000E60CE" w:rsidP="000E60CE">
      <w:pPr>
        <w:pStyle w:val="ListParagraph"/>
        <w:numPr>
          <w:ilvl w:val="0"/>
          <w:numId w:val="52"/>
        </w:numPr>
        <w:spacing w:line="240" w:lineRule="auto"/>
      </w:pPr>
      <w:r>
        <w:t>Because the MUSE GRIDS Energy Planning Tool evaluates the energy system considering cross-sector interactions and grid interoperability impacts and benefits across energy sectors stand out. This is both in terms of changes in energy demands, e.g., from natural gas to electricity, or the observed discrepancies of local renewable electricity production and electricity consumption caused by increased electrification.</w:t>
      </w:r>
    </w:p>
    <w:p w14:paraId="176B7956" w14:textId="77777777" w:rsidR="000E60CE" w:rsidRPr="0037123F" w:rsidRDefault="000E60CE" w:rsidP="00065E9B">
      <w:pPr>
        <w:pStyle w:val="ListParagraph"/>
        <w:spacing w:line="240" w:lineRule="auto"/>
      </w:pPr>
    </w:p>
    <w:p w14:paraId="7C925A0E" w14:textId="7D004C5D" w:rsidR="005405FD" w:rsidRPr="0037123F" w:rsidRDefault="005405FD" w:rsidP="00E8522B">
      <w:pPr>
        <w:spacing w:line="240" w:lineRule="auto"/>
        <w:rPr>
          <w:highlight w:val="yellow"/>
        </w:rPr>
      </w:pPr>
    </w:p>
    <w:p w14:paraId="331CF860" w14:textId="26A2D0E4" w:rsidR="00FE3F06" w:rsidRPr="0037123F" w:rsidRDefault="00FE3F06" w:rsidP="00DF6E37">
      <w:pPr>
        <w:pStyle w:val="Heading1"/>
      </w:pPr>
      <w:bookmarkStart w:id="176" w:name="_Toc86150005"/>
      <w:r w:rsidRPr="0037123F">
        <w:lastRenderedPageBreak/>
        <w:t>MUSE</w:t>
      </w:r>
      <w:r w:rsidR="003619D9" w:rsidRPr="0037123F">
        <w:t xml:space="preserve"> GRIDS Energy Planning T</w:t>
      </w:r>
      <w:r w:rsidR="001E75E3" w:rsidRPr="0037123F">
        <w:t>ool - application experiences</w:t>
      </w:r>
      <w:bookmarkEnd w:id="176"/>
    </w:p>
    <w:p w14:paraId="4985CFF5" w14:textId="52580FAC" w:rsidR="0046373D" w:rsidRPr="0037123F" w:rsidRDefault="0046373D" w:rsidP="00E8522B">
      <w:pPr>
        <w:spacing w:line="240" w:lineRule="auto"/>
      </w:pPr>
      <w:r w:rsidRPr="0037123F">
        <w:t xml:space="preserve">The </w:t>
      </w:r>
      <w:r w:rsidR="00426182" w:rsidRPr="0037123F">
        <w:t>MUSE GRIDS Energy Planning Tool</w:t>
      </w:r>
      <w:r w:rsidRPr="0037123F">
        <w:t xml:space="preserve"> has been applied to the municipalities of Osimo (Italy) and Oud-Heverlee (Belgium). The tool testing for Osimo was conducted by engineers from RINA-Consulting with no prior experience with the tool, and for Oud-Heverlee by engineers from Aalborg University who were involved in the tool development process. The different background of the tool testers provides learnings and insights both from the perspective of someone completely new to the tool and someone with </w:t>
      </w:r>
      <w:r w:rsidR="000E60CE">
        <w:t xml:space="preserve">a </w:t>
      </w:r>
      <w:r w:rsidRPr="0037123F">
        <w:t xml:space="preserve">prior understanding of the tool. </w:t>
      </w:r>
    </w:p>
    <w:p w14:paraId="59C5380D" w14:textId="32543391" w:rsidR="0046373D" w:rsidRPr="0037123F" w:rsidRDefault="0046373D" w:rsidP="00E8522B">
      <w:pPr>
        <w:spacing w:line="240" w:lineRule="auto"/>
      </w:pPr>
      <w:r w:rsidRPr="0037123F">
        <w:t>Below key learnings based on the tool application and testing are summarised:</w:t>
      </w:r>
    </w:p>
    <w:p w14:paraId="7D3C5BAA" w14:textId="59EA2334" w:rsidR="0046373D" w:rsidRPr="0037123F" w:rsidRDefault="0046373D" w:rsidP="00E8522B">
      <w:pPr>
        <w:pStyle w:val="ListParagraph"/>
        <w:numPr>
          <w:ilvl w:val="0"/>
          <w:numId w:val="51"/>
        </w:numPr>
        <w:spacing w:line="240" w:lineRule="auto"/>
      </w:pPr>
      <w:r w:rsidRPr="0037123F">
        <w:t xml:space="preserve">The </w:t>
      </w:r>
      <w:r w:rsidR="00426182" w:rsidRPr="0037123F">
        <w:t>MUSE GRIDS Energy Planning Tool</w:t>
      </w:r>
      <w:r w:rsidRPr="0037123F">
        <w:t xml:space="preserve"> provides a simplified modelling interface enabling users to model scenarios based only on the information included within the tool and the tool manual.</w:t>
      </w:r>
    </w:p>
    <w:p w14:paraId="25001EBB" w14:textId="17787AE5" w:rsidR="0046373D" w:rsidRPr="0037123F" w:rsidRDefault="0046373D" w:rsidP="00E8522B">
      <w:pPr>
        <w:pStyle w:val="ListParagraph"/>
        <w:numPr>
          <w:ilvl w:val="0"/>
          <w:numId w:val="51"/>
        </w:numPr>
        <w:spacing w:line="240" w:lineRule="auto"/>
      </w:pPr>
      <w:r w:rsidRPr="0037123F">
        <w:t xml:space="preserve">The </w:t>
      </w:r>
      <w:r w:rsidR="00426182" w:rsidRPr="0037123F">
        <w:t>MUSE GRIDS Energy Planning Tool</w:t>
      </w:r>
      <w:r w:rsidRPr="0037123F">
        <w:t xml:space="preserve"> provides many valuable results easily available within the tool, and relatively limited additional data handling is needed after conducting an analysis to present results.</w:t>
      </w:r>
    </w:p>
    <w:p w14:paraId="4BC6A48A" w14:textId="196D70F0" w:rsidR="0046373D" w:rsidRPr="0037123F" w:rsidRDefault="0046373D" w:rsidP="00E8522B">
      <w:pPr>
        <w:pStyle w:val="ListParagraph"/>
        <w:numPr>
          <w:ilvl w:val="0"/>
          <w:numId w:val="51"/>
        </w:numPr>
        <w:spacing w:line="240" w:lineRule="auto"/>
      </w:pPr>
      <w:r w:rsidRPr="0037123F">
        <w:t xml:space="preserve">The </w:t>
      </w:r>
      <w:r w:rsidR="00426182" w:rsidRPr="0037123F">
        <w:t>MUSE GRIDS Energy Planning Tool</w:t>
      </w:r>
      <w:r w:rsidRPr="0037123F">
        <w:t xml:space="preserve"> includes functionalities that allow for modelling </w:t>
      </w:r>
      <w:r w:rsidR="00BD678D" w:rsidRPr="0037123F">
        <w:t>up to 15</w:t>
      </w:r>
      <w:r w:rsidRPr="0037123F">
        <w:t xml:space="preserve"> scenarios based on a common reference scenario. This simplifies the process of comparative analysis for different energy system scenarios, making it possible to compare multiple different future energy scenarios</w:t>
      </w:r>
      <w:r w:rsidR="00BD678D" w:rsidRPr="0037123F">
        <w:t xml:space="preserve"> quickly.</w:t>
      </w:r>
    </w:p>
    <w:p w14:paraId="3853E032" w14:textId="610B7F7F" w:rsidR="00964D0F" w:rsidRDefault="00964D0F" w:rsidP="00E8522B">
      <w:pPr>
        <w:pStyle w:val="ListParagraph"/>
        <w:numPr>
          <w:ilvl w:val="0"/>
          <w:numId w:val="51"/>
        </w:numPr>
        <w:spacing w:line="240" w:lineRule="auto"/>
      </w:pPr>
      <w:r w:rsidRPr="0037123F">
        <w:t>The tool s</w:t>
      </w:r>
      <w:r w:rsidR="0046373D" w:rsidRPr="0037123F">
        <w:t xml:space="preserve">implifies the modelling process and the assessment tools included with the </w:t>
      </w:r>
      <w:r w:rsidR="00426182" w:rsidRPr="0037123F">
        <w:t>MUSE GRIDS Energy Planning Tool</w:t>
      </w:r>
      <w:r w:rsidR="0046373D" w:rsidRPr="0037123F">
        <w:t xml:space="preserve"> helps the user establish relevant input data. H</w:t>
      </w:r>
      <w:r w:rsidRPr="0037123F">
        <w:t>owever, still many data</w:t>
      </w:r>
      <w:r w:rsidR="0046373D" w:rsidRPr="0037123F">
        <w:t xml:space="preserve"> points</w:t>
      </w:r>
      <w:r w:rsidRPr="0037123F">
        <w:t xml:space="preserve"> are </w:t>
      </w:r>
      <w:r w:rsidR="0046373D" w:rsidRPr="0037123F">
        <w:t>required, and good access to (local) data significantly helps the user develop scenarios.</w:t>
      </w:r>
    </w:p>
    <w:p w14:paraId="112707D4" w14:textId="52D2C2C0" w:rsidR="000E60CE" w:rsidRPr="0037123F" w:rsidRDefault="000E60CE" w:rsidP="00E8522B">
      <w:pPr>
        <w:pStyle w:val="ListParagraph"/>
        <w:numPr>
          <w:ilvl w:val="0"/>
          <w:numId w:val="51"/>
        </w:numPr>
        <w:spacing w:line="240" w:lineRule="auto"/>
      </w:pPr>
      <w:r>
        <w:t>The MUSE GRIDS Energy Planning Tool allows the user to model and analyse the effect of energy sector integration and energy grid interoperability, providing valuable knowledge on energy transition scenarios.</w:t>
      </w:r>
    </w:p>
    <w:p w14:paraId="43B71DE3" w14:textId="3C910411" w:rsidR="00C00848" w:rsidRPr="0037123F" w:rsidRDefault="00C00848" w:rsidP="00E8522B">
      <w:pPr>
        <w:pStyle w:val="ListParagraph"/>
        <w:numPr>
          <w:ilvl w:val="0"/>
          <w:numId w:val="51"/>
        </w:numPr>
        <w:spacing w:line="240" w:lineRule="auto"/>
      </w:pPr>
      <w:r w:rsidRPr="0037123F">
        <w:t xml:space="preserve">Based on the experiences from </w:t>
      </w:r>
      <w:r w:rsidR="0046373D" w:rsidRPr="0037123F">
        <w:t xml:space="preserve">tool </w:t>
      </w:r>
      <w:r w:rsidRPr="0037123F">
        <w:t>testing</w:t>
      </w:r>
      <w:r w:rsidR="0046373D" w:rsidRPr="0037123F">
        <w:t xml:space="preserve">, </w:t>
      </w:r>
      <w:r w:rsidR="000E60CE">
        <w:t xml:space="preserve">additional </w:t>
      </w:r>
      <w:r w:rsidR="002446DB" w:rsidRPr="0037123F">
        <w:t>standard</w:t>
      </w:r>
      <w:r w:rsidRPr="0037123F">
        <w:t xml:space="preserve"> values were included with the tool. This is to assist the user in what a sensible starting point may be in case no local data is available, and thereby lower the barrier of entry for scenario</w:t>
      </w:r>
      <w:r w:rsidR="003A208C" w:rsidRPr="0037123F">
        <w:t>-making and analysis</w:t>
      </w:r>
      <w:r w:rsidRPr="0037123F">
        <w:t>.</w:t>
      </w:r>
    </w:p>
    <w:p w14:paraId="6F11DB30" w14:textId="4FC53DB7" w:rsidR="00141DE6" w:rsidRPr="0037123F" w:rsidRDefault="0046373D" w:rsidP="00E8522B">
      <w:pPr>
        <w:pStyle w:val="ListParagraph"/>
        <w:numPr>
          <w:ilvl w:val="0"/>
          <w:numId w:val="51"/>
        </w:numPr>
        <w:spacing w:line="240" w:lineRule="auto"/>
      </w:pPr>
      <w:r w:rsidRPr="0037123F">
        <w:t xml:space="preserve">It was found during testing it is not immediately obvious in the </w:t>
      </w:r>
      <w:r w:rsidR="00426182" w:rsidRPr="0037123F">
        <w:t>MUSE GRIDS Energy Planning Tool</w:t>
      </w:r>
      <w:r w:rsidRPr="0037123F">
        <w:t xml:space="preserve"> how the user can d</w:t>
      </w:r>
      <w:r w:rsidR="00141DE6" w:rsidRPr="0037123F">
        <w:t xml:space="preserve">esign transport scenarios </w:t>
      </w:r>
      <w:r w:rsidRPr="0037123F">
        <w:t>within the tool. T</w:t>
      </w:r>
      <w:r w:rsidR="00141DE6" w:rsidRPr="0037123F">
        <w:t>herefore</w:t>
      </w:r>
      <w:r w:rsidRPr="0037123F">
        <w:t>,</w:t>
      </w:r>
      <w:r w:rsidR="00141DE6" w:rsidRPr="0037123F">
        <w:t xml:space="preserve"> </w:t>
      </w:r>
      <w:r w:rsidR="000D1F90" w:rsidRPr="0037123F">
        <w:t>because of</w:t>
      </w:r>
      <w:r w:rsidR="005C5D60" w:rsidRPr="0037123F">
        <w:t xml:space="preserve"> this tool testing, </w:t>
      </w:r>
      <w:r w:rsidRPr="0037123F">
        <w:t>a</w:t>
      </w:r>
      <w:r w:rsidR="00F30C71" w:rsidRPr="0037123F">
        <w:t xml:space="preserve">n assessment tool </w:t>
      </w:r>
      <w:r w:rsidR="00141DE6" w:rsidRPr="0037123F">
        <w:t xml:space="preserve">for guiding this process </w:t>
      </w:r>
      <w:r w:rsidRPr="0037123F">
        <w:t>was</w:t>
      </w:r>
      <w:r w:rsidR="00141DE6" w:rsidRPr="0037123F">
        <w:t xml:space="preserve"> </w:t>
      </w:r>
      <w:r w:rsidRPr="0037123F">
        <w:t>developed</w:t>
      </w:r>
      <w:r w:rsidR="000E60CE">
        <w:t xml:space="preserve"> and included alongside the other assessment tools. </w:t>
      </w:r>
    </w:p>
    <w:p w14:paraId="2A2EB59E" w14:textId="3C875F3F" w:rsidR="00C00848" w:rsidRPr="0037123F" w:rsidRDefault="00DA6BF2" w:rsidP="00E8522B">
      <w:pPr>
        <w:pStyle w:val="ListParagraph"/>
        <w:numPr>
          <w:ilvl w:val="0"/>
          <w:numId w:val="51"/>
        </w:numPr>
        <w:spacing w:line="240" w:lineRule="auto"/>
      </w:pPr>
      <w:r w:rsidRPr="0037123F">
        <w:t>Testing revealed minor technical issues that were resolved as they occu</w:t>
      </w:r>
      <w:r w:rsidR="0046373D" w:rsidRPr="0037123F">
        <w:t>r</w:t>
      </w:r>
      <w:r w:rsidRPr="0037123F">
        <w:t>r</w:t>
      </w:r>
      <w:r w:rsidR="005C5D60" w:rsidRPr="0037123F">
        <w:t>ed.</w:t>
      </w:r>
      <w:r w:rsidR="0046373D" w:rsidRPr="0037123F">
        <w:t xml:space="preserve"> Most of the technical issues were related to the use of the tool on different platforms </w:t>
      </w:r>
      <w:r w:rsidR="00EB4B3F" w:rsidRPr="0037123F">
        <w:t>i.e.</w:t>
      </w:r>
      <w:r w:rsidR="00BD678D" w:rsidRPr="0037123F">
        <w:t>,</w:t>
      </w:r>
      <w:r w:rsidR="0046373D" w:rsidRPr="0037123F">
        <w:t xml:space="preserve"> different versions of Microsoft Excel or computer operating system</w:t>
      </w:r>
      <w:r w:rsidR="000E60CE">
        <w:t>s</w:t>
      </w:r>
      <w:r w:rsidR="0046373D" w:rsidRPr="0037123F">
        <w:t>.</w:t>
      </w:r>
      <w:r w:rsidR="000E60CE">
        <w:t xml:space="preserve"> Changes were implemented in the VBA code importing and formatting data, to make it more robust to different versions of Microsoft Excel and Windows language and number formatting. </w:t>
      </w:r>
    </w:p>
    <w:p w14:paraId="25ABB3BD" w14:textId="1A484322" w:rsidR="004E205A" w:rsidRPr="0037123F" w:rsidRDefault="004E205A" w:rsidP="00E8522B">
      <w:pPr>
        <w:pStyle w:val="ListParagraph"/>
        <w:numPr>
          <w:ilvl w:val="0"/>
          <w:numId w:val="51"/>
        </w:numPr>
        <w:spacing w:line="240" w:lineRule="auto"/>
      </w:pPr>
      <w:r w:rsidRPr="0037123F">
        <w:t xml:space="preserve">The tool allows </w:t>
      </w:r>
      <w:r w:rsidR="00BD678D" w:rsidRPr="0037123F">
        <w:t>for simulation of hourly time</w:t>
      </w:r>
      <w:r w:rsidR="000E60CE">
        <w:t xml:space="preserve"> </w:t>
      </w:r>
      <w:r w:rsidR="00BD678D" w:rsidRPr="0037123F">
        <w:t>series and thereby insights into the temporal correlation of demand and supply. The hourly and monthly outputs could be integrated in</w:t>
      </w:r>
      <w:r w:rsidR="000E60CE">
        <w:t>to</w:t>
      </w:r>
      <w:r w:rsidR="00BD678D" w:rsidRPr="0037123F">
        <w:t xml:space="preserve"> the tool interface in the future.</w:t>
      </w:r>
    </w:p>
    <w:p w14:paraId="659F2427" w14:textId="29DC8A3A" w:rsidR="00BD678D" w:rsidRPr="0037123F" w:rsidRDefault="00BD678D" w:rsidP="00E8522B">
      <w:pPr>
        <w:pStyle w:val="ListParagraph"/>
        <w:numPr>
          <w:ilvl w:val="0"/>
          <w:numId w:val="51"/>
        </w:numPr>
        <w:spacing w:line="240" w:lineRule="auto"/>
      </w:pPr>
      <w:r w:rsidRPr="0037123F">
        <w:t xml:space="preserve">While the MUSE GRIDS Energy Planning Tool allows the user to simulate variations of a scenario, there are no functionalities for determining “optimums” in terms of </w:t>
      </w:r>
      <w:proofErr w:type="gramStart"/>
      <w:r w:rsidRPr="0037123F">
        <w:t>e.g.</w:t>
      </w:r>
      <w:proofErr w:type="gramEnd"/>
      <w:r w:rsidRPr="0037123F">
        <w:t xml:space="preserve"> local wind power or PV capacity. Instead, the user needs to apply a simulation-based approach of trial and error; in the future, it may be relevant to include tools that assist the user in determining optimum capacities. </w:t>
      </w:r>
    </w:p>
    <w:p w14:paraId="189A0614" w14:textId="77777777" w:rsidR="00DA6BF2" w:rsidRPr="0037123F" w:rsidRDefault="00DA6BF2" w:rsidP="00E8522B">
      <w:pPr>
        <w:spacing w:line="240" w:lineRule="auto"/>
        <w:ind w:left="360"/>
      </w:pPr>
    </w:p>
    <w:p w14:paraId="336C9F03" w14:textId="77777777" w:rsidR="00FE3F06" w:rsidRPr="0037123F" w:rsidRDefault="00FE3F06" w:rsidP="00E8522B">
      <w:pPr>
        <w:spacing w:line="240" w:lineRule="auto"/>
      </w:pPr>
    </w:p>
    <w:p w14:paraId="1E217407" w14:textId="77777777" w:rsidR="00FE3F06" w:rsidRPr="0037123F" w:rsidRDefault="00FE3F06" w:rsidP="00E8522B">
      <w:pPr>
        <w:spacing w:line="240" w:lineRule="auto"/>
      </w:pPr>
    </w:p>
    <w:p w14:paraId="7786A5D1" w14:textId="42A7C2CC" w:rsidR="00166E22" w:rsidRPr="0037123F" w:rsidRDefault="00166E22" w:rsidP="00DF6E37">
      <w:pPr>
        <w:pStyle w:val="Heading1"/>
      </w:pPr>
      <w:bookmarkStart w:id="177" w:name="_Toc86150006"/>
      <w:r w:rsidRPr="0037123F">
        <w:lastRenderedPageBreak/>
        <w:t>References</w:t>
      </w:r>
      <w:bookmarkEnd w:id="177"/>
    </w:p>
    <w:p w14:paraId="7D793B7E" w14:textId="00D731E3" w:rsidR="004F77DA" w:rsidRPr="004F77DA" w:rsidRDefault="00451069" w:rsidP="004F77DA">
      <w:pPr>
        <w:widowControl w:val="0"/>
        <w:autoSpaceDE w:val="0"/>
        <w:autoSpaceDN w:val="0"/>
        <w:adjustRightInd w:val="0"/>
        <w:spacing w:line="240" w:lineRule="auto"/>
        <w:ind w:left="640" w:hanging="640"/>
        <w:rPr>
          <w:rFonts w:ascii="Calibri" w:hAnsi="Calibri" w:cs="Calibri"/>
          <w:noProof/>
          <w:szCs w:val="24"/>
        </w:rPr>
      </w:pPr>
      <w:r w:rsidRPr="0037123F">
        <w:fldChar w:fldCharType="begin" w:fldLock="1"/>
      </w:r>
      <w:r w:rsidRPr="0037123F">
        <w:instrText xml:space="preserve">ADDIN Mendeley Bibliography CSL_BIBLIOGRAPHY </w:instrText>
      </w:r>
      <w:r w:rsidRPr="0037123F">
        <w:fldChar w:fldCharType="separate"/>
      </w:r>
      <w:r w:rsidR="004F77DA" w:rsidRPr="004F77DA">
        <w:rPr>
          <w:rFonts w:ascii="Calibri" w:hAnsi="Calibri" w:cs="Calibri"/>
          <w:noProof/>
          <w:szCs w:val="24"/>
        </w:rPr>
        <w:t>[1]</w:t>
      </w:r>
      <w:r w:rsidR="004F77DA" w:rsidRPr="004F77DA">
        <w:rPr>
          <w:rFonts w:ascii="Calibri" w:hAnsi="Calibri" w:cs="Calibri"/>
          <w:noProof/>
          <w:szCs w:val="24"/>
        </w:rPr>
        <w:tab/>
        <w:t>Lund H, Thellufsen JZ, Østergaard PA, Sorknæs P, Skov IR, Mathiesen BV. EnergyPLAN – Advanced analysis of smart energy systems. Smart Energy 2021;1:100007. https://doi.org/10.1016/j.segy.2021.100007.</w:t>
      </w:r>
    </w:p>
    <w:p w14:paraId="2EEC4F55"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w:t>
      </w:r>
      <w:r w:rsidRPr="004F77DA">
        <w:rPr>
          <w:rFonts w:ascii="Calibri" w:hAnsi="Calibri" w:cs="Calibri"/>
          <w:noProof/>
          <w:szCs w:val="24"/>
        </w:rPr>
        <w:tab/>
        <w:t>ASTEA. Osimo Municipality energy demand data file 2018.</w:t>
      </w:r>
    </w:p>
    <w:p w14:paraId="3AAC3257"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3]</w:t>
      </w:r>
      <w:r w:rsidRPr="004F77DA">
        <w:rPr>
          <w:rFonts w:ascii="Calibri" w:hAnsi="Calibri" w:cs="Calibri"/>
          <w:noProof/>
          <w:szCs w:val="24"/>
        </w:rPr>
        <w:tab/>
        <w:t>Nielsen S, Moreno D, Johannsen RM, Sorknaes P, Østergaard PA, Moral GH, et al. D3.1-Mapping tool (sources and demand) prototype. 2020.</w:t>
      </w:r>
    </w:p>
    <w:p w14:paraId="7B1411DD"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4]</w:t>
      </w:r>
      <w:r w:rsidRPr="004F77DA">
        <w:rPr>
          <w:rFonts w:ascii="Calibri" w:hAnsi="Calibri" w:cs="Calibri"/>
          <w:noProof/>
          <w:szCs w:val="24"/>
        </w:rPr>
        <w:tab/>
        <w:t>UNIPOLSAI. Le abitudini di guida in Italia 2018.</w:t>
      </w:r>
    </w:p>
    <w:p w14:paraId="4BFE3875"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5]</w:t>
      </w:r>
      <w:r w:rsidRPr="004F77DA">
        <w:rPr>
          <w:rFonts w:ascii="Calibri" w:hAnsi="Calibri" w:cs="Calibri"/>
          <w:noProof/>
          <w:szCs w:val="24"/>
        </w:rPr>
        <w:tab/>
        <w:t>CEWEP. Interactive Map of Waste-to-Energy Plants 2021. https://www.cewep.eu/interactive-map/.</w:t>
      </w:r>
    </w:p>
    <w:p w14:paraId="72C8AD01"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6]</w:t>
      </w:r>
      <w:r w:rsidRPr="004F77DA">
        <w:rPr>
          <w:rFonts w:ascii="Calibri" w:hAnsi="Calibri" w:cs="Calibri"/>
          <w:noProof/>
          <w:szCs w:val="24"/>
        </w:rPr>
        <w:tab/>
        <w:t>Legambiente. Comuni Rinnovabili - Marche 2018. http://www.comunirinnovabili.it/wp-content/uploads/2018/12/Comuni-Rinnovabili-Marche.pdf.</w:t>
      </w:r>
    </w:p>
    <w:p w14:paraId="17A1EAAA"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7]</w:t>
      </w:r>
      <w:r w:rsidRPr="004F77DA">
        <w:rPr>
          <w:rFonts w:ascii="Calibri" w:hAnsi="Calibri" w:cs="Calibri"/>
          <w:noProof/>
          <w:szCs w:val="24"/>
        </w:rPr>
        <w:tab/>
        <w:t>JRC European Commission. PVGIS 2021. https://ec.europa.eu/jrc/en/pvgis.</w:t>
      </w:r>
    </w:p>
    <w:p w14:paraId="39B4336E"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8]</w:t>
      </w:r>
      <w:r w:rsidRPr="004F77DA">
        <w:rPr>
          <w:rFonts w:ascii="Calibri" w:hAnsi="Calibri" w:cs="Calibri"/>
          <w:noProof/>
          <w:szCs w:val="24"/>
        </w:rPr>
        <w:tab/>
        <w:t>NASA. MERRA-2 2021. https://gmao.gsfc.nasa.gov/reanalysis/MERRA-2/.</w:t>
      </w:r>
    </w:p>
    <w:p w14:paraId="5125DB3A"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9]</w:t>
      </w:r>
      <w:r w:rsidRPr="004F77DA">
        <w:rPr>
          <w:rFonts w:ascii="Calibri" w:hAnsi="Calibri" w:cs="Calibri"/>
          <w:noProof/>
          <w:szCs w:val="24"/>
        </w:rPr>
        <w:tab/>
        <w:t>Pfenninger S, Staffell I. Renewables.ninja 2021. https://www.renewables.ninja/.</w:t>
      </w:r>
    </w:p>
    <w:p w14:paraId="345818DD"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0]</w:t>
      </w:r>
      <w:r w:rsidRPr="004F77DA">
        <w:rPr>
          <w:rFonts w:ascii="Calibri" w:hAnsi="Calibri" w:cs="Calibri"/>
          <w:noProof/>
          <w:szCs w:val="24"/>
        </w:rPr>
        <w:tab/>
        <w:t>University DT, Group TWB. Global Wind Atlas 2018. https://globalwindatlas.info/.</w:t>
      </w:r>
    </w:p>
    <w:p w14:paraId="32BE9321"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1]</w:t>
      </w:r>
      <w:r w:rsidRPr="004F77DA">
        <w:rPr>
          <w:rFonts w:ascii="Calibri" w:hAnsi="Calibri" w:cs="Calibri"/>
          <w:noProof/>
          <w:szCs w:val="24"/>
        </w:rPr>
        <w:tab/>
        <w:t>Copernicus Land Monitoring Service. Corine Land Cover Map 2012. https://land.copernicus.eu/pan-european/corine-land-cover.</w:t>
      </w:r>
    </w:p>
    <w:p w14:paraId="541F1F58"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2]</w:t>
      </w:r>
      <w:r w:rsidRPr="004F77DA">
        <w:rPr>
          <w:rFonts w:ascii="Calibri" w:hAnsi="Calibri" w:cs="Calibri"/>
          <w:noProof/>
          <w:szCs w:val="24"/>
        </w:rPr>
        <w:tab/>
        <w:t>Heat Roadmap Europe. Country Heat Maps And Atlases 2018. https://heatroadmap.eu/resources-by-country/.</w:t>
      </w:r>
    </w:p>
    <w:p w14:paraId="49026250"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3]</w:t>
      </w:r>
      <w:r w:rsidRPr="004F77DA">
        <w:rPr>
          <w:rFonts w:ascii="Calibri" w:hAnsi="Calibri" w:cs="Calibri"/>
          <w:noProof/>
          <w:szCs w:val="24"/>
        </w:rPr>
        <w:tab/>
        <w:t>GeoDH Project 2014. http://geodh.eu/geodh-project/.</w:t>
      </w:r>
    </w:p>
    <w:p w14:paraId="7B826DC0"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4]</w:t>
      </w:r>
      <w:r w:rsidRPr="004F77DA">
        <w:rPr>
          <w:rFonts w:ascii="Calibri" w:hAnsi="Calibri" w:cs="Calibri"/>
          <w:noProof/>
          <w:szCs w:val="24"/>
        </w:rPr>
        <w:tab/>
        <w:t>PLANHEAT Project 2020. http://planheat.eu/.</w:t>
      </w:r>
    </w:p>
    <w:p w14:paraId="55B96505"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5]</w:t>
      </w:r>
      <w:r w:rsidRPr="004F77DA">
        <w:rPr>
          <w:rFonts w:ascii="Calibri" w:hAnsi="Calibri" w:cs="Calibri"/>
          <w:noProof/>
          <w:szCs w:val="24"/>
        </w:rPr>
        <w:tab/>
        <w:t>European Environment Agency. European Pollutant Release and Transfer Register (E-PRTR) 2021. https://www.eea.europa.eu/data-and-maps/data/industrial-reporting-under-the-industrial-3.</w:t>
      </w:r>
    </w:p>
    <w:p w14:paraId="44655DD6"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6]</w:t>
      </w:r>
      <w:r w:rsidRPr="004F77DA">
        <w:rPr>
          <w:rFonts w:ascii="Calibri" w:hAnsi="Calibri" w:cs="Calibri"/>
          <w:noProof/>
          <w:szCs w:val="24"/>
        </w:rPr>
        <w:tab/>
        <w:t>provincies.incijfers. Rapport klimaat 2020. https://provincies.incijfers.be/jive/report/?id=rapport_klimaat&amp;input_geo=%7Bregioniveau%7D_%7Bregiocode%7D (accessed May 25, 2021).</w:t>
      </w:r>
    </w:p>
    <w:p w14:paraId="7FCDBF98"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7]</w:t>
      </w:r>
      <w:r w:rsidRPr="004F77DA">
        <w:rPr>
          <w:rFonts w:ascii="Calibri" w:hAnsi="Calibri" w:cs="Calibri"/>
          <w:noProof/>
          <w:szCs w:val="24"/>
        </w:rPr>
        <w:tab/>
        <w:t>Covenant of Mayors. Covenant of Mayors for Climate and Energy 2017. https://ec.europa.eu/jrc/en/publication/covenant-mayors-climate-and-energy-default-emission-factors-local-emission-inventories-version-2017 (accessed February 4, 2021).</w:t>
      </w:r>
    </w:p>
    <w:p w14:paraId="133C16CB"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8]</w:t>
      </w:r>
      <w:r w:rsidRPr="004F77DA">
        <w:rPr>
          <w:rFonts w:ascii="Calibri" w:hAnsi="Calibri" w:cs="Calibri"/>
          <w:noProof/>
          <w:szCs w:val="24"/>
        </w:rPr>
        <w:tab/>
        <w:t>Heat Roadmap Europe 4. Energy Models – Heat Roadmap Europe n.d. https://heatroadmap.eu/energy-models/ (accessed July 30, 2021).</w:t>
      </w:r>
    </w:p>
    <w:p w14:paraId="034324DE"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19]</w:t>
      </w:r>
      <w:r w:rsidRPr="004F77DA">
        <w:rPr>
          <w:rFonts w:ascii="Calibri" w:hAnsi="Calibri" w:cs="Calibri"/>
          <w:noProof/>
          <w:szCs w:val="24"/>
        </w:rPr>
        <w:tab/>
        <w:t>Heat Roadmap Europe 4. Energy Models – Heat Roadmap Europe 2019. https://heatroadmap.eu/energy-models/ (accessed May 25, 2021).</w:t>
      </w:r>
    </w:p>
    <w:p w14:paraId="41EA1830"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0]</w:t>
      </w:r>
      <w:r w:rsidRPr="004F77DA">
        <w:rPr>
          <w:rFonts w:ascii="Calibri" w:hAnsi="Calibri" w:cs="Calibri"/>
          <w:noProof/>
          <w:szCs w:val="24"/>
        </w:rPr>
        <w:tab/>
        <w:t>OpenStreetMap. OpenStreetMap 2021. https://www.openstreetmap.org/#map=12/56.2908/9.9474 (accessed July 30, 2021).</w:t>
      </w:r>
    </w:p>
    <w:p w14:paraId="4CAEC47A"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lastRenderedPageBreak/>
        <w:t>[21]</w:t>
      </w:r>
      <w:r w:rsidRPr="004F77DA">
        <w:rPr>
          <w:rFonts w:ascii="Calibri" w:hAnsi="Calibri" w:cs="Calibri"/>
          <w:noProof/>
          <w:szCs w:val="24"/>
        </w:rPr>
        <w:tab/>
        <w:t>Soda-pro. MERRA - www.soda-pro.com 2021. http://www.soda-pro.com/web-services/meteo-data/merra (accessed July 30, 2021).</w:t>
      </w:r>
    </w:p>
    <w:p w14:paraId="67B46165"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2]</w:t>
      </w:r>
      <w:r w:rsidRPr="004F77DA">
        <w:rPr>
          <w:rFonts w:ascii="Calibri" w:hAnsi="Calibri" w:cs="Calibri"/>
          <w:noProof/>
          <w:szCs w:val="24"/>
        </w:rPr>
        <w:tab/>
        <w:t>Abid H, Strunge Kany M, Mathiesen BV, Nielsen S, Elle M, Næss P. sEEnergies D2.3 - Report on energy efficiency potentials in the transport sector and conclusions from the developed scenarios. 2021. https://doi.org/10.5281/ZENODO.4670789.</w:t>
      </w:r>
    </w:p>
    <w:p w14:paraId="0E09612C"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3]</w:t>
      </w:r>
      <w:r w:rsidRPr="004F77DA">
        <w:rPr>
          <w:rFonts w:ascii="Calibri" w:hAnsi="Calibri" w:cs="Calibri"/>
          <w:noProof/>
          <w:szCs w:val="24"/>
        </w:rPr>
        <w:tab/>
        <w:t>The Danish Energy Agency, Energinet. Technology Data - Generation of Electricity and District heating 2016. https://ens.dk/en/our-services/projections-and-models/technology-data/technology-data-generation-electricity-and.</w:t>
      </w:r>
    </w:p>
    <w:p w14:paraId="18E183AB"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4]</w:t>
      </w:r>
      <w:r w:rsidRPr="004F77DA">
        <w:rPr>
          <w:rFonts w:ascii="Calibri" w:hAnsi="Calibri" w:cs="Calibri"/>
          <w:noProof/>
          <w:szCs w:val="24"/>
        </w:rPr>
        <w:tab/>
        <w:t>Cost Database | EnergyPLAN 2018. https://www.energyplan.eu/useful_resources/costdatabase/ (accessed September 17, 2021).</w:t>
      </w:r>
    </w:p>
    <w:p w14:paraId="1E84F0D1"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5]</w:t>
      </w:r>
      <w:r w:rsidRPr="004F77DA">
        <w:rPr>
          <w:rFonts w:ascii="Calibri" w:hAnsi="Calibri" w:cs="Calibri"/>
          <w:noProof/>
          <w:szCs w:val="24"/>
        </w:rPr>
        <w:tab/>
        <w:t>CREG. Study on the functioning and price evolution of the Belgian wholesale electricity market – monitoring report 2018. 2019.</w:t>
      </w:r>
    </w:p>
    <w:p w14:paraId="6D175684"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6]</w:t>
      </w:r>
      <w:r w:rsidRPr="004F77DA">
        <w:rPr>
          <w:rFonts w:ascii="Calibri" w:hAnsi="Calibri" w:cs="Calibri"/>
          <w:noProof/>
          <w:szCs w:val="24"/>
        </w:rPr>
        <w:tab/>
        <w:t>Covenant of Mayors. Emission factor for electricity consumption n.d.</w:t>
      </w:r>
    </w:p>
    <w:p w14:paraId="335F08EE"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szCs w:val="24"/>
        </w:rPr>
      </w:pPr>
      <w:r w:rsidRPr="004F77DA">
        <w:rPr>
          <w:rFonts w:ascii="Calibri" w:hAnsi="Calibri" w:cs="Calibri"/>
          <w:noProof/>
          <w:szCs w:val="24"/>
        </w:rPr>
        <w:t>[27]</w:t>
      </w:r>
      <w:r w:rsidRPr="004F77DA">
        <w:rPr>
          <w:rFonts w:ascii="Calibri" w:hAnsi="Calibri" w:cs="Calibri"/>
          <w:noProof/>
          <w:szCs w:val="24"/>
        </w:rPr>
        <w:tab/>
        <w:t>The Danish Energy Agency, Energinet. Technology Data for Heating Installations 2016. https://ens.dk/en/our-services/projections-and-models/technology-data/technology-data-individual-heating-plants.</w:t>
      </w:r>
    </w:p>
    <w:p w14:paraId="5FE6596B" w14:textId="77777777" w:rsidR="004F77DA" w:rsidRPr="004F77DA" w:rsidRDefault="004F77DA" w:rsidP="004F77DA">
      <w:pPr>
        <w:widowControl w:val="0"/>
        <w:autoSpaceDE w:val="0"/>
        <w:autoSpaceDN w:val="0"/>
        <w:adjustRightInd w:val="0"/>
        <w:spacing w:line="240" w:lineRule="auto"/>
        <w:ind w:left="640" w:hanging="640"/>
        <w:rPr>
          <w:rFonts w:ascii="Calibri" w:hAnsi="Calibri" w:cs="Calibri"/>
          <w:noProof/>
        </w:rPr>
      </w:pPr>
      <w:r w:rsidRPr="004F77DA">
        <w:rPr>
          <w:rFonts w:ascii="Calibri" w:hAnsi="Calibri" w:cs="Calibri"/>
          <w:noProof/>
          <w:szCs w:val="24"/>
        </w:rPr>
        <w:t>[28]</w:t>
      </w:r>
      <w:r w:rsidRPr="004F77DA">
        <w:rPr>
          <w:rFonts w:ascii="Calibri" w:hAnsi="Calibri" w:cs="Calibri"/>
          <w:noProof/>
          <w:szCs w:val="24"/>
        </w:rPr>
        <w:tab/>
        <w:t>SankeyMATIC. SankeyMATIC: A Sankey diagram builder for everyone 2021. https://sankeymatic.com/ (accessed September 20, 2021).</w:t>
      </w:r>
    </w:p>
    <w:p w14:paraId="5B3813F8" w14:textId="0510DD08" w:rsidR="644ACD38" w:rsidRPr="0037123F" w:rsidRDefault="00451069" w:rsidP="00E8522B">
      <w:pPr>
        <w:spacing w:line="240" w:lineRule="auto"/>
      </w:pPr>
      <w:r w:rsidRPr="0037123F">
        <w:fldChar w:fldCharType="end"/>
      </w:r>
    </w:p>
    <w:sectPr w:rsidR="644ACD38" w:rsidRPr="0037123F" w:rsidSect="00FA262B">
      <w:headerReference w:type="default" r:id="rId76"/>
      <w:footerReference w:type="default" r:id="rId77"/>
      <w:footerReference w:type="first" r:id="rId78"/>
      <w:pgSz w:w="11906" w:h="16838" w:code="9"/>
      <w:pgMar w:top="1985" w:right="851" w:bottom="1134" w:left="85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00999" w14:textId="77777777" w:rsidR="00E86B58" w:rsidRDefault="00E86B58" w:rsidP="00FF474B">
      <w:r>
        <w:separator/>
      </w:r>
    </w:p>
    <w:p w14:paraId="2ACD0993" w14:textId="77777777" w:rsidR="00E86B58" w:rsidRDefault="00E86B58" w:rsidP="00FF474B"/>
    <w:p w14:paraId="16F521D3" w14:textId="77777777" w:rsidR="00E86B58" w:rsidRDefault="00E86B58" w:rsidP="00FF474B"/>
  </w:endnote>
  <w:endnote w:type="continuationSeparator" w:id="0">
    <w:p w14:paraId="2D92F201" w14:textId="77777777" w:rsidR="00E86B58" w:rsidRDefault="00E86B58" w:rsidP="00FF474B">
      <w:r>
        <w:continuationSeparator/>
      </w:r>
    </w:p>
    <w:p w14:paraId="795AEED8" w14:textId="77777777" w:rsidR="00E86B58" w:rsidRDefault="00E86B58" w:rsidP="00FF474B"/>
    <w:p w14:paraId="3089D68C" w14:textId="77777777" w:rsidR="00E86B58" w:rsidRDefault="00E86B58" w:rsidP="00FF474B"/>
  </w:endnote>
  <w:endnote w:type="continuationNotice" w:id="1">
    <w:p w14:paraId="0143DB31" w14:textId="77777777" w:rsidR="00E86B58" w:rsidRDefault="00E86B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3708741"/>
      <w:docPartObj>
        <w:docPartGallery w:val="Page Numbers (Bottom of Page)"/>
        <w:docPartUnique/>
      </w:docPartObj>
    </w:sdtPr>
    <w:sdtEndPr>
      <w:rPr>
        <w:noProof/>
      </w:rPr>
    </w:sdtEndPr>
    <w:sdtContent>
      <w:p w14:paraId="4E4E535A" w14:textId="77777777" w:rsidR="00EA521C" w:rsidRDefault="00EA52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092F7" w14:textId="77777777" w:rsidR="00EA521C" w:rsidRDefault="00EA52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570303"/>
      <w:docPartObj>
        <w:docPartGallery w:val="Page Numbers (Bottom of Page)"/>
        <w:docPartUnique/>
      </w:docPartObj>
    </w:sdtPr>
    <w:sdtEndPr/>
    <w:sdtContent>
      <w:p w14:paraId="7412E60D" w14:textId="41152C6D" w:rsidR="00EA521C" w:rsidRDefault="00EA521C">
        <w:pPr>
          <w:pStyle w:val="Footer"/>
          <w:jc w:val="right"/>
        </w:pPr>
        <w:r>
          <w:fldChar w:fldCharType="begin"/>
        </w:r>
        <w:r>
          <w:instrText>PAGE   \* MERGEFORMAT</w:instrText>
        </w:r>
        <w:r>
          <w:fldChar w:fldCharType="separate"/>
        </w:r>
        <w:r w:rsidRPr="007067AC">
          <w:rPr>
            <w:noProof/>
            <w:lang w:val="da-DK"/>
          </w:rPr>
          <w:t>56</w:t>
        </w:r>
        <w:r>
          <w:fldChar w:fldCharType="end"/>
        </w:r>
      </w:p>
    </w:sdtContent>
  </w:sdt>
  <w:p w14:paraId="01F95BBA" w14:textId="77777777" w:rsidR="00EA521C" w:rsidRDefault="00EA521C" w:rsidP="00FF474B"/>
  <w:p w14:paraId="2A7AE1DA" w14:textId="77777777" w:rsidR="00EA521C" w:rsidRDefault="00EA521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488419"/>
      <w:docPartObj>
        <w:docPartGallery w:val="Page Numbers (Bottom of Page)"/>
        <w:docPartUnique/>
      </w:docPartObj>
    </w:sdtPr>
    <w:sdtEndPr/>
    <w:sdtContent>
      <w:p w14:paraId="68658916" w14:textId="328BC75C" w:rsidR="00EA521C" w:rsidRDefault="00EA521C">
        <w:pPr>
          <w:pStyle w:val="Footer"/>
          <w:jc w:val="right"/>
        </w:pPr>
        <w:r>
          <w:fldChar w:fldCharType="begin"/>
        </w:r>
        <w:r>
          <w:instrText>PAGE   \* MERGEFORMAT</w:instrText>
        </w:r>
        <w:r>
          <w:fldChar w:fldCharType="separate"/>
        </w:r>
        <w:r w:rsidRPr="007067AC">
          <w:rPr>
            <w:noProof/>
            <w:lang w:val="da-DK"/>
          </w:rPr>
          <w:t>1</w:t>
        </w:r>
        <w:r>
          <w:fldChar w:fldCharType="end"/>
        </w:r>
      </w:p>
    </w:sdtContent>
  </w:sdt>
  <w:p w14:paraId="079DDB09" w14:textId="77777777" w:rsidR="00EA521C" w:rsidRDefault="00EA521C" w:rsidP="00FF474B"/>
  <w:p w14:paraId="601CB2EE" w14:textId="77777777" w:rsidR="00EA521C" w:rsidRDefault="00EA52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76076" w14:textId="77777777" w:rsidR="00E86B58" w:rsidRDefault="00E86B58" w:rsidP="00FF474B">
      <w:r>
        <w:separator/>
      </w:r>
    </w:p>
    <w:p w14:paraId="74BC92AA" w14:textId="77777777" w:rsidR="00E86B58" w:rsidRDefault="00E86B58" w:rsidP="00FF474B"/>
    <w:p w14:paraId="01537115" w14:textId="77777777" w:rsidR="00E86B58" w:rsidRDefault="00E86B58" w:rsidP="00FF474B"/>
  </w:footnote>
  <w:footnote w:type="continuationSeparator" w:id="0">
    <w:p w14:paraId="3E106A73" w14:textId="77777777" w:rsidR="00E86B58" w:rsidRDefault="00E86B58" w:rsidP="00FF474B">
      <w:r>
        <w:continuationSeparator/>
      </w:r>
    </w:p>
    <w:p w14:paraId="16D081BD" w14:textId="77777777" w:rsidR="00E86B58" w:rsidRDefault="00E86B58" w:rsidP="00FF474B"/>
    <w:p w14:paraId="580DFFD5" w14:textId="77777777" w:rsidR="00E86B58" w:rsidRDefault="00E86B58" w:rsidP="00FF474B"/>
  </w:footnote>
  <w:footnote w:type="continuationNotice" w:id="1">
    <w:p w14:paraId="5AE2267A" w14:textId="77777777" w:rsidR="00E86B58" w:rsidRDefault="00E86B5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40613" w14:textId="77777777" w:rsidR="00EA521C" w:rsidRDefault="00EA521C"/>
  <w:p w14:paraId="3669F858" w14:textId="77777777" w:rsidR="00EA521C" w:rsidRDefault="00EA521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91D56" w14:textId="343269D2" w:rsidR="00EA521C" w:rsidRDefault="00EA521C">
    <w:pPr>
      <w:pStyle w:val="Header"/>
    </w:pPr>
    <w:r>
      <w:rPr>
        <w:noProof/>
        <w:lang w:val="it-IT" w:eastAsia="it-IT"/>
      </w:rPr>
      <w:drawing>
        <wp:anchor distT="0" distB="0" distL="114300" distR="114300" simplePos="0" relativeHeight="251658241" behindDoc="0" locked="0" layoutInCell="1" allowOverlap="0" wp14:anchorId="09250475" wp14:editId="2B3C12CB">
          <wp:simplePos x="0" y="0"/>
          <wp:positionH relativeFrom="margin">
            <wp:posOffset>5629275</wp:posOffset>
          </wp:positionH>
          <wp:positionV relativeFrom="margin">
            <wp:posOffset>-705485</wp:posOffset>
          </wp:positionV>
          <wp:extent cx="871220" cy="581025"/>
          <wp:effectExtent l="0" t="0" r="5080" b="9525"/>
          <wp:wrapSquare wrapText="bothSides"/>
          <wp:docPr id="30" name="Picture 30" descr="EU_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_flag"/>
                  <pic:cNvPicPr>
                    <a:picLocks noChangeAspect="1" noChangeArrowheads="1"/>
                  </pic:cNvPicPr>
                </pic:nvPicPr>
                <pic:blipFill>
                  <a:blip r:embed="rId1">
                    <a:extLst>
                      <a:ext uri="{28A0092B-C50C-407E-A947-70E740481C1C}">
                        <a14:useLocalDpi xmlns:a14="http://schemas.microsoft.com/office/drawing/2010/main" val="0"/>
                      </a:ext>
                    </a:extLst>
                  </a:blip>
                  <a:srcRect l="905" t="999"/>
                  <a:stretch>
                    <a:fillRect/>
                  </a:stretch>
                </pic:blipFill>
                <pic:spPr bwMode="auto">
                  <a:xfrm>
                    <a:off x="0" y="0"/>
                    <a:ext cx="871220" cy="581025"/>
                  </a:xfrm>
                  <a:prstGeom prst="rect">
                    <a:avLst/>
                  </a:prstGeom>
                  <a:noFill/>
                </pic:spPr>
              </pic:pic>
            </a:graphicData>
          </a:graphic>
          <wp14:sizeRelH relativeFrom="page">
            <wp14:pctWidth>0</wp14:pctWidth>
          </wp14:sizeRelH>
          <wp14:sizeRelV relativeFrom="page">
            <wp14:pctHeight>0</wp14:pctHeight>
          </wp14:sizeRelV>
        </wp:anchor>
      </w:drawing>
    </w:r>
    <w:r>
      <w:rPr>
        <w:noProof/>
        <w:lang w:val="it-IT" w:eastAsia="it-IT"/>
      </w:rPr>
      <w:drawing>
        <wp:inline distT="0" distB="0" distL="0" distR="0" wp14:anchorId="70DCD761" wp14:editId="633F892A">
          <wp:extent cx="1701210" cy="6914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07841" cy="694102"/>
                  </a:xfrm>
                  <a:prstGeom prst="rect">
                    <a:avLst/>
                  </a:prstGeom>
                  <a:noFill/>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83C59" w14:textId="43475FC2" w:rsidR="00EA521C" w:rsidRDefault="00EA521C" w:rsidP="007F71A0">
    <w:pPr>
      <w:pStyle w:val="Header"/>
    </w:pPr>
    <w:r>
      <w:rPr>
        <w:noProof/>
        <w:lang w:val="it-IT" w:eastAsia="it-IT"/>
      </w:rPr>
      <w:drawing>
        <wp:anchor distT="0" distB="0" distL="114300" distR="114300" simplePos="0" relativeHeight="251658240" behindDoc="0" locked="0" layoutInCell="1" allowOverlap="0" wp14:anchorId="08AC2512" wp14:editId="67EF1044">
          <wp:simplePos x="0" y="0"/>
          <wp:positionH relativeFrom="margin">
            <wp:posOffset>5619750</wp:posOffset>
          </wp:positionH>
          <wp:positionV relativeFrom="margin">
            <wp:posOffset>-705485</wp:posOffset>
          </wp:positionV>
          <wp:extent cx="871220" cy="581025"/>
          <wp:effectExtent l="0" t="0" r="5080" b="9525"/>
          <wp:wrapSquare wrapText="bothSides"/>
          <wp:docPr id="29" name="Picture 29" descr="EU_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_flag"/>
                  <pic:cNvPicPr>
                    <a:picLocks noChangeAspect="1" noChangeArrowheads="1"/>
                  </pic:cNvPicPr>
                </pic:nvPicPr>
                <pic:blipFill>
                  <a:blip r:embed="rId1">
                    <a:extLst>
                      <a:ext uri="{28A0092B-C50C-407E-A947-70E740481C1C}">
                        <a14:useLocalDpi xmlns:a14="http://schemas.microsoft.com/office/drawing/2010/main" val="0"/>
                      </a:ext>
                    </a:extLst>
                  </a:blip>
                  <a:srcRect l="905" t="999"/>
                  <a:stretch>
                    <a:fillRect/>
                  </a:stretch>
                </pic:blipFill>
                <pic:spPr bwMode="auto">
                  <a:xfrm>
                    <a:off x="0" y="0"/>
                    <a:ext cx="871220" cy="581025"/>
                  </a:xfrm>
                  <a:prstGeom prst="rect">
                    <a:avLst/>
                  </a:prstGeom>
                  <a:noFill/>
                </pic:spPr>
              </pic:pic>
            </a:graphicData>
          </a:graphic>
          <wp14:sizeRelH relativeFrom="page">
            <wp14:pctWidth>0</wp14:pctWidth>
          </wp14:sizeRelH>
          <wp14:sizeRelV relativeFrom="page">
            <wp14:pctHeight>0</wp14:pctHeight>
          </wp14:sizeRelV>
        </wp:anchor>
      </w:drawing>
    </w:r>
    <w:r>
      <w:rPr>
        <w:noProof/>
        <w:lang w:val="it-IT" w:eastAsia="it-IT"/>
      </w:rPr>
      <w:drawing>
        <wp:inline distT="0" distB="0" distL="0" distR="0" wp14:anchorId="4F2339D0" wp14:editId="22E79E55">
          <wp:extent cx="1701210" cy="69140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07841" cy="694102"/>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21D70"/>
    <w:multiLevelType w:val="hybridMultilevel"/>
    <w:tmpl w:val="FFFFFFFF"/>
    <w:lvl w:ilvl="0" w:tplc="2DD83284">
      <w:start w:val="1"/>
      <w:numFmt w:val="bullet"/>
      <w:lvlText w:val=""/>
      <w:lvlJc w:val="left"/>
      <w:pPr>
        <w:ind w:left="720" w:hanging="360"/>
      </w:pPr>
      <w:rPr>
        <w:rFonts w:ascii="Symbol" w:hAnsi="Symbol" w:hint="default"/>
      </w:rPr>
    </w:lvl>
    <w:lvl w:ilvl="1" w:tplc="814E0C0C">
      <w:start w:val="1"/>
      <w:numFmt w:val="bullet"/>
      <w:lvlText w:val="o"/>
      <w:lvlJc w:val="left"/>
      <w:pPr>
        <w:ind w:left="1440" w:hanging="360"/>
      </w:pPr>
      <w:rPr>
        <w:rFonts w:ascii="Courier New" w:hAnsi="Courier New" w:hint="default"/>
      </w:rPr>
    </w:lvl>
    <w:lvl w:ilvl="2" w:tplc="64E6538C">
      <w:start w:val="1"/>
      <w:numFmt w:val="bullet"/>
      <w:lvlText w:val=""/>
      <w:lvlJc w:val="left"/>
      <w:pPr>
        <w:ind w:left="2160" w:hanging="360"/>
      </w:pPr>
      <w:rPr>
        <w:rFonts w:ascii="Wingdings" w:hAnsi="Wingdings" w:hint="default"/>
      </w:rPr>
    </w:lvl>
    <w:lvl w:ilvl="3" w:tplc="B22267CC">
      <w:start w:val="1"/>
      <w:numFmt w:val="bullet"/>
      <w:lvlText w:val=""/>
      <w:lvlJc w:val="left"/>
      <w:pPr>
        <w:ind w:left="2880" w:hanging="360"/>
      </w:pPr>
      <w:rPr>
        <w:rFonts w:ascii="Symbol" w:hAnsi="Symbol" w:hint="default"/>
      </w:rPr>
    </w:lvl>
    <w:lvl w:ilvl="4" w:tplc="8362E9F2">
      <w:start w:val="1"/>
      <w:numFmt w:val="bullet"/>
      <w:lvlText w:val="o"/>
      <w:lvlJc w:val="left"/>
      <w:pPr>
        <w:ind w:left="3600" w:hanging="360"/>
      </w:pPr>
      <w:rPr>
        <w:rFonts w:ascii="Courier New" w:hAnsi="Courier New" w:hint="default"/>
      </w:rPr>
    </w:lvl>
    <w:lvl w:ilvl="5" w:tplc="74A8EE36">
      <w:start w:val="1"/>
      <w:numFmt w:val="bullet"/>
      <w:lvlText w:val=""/>
      <w:lvlJc w:val="left"/>
      <w:pPr>
        <w:ind w:left="4320" w:hanging="360"/>
      </w:pPr>
      <w:rPr>
        <w:rFonts w:ascii="Wingdings" w:hAnsi="Wingdings" w:hint="default"/>
      </w:rPr>
    </w:lvl>
    <w:lvl w:ilvl="6" w:tplc="4E72D7F8">
      <w:start w:val="1"/>
      <w:numFmt w:val="bullet"/>
      <w:lvlText w:val=""/>
      <w:lvlJc w:val="left"/>
      <w:pPr>
        <w:ind w:left="5040" w:hanging="360"/>
      </w:pPr>
      <w:rPr>
        <w:rFonts w:ascii="Symbol" w:hAnsi="Symbol" w:hint="default"/>
      </w:rPr>
    </w:lvl>
    <w:lvl w:ilvl="7" w:tplc="EF621D56">
      <w:start w:val="1"/>
      <w:numFmt w:val="bullet"/>
      <w:lvlText w:val="o"/>
      <w:lvlJc w:val="left"/>
      <w:pPr>
        <w:ind w:left="5760" w:hanging="360"/>
      </w:pPr>
      <w:rPr>
        <w:rFonts w:ascii="Courier New" w:hAnsi="Courier New" w:hint="default"/>
      </w:rPr>
    </w:lvl>
    <w:lvl w:ilvl="8" w:tplc="C692653A">
      <w:start w:val="1"/>
      <w:numFmt w:val="bullet"/>
      <w:lvlText w:val=""/>
      <w:lvlJc w:val="left"/>
      <w:pPr>
        <w:ind w:left="6480" w:hanging="360"/>
      </w:pPr>
      <w:rPr>
        <w:rFonts w:ascii="Wingdings" w:hAnsi="Wingdings" w:hint="default"/>
      </w:rPr>
    </w:lvl>
  </w:abstractNum>
  <w:abstractNum w:abstractNumId="1" w15:restartNumberingAfterBreak="0">
    <w:nsid w:val="0C1E7AAB"/>
    <w:multiLevelType w:val="hybridMultilevel"/>
    <w:tmpl w:val="8CE0FC62"/>
    <w:lvl w:ilvl="0" w:tplc="F99EC9EE">
      <w:start w:val="1"/>
      <w:numFmt w:val="decimal"/>
      <w:lvlText w:val="%1."/>
      <w:lvlJc w:val="left"/>
      <w:pPr>
        <w:ind w:left="720" w:hanging="360"/>
      </w:pPr>
    </w:lvl>
    <w:lvl w:ilvl="1" w:tplc="48F44710">
      <w:start w:val="1"/>
      <w:numFmt w:val="lowerLetter"/>
      <w:lvlText w:val="%2."/>
      <w:lvlJc w:val="left"/>
      <w:pPr>
        <w:ind w:left="1440" w:hanging="360"/>
      </w:pPr>
    </w:lvl>
    <w:lvl w:ilvl="2" w:tplc="8E5013EC">
      <w:start w:val="1"/>
      <w:numFmt w:val="lowerRoman"/>
      <w:lvlText w:val="%3."/>
      <w:lvlJc w:val="right"/>
      <w:pPr>
        <w:ind w:left="2160" w:hanging="180"/>
      </w:pPr>
    </w:lvl>
    <w:lvl w:ilvl="3" w:tplc="A02C4260">
      <w:start w:val="1"/>
      <w:numFmt w:val="decimal"/>
      <w:lvlText w:val="%4."/>
      <w:lvlJc w:val="left"/>
      <w:pPr>
        <w:ind w:left="2880" w:hanging="360"/>
      </w:pPr>
    </w:lvl>
    <w:lvl w:ilvl="4" w:tplc="C7881F46">
      <w:start w:val="1"/>
      <w:numFmt w:val="lowerLetter"/>
      <w:lvlText w:val="%5."/>
      <w:lvlJc w:val="left"/>
      <w:pPr>
        <w:ind w:left="3600" w:hanging="360"/>
      </w:pPr>
    </w:lvl>
    <w:lvl w:ilvl="5" w:tplc="2E2EF2E6">
      <w:start w:val="1"/>
      <w:numFmt w:val="lowerRoman"/>
      <w:lvlText w:val="%6."/>
      <w:lvlJc w:val="right"/>
      <w:pPr>
        <w:ind w:left="4320" w:hanging="180"/>
      </w:pPr>
    </w:lvl>
    <w:lvl w:ilvl="6" w:tplc="10F87C3C">
      <w:start w:val="1"/>
      <w:numFmt w:val="decimal"/>
      <w:lvlText w:val="%7."/>
      <w:lvlJc w:val="left"/>
      <w:pPr>
        <w:ind w:left="5040" w:hanging="360"/>
      </w:pPr>
    </w:lvl>
    <w:lvl w:ilvl="7" w:tplc="AB1607D4">
      <w:start w:val="1"/>
      <w:numFmt w:val="lowerLetter"/>
      <w:lvlText w:val="%8."/>
      <w:lvlJc w:val="left"/>
      <w:pPr>
        <w:ind w:left="5760" w:hanging="360"/>
      </w:pPr>
    </w:lvl>
    <w:lvl w:ilvl="8" w:tplc="AE16FB3C">
      <w:start w:val="1"/>
      <w:numFmt w:val="lowerRoman"/>
      <w:lvlText w:val="%9."/>
      <w:lvlJc w:val="right"/>
      <w:pPr>
        <w:ind w:left="6480" w:hanging="180"/>
      </w:pPr>
    </w:lvl>
  </w:abstractNum>
  <w:abstractNum w:abstractNumId="2" w15:restartNumberingAfterBreak="0">
    <w:nsid w:val="123C2F71"/>
    <w:multiLevelType w:val="hybridMultilevel"/>
    <w:tmpl w:val="9A62182A"/>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306284"/>
    <w:multiLevelType w:val="hybridMultilevel"/>
    <w:tmpl w:val="35B82A68"/>
    <w:lvl w:ilvl="0" w:tplc="EDDCA37C">
      <w:start w:val="1"/>
      <w:numFmt w:val="bullet"/>
      <w:lvlText w:val="-"/>
      <w:lvlJc w:val="left"/>
      <w:pPr>
        <w:ind w:left="720" w:hanging="360"/>
      </w:pPr>
      <w:rPr>
        <w:rFonts w:ascii="Calibri" w:eastAsia="Times New Roman"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1789220F"/>
    <w:multiLevelType w:val="multilevel"/>
    <w:tmpl w:val="25BE60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9E92C33"/>
    <w:multiLevelType w:val="hybridMultilevel"/>
    <w:tmpl w:val="FFFFFFFF"/>
    <w:lvl w:ilvl="0" w:tplc="B928E1EC">
      <w:start w:val="1"/>
      <w:numFmt w:val="bullet"/>
      <w:lvlText w:val=""/>
      <w:lvlJc w:val="left"/>
      <w:pPr>
        <w:ind w:left="720" w:hanging="360"/>
      </w:pPr>
      <w:rPr>
        <w:rFonts w:ascii="Symbol" w:hAnsi="Symbol" w:hint="default"/>
      </w:rPr>
    </w:lvl>
    <w:lvl w:ilvl="1" w:tplc="BFF243B2">
      <w:start w:val="1"/>
      <w:numFmt w:val="bullet"/>
      <w:lvlText w:val="o"/>
      <w:lvlJc w:val="left"/>
      <w:pPr>
        <w:ind w:left="1440" w:hanging="360"/>
      </w:pPr>
      <w:rPr>
        <w:rFonts w:ascii="Courier New" w:hAnsi="Courier New" w:hint="default"/>
      </w:rPr>
    </w:lvl>
    <w:lvl w:ilvl="2" w:tplc="6F4E6B74">
      <w:start w:val="1"/>
      <w:numFmt w:val="bullet"/>
      <w:lvlText w:val=""/>
      <w:lvlJc w:val="left"/>
      <w:pPr>
        <w:ind w:left="2160" w:hanging="360"/>
      </w:pPr>
      <w:rPr>
        <w:rFonts w:ascii="Wingdings" w:hAnsi="Wingdings" w:hint="default"/>
      </w:rPr>
    </w:lvl>
    <w:lvl w:ilvl="3" w:tplc="B9BCE790">
      <w:start w:val="1"/>
      <w:numFmt w:val="bullet"/>
      <w:lvlText w:val=""/>
      <w:lvlJc w:val="left"/>
      <w:pPr>
        <w:ind w:left="2880" w:hanging="360"/>
      </w:pPr>
      <w:rPr>
        <w:rFonts w:ascii="Symbol" w:hAnsi="Symbol" w:hint="default"/>
      </w:rPr>
    </w:lvl>
    <w:lvl w:ilvl="4" w:tplc="146A85DE">
      <w:start w:val="1"/>
      <w:numFmt w:val="bullet"/>
      <w:lvlText w:val="o"/>
      <w:lvlJc w:val="left"/>
      <w:pPr>
        <w:ind w:left="3600" w:hanging="360"/>
      </w:pPr>
      <w:rPr>
        <w:rFonts w:ascii="Courier New" w:hAnsi="Courier New" w:hint="default"/>
      </w:rPr>
    </w:lvl>
    <w:lvl w:ilvl="5" w:tplc="02025C5C">
      <w:start w:val="1"/>
      <w:numFmt w:val="bullet"/>
      <w:lvlText w:val=""/>
      <w:lvlJc w:val="left"/>
      <w:pPr>
        <w:ind w:left="4320" w:hanging="360"/>
      </w:pPr>
      <w:rPr>
        <w:rFonts w:ascii="Wingdings" w:hAnsi="Wingdings" w:hint="default"/>
      </w:rPr>
    </w:lvl>
    <w:lvl w:ilvl="6" w:tplc="91307FD2">
      <w:start w:val="1"/>
      <w:numFmt w:val="bullet"/>
      <w:lvlText w:val=""/>
      <w:lvlJc w:val="left"/>
      <w:pPr>
        <w:ind w:left="5040" w:hanging="360"/>
      </w:pPr>
      <w:rPr>
        <w:rFonts w:ascii="Symbol" w:hAnsi="Symbol" w:hint="default"/>
      </w:rPr>
    </w:lvl>
    <w:lvl w:ilvl="7" w:tplc="FF1C5A3C">
      <w:start w:val="1"/>
      <w:numFmt w:val="bullet"/>
      <w:lvlText w:val="o"/>
      <w:lvlJc w:val="left"/>
      <w:pPr>
        <w:ind w:left="5760" w:hanging="360"/>
      </w:pPr>
      <w:rPr>
        <w:rFonts w:ascii="Courier New" w:hAnsi="Courier New" w:hint="default"/>
      </w:rPr>
    </w:lvl>
    <w:lvl w:ilvl="8" w:tplc="2DC6904E">
      <w:start w:val="1"/>
      <w:numFmt w:val="bullet"/>
      <w:lvlText w:val=""/>
      <w:lvlJc w:val="left"/>
      <w:pPr>
        <w:ind w:left="6480" w:hanging="360"/>
      </w:pPr>
      <w:rPr>
        <w:rFonts w:ascii="Wingdings" w:hAnsi="Wingdings" w:hint="default"/>
      </w:rPr>
    </w:lvl>
  </w:abstractNum>
  <w:abstractNum w:abstractNumId="6" w15:restartNumberingAfterBreak="0">
    <w:nsid w:val="19F45DA1"/>
    <w:multiLevelType w:val="hybridMultilevel"/>
    <w:tmpl w:val="4F64273C"/>
    <w:lvl w:ilvl="0" w:tplc="02EEE69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9C5BE5"/>
    <w:multiLevelType w:val="hybridMultilevel"/>
    <w:tmpl w:val="9B32468C"/>
    <w:lvl w:ilvl="0" w:tplc="08130001">
      <w:start w:val="1"/>
      <w:numFmt w:val="bullet"/>
      <w:lvlText w:val=""/>
      <w:lvlJc w:val="left"/>
      <w:pPr>
        <w:ind w:left="720" w:hanging="360"/>
      </w:pPr>
      <w:rPr>
        <w:rFonts w:ascii="Symbol" w:hAnsi="Symbol" w:hint="default"/>
      </w:rPr>
    </w:lvl>
    <w:lvl w:ilvl="1" w:tplc="29C85350">
      <w:start w:val="1"/>
      <w:numFmt w:val="bullet"/>
      <w:pStyle w:val="FootnoteTex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BA12ECB"/>
    <w:multiLevelType w:val="hybridMultilevel"/>
    <w:tmpl w:val="FFFFFFFF"/>
    <w:lvl w:ilvl="0" w:tplc="AAE0D962">
      <w:start w:val="1"/>
      <w:numFmt w:val="bullet"/>
      <w:lvlText w:val=""/>
      <w:lvlJc w:val="left"/>
      <w:pPr>
        <w:ind w:left="720" w:hanging="360"/>
      </w:pPr>
      <w:rPr>
        <w:rFonts w:ascii="Symbol" w:hAnsi="Symbol" w:hint="default"/>
      </w:rPr>
    </w:lvl>
    <w:lvl w:ilvl="1" w:tplc="232CD44C">
      <w:start w:val="1"/>
      <w:numFmt w:val="bullet"/>
      <w:lvlText w:val="o"/>
      <w:lvlJc w:val="left"/>
      <w:pPr>
        <w:ind w:left="1440" w:hanging="360"/>
      </w:pPr>
      <w:rPr>
        <w:rFonts w:ascii="Courier New" w:hAnsi="Courier New" w:hint="default"/>
      </w:rPr>
    </w:lvl>
    <w:lvl w:ilvl="2" w:tplc="1FDCAFD0">
      <w:start w:val="1"/>
      <w:numFmt w:val="bullet"/>
      <w:lvlText w:val=""/>
      <w:lvlJc w:val="left"/>
      <w:pPr>
        <w:ind w:left="2160" w:hanging="360"/>
      </w:pPr>
      <w:rPr>
        <w:rFonts w:ascii="Wingdings" w:hAnsi="Wingdings" w:hint="default"/>
      </w:rPr>
    </w:lvl>
    <w:lvl w:ilvl="3" w:tplc="6562E3A0">
      <w:start w:val="1"/>
      <w:numFmt w:val="bullet"/>
      <w:lvlText w:val=""/>
      <w:lvlJc w:val="left"/>
      <w:pPr>
        <w:ind w:left="2880" w:hanging="360"/>
      </w:pPr>
      <w:rPr>
        <w:rFonts w:ascii="Symbol" w:hAnsi="Symbol" w:hint="default"/>
      </w:rPr>
    </w:lvl>
    <w:lvl w:ilvl="4" w:tplc="21BEBBFE">
      <w:start w:val="1"/>
      <w:numFmt w:val="bullet"/>
      <w:lvlText w:val="o"/>
      <w:lvlJc w:val="left"/>
      <w:pPr>
        <w:ind w:left="3600" w:hanging="360"/>
      </w:pPr>
      <w:rPr>
        <w:rFonts w:ascii="Courier New" w:hAnsi="Courier New" w:hint="default"/>
      </w:rPr>
    </w:lvl>
    <w:lvl w:ilvl="5" w:tplc="9ADC5FF4">
      <w:start w:val="1"/>
      <w:numFmt w:val="bullet"/>
      <w:lvlText w:val=""/>
      <w:lvlJc w:val="left"/>
      <w:pPr>
        <w:ind w:left="4320" w:hanging="360"/>
      </w:pPr>
      <w:rPr>
        <w:rFonts w:ascii="Wingdings" w:hAnsi="Wingdings" w:hint="default"/>
      </w:rPr>
    </w:lvl>
    <w:lvl w:ilvl="6" w:tplc="9FB2213E">
      <w:start w:val="1"/>
      <w:numFmt w:val="bullet"/>
      <w:lvlText w:val=""/>
      <w:lvlJc w:val="left"/>
      <w:pPr>
        <w:ind w:left="5040" w:hanging="360"/>
      </w:pPr>
      <w:rPr>
        <w:rFonts w:ascii="Symbol" w:hAnsi="Symbol" w:hint="default"/>
      </w:rPr>
    </w:lvl>
    <w:lvl w:ilvl="7" w:tplc="BBBCB9B4">
      <w:start w:val="1"/>
      <w:numFmt w:val="bullet"/>
      <w:lvlText w:val="o"/>
      <w:lvlJc w:val="left"/>
      <w:pPr>
        <w:ind w:left="5760" w:hanging="360"/>
      </w:pPr>
      <w:rPr>
        <w:rFonts w:ascii="Courier New" w:hAnsi="Courier New" w:hint="default"/>
      </w:rPr>
    </w:lvl>
    <w:lvl w:ilvl="8" w:tplc="9C641F04">
      <w:start w:val="1"/>
      <w:numFmt w:val="bullet"/>
      <w:lvlText w:val=""/>
      <w:lvlJc w:val="left"/>
      <w:pPr>
        <w:ind w:left="6480" w:hanging="360"/>
      </w:pPr>
      <w:rPr>
        <w:rFonts w:ascii="Wingdings" w:hAnsi="Wingdings" w:hint="default"/>
      </w:rPr>
    </w:lvl>
  </w:abstractNum>
  <w:abstractNum w:abstractNumId="9" w15:restartNumberingAfterBreak="0">
    <w:nsid w:val="1DEE7047"/>
    <w:multiLevelType w:val="hybridMultilevel"/>
    <w:tmpl w:val="FFFFFFFF"/>
    <w:lvl w:ilvl="0" w:tplc="47AA9F52">
      <w:start w:val="1"/>
      <w:numFmt w:val="bullet"/>
      <w:lvlText w:val=""/>
      <w:lvlJc w:val="left"/>
      <w:pPr>
        <w:ind w:left="720" w:hanging="360"/>
      </w:pPr>
      <w:rPr>
        <w:rFonts w:ascii="Symbol" w:hAnsi="Symbol" w:hint="default"/>
      </w:rPr>
    </w:lvl>
    <w:lvl w:ilvl="1" w:tplc="92C2A6A8">
      <w:start w:val="1"/>
      <w:numFmt w:val="bullet"/>
      <w:lvlText w:val="o"/>
      <w:lvlJc w:val="left"/>
      <w:pPr>
        <w:ind w:left="1440" w:hanging="360"/>
      </w:pPr>
      <w:rPr>
        <w:rFonts w:ascii="Courier New" w:hAnsi="Courier New" w:hint="default"/>
      </w:rPr>
    </w:lvl>
    <w:lvl w:ilvl="2" w:tplc="FD8EFEBC">
      <w:start w:val="1"/>
      <w:numFmt w:val="bullet"/>
      <w:lvlText w:val=""/>
      <w:lvlJc w:val="left"/>
      <w:pPr>
        <w:ind w:left="2160" w:hanging="360"/>
      </w:pPr>
      <w:rPr>
        <w:rFonts w:ascii="Wingdings" w:hAnsi="Wingdings" w:hint="default"/>
      </w:rPr>
    </w:lvl>
    <w:lvl w:ilvl="3" w:tplc="125CCF3A">
      <w:start w:val="1"/>
      <w:numFmt w:val="bullet"/>
      <w:lvlText w:val=""/>
      <w:lvlJc w:val="left"/>
      <w:pPr>
        <w:ind w:left="2880" w:hanging="360"/>
      </w:pPr>
      <w:rPr>
        <w:rFonts w:ascii="Symbol" w:hAnsi="Symbol" w:hint="default"/>
      </w:rPr>
    </w:lvl>
    <w:lvl w:ilvl="4" w:tplc="5CF6BB50">
      <w:start w:val="1"/>
      <w:numFmt w:val="bullet"/>
      <w:lvlText w:val="o"/>
      <w:lvlJc w:val="left"/>
      <w:pPr>
        <w:ind w:left="3600" w:hanging="360"/>
      </w:pPr>
      <w:rPr>
        <w:rFonts w:ascii="Courier New" w:hAnsi="Courier New" w:hint="default"/>
      </w:rPr>
    </w:lvl>
    <w:lvl w:ilvl="5" w:tplc="8A5099E2">
      <w:start w:val="1"/>
      <w:numFmt w:val="bullet"/>
      <w:lvlText w:val=""/>
      <w:lvlJc w:val="left"/>
      <w:pPr>
        <w:ind w:left="4320" w:hanging="360"/>
      </w:pPr>
      <w:rPr>
        <w:rFonts w:ascii="Wingdings" w:hAnsi="Wingdings" w:hint="default"/>
      </w:rPr>
    </w:lvl>
    <w:lvl w:ilvl="6" w:tplc="05247ABE">
      <w:start w:val="1"/>
      <w:numFmt w:val="bullet"/>
      <w:lvlText w:val=""/>
      <w:lvlJc w:val="left"/>
      <w:pPr>
        <w:ind w:left="5040" w:hanging="360"/>
      </w:pPr>
      <w:rPr>
        <w:rFonts w:ascii="Symbol" w:hAnsi="Symbol" w:hint="default"/>
      </w:rPr>
    </w:lvl>
    <w:lvl w:ilvl="7" w:tplc="45F675B6">
      <w:start w:val="1"/>
      <w:numFmt w:val="bullet"/>
      <w:lvlText w:val="o"/>
      <w:lvlJc w:val="left"/>
      <w:pPr>
        <w:ind w:left="5760" w:hanging="360"/>
      </w:pPr>
      <w:rPr>
        <w:rFonts w:ascii="Courier New" w:hAnsi="Courier New" w:hint="default"/>
      </w:rPr>
    </w:lvl>
    <w:lvl w:ilvl="8" w:tplc="4A588B64">
      <w:start w:val="1"/>
      <w:numFmt w:val="bullet"/>
      <w:lvlText w:val=""/>
      <w:lvlJc w:val="left"/>
      <w:pPr>
        <w:ind w:left="6480" w:hanging="360"/>
      </w:pPr>
      <w:rPr>
        <w:rFonts w:ascii="Wingdings" w:hAnsi="Wingdings" w:hint="default"/>
      </w:rPr>
    </w:lvl>
  </w:abstractNum>
  <w:abstractNum w:abstractNumId="10" w15:restartNumberingAfterBreak="0">
    <w:nsid w:val="1F0F33CE"/>
    <w:multiLevelType w:val="hybridMultilevel"/>
    <w:tmpl w:val="42B6987C"/>
    <w:lvl w:ilvl="0" w:tplc="765E63E2">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68491D"/>
    <w:multiLevelType w:val="hybridMultilevel"/>
    <w:tmpl w:val="FFFFFFFF"/>
    <w:lvl w:ilvl="0" w:tplc="3DD43990">
      <w:start w:val="1"/>
      <w:numFmt w:val="bullet"/>
      <w:lvlText w:val=""/>
      <w:lvlJc w:val="left"/>
      <w:pPr>
        <w:ind w:left="720" w:hanging="360"/>
      </w:pPr>
      <w:rPr>
        <w:rFonts w:ascii="Symbol" w:hAnsi="Symbol" w:hint="default"/>
      </w:rPr>
    </w:lvl>
    <w:lvl w:ilvl="1" w:tplc="959C04FA">
      <w:start w:val="1"/>
      <w:numFmt w:val="bullet"/>
      <w:lvlText w:val="o"/>
      <w:lvlJc w:val="left"/>
      <w:pPr>
        <w:ind w:left="1440" w:hanging="360"/>
      </w:pPr>
      <w:rPr>
        <w:rFonts w:ascii="Courier New" w:hAnsi="Courier New" w:hint="default"/>
      </w:rPr>
    </w:lvl>
    <w:lvl w:ilvl="2" w:tplc="5680D24C">
      <w:start w:val="1"/>
      <w:numFmt w:val="bullet"/>
      <w:lvlText w:val=""/>
      <w:lvlJc w:val="left"/>
      <w:pPr>
        <w:ind w:left="2160" w:hanging="360"/>
      </w:pPr>
      <w:rPr>
        <w:rFonts w:ascii="Wingdings" w:hAnsi="Wingdings" w:hint="default"/>
      </w:rPr>
    </w:lvl>
    <w:lvl w:ilvl="3" w:tplc="6CF435AE">
      <w:start w:val="1"/>
      <w:numFmt w:val="bullet"/>
      <w:lvlText w:val=""/>
      <w:lvlJc w:val="left"/>
      <w:pPr>
        <w:ind w:left="2880" w:hanging="360"/>
      </w:pPr>
      <w:rPr>
        <w:rFonts w:ascii="Symbol" w:hAnsi="Symbol" w:hint="default"/>
      </w:rPr>
    </w:lvl>
    <w:lvl w:ilvl="4" w:tplc="A98C0C8A">
      <w:start w:val="1"/>
      <w:numFmt w:val="bullet"/>
      <w:lvlText w:val="o"/>
      <w:lvlJc w:val="left"/>
      <w:pPr>
        <w:ind w:left="3600" w:hanging="360"/>
      </w:pPr>
      <w:rPr>
        <w:rFonts w:ascii="Courier New" w:hAnsi="Courier New" w:hint="default"/>
      </w:rPr>
    </w:lvl>
    <w:lvl w:ilvl="5" w:tplc="7354EE40">
      <w:start w:val="1"/>
      <w:numFmt w:val="bullet"/>
      <w:lvlText w:val=""/>
      <w:lvlJc w:val="left"/>
      <w:pPr>
        <w:ind w:left="4320" w:hanging="360"/>
      </w:pPr>
      <w:rPr>
        <w:rFonts w:ascii="Wingdings" w:hAnsi="Wingdings" w:hint="default"/>
      </w:rPr>
    </w:lvl>
    <w:lvl w:ilvl="6" w:tplc="BB60E91A">
      <w:start w:val="1"/>
      <w:numFmt w:val="bullet"/>
      <w:lvlText w:val=""/>
      <w:lvlJc w:val="left"/>
      <w:pPr>
        <w:ind w:left="5040" w:hanging="360"/>
      </w:pPr>
      <w:rPr>
        <w:rFonts w:ascii="Symbol" w:hAnsi="Symbol" w:hint="default"/>
      </w:rPr>
    </w:lvl>
    <w:lvl w:ilvl="7" w:tplc="43E61E4C">
      <w:start w:val="1"/>
      <w:numFmt w:val="bullet"/>
      <w:lvlText w:val="o"/>
      <w:lvlJc w:val="left"/>
      <w:pPr>
        <w:ind w:left="5760" w:hanging="360"/>
      </w:pPr>
      <w:rPr>
        <w:rFonts w:ascii="Courier New" w:hAnsi="Courier New" w:hint="default"/>
      </w:rPr>
    </w:lvl>
    <w:lvl w:ilvl="8" w:tplc="B96048A4">
      <w:start w:val="1"/>
      <w:numFmt w:val="bullet"/>
      <w:lvlText w:val=""/>
      <w:lvlJc w:val="left"/>
      <w:pPr>
        <w:ind w:left="6480" w:hanging="360"/>
      </w:pPr>
      <w:rPr>
        <w:rFonts w:ascii="Wingdings" w:hAnsi="Wingdings" w:hint="default"/>
      </w:rPr>
    </w:lvl>
  </w:abstractNum>
  <w:abstractNum w:abstractNumId="12" w15:restartNumberingAfterBreak="0">
    <w:nsid w:val="25CC2C9F"/>
    <w:multiLevelType w:val="hybridMultilevel"/>
    <w:tmpl w:val="121ACB58"/>
    <w:lvl w:ilvl="0" w:tplc="EDDCA37C">
      <w:start w:val="1"/>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6C9273F"/>
    <w:multiLevelType w:val="hybridMultilevel"/>
    <w:tmpl w:val="CB5648DC"/>
    <w:lvl w:ilvl="0" w:tplc="B5E49894">
      <w:start w:val="1"/>
      <w:numFmt w:val="bullet"/>
      <w:lvlText w:val=""/>
      <w:lvlJc w:val="left"/>
      <w:pPr>
        <w:ind w:left="720" w:hanging="360"/>
      </w:pPr>
      <w:rPr>
        <w:rFonts w:ascii="Symbol" w:hAnsi="Symbol" w:hint="default"/>
      </w:rPr>
    </w:lvl>
    <w:lvl w:ilvl="1" w:tplc="FC282A90">
      <w:start w:val="1"/>
      <w:numFmt w:val="bullet"/>
      <w:lvlText w:val="o"/>
      <w:lvlJc w:val="left"/>
      <w:pPr>
        <w:ind w:left="1440" w:hanging="360"/>
      </w:pPr>
      <w:rPr>
        <w:rFonts w:ascii="Courier New" w:hAnsi="Courier New" w:hint="default"/>
      </w:rPr>
    </w:lvl>
    <w:lvl w:ilvl="2" w:tplc="5FD87E68">
      <w:start w:val="1"/>
      <w:numFmt w:val="bullet"/>
      <w:lvlText w:val=""/>
      <w:lvlJc w:val="left"/>
      <w:pPr>
        <w:ind w:left="2160" w:hanging="360"/>
      </w:pPr>
      <w:rPr>
        <w:rFonts w:ascii="Wingdings" w:hAnsi="Wingdings" w:hint="default"/>
      </w:rPr>
    </w:lvl>
    <w:lvl w:ilvl="3" w:tplc="D6946826">
      <w:start w:val="1"/>
      <w:numFmt w:val="bullet"/>
      <w:lvlText w:val=""/>
      <w:lvlJc w:val="left"/>
      <w:pPr>
        <w:ind w:left="2880" w:hanging="360"/>
      </w:pPr>
      <w:rPr>
        <w:rFonts w:ascii="Symbol" w:hAnsi="Symbol" w:hint="default"/>
      </w:rPr>
    </w:lvl>
    <w:lvl w:ilvl="4" w:tplc="DE5043CC">
      <w:start w:val="1"/>
      <w:numFmt w:val="bullet"/>
      <w:lvlText w:val="o"/>
      <w:lvlJc w:val="left"/>
      <w:pPr>
        <w:ind w:left="3600" w:hanging="360"/>
      </w:pPr>
      <w:rPr>
        <w:rFonts w:ascii="Courier New" w:hAnsi="Courier New" w:hint="default"/>
      </w:rPr>
    </w:lvl>
    <w:lvl w:ilvl="5" w:tplc="5CBABAC8">
      <w:start w:val="1"/>
      <w:numFmt w:val="bullet"/>
      <w:lvlText w:val=""/>
      <w:lvlJc w:val="left"/>
      <w:pPr>
        <w:ind w:left="4320" w:hanging="360"/>
      </w:pPr>
      <w:rPr>
        <w:rFonts w:ascii="Wingdings" w:hAnsi="Wingdings" w:hint="default"/>
      </w:rPr>
    </w:lvl>
    <w:lvl w:ilvl="6" w:tplc="27A2C678">
      <w:start w:val="1"/>
      <w:numFmt w:val="bullet"/>
      <w:lvlText w:val=""/>
      <w:lvlJc w:val="left"/>
      <w:pPr>
        <w:ind w:left="5040" w:hanging="360"/>
      </w:pPr>
      <w:rPr>
        <w:rFonts w:ascii="Symbol" w:hAnsi="Symbol" w:hint="default"/>
      </w:rPr>
    </w:lvl>
    <w:lvl w:ilvl="7" w:tplc="81200990">
      <w:start w:val="1"/>
      <w:numFmt w:val="bullet"/>
      <w:lvlText w:val="o"/>
      <w:lvlJc w:val="left"/>
      <w:pPr>
        <w:ind w:left="5760" w:hanging="360"/>
      </w:pPr>
      <w:rPr>
        <w:rFonts w:ascii="Courier New" w:hAnsi="Courier New" w:hint="default"/>
      </w:rPr>
    </w:lvl>
    <w:lvl w:ilvl="8" w:tplc="49D82FE6">
      <w:start w:val="1"/>
      <w:numFmt w:val="bullet"/>
      <w:lvlText w:val=""/>
      <w:lvlJc w:val="left"/>
      <w:pPr>
        <w:ind w:left="6480" w:hanging="360"/>
      </w:pPr>
      <w:rPr>
        <w:rFonts w:ascii="Wingdings" w:hAnsi="Wingdings" w:hint="default"/>
      </w:rPr>
    </w:lvl>
  </w:abstractNum>
  <w:abstractNum w:abstractNumId="14" w15:restartNumberingAfterBreak="0">
    <w:nsid w:val="28840C07"/>
    <w:multiLevelType w:val="multilevel"/>
    <w:tmpl w:val="7A4297D0"/>
    <w:lvl w:ilvl="0">
      <w:start w:val="1"/>
      <w:numFmt w:val="decimal"/>
      <w:lvlText w:val="%1"/>
      <w:lvlJc w:val="left"/>
      <w:pPr>
        <w:tabs>
          <w:tab w:val="num" w:pos="0"/>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429"/>
        </w:tabs>
        <w:ind w:left="1429"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A2C02E6"/>
    <w:multiLevelType w:val="hybridMultilevel"/>
    <w:tmpl w:val="D780C4F6"/>
    <w:lvl w:ilvl="0" w:tplc="BFAA8E8E">
      <w:start w:val="1"/>
      <w:numFmt w:val="decimal"/>
      <w:lvlText w:val="%1."/>
      <w:lvlJc w:val="left"/>
      <w:pPr>
        <w:ind w:left="720" w:hanging="360"/>
      </w:pPr>
    </w:lvl>
    <w:lvl w:ilvl="1" w:tplc="44F6FCD2">
      <w:start w:val="1"/>
      <w:numFmt w:val="lowerLetter"/>
      <w:lvlText w:val="%2."/>
      <w:lvlJc w:val="left"/>
      <w:pPr>
        <w:ind w:left="1440" w:hanging="360"/>
      </w:pPr>
    </w:lvl>
    <w:lvl w:ilvl="2" w:tplc="B21416DC">
      <w:start w:val="1"/>
      <w:numFmt w:val="lowerRoman"/>
      <w:lvlText w:val="%3."/>
      <w:lvlJc w:val="right"/>
      <w:pPr>
        <w:ind w:left="2160" w:hanging="180"/>
      </w:pPr>
    </w:lvl>
    <w:lvl w:ilvl="3" w:tplc="6E808A5E">
      <w:start w:val="1"/>
      <w:numFmt w:val="decimal"/>
      <w:lvlText w:val="%4."/>
      <w:lvlJc w:val="left"/>
      <w:pPr>
        <w:ind w:left="2880" w:hanging="360"/>
      </w:pPr>
    </w:lvl>
    <w:lvl w:ilvl="4" w:tplc="B4C20FA4">
      <w:start w:val="1"/>
      <w:numFmt w:val="lowerLetter"/>
      <w:lvlText w:val="%5."/>
      <w:lvlJc w:val="left"/>
      <w:pPr>
        <w:ind w:left="3600" w:hanging="360"/>
      </w:pPr>
    </w:lvl>
    <w:lvl w:ilvl="5" w:tplc="81D8CC92">
      <w:start w:val="1"/>
      <w:numFmt w:val="lowerRoman"/>
      <w:lvlText w:val="%6."/>
      <w:lvlJc w:val="right"/>
      <w:pPr>
        <w:ind w:left="4320" w:hanging="180"/>
      </w:pPr>
    </w:lvl>
    <w:lvl w:ilvl="6" w:tplc="B5E0C430">
      <w:start w:val="1"/>
      <w:numFmt w:val="decimal"/>
      <w:lvlText w:val="%7."/>
      <w:lvlJc w:val="left"/>
      <w:pPr>
        <w:ind w:left="5040" w:hanging="360"/>
      </w:pPr>
    </w:lvl>
    <w:lvl w:ilvl="7" w:tplc="1570B9C0">
      <w:start w:val="1"/>
      <w:numFmt w:val="lowerLetter"/>
      <w:lvlText w:val="%8."/>
      <w:lvlJc w:val="left"/>
      <w:pPr>
        <w:ind w:left="5760" w:hanging="360"/>
      </w:pPr>
    </w:lvl>
    <w:lvl w:ilvl="8" w:tplc="8CD2DBD2">
      <w:start w:val="1"/>
      <w:numFmt w:val="lowerRoman"/>
      <w:lvlText w:val="%9."/>
      <w:lvlJc w:val="right"/>
      <w:pPr>
        <w:ind w:left="6480" w:hanging="180"/>
      </w:pPr>
    </w:lvl>
  </w:abstractNum>
  <w:abstractNum w:abstractNumId="16" w15:restartNumberingAfterBreak="0">
    <w:nsid w:val="2C805B2A"/>
    <w:multiLevelType w:val="hybridMultilevel"/>
    <w:tmpl w:val="5C6C0A8A"/>
    <w:lvl w:ilvl="0" w:tplc="ACC22EB6">
      <w:start w:val="1"/>
      <w:numFmt w:val="bullet"/>
      <w:lvlText w:val=""/>
      <w:lvlJc w:val="left"/>
      <w:pPr>
        <w:ind w:left="720" w:hanging="360"/>
      </w:pPr>
      <w:rPr>
        <w:rFonts w:ascii="Symbol" w:hAnsi="Symbol" w:hint="default"/>
      </w:rPr>
    </w:lvl>
    <w:lvl w:ilvl="1" w:tplc="72D82F7E">
      <w:start w:val="1"/>
      <w:numFmt w:val="bullet"/>
      <w:lvlText w:val="o"/>
      <w:lvlJc w:val="left"/>
      <w:pPr>
        <w:ind w:left="1440" w:hanging="360"/>
      </w:pPr>
      <w:rPr>
        <w:rFonts w:ascii="Courier New" w:hAnsi="Courier New" w:hint="default"/>
      </w:rPr>
    </w:lvl>
    <w:lvl w:ilvl="2" w:tplc="441EA190">
      <w:start w:val="1"/>
      <w:numFmt w:val="bullet"/>
      <w:lvlText w:val=""/>
      <w:lvlJc w:val="left"/>
      <w:pPr>
        <w:ind w:left="2160" w:hanging="360"/>
      </w:pPr>
      <w:rPr>
        <w:rFonts w:ascii="Wingdings" w:hAnsi="Wingdings" w:hint="default"/>
      </w:rPr>
    </w:lvl>
    <w:lvl w:ilvl="3" w:tplc="793EBB7E">
      <w:start w:val="1"/>
      <w:numFmt w:val="bullet"/>
      <w:lvlText w:val=""/>
      <w:lvlJc w:val="left"/>
      <w:pPr>
        <w:ind w:left="2880" w:hanging="360"/>
      </w:pPr>
      <w:rPr>
        <w:rFonts w:ascii="Symbol" w:hAnsi="Symbol" w:hint="default"/>
      </w:rPr>
    </w:lvl>
    <w:lvl w:ilvl="4" w:tplc="71BCBCB6">
      <w:start w:val="1"/>
      <w:numFmt w:val="bullet"/>
      <w:lvlText w:val="o"/>
      <w:lvlJc w:val="left"/>
      <w:pPr>
        <w:ind w:left="3600" w:hanging="360"/>
      </w:pPr>
      <w:rPr>
        <w:rFonts w:ascii="Courier New" w:hAnsi="Courier New" w:hint="default"/>
      </w:rPr>
    </w:lvl>
    <w:lvl w:ilvl="5" w:tplc="25069CA8">
      <w:start w:val="1"/>
      <w:numFmt w:val="bullet"/>
      <w:lvlText w:val=""/>
      <w:lvlJc w:val="left"/>
      <w:pPr>
        <w:ind w:left="4320" w:hanging="360"/>
      </w:pPr>
      <w:rPr>
        <w:rFonts w:ascii="Wingdings" w:hAnsi="Wingdings" w:hint="default"/>
      </w:rPr>
    </w:lvl>
    <w:lvl w:ilvl="6" w:tplc="7BF4D804">
      <w:start w:val="1"/>
      <w:numFmt w:val="bullet"/>
      <w:lvlText w:val=""/>
      <w:lvlJc w:val="left"/>
      <w:pPr>
        <w:ind w:left="5040" w:hanging="360"/>
      </w:pPr>
      <w:rPr>
        <w:rFonts w:ascii="Symbol" w:hAnsi="Symbol" w:hint="default"/>
      </w:rPr>
    </w:lvl>
    <w:lvl w:ilvl="7" w:tplc="954AC994">
      <w:start w:val="1"/>
      <w:numFmt w:val="bullet"/>
      <w:lvlText w:val="o"/>
      <w:lvlJc w:val="left"/>
      <w:pPr>
        <w:ind w:left="5760" w:hanging="360"/>
      </w:pPr>
      <w:rPr>
        <w:rFonts w:ascii="Courier New" w:hAnsi="Courier New" w:hint="default"/>
      </w:rPr>
    </w:lvl>
    <w:lvl w:ilvl="8" w:tplc="E7623FC2">
      <w:start w:val="1"/>
      <w:numFmt w:val="bullet"/>
      <w:lvlText w:val=""/>
      <w:lvlJc w:val="left"/>
      <w:pPr>
        <w:ind w:left="6480" w:hanging="360"/>
      </w:pPr>
      <w:rPr>
        <w:rFonts w:ascii="Wingdings" w:hAnsi="Wingdings" w:hint="default"/>
      </w:rPr>
    </w:lvl>
  </w:abstractNum>
  <w:abstractNum w:abstractNumId="17" w15:restartNumberingAfterBreak="0">
    <w:nsid w:val="2D402DE7"/>
    <w:multiLevelType w:val="hybridMultilevel"/>
    <w:tmpl w:val="57CED2CE"/>
    <w:lvl w:ilvl="0" w:tplc="A7784EEE">
      <w:start w:val="1"/>
      <w:numFmt w:val="bullet"/>
      <w:lvlText w:val=""/>
      <w:lvlJc w:val="left"/>
      <w:pPr>
        <w:ind w:left="720" w:hanging="360"/>
      </w:pPr>
      <w:rPr>
        <w:rFonts w:ascii="Symbol" w:hAnsi="Symbol" w:hint="default"/>
      </w:rPr>
    </w:lvl>
    <w:lvl w:ilvl="1" w:tplc="689E13B4">
      <w:start w:val="1"/>
      <w:numFmt w:val="bullet"/>
      <w:lvlText w:val="o"/>
      <w:lvlJc w:val="left"/>
      <w:pPr>
        <w:ind w:left="1440" w:hanging="360"/>
      </w:pPr>
      <w:rPr>
        <w:rFonts w:ascii="Courier New" w:hAnsi="Courier New" w:hint="default"/>
      </w:rPr>
    </w:lvl>
    <w:lvl w:ilvl="2" w:tplc="2ECA73E6">
      <w:start w:val="1"/>
      <w:numFmt w:val="bullet"/>
      <w:lvlText w:val=""/>
      <w:lvlJc w:val="left"/>
      <w:pPr>
        <w:ind w:left="2160" w:hanging="360"/>
      </w:pPr>
      <w:rPr>
        <w:rFonts w:ascii="Wingdings" w:hAnsi="Wingdings" w:hint="default"/>
      </w:rPr>
    </w:lvl>
    <w:lvl w:ilvl="3" w:tplc="9CCE05DE">
      <w:start w:val="1"/>
      <w:numFmt w:val="bullet"/>
      <w:lvlText w:val=""/>
      <w:lvlJc w:val="left"/>
      <w:pPr>
        <w:ind w:left="2880" w:hanging="360"/>
      </w:pPr>
      <w:rPr>
        <w:rFonts w:ascii="Symbol" w:hAnsi="Symbol" w:hint="default"/>
      </w:rPr>
    </w:lvl>
    <w:lvl w:ilvl="4" w:tplc="58F87D4E">
      <w:start w:val="1"/>
      <w:numFmt w:val="bullet"/>
      <w:lvlText w:val="o"/>
      <w:lvlJc w:val="left"/>
      <w:pPr>
        <w:ind w:left="3600" w:hanging="360"/>
      </w:pPr>
      <w:rPr>
        <w:rFonts w:ascii="Courier New" w:hAnsi="Courier New" w:hint="default"/>
      </w:rPr>
    </w:lvl>
    <w:lvl w:ilvl="5" w:tplc="A7308F44">
      <w:start w:val="1"/>
      <w:numFmt w:val="bullet"/>
      <w:lvlText w:val=""/>
      <w:lvlJc w:val="left"/>
      <w:pPr>
        <w:ind w:left="4320" w:hanging="360"/>
      </w:pPr>
      <w:rPr>
        <w:rFonts w:ascii="Wingdings" w:hAnsi="Wingdings" w:hint="default"/>
      </w:rPr>
    </w:lvl>
    <w:lvl w:ilvl="6" w:tplc="D0E80A5E">
      <w:start w:val="1"/>
      <w:numFmt w:val="bullet"/>
      <w:lvlText w:val=""/>
      <w:lvlJc w:val="left"/>
      <w:pPr>
        <w:ind w:left="5040" w:hanging="360"/>
      </w:pPr>
      <w:rPr>
        <w:rFonts w:ascii="Symbol" w:hAnsi="Symbol" w:hint="default"/>
      </w:rPr>
    </w:lvl>
    <w:lvl w:ilvl="7" w:tplc="2C66C4C2">
      <w:start w:val="1"/>
      <w:numFmt w:val="bullet"/>
      <w:lvlText w:val="o"/>
      <w:lvlJc w:val="left"/>
      <w:pPr>
        <w:ind w:left="5760" w:hanging="360"/>
      </w:pPr>
      <w:rPr>
        <w:rFonts w:ascii="Courier New" w:hAnsi="Courier New" w:hint="default"/>
      </w:rPr>
    </w:lvl>
    <w:lvl w:ilvl="8" w:tplc="DF7C43FA">
      <w:start w:val="1"/>
      <w:numFmt w:val="bullet"/>
      <w:lvlText w:val=""/>
      <w:lvlJc w:val="left"/>
      <w:pPr>
        <w:ind w:left="6480" w:hanging="360"/>
      </w:pPr>
      <w:rPr>
        <w:rFonts w:ascii="Wingdings" w:hAnsi="Wingdings" w:hint="default"/>
      </w:rPr>
    </w:lvl>
  </w:abstractNum>
  <w:abstractNum w:abstractNumId="18" w15:restartNumberingAfterBreak="0">
    <w:nsid w:val="2D512590"/>
    <w:multiLevelType w:val="hybridMultilevel"/>
    <w:tmpl w:val="61C65338"/>
    <w:lvl w:ilvl="0" w:tplc="02EEE694">
      <w:start w:val="1"/>
      <w:numFmt w:val="bullet"/>
      <w:lvlText w:val=""/>
      <w:lvlJc w:val="left"/>
      <w:pPr>
        <w:ind w:left="720" w:hanging="360"/>
      </w:pPr>
      <w:rPr>
        <w:rFonts w:ascii="Symbol" w:hAnsi="Symbol" w:hint="default"/>
      </w:rPr>
    </w:lvl>
    <w:lvl w:ilvl="1" w:tplc="76F885DC">
      <w:start w:val="1"/>
      <w:numFmt w:val="bullet"/>
      <w:lvlText w:val="o"/>
      <w:lvlJc w:val="left"/>
      <w:pPr>
        <w:ind w:left="1440" w:hanging="360"/>
      </w:pPr>
      <w:rPr>
        <w:rFonts w:ascii="Courier New" w:hAnsi="Courier New" w:hint="default"/>
      </w:rPr>
    </w:lvl>
    <w:lvl w:ilvl="2" w:tplc="D65E4AEA">
      <w:start w:val="1"/>
      <w:numFmt w:val="bullet"/>
      <w:lvlText w:val=""/>
      <w:lvlJc w:val="left"/>
      <w:pPr>
        <w:ind w:left="2160" w:hanging="360"/>
      </w:pPr>
      <w:rPr>
        <w:rFonts w:ascii="Wingdings" w:hAnsi="Wingdings" w:hint="default"/>
      </w:rPr>
    </w:lvl>
    <w:lvl w:ilvl="3" w:tplc="6E947F3C">
      <w:start w:val="1"/>
      <w:numFmt w:val="bullet"/>
      <w:lvlText w:val=""/>
      <w:lvlJc w:val="left"/>
      <w:pPr>
        <w:ind w:left="2880" w:hanging="360"/>
      </w:pPr>
      <w:rPr>
        <w:rFonts w:ascii="Symbol" w:hAnsi="Symbol" w:hint="default"/>
      </w:rPr>
    </w:lvl>
    <w:lvl w:ilvl="4" w:tplc="B4A0162A">
      <w:start w:val="1"/>
      <w:numFmt w:val="bullet"/>
      <w:lvlText w:val="o"/>
      <w:lvlJc w:val="left"/>
      <w:pPr>
        <w:ind w:left="3600" w:hanging="360"/>
      </w:pPr>
      <w:rPr>
        <w:rFonts w:ascii="Courier New" w:hAnsi="Courier New" w:hint="default"/>
      </w:rPr>
    </w:lvl>
    <w:lvl w:ilvl="5" w:tplc="B310F50A">
      <w:start w:val="1"/>
      <w:numFmt w:val="bullet"/>
      <w:lvlText w:val=""/>
      <w:lvlJc w:val="left"/>
      <w:pPr>
        <w:ind w:left="4320" w:hanging="360"/>
      </w:pPr>
      <w:rPr>
        <w:rFonts w:ascii="Wingdings" w:hAnsi="Wingdings" w:hint="default"/>
      </w:rPr>
    </w:lvl>
    <w:lvl w:ilvl="6" w:tplc="33A8FE72">
      <w:start w:val="1"/>
      <w:numFmt w:val="bullet"/>
      <w:lvlText w:val=""/>
      <w:lvlJc w:val="left"/>
      <w:pPr>
        <w:ind w:left="5040" w:hanging="360"/>
      </w:pPr>
      <w:rPr>
        <w:rFonts w:ascii="Symbol" w:hAnsi="Symbol" w:hint="default"/>
      </w:rPr>
    </w:lvl>
    <w:lvl w:ilvl="7" w:tplc="1714CB78">
      <w:start w:val="1"/>
      <w:numFmt w:val="bullet"/>
      <w:lvlText w:val="o"/>
      <w:lvlJc w:val="left"/>
      <w:pPr>
        <w:ind w:left="5760" w:hanging="360"/>
      </w:pPr>
      <w:rPr>
        <w:rFonts w:ascii="Courier New" w:hAnsi="Courier New" w:hint="default"/>
      </w:rPr>
    </w:lvl>
    <w:lvl w:ilvl="8" w:tplc="40A8FC14">
      <w:start w:val="1"/>
      <w:numFmt w:val="bullet"/>
      <w:lvlText w:val=""/>
      <w:lvlJc w:val="left"/>
      <w:pPr>
        <w:ind w:left="6480" w:hanging="360"/>
      </w:pPr>
      <w:rPr>
        <w:rFonts w:ascii="Wingdings" w:hAnsi="Wingdings" w:hint="default"/>
      </w:rPr>
    </w:lvl>
  </w:abstractNum>
  <w:abstractNum w:abstractNumId="19" w15:restartNumberingAfterBreak="0">
    <w:nsid w:val="2D7B12DB"/>
    <w:multiLevelType w:val="hybridMultilevel"/>
    <w:tmpl w:val="FE800F50"/>
    <w:lvl w:ilvl="0" w:tplc="B52CCFE0">
      <w:start w:val="1"/>
      <w:numFmt w:val="bullet"/>
      <w:lvlText w:val=""/>
      <w:lvlJc w:val="left"/>
      <w:pPr>
        <w:ind w:left="720" w:hanging="360"/>
      </w:pPr>
      <w:rPr>
        <w:rFonts w:ascii="Symbol" w:hAnsi="Symbol" w:hint="default"/>
      </w:rPr>
    </w:lvl>
    <w:lvl w:ilvl="1" w:tplc="489A8926">
      <w:start w:val="1"/>
      <w:numFmt w:val="bullet"/>
      <w:lvlText w:val="o"/>
      <w:lvlJc w:val="left"/>
      <w:pPr>
        <w:ind w:left="1440" w:hanging="360"/>
      </w:pPr>
      <w:rPr>
        <w:rFonts w:ascii="Courier New" w:hAnsi="Courier New" w:hint="default"/>
      </w:rPr>
    </w:lvl>
    <w:lvl w:ilvl="2" w:tplc="178A57DA">
      <w:start w:val="1"/>
      <w:numFmt w:val="bullet"/>
      <w:lvlText w:val=""/>
      <w:lvlJc w:val="left"/>
      <w:pPr>
        <w:ind w:left="2160" w:hanging="360"/>
      </w:pPr>
      <w:rPr>
        <w:rFonts w:ascii="Wingdings" w:hAnsi="Wingdings" w:hint="default"/>
      </w:rPr>
    </w:lvl>
    <w:lvl w:ilvl="3" w:tplc="C518ABB0">
      <w:start w:val="1"/>
      <w:numFmt w:val="bullet"/>
      <w:lvlText w:val=""/>
      <w:lvlJc w:val="left"/>
      <w:pPr>
        <w:ind w:left="2880" w:hanging="360"/>
      </w:pPr>
      <w:rPr>
        <w:rFonts w:ascii="Symbol" w:hAnsi="Symbol" w:hint="default"/>
      </w:rPr>
    </w:lvl>
    <w:lvl w:ilvl="4" w:tplc="F4D8A4E2">
      <w:start w:val="1"/>
      <w:numFmt w:val="bullet"/>
      <w:lvlText w:val="o"/>
      <w:lvlJc w:val="left"/>
      <w:pPr>
        <w:ind w:left="3600" w:hanging="360"/>
      </w:pPr>
      <w:rPr>
        <w:rFonts w:ascii="Courier New" w:hAnsi="Courier New" w:hint="default"/>
      </w:rPr>
    </w:lvl>
    <w:lvl w:ilvl="5" w:tplc="192AE2EE">
      <w:start w:val="1"/>
      <w:numFmt w:val="bullet"/>
      <w:lvlText w:val=""/>
      <w:lvlJc w:val="left"/>
      <w:pPr>
        <w:ind w:left="4320" w:hanging="360"/>
      </w:pPr>
      <w:rPr>
        <w:rFonts w:ascii="Wingdings" w:hAnsi="Wingdings" w:hint="default"/>
      </w:rPr>
    </w:lvl>
    <w:lvl w:ilvl="6" w:tplc="7ED2B06A">
      <w:start w:val="1"/>
      <w:numFmt w:val="bullet"/>
      <w:lvlText w:val=""/>
      <w:lvlJc w:val="left"/>
      <w:pPr>
        <w:ind w:left="5040" w:hanging="360"/>
      </w:pPr>
      <w:rPr>
        <w:rFonts w:ascii="Symbol" w:hAnsi="Symbol" w:hint="default"/>
      </w:rPr>
    </w:lvl>
    <w:lvl w:ilvl="7" w:tplc="8646BEA8">
      <w:start w:val="1"/>
      <w:numFmt w:val="bullet"/>
      <w:lvlText w:val="o"/>
      <w:lvlJc w:val="left"/>
      <w:pPr>
        <w:ind w:left="5760" w:hanging="360"/>
      </w:pPr>
      <w:rPr>
        <w:rFonts w:ascii="Courier New" w:hAnsi="Courier New" w:hint="default"/>
      </w:rPr>
    </w:lvl>
    <w:lvl w:ilvl="8" w:tplc="A34C3F32">
      <w:start w:val="1"/>
      <w:numFmt w:val="bullet"/>
      <w:lvlText w:val=""/>
      <w:lvlJc w:val="left"/>
      <w:pPr>
        <w:ind w:left="6480" w:hanging="360"/>
      </w:pPr>
      <w:rPr>
        <w:rFonts w:ascii="Wingdings" w:hAnsi="Wingdings" w:hint="default"/>
      </w:rPr>
    </w:lvl>
  </w:abstractNum>
  <w:abstractNum w:abstractNumId="20" w15:restartNumberingAfterBreak="0">
    <w:nsid w:val="311E0CD0"/>
    <w:multiLevelType w:val="hybridMultilevel"/>
    <w:tmpl w:val="86C251F2"/>
    <w:lvl w:ilvl="0" w:tplc="3FE82806">
      <w:start w:val="1"/>
      <w:numFmt w:val="bullet"/>
      <w:lvlText w:val=""/>
      <w:lvlJc w:val="left"/>
      <w:pPr>
        <w:ind w:left="720" w:hanging="360"/>
      </w:pPr>
      <w:rPr>
        <w:rFonts w:ascii="Symbol" w:hAnsi="Symbol" w:hint="default"/>
      </w:rPr>
    </w:lvl>
    <w:lvl w:ilvl="1" w:tplc="CF2A09D0">
      <w:start w:val="1"/>
      <w:numFmt w:val="bullet"/>
      <w:lvlText w:val="o"/>
      <w:lvlJc w:val="left"/>
      <w:pPr>
        <w:ind w:left="1440" w:hanging="360"/>
      </w:pPr>
      <w:rPr>
        <w:rFonts w:ascii="Courier New" w:hAnsi="Courier New" w:hint="default"/>
      </w:rPr>
    </w:lvl>
    <w:lvl w:ilvl="2" w:tplc="C95A1948">
      <w:start w:val="1"/>
      <w:numFmt w:val="bullet"/>
      <w:lvlText w:val=""/>
      <w:lvlJc w:val="left"/>
      <w:pPr>
        <w:ind w:left="2160" w:hanging="360"/>
      </w:pPr>
      <w:rPr>
        <w:rFonts w:ascii="Wingdings" w:hAnsi="Wingdings" w:hint="default"/>
      </w:rPr>
    </w:lvl>
    <w:lvl w:ilvl="3" w:tplc="3BAA643A">
      <w:start w:val="1"/>
      <w:numFmt w:val="bullet"/>
      <w:lvlText w:val=""/>
      <w:lvlJc w:val="left"/>
      <w:pPr>
        <w:ind w:left="2880" w:hanging="360"/>
      </w:pPr>
      <w:rPr>
        <w:rFonts w:ascii="Symbol" w:hAnsi="Symbol" w:hint="default"/>
      </w:rPr>
    </w:lvl>
    <w:lvl w:ilvl="4" w:tplc="9F9EFC18">
      <w:start w:val="1"/>
      <w:numFmt w:val="bullet"/>
      <w:lvlText w:val="o"/>
      <w:lvlJc w:val="left"/>
      <w:pPr>
        <w:ind w:left="3600" w:hanging="360"/>
      </w:pPr>
      <w:rPr>
        <w:rFonts w:ascii="Courier New" w:hAnsi="Courier New" w:hint="default"/>
      </w:rPr>
    </w:lvl>
    <w:lvl w:ilvl="5" w:tplc="D2EA069A">
      <w:start w:val="1"/>
      <w:numFmt w:val="bullet"/>
      <w:lvlText w:val=""/>
      <w:lvlJc w:val="left"/>
      <w:pPr>
        <w:ind w:left="4320" w:hanging="360"/>
      </w:pPr>
      <w:rPr>
        <w:rFonts w:ascii="Wingdings" w:hAnsi="Wingdings" w:hint="default"/>
      </w:rPr>
    </w:lvl>
    <w:lvl w:ilvl="6" w:tplc="AF48FCDE">
      <w:start w:val="1"/>
      <w:numFmt w:val="bullet"/>
      <w:lvlText w:val=""/>
      <w:lvlJc w:val="left"/>
      <w:pPr>
        <w:ind w:left="5040" w:hanging="360"/>
      </w:pPr>
      <w:rPr>
        <w:rFonts w:ascii="Symbol" w:hAnsi="Symbol" w:hint="default"/>
      </w:rPr>
    </w:lvl>
    <w:lvl w:ilvl="7" w:tplc="6C687424">
      <w:start w:val="1"/>
      <w:numFmt w:val="bullet"/>
      <w:lvlText w:val="o"/>
      <w:lvlJc w:val="left"/>
      <w:pPr>
        <w:ind w:left="5760" w:hanging="360"/>
      </w:pPr>
      <w:rPr>
        <w:rFonts w:ascii="Courier New" w:hAnsi="Courier New" w:hint="default"/>
      </w:rPr>
    </w:lvl>
    <w:lvl w:ilvl="8" w:tplc="FAC2ACC0">
      <w:start w:val="1"/>
      <w:numFmt w:val="bullet"/>
      <w:lvlText w:val=""/>
      <w:lvlJc w:val="left"/>
      <w:pPr>
        <w:ind w:left="6480" w:hanging="360"/>
      </w:pPr>
      <w:rPr>
        <w:rFonts w:ascii="Wingdings" w:hAnsi="Wingdings" w:hint="default"/>
      </w:rPr>
    </w:lvl>
  </w:abstractNum>
  <w:abstractNum w:abstractNumId="21" w15:restartNumberingAfterBreak="0">
    <w:nsid w:val="3164783D"/>
    <w:multiLevelType w:val="hybridMultilevel"/>
    <w:tmpl w:val="2FA05FB2"/>
    <w:lvl w:ilvl="0" w:tplc="C2C0D54A">
      <w:start w:val="1"/>
      <w:numFmt w:val="bullet"/>
      <w:lvlText w:val=""/>
      <w:lvlJc w:val="left"/>
      <w:pPr>
        <w:ind w:left="720" w:hanging="360"/>
      </w:pPr>
      <w:rPr>
        <w:rFonts w:ascii="Symbol" w:hAnsi="Symbol" w:hint="default"/>
      </w:rPr>
    </w:lvl>
    <w:lvl w:ilvl="1" w:tplc="247CED98">
      <w:start w:val="1"/>
      <w:numFmt w:val="bullet"/>
      <w:lvlText w:val="o"/>
      <w:lvlJc w:val="left"/>
      <w:pPr>
        <w:ind w:left="1440" w:hanging="360"/>
      </w:pPr>
      <w:rPr>
        <w:rFonts w:ascii="Courier New" w:hAnsi="Courier New" w:hint="default"/>
      </w:rPr>
    </w:lvl>
    <w:lvl w:ilvl="2" w:tplc="644080D0">
      <w:start w:val="1"/>
      <w:numFmt w:val="bullet"/>
      <w:lvlText w:val=""/>
      <w:lvlJc w:val="left"/>
      <w:pPr>
        <w:ind w:left="2160" w:hanging="360"/>
      </w:pPr>
      <w:rPr>
        <w:rFonts w:ascii="Wingdings" w:hAnsi="Wingdings" w:hint="default"/>
      </w:rPr>
    </w:lvl>
    <w:lvl w:ilvl="3" w:tplc="313AD1CC">
      <w:start w:val="1"/>
      <w:numFmt w:val="bullet"/>
      <w:lvlText w:val=""/>
      <w:lvlJc w:val="left"/>
      <w:pPr>
        <w:ind w:left="2880" w:hanging="360"/>
      </w:pPr>
      <w:rPr>
        <w:rFonts w:ascii="Symbol" w:hAnsi="Symbol" w:hint="default"/>
      </w:rPr>
    </w:lvl>
    <w:lvl w:ilvl="4" w:tplc="2AFA014A">
      <w:start w:val="1"/>
      <w:numFmt w:val="bullet"/>
      <w:lvlText w:val="o"/>
      <w:lvlJc w:val="left"/>
      <w:pPr>
        <w:ind w:left="3600" w:hanging="360"/>
      </w:pPr>
      <w:rPr>
        <w:rFonts w:ascii="Courier New" w:hAnsi="Courier New" w:hint="default"/>
      </w:rPr>
    </w:lvl>
    <w:lvl w:ilvl="5" w:tplc="CA4C4DDE">
      <w:start w:val="1"/>
      <w:numFmt w:val="bullet"/>
      <w:lvlText w:val=""/>
      <w:lvlJc w:val="left"/>
      <w:pPr>
        <w:ind w:left="4320" w:hanging="360"/>
      </w:pPr>
      <w:rPr>
        <w:rFonts w:ascii="Wingdings" w:hAnsi="Wingdings" w:hint="default"/>
      </w:rPr>
    </w:lvl>
    <w:lvl w:ilvl="6" w:tplc="A762C4D0">
      <w:start w:val="1"/>
      <w:numFmt w:val="bullet"/>
      <w:lvlText w:val=""/>
      <w:lvlJc w:val="left"/>
      <w:pPr>
        <w:ind w:left="5040" w:hanging="360"/>
      </w:pPr>
      <w:rPr>
        <w:rFonts w:ascii="Symbol" w:hAnsi="Symbol" w:hint="default"/>
      </w:rPr>
    </w:lvl>
    <w:lvl w:ilvl="7" w:tplc="0F7426D0">
      <w:start w:val="1"/>
      <w:numFmt w:val="bullet"/>
      <w:lvlText w:val="o"/>
      <w:lvlJc w:val="left"/>
      <w:pPr>
        <w:ind w:left="5760" w:hanging="360"/>
      </w:pPr>
      <w:rPr>
        <w:rFonts w:ascii="Courier New" w:hAnsi="Courier New" w:hint="default"/>
      </w:rPr>
    </w:lvl>
    <w:lvl w:ilvl="8" w:tplc="52501D74">
      <w:start w:val="1"/>
      <w:numFmt w:val="bullet"/>
      <w:lvlText w:val=""/>
      <w:lvlJc w:val="left"/>
      <w:pPr>
        <w:ind w:left="6480" w:hanging="360"/>
      </w:pPr>
      <w:rPr>
        <w:rFonts w:ascii="Wingdings" w:hAnsi="Wingdings" w:hint="default"/>
      </w:rPr>
    </w:lvl>
  </w:abstractNum>
  <w:abstractNum w:abstractNumId="22" w15:restartNumberingAfterBreak="0">
    <w:nsid w:val="38C81079"/>
    <w:multiLevelType w:val="hybridMultilevel"/>
    <w:tmpl w:val="D100886C"/>
    <w:lvl w:ilvl="0" w:tplc="B6BCC5AC">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6E6E23"/>
    <w:multiLevelType w:val="hybridMultilevel"/>
    <w:tmpl w:val="FFFFFFFF"/>
    <w:lvl w:ilvl="0" w:tplc="792055B6">
      <w:start w:val="1"/>
      <w:numFmt w:val="bullet"/>
      <w:lvlText w:val=""/>
      <w:lvlJc w:val="left"/>
      <w:pPr>
        <w:ind w:left="720" w:hanging="360"/>
      </w:pPr>
      <w:rPr>
        <w:rFonts w:ascii="Symbol" w:hAnsi="Symbol" w:hint="default"/>
      </w:rPr>
    </w:lvl>
    <w:lvl w:ilvl="1" w:tplc="B170A73E">
      <w:start w:val="1"/>
      <w:numFmt w:val="bullet"/>
      <w:lvlText w:val="o"/>
      <w:lvlJc w:val="left"/>
      <w:pPr>
        <w:ind w:left="1440" w:hanging="360"/>
      </w:pPr>
      <w:rPr>
        <w:rFonts w:ascii="Courier New" w:hAnsi="Courier New" w:hint="default"/>
      </w:rPr>
    </w:lvl>
    <w:lvl w:ilvl="2" w:tplc="A4863FFA">
      <w:start w:val="1"/>
      <w:numFmt w:val="bullet"/>
      <w:lvlText w:val=""/>
      <w:lvlJc w:val="left"/>
      <w:pPr>
        <w:ind w:left="2160" w:hanging="360"/>
      </w:pPr>
      <w:rPr>
        <w:rFonts w:ascii="Wingdings" w:hAnsi="Wingdings" w:hint="default"/>
      </w:rPr>
    </w:lvl>
    <w:lvl w:ilvl="3" w:tplc="C1B24D48">
      <w:start w:val="1"/>
      <w:numFmt w:val="bullet"/>
      <w:lvlText w:val=""/>
      <w:lvlJc w:val="left"/>
      <w:pPr>
        <w:ind w:left="2880" w:hanging="360"/>
      </w:pPr>
      <w:rPr>
        <w:rFonts w:ascii="Symbol" w:hAnsi="Symbol" w:hint="default"/>
      </w:rPr>
    </w:lvl>
    <w:lvl w:ilvl="4" w:tplc="10803F4C">
      <w:start w:val="1"/>
      <w:numFmt w:val="bullet"/>
      <w:lvlText w:val="o"/>
      <w:lvlJc w:val="left"/>
      <w:pPr>
        <w:ind w:left="3600" w:hanging="360"/>
      </w:pPr>
      <w:rPr>
        <w:rFonts w:ascii="Courier New" w:hAnsi="Courier New" w:hint="default"/>
      </w:rPr>
    </w:lvl>
    <w:lvl w:ilvl="5" w:tplc="CC3221C0">
      <w:start w:val="1"/>
      <w:numFmt w:val="bullet"/>
      <w:lvlText w:val=""/>
      <w:lvlJc w:val="left"/>
      <w:pPr>
        <w:ind w:left="4320" w:hanging="360"/>
      </w:pPr>
      <w:rPr>
        <w:rFonts w:ascii="Wingdings" w:hAnsi="Wingdings" w:hint="default"/>
      </w:rPr>
    </w:lvl>
    <w:lvl w:ilvl="6" w:tplc="32A69174">
      <w:start w:val="1"/>
      <w:numFmt w:val="bullet"/>
      <w:lvlText w:val=""/>
      <w:lvlJc w:val="left"/>
      <w:pPr>
        <w:ind w:left="5040" w:hanging="360"/>
      </w:pPr>
      <w:rPr>
        <w:rFonts w:ascii="Symbol" w:hAnsi="Symbol" w:hint="default"/>
      </w:rPr>
    </w:lvl>
    <w:lvl w:ilvl="7" w:tplc="8876ACE2">
      <w:start w:val="1"/>
      <w:numFmt w:val="bullet"/>
      <w:lvlText w:val="o"/>
      <w:lvlJc w:val="left"/>
      <w:pPr>
        <w:ind w:left="5760" w:hanging="360"/>
      </w:pPr>
      <w:rPr>
        <w:rFonts w:ascii="Courier New" w:hAnsi="Courier New" w:hint="default"/>
      </w:rPr>
    </w:lvl>
    <w:lvl w:ilvl="8" w:tplc="C914BA02">
      <w:start w:val="1"/>
      <w:numFmt w:val="bullet"/>
      <w:lvlText w:val=""/>
      <w:lvlJc w:val="left"/>
      <w:pPr>
        <w:ind w:left="6480" w:hanging="360"/>
      </w:pPr>
      <w:rPr>
        <w:rFonts w:ascii="Wingdings" w:hAnsi="Wingdings" w:hint="default"/>
      </w:rPr>
    </w:lvl>
  </w:abstractNum>
  <w:abstractNum w:abstractNumId="24" w15:restartNumberingAfterBreak="0">
    <w:nsid w:val="3D0361DD"/>
    <w:multiLevelType w:val="hybridMultilevel"/>
    <w:tmpl w:val="71AA2A68"/>
    <w:lvl w:ilvl="0" w:tplc="04060017">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C23534"/>
    <w:multiLevelType w:val="hybridMultilevel"/>
    <w:tmpl w:val="90B4F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532061"/>
    <w:multiLevelType w:val="hybridMultilevel"/>
    <w:tmpl w:val="D3F4F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A3751B"/>
    <w:multiLevelType w:val="hybridMultilevel"/>
    <w:tmpl w:val="D1A6452A"/>
    <w:lvl w:ilvl="0" w:tplc="ADA63FAE">
      <w:start w:val="1"/>
      <w:numFmt w:val="decimal"/>
      <w:lvlText w:val="%1."/>
      <w:lvlJc w:val="left"/>
      <w:pPr>
        <w:ind w:left="720" w:hanging="360"/>
      </w:pPr>
    </w:lvl>
    <w:lvl w:ilvl="1" w:tplc="41D29A2E">
      <w:start w:val="1"/>
      <w:numFmt w:val="lowerLetter"/>
      <w:lvlText w:val="%2."/>
      <w:lvlJc w:val="left"/>
      <w:pPr>
        <w:ind w:left="1440" w:hanging="360"/>
      </w:pPr>
    </w:lvl>
    <w:lvl w:ilvl="2" w:tplc="7090C3C2">
      <w:start w:val="1"/>
      <w:numFmt w:val="lowerRoman"/>
      <w:lvlText w:val="%3."/>
      <w:lvlJc w:val="right"/>
      <w:pPr>
        <w:ind w:left="2160" w:hanging="180"/>
      </w:pPr>
    </w:lvl>
    <w:lvl w:ilvl="3" w:tplc="8596354E">
      <w:start w:val="1"/>
      <w:numFmt w:val="decimal"/>
      <w:lvlText w:val="%4."/>
      <w:lvlJc w:val="left"/>
      <w:pPr>
        <w:ind w:left="2880" w:hanging="360"/>
      </w:pPr>
    </w:lvl>
    <w:lvl w:ilvl="4" w:tplc="61428CB6">
      <w:start w:val="1"/>
      <w:numFmt w:val="lowerLetter"/>
      <w:lvlText w:val="%5."/>
      <w:lvlJc w:val="left"/>
      <w:pPr>
        <w:ind w:left="3600" w:hanging="360"/>
      </w:pPr>
    </w:lvl>
    <w:lvl w:ilvl="5" w:tplc="8D266AE2">
      <w:start w:val="1"/>
      <w:numFmt w:val="lowerRoman"/>
      <w:lvlText w:val="%6."/>
      <w:lvlJc w:val="right"/>
      <w:pPr>
        <w:ind w:left="4320" w:hanging="180"/>
      </w:pPr>
    </w:lvl>
    <w:lvl w:ilvl="6" w:tplc="B922004C">
      <w:start w:val="1"/>
      <w:numFmt w:val="decimal"/>
      <w:lvlText w:val="%7."/>
      <w:lvlJc w:val="left"/>
      <w:pPr>
        <w:ind w:left="5040" w:hanging="360"/>
      </w:pPr>
    </w:lvl>
    <w:lvl w:ilvl="7" w:tplc="D394505C">
      <w:start w:val="1"/>
      <w:numFmt w:val="lowerLetter"/>
      <w:lvlText w:val="%8."/>
      <w:lvlJc w:val="left"/>
      <w:pPr>
        <w:ind w:left="5760" w:hanging="360"/>
      </w:pPr>
    </w:lvl>
    <w:lvl w:ilvl="8" w:tplc="6DACC186">
      <w:start w:val="1"/>
      <w:numFmt w:val="lowerRoman"/>
      <w:lvlText w:val="%9."/>
      <w:lvlJc w:val="right"/>
      <w:pPr>
        <w:ind w:left="6480" w:hanging="180"/>
      </w:pPr>
    </w:lvl>
  </w:abstractNum>
  <w:abstractNum w:abstractNumId="28" w15:restartNumberingAfterBreak="0">
    <w:nsid w:val="47554BFB"/>
    <w:multiLevelType w:val="hybridMultilevel"/>
    <w:tmpl w:val="59208E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84261E0"/>
    <w:multiLevelType w:val="hybridMultilevel"/>
    <w:tmpl w:val="FFFFFFFF"/>
    <w:lvl w:ilvl="0" w:tplc="2BA02540">
      <w:start w:val="1"/>
      <w:numFmt w:val="bullet"/>
      <w:lvlText w:val=""/>
      <w:lvlJc w:val="left"/>
      <w:pPr>
        <w:ind w:left="1080" w:hanging="360"/>
      </w:pPr>
      <w:rPr>
        <w:rFonts w:ascii="Symbol" w:hAnsi="Symbol" w:hint="default"/>
      </w:rPr>
    </w:lvl>
    <w:lvl w:ilvl="1" w:tplc="86AE64BA">
      <w:start w:val="1"/>
      <w:numFmt w:val="bullet"/>
      <w:lvlText w:val="o"/>
      <w:lvlJc w:val="left"/>
      <w:pPr>
        <w:ind w:left="1800" w:hanging="360"/>
      </w:pPr>
      <w:rPr>
        <w:rFonts w:ascii="Courier New" w:hAnsi="Courier New" w:hint="default"/>
      </w:rPr>
    </w:lvl>
    <w:lvl w:ilvl="2" w:tplc="D40EDBC2">
      <w:start w:val="1"/>
      <w:numFmt w:val="bullet"/>
      <w:lvlText w:val=""/>
      <w:lvlJc w:val="left"/>
      <w:pPr>
        <w:ind w:left="2520" w:hanging="360"/>
      </w:pPr>
      <w:rPr>
        <w:rFonts w:ascii="Wingdings" w:hAnsi="Wingdings" w:hint="default"/>
      </w:rPr>
    </w:lvl>
    <w:lvl w:ilvl="3" w:tplc="1D92DCAE">
      <w:start w:val="1"/>
      <w:numFmt w:val="bullet"/>
      <w:lvlText w:val=""/>
      <w:lvlJc w:val="left"/>
      <w:pPr>
        <w:ind w:left="3240" w:hanging="360"/>
      </w:pPr>
      <w:rPr>
        <w:rFonts w:ascii="Symbol" w:hAnsi="Symbol" w:hint="default"/>
      </w:rPr>
    </w:lvl>
    <w:lvl w:ilvl="4" w:tplc="8692EF1C">
      <w:start w:val="1"/>
      <w:numFmt w:val="bullet"/>
      <w:lvlText w:val="o"/>
      <w:lvlJc w:val="left"/>
      <w:pPr>
        <w:ind w:left="3960" w:hanging="360"/>
      </w:pPr>
      <w:rPr>
        <w:rFonts w:ascii="Courier New" w:hAnsi="Courier New" w:hint="default"/>
      </w:rPr>
    </w:lvl>
    <w:lvl w:ilvl="5" w:tplc="BEFC7AA0">
      <w:start w:val="1"/>
      <w:numFmt w:val="bullet"/>
      <w:lvlText w:val=""/>
      <w:lvlJc w:val="left"/>
      <w:pPr>
        <w:ind w:left="4680" w:hanging="360"/>
      </w:pPr>
      <w:rPr>
        <w:rFonts w:ascii="Wingdings" w:hAnsi="Wingdings" w:hint="default"/>
      </w:rPr>
    </w:lvl>
    <w:lvl w:ilvl="6" w:tplc="C890F016">
      <w:start w:val="1"/>
      <w:numFmt w:val="bullet"/>
      <w:lvlText w:val=""/>
      <w:lvlJc w:val="left"/>
      <w:pPr>
        <w:ind w:left="5400" w:hanging="360"/>
      </w:pPr>
      <w:rPr>
        <w:rFonts w:ascii="Symbol" w:hAnsi="Symbol" w:hint="default"/>
      </w:rPr>
    </w:lvl>
    <w:lvl w:ilvl="7" w:tplc="3A424DC4">
      <w:start w:val="1"/>
      <w:numFmt w:val="bullet"/>
      <w:lvlText w:val="o"/>
      <w:lvlJc w:val="left"/>
      <w:pPr>
        <w:ind w:left="6120" w:hanging="360"/>
      </w:pPr>
      <w:rPr>
        <w:rFonts w:ascii="Courier New" w:hAnsi="Courier New" w:hint="default"/>
      </w:rPr>
    </w:lvl>
    <w:lvl w:ilvl="8" w:tplc="A9BC3AC6">
      <w:start w:val="1"/>
      <w:numFmt w:val="bullet"/>
      <w:lvlText w:val=""/>
      <w:lvlJc w:val="left"/>
      <w:pPr>
        <w:ind w:left="6840" w:hanging="360"/>
      </w:pPr>
      <w:rPr>
        <w:rFonts w:ascii="Wingdings" w:hAnsi="Wingdings" w:hint="default"/>
      </w:rPr>
    </w:lvl>
  </w:abstractNum>
  <w:abstractNum w:abstractNumId="30" w15:restartNumberingAfterBreak="0">
    <w:nsid w:val="495765A5"/>
    <w:multiLevelType w:val="hybridMultilevel"/>
    <w:tmpl w:val="F6604758"/>
    <w:lvl w:ilvl="0" w:tplc="FF0C210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C3A025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E7C313C"/>
    <w:multiLevelType w:val="multilevel"/>
    <w:tmpl w:val="95F4467C"/>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pStyle w:val="Style1"/>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4EEE5634"/>
    <w:multiLevelType w:val="hybridMultilevel"/>
    <w:tmpl w:val="9B9427E4"/>
    <w:lvl w:ilvl="0" w:tplc="AA0ABAFC">
      <w:start w:val="1"/>
      <w:numFmt w:val="bullet"/>
      <w:lvlText w:val=""/>
      <w:lvlJc w:val="left"/>
      <w:pPr>
        <w:ind w:left="720" w:hanging="360"/>
      </w:pPr>
      <w:rPr>
        <w:rFonts w:ascii="Symbol" w:hAnsi="Symbol" w:hint="default"/>
      </w:rPr>
    </w:lvl>
    <w:lvl w:ilvl="1" w:tplc="CDEEB02E">
      <w:start w:val="1"/>
      <w:numFmt w:val="bullet"/>
      <w:lvlText w:val="o"/>
      <w:lvlJc w:val="left"/>
      <w:pPr>
        <w:ind w:left="1440" w:hanging="360"/>
      </w:pPr>
      <w:rPr>
        <w:rFonts w:ascii="Courier New" w:hAnsi="Courier New" w:hint="default"/>
      </w:rPr>
    </w:lvl>
    <w:lvl w:ilvl="2" w:tplc="49B8AAF8">
      <w:start w:val="1"/>
      <w:numFmt w:val="bullet"/>
      <w:lvlText w:val=""/>
      <w:lvlJc w:val="left"/>
      <w:pPr>
        <w:ind w:left="2160" w:hanging="360"/>
      </w:pPr>
      <w:rPr>
        <w:rFonts w:ascii="Wingdings" w:hAnsi="Wingdings" w:hint="default"/>
      </w:rPr>
    </w:lvl>
    <w:lvl w:ilvl="3" w:tplc="7332DA58">
      <w:start w:val="1"/>
      <w:numFmt w:val="bullet"/>
      <w:lvlText w:val=""/>
      <w:lvlJc w:val="left"/>
      <w:pPr>
        <w:ind w:left="2880" w:hanging="360"/>
      </w:pPr>
      <w:rPr>
        <w:rFonts w:ascii="Symbol" w:hAnsi="Symbol" w:hint="default"/>
      </w:rPr>
    </w:lvl>
    <w:lvl w:ilvl="4" w:tplc="FFFAC5DC">
      <w:start w:val="1"/>
      <w:numFmt w:val="bullet"/>
      <w:lvlText w:val="o"/>
      <w:lvlJc w:val="left"/>
      <w:pPr>
        <w:ind w:left="3600" w:hanging="360"/>
      </w:pPr>
      <w:rPr>
        <w:rFonts w:ascii="Courier New" w:hAnsi="Courier New" w:hint="default"/>
      </w:rPr>
    </w:lvl>
    <w:lvl w:ilvl="5" w:tplc="099E5372">
      <w:start w:val="1"/>
      <w:numFmt w:val="bullet"/>
      <w:lvlText w:val=""/>
      <w:lvlJc w:val="left"/>
      <w:pPr>
        <w:ind w:left="4320" w:hanging="360"/>
      </w:pPr>
      <w:rPr>
        <w:rFonts w:ascii="Wingdings" w:hAnsi="Wingdings" w:hint="default"/>
      </w:rPr>
    </w:lvl>
    <w:lvl w:ilvl="6" w:tplc="A00A2F4C">
      <w:start w:val="1"/>
      <w:numFmt w:val="bullet"/>
      <w:lvlText w:val=""/>
      <w:lvlJc w:val="left"/>
      <w:pPr>
        <w:ind w:left="5040" w:hanging="360"/>
      </w:pPr>
      <w:rPr>
        <w:rFonts w:ascii="Symbol" w:hAnsi="Symbol" w:hint="default"/>
      </w:rPr>
    </w:lvl>
    <w:lvl w:ilvl="7" w:tplc="E4320918">
      <w:start w:val="1"/>
      <w:numFmt w:val="bullet"/>
      <w:lvlText w:val="o"/>
      <w:lvlJc w:val="left"/>
      <w:pPr>
        <w:ind w:left="5760" w:hanging="360"/>
      </w:pPr>
      <w:rPr>
        <w:rFonts w:ascii="Courier New" w:hAnsi="Courier New" w:hint="default"/>
      </w:rPr>
    </w:lvl>
    <w:lvl w:ilvl="8" w:tplc="5C64F9E8">
      <w:start w:val="1"/>
      <w:numFmt w:val="bullet"/>
      <w:lvlText w:val=""/>
      <w:lvlJc w:val="left"/>
      <w:pPr>
        <w:ind w:left="6480" w:hanging="360"/>
      </w:pPr>
      <w:rPr>
        <w:rFonts w:ascii="Wingdings" w:hAnsi="Wingdings" w:hint="default"/>
      </w:rPr>
    </w:lvl>
  </w:abstractNum>
  <w:abstractNum w:abstractNumId="34" w15:restartNumberingAfterBreak="0">
    <w:nsid w:val="5B6459B3"/>
    <w:multiLevelType w:val="hybridMultilevel"/>
    <w:tmpl w:val="DF766C7C"/>
    <w:lvl w:ilvl="0" w:tplc="39587366">
      <w:start w:val="1"/>
      <w:numFmt w:val="bullet"/>
      <w:lvlText w:val=""/>
      <w:lvlJc w:val="left"/>
      <w:pPr>
        <w:ind w:left="720" w:hanging="360"/>
      </w:pPr>
      <w:rPr>
        <w:rFonts w:ascii="Symbol" w:hAnsi="Symbol" w:hint="default"/>
      </w:rPr>
    </w:lvl>
    <w:lvl w:ilvl="1" w:tplc="74A41AE0">
      <w:start w:val="1"/>
      <w:numFmt w:val="bullet"/>
      <w:lvlText w:val="o"/>
      <w:lvlJc w:val="left"/>
      <w:pPr>
        <w:ind w:left="1440" w:hanging="360"/>
      </w:pPr>
      <w:rPr>
        <w:rFonts w:ascii="Courier New" w:hAnsi="Courier New" w:hint="default"/>
      </w:rPr>
    </w:lvl>
    <w:lvl w:ilvl="2" w:tplc="46D4807A">
      <w:start w:val="1"/>
      <w:numFmt w:val="bullet"/>
      <w:lvlText w:val=""/>
      <w:lvlJc w:val="left"/>
      <w:pPr>
        <w:ind w:left="2160" w:hanging="360"/>
      </w:pPr>
      <w:rPr>
        <w:rFonts w:ascii="Wingdings" w:hAnsi="Wingdings" w:hint="default"/>
      </w:rPr>
    </w:lvl>
    <w:lvl w:ilvl="3" w:tplc="66DA487C">
      <w:start w:val="1"/>
      <w:numFmt w:val="bullet"/>
      <w:lvlText w:val=""/>
      <w:lvlJc w:val="left"/>
      <w:pPr>
        <w:ind w:left="2880" w:hanging="360"/>
      </w:pPr>
      <w:rPr>
        <w:rFonts w:ascii="Symbol" w:hAnsi="Symbol" w:hint="default"/>
      </w:rPr>
    </w:lvl>
    <w:lvl w:ilvl="4" w:tplc="3E1C0848">
      <w:start w:val="1"/>
      <w:numFmt w:val="bullet"/>
      <w:lvlText w:val="o"/>
      <w:lvlJc w:val="left"/>
      <w:pPr>
        <w:ind w:left="3600" w:hanging="360"/>
      </w:pPr>
      <w:rPr>
        <w:rFonts w:ascii="Courier New" w:hAnsi="Courier New" w:hint="default"/>
      </w:rPr>
    </w:lvl>
    <w:lvl w:ilvl="5" w:tplc="167E57CC">
      <w:start w:val="1"/>
      <w:numFmt w:val="bullet"/>
      <w:lvlText w:val=""/>
      <w:lvlJc w:val="left"/>
      <w:pPr>
        <w:ind w:left="4320" w:hanging="360"/>
      </w:pPr>
      <w:rPr>
        <w:rFonts w:ascii="Wingdings" w:hAnsi="Wingdings" w:hint="default"/>
      </w:rPr>
    </w:lvl>
    <w:lvl w:ilvl="6" w:tplc="AB4AB266">
      <w:start w:val="1"/>
      <w:numFmt w:val="bullet"/>
      <w:lvlText w:val=""/>
      <w:lvlJc w:val="left"/>
      <w:pPr>
        <w:ind w:left="5040" w:hanging="360"/>
      </w:pPr>
      <w:rPr>
        <w:rFonts w:ascii="Symbol" w:hAnsi="Symbol" w:hint="default"/>
      </w:rPr>
    </w:lvl>
    <w:lvl w:ilvl="7" w:tplc="7590A194">
      <w:start w:val="1"/>
      <w:numFmt w:val="bullet"/>
      <w:lvlText w:val="o"/>
      <w:lvlJc w:val="left"/>
      <w:pPr>
        <w:ind w:left="5760" w:hanging="360"/>
      </w:pPr>
      <w:rPr>
        <w:rFonts w:ascii="Courier New" w:hAnsi="Courier New" w:hint="default"/>
      </w:rPr>
    </w:lvl>
    <w:lvl w:ilvl="8" w:tplc="3C2E2E42">
      <w:start w:val="1"/>
      <w:numFmt w:val="bullet"/>
      <w:lvlText w:val=""/>
      <w:lvlJc w:val="left"/>
      <w:pPr>
        <w:ind w:left="6480" w:hanging="360"/>
      </w:pPr>
      <w:rPr>
        <w:rFonts w:ascii="Wingdings" w:hAnsi="Wingdings" w:hint="default"/>
      </w:rPr>
    </w:lvl>
  </w:abstractNum>
  <w:abstractNum w:abstractNumId="35" w15:restartNumberingAfterBreak="0">
    <w:nsid w:val="5B6B6FF1"/>
    <w:multiLevelType w:val="hybridMultilevel"/>
    <w:tmpl w:val="FFFFFFFF"/>
    <w:lvl w:ilvl="0" w:tplc="757C967C">
      <w:start w:val="1"/>
      <w:numFmt w:val="decimal"/>
      <w:lvlText w:val="%1."/>
      <w:lvlJc w:val="left"/>
      <w:pPr>
        <w:ind w:left="720" w:hanging="360"/>
      </w:pPr>
    </w:lvl>
    <w:lvl w:ilvl="1" w:tplc="BC883D66">
      <w:start w:val="1"/>
      <w:numFmt w:val="lowerLetter"/>
      <w:lvlText w:val="%2."/>
      <w:lvlJc w:val="left"/>
      <w:pPr>
        <w:ind w:left="1440" w:hanging="360"/>
      </w:pPr>
    </w:lvl>
    <w:lvl w:ilvl="2" w:tplc="F42A8CFC">
      <w:start w:val="1"/>
      <w:numFmt w:val="lowerRoman"/>
      <w:lvlText w:val="%3."/>
      <w:lvlJc w:val="right"/>
      <w:pPr>
        <w:ind w:left="2160" w:hanging="180"/>
      </w:pPr>
    </w:lvl>
    <w:lvl w:ilvl="3" w:tplc="44C0FD7A">
      <w:start w:val="1"/>
      <w:numFmt w:val="decimal"/>
      <w:lvlText w:val="%4."/>
      <w:lvlJc w:val="left"/>
      <w:pPr>
        <w:ind w:left="2880" w:hanging="360"/>
      </w:pPr>
    </w:lvl>
    <w:lvl w:ilvl="4" w:tplc="D982E0FE">
      <w:start w:val="1"/>
      <w:numFmt w:val="lowerLetter"/>
      <w:lvlText w:val="%5."/>
      <w:lvlJc w:val="left"/>
      <w:pPr>
        <w:ind w:left="3600" w:hanging="360"/>
      </w:pPr>
    </w:lvl>
    <w:lvl w:ilvl="5" w:tplc="223006C2">
      <w:start w:val="1"/>
      <w:numFmt w:val="lowerRoman"/>
      <w:lvlText w:val="%6."/>
      <w:lvlJc w:val="right"/>
      <w:pPr>
        <w:ind w:left="4320" w:hanging="180"/>
      </w:pPr>
    </w:lvl>
    <w:lvl w:ilvl="6" w:tplc="8864F228">
      <w:start w:val="1"/>
      <w:numFmt w:val="decimal"/>
      <w:lvlText w:val="%7."/>
      <w:lvlJc w:val="left"/>
      <w:pPr>
        <w:ind w:left="5040" w:hanging="360"/>
      </w:pPr>
    </w:lvl>
    <w:lvl w:ilvl="7" w:tplc="7E24C210">
      <w:start w:val="1"/>
      <w:numFmt w:val="lowerLetter"/>
      <w:lvlText w:val="%8."/>
      <w:lvlJc w:val="left"/>
      <w:pPr>
        <w:ind w:left="5760" w:hanging="360"/>
      </w:pPr>
    </w:lvl>
    <w:lvl w:ilvl="8" w:tplc="50B22A32">
      <w:start w:val="1"/>
      <w:numFmt w:val="lowerRoman"/>
      <w:lvlText w:val="%9."/>
      <w:lvlJc w:val="right"/>
      <w:pPr>
        <w:ind w:left="6480" w:hanging="180"/>
      </w:pPr>
    </w:lvl>
  </w:abstractNum>
  <w:abstractNum w:abstractNumId="36" w15:restartNumberingAfterBreak="0">
    <w:nsid w:val="5CF14259"/>
    <w:multiLevelType w:val="hybridMultilevel"/>
    <w:tmpl w:val="40100554"/>
    <w:lvl w:ilvl="0" w:tplc="EDDCA37C">
      <w:start w:val="1"/>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5E1B6E62"/>
    <w:multiLevelType w:val="hybridMultilevel"/>
    <w:tmpl w:val="EEC23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B01E31"/>
    <w:multiLevelType w:val="hybridMultilevel"/>
    <w:tmpl w:val="FFFFFFFF"/>
    <w:lvl w:ilvl="0" w:tplc="CE0A119A">
      <w:start w:val="1"/>
      <w:numFmt w:val="bullet"/>
      <w:lvlText w:val=""/>
      <w:lvlJc w:val="left"/>
      <w:pPr>
        <w:ind w:left="720" w:hanging="360"/>
      </w:pPr>
      <w:rPr>
        <w:rFonts w:ascii="Symbol" w:hAnsi="Symbol" w:hint="default"/>
      </w:rPr>
    </w:lvl>
    <w:lvl w:ilvl="1" w:tplc="96FCF196">
      <w:start w:val="1"/>
      <w:numFmt w:val="bullet"/>
      <w:lvlText w:val="o"/>
      <w:lvlJc w:val="left"/>
      <w:pPr>
        <w:ind w:left="1440" w:hanging="360"/>
      </w:pPr>
      <w:rPr>
        <w:rFonts w:ascii="Courier New" w:hAnsi="Courier New" w:hint="default"/>
      </w:rPr>
    </w:lvl>
    <w:lvl w:ilvl="2" w:tplc="C3E84E8A">
      <w:start w:val="1"/>
      <w:numFmt w:val="bullet"/>
      <w:lvlText w:val=""/>
      <w:lvlJc w:val="left"/>
      <w:pPr>
        <w:ind w:left="2160" w:hanging="360"/>
      </w:pPr>
      <w:rPr>
        <w:rFonts w:ascii="Wingdings" w:hAnsi="Wingdings" w:hint="default"/>
      </w:rPr>
    </w:lvl>
    <w:lvl w:ilvl="3" w:tplc="85E2D5AC">
      <w:start w:val="1"/>
      <w:numFmt w:val="bullet"/>
      <w:lvlText w:val=""/>
      <w:lvlJc w:val="left"/>
      <w:pPr>
        <w:ind w:left="2880" w:hanging="360"/>
      </w:pPr>
      <w:rPr>
        <w:rFonts w:ascii="Symbol" w:hAnsi="Symbol" w:hint="default"/>
      </w:rPr>
    </w:lvl>
    <w:lvl w:ilvl="4" w:tplc="A24011F4">
      <w:start w:val="1"/>
      <w:numFmt w:val="bullet"/>
      <w:lvlText w:val="o"/>
      <w:lvlJc w:val="left"/>
      <w:pPr>
        <w:ind w:left="3600" w:hanging="360"/>
      </w:pPr>
      <w:rPr>
        <w:rFonts w:ascii="Courier New" w:hAnsi="Courier New" w:hint="default"/>
      </w:rPr>
    </w:lvl>
    <w:lvl w:ilvl="5" w:tplc="326A68BA">
      <w:start w:val="1"/>
      <w:numFmt w:val="bullet"/>
      <w:lvlText w:val=""/>
      <w:lvlJc w:val="left"/>
      <w:pPr>
        <w:ind w:left="4320" w:hanging="360"/>
      </w:pPr>
      <w:rPr>
        <w:rFonts w:ascii="Wingdings" w:hAnsi="Wingdings" w:hint="default"/>
      </w:rPr>
    </w:lvl>
    <w:lvl w:ilvl="6" w:tplc="263C563C">
      <w:start w:val="1"/>
      <w:numFmt w:val="bullet"/>
      <w:lvlText w:val=""/>
      <w:lvlJc w:val="left"/>
      <w:pPr>
        <w:ind w:left="5040" w:hanging="360"/>
      </w:pPr>
      <w:rPr>
        <w:rFonts w:ascii="Symbol" w:hAnsi="Symbol" w:hint="default"/>
      </w:rPr>
    </w:lvl>
    <w:lvl w:ilvl="7" w:tplc="9BCA4178">
      <w:start w:val="1"/>
      <w:numFmt w:val="bullet"/>
      <w:lvlText w:val="o"/>
      <w:lvlJc w:val="left"/>
      <w:pPr>
        <w:ind w:left="5760" w:hanging="360"/>
      </w:pPr>
      <w:rPr>
        <w:rFonts w:ascii="Courier New" w:hAnsi="Courier New" w:hint="default"/>
      </w:rPr>
    </w:lvl>
    <w:lvl w:ilvl="8" w:tplc="0A1AC694">
      <w:start w:val="1"/>
      <w:numFmt w:val="bullet"/>
      <w:lvlText w:val=""/>
      <w:lvlJc w:val="left"/>
      <w:pPr>
        <w:ind w:left="6480" w:hanging="360"/>
      </w:pPr>
      <w:rPr>
        <w:rFonts w:ascii="Wingdings" w:hAnsi="Wingdings" w:hint="default"/>
      </w:rPr>
    </w:lvl>
  </w:abstractNum>
  <w:abstractNum w:abstractNumId="39" w15:restartNumberingAfterBreak="0">
    <w:nsid w:val="661E65F9"/>
    <w:multiLevelType w:val="hybridMultilevel"/>
    <w:tmpl w:val="9A52CD9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0" w15:restartNumberingAfterBreak="0">
    <w:nsid w:val="67253BA8"/>
    <w:multiLevelType w:val="hybridMultilevel"/>
    <w:tmpl w:val="B3A6761C"/>
    <w:lvl w:ilvl="0" w:tplc="7F0C562A">
      <w:start w:val="1"/>
      <w:numFmt w:val="bullet"/>
      <w:lvlText w:val=""/>
      <w:lvlJc w:val="left"/>
      <w:pPr>
        <w:ind w:left="720" w:hanging="360"/>
      </w:pPr>
      <w:rPr>
        <w:rFonts w:ascii="Symbol" w:hAnsi="Symbol" w:hint="default"/>
      </w:rPr>
    </w:lvl>
    <w:lvl w:ilvl="1" w:tplc="EC2C1054">
      <w:start w:val="1"/>
      <w:numFmt w:val="bullet"/>
      <w:lvlText w:val="o"/>
      <w:lvlJc w:val="left"/>
      <w:pPr>
        <w:ind w:left="1440" w:hanging="360"/>
      </w:pPr>
      <w:rPr>
        <w:rFonts w:ascii="Courier New" w:hAnsi="Courier New" w:hint="default"/>
      </w:rPr>
    </w:lvl>
    <w:lvl w:ilvl="2" w:tplc="E2568160">
      <w:start w:val="1"/>
      <w:numFmt w:val="bullet"/>
      <w:lvlText w:val=""/>
      <w:lvlJc w:val="left"/>
      <w:pPr>
        <w:ind w:left="2160" w:hanging="360"/>
      </w:pPr>
      <w:rPr>
        <w:rFonts w:ascii="Wingdings" w:hAnsi="Wingdings" w:hint="default"/>
      </w:rPr>
    </w:lvl>
    <w:lvl w:ilvl="3" w:tplc="DBA4A24A">
      <w:start w:val="1"/>
      <w:numFmt w:val="bullet"/>
      <w:lvlText w:val=""/>
      <w:lvlJc w:val="left"/>
      <w:pPr>
        <w:ind w:left="2880" w:hanging="360"/>
      </w:pPr>
      <w:rPr>
        <w:rFonts w:ascii="Symbol" w:hAnsi="Symbol" w:hint="default"/>
      </w:rPr>
    </w:lvl>
    <w:lvl w:ilvl="4" w:tplc="A02E95A8">
      <w:start w:val="1"/>
      <w:numFmt w:val="bullet"/>
      <w:lvlText w:val="o"/>
      <w:lvlJc w:val="left"/>
      <w:pPr>
        <w:ind w:left="3600" w:hanging="360"/>
      </w:pPr>
      <w:rPr>
        <w:rFonts w:ascii="Courier New" w:hAnsi="Courier New" w:hint="default"/>
      </w:rPr>
    </w:lvl>
    <w:lvl w:ilvl="5" w:tplc="BA201248">
      <w:start w:val="1"/>
      <w:numFmt w:val="bullet"/>
      <w:lvlText w:val=""/>
      <w:lvlJc w:val="left"/>
      <w:pPr>
        <w:ind w:left="4320" w:hanging="360"/>
      </w:pPr>
      <w:rPr>
        <w:rFonts w:ascii="Wingdings" w:hAnsi="Wingdings" w:hint="default"/>
      </w:rPr>
    </w:lvl>
    <w:lvl w:ilvl="6" w:tplc="BD108D8C">
      <w:start w:val="1"/>
      <w:numFmt w:val="bullet"/>
      <w:lvlText w:val=""/>
      <w:lvlJc w:val="left"/>
      <w:pPr>
        <w:ind w:left="5040" w:hanging="360"/>
      </w:pPr>
      <w:rPr>
        <w:rFonts w:ascii="Symbol" w:hAnsi="Symbol" w:hint="default"/>
      </w:rPr>
    </w:lvl>
    <w:lvl w:ilvl="7" w:tplc="A9BC255A">
      <w:start w:val="1"/>
      <w:numFmt w:val="bullet"/>
      <w:lvlText w:val="o"/>
      <w:lvlJc w:val="left"/>
      <w:pPr>
        <w:ind w:left="5760" w:hanging="360"/>
      </w:pPr>
      <w:rPr>
        <w:rFonts w:ascii="Courier New" w:hAnsi="Courier New" w:hint="default"/>
      </w:rPr>
    </w:lvl>
    <w:lvl w:ilvl="8" w:tplc="6CA42E4C">
      <w:start w:val="1"/>
      <w:numFmt w:val="bullet"/>
      <w:lvlText w:val=""/>
      <w:lvlJc w:val="left"/>
      <w:pPr>
        <w:ind w:left="6480" w:hanging="360"/>
      </w:pPr>
      <w:rPr>
        <w:rFonts w:ascii="Wingdings" w:hAnsi="Wingdings" w:hint="default"/>
      </w:rPr>
    </w:lvl>
  </w:abstractNum>
  <w:abstractNum w:abstractNumId="41" w15:restartNumberingAfterBreak="0">
    <w:nsid w:val="67E746BA"/>
    <w:multiLevelType w:val="hybridMultilevel"/>
    <w:tmpl w:val="1BE2EEE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C3A4440"/>
    <w:multiLevelType w:val="hybridMultilevel"/>
    <w:tmpl w:val="1770717E"/>
    <w:lvl w:ilvl="0" w:tplc="86560A84">
      <w:start w:val="1"/>
      <w:numFmt w:val="bullet"/>
      <w:lvlText w:val=""/>
      <w:lvlJc w:val="left"/>
      <w:pPr>
        <w:ind w:left="720" w:hanging="360"/>
      </w:pPr>
      <w:rPr>
        <w:rFonts w:ascii="Symbol" w:hAnsi="Symbol" w:hint="default"/>
      </w:rPr>
    </w:lvl>
    <w:lvl w:ilvl="1" w:tplc="CB0647B6">
      <w:start w:val="1"/>
      <w:numFmt w:val="bullet"/>
      <w:lvlText w:val="o"/>
      <w:lvlJc w:val="left"/>
      <w:pPr>
        <w:ind w:left="1440" w:hanging="360"/>
      </w:pPr>
      <w:rPr>
        <w:rFonts w:ascii="Courier New" w:hAnsi="Courier New" w:hint="default"/>
      </w:rPr>
    </w:lvl>
    <w:lvl w:ilvl="2" w:tplc="A33A70F4">
      <w:start w:val="1"/>
      <w:numFmt w:val="bullet"/>
      <w:lvlText w:val=""/>
      <w:lvlJc w:val="left"/>
      <w:pPr>
        <w:ind w:left="2160" w:hanging="360"/>
      </w:pPr>
      <w:rPr>
        <w:rFonts w:ascii="Wingdings" w:hAnsi="Wingdings" w:hint="default"/>
      </w:rPr>
    </w:lvl>
    <w:lvl w:ilvl="3" w:tplc="998C3D84">
      <w:start w:val="1"/>
      <w:numFmt w:val="bullet"/>
      <w:lvlText w:val=""/>
      <w:lvlJc w:val="left"/>
      <w:pPr>
        <w:ind w:left="2880" w:hanging="360"/>
      </w:pPr>
      <w:rPr>
        <w:rFonts w:ascii="Symbol" w:hAnsi="Symbol" w:hint="default"/>
      </w:rPr>
    </w:lvl>
    <w:lvl w:ilvl="4" w:tplc="7C88E936">
      <w:start w:val="1"/>
      <w:numFmt w:val="bullet"/>
      <w:lvlText w:val="o"/>
      <w:lvlJc w:val="left"/>
      <w:pPr>
        <w:ind w:left="3600" w:hanging="360"/>
      </w:pPr>
      <w:rPr>
        <w:rFonts w:ascii="Courier New" w:hAnsi="Courier New" w:hint="default"/>
      </w:rPr>
    </w:lvl>
    <w:lvl w:ilvl="5" w:tplc="4D3ECFA2">
      <w:start w:val="1"/>
      <w:numFmt w:val="bullet"/>
      <w:lvlText w:val=""/>
      <w:lvlJc w:val="left"/>
      <w:pPr>
        <w:ind w:left="4320" w:hanging="360"/>
      </w:pPr>
      <w:rPr>
        <w:rFonts w:ascii="Wingdings" w:hAnsi="Wingdings" w:hint="default"/>
      </w:rPr>
    </w:lvl>
    <w:lvl w:ilvl="6" w:tplc="2870CD5E">
      <w:start w:val="1"/>
      <w:numFmt w:val="bullet"/>
      <w:lvlText w:val=""/>
      <w:lvlJc w:val="left"/>
      <w:pPr>
        <w:ind w:left="5040" w:hanging="360"/>
      </w:pPr>
      <w:rPr>
        <w:rFonts w:ascii="Symbol" w:hAnsi="Symbol" w:hint="default"/>
      </w:rPr>
    </w:lvl>
    <w:lvl w:ilvl="7" w:tplc="067C32F6">
      <w:start w:val="1"/>
      <w:numFmt w:val="bullet"/>
      <w:lvlText w:val="o"/>
      <w:lvlJc w:val="left"/>
      <w:pPr>
        <w:ind w:left="5760" w:hanging="360"/>
      </w:pPr>
      <w:rPr>
        <w:rFonts w:ascii="Courier New" w:hAnsi="Courier New" w:hint="default"/>
      </w:rPr>
    </w:lvl>
    <w:lvl w:ilvl="8" w:tplc="93E0927C">
      <w:start w:val="1"/>
      <w:numFmt w:val="bullet"/>
      <w:lvlText w:val=""/>
      <w:lvlJc w:val="left"/>
      <w:pPr>
        <w:ind w:left="6480" w:hanging="360"/>
      </w:pPr>
      <w:rPr>
        <w:rFonts w:ascii="Wingdings" w:hAnsi="Wingdings" w:hint="default"/>
      </w:rPr>
    </w:lvl>
  </w:abstractNum>
  <w:abstractNum w:abstractNumId="43" w15:restartNumberingAfterBreak="0">
    <w:nsid w:val="6C571A8F"/>
    <w:multiLevelType w:val="hybridMultilevel"/>
    <w:tmpl w:val="0B480F0C"/>
    <w:lvl w:ilvl="0" w:tplc="A70CF168">
      <w:start w:val="1"/>
      <w:numFmt w:val="decimal"/>
      <w:lvlText w:val="%1."/>
      <w:lvlJc w:val="left"/>
      <w:pPr>
        <w:ind w:left="720" w:hanging="360"/>
      </w:pPr>
    </w:lvl>
    <w:lvl w:ilvl="1" w:tplc="EDDCC600">
      <w:start w:val="1"/>
      <w:numFmt w:val="lowerLetter"/>
      <w:lvlText w:val="%2."/>
      <w:lvlJc w:val="left"/>
      <w:pPr>
        <w:ind w:left="1440" w:hanging="360"/>
      </w:pPr>
    </w:lvl>
    <w:lvl w:ilvl="2" w:tplc="84261D2A">
      <w:start w:val="1"/>
      <w:numFmt w:val="lowerRoman"/>
      <w:lvlText w:val="%3."/>
      <w:lvlJc w:val="right"/>
      <w:pPr>
        <w:ind w:left="2160" w:hanging="180"/>
      </w:pPr>
    </w:lvl>
    <w:lvl w:ilvl="3" w:tplc="1E2E5198">
      <w:start w:val="1"/>
      <w:numFmt w:val="decimal"/>
      <w:lvlText w:val="%4."/>
      <w:lvlJc w:val="left"/>
      <w:pPr>
        <w:ind w:left="2880" w:hanging="360"/>
      </w:pPr>
    </w:lvl>
    <w:lvl w:ilvl="4" w:tplc="C6068794">
      <w:start w:val="1"/>
      <w:numFmt w:val="lowerLetter"/>
      <w:lvlText w:val="%5."/>
      <w:lvlJc w:val="left"/>
      <w:pPr>
        <w:ind w:left="3600" w:hanging="360"/>
      </w:pPr>
    </w:lvl>
    <w:lvl w:ilvl="5" w:tplc="C046B816">
      <w:start w:val="1"/>
      <w:numFmt w:val="lowerRoman"/>
      <w:lvlText w:val="%6."/>
      <w:lvlJc w:val="right"/>
      <w:pPr>
        <w:ind w:left="4320" w:hanging="180"/>
      </w:pPr>
    </w:lvl>
    <w:lvl w:ilvl="6" w:tplc="A2EEF35C">
      <w:start w:val="1"/>
      <w:numFmt w:val="decimal"/>
      <w:lvlText w:val="%7."/>
      <w:lvlJc w:val="left"/>
      <w:pPr>
        <w:ind w:left="5040" w:hanging="360"/>
      </w:pPr>
    </w:lvl>
    <w:lvl w:ilvl="7" w:tplc="B072A48A">
      <w:start w:val="1"/>
      <w:numFmt w:val="lowerLetter"/>
      <w:lvlText w:val="%8."/>
      <w:lvlJc w:val="left"/>
      <w:pPr>
        <w:ind w:left="5760" w:hanging="360"/>
      </w:pPr>
    </w:lvl>
    <w:lvl w:ilvl="8" w:tplc="E7EE2EEC">
      <w:start w:val="1"/>
      <w:numFmt w:val="lowerRoman"/>
      <w:lvlText w:val="%9."/>
      <w:lvlJc w:val="right"/>
      <w:pPr>
        <w:ind w:left="6480" w:hanging="180"/>
      </w:pPr>
    </w:lvl>
  </w:abstractNum>
  <w:abstractNum w:abstractNumId="44" w15:restartNumberingAfterBreak="0">
    <w:nsid w:val="6F37578D"/>
    <w:multiLevelType w:val="hybridMultilevel"/>
    <w:tmpl w:val="1AAECD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0B76C39"/>
    <w:multiLevelType w:val="hybridMultilevel"/>
    <w:tmpl w:val="5F92E79C"/>
    <w:lvl w:ilvl="0" w:tplc="2542BBD4">
      <w:start w:val="2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3334CA4"/>
    <w:multiLevelType w:val="hybridMultilevel"/>
    <w:tmpl w:val="D892F0BA"/>
    <w:lvl w:ilvl="0" w:tplc="CB4CBE5A">
      <w:start w:val="1"/>
      <w:numFmt w:val="bullet"/>
      <w:lvlText w:val=""/>
      <w:lvlJc w:val="left"/>
      <w:pPr>
        <w:ind w:left="720" w:hanging="360"/>
      </w:pPr>
      <w:rPr>
        <w:rFonts w:ascii="Symbol" w:hAnsi="Symbol" w:hint="default"/>
      </w:rPr>
    </w:lvl>
    <w:lvl w:ilvl="1" w:tplc="FE0CB07A">
      <w:start w:val="1"/>
      <w:numFmt w:val="bullet"/>
      <w:lvlText w:val="o"/>
      <w:lvlJc w:val="left"/>
      <w:pPr>
        <w:ind w:left="1440" w:hanging="360"/>
      </w:pPr>
      <w:rPr>
        <w:rFonts w:ascii="Courier New" w:hAnsi="Courier New" w:hint="default"/>
      </w:rPr>
    </w:lvl>
    <w:lvl w:ilvl="2" w:tplc="C898ECE4">
      <w:start w:val="1"/>
      <w:numFmt w:val="bullet"/>
      <w:lvlText w:val=""/>
      <w:lvlJc w:val="left"/>
      <w:pPr>
        <w:ind w:left="2160" w:hanging="360"/>
      </w:pPr>
      <w:rPr>
        <w:rFonts w:ascii="Wingdings" w:hAnsi="Wingdings" w:hint="default"/>
      </w:rPr>
    </w:lvl>
    <w:lvl w:ilvl="3" w:tplc="81CCE862">
      <w:start w:val="1"/>
      <w:numFmt w:val="bullet"/>
      <w:lvlText w:val=""/>
      <w:lvlJc w:val="left"/>
      <w:pPr>
        <w:ind w:left="2880" w:hanging="360"/>
      </w:pPr>
      <w:rPr>
        <w:rFonts w:ascii="Symbol" w:hAnsi="Symbol" w:hint="default"/>
      </w:rPr>
    </w:lvl>
    <w:lvl w:ilvl="4" w:tplc="8FA08720">
      <w:start w:val="1"/>
      <w:numFmt w:val="bullet"/>
      <w:lvlText w:val="o"/>
      <w:lvlJc w:val="left"/>
      <w:pPr>
        <w:ind w:left="3600" w:hanging="360"/>
      </w:pPr>
      <w:rPr>
        <w:rFonts w:ascii="Courier New" w:hAnsi="Courier New" w:hint="default"/>
      </w:rPr>
    </w:lvl>
    <w:lvl w:ilvl="5" w:tplc="75805520">
      <w:start w:val="1"/>
      <w:numFmt w:val="bullet"/>
      <w:lvlText w:val=""/>
      <w:lvlJc w:val="left"/>
      <w:pPr>
        <w:ind w:left="4320" w:hanging="360"/>
      </w:pPr>
      <w:rPr>
        <w:rFonts w:ascii="Wingdings" w:hAnsi="Wingdings" w:hint="default"/>
      </w:rPr>
    </w:lvl>
    <w:lvl w:ilvl="6" w:tplc="28385968">
      <w:start w:val="1"/>
      <w:numFmt w:val="bullet"/>
      <w:lvlText w:val=""/>
      <w:lvlJc w:val="left"/>
      <w:pPr>
        <w:ind w:left="5040" w:hanging="360"/>
      </w:pPr>
      <w:rPr>
        <w:rFonts w:ascii="Symbol" w:hAnsi="Symbol" w:hint="default"/>
      </w:rPr>
    </w:lvl>
    <w:lvl w:ilvl="7" w:tplc="49046E18">
      <w:start w:val="1"/>
      <w:numFmt w:val="bullet"/>
      <w:lvlText w:val="o"/>
      <w:lvlJc w:val="left"/>
      <w:pPr>
        <w:ind w:left="5760" w:hanging="360"/>
      </w:pPr>
      <w:rPr>
        <w:rFonts w:ascii="Courier New" w:hAnsi="Courier New" w:hint="default"/>
      </w:rPr>
    </w:lvl>
    <w:lvl w:ilvl="8" w:tplc="22D252C4">
      <w:start w:val="1"/>
      <w:numFmt w:val="bullet"/>
      <w:lvlText w:val=""/>
      <w:lvlJc w:val="left"/>
      <w:pPr>
        <w:ind w:left="6480" w:hanging="360"/>
      </w:pPr>
      <w:rPr>
        <w:rFonts w:ascii="Wingdings" w:hAnsi="Wingdings" w:hint="default"/>
      </w:rPr>
    </w:lvl>
  </w:abstractNum>
  <w:abstractNum w:abstractNumId="47" w15:restartNumberingAfterBreak="0">
    <w:nsid w:val="75F57B42"/>
    <w:multiLevelType w:val="hybridMultilevel"/>
    <w:tmpl w:val="FFFFFFFF"/>
    <w:lvl w:ilvl="0" w:tplc="E536D1DE">
      <w:start w:val="1"/>
      <w:numFmt w:val="bullet"/>
      <w:lvlText w:val=""/>
      <w:lvlJc w:val="left"/>
      <w:pPr>
        <w:ind w:left="720" w:hanging="360"/>
      </w:pPr>
      <w:rPr>
        <w:rFonts w:ascii="Symbol" w:hAnsi="Symbol" w:hint="default"/>
      </w:rPr>
    </w:lvl>
    <w:lvl w:ilvl="1" w:tplc="C16A9B7A">
      <w:start w:val="1"/>
      <w:numFmt w:val="bullet"/>
      <w:lvlText w:val="o"/>
      <w:lvlJc w:val="left"/>
      <w:pPr>
        <w:ind w:left="1440" w:hanging="360"/>
      </w:pPr>
      <w:rPr>
        <w:rFonts w:ascii="Courier New" w:hAnsi="Courier New" w:hint="default"/>
      </w:rPr>
    </w:lvl>
    <w:lvl w:ilvl="2" w:tplc="1FBEFC54">
      <w:start w:val="1"/>
      <w:numFmt w:val="bullet"/>
      <w:lvlText w:val=""/>
      <w:lvlJc w:val="left"/>
      <w:pPr>
        <w:ind w:left="2160" w:hanging="360"/>
      </w:pPr>
      <w:rPr>
        <w:rFonts w:ascii="Wingdings" w:hAnsi="Wingdings" w:hint="default"/>
      </w:rPr>
    </w:lvl>
    <w:lvl w:ilvl="3" w:tplc="BDECB46E">
      <w:start w:val="1"/>
      <w:numFmt w:val="bullet"/>
      <w:lvlText w:val=""/>
      <w:lvlJc w:val="left"/>
      <w:pPr>
        <w:ind w:left="2880" w:hanging="360"/>
      </w:pPr>
      <w:rPr>
        <w:rFonts w:ascii="Symbol" w:hAnsi="Symbol" w:hint="default"/>
      </w:rPr>
    </w:lvl>
    <w:lvl w:ilvl="4" w:tplc="84A63794">
      <w:start w:val="1"/>
      <w:numFmt w:val="bullet"/>
      <w:lvlText w:val="o"/>
      <w:lvlJc w:val="left"/>
      <w:pPr>
        <w:ind w:left="3600" w:hanging="360"/>
      </w:pPr>
      <w:rPr>
        <w:rFonts w:ascii="Courier New" w:hAnsi="Courier New" w:hint="default"/>
      </w:rPr>
    </w:lvl>
    <w:lvl w:ilvl="5" w:tplc="99027F64">
      <w:start w:val="1"/>
      <w:numFmt w:val="bullet"/>
      <w:lvlText w:val=""/>
      <w:lvlJc w:val="left"/>
      <w:pPr>
        <w:ind w:left="4320" w:hanging="360"/>
      </w:pPr>
      <w:rPr>
        <w:rFonts w:ascii="Wingdings" w:hAnsi="Wingdings" w:hint="default"/>
      </w:rPr>
    </w:lvl>
    <w:lvl w:ilvl="6" w:tplc="92E01956">
      <w:start w:val="1"/>
      <w:numFmt w:val="bullet"/>
      <w:lvlText w:val=""/>
      <w:lvlJc w:val="left"/>
      <w:pPr>
        <w:ind w:left="5040" w:hanging="360"/>
      </w:pPr>
      <w:rPr>
        <w:rFonts w:ascii="Symbol" w:hAnsi="Symbol" w:hint="default"/>
      </w:rPr>
    </w:lvl>
    <w:lvl w:ilvl="7" w:tplc="3B3E3232">
      <w:start w:val="1"/>
      <w:numFmt w:val="bullet"/>
      <w:lvlText w:val="o"/>
      <w:lvlJc w:val="left"/>
      <w:pPr>
        <w:ind w:left="5760" w:hanging="360"/>
      </w:pPr>
      <w:rPr>
        <w:rFonts w:ascii="Courier New" w:hAnsi="Courier New" w:hint="default"/>
      </w:rPr>
    </w:lvl>
    <w:lvl w:ilvl="8" w:tplc="FACC219A">
      <w:start w:val="1"/>
      <w:numFmt w:val="bullet"/>
      <w:lvlText w:val=""/>
      <w:lvlJc w:val="left"/>
      <w:pPr>
        <w:ind w:left="6480" w:hanging="360"/>
      </w:pPr>
      <w:rPr>
        <w:rFonts w:ascii="Wingdings" w:hAnsi="Wingdings" w:hint="default"/>
      </w:rPr>
    </w:lvl>
  </w:abstractNum>
  <w:abstractNum w:abstractNumId="48" w15:restartNumberingAfterBreak="0">
    <w:nsid w:val="77B64AE9"/>
    <w:multiLevelType w:val="hybridMultilevel"/>
    <w:tmpl w:val="0E504E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84423AF"/>
    <w:multiLevelType w:val="hybridMultilevel"/>
    <w:tmpl w:val="FFFFFFFF"/>
    <w:lvl w:ilvl="0" w:tplc="92FA00E0">
      <w:start w:val="1"/>
      <w:numFmt w:val="bullet"/>
      <w:lvlText w:val=""/>
      <w:lvlJc w:val="left"/>
      <w:pPr>
        <w:ind w:left="720" w:hanging="360"/>
      </w:pPr>
      <w:rPr>
        <w:rFonts w:ascii="Symbol" w:hAnsi="Symbol" w:hint="default"/>
      </w:rPr>
    </w:lvl>
    <w:lvl w:ilvl="1" w:tplc="CF2A1792">
      <w:start w:val="1"/>
      <w:numFmt w:val="bullet"/>
      <w:lvlText w:val="o"/>
      <w:lvlJc w:val="left"/>
      <w:pPr>
        <w:ind w:left="1440" w:hanging="360"/>
      </w:pPr>
      <w:rPr>
        <w:rFonts w:ascii="Courier New" w:hAnsi="Courier New" w:hint="default"/>
      </w:rPr>
    </w:lvl>
    <w:lvl w:ilvl="2" w:tplc="8572D0F8">
      <w:start w:val="1"/>
      <w:numFmt w:val="bullet"/>
      <w:lvlText w:val=""/>
      <w:lvlJc w:val="left"/>
      <w:pPr>
        <w:ind w:left="2160" w:hanging="360"/>
      </w:pPr>
      <w:rPr>
        <w:rFonts w:ascii="Wingdings" w:hAnsi="Wingdings" w:hint="default"/>
      </w:rPr>
    </w:lvl>
    <w:lvl w:ilvl="3" w:tplc="598E1882">
      <w:start w:val="1"/>
      <w:numFmt w:val="bullet"/>
      <w:lvlText w:val=""/>
      <w:lvlJc w:val="left"/>
      <w:pPr>
        <w:ind w:left="2880" w:hanging="360"/>
      </w:pPr>
      <w:rPr>
        <w:rFonts w:ascii="Symbol" w:hAnsi="Symbol" w:hint="default"/>
      </w:rPr>
    </w:lvl>
    <w:lvl w:ilvl="4" w:tplc="ADEE3444">
      <w:start w:val="1"/>
      <w:numFmt w:val="bullet"/>
      <w:lvlText w:val="o"/>
      <w:lvlJc w:val="left"/>
      <w:pPr>
        <w:ind w:left="3600" w:hanging="360"/>
      </w:pPr>
      <w:rPr>
        <w:rFonts w:ascii="Courier New" w:hAnsi="Courier New" w:hint="default"/>
      </w:rPr>
    </w:lvl>
    <w:lvl w:ilvl="5" w:tplc="5EF4470C">
      <w:start w:val="1"/>
      <w:numFmt w:val="bullet"/>
      <w:lvlText w:val=""/>
      <w:lvlJc w:val="left"/>
      <w:pPr>
        <w:ind w:left="4320" w:hanging="360"/>
      </w:pPr>
      <w:rPr>
        <w:rFonts w:ascii="Wingdings" w:hAnsi="Wingdings" w:hint="default"/>
      </w:rPr>
    </w:lvl>
    <w:lvl w:ilvl="6" w:tplc="E96A2D2A">
      <w:start w:val="1"/>
      <w:numFmt w:val="bullet"/>
      <w:lvlText w:val=""/>
      <w:lvlJc w:val="left"/>
      <w:pPr>
        <w:ind w:left="5040" w:hanging="360"/>
      </w:pPr>
      <w:rPr>
        <w:rFonts w:ascii="Symbol" w:hAnsi="Symbol" w:hint="default"/>
      </w:rPr>
    </w:lvl>
    <w:lvl w:ilvl="7" w:tplc="F684CE8E">
      <w:start w:val="1"/>
      <w:numFmt w:val="bullet"/>
      <w:lvlText w:val="o"/>
      <w:lvlJc w:val="left"/>
      <w:pPr>
        <w:ind w:left="5760" w:hanging="360"/>
      </w:pPr>
      <w:rPr>
        <w:rFonts w:ascii="Courier New" w:hAnsi="Courier New" w:hint="default"/>
      </w:rPr>
    </w:lvl>
    <w:lvl w:ilvl="8" w:tplc="A43C009A">
      <w:start w:val="1"/>
      <w:numFmt w:val="bullet"/>
      <w:lvlText w:val=""/>
      <w:lvlJc w:val="left"/>
      <w:pPr>
        <w:ind w:left="6480" w:hanging="360"/>
      </w:pPr>
      <w:rPr>
        <w:rFonts w:ascii="Wingdings" w:hAnsi="Wingdings" w:hint="default"/>
      </w:rPr>
    </w:lvl>
  </w:abstractNum>
  <w:abstractNum w:abstractNumId="50" w15:restartNumberingAfterBreak="0">
    <w:nsid w:val="79266B59"/>
    <w:multiLevelType w:val="hybridMultilevel"/>
    <w:tmpl w:val="E5B2639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1" w15:restartNumberingAfterBreak="0">
    <w:nsid w:val="79AF02BB"/>
    <w:multiLevelType w:val="hybridMultilevel"/>
    <w:tmpl w:val="C358C24C"/>
    <w:lvl w:ilvl="0" w:tplc="5D805576">
      <w:start w:val="1"/>
      <w:numFmt w:val="bullet"/>
      <w:lvlText w:val=""/>
      <w:lvlJc w:val="left"/>
      <w:pPr>
        <w:ind w:left="720" w:hanging="360"/>
      </w:pPr>
      <w:rPr>
        <w:rFonts w:ascii="Symbol" w:hAnsi="Symbol" w:hint="default"/>
      </w:rPr>
    </w:lvl>
    <w:lvl w:ilvl="1" w:tplc="2AE05B28">
      <w:start w:val="1"/>
      <w:numFmt w:val="bullet"/>
      <w:lvlText w:val="o"/>
      <w:lvlJc w:val="left"/>
      <w:pPr>
        <w:ind w:left="1440" w:hanging="360"/>
      </w:pPr>
      <w:rPr>
        <w:rFonts w:ascii="Courier New" w:hAnsi="Courier New" w:hint="default"/>
      </w:rPr>
    </w:lvl>
    <w:lvl w:ilvl="2" w:tplc="9F4C97C2">
      <w:start w:val="1"/>
      <w:numFmt w:val="bullet"/>
      <w:lvlText w:val=""/>
      <w:lvlJc w:val="left"/>
      <w:pPr>
        <w:ind w:left="2160" w:hanging="360"/>
      </w:pPr>
      <w:rPr>
        <w:rFonts w:ascii="Wingdings" w:hAnsi="Wingdings" w:hint="default"/>
      </w:rPr>
    </w:lvl>
    <w:lvl w:ilvl="3" w:tplc="87CE4906">
      <w:start w:val="1"/>
      <w:numFmt w:val="bullet"/>
      <w:lvlText w:val=""/>
      <w:lvlJc w:val="left"/>
      <w:pPr>
        <w:ind w:left="2880" w:hanging="360"/>
      </w:pPr>
      <w:rPr>
        <w:rFonts w:ascii="Symbol" w:hAnsi="Symbol" w:hint="default"/>
      </w:rPr>
    </w:lvl>
    <w:lvl w:ilvl="4" w:tplc="DC52CDB8">
      <w:start w:val="1"/>
      <w:numFmt w:val="bullet"/>
      <w:lvlText w:val="o"/>
      <w:lvlJc w:val="left"/>
      <w:pPr>
        <w:ind w:left="3600" w:hanging="360"/>
      </w:pPr>
      <w:rPr>
        <w:rFonts w:ascii="Courier New" w:hAnsi="Courier New" w:hint="default"/>
      </w:rPr>
    </w:lvl>
    <w:lvl w:ilvl="5" w:tplc="C3A07CCA">
      <w:start w:val="1"/>
      <w:numFmt w:val="bullet"/>
      <w:lvlText w:val=""/>
      <w:lvlJc w:val="left"/>
      <w:pPr>
        <w:ind w:left="4320" w:hanging="360"/>
      </w:pPr>
      <w:rPr>
        <w:rFonts w:ascii="Wingdings" w:hAnsi="Wingdings" w:hint="default"/>
      </w:rPr>
    </w:lvl>
    <w:lvl w:ilvl="6" w:tplc="F490CECE">
      <w:start w:val="1"/>
      <w:numFmt w:val="bullet"/>
      <w:lvlText w:val=""/>
      <w:lvlJc w:val="left"/>
      <w:pPr>
        <w:ind w:left="5040" w:hanging="360"/>
      </w:pPr>
      <w:rPr>
        <w:rFonts w:ascii="Symbol" w:hAnsi="Symbol" w:hint="default"/>
      </w:rPr>
    </w:lvl>
    <w:lvl w:ilvl="7" w:tplc="3F286564">
      <w:start w:val="1"/>
      <w:numFmt w:val="bullet"/>
      <w:lvlText w:val="o"/>
      <w:lvlJc w:val="left"/>
      <w:pPr>
        <w:ind w:left="5760" w:hanging="360"/>
      </w:pPr>
      <w:rPr>
        <w:rFonts w:ascii="Courier New" w:hAnsi="Courier New" w:hint="default"/>
      </w:rPr>
    </w:lvl>
    <w:lvl w:ilvl="8" w:tplc="3A6E0CE4">
      <w:start w:val="1"/>
      <w:numFmt w:val="bullet"/>
      <w:lvlText w:val=""/>
      <w:lvlJc w:val="left"/>
      <w:pPr>
        <w:ind w:left="6480" w:hanging="360"/>
      </w:pPr>
      <w:rPr>
        <w:rFonts w:ascii="Wingdings" w:hAnsi="Wingdings" w:hint="default"/>
      </w:rPr>
    </w:lvl>
  </w:abstractNum>
  <w:abstractNum w:abstractNumId="52" w15:restartNumberingAfterBreak="0">
    <w:nsid w:val="7A137E65"/>
    <w:multiLevelType w:val="hybridMultilevel"/>
    <w:tmpl w:val="96A6C35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3" w15:restartNumberingAfterBreak="0">
    <w:nsid w:val="7BBC321F"/>
    <w:multiLevelType w:val="hybridMultilevel"/>
    <w:tmpl w:val="25A0D9AE"/>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4" w15:restartNumberingAfterBreak="0">
    <w:nsid w:val="7C231E81"/>
    <w:multiLevelType w:val="hybridMultilevel"/>
    <w:tmpl w:val="F270444A"/>
    <w:lvl w:ilvl="0" w:tplc="3B326242">
      <w:start w:val="1"/>
      <w:numFmt w:val="bullet"/>
      <w:lvlText w:val=""/>
      <w:lvlJc w:val="left"/>
      <w:pPr>
        <w:ind w:left="720" w:hanging="360"/>
      </w:pPr>
      <w:rPr>
        <w:rFonts w:ascii="Symbol" w:hAnsi="Symbol" w:hint="default"/>
      </w:rPr>
    </w:lvl>
    <w:lvl w:ilvl="1" w:tplc="182A75AA">
      <w:start w:val="1"/>
      <w:numFmt w:val="bullet"/>
      <w:lvlText w:val="o"/>
      <w:lvlJc w:val="left"/>
      <w:pPr>
        <w:ind w:left="1440" w:hanging="360"/>
      </w:pPr>
      <w:rPr>
        <w:rFonts w:ascii="Courier New" w:hAnsi="Courier New" w:hint="default"/>
      </w:rPr>
    </w:lvl>
    <w:lvl w:ilvl="2" w:tplc="6CB61304">
      <w:start w:val="1"/>
      <w:numFmt w:val="bullet"/>
      <w:lvlText w:val=""/>
      <w:lvlJc w:val="left"/>
      <w:pPr>
        <w:ind w:left="2160" w:hanging="360"/>
      </w:pPr>
      <w:rPr>
        <w:rFonts w:ascii="Wingdings" w:hAnsi="Wingdings" w:hint="default"/>
      </w:rPr>
    </w:lvl>
    <w:lvl w:ilvl="3" w:tplc="EDCC528E">
      <w:start w:val="1"/>
      <w:numFmt w:val="bullet"/>
      <w:lvlText w:val=""/>
      <w:lvlJc w:val="left"/>
      <w:pPr>
        <w:ind w:left="2880" w:hanging="360"/>
      </w:pPr>
      <w:rPr>
        <w:rFonts w:ascii="Symbol" w:hAnsi="Symbol" w:hint="default"/>
      </w:rPr>
    </w:lvl>
    <w:lvl w:ilvl="4" w:tplc="AB6E1E16">
      <w:start w:val="1"/>
      <w:numFmt w:val="bullet"/>
      <w:lvlText w:val="o"/>
      <w:lvlJc w:val="left"/>
      <w:pPr>
        <w:ind w:left="3600" w:hanging="360"/>
      </w:pPr>
      <w:rPr>
        <w:rFonts w:ascii="Courier New" w:hAnsi="Courier New" w:hint="default"/>
      </w:rPr>
    </w:lvl>
    <w:lvl w:ilvl="5" w:tplc="95F68A40">
      <w:start w:val="1"/>
      <w:numFmt w:val="bullet"/>
      <w:lvlText w:val=""/>
      <w:lvlJc w:val="left"/>
      <w:pPr>
        <w:ind w:left="4320" w:hanging="360"/>
      </w:pPr>
      <w:rPr>
        <w:rFonts w:ascii="Wingdings" w:hAnsi="Wingdings" w:hint="default"/>
      </w:rPr>
    </w:lvl>
    <w:lvl w:ilvl="6" w:tplc="1E809734">
      <w:start w:val="1"/>
      <w:numFmt w:val="bullet"/>
      <w:lvlText w:val=""/>
      <w:lvlJc w:val="left"/>
      <w:pPr>
        <w:ind w:left="5040" w:hanging="360"/>
      </w:pPr>
      <w:rPr>
        <w:rFonts w:ascii="Symbol" w:hAnsi="Symbol" w:hint="default"/>
      </w:rPr>
    </w:lvl>
    <w:lvl w:ilvl="7" w:tplc="4FAAC2E0">
      <w:start w:val="1"/>
      <w:numFmt w:val="bullet"/>
      <w:lvlText w:val="o"/>
      <w:lvlJc w:val="left"/>
      <w:pPr>
        <w:ind w:left="5760" w:hanging="360"/>
      </w:pPr>
      <w:rPr>
        <w:rFonts w:ascii="Courier New" w:hAnsi="Courier New" w:hint="default"/>
      </w:rPr>
    </w:lvl>
    <w:lvl w:ilvl="8" w:tplc="971A6FB2">
      <w:start w:val="1"/>
      <w:numFmt w:val="bullet"/>
      <w:lvlText w:val=""/>
      <w:lvlJc w:val="left"/>
      <w:pPr>
        <w:ind w:left="6480" w:hanging="360"/>
      </w:pPr>
      <w:rPr>
        <w:rFonts w:ascii="Wingdings" w:hAnsi="Wingdings" w:hint="default"/>
      </w:rPr>
    </w:lvl>
  </w:abstractNum>
  <w:abstractNum w:abstractNumId="55" w15:restartNumberingAfterBreak="0">
    <w:nsid w:val="7F5F44B7"/>
    <w:multiLevelType w:val="hybridMultilevel"/>
    <w:tmpl w:val="CD4C543C"/>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47"/>
  </w:num>
  <w:num w:numId="4">
    <w:abstractNumId w:val="29"/>
  </w:num>
  <w:num w:numId="5">
    <w:abstractNumId w:val="0"/>
  </w:num>
  <w:num w:numId="6">
    <w:abstractNumId w:val="38"/>
  </w:num>
  <w:num w:numId="7">
    <w:abstractNumId w:val="35"/>
  </w:num>
  <w:num w:numId="8">
    <w:abstractNumId w:val="11"/>
  </w:num>
  <w:num w:numId="9">
    <w:abstractNumId w:val="8"/>
  </w:num>
  <w:num w:numId="10">
    <w:abstractNumId w:val="9"/>
  </w:num>
  <w:num w:numId="11">
    <w:abstractNumId w:val="49"/>
  </w:num>
  <w:num w:numId="12">
    <w:abstractNumId w:val="5"/>
  </w:num>
  <w:num w:numId="13">
    <w:abstractNumId w:val="23"/>
  </w:num>
  <w:num w:numId="14">
    <w:abstractNumId w:val="19"/>
  </w:num>
  <w:num w:numId="15">
    <w:abstractNumId w:val="40"/>
  </w:num>
  <w:num w:numId="16">
    <w:abstractNumId w:val="33"/>
  </w:num>
  <w:num w:numId="17">
    <w:abstractNumId w:val="54"/>
  </w:num>
  <w:num w:numId="18">
    <w:abstractNumId w:val="17"/>
  </w:num>
  <w:num w:numId="19">
    <w:abstractNumId w:val="21"/>
  </w:num>
  <w:num w:numId="20">
    <w:abstractNumId w:val="20"/>
  </w:num>
  <w:num w:numId="21">
    <w:abstractNumId w:val="42"/>
  </w:num>
  <w:num w:numId="22">
    <w:abstractNumId w:val="13"/>
  </w:num>
  <w:num w:numId="23">
    <w:abstractNumId w:val="1"/>
  </w:num>
  <w:num w:numId="24">
    <w:abstractNumId w:val="43"/>
  </w:num>
  <w:num w:numId="25">
    <w:abstractNumId w:val="16"/>
  </w:num>
  <w:num w:numId="26">
    <w:abstractNumId w:val="27"/>
  </w:num>
  <w:num w:numId="27">
    <w:abstractNumId w:val="34"/>
  </w:num>
  <w:num w:numId="28">
    <w:abstractNumId w:val="4"/>
  </w:num>
  <w:num w:numId="29">
    <w:abstractNumId w:val="44"/>
  </w:num>
  <w:num w:numId="30">
    <w:abstractNumId w:val="28"/>
  </w:num>
  <w:num w:numId="31">
    <w:abstractNumId w:val="14"/>
  </w:num>
  <w:num w:numId="32">
    <w:abstractNumId w:val="32"/>
  </w:num>
  <w:num w:numId="33">
    <w:abstractNumId w:val="7"/>
  </w:num>
  <w:num w:numId="34">
    <w:abstractNumId w:val="3"/>
  </w:num>
  <w:num w:numId="35">
    <w:abstractNumId w:val="37"/>
  </w:num>
  <w:num w:numId="36">
    <w:abstractNumId w:val="26"/>
  </w:num>
  <w:num w:numId="37">
    <w:abstractNumId w:val="25"/>
  </w:num>
  <w:num w:numId="38">
    <w:abstractNumId w:val="53"/>
  </w:num>
  <w:num w:numId="39">
    <w:abstractNumId w:val="52"/>
  </w:num>
  <w:num w:numId="40">
    <w:abstractNumId w:val="50"/>
  </w:num>
  <w:num w:numId="41">
    <w:abstractNumId w:val="39"/>
  </w:num>
  <w:num w:numId="42">
    <w:abstractNumId w:val="24"/>
  </w:num>
  <w:num w:numId="43">
    <w:abstractNumId w:val="36"/>
  </w:num>
  <w:num w:numId="44">
    <w:abstractNumId w:val="12"/>
  </w:num>
  <w:num w:numId="45">
    <w:abstractNumId w:val="51"/>
  </w:num>
  <w:num w:numId="46">
    <w:abstractNumId w:val="46"/>
  </w:num>
  <w:num w:numId="47">
    <w:abstractNumId w:val="22"/>
  </w:num>
  <w:num w:numId="48">
    <w:abstractNumId w:val="30"/>
  </w:num>
  <w:num w:numId="49">
    <w:abstractNumId w:val="10"/>
  </w:num>
  <w:num w:numId="50">
    <w:abstractNumId w:val="45"/>
  </w:num>
  <w:num w:numId="51">
    <w:abstractNumId w:val="55"/>
  </w:num>
  <w:num w:numId="52">
    <w:abstractNumId w:val="41"/>
  </w:num>
  <w:num w:numId="53">
    <w:abstractNumId w:val="48"/>
  </w:num>
  <w:num w:numId="54">
    <w:abstractNumId w:val="31"/>
  </w:num>
  <w:num w:numId="55">
    <w:abstractNumId w:val="2"/>
  </w:num>
  <w:num w:numId="56">
    <w:abstractNumId w:val="6"/>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1304"/>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3NrMwtTAzszA2NzFT0lEKTi0uzszPAykwtagFAPZeHEYtAAAA"/>
  </w:docVars>
  <w:rsids>
    <w:rsidRoot w:val="00CA4347"/>
    <w:rsid w:val="000000C3"/>
    <w:rsid w:val="00000224"/>
    <w:rsid w:val="0000059C"/>
    <w:rsid w:val="000037C7"/>
    <w:rsid w:val="00005EAC"/>
    <w:rsid w:val="00010DEB"/>
    <w:rsid w:val="000150E4"/>
    <w:rsid w:val="0001597F"/>
    <w:rsid w:val="00015B3F"/>
    <w:rsid w:val="000177B9"/>
    <w:rsid w:val="00020D72"/>
    <w:rsid w:val="00020FBF"/>
    <w:rsid w:val="00021032"/>
    <w:rsid w:val="000212FF"/>
    <w:rsid w:val="00021CD5"/>
    <w:rsid w:val="00022298"/>
    <w:rsid w:val="00022354"/>
    <w:rsid w:val="000231CB"/>
    <w:rsid w:val="00024188"/>
    <w:rsid w:val="00026CD6"/>
    <w:rsid w:val="00027101"/>
    <w:rsid w:val="00027A0C"/>
    <w:rsid w:val="00027C64"/>
    <w:rsid w:val="00027CE9"/>
    <w:rsid w:val="00030F5A"/>
    <w:rsid w:val="000317AE"/>
    <w:rsid w:val="00032E0C"/>
    <w:rsid w:val="0003333A"/>
    <w:rsid w:val="0003558A"/>
    <w:rsid w:val="00035B0E"/>
    <w:rsid w:val="00036CD7"/>
    <w:rsid w:val="00040124"/>
    <w:rsid w:val="00040A2B"/>
    <w:rsid w:val="00040A69"/>
    <w:rsid w:val="00041C68"/>
    <w:rsid w:val="000428DF"/>
    <w:rsid w:val="00042F90"/>
    <w:rsid w:val="000434F9"/>
    <w:rsid w:val="0004372A"/>
    <w:rsid w:val="00043936"/>
    <w:rsid w:val="00044176"/>
    <w:rsid w:val="00044FC5"/>
    <w:rsid w:val="0004565B"/>
    <w:rsid w:val="000466AE"/>
    <w:rsid w:val="00047CD0"/>
    <w:rsid w:val="000519F6"/>
    <w:rsid w:val="00051DCF"/>
    <w:rsid w:val="00053A2D"/>
    <w:rsid w:val="0005593D"/>
    <w:rsid w:val="00055C8B"/>
    <w:rsid w:val="00055FEE"/>
    <w:rsid w:val="00057307"/>
    <w:rsid w:val="00057A35"/>
    <w:rsid w:val="0006078F"/>
    <w:rsid w:val="00060B8E"/>
    <w:rsid w:val="00061139"/>
    <w:rsid w:val="00062C69"/>
    <w:rsid w:val="0006321D"/>
    <w:rsid w:val="00063B41"/>
    <w:rsid w:val="00065D8D"/>
    <w:rsid w:val="00065E9B"/>
    <w:rsid w:val="000675B6"/>
    <w:rsid w:val="00070406"/>
    <w:rsid w:val="00070483"/>
    <w:rsid w:val="0007057A"/>
    <w:rsid w:val="000744C8"/>
    <w:rsid w:val="00075B29"/>
    <w:rsid w:val="00076DB3"/>
    <w:rsid w:val="00076F5E"/>
    <w:rsid w:val="0008024F"/>
    <w:rsid w:val="0008089E"/>
    <w:rsid w:val="0008193F"/>
    <w:rsid w:val="00082069"/>
    <w:rsid w:val="00082C12"/>
    <w:rsid w:val="00084DE3"/>
    <w:rsid w:val="00087563"/>
    <w:rsid w:val="00087838"/>
    <w:rsid w:val="00090157"/>
    <w:rsid w:val="0009129A"/>
    <w:rsid w:val="000913DA"/>
    <w:rsid w:val="00091DF5"/>
    <w:rsid w:val="00094B2D"/>
    <w:rsid w:val="000A0DE6"/>
    <w:rsid w:val="000A0E8F"/>
    <w:rsid w:val="000A11F7"/>
    <w:rsid w:val="000A26F9"/>
    <w:rsid w:val="000A2862"/>
    <w:rsid w:val="000A31EA"/>
    <w:rsid w:val="000A3787"/>
    <w:rsid w:val="000A4378"/>
    <w:rsid w:val="000A45DD"/>
    <w:rsid w:val="000A69BD"/>
    <w:rsid w:val="000A6C78"/>
    <w:rsid w:val="000A74BB"/>
    <w:rsid w:val="000A79DE"/>
    <w:rsid w:val="000B0917"/>
    <w:rsid w:val="000B16A7"/>
    <w:rsid w:val="000B1FE0"/>
    <w:rsid w:val="000B288F"/>
    <w:rsid w:val="000B2F38"/>
    <w:rsid w:val="000B352D"/>
    <w:rsid w:val="000B589A"/>
    <w:rsid w:val="000B7590"/>
    <w:rsid w:val="000B75D6"/>
    <w:rsid w:val="000C01A6"/>
    <w:rsid w:val="000C1B68"/>
    <w:rsid w:val="000C2700"/>
    <w:rsid w:val="000C41A5"/>
    <w:rsid w:val="000C4300"/>
    <w:rsid w:val="000C45A9"/>
    <w:rsid w:val="000C4D19"/>
    <w:rsid w:val="000C5383"/>
    <w:rsid w:val="000C578C"/>
    <w:rsid w:val="000C7232"/>
    <w:rsid w:val="000C72BF"/>
    <w:rsid w:val="000C736F"/>
    <w:rsid w:val="000D0AC7"/>
    <w:rsid w:val="000D1DEE"/>
    <w:rsid w:val="000D1F90"/>
    <w:rsid w:val="000D1FAB"/>
    <w:rsid w:val="000D2285"/>
    <w:rsid w:val="000D247A"/>
    <w:rsid w:val="000D273B"/>
    <w:rsid w:val="000D28C8"/>
    <w:rsid w:val="000D3572"/>
    <w:rsid w:val="000D3C66"/>
    <w:rsid w:val="000D3F75"/>
    <w:rsid w:val="000D4B22"/>
    <w:rsid w:val="000D5AF7"/>
    <w:rsid w:val="000D5D24"/>
    <w:rsid w:val="000D675C"/>
    <w:rsid w:val="000D6CD9"/>
    <w:rsid w:val="000D6D54"/>
    <w:rsid w:val="000D7A6D"/>
    <w:rsid w:val="000E081D"/>
    <w:rsid w:val="000E1105"/>
    <w:rsid w:val="000E223A"/>
    <w:rsid w:val="000E3ADA"/>
    <w:rsid w:val="000E4904"/>
    <w:rsid w:val="000E4E1D"/>
    <w:rsid w:val="000E60CE"/>
    <w:rsid w:val="000E7653"/>
    <w:rsid w:val="000F01BC"/>
    <w:rsid w:val="000F142A"/>
    <w:rsid w:val="000F1A04"/>
    <w:rsid w:val="000F2857"/>
    <w:rsid w:val="000F2C75"/>
    <w:rsid w:val="000F3578"/>
    <w:rsid w:val="000F3AB9"/>
    <w:rsid w:val="000F4018"/>
    <w:rsid w:val="000F4733"/>
    <w:rsid w:val="000F4B65"/>
    <w:rsid w:val="000F54E6"/>
    <w:rsid w:val="000F780A"/>
    <w:rsid w:val="000F795F"/>
    <w:rsid w:val="0010118B"/>
    <w:rsid w:val="00103261"/>
    <w:rsid w:val="00103808"/>
    <w:rsid w:val="001050E0"/>
    <w:rsid w:val="00105B8B"/>
    <w:rsid w:val="00105DCC"/>
    <w:rsid w:val="0010793F"/>
    <w:rsid w:val="00107EF3"/>
    <w:rsid w:val="001114CD"/>
    <w:rsid w:val="00111C93"/>
    <w:rsid w:val="00112187"/>
    <w:rsid w:val="00112F99"/>
    <w:rsid w:val="001141D4"/>
    <w:rsid w:val="00114F6B"/>
    <w:rsid w:val="001150B1"/>
    <w:rsid w:val="00115658"/>
    <w:rsid w:val="00115701"/>
    <w:rsid w:val="00115717"/>
    <w:rsid w:val="001164AE"/>
    <w:rsid w:val="00116579"/>
    <w:rsid w:val="00116E35"/>
    <w:rsid w:val="00117A59"/>
    <w:rsid w:val="00117FE6"/>
    <w:rsid w:val="001203C3"/>
    <w:rsid w:val="00121DD2"/>
    <w:rsid w:val="00122AB5"/>
    <w:rsid w:val="00123055"/>
    <w:rsid w:val="00123ABA"/>
    <w:rsid w:val="00123F9B"/>
    <w:rsid w:val="001242C8"/>
    <w:rsid w:val="00125073"/>
    <w:rsid w:val="00125AB6"/>
    <w:rsid w:val="00125B3D"/>
    <w:rsid w:val="00125EC6"/>
    <w:rsid w:val="00126A0E"/>
    <w:rsid w:val="00127CD8"/>
    <w:rsid w:val="001303BD"/>
    <w:rsid w:val="00130A5D"/>
    <w:rsid w:val="00131D71"/>
    <w:rsid w:val="00133767"/>
    <w:rsid w:val="00133A8D"/>
    <w:rsid w:val="00137A4C"/>
    <w:rsid w:val="00140487"/>
    <w:rsid w:val="001414A5"/>
    <w:rsid w:val="0014198A"/>
    <w:rsid w:val="00141AA0"/>
    <w:rsid w:val="00141DE6"/>
    <w:rsid w:val="001436FF"/>
    <w:rsid w:val="00143CCA"/>
    <w:rsid w:val="00143EA9"/>
    <w:rsid w:val="001441BD"/>
    <w:rsid w:val="001449C7"/>
    <w:rsid w:val="00145866"/>
    <w:rsid w:val="00145EBE"/>
    <w:rsid w:val="0015190B"/>
    <w:rsid w:val="00151B49"/>
    <w:rsid w:val="00152503"/>
    <w:rsid w:val="00152CE0"/>
    <w:rsid w:val="00153E64"/>
    <w:rsid w:val="00154A37"/>
    <w:rsid w:val="00156279"/>
    <w:rsid w:val="001566D1"/>
    <w:rsid w:val="001574F6"/>
    <w:rsid w:val="00157A10"/>
    <w:rsid w:val="00157A25"/>
    <w:rsid w:val="001601BF"/>
    <w:rsid w:val="00160695"/>
    <w:rsid w:val="00161B18"/>
    <w:rsid w:val="001620AF"/>
    <w:rsid w:val="00162380"/>
    <w:rsid w:val="001627B7"/>
    <w:rsid w:val="001633FB"/>
    <w:rsid w:val="001646B2"/>
    <w:rsid w:val="001656BF"/>
    <w:rsid w:val="00165848"/>
    <w:rsid w:val="00165E57"/>
    <w:rsid w:val="0016689B"/>
    <w:rsid w:val="00166E22"/>
    <w:rsid w:val="001674B2"/>
    <w:rsid w:val="001678AE"/>
    <w:rsid w:val="001678B7"/>
    <w:rsid w:val="00170835"/>
    <w:rsid w:val="001711C5"/>
    <w:rsid w:val="001711C6"/>
    <w:rsid w:val="00171F55"/>
    <w:rsid w:val="00173BE7"/>
    <w:rsid w:val="001746D2"/>
    <w:rsid w:val="00174836"/>
    <w:rsid w:val="00176F7C"/>
    <w:rsid w:val="0018153A"/>
    <w:rsid w:val="00181B23"/>
    <w:rsid w:val="00181D51"/>
    <w:rsid w:val="0018309E"/>
    <w:rsid w:val="001837B4"/>
    <w:rsid w:val="001846A7"/>
    <w:rsid w:val="00184EF9"/>
    <w:rsid w:val="00185407"/>
    <w:rsid w:val="00186DFB"/>
    <w:rsid w:val="001877D8"/>
    <w:rsid w:val="001877E3"/>
    <w:rsid w:val="001902A0"/>
    <w:rsid w:val="0019045F"/>
    <w:rsid w:val="0019058A"/>
    <w:rsid w:val="0019080D"/>
    <w:rsid w:val="00191601"/>
    <w:rsid w:val="001919D3"/>
    <w:rsid w:val="00194C01"/>
    <w:rsid w:val="001A0910"/>
    <w:rsid w:val="001A17A0"/>
    <w:rsid w:val="001A1951"/>
    <w:rsid w:val="001A2633"/>
    <w:rsid w:val="001A27B2"/>
    <w:rsid w:val="001A2F9E"/>
    <w:rsid w:val="001A2FBC"/>
    <w:rsid w:val="001A2FD5"/>
    <w:rsid w:val="001A31DB"/>
    <w:rsid w:val="001A435F"/>
    <w:rsid w:val="001A473C"/>
    <w:rsid w:val="001A4B18"/>
    <w:rsid w:val="001A5F55"/>
    <w:rsid w:val="001A7D92"/>
    <w:rsid w:val="001B0886"/>
    <w:rsid w:val="001B18D6"/>
    <w:rsid w:val="001B1F2C"/>
    <w:rsid w:val="001B52F5"/>
    <w:rsid w:val="001B5B68"/>
    <w:rsid w:val="001C00E9"/>
    <w:rsid w:val="001C1FA6"/>
    <w:rsid w:val="001C2570"/>
    <w:rsid w:val="001C434C"/>
    <w:rsid w:val="001C4F15"/>
    <w:rsid w:val="001C5091"/>
    <w:rsid w:val="001C7793"/>
    <w:rsid w:val="001C7CE5"/>
    <w:rsid w:val="001D03BE"/>
    <w:rsid w:val="001D03D0"/>
    <w:rsid w:val="001D0524"/>
    <w:rsid w:val="001D054F"/>
    <w:rsid w:val="001D08C5"/>
    <w:rsid w:val="001D1954"/>
    <w:rsid w:val="001D2080"/>
    <w:rsid w:val="001D388E"/>
    <w:rsid w:val="001D39EE"/>
    <w:rsid w:val="001D4062"/>
    <w:rsid w:val="001D4239"/>
    <w:rsid w:val="001D50CE"/>
    <w:rsid w:val="001D612B"/>
    <w:rsid w:val="001D6F13"/>
    <w:rsid w:val="001D6F85"/>
    <w:rsid w:val="001D7926"/>
    <w:rsid w:val="001E0E49"/>
    <w:rsid w:val="001E18F8"/>
    <w:rsid w:val="001E1FEF"/>
    <w:rsid w:val="001E22B2"/>
    <w:rsid w:val="001E2E13"/>
    <w:rsid w:val="001E32AD"/>
    <w:rsid w:val="001E6B0E"/>
    <w:rsid w:val="001E6D06"/>
    <w:rsid w:val="001E75E3"/>
    <w:rsid w:val="001E7B56"/>
    <w:rsid w:val="001F0E28"/>
    <w:rsid w:val="001F1A3F"/>
    <w:rsid w:val="001F2983"/>
    <w:rsid w:val="001F3601"/>
    <w:rsid w:val="001F3B75"/>
    <w:rsid w:val="001F3BED"/>
    <w:rsid w:val="001F634B"/>
    <w:rsid w:val="001F6C89"/>
    <w:rsid w:val="001F7880"/>
    <w:rsid w:val="002020C4"/>
    <w:rsid w:val="00202E04"/>
    <w:rsid w:val="00203485"/>
    <w:rsid w:val="002043B3"/>
    <w:rsid w:val="002051E9"/>
    <w:rsid w:val="00205500"/>
    <w:rsid w:val="00206046"/>
    <w:rsid w:val="0020666E"/>
    <w:rsid w:val="0020674F"/>
    <w:rsid w:val="00210933"/>
    <w:rsid w:val="00210A82"/>
    <w:rsid w:val="00210B5D"/>
    <w:rsid w:val="00212182"/>
    <w:rsid w:val="002128B1"/>
    <w:rsid w:val="00212B01"/>
    <w:rsid w:val="002137F2"/>
    <w:rsid w:val="00213A84"/>
    <w:rsid w:val="00214235"/>
    <w:rsid w:val="00214645"/>
    <w:rsid w:val="00215459"/>
    <w:rsid w:val="002159A8"/>
    <w:rsid w:val="00215A57"/>
    <w:rsid w:val="00215AE2"/>
    <w:rsid w:val="002163CF"/>
    <w:rsid w:val="00217F01"/>
    <w:rsid w:val="00220820"/>
    <w:rsid w:val="00220AEA"/>
    <w:rsid w:val="00220CE6"/>
    <w:rsid w:val="00221CB7"/>
    <w:rsid w:val="0022235F"/>
    <w:rsid w:val="00222F28"/>
    <w:rsid w:val="00223179"/>
    <w:rsid w:val="002254B5"/>
    <w:rsid w:val="002305DB"/>
    <w:rsid w:val="00231205"/>
    <w:rsid w:val="0023138F"/>
    <w:rsid w:val="00231492"/>
    <w:rsid w:val="00231A71"/>
    <w:rsid w:val="0023272F"/>
    <w:rsid w:val="002334D5"/>
    <w:rsid w:val="00234747"/>
    <w:rsid w:val="002360EF"/>
    <w:rsid w:val="00236DB5"/>
    <w:rsid w:val="002415A2"/>
    <w:rsid w:val="002418D7"/>
    <w:rsid w:val="00241BFE"/>
    <w:rsid w:val="00242E56"/>
    <w:rsid w:val="00243F13"/>
    <w:rsid w:val="002446DB"/>
    <w:rsid w:val="00244CD6"/>
    <w:rsid w:val="00245457"/>
    <w:rsid w:val="00246195"/>
    <w:rsid w:val="002469A0"/>
    <w:rsid w:val="00246F38"/>
    <w:rsid w:val="002478F6"/>
    <w:rsid w:val="00247E9D"/>
    <w:rsid w:val="00250039"/>
    <w:rsid w:val="002509CE"/>
    <w:rsid w:val="00251627"/>
    <w:rsid w:val="00251EF0"/>
    <w:rsid w:val="0025336B"/>
    <w:rsid w:val="002533B1"/>
    <w:rsid w:val="00254845"/>
    <w:rsid w:val="0025511A"/>
    <w:rsid w:val="00255BCF"/>
    <w:rsid w:val="0025649F"/>
    <w:rsid w:val="002569B6"/>
    <w:rsid w:val="00260C95"/>
    <w:rsid w:val="0026190F"/>
    <w:rsid w:val="00261ADF"/>
    <w:rsid w:val="00262FD3"/>
    <w:rsid w:val="00263805"/>
    <w:rsid w:val="00264206"/>
    <w:rsid w:val="00264960"/>
    <w:rsid w:val="002718B6"/>
    <w:rsid w:val="00273109"/>
    <w:rsid w:val="00273A41"/>
    <w:rsid w:val="00273F78"/>
    <w:rsid w:val="002748A6"/>
    <w:rsid w:val="00274F6D"/>
    <w:rsid w:val="00275187"/>
    <w:rsid w:val="00275304"/>
    <w:rsid w:val="00275C01"/>
    <w:rsid w:val="0027714B"/>
    <w:rsid w:val="002778EE"/>
    <w:rsid w:val="002806A1"/>
    <w:rsid w:val="0028182B"/>
    <w:rsid w:val="00284635"/>
    <w:rsid w:val="00284704"/>
    <w:rsid w:val="00284E1C"/>
    <w:rsid w:val="002866D5"/>
    <w:rsid w:val="00286B74"/>
    <w:rsid w:val="00286DFD"/>
    <w:rsid w:val="0028790A"/>
    <w:rsid w:val="00290274"/>
    <w:rsid w:val="00290EB2"/>
    <w:rsid w:val="002911EB"/>
    <w:rsid w:val="002912C5"/>
    <w:rsid w:val="002914A1"/>
    <w:rsid w:val="00291B96"/>
    <w:rsid w:val="00292710"/>
    <w:rsid w:val="0029489F"/>
    <w:rsid w:val="00295533"/>
    <w:rsid w:val="00296845"/>
    <w:rsid w:val="00296F70"/>
    <w:rsid w:val="0029733D"/>
    <w:rsid w:val="00297652"/>
    <w:rsid w:val="00297A95"/>
    <w:rsid w:val="002A227C"/>
    <w:rsid w:val="002A2C16"/>
    <w:rsid w:val="002A2F66"/>
    <w:rsid w:val="002A3ABC"/>
    <w:rsid w:val="002A3F08"/>
    <w:rsid w:val="002A4E94"/>
    <w:rsid w:val="002A5C27"/>
    <w:rsid w:val="002A6452"/>
    <w:rsid w:val="002A6ABF"/>
    <w:rsid w:val="002B1644"/>
    <w:rsid w:val="002B1D0E"/>
    <w:rsid w:val="002B1F1B"/>
    <w:rsid w:val="002B3688"/>
    <w:rsid w:val="002B383F"/>
    <w:rsid w:val="002B387E"/>
    <w:rsid w:val="002B39DA"/>
    <w:rsid w:val="002B50D8"/>
    <w:rsid w:val="002B5F54"/>
    <w:rsid w:val="002B696A"/>
    <w:rsid w:val="002B7DDC"/>
    <w:rsid w:val="002C0B41"/>
    <w:rsid w:val="002C0B45"/>
    <w:rsid w:val="002C1E59"/>
    <w:rsid w:val="002C3FE9"/>
    <w:rsid w:val="002C4289"/>
    <w:rsid w:val="002C471A"/>
    <w:rsid w:val="002C4937"/>
    <w:rsid w:val="002C4E04"/>
    <w:rsid w:val="002C5AAB"/>
    <w:rsid w:val="002C62A9"/>
    <w:rsid w:val="002C6BD0"/>
    <w:rsid w:val="002C6D45"/>
    <w:rsid w:val="002C7838"/>
    <w:rsid w:val="002C7FB0"/>
    <w:rsid w:val="002D0D5E"/>
    <w:rsid w:val="002D10E4"/>
    <w:rsid w:val="002D117A"/>
    <w:rsid w:val="002D1943"/>
    <w:rsid w:val="002D19BC"/>
    <w:rsid w:val="002D2157"/>
    <w:rsid w:val="002D2500"/>
    <w:rsid w:val="002D6170"/>
    <w:rsid w:val="002D6ED9"/>
    <w:rsid w:val="002D70C8"/>
    <w:rsid w:val="002D79BB"/>
    <w:rsid w:val="002E0CD6"/>
    <w:rsid w:val="002E12B4"/>
    <w:rsid w:val="002E1B38"/>
    <w:rsid w:val="002E24F4"/>
    <w:rsid w:val="002E27D2"/>
    <w:rsid w:val="002E377C"/>
    <w:rsid w:val="002E3964"/>
    <w:rsid w:val="002E3EB9"/>
    <w:rsid w:val="002E4DF1"/>
    <w:rsid w:val="002E5BD6"/>
    <w:rsid w:val="002E6B0E"/>
    <w:rsid w:val="002F1812"/>
    <w:rsid w:val="002F1BB4"/>
    <w:rsid w:val="002F3CD9"/>
    <w:rsid w:val="002F3E09"/>
    <w:rsid w:val="002F4EB0"/>
    <w:rsid w:val="002F53D0"/>
    <w:rsid w:val="002F632C"/>
    <w:rsid w:val="002F6425"/>
    <w:rsid w:val="002F67B3"/>
    <w:rsid w:val="002F6998"/>
    <w:rsid w:val="002F6FAF"/>
    <w:rsid w:val="003004DE"/>
    <w:rsid w:val="00300512"/>
    <w:rsid w:val="00300BAF"/>
    <w:rsid w:val="00302CFA"/>
    <w:rsid w:val="00302F72"/>
    <w:rsid w:val="00304812"/>
    <w:rsid w:val="003056AF"/>
    <w:rsid w:val="0030619D"/>
    <w:rsid w:val="003071B2"/>
    <w:rsid w:val="00307427"/>
    <w:rsid w:val="003103C8"/>
    <w:rsid w:val="00310536"/>
    <w:rsid w:val="003114A7"/>
    <w:rsid w:val="00311910"/>
    <w:rsid w:val="00311BD9"/>
    <w:rsid w:val="00312A23"/>
    <w:rsid w:val="00313FAB"/>
    <w:rsid w:val="00314060"/>
    <w:rsid w:val="00314EF3"/>
    <w:rsid w:val="00315524"/>
    <w:rsid w:val="00316152"/>
    <w:rsid w:val="00316915"/>
    <w:rsid w:val="00316D97"/>
    <w:rsid w:val="00321125"/>
    <w:rsid w:val="00321E0A"/>
    <w:rsid w:val="00323095"/>
    <w:rsid w:val="003240F7"/>
    <w:rsid w:val="003245E0"/>
    <w:rsid w:val="00324965"/>
    <w:rsid w:val="003254C8"/>
    <w:rsid w:val="003255C9"/>
    <w:rsid w:val="00326327"/>
    <w:rsid w:val="003269DF"/>
    <w:rsid w:val="00327398"/>
    <w:rsid w:val="0033062F"/>
    <w:rsid w:val="003307BE"/>
    <w:rsid w:val="00330966"/>
    <w:rsid w:val="003326DB"/>
    <w:rsid w:val="00332F86"/>
    <w:rsid w:val="0033421C"/>
    <w:rsid w:val="00335A80"/>
    <w:rsid w:val="003360EE"/>
    <w:rsid w:val="00336686"/>
    <w:rsid w:val="00336FD7"/>
    <w:rsid w:val="00337D93"/>
    <w:rsid w:val="0034161B"/>
    <w:rsid w:val="00341723"/>
    <w:rsid w:val="00341C54"/>
    <w:rsid w:val="00341EF8"/>
    <w:rsid w:val="003438C5"/>
    <w:rsid w:val="00344BEA"/>
    <w:rsid w:val="00346393"/>
    <w:rsid w:val="003523BF"/>
    <w:rsid w:val="003524D9"/>
    <w:rsid w:val="003525F8"/>
    <w:rsid w:val="00352710"/>
    <w:rsid w:val="00353B0B"/>
    <w:rsid w:val="00355C86"/>
    <w:rsid w:val="00357139"/>
    <w:rsid w:val="00357CEC"/>
    <w:rsid w:val="003603EC"/>
    <w:rsid w:val="003605A3"/>
    <w:rsid w:val="003608FF"/>
    <w:rsid w:val="00361552"/>
    <w:rsid w:val="003619D9"/>
    <w:rsid w:val="003639B6"/>
    <w:rsid w:val="00363AC5"/>
    <w:rsid w:val="00364369"/>
    <w:rsid w:val="00364658"/>
    <w:rsid w:val="00364B10"/>
    <w:rsid w:val="00364C2E"/>
    <w:rsid w:val="00364FC8"/>
    <w:rsid w:val="003664EA"/>
    <w:rsid w:val="00367954"/>
    <w:rsid w:val="0037123F"/>
    <w:rsid w:val="00372814"/>
    <w:rsid w:val="003729B5"/>
    <w:rsid w:val="00372ACD"/>
    <w:rsid w:val="00372CEB"/>
    <w:rsid w:val="00372EC9"/>
    <w:rsid w:val="00373AE9"/>
    <w:rsid w:val="00373DE0"/>
    <w:rsid w:val="0037493A"/>
    <w:rsid w:val="003751D1"/>
    <w:rsid w:val="00375632"/>
    <w:rsid w:val="00375ACB"/>
    <w:rsid w:val="00376A6D"/>
    <w:rsid w:val="00380876"/>
    <w:rsid w:val="00381E74"/>
    <w:rsid w:val="00382321"/>
    <w:rsid w:val="003825BA"/>
    <w:rsid w:val="00382FC5"/>
    <w:rsid w:val="0038323B"/>
    <w:rsid w:val="00383C92"/>
    <w:rsid w:val="0038505B"/>
    <w:rsid w:val="0038592B"/>
    <w:rsid w:val="00386035"/>
    <w:rsid w:val="003862C0"/>
    <w:rsid w:val="003872A5"/>
    <w:rsid w:val="0038777C"/>
    <w:rsid w:val="00387934"/>
    <w:rsid w:val="00392063"/>
    <w:rsid w:val="00393CCC"/>
    <w:rsid w:val="00394A21"/>
    <w:rsid w:val="00395D00"/>
    <w:rsid w:val="00396A67"/>
    <w:rsid w:val="003972D2"/>
    <w:rsid w:val="003973DC"/>
    <w:rsid w:val="003A01C6"/>
    <w:rsid w:val="003A03A5"/>
    <w:rsid w:val="003A1B5A"/>
    <w:rsid w:val="003A1C8C"/>
    <w:rsid w:val="003A208C"/>
    <w:rsid w:val="003A20C7"/>
    <w:rsid w:val="003A2DB9"/>
    <w:rsid w:val="003A2F36"/>
    <w:rsid w:val="003A3AEA"/>
    <w:rsid w:val="003A4100"/>
    <w:rsid w:val="003A50C7"/>
    <w:rsid w:val="003A5EF6"/>
    <w:rsid w:val="003A7544"/>
    <w:rsid w:val="003A764F"/>
    <w:rsid w:val="003A7F72"/>
    <w:rsid w:val="003B0CE9"/>
    <w:rsid w:val="003B0DB5"/>
    <w:rsid w:val="003B126D"/>
    <w:rsid w:val="003B1A34"/>
    <w:rsid w:val="003B2082"/>
    <w:rsid w:val="003B2733"/>
    <w:rsid w:val="003B299E"/>
    <w:rsid w:val="003B331E"/>
    <w:rsid w:val="003B4CB1"/>
    <w:rsid w:val="003B50C4"/>
    <w:rsid w:val="003B6987"/>
    <w:rsid w:val="003B7574"/>
    <w:rsid w:val="003C13AF"/>
    <w:rsid w:val="003C1BBD"/>
    <w:rsid w:val="003C294D"/>
    <w:rsid w:val="003C2A30"/>
    <w:rsid w:val="003C2AF4"/>
    <w:rsid w:val="003C3580"/>
    <w:rsid w:val="003C3F2E"/>
    <w:rsid w:val="003C3F60"/>
    <w:rsid w:val="003C68E5"/>
    <w:rsid w:val="003C75D9"/>
    <w:rsid w:val="003D01F9"/>
    <w:rsid w:val="003D135F"/>
    <w:rsid w:val="003D1963"/>
    <w:rsid w:val="003D2DEB"/>
    <w:rsid w:val="003D3040"/>
    <w:rsid w:val="003D4319"/>
    <w:rsid w:val="003D57D3"/>
    <w:rsid w:val="003D590A"/>
    <w:rsid w:val="003D628E"/>
    <w:rsid w:val="003D6916"/>
    <w:rsid w:val="003E1269"/>
    <w:rsid w:val="003E19A5"/>
    <w:rsid w:val="003E34ED"/>
    <w:rsid w:val="003E3E62"/>
    <w:rsid w:val="003E43B4"/>
    <w:rsid w:val="003E4D24"/>
    <w:rsid w:val="003E54D4"/>
    <w:rsid w:val="003E551B"/>
    <w:rsid w:val="003E5880"/>
    <w:rsid w:val="003E58BA"/>
    <w:rsid w:val="003E5C6A"/>
    <w:rsid w:val="003E61AF"/>
    <w:rsid w:val="003E7381"/>
    <w:rsid w:val="003E74B2"/>
    <w:rsid w:val="003E7E2A"/>
    <w:rsid w:val="003F156E"/>
    <w:rsid w:val="003F197F"/>
    <w:rsid w:val="003F2037"/>
    <w:rsid w:val="003F2DBB"/>
    <w:rsid w:val="003F32B2"/>
    <w:rsid w:val="003F460C"/>
    <w:rsid w:val="003F5A37"/>
    <w:rsid w:val="003F5D6C"/>
    <w:rsid w:val="003F692C"/>
    <w:rsid w:val="003F75BC"/>
    <w:rsid w:val="00402013"/>
    <w:rsid w:val="00403040"/>
    <w:rsid w:val="0040431E"/>
    <w:rsid w:val="0040670B"/>
    <w:rsid w:val="0040682A"/>
    <w:rsid w:val="0040684B"/>
    <w:rsid w:val="004075F4"/>
    <w:rsid w:val="00407FDA"/>
    <w:rsid w:val="00410DCB"/>
    <w:rsid w:val="00411D26"/>
    <w:rsid w:val="004120FB"/>
    <w:rsid w:val="00412B0C"/>
    <w:rsid w:val="00414740"/>
    <w:rsid w:val="00415804"/>
    <w:rsid w:val="00417DAE"/>
    <w:rsid w:val="0042063E"/>
    <w:rsid w:val="00421ABB"/>
    <w:rsid w:val="00423C55"/>
    <w:rsid w:val="00423CC1"/>
    <w:rsid w:val="004242B8"/>
    <w:rsid w:val="004246C4"/>
    <w:rsid w:val="004253E9"/>
    <w:rsid w:val="00425656"/>
    <w:rsid w:val="00426182"/>
    <w:rsid w:val="004262BD"/>
    <w:rsid w:val="00427265"/>
    <w:rsid w:val="00427681"/>
    <w:rsid w:val="0043037D"/>
    <w:rsid w:val="004307D5"/>
    <w:rsid w:val="00430E82"/>
    <w:rsid w:val="00433499"/>
    <w:rsid w:val="004338B6"/>
    <w:rsid w:val="00434ED5"/>
    <w:rsid w:val="0043557C"/>
    <w:rsid w:val="00435CBA"/>
    <w:rsid w:val="00436979"/>
    <w:rsid w:val="0044041B"/>
    <w:rsid w:val="004411E0"/>
    <w:rsid w:val="004421D2"/>
    <w:rsid w:val="004445B5"/>
    <w:rsid w:val="00444E5C"/>
    <w:rsid w:val="00445056"/>
    <w:rsid w:val="004455CA"/>
    <w:rsid w:val="00445B1B"/>
    <w:rsid w:val="004464A0"/>
    <w:rsid w:val="00446F3A"/>
    <w:rsid w:val="00447F4A"/>
    <w:rsid w:val="00450929"/>
    <w:rsid w:val="00451069"/>
    <w:rsid w:val="004512FE"/>
    <w:rsid w:val="004523E0"/>
    <w:rsid w:val="0045245C"/>
    <w:rsid w:val="0045260F"/>
    <w:rsid w:val="004531CB"/>
    <w:rsid w:val="00454729"/>
    <w:rsid w:val="004552CB"/>
    <w:rsid w:val="00457EAA"/>
    <w:rsid w:val="00460D99"/>
    <w:rsid w:val="004612F4"/>
    <w:rsid w:val="00461A7C"/>
    <w:rsid w:val="004624F9"/>
    <w:rsid w:val="00462BAA"/>
    <w:rsid w:val="00462C9C"/>
    <w:rsid w:val="00463396"/>
    <w:rsid w:val="004634CB"/>
    <w:rsid w:val="0046373D"/>
    <w:rsid w:val="00464F42"/>
    <w:rsid w:val="00464F72"/>
    <w:rsid w:val="00465642"/>
    <w:rsid w:val="004664EF"/>
    <w:rsid w:val="00466752"/>
    <w:rsid w:val="00466D05"/>
    <w:rsid w:val="00466D15"/>
    <w:rsid w:val="00467556"/>
    <w:rsid w:val="00467732"/>
    <w:rsid w:val="00467956"/>
    <w:rsid w:val="0047116E"/>
    <w:rsid w:val="00472440"/>
    <w:rsid w:val="00472AA8"/>
    <w:rsid w:val="00473BCB"/>
    <w:rsid w:val="00474355"/>
    <w:rsid w:val="00474ADC"/>
    <w:rsid w:val="0047577B"/>
    <w:rsid w:val="004805CE"/>
    <w:rsid w:val="004816DF"/>
    <w:rsid w:val="0048270F"/>
    <w:rsid w:val="0048353A"/>
    <w:rsid w:val="004835E8"/>
    <w:rsid w:val="00483645"/>
    <w:rsid w:val="0048389A"/>
    <w:rsid w:val="004847F3"/>
    <w:rsid w:val="00487676"/>
    <w:rsid w:val="0048781A"/>
    <w:rsid w:val="00487A87"/>
    <w:rsid w:val="00490945"/>
    <w:rsid w:val="00490D7D"/>
    <w:rsid w:val="00492AD0"/>
    <w:rsid w:val="004937BF"/>
    <w:rsid w:val="00493D0E"/>
    <w:rsid w:val="0049464B"/>
    <w:rsid w:val="00497689"/>
    <w:rsid w:val="0049780C"/>
    <w:rsid w:val="004A0115"/>
    <w:rsid w:val="004A0CA4"/>
    <w:rsid w:val="004A0FEE"/>
    <w:rsid w:val="004A1772"/>
    <w:rsid w:val="004A1863"/>
    <w:rsid w:val="004A3680"/>
    <w:rsid w:val="004A4304"/>
    <w:rsid w:val="004A4BE3"/>
    <w:rsid w:val="004A5F61"/>
    <w:rsid w:val="004A63D6"/>
    <w:rsid w:val="004B0516"/>
    <w:rsid w:val="004B1058"/>
    <w:rsid w:val="004B1E51"/>
    <w:rsid w:val="004B2008"/>
    <w:rsid w:val="004B2953"/>
    <w:rsid w:val="004B2A69"/>
    <w:rsid w:val="004B3BAA"/>
    <w:rsid w:val="004B45FF"/>
    <w:rsid w:val="004B4918"/>
    <w:rsid w:val="004B4AFE"/>
    <w:rsid w:val="004B5371"/>
    <w:rsid w:val="004B6515"/>
    <w:rsid w:val="004B6DBC"/>
    <w:rsid w:val="004B710D"/>
    <w:rsid w:val="004B7496"/>
    <w:rsid w:val="004C0024"/>
    <w:rsid w:val="004C0734"/>
    <w:rsid w:val="004C07CB"/>
    <w:rsid w:val="004C0C41"/>
    <w:rsid w:val="004C11FB"/>
    <w:rsid w:val="004C1749"/>
    <w:rsid w:val="004C180F"/>
    <w:rsid w:val="004C1A67"/>
    <w:rsid w:val="004C1BDF"/>
    <w:rsid w:val="004C22AE"/>
    <w:rsid w:val="004C3810"/>
    <w:rsid w:val="004C39A8"/>
    <w:rsid w:val="004C48AC"/>
    <w:rsid w:val="004C57B3"/>
    <w:rsid w:val="004C5FBC"/>
    <w:rsid w:val="004C67FD"/>
    <w:rsid w:val="004C728D"/>
    <w:rsid w:val="004C7CEF"/>
    <w:rsid w:val="004D0FA4"/>
    <w:rsid w:val="004D154D"/>
    <w:rsid w:val="004D289D"/>
    <w:rsid w:val="004D2CF4"/>
    <w:rsid w:val="004D2DFF"/>
    <w:rsid w:val="004D3075"/>
    <w:rsid w:val="004D3313"/>
    <w:rsid w:val="004D3AD8"/>
    <w:rsid w:val="004D5917"/>
    <w:rsid w:val="004D593D"/>
    <w:rsid w:val="004D5949"/>
    <w:rsid w:val="004D5CB5"/>
    <w:rsid w:val="004D75B7"/>
    <w:rsid w:val="004E0430"/>
    <w:rsid w:val="004E0462"/>
    <w:rsid w:val="004E0D7A"/>
    <w:rsid w:val="004E1506"/>
    <w:rsid w:val="004E17A0"/>
    <w:rsid w:val="004E1C09"/>
    <w:rsid w:val="004E205A"/>
    <w:rsid w:val="004E2772"/>
    <w:rsid w:val="004E3F48"/>
    <w:rsid w:val="004E52F9"/>
    <w:rsid w:val="004E5F83"/>
    <w:rsid w:val="004E6BFE"/>
    <w:rsid w:val="004E7758"/>
    <w:rsid w:val="004E7AB6"/>
    <w:rsid w:val="004E7D64"/>
    <w:rsid w:val="004F036B"/>
    <w:rsid w:val="004F086B"/>
    <w:rsid w:val="004F1887"/>
    <w:rsid w:val="004F1BE9"/>
    <w:rsid w:val="004F1C06"/>
    <w:rsid w:val="004F2EC9"/>
    <w:rsid w:val="004F34E4"/>
    <w:rsid w:val="004F36AD"/>
    <w:rsid w:val="004F457F"/>
    <w:rsid w:val="004F4622"/>
    <w:rsid w:val="004F4868"/>
    <w:rsid w:val="004F702A"/>
    <w:rsid w:val="004F773B"/>
    <w:rsid w:val="004F77DA"/>
    <w:rsid w:val="004F7840"/>
    <w:rsid w:val="005018A8"/>
    <w:rsid w:val="00501B8C"/>
    <w:rsid w:val="0050248C"/>
    <w:rsid w:val="00502C6E"/>
    <w:rsid w:val="00503FD8"/>
    <w:rsid w:val="00504B91"/>
    <w:rsid w:val="005060D3"/>
    <w:rsid w:val="00506117"/>
    <w:rsid w:val="005062F1"/>
    <w:rsid w:val="005064AA"/>
    <w:rsid w:val="005068E1"/>
    <w:rsid w:val="00506DAF"/>
    <w:rsid w:val="00507997"/>
    <w:rsid w:val="005116C5"/>
    <w:rsid w:val="0051176A"/>
    <w:rsid w:val="005119F8"/>
    <w:rsid w:val="005121CB"/>
    <w:rsid w:val="00512762"/>
    <w:rsid w:val="00512A81"/>
    <w:rsid w:val="00512DFB"/>
    <w:rsid w:val="005137E0"/>
    <w:rsid w:val="005176D1"/>
    <w:rsid w:val="0052029D"/>
    <w:rsid w:val="0052087C"/>
    <w:rsid w:val="00520AC3"/>
    <w:rsid w:val="00522AE4"/>
    <w:rsid w:val="00522CB2"/>
    <w:rsid w:val="00523895"/>
    <w:rsid w:val="00524580"/>
    <w:rsid w:val="00524642"/>
    <w:rsid w:val="00524A41"/>
    <w:rsid w:val="00525D0A"/>
    <w:rsid w:val="00526DAB"/>
    <w:rsid w:val="005305A2"/>
    <w:rsid w:val="00532F70"/>
    <w:rsid w:val="0053362E"/>
    <w:rsid w:val="0053421B"/>
    <w:rsid w:val="00534475"/>
    <w:rsid w:val="00535AE3"/>
    <w:rsid w:val="00536451"/>
    <w:rsid w:val="00537CCC"/>
    <w:rsid w:val="00540021"/>
    <w:rsid w:val="0054058F"/>
    <w:rsid w:val="005405FD"/>
    <w:rsid w:val="00540621"/>
    <w:rsid w:val="00541791"/>
    <w:rsid w:val="00541A1A"/>
    <w:rsid w:val="00542544"/>
    <w:rsid w:val="00543A79"/>
    <w:rsid w:val="00543BF6"/>
    <w:rsid w:val="00543E8C"/>
    <w:rsid w:val="005448CC"/>
    <w:rsid w:val="00545018"/>
    <w:rsid w:val="005465A2"/>
    <w:rsid w:val="00546620"/>
    <w:rsid w:val="00546958"/>
    <w:rsid w:val="00546AC6"/>
    <w:rsid w:val="005474E7"/>
    <w:rsid w:val="00547D78"/>
    <w:rsid w:val="005506C4"/>
    <w:rsid w:val="005513AF"/>
    <w:rsid w:val="00552D20"/>
    <w:rsid w:val="00555C67"/>
    <w:rsid w:val="00556D48"/>
    <w:rsid w:val="00557833"/>
    <w:rsid w:val="00560121"/>
    <w:rsid w:val="00560B7B"/>
    <w:rsid w:val="00563557"/>
    <w:rsid w:val="00563C1B"/>
    <w:rsid w:val="00564224"/>
    <w:rsid w:val="005648D9"/>
    <w:rsid w:val="005649C0"/>
    <w:rsid w:val="00564A6D"/>
    <w:rsid w:val="00564C4F"/>
    <w:rsid w:val="00566188"/>
    <w:rsid w:val="00566BE4"/>
    <w:rsid w:val="00567A54"/>
    <w:rsid w:val="00570C00"/>
    <w:rsid w:val="00571FF5"/>
    <w:rsid w:val="00572909"/>
    <w:rsid w:val="00572F82"/>
    <w:rsid w:val="005733EC"/>
    <w:rsid w:val="00573C96"/>
    <w:rsid w:val="0057443E"/>
    <w:rsid w:val="005751E0"/>
    <w:rsid w:val="005773E4"/>
    <w:rsid w:val="0057774D"/>
    <w:rsid w:val="0058057F"/>
    <w:rsid w:val="005805C4"/>
    <w:rsid w:val="005808B3"/>
    <w:rsid w:val="00580BF7"/>
    <w:rsid w:val="00581EFF"/>
    <w:rsid w:val="00583D03"/>
    <w:rsid w:val="005849F1"/>
    <w:rsid w:val="00584F81"/>
    <w:rsid w:val="00584FFC"/>
    <w:rsid w:val="00586126"/>
    <w:rsid w:val="00586559"/>
    <w:rsid w:val="005868C6"/>
    <w:rsid w:val="00586B02"/>
    <w:rsid w:val="005870B9"/>
    <w:rsid w:val="005901CA"/>
    <w:rsid w:val="00590DEA"/>
    <w:rsid w:val="005911AF"/>
    <w:rsid w:val="0059209D"/>
    <w:rsid w:val="0059269E"/>
    <w:rsid w:val="00592AE3"/>
    <w:rsid w:val="0059303D"/>
    <w:rsid w:val="00593894"/>
    <w:rsid w:val="0059460E"/>
    <w:rsid w:val="0059482C"/>
    <w:rsid w:val="00594D23"/>
    <w:rsid w:val="00595281"/>
    <w:rsid w:val="0059581D"/>
    <w:rsid w:val="00596970"/>
    <w:rsid w:val="00596B2E"/>
    <w:rsid w:val="00596E21"/>
    <w:rsid w:val="00597679"/>
    <w:rsid w:val="00597E3A"/>
    <w:rsid w:val="005A0C12"/>
    <w:rsid w:val="005A1C81"/>
    <w:rsid w:val="005A2D38"/>
    <w:rsid w:val="005A2D6E"/>
    <w:rsid w:val="005A46C7"/>
    <w:rsid w:val="005A561E"/>
    <w:rsid w:val="005A5735"/>
    <w:rsid w:val="005A58CB"/>
    <w:rsid w:val="005A5BAD"/>
    <w:rsid w:val="005A65A6"/>
    <w:rsid w:val="005A6A96"/>
    <w:rsid w:val="005A6CD3"/>
    <w:rsid w:val="005A7519"/>
    <w:rsid w:val="005B039E"/>
    <w:rsid w:val="005B0731"/>
    <w:rsid w:val="005B21E7"/>
    <w:rsid w:val="005B2C7A"/>
    <w:rsid w:val="005B2EC1"/>
    <w:rsid w:val="005B3672"/>
    <w:rsid w:val="005B37B2"/>
    <w:rsid w:val="005B39CC"/>
    <w:rsid w:val="005B53F0"/>
    <w:rsid w:val="005B54B2"/>
    <w:rsid w:val="005B591E"/>
    <w:rsid w:val="005B5AF1"/>
    <w:rsid w:val="005B708F"/>
    <w:rsid w:val="005C1126"/>
    <w:rsid w:val="005C210D"/>
    <w:rsid w:val="005C2D9B"/>
    <w:rsid w:val="005C2EF2"/>
    <w:rsid w:val="005C2FD4"/>
    <w:rsid w:val="005C4489"/>
    <w:rsid w:val="005C4DB2"/>
    <w:rsid w:val="005C5D60"/>
    <w:rsid w:val="005D19A2"/>
    <w:rsid w:val="005D315B"/>
    <w:rsid w:val="005D4AEE"/>
    <w:rsid w:val="005D4D62"/>
    <w:rsid w:val="005D6F83"/>
    <w:rsid w:val="005D7572"/>
    <w:rsid w:val="005D77BE"/>
    <w:rsid w:val="005E0B57"/>
    <w:rsid w:val="005E1148"/>
    <w:rsid w:val="005E1EE2"/>
    <w:rsid w:val="005E3711"/>
    <w:rsid w:val="005E466C"/>
    <w:rsid w:val="005E56BF"/>
    <w:rsid w:val="005E5BA5"/>
    <w:rsid w:val="005E62C0"/>
    <w:rsid w:val="005E62DF"/>
    <w:rsid w:val="005E6996"/>
    <w:rsid w:val="005E6C26"/>
    <w:rsid w:val="005E7F33"/>
    <w:rsid w:val="005F0001"/>
    <w:rsid w:val="005F06DD"/>
    <w:rsid w:val="005F2F9C"/>
    <w:rsid w:val="005F3360"/>
    <w:rsid w:val="005F3597"/>
    <w:rsid w:val="005F37E6"/>
    <w:rsid w:val="005F42ED"/>
    <w:rsid w:val="005F62BD"/>
    <w:rsid w:val="005F6492"/>
    <w:rsid w:val="005F6C6A"/>
    <w:rsid w:val="00600033"/>
    <w:rsid w:val="0060025A"/>
    <w:rsid w:val="00600C57"/>
    <w:rsid w:val="006012E9"/>
    <w:rsid w:val="00601EBA"/>
    <w:rsid w:val="006022B5"/>
    <w:rsid w:val="0060289D"/>
    <w:rsid w:val="00602B61"/>
    <w:rsid w:val="00603338"/>
    <w:rsid w:val="006038C0"/>
    <w:rsid w:val="00603E9C"/>
    <w:rsid w:val="006058E2"/>
    <w:rsid w:val="00606036"/>
    <w:rsid w:val="006101E1"/>
    <w:rsid w:val="0061072F"/>
    <w:rsid w:val="0061087A"/>
    <w:rsid w:val="00610B32"/>
    <w:rsid w:val="00610D10"/>
    <w:rsid w:val="00610F14"/>
    <w:rsid w:val="006118B5"/>
    <w:rsid w:val="00611AFC"/>
    <w:rsid w:val="00611F3A"/>
    <w:rsid w:val="00614242"/>
    <w:rsid w:val="00614E81"/>
    <w:rsid w:val="00614F45"/>
    <w:rsid w:val="0061673B"/>
    <w:rsid w:val="00617041"/>
    <w:rsid w:val="00617377"/>
    <w:rsid w:val="0061791B"/>
    <w:rsid w:val="0061B7A2"/>
    <w:rsid w:val="00620421"/>
    <w:rsid w:val="00621CD1"/>
    <w:rsid w:val="006229D5"/>
    <w:rsid w:val="00622D80"/>
    <w:rsid w:val="00622FB3"/>
    <w:rsid w:val="00626D76"/>
    <w:rsid w:val="006272D7"/>
    <w:rsid w:val="006279EC"/>
    <w:rsid w:val="00630CEC"/>
    <w:rsid w:val="0063174C"/>
    <w:rsid w:val="00631861"/>
    <w:rsid w:val="00631FB3"/>
    <w:rsid w:val="00632022"/>
    <w:rsid w:val="0063322D"/>
    <w:rsid w:val="0063461A"/>
    <w:rsid w:val="00634BF8"/>
    <w:rsid w:val="00634D90"/>
    <w:rsid w:val="006354F2"/>
    <w:rsid w:val="00636455"/>
    <w:rsid w:val="00636F5D"/>
    <w:rsid w:val="0063744B"/>
    <w:rsid w:val="00637860"/>
    <w:rsid w:val="00640068"/>
    <w:rsid w:val="0064093A"/>
    <w:rsid w:val="00640A81"/>
    <w:rsid w:val="00640C25"/>
    <w:rsid w:val="00641F73"/>
    <w:rsid w:val="006424A5"/>
    <w:rsid w:val="0064455C"/>
    <w:rsid w:val="0064552A"/>
    <w:rsid w:val="006458FA"/>
    <w:rsid w:val="00646B23"/>
    <w:rsid w:val="006472E5"/>
    <w:rsid w:val="0065147A"/>
    <w:rsid w:val="00651762"/>
    <w:rsid w:val="00653859"/>
    <w:rsid w:val="00653BE6"/>
    <w:rsid w:val="00653DCC"/>
    <w:rsid w:val="00654683"/>
    <w:rsid w:val="00654995"/>
    <w:rsid w:val="00655431"/>
    <w:rsid w:val="00655F66"/>
    <w:rsid w:val="00656090"/>
    <w:rsid w:val="006578FC"/>
    <w:rsid w:val="00660259"/>
    <w:rsid w:val="006616C1"/>
    <w:rsid w:val="006616CF"/>
    <w:rsid w:val="00662BE2"/>
    <w:rsid w:val="0066365C"/>
    <w:rsid w:val="0066685C"/>
    <w:rsid w:val="00667D9D"/>
    <w:rsid w:val="00670165"/>
    <w:rsid w:val="0067058F"/>
    <w:rsid w:val="00671510"/>
    <w:rsid w:val="00671ABE"/>
    <w:rsid w:val="00672034"/>
    <w:rsid w:val="00673250"/>
    <w:rsid w:val="00673AF3"/>
    <w:rsid w:val="006740EF"/>
    <w:rsid w:val="00675C3E"/>
    <w:rsid w:val="00675ECC"/>
    <w:rsid w:val="00676799"/>
    <w:rsid w:val="00676D6A"/>
    <w:rsid w:val="00676EA8"/>
    <w:rsid w:val="006805D1"/>
    <w:rsid w:val="00680EAE"/>
    <w:rsid w:val="00682714"/>
    <w:rsid w:val="00683621"/>
    <w:rsid w:val="00684674"/>
    <w:rsid w:val="00690413"/>
    <w:rsid w:val="00692DF6"/>
    <w:rsid w:val="006937C3"/>
    <w:rsid w:val="00693DE7"/>
    <w:rsid w:val="0069475A"/>
    <w:rsid w:val="00697494"/>
    <w:rsid w:val="006A2CA9"/>
    <w:rsid w:val="006A35B2"/>
    <w:rsid w:val="006A3820"/>
    <w:rsid w:val="006A4544"/>
    <w:rsid w:val="006A4806"/>
    <w:rsid w:val="006A4CA6"/>
    <w:rsid w:val="006A51C9"/>
    <w:rsid w:val="006A5DE9"/>
    <w:rsid w:val="006A6AF0"/>
    <w:rsid w:val="006A7906"/>
    <w:rsid w:val="006AC066"/>
    <w:rsid w:val="006B0014"/>
    <w:rsid w:val="006B1DC9"/>
    <w:rsid w:val="006B2796"/>
    <w:rsid w:val="006B281D"/>
    <w:rsid w:val="006B291D"/>
    <w:rsid w:val="006B2CE4"/>
    <w:rsid w:val="006B4838"/>
    <w:rsid w:val="006B5C66"/>
    <w:rsid w:val="006B5E92"/>
    <w:rsid w:val="006B70FF"/>
    <w:rsid w:val="006B7AD2"/>
    <w:rsid w:val="006C0CBB"/>
    <w:rsid w:val="006C10C5"/>
    <w:rsid w:val="006C1C56"/>
    <w:rsid w:val="006C3D7A"/>
    <w:rsid w:val="006C52A6"/>
    <w:rsid w:val="006C65C9"/>
    <w:rsid w:val="006C739C"/>
    <w:rsid w:val="006D024B"/>
    <w:rsid w:val="006D0753"/>
    <w:rsid w:val="006D0D5E"/>
    <w:rsid w:val="006D1EFE"/>
    <w:rsid w:val="006D22EE"/>
    <w:rsid w:val="006D356C"/>
    <w:rsid w:val="006D3C25"/>
    <w:rsid w:val="006D4ADA"/>
    <w:rsid w:val="006D4B9D"/>
    <w:rsid w:val="006D500E"/>
    <w:rsid w:val="006D5A69"/>
    <w:rsid w:val="006D5DCF"/>
    <w:rsid w:val="006D63E2"/>
    <w:rsid w:val="006E05A1"/>
    <w:rsid w:val="006E0797"/>
    <w:rsid w:val="006E179A"/>
    <w:rsid w:val="006E1E7D"/>
    <w:rsid w:val="006E2E89"/>
    <w:rsid w:val="006E364D"/>
    <w:rsid w:val="006E36C1"/>
    <w:rsid w:val="006E489C"/>
    <w:rsid w:val="006E4DB2"/>
    <w:rsid w:val="006E6106"/>
    <w:rsid w:val="006E6659"/>
    <w:rsid w:val="006E71D0"/>
    <w:rsid w:val="006E7D7A"/>
    <w:rsid w:val="006E7DE6"/>
    <w:rsid w:val="006F02F5"/>
    <w:rsid w:val="006F044B"/>
    <w:rsid w:val="006F0CE8"/>
    <w:rsid w:val="006F1603"/>
    <w:rsid w:val="006F18C4"/>
    <w:rsid w:val="006F1D0C"/>
    <w:rsid w:val="006F2205"/>
    <w:rsid w:val="006F4292"/>
    <w:rsid w:val="006F58B3"/>
    <w:rsid w:val="006F5B67"/>
    <w:rsid w:val="006F5D34"/>
    <w:rsid w:val="006F6B43"/>
    <w:rsid w:val="007001FE"/>
    <w:rsid w:val="00700800"/>
    <w:rsid w:val="007008EA"/>
    <w:rsid w:val="00700D85"/>
    <w:rsid w:val="007020CF"/>
    <w:rsid w:val="007024EB"/>
    <w:rsid w:val="007027E5"/>
    <w:rsid w:val="00703884"/>
    <w:rsid w:val="00704D5F"/>
    <w:rsid w:val="007067AC"/>
    <w:rsid w:val="00706CC0"/>
    <w:rsid w:val="00707DA5"/>
    <w:rsid w:val="00710796"/>
    <w:rsid w:val="0071095B"/>
    <w:rsid w:val="00710B60"/>
    <w:rsid w:val="00712BA0"/>
    <w:rsid w:val="007131B6"/>
    <w:rsid w:val="0071386A"/>
    <w:rsid w:val="00713EF8"/>
    <w:rsid w:val="00714061"/>
    <w:rsid w:val="0071463A"/>
    <w:rsid w:val="007148FC"/>
    <w:rsid w:val="0071496E"/>
    <w:rsid w:val="00715347"/>
    <w:rsid w:val="007163AD"/>
    <w:rsid w:val="00716509"/>
    <w:rsid w:val="00717363"/>
    <w:rsid w:val="00721308"/>
    <w:rsid w:val="0072146F"/>
    <w:rsid w:val="00721F40"/>
    <w:rsid w:val="00722D58"/>
    <w:rsid w:val="00723097"/>
    <w:rsid w:val="00725219"/>
    <w:rsid w:val="007256B2"/>
    <w:rsid w:val="00725A8C"/>
    <w:rsid w:val="007272B4"/>
    <w:rsid w:val="00727CEB"/>
    <w:rsid w:val="00731D1D"/>
    <w:rsid w:val="00732643"/>
    <w:rsid w:val="00732797"/>
    <w:rsid w:val="007335A4"/>
    <w:rsid w:val="007339D8"/>
    <w:rsid w:val="00733DD2"/>
    <w:rsid w:val="0073532C"/>
    <w:rsid w:val="00736537"/>
    <w:rsid w:val="00736640"/>
    <w:rsid w:val="00737AAE"/>
    <w:rsid w:val="00741AF3"/>
    <w:rsid w:val="00742A1E"/>
    <w:rsid w:val="00742F9F"/>
    <w:rsid w:val="007430DF"/>
    <w:rsid w:val="00743FB1"/>
    <w:rsid w:val="0074559A"/>
    <w:rsid w:val="00745ECB"/>
    <w:rsid w:val="0075050B"/>
    <w:rsid w:val="00750CAE"/>
    <w:rsid w:val="00750DBE"/>
    <w:rsid w:val="00751CD7"/>
    <w:rsid w:val="00752511"/>
    <w:rsid w:val="00752EBF"/>
    <w:rsid w:val="00753623"/>
    <w:rsid w:val="00755107"/>
    <w:rsid w:val="0075524A"/>
    <w:rsid w:val="007562B1"/>
    <w:rsid w:val="00756DEF"/>
    <w:rsid w:val="00757621"/>
    <w:rsid w:val="00757910"/>
    <w:rsid w:val="007601F4"/>
    <w:rsid w:val="00761E70"/>
    <w:rsid w:val="00761EE0"/>
    <w:rsid w:val="007621D8"/>
    <w:rsid w:val="00762D0C"/>
    <w:rsid w:val="00765150"/>
    <w:rsid w:val="007655A8"/>
    <w:rsid w:val="00765E85"/>
    <w:rsid w:val="00765F02"/>
    <w:rsid w:val="00767E92"/>
    <w:rsid w:val="00770E7A"/>
    <w:rsid w:val="0077171C"/>
    <w:rsid w:val="00772663"/>
    <w:rsid w:val="0077566D"/>
    <w:rsid w:val="00776E6F"/>
    <w:rsid w:val="00777F0E"/>
    <w:rsid w:val="0077ADD8"/>
    <w:rsid w:val="00780431"/>
    <w:rsid w:val="00780E6D"/>
    <w:rsid w:val="007816F6"/>
    <w:rsid w:val="007837A4"/>
    <w:rsid w:val="0078419B"/>
    <w:rsid w:val="0078487F"/>
    <w:rsid w:val="00785B3C"/>
    <w:rsid w:val="00785D88"/>
    <w:rsid w:val="007864AF"/>
    <w:rsid w:val="0078692D"/>
    <w:rsid w:val="007869A7"/>
    <w:rsid w:val="00786EDF"/>
    <w:rsid w:val="0079241C"/>
    <w:rsid w:val="00793A76"/>
    <w:rsid w:val="00793C9B"/>
    <w:rsid w:val="007946D5"/>
    <w:rsid w:val="00795F23"/>
    <w:rsid w:val="007A19B8"/>
    <w:rsid w:val="007A209F"/>
    <w:rsid w:val="007A3A36"/>
    <w:rsid w:val="007A3C50"/>
    <w:rsid w:val="007A468C"/>
    <w:rsid w:val="007A4EAB"/>
    <w:rsid w:val="007A5513"/>
    <w:rsid w:val="007A5B11"/>
    <w:rsid w:val="007A5CF5"/>
    <w:rsid w:val="007A65A4"/>
    <w:rsid w:val="007A66EA"/>
    <w:rsid w:val="007A71D8"/>
    <w:rsid w:val="007B0215"/>
    <w:rsid w:val="007B0377"/>
    <w:rsid w:val="007B083B"/>
    <w:rsid w:val="007B0940"/>
    <w:rsid w:val="007B13D9"/>
    <w:rsid w:val="007B1B5B"/>
    <w:rsid w:val="007B1C3A"/>
    <w:rsid w:val="007B220E"/>
    <w:rsid w:val="007B27F0"/>
    <w:rsid w:val="007B34A8"/>
    <w:rsid w:val="007B3844"/>
    <w:rsid w:val="007B3C3E"/>
    <w:rsid w:val="007B3D5C"/>
    <w:rsid w:val="007B403E"/>
    <w:rsid w:val="007B51F3"/>
    <w:rsid w:val="007B5D6D"/>
    <w:rsid w:val="007B6063"/>
    <w:rsid w:val="007B6378"/>
    <w:rsid w:val="007B75A9"/>
    <w:rsid w:val="007B7C74"/>
    <w:rsid w:val="007C0210"/>
    <w:rsid w:val="007C0915"/>
    <w:rsid w:val="007C0A39"/>
    <w:rsid w:val="007C150D"/>
    <w:rsid w:val="007C170E"/>
    <w:rsid w:val="007C25A3"/>
    <w:rsid w:val="007C2679"/>
    <w:rsid w:val="007C5331"/>
    <w:rsid w:val="007C5458"/>
    <w:rsid w:val="007C5482"/>
    <w:rsid w:val="007C6548"/>
    <w:rsid w:val="007C6696"/>
    <w:rsid w:val="007C6839"/>
    <w:rsid w:val="007C70DA"/>
    <w:rsid w:val="007C7520"/>
    <w:rsid w:val="007D1B2B"/>
    <w:rsid w:val="007D1C57"/>
    <w:rsid w:val="007D22D4"/>
    <w:rsid w:val="007D299A"/>
    <w:rsid w:val="007D328B"/>
    <w:rsid w:val="007D3DBF"/>
    <w:rsid w:val="007D3F29"/>
    <w:rsid w:val="007D677D"/>
    <w:rsid w:val="007D692A"/>
    <w:rsid w:val="007D7A43"/>
    <w:rsid w:val="007E003E"/>
    <w:rsid w:val="007E01BF"/>
    <w:rsid w:val="007E0201"/>
    <w:rsid w:val="007E0B97"/>
    <w:rsid w:val="007E12E8"/>
    <w:rsid w:val="007E1777"/>
    <w:rsid w:val="007E23A6"/>
    <w:rsid w:val="007E3719"/>
    <w:rsid w:val="007E3DB5"/>
    <w:rsid w:val="007E3E8E"/>
    <w:rsid w:val="007E5498"/>
    <w:rsid w:val="007E5D1C"/>
    <w:rsid w:val="007E6664"/>
    <w:rsid w:val="007E7D58"/>
    <w:rsid w:val="007E7D65"/>
    <w:rsid w:val="007F0DDA"/>
    <w:rsid w:val="007F1AF4"/>
    <w:rsid w:val="007F279B"/>
    <w:rsid w:val="007F27A4"/>
    <w:rsid w:val="007F2B32"/>
    <w:rsid w:val="007F2F59"/>
    <w:rsid w:val="007F3829"/>
    <w:rsid w:val="007F484B"/>
    <w:rsid w:val="007F4D7E"/>
    <w:rsid w:val="007F6311"/>
    <w:rsid w:val="007F6DBD"/>
    <w:rsid w:val="007F71A0"/>
    <w:rsid w:val="007F7760"/>
    <w:rsid w:val="007F7851"/>
    <w:rsid w:val="007F7CC8"/>
    <w:rsid w:val="0080066F"/>
    <w:rsid w:val="008009D0"/>
    <w:rsid w:val="0080121E"/>
    <w:rsid w:val="00801F3A"/>
    <w:rsid w:val="00802A54"/>
    <w:rsid w:val="00802A89"/>
    <w:rsid w:val="008037C7"/>
    <w:rsid w:val="00804FE4"/>
    <w:rsid w:val="00805913"/>
    <w:rsid w:val="00805B99"/>
    <w:rsid w:val="0080619C"/>
    <w:rsid w:val="008068FD"/>
    <w:rsid w:val="0080690E"/>
    <w:rsid w:val="00806FCA"/>
    <w:rsid w:val="00810432"/>
    <w:rsid w:val="008104B9"/>
    <w:rsid w:val="00810E68"/>
    <w:rsid w:val="008125FB"/>
    <w:rsid w:val="00812DF8"/>
    <w:rsid w:val="00813AC6"/>
    <w:rsid w:val="008148F6"/>
    <w:rsid w:val="00814995"/>
    <w:rsid w:val="00814EBD"/>
    <w:rsid w:val="008152F3"/>
    <w:rsid w:val="008154DC"/>
    <w:rsid w:val="008154E6"/>
    <w:rsid w:val="00815CEA"/>
    <w:rsid w:val="008161D9"/>
    <w:rsid w:val="00816A0E"/>
    <w:rsid w:val="00817D48"/>
    <w:rsid w:val="00817DD3"/>
    <w:rsid w:val="008200AE"/>
    <w:rsid w:val="008207C8"/>
    <w:rsid w:val="00820BEC"/>
    <w:rsid w:val="00820FDF"/>
    <w:rsid w:val="00821BCC"/>
    <w:rsid w:val="00821DD3"/>
    <w:rsid w:val="00822510"/>
    <w:rsid w:val="00822FC7"/>
    <w:rsid w:val="008231AE"/>
    <w:rsid w:val="00824482"/>
    <w:rsid w:val="0082510E"/>
    <w:rsid w:val="00825952"/>
    <w:rsid w:val="008309A9"/>
    <w:rsid w:val="00830A8D"/>
    <w:rsid w:val="00831760"/>
    <w:rsid w:val="00831814"/>
    <w:rsid w:val="00832899"/>
    <w:rsid w:val="008328A4"/>
    <w:rsid w:val="00834B28"/>
    <w:rsid w:val="00834E5A"/>
    <w:rsid w:val="008359E4"/>
    <w:rsid w:val="00835C99"/>
    <w:rsid w:val="00836168"/>
    <w:rsid w:val="00837403"/>
    <w:rsid w:val="0084045C"/>
    <w:rsid w:val="008440D1"/>
    <w:rsid w:val="00846C22"/>
    <w:rsid w:val="00847692"/>
    <w:rsid w:val="00847F37"/>
    <w:rsid w:val="0085015F"/>
    <w:rsid w:val="00850ADC"/>
    <w:rsid w:val="00851E4C"/>
    <w:rsid w:val="00853110"/>
    <w:rsid w:val="00853357"/>
    <w:rsid w:val="008534E3"/>
    <w:rsid w:val="00853545"/>
    <w:rsid w:val="008551C5"/>
    <w:rsid w:val="008562E3"/>
    <w:rsid w:val="00856EE9"/>
    <w:rsid w:val="00857AD0"/>
    <w:rsid w:val="00857AD4"/>
    <w:rsid w:val="00857C35"/>
    <w:rsid w:val="00860DA1"/>
    <w:rsid w:val="008610A4"/>
    <w:rsid w:val="008623D7"/>
    <w:rsid w:val="008627A6"/>
    <w:rsid w:val="00862D2F"/>
    <w:rsid w:val="00863460"/>
    <w:rsid w:val="00863844"/>
    <w:rsid w:val="00863D07"/>
    <w:rsid w:val="00864054"/>
    <w:rsid w:val="0086419B"/>
    <w:rsid w:val="00864B1F"/>
    <w:rsid w:val="00864D5C"/>
    <w:rsid w:val="008655E5"/>
    <w:rsid w:val="00866F32"/>
    <w:rsid w:val="008679E7"/>
    <w:rsid w:val="00867D53"/>
    <w:rsid w:val="00870164"/>
    <w:rsid w:val="008711A0"/>
    <w:rsid w:val="00871329"/>
    <w:rsid w:val="008714CB"/>
    <w:rsid w:val="00873080"/>
    <w:rsid w:val="008738A0"/>
    <w:rsid w:val="00874835"/>
    <w:rsid w:val="00875B99"/>
    <w:rsid w:val="00875BFB"/>
    <w:rsid w:val="00876035"/>
    <w:rsid w:val="00876378"/>
    <w:rsid w:val="008763D1"/>
    <w:rsid w:val="00876E82"/>
    <w:rsid w:val="008777C7"/>
    <w:rsid w:val="00880971"/>
    <w:rsid w:val="00881F03"/>
    <w:rsid w:val="00882171"/>
    <w:rsid w:val="0088252B"/>
    <w:rsid w:val="00884215"/>
    <w:rsid w:val="008911F0"/>
    <w:rsid w:val="00891AF4"/>
    <w:rsid w:val="00891D11"/>
    <w:rsid w:val="00891EE8"/>
    <w:rsid w:val="00891F31"/>
    <w:rsid w:val="008924E3"/>
    <w:rsid w:val="00893087"/>
    <w:rsid w:val="008944D8"/>
    <w:rsid w:val="008947DC"/>
    <w:rsid w:val="00895553"/>
    <w:rsid w:val="00896228"/>
    <w:rsid w:val="00896D47"/>
    <w:rsid w:val="008A018C"/>
    <w:rsid w:val="008A02F3"/>
    <w:rsid w:val="008A0554"/>
    <w:rsid w:val="008A0F85"/>
    <w:rsid w:val="008A2575"/>
    <w:rsid w:val="008A3089"/>
    <w:rsid w:val="008A3AF2"/>
    <w:rsid w:val="008A424F"/>
    <w:rsid w:val="008A42A7"/>
    <w:rsid w:val="008A43ED"/>
    <w:rsid w:val="008A4820"/>
    <w:rsid w:val="008A52CC"/>
    <w:rsid w:val="008A6898"/>
    <w:rsid w:val="008B0677"/>
    <w:rsid w:val="008B08AE"/>
    <w:rsid w:val="008B0972"/>
    <w:rsid w:val="008B1D66"/>
    <w:rsid w:val="008B1E02"/>
    <w:rsid w:val="008B258C"/>
    <w:rsid w:val="008B320E"/>
    <w:rsid w:val="008B382F"/>
    <w:rsid w:val="008B3A3D"/>
    <w:rsid w:val="008B3E3D"/>
    <w:rsid w:val="008B4219"/>
    <w:rsid w:val="008B478D"/>
    <w:rsid w:val="008B4E6C"/>
    <w:rsid w:val="008B517A"/>
    <w:rsid w:val="008B564D"/>
    <w:rsid w:val="008B668E"/>
    <w:rsid w:val="008B76A9"/>
    <w:rsid w:val="008B7B86"/>
    <w:rsid w:val="008C066E"/>
    <w:rsid w:val="008C0AAD"/>
    <w:rsid w:val="008C0C93"/>
    <w:rsid w:val="008C0D73"/>
    <w:rsid w:val="008C43DA"/>
    <w:rsid w:val="008C5C5B"/>
    <w:rsid w:val="008C5E94"/>
    <w:rsid w:val="008C60E9"/>
    <w:rsid w:val="008C6B98"/>
    <w:rsid w:val="008C768B"/>
    <w:rsid w:val="008D148D"/>
    <w:rsid w:val="008D1A9C"/>
    <w:rsid w:val="008D39D0"/>
    <w:rsid w:val="008D4C0A"/>
    <w:rsid w:val="008D6EFA"/>
    <w:rsid w:val="008D741C"/>
    <w:rsid w:val="008E02C9"/>
    <w:rsid w:val="008E1C05"/>
    <w:rsid w:val="008E1D0E"/>
    <w:rsid w:val="008E2E8C"/>
    <w:rsid w:val="008E3299"/>
    <w:rsid w:val="008E3582"/>
    <w:rsid w:val="008E3A4C"/>
    <w:rsid w:val="008E41A1"/>
    <w:rsid w:val="008E4B3E"/>
    <w:rsid w:val="008F006B"/>
    <w:rsid w:val="008F1664"/>
    <w:rsid w:val="008F269B"/>
    <w:rsid w:val="008F2AF7"/>
    <w:rsid w:val="008F4458"/>
    <w:rsid w:val="008F499A"/>
    <w:rsid w:val="008F5340"/>
    <w:rsid w:val="008F5D11"/>
    <w:rsid w:val="008F609D"/>
    <w:rsid w:val="008F6958"/>
    <w:rsid w:val="008F6C4F"/>
    <w:rsid w:val="008F722A"/>
    <w:rsid w:val="008F77C8"/>
    <w:rsid w:val="009010BC"/>
    <w:rsid w:val="00901836"/>
    <w:rsid w:val="00902A90"/>
    <w:rsid w:val="00904EFF"/>
    <w:rsid w:val="009050AB"/>
    <w:rsid w:val="00905753"/>
    <w:rsid w:val="00907086"/>
    <w:rsid w:val="00907D8D"/>
    <w:rsid w:val="00907E50"/>
    <w:rsid w:val="00910882"/>
    <w:rsid w:val="00914CAB"/>
    <w:rsid w:val="009150F6"/>
    <w:rsid w:val="0091597B"/>
    <w:rsid w:val="00915DBB"/>
    <w:rsid w:val="0091628B"/>
    <w:rsid w:val="009174D4"/>
    <w:rsid w:val="009227E6"/>
    <w:rsid w:val="009228AE"/>
    <w:rsid w:val="0092342F"/>
    <w:rsid w:val="00923941"/>
    <w:rsid w:val="009248A2"/>
    <w:rsid w:val="00924F39"/>
    <w:rsid w:val="009254C2"/>
    <w:rsid w:val="00926047"/>
    <w:rsid w:val="00927BDC"/>
    <w:rsid w:val="00927F26"/>
    <w:rsid w:val="009308FE"/>
    <w:rsid w:val="00932B44"/>
    <w:rsid w:val="00932C5B"/>
    <w:rsid w:val="00933B0E"/>
    <w:rsid w:val="009347D4"/>
    <w:rsid w:val="00935338"/>
    <w:rsid w:val="00937643"/>
    <w:rsid w:val="00937753"/>
    <w:rsid w:val="00940FD3"/>
    <w:rsid w:val="00941339"/>
    <w:rsid w:val="00943652"/>
    <w:rsid w:val="00943F67"/>
    <w:rsid w:val="0094473F"/>
    <w:rsid w:val="00944772"/>
    <w:rsid w:val="00944B70"/>
    <w:rsid w:val="009451CF"/>
    <w:rsid w:val="00945254"/>
    <w:rsid w:val="00945623"/>
    <w:rsid w:val="0094613A"/>
    <w:rsid w:val="009462CE"/>
    <w:rsid w:val="009467AF"/>
    <w:rsid w:val="009472DF"/>
    <w:rsid w:val="0094753B"/>
    <w:rsid w:val="00947568"/>
    <w:rsid w:val="00947B6F"/>
    <w:rsid w:val="00947FF0"/>
    <w:rsid w:val="009504CF"/>
    <w:rsid w:val="009523FA"/>
    <w:rsid w:val="00952882"/>
    <w:rsid w:val="00953276"/>
    <w:rsid w:val="009535CE"/>
    <w:rsid w:val="0095444E"/>
    <w:rsid w:val="00954FB7"/>
    <w:rsid w:val="00955A6E"/>
    <w:rsid w:val="0095690A"/>
    <w:rsid w:val="00957971"/>
    <w:rsid w:val="00957A84"/>
    <w:rsid w:val="0096008D"/>
    <w:rsid w:val="009631DA"/>
    <w:rsid w:val="009642EE"/>
    <w:rsid w:val="00964D0F"/>
    <w:rsid w:val="00965254"/>
    <w:rsid w:val="00966040"/>
    <w:rsid w:val="00966309"/>
    <w:rsid w:val="0096650B"/>
    <w:rsid w:val="009672F8"/>
    <w:rsid w:val="0097021B"/>
    <w:rsid w:val="0097041A"/>
    <w:rsid w:val="00970996"/>
    <w:rsid w:val="00972A65"/>
    <w:rsid w:val="00973BAF"/>
    <w:rsid w:val="009749D1"/>
    <w:rsid w:val="00974F18"/>
    <w:rsid w:val="00975162"/>
    <w:rsid w:val="0097544C"/>
    <w:rsid w:val="00975F93"/>
    <w:rsid w:val="009768BA"/>
    <w:rsid w:val="00976961"/>
    <w:rsid w:val="00977E2C"/>
    <w:rsid w:val="00980B23"/>
    <w:rsid w:val="009815E9"/>
    <w:rsid w:val="0098297E"/>
    <w:rsid w:val="00982ED0"/>
    <w:rsid w:val="0098334B"/>
    <w:rsid w:val="0098370B"/>
    <w:rsid w:val="00984B1B"/>
    <w:rsid w:val="00984B57"/>
    <w:rsid w:val="00984CA5"/>
    <w:rsid w:val="00986155"/>
    <w:rsid w:val="00986638"/>
    <w:rsid w:val="00986DF7"/>
    <w:rsid w:val="0099001D"/>
    <w:rsid w:val="00990151"/>
    <w:rsid w:val="00990303"/>
    <w:rsid w:val="00990881"/>
    <w:rsid w:val="009908CE"/>
    <w:rsid w:val="00991142"/>
    <w:rsid w:val="0099123F"/>
    <w:rsid w:val="00991A65"/>
    <w:rsid w:val="00994596"/>
    <w:rsid w:val="0099470D"/>
    <w:rsid w:val="00995751"/>
    <w:rsid w:val="00995B42"/>
    <w:rsid w:val="00995FF5"/>
    <w:rsid w:val="009A0500"/>
    <w:rsid w:val="009A0DDA"/>
    <w:rsid w:val="009A119A"/>
    <w:rsid w:val="009A119B"/>
    <w:rsid w:val="009A2101"/>
    <w:rsid w:val="009A35F8"/>
    <w:rsid w:val="009A37C4"/>
    <w:rsid w:val="009A4B87"/>
    <w:rsid w:val="009A4C1B"/>
    <w:rsid w:val="009A5033"/>
    <w:rsid w:val="009A53FE"/>
    <w:rsid w:val="009A64D7"/>
    <w:rsid w:val="009A7391"/>
    <w:rsid w:val="009A7392"/>
    <w:rsid w:val="009AE999"/>
    <w:rsid w:val="009B019B"/>
    <w:rsid w:val="009B02CA"/>
    <w:rsid w:val="009B074F"/>
    <w:rsid w:val="009B1118"/>
    <w:rsid w:val="009B2BF2"/>
    <w:rsid w:val="009B2E00"/>
    <w:rsid w:val="009B30F3"/>
    <w:rsid w:val="009B4075"/>
    <w:rsid w:val="009B4086"/>
    <w:rsid w:val="009B4877"/>
    <w:rsid w:val="009B5253"/>
    <w:rsid w:val="009B740C"/>
    <w:rsid w:val="009B76F8"/>
    <w:rsid w:val="009B79A7"/>
    <w:rsid w:val="009B7B6A"/>
    <w:rsid w:val="009B7D33"/>
    <w:rsid w:val="009C107D"/>
    <w:rsid w:val="009C3A62"/>
    <w:rsid w:val="009C4462"/>
    <w:rsid w:val="009C496E"/>
    <w:rsid w:val="009C4C9B"/>
    <w:rsid w:val="009C62BE"/>
    <w:rsid w:val="009C7573"/>
    <w:rsid w:val="009D00DD"/>
    <w:rsid w:val="009D11A8"/>
    <w:rsid w:val="009D2546"/>
    <w:rsid w:val="009D3955"/>
    <w:rsid w:val="009D3AA0"/>
    <w:rsid w:val="009D46AF"/>
    <w:rsid w:val="009D4903"/>
    <w:rsid w:val="009D521D"/>
    <w:rsid w:val="009D67A1"/>
    <w:rsid w:val="009D6A74"/>
    <w:rsid w:val="009D6E9B"/>
    <w:rsid w:val="009D7485"/>
    <w:rsid w:val="009D7690"/>
    <w:rsid w:val="009DABC1"/>
    <w:rsid w:val="009E0135"/>
    <w:rsid w:val="009E030E"/>
    <w:rsid w:val="009E03C2"/>
    <w:rsid w:val="009E1785"/>
    <w:rsid w:val="009E2043"/>
    <w:rsid w:val="009E2582"/>
    <w:rsid w:val="009E3FB1"/>
    <w:rsid w:val="009E4328"/>
    <w:rsid w:val="009E56A0"/>
    <w:rsid w:val="009E605C"/>
    <w:rsid w:val="009E701C"/>
    <w:rsid w:val="009EE4F8"/>
    <w:rsid w:val="009F1894"/>
    <w:rsid w:val="009F220E"/>
    <w:rsid w:val="009F4118"/>
    <w:rsid w:val="009F50FC"/>
    <w:rsid w:val="009F5EFD"/>
    <w:rsid w:val="009F62E8"/>
    <w:rsid w:val="009F68DE"/>
    <w:rsid w:val="009F6909"/>
    <w:rsid w:val="009F726B"/>
    <w:rsid w:val="009F76DA"/>
    <w:rsid w:val="00A01781"/>
    <w:rsid w:val="00A017D8"/>
    <w:rsid w:val="00A01B19"/>
    <w:rsid w:val="00A02CE6"/>
    <w:rsid w:val="00A0420F"/>
    <w:rsid w:val="00A04E78"/>
    <w:rsid w:val="00A05505"/>
    <w:rsid w:val="00A05CF2"/>
    <w:rsid w:val="00A07298"/>
    <w:rsid w:val="00A10807"/>
    <w:rsid w:val="00A11EAC"/>
    <w:rsid w:val="00A1214C"/>
    <w:rsid w:val="00A12386"/>
    <w:rsid w:val="00A129B8"/>
    <w:rsid w:val="00A132A2"/>
    <w:rsid w:val="00A155BF"/>
    <w:rsid w:val="00A15FC5"/>
    <w:rsid w:val="00A16895"/>
    <w:rsid w:val="00A16D08"/>
    <w:rsid w:val="00A17129"/>
    <w:rsid w:val="00A17D77"/>
    <w:rsid w:val="00A230C7"/>
    <w:rsid w:val="00A23405"/>
    <w:rsid w:val="00A236BC"/>
    <w:rsid w:val="00A240D9"/>
    <w:rsid w:val="00A24D78"/>
    <w:rsid w:val="00A2637E"/>
    <w:rsid w:val="00A2692F"/>
    <w:rsid w:val="00A2717D"/>
    <w:rsid w:val="00A3140D"/>
    <w:rsid w:val="00A31DF5"/>
    <w:rsid w:val="00A325E5"/>
    <w:rsid w:val="00A3283D"/>
    <w:rsid w:val="00A32911"/>
    <w:rsid w:val="00A33050"/>
    <w:rsid w:val="00A34290"/>
    <w:rsid w:val="00A34778"/>
    <w:rsid w:val="00A36D37"/>
    <w:rsid w:val="00A4016A"/>
    <w:rsid w:val="00A40938"/>
    <w:rsid w:val="00A409C0"/>
    <w:rsid w:val="00A42F9B"/>
    <w:rsid w:val="00A4382A"/>
    <w:rsid w:val="00A43DB6"/>
    <w:rsid w:val="00A43DEC"/>
    <w:rsid w:val="00A44BBE"/>
    <w:rsid w:val="00A44E11"/>
    <w:rsid w:val="00A44ECD"/>
    <w:rsid w:val="00A46B34"/>
    <w:rsid w:val="00A46F4A"/>
    <w:rsid w:val="00A476C0"/>
    <w:rsid w:val="00A50C54"/>
    <w:rsid w:val="00A511CD"/>
    <w:rsid w:val="00A52876"/>
    <w:rsid w:val="00A53393"/>
    <w:rsid w:val="00A5402A"/>
    <w:rsid w:val="00A545CD"/>
    <w:rsid w:val="00A5735E"/>
    <w:rsid w:val="00A60056"/>
    <w:rsid w:val="00A6164F"/>
    <w:rsid w:val="00A62904"/>
    <w:rsid w:val="00A64079"/>
    <w:rsid w:val="00A6479B"/>
    <w:rsid w:val="00A65954"/>
    <w:rsid w:val="00A65AC3"/>
    <w:rsid w:val="00A66BCD"/>
    <w:rsid w:val="00A66E78"/>
    <w:rsid w:val="00A67F1A"/>
    <w:rsid w:val="00A70379"/>
    <w:rsid w:val="00A707A2"/>
    <w:rsid w:val="00A714AD"/>
    <w:rsid w:val="00A7195F"/>
    <w:rsid w:val="00A726BE"/>
    <w:rsid w:val="00A73066"/>
    <w:rsid w:val="00A745FE"/>
    <w:rsid w:val="00A75534"/>
    <w:rsid w:val="00A75D70"/>
    <w:rsid w:val="00A76B6C"/>
    <w:rsid w:val="00A77121"/>
    <w:rsid w:val="00A77306"/>
    <w:rsid w:val="00A7770B"/>
    <w:rsid w:val="00A80BAE"/>
    <w:rsid w:val="00A80EFA"/>
    <w:rsid w:val="00A814A8"/>
    <w:rsid w:val="00A821E7"/>
    <w:rsid w:val="00A82400"/>
    <w:rsid w:val="00A843B3"/>
    <w:rsid w:val="00A84F24"/>
    <w:rsid w:val="00A86A45"/>
    <w:rsid w:val="00A86C2F"/>
    <w:rsid w:val="00A86F7D"/>
    <w:rsid w:val="00A87C78"/>
    <w:rsid w:val="00A90B02"/>
    <w:rsid w:val="00A90DB9"/>
    <w:rsid w:val="00A91275"/>
    <w:rsid w:val="00A923F4"/>
    <w:rsid w:val="00A93910"/>
    <w:rsid w:val="00A9391F"/>
    <w:rsid w:val="00A947E0"/>
    <w:rsid w:val="00A94B71"/>
    <w:rsid w:val="00A95202"/>
    <w:rsid w:val="00A958F6"/>
    <w:rsid w:val="00A967B9"/>
    <w:rsid w:val="00A96D58"/>
    <w:rsid w:val="00A97624"/>
    <w:rsid w:val="00AA0A7F"/>
    <w:rsid w:val="00AA142E"/>
    <w:rsid w:val="00AA1C07"/>
    <w:rsid w:val="00AA22B0"/>
    <w:rsid w:val="00AA3025"/>
    <w:rsid w:val="00AA3190"/>
    <w:rsid w:val="00AA3BA9"/>
    <w:rsid w:val="00AA3D9D"/>
    <w:rsid w:val="00AA4305"/>
    <w:rsid w:val="00AA4458"/>
    <w:rsid w:val="00AA5173"/>
    <w:rsid w:val="00AA5277"/>
    <w:rsid w:val="00AA5B99"/>
    <w:rsid w:val="00AA602F"/>
    <w:rsid w:val="00AA615B"/>
    <w:rsid w:val="00AB0A6E"/>
    <w:rsid w:val="00AB1E40"/>
    <w:rsid w:val="00AB24EF"/>
    <w:rsid w:val="00AB3839"/>
    <w:rsid w:val="00AB3D2A"/>
    <w:rsid w:val="00AB4307"/>
    <w:rsid w:val="00AB536B"/>
    <w:rsid w:val="00AB5B96"/>
    <w:rsid w:val="00AB5C68"/>
    <w:rsid w:val="00AB723B"/>
    <w:rsid w:val="00AB7BA2"/>
    <w:rsid w:val="00AC1217"/>
    <w:rsid w:val="00AC17D0"/>
    <w:rsid w:val="00AC2BCE"/>
    <w:rsid w:val="00AC2BDB"/>
    <w:rsid w:val="00AC3556"/>
    <w:rsid w:val="00AC357F"/>
    <w:rsid w:val="00AC444D"/>
    <w:rsid w:val="00AC4623"/>
    <w:rsid w:val="00AC590D"/>
    <w:rsid w:val="00AC5A07"/>
    <w:rsid w:val="00AC5AED"/>
    <w:rsid w:val="00AD11CF"/>
    <w:rsid w:val="00AD1532"/>
    <w:rsid w:val="00AD1F38"/>
    <w:rsid w:val="00AD210E"/>
    <w:rsid w:val="00AD2138"/>
    <w:rsid w:val="00AD2B59"/>
    <w:rsid w:val="00AD3D7F"/>
    <w:rsid w:val="00AD4729"/>
    <w:rsid w:val="00AD4A8D"/>
    <w:rsid w:val="00AD530F"/>
    <w:rsid w:val="00AD5C87"/>
    <w:rsid w:val="00AD7C4E"/>
    <w:rsid w:val="00AE0B06"/>
    <w:rsid w:val="00AE0FDB"/>
    <w:rsid w:val="00AE3688"/>
    <w:rsid w:val="00AE3BB7"/>
    <w:rsid w:val="00AE444D"/>
    <w:rsid w:val="00AE47D9"/>
    <w:rsid w:val="00AE551F"/>
    <w:rsid w:val="00AE68A3"/>
    <w:rsid w:val="00AE738A"/>
    <w:rsid w:val="00AE7B6A"/>
    <w:rsid w:val="00AE7BB5"/>
    <w:rsid w:val="00AE7EAB"/>
    <w:rsid w:val="00AF06A3"/>
    <w:rsid w:val="00AF1878"/>
    <w:rsid w:val="00AF1EC6"/>
    <w:rsid w:val="00AF2396"/>
    <w:rsid w:val="00AF27DC"/>
    <w:rsid w:val="00AF2B55"/>
    <w:rsid w:val="00AF32A6"/>
    <w:rsid w:val="00AF416E"/>
    <w:rsid w:val="00AF4835"/>
    <w:rsid w:val="00AF4ECF"/>
    <w:rsid w:val="00AF5BD0"/>
    <w:rsid w:val="00AF5E99"/>
    <w:rsid w:val="00AF745F"/>
    <w:rsid w:val="00AF7812"/>
    <w:rsid w:val="00AFEB2C"/>
    <w:rsid w:val="00B0097E"/>
    <w:rsid w:val="00B0151F"/>
    <w:rsid w:val="00B02682"/>
    <w:rsid w:val="00B02EF7"/>
    <w:rsid w:val="00B032C8"/>
    <w:rsid w:val="00B03E8B"/>
    <w:rsid w:val="00B06055"/>
    <w:rsid w:val="00B0749E"/>
    <w:rsid w:val="00B10399"/>
    <w:rsid w:val="00B115E5"/>
    <w:rsid w:val="00B12776"/>
    <w:rsid w:val="00B129D3"/>
    <w:rsid w:val="00B1353B"/>
    <w:rsid w:val="00B13794"/>
    <w:rsid w:val="00B13CDD"/>
    <w:rsid w:val="00B14172"/>
    <w:rsid w:val="00B1435C"/>
    <w:rsid w:val="00B146CD"/>
    <w:rsid w:val="00B14A19"/>
    <w:rsid w:val="00B14C6A"/>
    <w:rsid w:val="00B1560C"/>
    <w:rsid w:val="00B1604B"/>
    <w:rsid w:val="00B163A1"/>
    <w:rsid w:val="00B16FA5"/>
    <w:rsid w:val="00B171B5"/>
    <w:rsid w:val="00B17F43"/>
    <w:rsid w:val="00B20666"/>
    <w:rsid w:val="00B22421"/>
    <w:rsid w:val="00B22885"/>
    <w:rsid w:val="00B239A2"/>
    <w:rsid w:val="00B23D34"/>
    <w:rsid w:val="00B23ECE"/>
    <w:rsid w:val="00B2495F"/>
    <w:rsid w:val="00B25136"/>
    <w:rsid w:val="00B26A08"/>
    <w:rsid w:val="00B27C60"/>
    <w:rsid w:val="00B31266"/>
    <w:rsid w:val="00B31BB7"/>
    <w:rsid w:val="00B32634"/>
    <w:rsid w:val="00B3350A"/>
    <w:rsid w:val="00B35D8E"/>
    <w:rsid w:val="00B36449"/>
    <w:rsid w:val="00B37088"/>
    <w:rsid w:val="00B40944"/>
    <w:rsid w:val="00B41398"/>
    <w:rsid w:val="00B413F6"/>
    <w:rsid w:val="00B430B2"/>
    <w:rsid w:val="00B430D5"/>
    <w:rsid w:val="00B4341C"/>
    <w:rsid w:val="00B4525A"/>
    <w:rsid w:val="00B462AA"/>
    <w:rsid w:val="00B4651D"/>
    <w:rsid w:val="00B46A4E"/>
    <w:rsid w:val="00B46F10"/>
    <w:rsid w:val="00B47ADE"/>
    <w:rsid w:val="00B507B2"/>
    <w:rsid w:val="00B50C31"/>
    <w:rsid w:val="00B52904"/>
    <w:rsid w:val="00B533A0"/>
    <w:rsid w:val="00B54E64"/>
    <w:rsid w:val="00B55636"/>
    <w:rsid w:val="00B55AFA"/>
    <w:rsid w:val="00B55FC6"/>
    <w:rsid w:val="00B56B93"/>
    <w:rsid w:val="00B56E45"/>
    <w:rsid w:val="00B570DF"/>
    <w:rsid w:val="00B57362"/>
    <w:rsid w:val="00B606D4"/>
    <w:rsid w:val="00B61B56"/>
    <w:rsid w:val="00B65BA0"/>
    <w:rsid w:val="00B6795E"/>
    <w:rsid w:val="00B67BD6"/>
    <w:rsid w:val="00B707B5"/>
    <w:rsid w:val="00B7197C"/>
    <w:rsid w:val="00B72238"/>
    <w:rsid w:val="00B72518"/>
    <w:rsid w:val="00B728C0"/>
    <w:rsid w:val="00B73644"/>
    <w:rsid w:val="00B746AF"/>
    <w:rsid w:val="00B775EB"/>
    <w:rsid w:val="00B77603"/>
    <w:rsid w:val="00B7760B"/>
    <w:rsid w:val="00B80275"/>
    <w:rsid w:val="00B8033D"/>
    <w:rsid w:val="00B803B9"/>
    <w:rsid w:val="00B803C6"/>
    <w:rsid w:val="00B80A9C"/>
    <w:rsid w:val="00B82075"/>
    <w:rsid w:val="00B821D5"/>
    <w:rsid w:val="00B84EF8"/>
    <w:rsid w:val="00B85F4E"/>
    <w:rsid w:val="00B8619A"/>
    <w:rsid w:val="00B8741C"/>
    <w:rsid w:val="00B876C2"/>
    <w:rsid w:val="00B87D73"/>
    <w:rsid w:val="00B9003B"/>
    <w:rsid w:val="00B918D8"/>
    <w:rsid w:val="00B93F00"/>
    <w:rsid w:val="00B93F01"/>
    <w:rsid w:val="00B9406F"/>
    <w:rsid w:val="00B95806"/>
    <w:rsid w:val="00B9586D"/>
    <w:rsid w:val="00B95BC5"/>
    <w:rsid w:val="00B96D22"/>
    <w:rsid w:val="00B97B15"/>
    <w:rsid w:val="00BA0288"/>
    <w:rsid w:val="00BA05CC"/>
    <w:rsid w:val="00BA0A64"/>
    <w:rsid w:val="00BA15DD"/>
    <w:rsid w:val="00BA26CC"/>
    <w:rsid w:val="00BA5FD8"/>
    <w:rsid w:val="00BA7599"/>
    <w:rsid w:val="00BA7AE3"/>
    <w:rsid w:val="00BA7CD6"/>
    <w:rsid w:val="00BB1E07"/>
    <w:rsid w:val="00BB2B2D"/>
    <w:rsid w:val="00BB3737"/>
    <w:rsid w:val="00BB4623"/>
    <w:rsid w:val="00BB6D3D"/>
    <w:rsid w:val="00BB7158"/>
    <w:rsid w:val="00BB7947"/>
    <w:rsid w:val="00BC0C9F"/>
    <w:rsid w:val="00BC0CA2"/>
    <w:rsid w:val="00BC0EE5"/>
    <w:rsid w:val="00BC1B03"/>
    <w:rsid w:val="00BC1C8C"/>
    <w:rsid w:val="00BC21F3"/>
    <w:rsid w:val="00BC30EC"/>
    <w:rsid w:val="00BC33E4"/>
    <w:rsid w:val="00BC3892"/>
    <w:rsid w:val="00BC3C49"/>
    <w:rsid w:val="00BC3D8A"/>
    <w:rsid w:val="00BC5D39"/>
    <w:rsid w:val="00BC6306"/>
    <w:rsid w:val="00BC6BFA"/>
    <w:rsid w:val="00BC773E"/>
    <w:rsid w:val="00BD14C1"/>
    <w:rsid w:val="00BD2C04"/>
    <w:rsid w:val="00BD3132"/>
    <w:rsid w:val="00BD41B7"/>
    <w:rsid w:val="00BD4C6D"/>
    <w:rsid w:val="00BD600E"/>
    <w:rsid w:val="00BD678D"/>
    <w:rsid w:val="00BD6F16"/>
    <w:rsid w:val="00BE0A59"/>
    <w:rsid w:val="00BE1157"/>
    <w:rsid w:val="00BE1D10"/>
    <w:rsid w:val="00BE289A"/>
    <w:rsid w:val="00BE3546"/>
    <w:rsid w:val="00BE367D"/>
    <w:rsid w:val="00BE37E6"/>
    <w:rsid w:val="00BE3A28"/>
    <w:rsid w:val="00BE439C"/>
    <w:rsid w:val="00BE62A5"/>
    <w:rsid w:val="00BF0A82"/>
    <w:rsid w:val="00BF18AE"/>
    <w:rsid w:val="00BF24A2"/>
    <w:rsid w:val="00BF3717"/>
    <w:rsid w:val="00BF4A92"/>
    <w:rsid w:val="00BF5FE2"/>
    <w:rsid w:val="00BF7AEF"/>
    <w:rsid w:val="00C00848"/>
    <w:rsid w:val="00C01B00"/>
    <w:rsid w:val="00C02518"/>
    <w:rsid w:val="00C02758"/>
    <w:rsid w:val="00C02991"/>
    <w:rsid w:val="00C02CE7"/>
    <w:rsid w:val="00C033ED"/>
    <w:rsid w:val="00C038CB"/>
    <w:rsid w:val="00C04010"/>
    <w:rsid w:val="00C05B32"/>
    <w:rsid w:val="00C06A57"/>
    <w:rsid w:val="00C0DEA9"/>
    <w:rsid w:val="00C116B1"/>
    <w:rsid w:val="00C11B10"/>
    <w:rsid w:val="00C11C70"/>
    <w:rsid w:val="00C13221"/>
    <w:rsid w:val="00C13399"/>
    <w:rsid w:val="00C13C8F"/>
    <w:rsid w:val="00C14C6C"/>
    <w:rsid w:val="00C14C84"/>
    <w:rsid w:val="00C15897"/>
    <w:rsid w:val="00C20294"/>
    <w:rsid w:val="00C208D4"/>
    <w:rsid w:val="00C20BF2"/>
    <w:rsid w:val="00C21722"/>
    <w:rsid w:val="00C217E6"/>
    <w:rsid w:val="00C21BCB"/>
    <w:rsid w:val="00C224D7"/>
    <w:rsid w:val="00C225F7"/>
    <w:rsid w:val="00C233B4"/>
    <w:rsid w:val="00C23419"/>
    <w:rsid w:val="00C2486F"/>
    <w:rsid w:val="00C24FD3"/>
    <w:rsid w:val="00C2602E"/>
    <w:rsid w:val="00C26F1F"/>
    <w:rsid w:val="00C27813"/>
    <w:rsid w:val="00C27CFC"/>
    <w:rsid w:val="00C30787"/>
    <w:rsid w:val="00C31130"/>
    <w:rsid w:val="00C32A1C"/>
    <w:rsid w:val="00C346A2"/>
    <w:rsid w:val="00C348BC"/>
    <w:rsid w:val="00C37C0C"/>
    <w:rsid w:val="00C37C19"/>
    <w:rsid w:val="00C37F75"/>
    <w:rsid w:val="00C407ED"/>
    <w:rsid w:val="00C42038"/>
    <w:rsid w:val="00C42A8A"/>
    <w:rsid w:val="00C42D08"/>
    <w:rsid w:val="00C433DB"/>
    <w:rsid w:val="00C4364F"/>
    <w:rsid w:val="00C44A19"/>
    <w:rsid w:val="00C46492"/>
    <w:rsid w:val="00C465C7"/>
    <w:rsid w:val="00C47999"/>
    <w:rsid w:val="00C509DA"/>
    <w:rsid w:val="00C5145C"/>
    <w:rsid w:val="00C51FD4"/>
    <w:rsid w:val="00C532EC"/>
    <w:rsid w:val="00C53DCD"/>
    <w:rsid w:val="00C54E2B"/>
    <w:rsid w:val="00C551F3"/>
    <w:rsid w:val="00C55392"/>
    <w:rsid w:val="00C5630E"/>
    <w:rsid w:val="00C57232"/>
    <w:rsid w:val="00C57D90"/>
    <w:rsid w:val="00C60151"/>
    <w:rsid w:val="00C61FE6"/>
    <w:rsid w:val="00C63B87"/>
    <w:rsid w:val="00C63F5C"/>
    <w:rsid w:val="00C64D02"/>
    <w:rsid w:val="00C653F0"/>
    <w:rsid w:val="00C659DE"/>
    <w:rsid w:val="00C666BE"/>
    <w:rsid w:val="00C66D22"/>
    <w:rsid w:val="00C67683"/>
    <w:rsid w:val="00C677E8"/>
    <w:rsid w:val="00C67834"/>
    <w:rsid w:val="00C67B37"/>
    <w:rsid w:val="00C70536"/>
    <w:rsid w:val="00C714D5"/>
    <w:rsid w:val="00C72E01"/>
    <w:rsid w:val="00C731C6"/>
    <w:rsid w:val="00C73B3A"/>
    <w:rsid w:val="00C73CE6"/>
    <w:rsid w:val="00C73EFC"/>
    <w:rsid w:val="00C743F9"/>
    <w:rsid w:val="00C74430"/>
    <w:rsid w:val="00C74DD6"/>
    <w:rsid w:val="00C74E70"/>
    <w:rsid w:val="00C7570F"/>
    <w:rsid w:val="00C77182"/>
    <w:rsid w:val="00C8057E"/>
    <w:rsid w:val="00C81383"/>
    <w:rsid w:val="00C81421"/>
    <w:rsid w:val="00C81B0C"/>
    <w:rsid w:val="00C82F32"/>
    <w:rsid w:val="00C839D0"/>
    <w:rsid w:val="00C83BDE"/>
    <w:rsid w:val="00C83E3A"/>
    <w:rsid w:val="00C84299"/>
    <w:rsid w:val="00C862BB"/>
    <w:rsid w:val="00C901B1"/>
    <w:rsid w:val="00C91267"/>
    <w:rsid w:val="00C9195E"/>
    <w:rsid w:val="00C9253C"/>
    <w:rsid w:val="00C94EB0"/>
    <w:rsid w:val="00C9518C"/>
    <w:rsid w:val="00C952E7"/>
    <w:rsid w:val="00C9570A"/>
    <w:rsid w:val="00C96194"/>
    <w:rsid w:val="00C9623B"/>
    <w:rsid w:val="00C962C6"/>
    <w:rsid w:val="00C96F6E"/>
    <w:rsid w:val="00CA040C"/>
    <w:rsid w:val="00CA0FA4"/>
    <w:rsid w:val="00CA1EAB"/>
    <w:rsid w:val="00CA2BE0"/>
    <w:rsid w:val="00CA2F40"/>
    <w:rsid w:val="00CA2F4A"/>
    <w:rsid w:val="00CA3B95"/>
    <w:rsid w:val="00CA4347"/>
    <w:rsid w:val="00CA4C1B"/>
    <w:rsid w:val="00CA5197"/>
    <w:rsid w:val="00CA6A5E"/>
    <w:rsid w:val="00CA6A7A"/>
    <w:rsid w:val="00CA6EC2"/>
    <w:rsid w:val="00CA7761"/>
    <w:rsid w:val="00CB02F6"/>
    <w:rsid w:val="00CB1378"/>
    <w:rsid w:val="00CB1711"/>
    <w:rsid w:val="00CB1B40"/>
    <w:rsid w:val="00CB2C2F"/>
    <w:rsid w:val="00CB4B6E"/>
    <w:rsid w:val="00CB50C7"/>
    <w:rsid w:val="00CB598F"/>
    <w:rsid w:val="00CB5CF1"/>
    <w:rsid w:val="00CB6CA8"/>
    <w:rsid w:val="00CB70F6"/>
    <w:rsid w:val="00CB77A0"/>
    <w:rsid w:val="00CC01F7"/>
    <w:rsid w:val="00CC1A6B"/>
    <w:rsid w:val="00CC1B35"/>
    <w:rsid w:val="00CC203F"/>
    <w:rsid w:val="00CC229A"/>
    <w:rsid w:val="00CC2A57"/>
    <w:rsid w:val="00CC2B39"/>
    <w:rsid w:val="00CC3008"/>
    <w:rsid w:val="00CC329E"/>
    <w:rsid w:val="00CC3301"/>
    <w:rsid w:val="00CC3949"/>
    <w:rsid w:val="00CC4688"/>
    <w:rsid w:val="00CC510C"/>
    <w:rsid w:val="00CC5AA3"/>
    <w:rsid w:val="00CC793C"/>
    <w:rsid w:val="00CC7A9C"/>
    <w:rsid w:val="00CC7CCD"/>
    <w:rsid w:val="00CD1352"/>
    <w:rsid w:val="00CD2F4F"/>
    <w:rsid w:val="00CD3466"/>
    <w:rsid w:val="00CD3854"/>
    <w:rsid w:val="00CD534E"/>
    <w:rsid w:val="00CD6B0B"/>
    <w:rsid w:val="00CD7395"/>
    <w:rsid w:val="00CE06FD"/>
    <w:rsid w:val="00CE0F16"/>
    <w:rsid w:val="00CE215F"/>
    <w:rsid w:val="00CE2A2C"/>
    <w:rsid w:val="00CE368B"/>
    <w:rsid w:val="00CE3BA8"/>
    <w:rsid w:val="00CE431D"/>
    <w:rsid w:val="00CE593C"/>
    <w:rsid w:val="00CE59C9"/>
    <w:rsid w:val="00CE5F42"/>
    <w:rsid w:val="00CE6073"/>
    <w:rsid w:val="00CE648B"/>
    <w:rsid w:val="00CF0763"/>
    <w:rsid w:val="00CF1518"/>
    <w:rsid w:val="00CF2F47"/>
    <w:rsid w:val="00CF4368"/>
    <w:rsid w:val="00CF484B"/>
    <w:rsid w:val="00D0076F"/>
    <w:rsid w:val="00D00CF6"/>
    <w:rsid w:val="00D011EA"/>
    <w:rsid w:val="00D02815"/>
    <w:rsid w:val="00D04041"/>
    <w:rsid w:val="00D04810"/>
    <w:rsid w:val="00D04F33"/>
    <w:rsid w:val="00D05BAC"/>
    <w:rsid w:val="00D06319"/>
    <w:rsid w:val="00D063DE"/>
    <w:rsid w:val="00D071DA"/>
    <w:rsid w:val="00D07959"/>
    <w:rsid w:val="00D1137F"/>
    <w:rsid w:val="00D12E03"/>
    <w:rsid w:val="00D1316E"/>
    <w:rsid w:val="00D13631"/>
    <w:rsid w:val="00D14311"/>
    <w:rsid w:val="00D146C2"/>
    <w:rsid w:val="00D14B1F"/>
    <w:rsid w:val="00D16245"/>
    <w:rsid w:val="00D166FB"/>
    <w:rsid w:val="00D16E6A"/>
    <w:rsid w:val="00D2092B"/>
    <w:rsid w:val="00D20E5A"/>
    <w:rsid w:val="00D214B6"/>
    <w:rsid w:val="00D21A76"/>
    <w:rsid w:val="00D23A8F"/>
    <w:rsid w:val="00D24B59"/>
    <w:rsid w:val="00D2622D"/>
    <w:rsid w:val="00D26621"/>
    <w:rsid w:val="00D26CB0"/>
    <w:rsid w:val="00D26CC3"/>
    <w:rsid w:val="00D27C0C"/>
    <w:rsid w:val="00D307C9"/>
    <w:rsid w:val="00D31821"/>
    <w:rsid w:val="00D31A28"/>
    <w:rsid w:val="00D31F07"/>
    <w:rsid w:val="00D32CEA"/>
    <w:rsid w:val="00D33ACA"/>
    <w:rsid w:val="00D3465A"/>
    <w:rsid w:val="00D35B3B"/>
    <w:rsid w:val="00D36775"/>
    <w:rsid w:val="00D41099"/>
    <w:rsid w:val="00D42A4B"/>
    <w:rsid w:val="00D433DF"/>
    <w:rsid w:val="00D434E7"/>
    <w:rsid w:val="00D43F21"/>
    <w:rsid w:val="00D445EA"/>
    <w:rsid w:val="00D45704"/>
    <w:rsid w:val="00D4599F"/>
    <w:rsid w:val="00D472C5"/>
    <w:rsid w:val="00D47771"/>
    <w:rsid w:val="00D47A49"/>
    <w:rsid w:val="00D47EE2"/>
    <w:rsid w:val="00D50394"/>
    <w:rsid w:val="00D519E8"/>
    <w:rsid w:val="00D5200D"/>
    <w:rsid w:val="00D52527"/>
    <w:rsid w:val="00D52DEA"/>
    <w:rsid w:val="00D532E4"/>
    <w:rsid w:val="00D55121"/>
    <w:rsid w:val="00D55525"/>
    <w:rsid w:val="00D5728D"/>
    <w:rsid w:val="00D57876"/>
    <w:rsid w:val="00D60195"/>
    <w:rsid w:val="00D60DD1"/>
    <w:rsid w:val="00D60F07"/>
    <w:rsid w:val="00D61D6E"/>
    <w:rsid w:val="00D624DB"/>
    <w:rsid w:val="00D62C60"/>
    <w:rsid w:val="00D63440"/>
    <w:rsid w:val="00D6405F"/>
    <w:rsid w:val="00D658EA"/>
    <w:rsid w:val="00D66A30"/>
    <w:rsid w:val="00D67538"/>
    <w:rsid w:val="00D6761E"/>
    <w:rsid w:val="00D67D06"/>
    <w:rsid w:val="00D70198"/>
    <w:rsid w:val="00D7141C"/>
    <w:rsid w:val="00D71D50"/>
    <w:rsid w:val="00D71D7E"/>
    <w:rsid w:val="00D7305E"/>
    <w:rsid w:val="00D73AA0"/>
    <w:rsid w:val="00D73C1D"/>
    <w:rsid w:val="00D73ED1"/>
    <w:rsid w:val="00D75A06"/>
    <w:rsid w:val="00D76ACF"/>
    <w:rsid w:val="00D772CF"/>
    <w:rsid w:val="00D77EB8"/>
    <w:rsid w:val="00D80A1E"/>
    <w:rsid w:val="00D816F4"/>
    <w:rsid w:val="00D821E3"/>
    <w:rsid w:val="00D8323A"/>
    <w:rsid w:val="00D846C7"/>
    <w:rsid w:val="00D85EF6"/>
    <w:rsid w:val="00D86676"/>
    <w:rsid w:val="00D87070"/>
    <w:rsid w:val="00D90657"/>
    <w:rsid w:val="00D90BC2"/>
    <w:rsid w:val="00D918A6"/>
    <w:rsid w:val="00D91A71"/>
    <w:rsid w:val="00D92182"/>
    <w:rsid w:val="00D9303C"/>
    <w:rsid w:val="00D93104"/>
    <w:rsid w:val="00D951D1"/>
    <w:rsid w:val="00D95291"/>
    <w:rsid w:val="00D9535A"/>
    <w:rsid w:val="00D95A74"/>
    <w:rsid w:val="00D961EE"/>
    <w:rsid w:val="00D97504"/>
    <w:rsid w:val="00D97B2E"/>
    <w:rsid w:val="00D97F80"/>
    <w:rsid w:val="00DA037B"/>
    <w:rsid w:val="00DA09FA"/>
    <w:rsid w:val="00DA3693"/>
    <w:rsid w:val="00DA4821"/>
    <w:rsid w:val="00DA4990"/>
    <w:rsid w:val="00DA4FA6"/>
    <w:rsid w:val="00DA55DF"/>
    <w:rsid w:val="00DA569A"/>
    <w:rsid w:val="00DA6BF2"/>
    <w:rsid w:val="00DA7A36"/>
    <w:rsid w:val="00DA7FFE"/>
    <w:rsid w:val="00DB2038"/>
    <w:rsid w:val="00DB4455"/>
    <w:rsid w:val="00DB49E6"/>
    <w:rsid w:val="00DB4E48"/>
    <w:rsid w:val="00DB58C3"/>
    <w:rsid w:val="00DB5C13"/>
    <w:rsid w:val="00DB68B9"/>
    <w:rsid w:val="00DB7946"/>
    <w:rsid w:val="00DB7A12"/>
    <w:rsid w:val="00DC02E8"/>
    <w:rsid w:val="00DC0686"/>
    <w:rsid w:val="00DC102F"/>
    <w:rsid w:val="00DC1815"/>
    <w:rsid w:val="00DC2FEF"/>
    <w:rsid w:val="00DC3AB2"/>
    <w:rsid w:val="00DC54D7"/>
    <w:rsid w:val="00DC6418"/>
    <w:rsid w:val="00DC65C7"/>
    <w:rsid w:val="00DC6F04"/>
    <w:rsid w:val="00DC739B"/>
    <w:rsid w:val="00DD0502"/>
    <w:rsid w:val="00DD0639"/>
    <w:rsid w:val="00DD06BA"/>
    <w:rsid w:val="00DD1041"/>
    <w:rsid w:val="00DD3681"/>
    <w:rsid w:val="00DD387C"/>
    <w:rsid w:val="00DD438A"/>
    <w:rsid w:val="00DD4491"/>
    <w:rsid w:val="00DD51B7"/>
    <w:rsid w:val="00DD5A0C"/>
    <w:rsid w:val="00DD5A75"/>
    <w:rsid w:val="00DD5E2B"/>
    <w:rsid w:val="00DD6A0D"/>
    <w:rsid w:val="00DD74A0"/>
    <w:rsid w:val="00DD77F5"/>
    <w:rsid w:val="00DE05A1"/>
    <w:rsid w:val="00DE1A7F"/>
    <w:rsid w:val="00DE1C7A"/>
    <w:rsid w:val="00DE1E13"/>
    <w:rsid w:val="00DE1ED4"/>
    <w:rsid w:val="00DE273E"/>
    <w:rsid w:val="00DE34D6"/>
    <w:rsid w:val="00DE359F"/>
    <w:rsid w:val="00DE4634"/>
    <w:rsid w:val="00DE4DAA"/>
    <w:rsid w:val="00DE4FD0"/>
    <w:rsid w:val="00DE58BB"/>
    <w:rsid w:val="00DE6D4F"/>
    <w:rsid w:val="00DE7210"/>
    <w:rsid w:val="00DE77B0"/>
    <w:rsid w:val="00DE8A73"/>
    <w:rsid w:val="00DF0FB0"/>
    <w:rsid w:val="00DF4504"/>
    <w:rsid w:val="00DF5166"/>
    <w:rsid w:val="00DF5304"/>
    <w:rsid w:val="00DF5E01"/>
    <w:rsid w:val="00DF6A2C"/>
    <w:rsid w:val="00DF6E37"/>
    <w:rsid w:val="00DF7619"/>
    <w:rsid w:val="00DF7914"/>
    <w:rsid w:val="00DF7B5F"/>
    <w:rsid w:val="00E00138"/>
    <w:rsid w:val="00E009C4"/>
    <w:rsid w:val="00E0192C"/>
    <w:rsid w:val="00E0200A"/>
    <w:rsid w:val="00E02475"/>
    <w:rsid w:val="00E03F62"/>
    <w:rsid w:val="00E03FFA"/>
    <w:rsid w:val="00E048C9"/>
    <w:rsid w:val="00E05025"/>
    <w:rsid w:val="00E05104"/>
    <w:rsid w:val="00E0525F"/>
    <w:rsid w:val="00E064B0"/>
    <w:rsid w:val="00E07AD7"/>
    <w:rsid w:val="00E11EFE"/>
    <w:rsid w:val="00E122A2"/>
    <w:rsid w:val="00E13415"/>
    <w:rsid w:val="00E14AEF"/>
    <w:rsid w:val="00E14C92"/>
    <w:rsid w:val="00E156CC"/>
    <w:rsid w:val="00E15D62"/>
    <w:rsid w:val="00E15E68"/>
    <w:rsid w:val="00E1663A"/>
    <w:rsid w:val="00E166E4"/>
    <w:rsid w:val="00E16C82"/>
    <w:rsid w:val="00E171F3"/>
    <w:rsid w:val="00E17DD5"/>
    <w:rsid w:val="00E20DDC"/>
    <w:rsid w:val="00E2172E"/>
    <w:rsid w:val="00E21B06"/>
    <w:rsid w:val="00E22D01"/>
    <w:rsid w:val="00E23764"/>
    <w:rsid w:val="00E247C7"/>
    <w:rsid w:val="00E25AAE"/>
    <w:rsid w:val="00E27087"/>
    <w:rsid w:val="00E27A36"/>
    <w:rsid w:val="00E27F64"/>
    <w:rsid w:val="00E30F89"/>
    <w:rsid w:val="00E33513"/>
    <w:rsid w:val="00E35964"/>
    <w:rsid w:val="00E370B7"/>
    <w:rsid w:val="00E37A4E"/>
    <w:rsid w:val="00E40208"/>
    <w:rsid w:val="00E40A75"/>
    <w:rsid w:val="00E44D59"/>
    <w:rsid w:val="00E45361"/>
    <w:rsid w:val="00E455D1"/>
    <w:rsid w:val="00E45856"/>
    <w:rsid w:val="00E45DC0"/>
    <w:rsid w:val="00E46D6C"/>
    <w:rsid w:val="00E4756A"/>
    <w:rsid w:val="00E47B7A"/>
    <w:rsid w:val="00E50B55"/>
    <w:rsid w:val="00E510AE"/>
    <w:rsid w:val="00E51E56"/>
    <w:rsid w:val="00E526E7"/>
    <w:rsid w:val="00E531C5"/>
    <w:rsid w:val="00E5320A"/>
    <w:rsid w:val="00E560F3"/>
    <w:rsid w:val="00E564CB"/>
    <w:rsid w:val="00E614B7"/>
    <w:rsid w:val="00E62B83"/>
    <w:rsid w:val="00E635B8"/>
    <w:rsid w:val="00E63A2D"/>
    <w:rsid w:val="00E63B56"/>
    <w:rsid w:val="00E652A2"/>
    <w:rsid w:val="00E6618D"/>
    <w:rsid w:val="00E701E6"/>
    <w:rsid w:val="00E70261"/>
    <w:rsid w:val="00E71114"/>
    <w:rsid w:val="00E71328"/>
    <w:rsid w:val="00E73045"/>
    <w:rsid w:val="00E760EF"/>
    <w:rsid w:val="00E7685F"/>
    <w:rsid w:val="00E77A2C"/>
    <w:rsid w:val="00E77E84"/>
    <w:rsid w:val="00E801C1"/>
    <w:rsid w:val="00E81053"/>
    <w:rsid w:val="00E832FF"/>
    <w:rsid w:val="00E837FE"/>
    <w:rsid w:val="00E83BE2"/>
    <w:rsid w:val="00E84986"/>
    <w:rsid w:val="00E84A32"/>
    <w:rsid w:val="00E8522B"/>
    <w:rsid w:val="00E8532C"/>
    <w:rsid w:val="00E8581E"/>
    <w:rsid w:val="00E85828"/>
    <w:rsid w:val="00E861A1"/>
    <w:rsid w:val="00E86627"/>
    <w:rsid w:val="00E86B58"/>
    <w:rsid w:val="00E86DEB"/>
    <w:rsid w:val="00E871A8"/>
    <w:rsid w:val="00E90A79"/>
    <w:rsid w:val="00E9168A"/>
    <w:rsid w:val="00E91B02"/>
    <w:rsid w:val="00E9364F"/>
    <w:rsid w:val="00E94427"/>
    <w:rsid w:val="00E94DFC"/>
    <w:rsid w:val="00E957B6"/>
    <w:rsid w:val="00E96433"/>
    <w:rsid w:val="00E96CB8"/>
    <w:rsid w:val="00E97143"/>
    <w:rsid w:val="00E97239"/>
    <w:rsid w:val="00E97E4C"/>
    <w:rsid w:val="00EA023E"/>
    <w:rsid w:val="00EA1E12"/>
    <w:rsid w:val="00EA240E"/>
    <w:rsid w:val="00EA38FE"/>
    <w:rsid w:val="00EA455F"/>
    <w:rsid w:val="00EA47F4"/>
    <w:rsid w:val="00EA513C"/>
    <w:rsid w:val="00EA521C"/>
    <w:rsid w:val="00EA5693"/>
    <w:rsid w:val="00EA5A3C"/>
    <w:rsid w:val="00EA621C"/>
    <w:rsid w:val="00EA6516"/>
    <w:rsid w:val="00EA7F62"/>
    <w:rsid w:val="00EB158D"/>
    <w:rsid w:val="00EB203D"/>
    <w:rsid w:val="00EB362D"/>
    <w:rsid w:val="00EB38F1"/>
    <w:rsid w:val="00EB3F22"/>
    <w:rsid w:val="00EB4B3F"/>
    <w:rsid w:val="00EB4B7C"/>
    <w:rsid w:val="00EB55FB"/>
    <w:rsid w:val="00EB6D27"/>
    <w:rsid w:val="00EB7DB2"/>
    <w:rsid w:val="00EC0085"/>
    <w:rsid w:val="00EC24F3"/>
    <w:rsid w:val="00EC397E"/>
    <w:rsid w:val="00EC3E13"/>
    <w:rsid w:val="00EC48D5"/>
    <w:rsid w:val="00EC4BFE"/>
    <w:rsid w:val="00EC4D51"/>
    <w:rsid w:val="00EC4EDB"/>
    <w:rsid w:val="00EC5522"/>
    <w:rsid w:val="00EC5811"/>
    <w:rsid w:val="00EC7F1A"/>
    <w:rsid w:val="00ED0198"/>
    <w:rsid w:val="00ED03C8"/>
    <w:rsid w:val="00ED1933"/>
    <w:rsid w:val="00ED1F9E"/>
    <w:rsid w:val="00ED23B3"/>
    <w:rsid w:val="00ED2701"/>
    <w:rsid w:val="00ED2E67"/>
    <w:rsid w:val="00ED3559"/>
    <w:rsid w:val="00ED46E8"/>
    <w:rsid w:val="00ED4834"/>
    <w:rsid w:val="00ED77E8"/>
    <w:rsid w:val="00EE02E5"/>
    <w:rsid w:val="00EE0595"/>
    <w:rsid w:val="00EE20E3"/>
    <w:rsid w:val="00EE245F"/>
    <w:rsid w:val="00EE2786"/>
    <w:rsid w:val="00EE347B"/>
    <w:rsid w:val="00EE365A"/>
    <w:rsid w:val="00EE3C5D"/>
    <w:rsid w:val="00EE3DD9"/>
    <w:rsid w:val="00EE5DF5"/>
    <w:rsid w:val="00EE6025"/>
    <w:rsid w:val="00EE6286"/>
    <w:rsid w:val="00EE7F89"/>
    <w:rsid w:val="00EF056A"/>
    <w:rsid w:val="00EF0834"/>
    <w:rsid w:val="00EF2013"/>
    <w:rsid w:val="00EF29F7"/>
    <w:rsid w:val="00EF4302"/>
    <w:rsid w:val="00EF4407"/>
    <w:rsid w:val="00EF51D4"/>
    <w:rsid w:val="00EF565A"/>
    <w:rsid w:val="00EF70F2"/>
    <w:rsid w:val="00EF7CA3"/>
    <w:rsid w:val="00F00819"/>
    <w:rsid w:val="00F015AE"/>
    <w:rsid w:val="00F01907"/>
    <w:rsid w:val="00F02C1C"/>
    <w:rsid w:val="00F037A8"/>
    <w:rsid w:val="00F040D9"/>
    <w:rsid w:val="00F043AA"/>
    <w:rsid w:val="00F0452E"/>
    <w:rsid w:val="00F047FA"/>
    <w:rsid w:val="00F05D96"/>
    <w:rsid w:val="00F06227"/>
    <w:rsid w:val="00F06EEA"/>
    <w:rsid w:val="00F077C3"/>
    <w:rsid w:val="00F1083A"/>
    <w:rsid w:val="00F110E6"/>
    <w:rsid w:val="00F138C0"/>
    <w:rsid w:val="00F1392B"/>
    <w:rsid w:val="00F13FC2"/>
    <w:rsid w:val="00F14291"/>
    <w:rsid w:val="00F1466A"/>
    <w:rsid w:val="00F154E6"/>
    <w:rsid w:val="00F1622C"/>
    <w:rsid w:val="00F16660"/>
    <w:rsid w:val="00F166CA"/>
    <w:rsid w:val="00F1766D"/>
    <w:rsid w:val="00F17758"/>
    <w:rsid w:val="00F20D31"/>
    <w:rsid w:val="00F23F2E"/>
    <w:rsid w:val="00F24A93"/>
    <w:rsid w:val="00F25CB1"/>
    <w:rsid w:val="00F264C9"/>
    <w:rsid w:val="00F268F9"/>
    <w:rsid w:val="00F302E7"/>
    <w:rsid w:val="00F30986"/>
    <w:rsid w:val="00F30C71"/>
    <w:rsid w:val="00F3189A"/>
    <w:rsid w:val="00F321FE"/>
    <w:rsid w:val="00F3263A"/>
    <w:rsid w:val="00F32664"/>
    <w:rsid w:val="00F32FD9"/>
    <w:rsid w:val="00F3414C"/>
    <w:rsid w:val="00F35C1E"/>
    <w:rsid w:val="00F37729"/>
    <w:rsid w:val="00F40626"/>
    <w:rsid w:val="00F41386"/>
    <w:rsid w:val="00F41CEA"/>
    <w:rsid w:val="00F425AC"/>
    <w:rsid w:val="00F4312A"/>
    <w:rsid w:val="00F4337C"/>
    <w:rsid w:val="00F449E9"/>
    <w:rsid w:val="00F44BB9"/>
    <w:rsid w:val="00F46CFB"/>
    <w:rsid w:val="00F508BD"/>
    <w:rsid w:val="00F523F8"/>
    <w:rsid w:val="00F52E57"/>
    <w:rsid w:val="00F53102"/>
    <w:rsid w:val="00F54E64"/>
    <w:rsid w:val="00F5604A"/>
    <w:rsid w:val="00F5692F"/>
    <w:rsid w:val="00F6000E"/>
    <w:rsid w:val="00F6016A"/>
    <w:rsid w:val="00F61F0C"/>
    <w:rsid w:val="00F621D1"/>
    <w:rsid w:val="00F627CB"/>
    <w:rsid w:val="00F62A5F"/>
    <w:rsid w:val="00F6323F"/>
    <w:rsid w:val="00F635BE"/>
    <w:rsid w:val="00F64BC1"/>
    <w:rsid w:val="00F65E2C"/>
    <w:rsid w:val="00F6705B"/>
    <w:rsid w:val="00F6789B"/>
    <w:rsid w:val="00F67F11"/>
    <w:rsid w:val="00F704DF"/>
    <w:rsid w:val="00F708EF"/>
    <w:rsid w:val="00F721AB"/>
    <w:rsid w:val="00F721E8"/>
    <w:rsid w:val="00F7253D"/>
    <w:rsid w:val="00F73F75"/>
    <w:rsid w:val="00F742FE"/>
    <w:rsid w:val="00F746B5"/>
    <w:rsid w:val="00F75202"/>
    <w:rsid w:val="00F75421"/>
    <w:rsid w:val="00F7631B"/>
    <w:rsid w:val="00F7690D"/>
    <w:rsid w:val="00F77DAA"/>
    <w:rsid w:val="00F828E8"/>
    <w:rsid w:val="00F82EF3"/>
    <w:rsid w:val="00F83956"/>
    <w:rsid w:val="00F85C01"/>
    <w:rsid w:val="00F8720E"/>
    <w:rsid w:val="00F9019F"/>
    <w:rsid w:val="00F91E6F"/>
    <w:rsid w:val="00F92BF9"/>
    <w:rsid w:val="00F93486"/>
    <w:rsid w:val="00F9376C"/>
    <w:rsid w:val="00F96257"/>
    <w:rsid w:val="00FA095A"/>
    <w:rsid w:val="00FA137D"/>
    <w:rsid w:val="00FA1FB8"/>
    <w:rsid w:val="00FA262B"/>
    <w:rsid w:val="00FA2A46"/>
    <w:rsid w:val="00FA2D28"/>
    <w:rsid w:val="00FA3683"/>
    <w:rsid w:val="00FA45FA"/>
    <w:rsid w:val="00FA4642"/>
    <w:rsid w:val="00FA6270"/>
    <w:rsid w:val="00FA7F45"/>
    <w:rsid w:val="00FB00E6"/>
    <w:rsid w:val="00FB065A"/>
    <w:rsid w:val="00FB1476"/>
    <w:rsid w:val="00FB2682"/>
    <w:rsid w:val="00FB3358"/>
    <w:rsid w:val="00FB3401"/>
    <w:rsid w:val="00FB4B2D"/>
    <w:rsid w:val="00FB4FF0"/>
    <w:rsid w:val="00FB5777"/>
    <w:rsid w:val="00FB5D4D"/>
    <w:rsid w:val="00FB61A5"/>
    <w:rsid w:val="00FB72B7"/>
    <w:rsid w:val="00FC02A5"/>
    <w:rsid w:val="00FC0903"/>
    <w:rsid w:val="00FC1711"/>
    <w:rsid w:val="00FC1926"/>
    <w:rsid w:val="00FC2110"/>
    <w:rsid w:val="00FC28F2"/>
    <w:rsid w:val="00FC2A6B"/>
    <w:rsid w:val="00FC3592"/>
    <w:rsid w:val="00FC4B5D"/>
    <w:rsid w:val="00FC4BC6"/>
    <w:rsid w:val="00FC53C5"/>
    <w:rsid w:val="00FC6064"/>
    <w:rsid w:val="00FC6226"/>
    <w:rsid w:val="00FC7154"/>
    <w:rsid w:val="00FD16A9"/>
    <w:rsid w:val="00FD1FC1"/>
    <w:rsid w:val="00FD5B21"/>
    <w:rsid w:val="00FD6EB2"/>
    <w:rsid w:val="00FD7307"/>
    <w:rsid w:val="00FD77B7"/>
    <w:rsid w:val="00FD7D12"/>
    <w:rsid w:val="00FE0078"/>
    <w:rsid w:val="00FE06E0"/>
    <w:rsid w:val="00FE1411"/>
    <w:rsid w:val="00FE196A"/>
    <w:rsid w:val="00FE311A"/>
    <w:rsid w:val="00FE3F06"/>
    <w:rsid w:val="00FE4778"/>
    <w:rsid w:val="00FE5238"/>
    <w:rsid w:val="00FE5604"/>
    <w:rsid w:val="00FE5C9C"/>
    <w:rsid w:val="00FE641C"/>
    <w:rsid w:val="00FE6C88"/>
    <w:rsid w:val="00FE7B9B"/>
    <w:rsid w:val="00FE7F9D"/>
    <w:rsid w:val="00FF1DB2"/>
    <w:rsid w:val="00FF2168"/>
    <w:rsid w:val="00FF39A5"/>
    <w:rsid w:val="00FF474B"/>
    <w:rsid w:val="00FF5CDE"/>
    <w:rsid w:val="010071C5"/>
    <w:rsid w:val="010299EA"/>
    <w:rsid w:val="010B224C"/>
    <w:rsid w:val="010DA3C4"/>
    <w:rsid w:val="0119D907"/>
    <w:rsid w:val="011D0CA8"/>
    <w:rsid w:val="012EFFBC"/>
    <w:rsid w:val="01391D37"/>
    <w:rsid w:val="0141608F"/>
    <w:rsid w:val="01934CF6"/>
    <w:rsid w:val="019A0CF2"/>
    <w:rsid w:val="01BAC51C"/>
    <w:rsid w:val="01BC28BD"/>
    <w:rsid w:val="01C5A280"/>
    <w:rsid w:val="01C7EAB8"/>
    <w:rsid w:val="01DB3F2C"/>
    <w:rsid w:val="01F08291"/>
    <w:rsid w:val="02076005"/>
    <w:rsid w:val="020F3C44"/>
    <w:rsid w:val="02408602"/>
    <w:rsid w:val="0267049A"/>
    <w:rsid w:val="02670E81"/>
    <w:rsid w:val="027BF787"/>
    <w:rsid w:val="027FAAE0"/>
    <w:rsid w:val="027FB8D0"/>
    <w:rsid w:val="028E9CEF"/>
    <w:rsid w:val="02900283"/>
    <w:rsid w:val="02ADFDC4"/>
    <w:rsid w:val="02AE992F"/>
    <w:rsid w:val="02D9401F"/>
    <w:rsid w:val="02E00701"/>
    <w:rsid w:val="02E76752"/>
    <w:rsid w:val="02FE1339"/>
    <w:rsid w:val="03149F68"/>
    <w:rsid w:val="0318E5A9"/>
    <w:rsid w:val="03559DCE"/>
    <w:rsid w:val="036FE2B2"/>
    <w:rsid w:val="037F8C8F"/>
    <w:rsid w:val="038A96E2"/>
    <w:rsid w:val="038BC6EC"/>
    <w:rsid w:val="03980C27"/>
    <w:rsid w:val="03A9271B"/>
    <w:rsid w:val="03B2F88D"/>
    <w:rsid w:val="03C99852"/>
    <w:rsid w:val="03CB57CD"/>
    <w:rsid w:val="03CE8020"/>
    <w:rsid w:val="03E1CF59"/>
    <w:rsid w:val="03EF9ACE"/>
    <w:rsid w:val="04156D9F"/>
    <w:rsid w:val="041D9987"/>
    <w:rsid w:val="0436C8C1"/>
    <w:rsid w:val="0440479F"/>
    <w:rsid w:val="0461C332"/>
    <w:rsid w:val="04800AD8"/>
    <w:rsid w:val="048FDD96"/>
    <w:rsid w:val="04A52E72"/>
    <w:rsid w:val="04B81F85"/>
    <w:rsid w:val="04BBDBDD"/>
    <w:rsid w:val="04C1A618"/>
    <w:rsid w:val="04E32161"/>
    <w:rsid w:val="0513EFFB"/>
    <w:rsid w:val="05147E1D"/>
    <w:rsid w:val="0530556C"/>
    <w:rsid w:val="05329E0C"/>
    <w:rsid w:val="0538CCDD"/>
    <w:rsid w:val="054F25FE"/>
    <w:rsid w:val="05561F9F"/>
    <w:rsid w:val="0558461C"/>
    <w:rsid w:val="056529A7"/>
    <w:rsid w:val="056A0B35"/>
    <w:rsid w:val="056BAC39"/>
    <w:rsid w:val="05901AE9"/>
    <w:rsid w:val="0596B6F8"/>
    <w:rsid w:val="0597C79D"/>
    <w:rsid w:val="0598F819"/>
    <w:rsid w:val="05D30EFD"/>
    <w:rsid w:val="05DCBBF5"/>
    <w:rsid w:val="05F86B27"/>
    <w:rsid w:val="05FFCDE0"/>
    <w:rsid w:val="06129777"/>
    <w:rsid w:val="0620969E"/>
    <w:rsid w:val="06222CA3"/>
    <w:rsid w:val="062BC946"/>
    <w:rsid w:val="06388ED9"/>
    <w:rsid w:val="063F634F"/>
    <w:rsid w:val="064049D6"/>
    <w:rsid w:val="0649C30D"/>
    <w:rsid w:val="065EBC57"/>
    <w:rsid w:val="065F6DBF"/>
    <w:rsid w:val="06699AE5"/>
    <w:rsid w:val="066AB3ED"/>
    <w:rsid w:val="0681EADE"/>
    <w:rsid w:val="06C4E6EB"/>
    <w:rsid w:val="06DDF355"/>
    <w:rsid w:val="06F33BAD"/>
    <w:rsid w:val="06F44AE3"/>
    <w:rsid w:val="0705D893"/>
    <w:rsid w:val="070F0572"/>
    <w:rsid w:val="07282FB9"/>
    <w:rsid w:val="075502AA"/>
    <w:rsid w:val="078BECD9"/>
    <w:rsid w:val="0794EE0C"/>
    <w:rsid w:val="0795033E"/>
    <w:rsid w:val="07A0C21C"/>
    <w:rsid w:val="07B21E19"/>
    <w:rsid w:val="07BF09F1"/>
    <w:rsid w:val="082ACB58"/>
    <w:rsid w:val="0833B14D"/>
    <w:rsid w:val="08439005"/>
    <w:rsid w:val="084B06FC"/>
    <w:rsid w:val="0852B866"/>
    <w:rsid w:val="085DE696"/>
    <w:rsid w:val="08661084"/>
    <w:rsid w:val="0878E85A"/>
    <w:rsid w:val="08999317"/>
    <w:rsid w:val="089B21F2"/>
    <w:rsid w:val="089E6F21"/>
    <w:rsid w:val="08A2F696"/>
    <w:rsid w:val="08A50DF4"/>
    <w:rsid w:val="08A52F82"/>
    <w:rsid w:val="08C7BBAB"/>
    <w:rsid w:val="08C980D8"/>
    <w:rsid w:val="08D4449F"/>
    <w:rsid w:val="08F3632C"/>
    <w:rsid w:val="08F51412"/>
    <w:rsid w:val="08FBFBF3"/>
    <w:rsid w:val="0911DC51"/>
    <w:rsid w:val="0942E357"/>
    <w:rsid w:val="094B6F15"/>
    <w:rsid w:val="095E1AB0"/>
    <w:rsid w:val="09612B07"/>
    <w:rsid w:val="096854A9"/>
    <w:rsid w:val="097A0B2A"/>
    <w:rsid w:val="09813B53"/>
    <w:rsid w:val="098C3C5F"/>
    <w:rsid w:val="09AD20DB"/>
    <w:rsid w:val="09B06138"/>
    <w:rsid w:val="09B5C4EA"/>
    <w:rsid w:val="09B8BD7C"/>
    <w:rsid w:val="09C14F1A"/>
    <w:rsid w:val="09C5AE68"/>
    <w:rsid w:val="09CA0AD6"/>
    <w:rsid w:val="09D64915"/>
    <w:rsid w:val="09D778EF"/>
    <w:rsid w:val="09F7437E"/>
    <w:rsid w:val="0A1091BE"/>
    <w:rsid w:val="0A16EE02"/>
    <w:rsid w:val="0A19B533"/>
    <w:rsid w:val="0A2571E3"/>
    <w:rsid w:val="0A2ED393"/>
    <w:rsid w:val="0A30AB5B"/>
    <w:rsid w:val="0A3EECAE"/>
    <w:rsid w:val="0A4A63AF"/>
    <w:rsid w:val="0A4D4198"/>
    <w:rsid w:val="0A638C0C"/>
    <w:rsid w:val="0A88A79B"/>
    <w:rsid w:val="0A918C58"/>
    <w:rsid w:val="0A94CA94"/>
    <w:rsid w:val="0A9F53AC"/>
    <w:rsid w:val="0AE3D327"/>
    <w:rsid w:val="0AEE131C"/>
    <w:rsid w:val="0AEE7ED7"/>
    <w:rsid w:val="0AF25B4F"/>
    <w:rsid w:val="0AF6110B"/>
    <w:rsid w:val="0AFF1C79"/>
    <w:rsid w:val="0B0908AC"/>
    <w:rsid w:val="0B0B12B5"/>
    <w:rsid w:val="0B0E8541"/>
    <w:rsid w:val="0B11A168"/>
    <w:rsid w:val="0B253116"/>
    <w:rsid w:val="0B2E4B0F"/>
    <w:rsid w:val="0B321760"/>
    <w:rsid w:val="0B3A04EA"/>
    <w:rsid w:val="0B3E1AA2"/>
    <w:rsid w:val="0B44D8E0"/>
    <w:rsid w:val="0B4CDC9A"/>
    <w:rsid w:val="0B52348D"/>
    <w:rsid w:val="0B5F5DC9"/>
    <w:rsid w:val="0B611133"/>
    <w:rsid w:val="0B6F7E7B"/>
    <w:rsid w:val="0B78F591"/>
    <w:rsid w:val="0B7D3847"/>
    <w:rsid w:val="0B869B2D"/>
    <w:rsid w:val="0B945684"/>
    <w:rsid w:val="0BA12CEE"/>
    <w:rsid w:val="0BBEF2E5"/>
    <w:rsid w:val="0BCF6EE9"/>
    <w:rsid w:val="0BEBEA04"/>
    <w:rsid w:val="0BFD5C25"/>
    <w:rsid w:val="0C036F7E"/>
    <w:rsid w:val="0C0FBBCB"/>
    <w:rsid w:val="0C17FDDF"/>
    <w:rsid w:val="0C20F836"/>
    <w:rsid w:val="0C21F99C"/>
    <w:rsid w:val="0C264677"/>
    <w:rsid w:val="0C3E3A9B"/>
    <w:rsid w:val="0C4D8541"/>
    <w:rsid w:val="0C626772"/>
    <w:rsid w:val="0C716885"/>
    <w:rsid w:val="0C7F8C87"/>
    <w:rsid w:val="0C80510F"/>
    <w:rsid w:val="0C9F9B4D"/>
    <w:rsid w:val="0CAA960B"/>
    <w:rsid w:val="0CAB31E3"/>
    <w:rsid w:val="0CB92084"/>
    <w:rsid w:val="0CBF8A86"/>
    <w:rsid w:val="0CCFB78F"/>
    <w:rsid w:val="0CD3EB55"/>
    <w:rsid w:val="0CD4E41F"/>
    <w:rsid w:val="0D00F480"/>
    <w:rsid w:val="0D098A66"/>
    <w:rsid w:val="0D231F9D"/>
    <w:rsid w:val="0D2CCC8B"/>
    <w:rsid w:val="0D4629F8"/>
    <w:rsid w:val="0D4ECC25"/>
    <w:rsid w:val="0D58C78B"/>
    <w:rsid w:val="0D5F37B0"/>
    <w:rsid w:val="0D6281EA"/>
    <w:rsid w:val="0D694C44"/>
    <w:rsid w:val="0D875432"/>
    <w:rsid w:val="0D8A1FA4"/>
    <w:rsid w:val="0D8AEB07"/>
    <w:rsid w:val="0D92AE7F"/>
    <w:rsid w:val="0DAB0AE3"/>
    <w:rsid w:val="0DB5FFCD"/>
    <w:rsid w:val="0DC33EC2"/>
    <w:rsid w:val="0DC440C9"/>
    <w:rsid w:val="0DE672AF"/>
    <w:rsid w:val="0DF5F9EB"/>
    <w:rsid w:val="0DF6CADA"/>
    <w:rsid w:val="0DFA1C03"/>
    <w:rsid w:val="0E08B397"/>
    <w:rsid w:val="0E180EF0"/>
    <w:rsid w:val="0E22B2C4"/>
    <w:rsid w:val="0E23EBA3"/>
    <w:rsid w:val="0E2CB48D"/>
    <w:rsid w:val="0E32C834"/>
    <w:rsid w:val="0E524FB6"/>
    <w:rsid w:val="0E5CD1D8"/>
    <w:rsid w:val="0E6E39FE"/>
    <w:rsid w:val="0E82EECB"/>
    <w:rsid w:val="0EA65D95"/>
    <w:rsid w:val="0EBE4847"/>
    <w:rsid w:val="0ECDB788"/>
    <w:rsid w:val="0EF1345F"/>
    <w:rsid w:val="0EF19443"/>
    <w:rsid w:val="0F01CB1C"/>
    <w:rsid w:val="0F065F19"/>
    <w:rsid w:val="0F07BD0E"/>
    <w:rsid w:val="0F198D74"/>
    <w:rsid w:val="0F19D4D6"/>
    <w:rsid w:val="0F37FACA"/>
    <w:rsid w:val="0F4321FC"/>
    <w:rsid w:val="0F520116"/>
    <w:rsid w:val="0F57D6ED"/>
    <w:rsid w:val="0F5EAA46"/>
    <w:rsid w:val="0F608364"/>
    <w:rsid w:val="0F7EE37C"/>
    <w:rsid w:val="0F949C92"/>
    <w:rsid w:val="0F95E8F6"/>
    <w:rsid w:val="0FA16CBF"/>
    <w:rsid w:val="0FA7D5F7"/>
    <w:rsid w:val="0FAFBFE4"/>
    <w:rsid w:val="0FBAE9F7"/>
    <w:rsid w:val="0FC1BE9B"/>
    <w:rsid w:val="0FC5C811"/>
    <w:rsid w:val="0FC6C086"/>
    <w:rsid w:val="0FC753DC"/>
    <w:rsid w:val="0FD4DEDE"/>
    <w:rsid w:val="0FDB08F8"/>
    <w:rsid w:val="0FDFABBD"/>
    <w:rsid w:val="0FEEC322"/>
    <w:rsid w:val="0FF18A9A"/>
    <w:rsid w:val="0FF54672"/>
    <w:rsid w:val="100A422C"/>
    <w:rsid w:val="1031B20A"/>
    <w:rsid w:val="105095A6"/>
    <w:rsid w:val="10525C05"/>
    <w:rsid w:val="105778B7"/>
    <w:rsid w:val="1061011F"/>
    <w:rsid w:val="106B2102"/>
    <w:rsid w:val="10704BFD"/>
    <w:rsid w:val="1070DA6E"/>
    <w:rsid w:val="1093D3D9"/>
    <w:rsid w:val="1099E8DA"/>
    <w:rsid w:val="10B1A125"/>
    <w:rsid w:val="10B41A62"/>
    <w:rsid w:val="10BEFDC4"/>
    <w:rsid w:val="10D9B675"/>
    <w:rsid w:val="10DA9294"/>
    <w:rsid w:val="10DAAA41"/>
    <w:rsid w:val="10FB04B1"/>
    <w:rsid w:val="1100DB2B"/>
    <w:rsid w:val="1102A084"/>
    <w:rsid w:val="111AD9FE"/>
    <w:rsid w:val="11303164"/>
    <w:rsid w:val="113D7555"/>
    <w:rsid w:val="1143C21F"/>
    <w:rsid w:val="116D2FF3"/>
    <w:rsid w:val="117322AA"/>
    <w:rsid w:val="11751037"/>
    <w:rsid w:val="117C8F4E"/>
    <w:rsid w:val="118C642D"/>
    <w:rsid w:val="119862A1"/>
    <w:rsid w:val="11AC30A4"/>
    <w:rsid w:val="11BCD5E0"/>
    <w:rsid w:val="11BEC854"/>
    <w:rsid w:val="11C32072"/>
    <w:rsid w:val="11D9CB28"/>
    <w:rsid w:val="11ED8165"/>
    <w:rsid w:val="11F1276F"/>
    <w:rsid w:val="120835C6"/>
    <w:rsid w:val="12427B45"/>
    <w:rsid w:val="12491645"/>
    <w:rsid w:val="125126B3"/>
    <w:rsid w:val="127F5991"/>
    <w:rsid w:val="12B846E6"/>
    <w:rsid w:val="12C1F39B"/>
    <w:rsid w:val="12C2EE3E"/>
    <w:rsid w:val="12C61F7C"/>
    <w:rsid w:val="12CBF0B5"/>
    <w:rsid w:val="12D1E43C"/>
    <w:rsid w:val="12D8B8B8"/>
    <w:rsid w:val="12D9B240"/>
    <w:rsid w:val="12DA3384"/>
    <w:rsid w:val="12E1DCB3"/>
    <w:rsid w:val="12F26E13"/>
    <w:rsid w:val="13010D83"/>
    <w:rsid w:val="13140332"/>
    <w:rsid w:val="131632F1"/>
    <w:rsid w:val="132FCF2F"/>
    <w:rsid w:val="133A5886"/>
    <w:rsid w:val="133E2663"/>
    <w:rsid w:val="13407337"/>
    <w:rsid w:val="134D9BB4"/>
    <w:rsid w:val="1351A529"/>
    <w:rsid w:val="1367A708"/>
    <w:rsid w:val="13785539"/>
    <w:rsid w:val="138F984C"/>
    <w:rsid w:val="13A15DEF"/>
    <w:rsid w:val="13DE4E8A"/>
    <w:rsid w:val="13E3AE9A"/>
    <w:rsid w:val="14079A89"/>
    <w:rsid w:val="141053EF"/>
    <w:rsid w:val="1415AC74"/>
    <w:rsid w:val="141B284F"/>
    <w:rsid w:val="14510922"/>
    <w:rsid w:val="146663FC"/>
    <w:rsid w:val="14697EA1"/>
    <w:rsid w:val="146D8568"/>
    <w:rsid w:val="147827CF"/>
    <w:rsid w:val="147E7A05"/>
    <w:rsid w:val="14829479"/>
    <w:rsid w:val="148C0FB5"/>
    <w:rsid w:val="149D7938"/>
    <w:rsid w:val="14B9E218"/>
    <w:rsid w:val="14D8FF49"/>
    <w:rsid w:val="14ECB839"/>
    <w:rsid w:val="14F4630F"/>
    <w:rsid w:val="150335CD"/>
    <w:rsid w:val="15101EB9"/>
    <w:rsid w:val="151687A3"/>
    <w:rsid w:val="1517BDDA"/>
    <w:rsid w:val="152430DA"/>
    <w:rsid w:val="152B200D"/>
    <w:rsid w:val="1532D912"/>
    <w:rsid w:val="15367294"/>
    <w:rsid w:val="153A8C85"/>
    <w:rsid w:val="153C0AA9"/>
    <w:rsid w:val="154C7E34"/>
    <w:rsid w:val="154F9139"/>
    <w:rsid w:val="157591AA"/>
    <w:rsid w:val="157B08D4"/>
    <w:rsid w:val="15926AB9"/>
    <w:rsid w:val="159EA5BA"/>
    <w:rsid w:val="15A30D3B"/>
    <w:rsid w:val="15A5AF08"/>
    <w:rsid w:val="15B25D9C"/>
    <w:rsid w:val="15B3F529"/>
    <w:rsid w:val="15B41B9E"/>
    <w:rsid w:val="15B64D11"/>
    <w:rsid w:val="15BD18B4"/>
    <w:rsid w:val="15C09959"/>
    <w:rsid w:val="15D0468A"/>
    <w:rsid w:val="15ECB6D1"/>
    <w:rsid w:val="15F798BF"/>
    <w:rsid w:val="15FC1C5F"/>
    <w:rsid w:val="1600D03C"/>
    <w:rsid w:val="1604C57D"/>
    <w:rsid w:val="1617DD8E"/>
    <w:rsid w:val="1619053F"/>
    <w:rsid w:val="161C888D"/>
    <w:rsid w:val="1627E3C9"/>
    <w:rsid w:val="16754D8C"/>
    <w:rsid w:val="167FBD72"/>
    <w:rsid w:val="1681C591"/>
    <w:rsid w:val="1699CCA1"/>
    <w:rsid w:val="16A74FF9"/>
    <w:rsid w:val="16B1D9D9"/>
    <w:rsid w:val="16ECDE81"/>
    <w:rsid w:val="171C57F1"/>
    <w:rsid w:val="1742A3BB"/>
    <w:rsid w:val="1745852B"/>
    <w:rsid w:val="17481878"/>
    <w:rsid w:val="175476CE"/>
    <w:rsid w:val="17571D0C"/>
    <w:rsid w:val="175EC2E5"/>
    <w:rsid w:val="1779FD31"/>
    <w:rsid w:val="178909EB"/>
    <w:rsid w:val="17905ED0"/>
    <w:rsid w:val="17B4437A"/>
    <w:rsid w:val="17B737C2"/>
    <w:rsid w:val="17BE8987"/>
    <w:rsid w:val="17C8B1C4"/>
    <w:rsid w:val="17D36BC7"/>
    <w:rsid w:val="17E0B44A"/>
    <w:rsid w:val="17EE65D7"/>
    <w:rsid w:val="17FB31B0"/>
    <w:rsid w:val="18022C22"/>
    <w:rsid w:val="18081B0F"/>
    <w:rsid w:val="18498934"/>
    <w:rsid w:val="185F7E66"/>
    <w:rsid w:val="187D5E7A"/>
    <w:rsid w:val="18A2EC6E"/>
    <w:rsid w:val="18CA06C1"/>
    <w:rsid w:val="18ED8F80"/>
    <w:rsid w:val="191EF1CE"/>
    <w:rsid w:val="1935C524"/>
    <w:rsid w:val="1937869B"/>
    <w:rsid w:val="194D2218"/>
    <w:rsid w:val="1961D636"/>
    <w:rsid w:val="19684244"/>
    <w:rsid w:val="19727B8F"/>
    <w:rsid w:val="1984F758"/>
    <w:rsid w:val="1986C432"/>
    <w:rsid w:val="199A2966"/>
    <w:rsid w:val="199B6E41"/>
    <w:rsid w:val="199E183F"/>
    <w:rsid w:val="19AD2AAF"/>
    <w:rsid w:val="19C7FEB3"/>
    <w:rsid w:val="19CBB21F"/>
    <w:rsid w:val="19D074F4"/>
    <w:rsid w:val="19D090E3"/>
    <w:rsid w:val="19DFEB52"/>
    <w:rsid w:val="19E893E3"/>
    <w:rsid w:val="19EA6091"/>
    <w:rsid w:val="19F6BDF7"/>
    <w:rsid w:val="19FF0E1B"/>
    <w:rsid w:val="1A0AD41F"/>
    <w:rsid w:val="1A1FB354"/>
    <w:rsid w:val="1A24A970"/>
    <w:rsid w:val="1A3783D3"/>
    <w:rsid w:val="1A40955E"/>
    <w:rsid w:val="1A685BAD"/>
    <w:rsid w:val="1A7C82EA"/>
    <w:rsid w:val="1A7FC1C9"/>
    <w:rsid w:val="1A8DB96A"/>
    <w:rsid w:val="1A9EE8AF"/>
    <w:rsid w:val="1AA71634"/>
    <w:rsid w:val="1AB3ABAD"/>
    <w:rsid w:val="1AE6D19B"/>
    <w:rsid w:val="1AE9BE58"/>
    <w:rsid w:val="1B229E52"/>
    <w:rsid w:val="1B2C7DDE"/>
    <w:rsid w:val="1B523041"/>
    <w:rsid w:val="1B594135"/>
    <w:rsid w:val="1B5AC47F"/>
    <w:rsid w:val="1B63E986"/>
    <w:rsid w:val="1B645A1F"/>
    <w:rsid w:val="1B6D4BBB"/>
    <w:rsid w:val="1B6D72C9"/>
    <w:rsid w:val="1B76919B"/>
    <w:rsid w:val="1B7965FB"/>
    <w:rsid w:val="1B7A53D8"/>
    <w:rsid w:val="1B9D14BA"/>
    <w:rsid w:val="1BBC57E3"/>
    <w:rsid w:val="1BC292AC"/>
    <w:rsid w:val="1BD3239D"/>
    <w:rsid w:val="1BDCC9AA"/>
    <w:rsid w:val="1BEAF54B"/>
    <w:rsid w:val="1BEB22D1"/>
    <w:rsid w:val="1C017E20"/>
    <w:rsid w:val="1C0E9DFA"/>
    <w:rsid w:val="1C1DB658"/>
    <w:rsid w:val="1C21FB0A"/>
    <w:rsid w:val="1C3183FC"/>
    <w:rsid w:val="1C534D35"/>
    <w:rsid w:val="1C5B6410"/>
    <w:rsid w:val="1C62CED3"/>
    <w:rsid w:val="1C6B29EE"/>
    <w:rsid w:val="1C73C540"/>
    <w:rsid w:val="1C7FB0F0"/>
    <w:rsid w:val="1C90146F"/>
    <w:rsid w:val="1C966FE4"/>
    <w:rsid w:val="1C977858"/>
    <w:rsid w:val="1CA1B749"/>
    <w:rsid w:val="1CA6933E"/>
    <w:rsid w:val="1CC21248"/>
    <w:rsid w:val="1CCDEC27"/>
    <w:rsid w:val="1CD268AA"/>
    <w:rsid w:val="1CD83C64"/>
    <w:rsid w:val="1CE33CA8"/>
    <w:rsid w:val="1CEC6CFD"/>
    <w:rsid w:val="1CEEEC84"/>
    <w:rsid w:val="1CF7B02A"/>
    <w:rsid w:val="1CFB7831"/>
    <w:rsid w:val="1D1AEB73"/>
    <w:rsid w:val="1D1B5894"/>
    <w:rsid w:val="1D1DEEC5"/>
    <w:rsid w:val="1D1F5431"/>
    <w:rsid w:val="1D29DF69"/>
    <w:rsid w:val="1D395DFC"/>
    <w:rsid w:val="1D3E66F7"/>
    <w:rsid w:val="1D40C859"/>
    <w:rsid w:val="1D41E926"/>
    <w:rsid w:val="1D5937C0"/>
    <w:rsid w:val="1D64CCAA"/>
    <w:rsid w:val="1D72949D"/>
    <w:rsid w:val="1D730595"/>
    <w:rsid w:val="1D81BDDE"/>
    <w:rsid w:val="1D882DB1"/>
    <w:rsid w:val="1D8ADB8A"/>
    <w:rsid w:val="1D9E9696"/>
    <w:rsid w:val="1DA0CF78"/>
    <w:rsid w:val="1DBF89AD"/>
    <w:rsid w:val="1DD942F5"/>
    <w:rsid w:val="1DDF9022"/>
    <w:rsid w:val="1DF6FB9D"/>
    <w:rsid w:val="1E015B59"/>
    <w:rsid w:val="1E0DC3AF"/>
    <w:rsid w:val="1E1F7051"/>
    <w:rsid w:val="1E48EC88"/>
    <w:rsid w:val="1E5CCECA"/>
    <w:rsid w:val="1E704F2F"/>
    <w:rsid w:val="1E72041B"/>
    <w:rsid w:val="1E8A6068"/>
    <w:rsid w:val="1E8AE920"/>
    <w:rsid w:val="1E93B62D"/>
    <w:rsid w:val="1EA94AD2"/>
    <w:rsid w:val="1EB5E2B4"/>
    <w:rsid w:val="1EEFA5E1"/>
    <w:rsid w:val="1EF2E7C7"/>
    <w:rsid w:val="1EFF5BD5"/>
    <w:rsid w:val="1F05979A"/>
    <w:rsid w:val="1F0E0F12"/>
    <w:rsid w:val="1F0E4616"/>
    <w:rsid w:val="1F222DB4"/>
    <w:rsid w:val="1F3ECD70"/>
    <w:rsid w:val="1F51480D"/>
    <w:rsid w:val="1F52B21E"/>
    <w:rsid w:val="1F5451F3"/>
    <w:rsid w:val="1F87311F"/>
    <w:rsid w:val="1F90BB53"/>
    <w:rsid w:val="1F9BA063"/>
    <w:rsid w:val="1F9FA128"/>
    <w:rsid w:val="1FA0A17D"/>
    <w:rsid w:val="1FA89160"/>
    <w:rsid w:val="1FC985E2"/>
    <w:rsid w:val="1FE398F2"/>
    <w:rsid w:val="1FED1B38"/>
    <w:rsid w:val="1FF46741"/>
    <w:rsid w:val="1FFEB71B"/>
    <w:rsid w:val="20014695"/>
    <w:rsid w:val="2006000B"/>
    <w:rsid w:val="202C5ADC"/>
    <w:rsid w:val="20325CDE"/>
    <w:rsid w:val="20353DCA"/>
    <w:rsid w:val="2041942B"/>
    <w:rsid w:val="20470C86"/>
    <w:rsid w:val="204A3090"/>
    <w:rsid w:val="204EB9CB"/>
    <w:rsid w:val="20516B3B"/>
    <w:rsid w:val="207E15BE"/>
    <w:rsid w:val="207E79C6"/>
    <w:rsid w:val="2080BC22"/>
    <w:rsid w:val="208AA673"/>
    <w:rsid w:val="20935498"/>
    <w:rsid w:val="20981334"/>
    <w:rsid w:val="20A01C68"/>
    <w:rsid w:val="20A6712A"/>
    <w:rsid w:val="20B62A75"/>
    <w:rsid w:val="20B69C16"/>
    <w:rsid w:val="20B6D453"/>
    <w:rsid w:val="20C327E8"/>
    <w:rsid w:val="20C7E939"/>
    <w:rsid w:val="20DA59BC"/>
    <w:rsid w:val="20E178BC"/>
    <w:rsid w:val="20E3EEC4"/>
    <w:rsid w:val="2109C1D8"/>
    <w:rsid w:val="21208B08"/>
    <w:rsid w:val="212331FD"/>
    <w:rsid w:val="2138A38B"/>
    <w:rsid w:val="213A12D1"/>
    <w:rsid w:val="214BCA6A"/>
    <w:rsid w:val="214E103A"/>
    <w:rsid w:val="214E2CF9"/>
    <w:rsid w:val="2161AC31"/>
    <w:rsid w:val="21673BB2"/>
    <w:rsid w:val="217967F1"/>
    <w:rsid w:val="218F2FB4"/>
    <w:rsid w:val="21971300"/>
    <w:rsid w:val="219CA844"/>
    <w:rsid w:val="21AA2876"/>
    <w:rsid w:val="21B62CAC"/>
    <w:rsid w:val="21B88F42"/>
    <w:rsid w:val="21BB55FB"/>
    <w:rsid w:val="21D45E33"/>
    <w:rsid w:val="21ED384F"/>
    <w:rsid w:val="21F7D184"/>
    <w:rsid w:val="2225BF85"/>
    <w:rsid w:val="224623C0"/>
    <w:rsid w:val="22493721"/>
    <w:rsid w:val="224FAF35"/>
    <w:rsid w:val="2259ACCA"/>
    <w:rsid w:val="228EBA93"/>
    <w:rsid w:val="22AC6E5F"/>
    <w:rsid w:val="22BE11E3"/>
    <w:rsid w:val="22C07BB7"/>
    <w:rsid w:val="22D745AE"/>
    <w:rsid w:val="22E18447"/>
    <w:rsid w:val="22E29325"/>
    <w:rsid w:val="22E78E66"/>
    <w:rsid w:val="22E7F1FC"/>
    <w:rsid w:val="22EA4C3E"/>
    <w:rsid w:val="22F01C79"/>
    <w:rsid w:val="22FB1239"/>
    <w:rsid w:val="232E9EF3"/>
    <w:rsid w:val="233105BD"/>
    <w:rsid w:val="23565A85"/>
    <w:rsid w:val="236DDF76"/>
    <w:rsid w:val="236E33C7"/>
    <w:rsid w:val="239010DC"/>
    <w:rsid w:val="239CED9B"/>
    <w:rsid w:val="23A084AA"/>
    <w:rsid w:val="23A21457"/>
    <w:rsid w:val="23A55BA6"/>
    <w:rsid w:val="23BC0DC7"/>
    <w:rsid w:val="23BC4CAD"/>
    <w:rsid w:val="23C4FBD1"/>
    <w:rsid w:val="23DE1222"/>
    <w:rsid w:val="23F6FC64"/>
    <w:rsid w:val="2413B313"/>
    <w:rsid w:val="24312760"/>
    <w:rsid w:val="24319CFA"/>
    <w:rsid w:val="2436DF99"/>
    <w:rsid w:val="244583C8"/>
    <w:rsid w:val="2457E688"/>
    <w:rsid w:val="247638BE"/>
    <w:rsid w:val="247DC128"/>
    <w:rsid w:val="247E73EE"/>
    <w:rsid w:val="24971FD9"/>
    <w:rsid w:val="24B079B9"/>
    <w:rsid w:val="24CA7B83"/>
    <w:rsid w:val="24E5C659"/>
    <w:rsid w:val="24EBBCEC"/>
    <w:rsid w:val="24F5B9CB"/>
    <w:rsid w:val="24FD22AB"/>
    <w:rsid w:val="2509A575"/>
    <w:rsid w:val="2516E230"/>
    <w:rsid w:val="25179C79"/>
    <w:rsid w:val="251FD9A5"/>
    <w:rsid w:val="2521F7E1"/>
    <w:rsid w:val="252928CA"/>
    <w:rsid w:val="252F16AD"/>
    <w:rsid w:val="2530AE0D"/>
    <w:rsid w:val="256F814B"/>
    <w:rsid w:val="2570874F"/>
    <w:rsid w:val="25748E05"/>
    <w:rsid w:val="2585D92D"/>
    <w:rsid w:val="2590DD68"/>
    <w:rsid w:val="25946DD2"/>
    <w:rsid w:val="259E2F13"/>
    <w:rsid w:val="25A0E614"/>
    <w:rsid w:val="25A68EB6"/>
    <w:rsid w:val="25AF0107"/>
    <w:rsid w:val="25BAB1B3"/>
    <w:rsid w:val="25BFF57A"/>
    <w:rsid w:val="25C7E318"/>
    <w:rsid w:val="25D04335"/>
    <w:rsid w:val="25D1A590"/>
    <w:rsid w:val="25EEA7D2"/>
    <w:rsid w:val="25FDA848"/>
    <w:rsid w:val="26070442"/>
    <w:rsid w:val="260A157F"/>
    <w:rsid w:val="260B78BB"/>
    <w:rsid w:val="261DBFBC"/>
    <w:rsid w:val="26278417"/>
    <w:rsid w:val="262D2005"/>
    <w:rsid w:val="2636926A"/>
    <w:rsid w:val="2639B9D6"/>
    <w:rsid w:val="2641DF13"/>
    <w:rsid w:val="264D3ACA"/>
    <w:rsid w:val="265A56AF"/>
    <w:rsid w:val="2675BFB2"/>
    <w:rsid w:val="267E0CB7"/>
    <w:rsid w:val="268D3EA6"/>
    <w:rsid w:val="26902EE6"/>
    <w:rsid w:val="26908A4A"/>
    <w:rsid w:val="26A6367A"/>
    <w:rsid w:val="26AEB6E6"/>
    <w:rsid w:val="26B18845"/>
    <w:rsid w:val="26B419C9"/>
    <w:rsid w:val="26C1AD04"/>
    <w:rsid w:val="26C1B517"/>
    <w:rsid w:val="26C1C389"/>
    <w:rsid w:val="26C91C78"/>
    <w:rsid w:val="26D5B2B5"/>
    <w:rsid w:val="26DA7F5C"/>
    <w:rsid w:val="26DAD74A"/>
    <w:rsid w:val="26E2945F"/>
    <w:rsid w:val="26E446C0"/>
    <w:rsid w:val="26F1DBE2"/>
    <w:rsid w:val="270CF9C0"/>
    <w:rsid w:val="270F0D28"/>
    <w:rsid w:val="271130F9"/>
    <w:rsid w:val="273287B9"/>
    <w:rsid w:val="2749BA35"/>
    <w:rsid w:val="274EC306"/>
    <w:rsid w:val="2759E6B1"/>
    <w:rsid w:val="275D021B"/>
    <w:rsid w:val="27664B93"/>
    <w:rsid w:val="276F6343"/>
    <w:rsid w:val="2785E47A"/>
    <w:rsid w:val="278FFAA6"/>
    <w:rsid w:val="2793E397"/>
    <w:rsid w:val="279E6990"/>
    <w:rsid w:val="27B06FA7"/>
    <w:rsid w:val="27C21502"/>
    <w:rsid w:val="27C47D0B"/>
    <w:rsid w:val="27CC5DD8"/>
    <w:rsid w:val="27E91A8A"/>
    <w:rsid w:val="27EE7DC8"/>
    <w:rsid w:val="27F142C2"/>
    <w:rsid w:val="280093F5"/>
    <w:rsid w:val="280430D3"/>
    <w:rsid w:val="280C078C"/>
    <w:rsid w:val="280D864A"/>
    <w:rsid w:val="280F28D6"/>
    <w:rsid w:val="28166C0F"/>
    <w:rsid w:val="28196606"/>
    <w:rsid w:val="2823C5E9"/>
    <w:rsid w:val="2835FA54"/>
    <w:rsid w:val="283FCA1A"/>
    <w:rsid w:val="284B4DB4"/>
    <w:rsid w:val="28516D7A"/>
    <w:rsid w:val="28626D2F"/>
    <w:rsid w:val="289D59B2"/>
    <w:rsid w:val="28BC620F"/>
    <w:rsid w:val="28CEF70E"/>
    <w:rsid w:val="28EBF50F"/>
    <w:rsid w:val="28FD65E5"/>
    <w:rsid w:val="29022B1A"/>
    <w:rsid w:val="2905528D"/>
    <w:rsid w:val="2905ABDA"/>
    <w:rsid w:val="29089BAF"/>
    <w:rsid w:val="2910A553"/>
    <w:rsid w:val="291B111D"/>
    <w:rsid w:val="29250ACA"/>
    <w:rsid w:val="2945BD16"/>
    <w:rsid w:val="29581296"/>
    <w:rsid w:val="295945F7"/>
    <w:rsid w:val="29638D66"/>
    <w:rsid w:val="298A4D88"/>
    <w:rsid w:val="29A4D777"/>
    <w:rsid w:val="29B1A10C"/>
    <w:rsid w:val="29C49252"/>
    <w:rsid w:val="29CE20D5"/>
    <w:rsid w:val="2A2DB76B"/>
    <w:rsid w:val="2A3ED070"/>
    <w:rsid w:val="2A53C075"/>
    <w:rsid w:val="2A5C17B8"/>
    <w:rsid w:val="2A653C64"/>
    <w:rsid w:val="2A6AAD16"/>
    <w:rsid w:val="2A6C62E8"/>
    <w:rsid w:val="2A7585B5"/>
    <w:rsid w:val="2A791096"/>
    <w:rsid w:val="2A95DA2B"/>
    <w:rsid w:val="2AA00E26"/>
    <w:rsid w:val="2AA02129"/>
    <w:rsid w:val="2AA56ED8"/>
    <w:rsid w:val="2AAB02E9"/>
    <w:rsid w:val="2AB4E481"/>
    <w:rsid w:val="2AB518D1"/>
    <w:rsid w:val="2ADE5BF6"/>
    <w:rsid w:val="2AFD7E05"/>
    <w:rsid w:val="2AFD94D4"/>
    <w:rsid w:val="2B1AB25F"/>
    <w:rsid w:val="2B2480CA"/>
    <w:rsid w:val="2B4B9141"/>
    <w:rsid w:val="2B5321F4"/>
    <w:rsid w:val="2B545A64"/>
    <w:rsid w:val="2B5AC537"/>
    <w:rsid w:val="2B5EFF23"/>
    <w:rsid w:val="2B7111A2"/>
    <w:rsid w:val="2B7F44BF"/>
    <w:rsid w:val="2B8F0CB1"/>
    <w:rsid w:val="2B940A11"/>
    <w:rsid w:val="2BB95350"/>
    <w:rsid w:val="2BB978E9"/>
    <w:rsid w:val="2BC5A539"/>
    <w:rsid w:val="2BC6F5CC"/>
    <w:rsid w:val="2BD655A3"/>
    <w:rsid w:val="2BDB8ED6"/>
    <w:rsid w:val="2BE4829A"/>
    <w:rsid w:val="2BEC42D3"/>
    <w:rsid w:val="2BF5B8ED"/>
    <w:rsid w:val="2BFA5104"/>
    <w:rsid w:val="2BFD216F"/>
    <w:rsid w:val="2BFE7E62"/>
    <w:rsid w:val="2C007605"/>
    <w:rsid w:val="2C1C21CE"/>
    <w:rsid w:val="2C1F8AA5"/>
    <w:rsid w:val="2C380375"/>
    <w:rsid w:val="2C560ED0"/>
    <w:rsid w:val="2C6070F9"/>
    <w:rsid w:val="2C634D10"/>
    <w:rsid w:val="2C71D366"/>
    <w:rsid w:val="2C738826"/>
    <w:rsid w:val="2C7F60CC"/>
    <w:rsid w:val="2C818844"/>
    <w:rsid w:val="2C9059AA"/>
    <w:rsid w:val="2C9788C9"/>
    <w:rsid w:val="2CBC5AF7"/>
    <w:rsid w:val="2CC16223"/>
    <w:rsid w:val="2CF9996B"/>
    <w:rsid w:val="2D0320CB"/>
    <w:rsid w:val="2D1F98D1"/>
    <w:rsid w:val="2D25EA7A"/>
    <w:rsid w:val="2D37291A"/>
    <w:rsid w:val="2D3A3D50"/>
    <w:rsid w:val="2D4D9C6F"/>
    <w:rsid w:val="2D5C227B"/>
    <w:rsid w:val="2D6913B4"/>
    <w:rsid w:val="2D809B80"/>
    <w:rsid w:val="2D850776"/>
    <w:rsid w:val="2D864516"/>
    <w:rsid w:val="2D88E9F9"/>
    <w:rsid w:val="2D92F2B1"/>
    <w:rsid w:val="2D9535DA"/>
    <w:rsid w:val="2DC156A6"/>
    <w:rsid w:val="2DCC112C"/>
    <w:rsid w:val="2DDC72C8"/>
    <w:rsid w:val="2DE90F83"/>
    <w:rsid w:val="2DED5ACF"/>
    <w:rsid w:val="2E12B77F"/>
    <w:rsid w:val="2E1329DA"/>
    <w:rsid w:val="2E17730D"/>
    <w:rsid w:val="2E2CC9EA"/>
    <w:rsid w:val="2E31493A"/>
    <w:rsid w:val="2E39E022"/>
    <w:rsid w:val="2E4AB846"/>
    <w:rsid w:val="2E52C7FF"/>
    <w:rsid w:val="2E639966"/>
    <w:rsid w:val="2E6DE738"/>
    <w:rsid w:val="2E87EE2E"/>
    <w:rsid w:val="2E8E2541"/>
    <w:rsid w:val="2E8F42C9"/>
    <w:rsid w:val="2E8FFA89"/>
    <w:rsid w:val="2E9D4914"/>
    <w:rsid w:val="2EB9AC25"/>
    <w:rsid w:val="2ECD15F4"/>
    <w:rsid w:val="2ED02D6C"/>
    <w:rsid w:val="2EDBA42F"/>
    <w:rsid w:val="2F0F069B"/>
    <w:rsid w:val="2F108C84"/>
    <w:rsid w:val="2F3B3465"/>
    <w:rsid w:val="2F43901B"/>
    <w:rsid w:val="2F5BC1CB"/>
    <w:rsid w:val="2F6132E1"/>
    <w:rsid w:val="2F6B0A10"/>
    <w:rsid w:val="2F75A75B"/>
    <w:rsid w:val="2F7A85FC"/>
    <w:rsid w:val="2F7EF638"/>
    <w:rsid w:val="2F896348"/>
    <w:rsid w:val="2F9486B4"/>
    <w:rsid w:val="2F9717A0"/>
    <w:rsid w:val="2F984C9E"/>
    <w:rsid w:val="2F9E3ADD"/>
    <w:rsid w:val="2FC8BA25"/>
    <w:rsid w:val="2FD22E26"/>
    <w:rsid w:val="2FE6540B"/>
    <w:rsid w:val="2FF45140"/>
    <w:rsid w:val="2FFA51FB"/>
    <w:rsid w:val="2FFECDC2"/>
    <w:rsid w:val="3002B81C"/>
    <w:rsid w:val="300AFC9E"/>
    <w:rsid w:val="300D0106"/>
    <w:rsid w:val="30284A04"/>
    <w:rsid w:val="302B2746"/>
    <w:rsid w:val="306CD994"/>
    <w:rsid w:val="3081CBA1"/>
    <w:rsid w:val="30BEAD97"/>
    <w:rsid w:val="30C50F87"/>
    <w:rsid w:val="30D7F103"/>
    <w:rsid w:val="30DA7772"/>
    <w:rsid w:val="30DB223A"/>
    <w:rsid w:val="30EE28E2"/>
    <w:rsid w:val="30F25EE4"/>
    <w:rsid w:val="30F2AF87"/>
    <w:rsid w:val="310285E8"/>
    <w:rsid w:val="311E55B5"/>
    <w:rsid w:val="3127F0D5"/>
    <w:rsid w:val="312B6913"/>
    <w:rsid w:val="31359EDD"/>
    <w:rsid w:val="31825515"/>
    <w:rsid w:val="31AD212F"/>
    <w:rsid w:val="31BB9C3A"/>
    <w:rsid w:val="31DD08CC"/>
    <w:rsid w:val="31DE4C98"/>
    <w:rsid w:val="31E80261"/>
    <w:rsid w:val="3201940B"/>
    <w:rsid w:val="320328C6"/>
    <w:rsid w:val="32045246"/>
    <w:rsid w:val="32093515"/>
    <w:rsid w:val="320FC9E2"/>
    <w:rsid w:val="3212326E"/>
    <w:rsid w:val="3225653F"/>
    <w:rsid w:val="3232DC8A"/>
    <w:rsid w:val="32404640"/>
    <w:rsid w:val="326F46F7"/>
    <w:rsid w:val="32728746"/>
    <w:rsid w:val="3273757B"/>
    <w:rsid w:val="327CDCA1"/>
    <w:rsid w:val="32800CBD"/>
    <w:rsid w:val="32842BDB"/>
    <w:rsid w:val="328E7FE8"/>
    <w:rsid w:val="329A6F00"/>
    <w:rsid w:val="32A68CB4"/>
    <w:rsid w:val="32ADC082"/>
    <w:rsid w:val="32BB4825"/>
    <w:rsid w:val="32BF5B28"/>
    <w:rsid w:val="32DA5E5F"/>
    <w:rsid w:val="3312DC05"/>
    <w:rsid w:val="33138D12"/>
    <w:rsid w:val="33245EB3"/>
    <w:rsid w:val="33346F68"/>
    <w:rsid w:val="333C771E"/>
    <w:rsid w:val="333F1FBD"/>
    <w:rsid w:val="3343F2C2"/>
    <w:rsid w:val="334AA158"/>
    <w:rsid w:val="334B571D"/>
    <w:rsid w:val="33577D60"/>
    <w:rsid w:val="3357FCF3"/>
    <w:rsid w:val="335DBB5A"/>
    <w:rsid w:val="337EB356"/>
    <w:rsid w:val="33915A65"/>
    <w:rsid w:val="33984772"/>
    <w:rsid w:val="33A46226"/>
    <w:rsid w:val="33AABECB"/>
    <w:rsid w:val="33D09C0D"/>
    <w:rsid w:val="33E2DA16"/>
    <w:rsid w:val="33E6A6C8"/>
    <w:rsid w:val="33EBF201"/>
    <w:rsid w:val="33F99D80"/>
    <w:rsid w:val="3404638A"/>
    <w:rsid w:val="3426A325"/>
    <w:rsid w:val="342B9CAE"/>
    <w:rsid w:val="344AC4B6"/>
    <w:rsid w:val="34669C8D"/>
    <w:rsid w:val="346ED94F"/>
    <w:rsid w:val="347FEEE3"/>
    <w:rsid w:val="34852503"/>
    <w:rsid w:val="349F5593"/>
    <w:rsid w:val="34A4B003"/>
    <w:rsid w:val="34A52325"/>
    <w:rsid w:val="34A914B0"/>
    <w:rsid w:val="34B591FE"/>
    <w:rsid w:val="34B5C32A"/>
    <w:rsid w:val="34C2009D"/>
    <w:rsid w:val="34CA2246"/>
    <w:rsid w:val="34D84917"/>
    <w:rsid w:val="34EA85DF"/>
    <w:rsid w:val="34FE9C6E"/>
    <w:rsid w:val="35005999"/>
    <w:rsid w:val="350B4D1E"/>
    <w:rsid w:val="35162761"/>
    <w:rsid w:val="3530D0EB"/>
    <w:rsid w:val="3536FF26"/>
    <w:rsid w:val="35392D71"/>
    <w:rsid w:val="35420C1D"/>
    <w:rsid w:val="354C3084"/>
    <w:rsid w:val="3567D430"/>
    <w:rsid w:val="356F4495"/>
    <w:rsid w:val="357BB414"/>
    <w:rsid w:val="35841ABA"/>
    <w:rsid w:val="3584B795"/>
    <w:rsid w:val="35963251"/>
    <w:rsid w:val="35A2B91C"/>
    <w:rsid w:val="35BB49BE"/>
    <w:rsid w:val="35C3B238"/>
    <w:rsid w:val="35C41E84"/>
    <w:rsid w:val="35C4C397"/>
    <w:rsid w:val="35C8D05C"/>
    <w:rsid w:val="35CF9366"/>
    <w:rsid w:val="35D3573B"/>
    <w:rsid w:val="35E99FFC"/>
    <w:rsid w:val="35EBEB12"/>
    <w:rsid w:val="35EEC897"/>
    <w:rsid w:val="35FC8D8B"/>
    <w:rsid w:val="360564A1"/>
    <w:rsid w:val="36172F54"/>
    <w:rsid w:val="3617CEDF"/>
    <w:rsid w:val="362671ED"/>
    <w:rsid w:val="3642ECD3"/>
    <w:rsid w:val="364EE507"/>
    <w:rsid w:val="364F460D"/>
    <w:rsid w:val="3657F0AB"/>
    <w:rsid w:val="36644496"/>
    <w:rsid w:val="3664527F"/>
    <w:rsid w:val="368A5350"/>
    <w:rsid w:val="3693F9EE"/>
    <w:rsid w:val="3696FAE7"/>
    <w:rsid w:val="369BB751"/>
    <w:rsid w:val="36A70321"/>
    <w:rsid w:val="36C242AA"/>
    <w:rsid w:val="36CA77EB"/>
    <w:rsid w:val="36E694E5"/>
    <w:rsid w:val="3701E934"/>
    <w:rsid w:val="37136824"/>
    <w:rsid w:val="371B1598"/>
    <w:rsid w:val="37332B31"/>
    <w:rsid w:val="374249CB"/>
    <w:rsid w:val="3757D0EA"/>
    <w:rsid w:val="37788C21"/>
    <w:rsid w:val="37899393"/>
    <w:rsid w:val="379DD049"/>
    <w:rsid w:val="37A0D155"/>
    <w:rsid w:val="37AB7884"/>
    <w:rsid w:val="37ACFD7E"/>
    <w:rsid w:val="37C10A14"/>
    <w:rsid w:val="37C6814B"/>
    <w:rsid w:val="37C7C396"/>
    <w:rsid w:val="37E0EBF3"/>
    <w:rsid w:val="37E576B2"/>
    <w:rsid w:val="37F519DE"/>
    <w:rsid w:val="37FB8EFA"/>
    <w:rsid w:val="380822D0"/>
    <w:rsid w:val="3824D098"/>
    <w:rsid w:val="382FF4B4"/>
    <w:rsid w:val="383D10A9"/>
    <w:rsid w:val="384A69C4"/>
    <w:rsid w:val="3861EA78"/>
    <w:rsid w:val="38790BE9"/>
    <w:rsid w:val="388ED9E4"/>
    <w:rsid w:val="38A2AE19"/>
    <w:rsid w:val="38C12AB6"/>
    <w:rsid w:val="38C76C55"/>
    <w:rsid w:val="38D22BEF"/>
    <w:rsid w:val="38DF7968"/>
    <w:rsid w:val="38F78CE8"/>
    <w:rsid w:val="38FB377E"/>
    <w:rsid w:val="39077797"/>
    <w:rsid w:val="3939A9EF"/>
    <w:rsid w:val="3944A429"/>
    <w:rsid w:val="39481802"/>
    <w:rsid w:val="394BB286"/>
    <w:rsid w:val="394E09C9"/>
    <w:rsid w:val="3955A6E1"/>
    <w:rsid w:val="395DA6BA"/>
    <w:rsid w:val="3961E54F"/>
    <w:rsid w:val="396C934B"/>
    <w:rsid w:val="397483DC"/>
    <w:rsid w:val="397BD485"/>
    <w:rsid w:val="3991FAD7"/>
    <w:rsid w:val="3999677E"/>
    <w:rsid w:val="399D34C1"/>
    <w:rsid w:val="399FC32F"/>
    <w:rsid w:val="39BED50C"/>
    <w:rsid w:val="39CA335F"/>
    <w:rsid w:val="3A089620"/>
    <w:rsid w:val="3A0DBCC7"/>
    <w:rsid w:val="3A1CCD3B"/>
    <w:rsid w:val="3A1CF1B7"/>
    <w:rsid w:val="3A34B4E6"/>
    <w:rsid w:val="3A37B3C5"/>
    <w:rsid w:val="3A445B73"/>
    <w:rsid w:val="3A478614"/>
    <w:rsid w:val="3A4CCF16"/>
    <w:rsid w:val="3A68CCA2"/>
    <w:rsid w:val="3A696CAE"/>
    <w:rsid w:val="3A7C01D7"/>
    <w:rsid w:val="3A835BFA"/>
    <w:rsid w:val="3A87BD07"/>
    <w:rsid w:val="3A92E9D5"/>
    <w:rsid w:val="3AAD1EC4"/>
    <w:rsid w:val="3AB10005"/>
    <w:rsid w:val="3AB3E822"/>
    <w:rsid w:val="3AC43429"/>
    <w:rsid w:val="3AC7D0EE"/>
    <w:rsid w:val="3AD42017"/>
    <w:rsid w:val="3AD7020E"/>
    <w:rsid w:val="3AE82F29"/>
    <w:rsid w:val="3B07831D"/>
    <w:rsid w:val="3B0A8B4F"/>
    <w:rsid w:val="3B184D95"/>
    <w:rsid w:val="3B23E17A"/>
    <w:rsid w:val="3B25F21C"/>
    <w:rsid w:val="3B2994BE"/>
    <w:rsid w:val="3B3A4DA9"/>
    <w:rsid w:val="3B3BC0BA"/>
    <w:rsid w:val="3B46F918"/>
    <w:rsid w:val="3B7CBAB5"/>
    <w:rsid w:val="3B88948A"/>
    <w:rsid w:val="3BC57819"/>
    <w:rsid w:val="3BEAAAD4"/>
    <w:rsid w:val="3C0EF1BC"/>
    <w:rsid w:val="3C0F6462"/>
    <w:rsid w:val="3C104434"/>
    <w:rsid w:val="3C316B9E"/>
    <w:rsid w:val="3C3E3C59"/>
    <w:rsid w:val="3C539140"/>
    <w:rsid w:val="3C86E16C"/>
    <w:rsid w:val="3C883053"/>
    <w:rsid w:val="3C8E0F02"/>
    <w:rsid w:val="3CA4B8A1"/>
    <w:rsid w:val="3CC34D51"/>
    <w:rsid w:val="3CCFC0FC"/>
    <w:rsid w:val="3CEC5795"/>
    <w:rsid w:val="3CECFA50"/>
    <w:rsid w:val="3CEE7F9B"/>
    <w:rsid w:val="3CF54EC4"/>
    <w:rsid w:val="3CFA6BCF"/>
    <w:rsid w:val="3CFE4B4C"/>
    <w:rsid w:val="3D110598"/>
    <w:rsid w:val="3D184E3E"/>
    <w:rsid w:val="3D1983A0"/>
    <w:rsid w:val="3D1C19C4"/>
    <w:rsid w:val="3D1D16AF"/>
    <w:rsid w:val="3D2CCADA"/>
    <w:rsid w:val="3D38CC61"/>
    <w:rsid w:val="3D40455B"/>
    <w:rsid w:val="3D509EE7"/>
    <w:rsid w:val="3D56E56A"/>
    <w:rsid w:val="3D62FD74"/>
    <w:rsid w:val="3D67378B"/>
    <w:rsid w:val="3D8282A2"/>
    <w:rsid w:val="3D8F664F"/>
    <w:rsid w:val="3D92B788"/>
    <w:rsid w:val="3DC94E9F"/>
    <w:rsid w:val="3DDA04A1"/>
    <w:rsid w:val="3E007D06"/>
    <w:rsid w:val="3E02482A"/>
    <w:rsid w:val="3E1691C4"/>
    <w:rsid w:val="3E55CBD1"/>
    <w:rsid w:val="3E5D08FE"/>
    <w:rsid w:val="3E63B18C"/>
    <w:rsid w:val="3E7F2B5D"/>
    <w:rsid w:val="3E8DB138"/>
    <w:rsid w:val="3E8F6A82"/>
    <w:rsid w:val="3E91E85A"/>
    <w:rsid w:val="3E9FBE10"/>
    <w:rsid w:val="3EB6DE10"/>
    <w:rsid w:val="3EBAEC16"/>
    <w:rsid w:val="3ECA21FA"/>
    <w:rsid w:val="3ECC7906"/>
    <w:rsid w:val="3ED3CEA2"/>
    <w:rsid w:val="3ED9A2C9"/>
    <w:rsid w:val="3EE46968"/>
    <w:rsid w:val="3EE9098D"/>
    <w:rsid w:val="3F0D1E0D"/>
    <w:rsid w:val="3F38A7D6"/>
    <w:rsid w:val="3F47F75C"/>
    <w:rsid w:val="3F57DB1F"/>
    <w:rsid w:val="3F5C1E78"/>
    <w:rsid w:val="3F676F9A"/>
    <w:rsid w:val="3F686857"/>
    <w:rsid w:val="3F6CABE3"/>
    <w:rsid w:val="3F6CFD57"/>
    <w:rsid w:val="3F80ABBD"/>
    <w:rsid w:val="3F882EA9"/>
    <w:rsid w:val="3FB09ABF"/>
    <w:rsid w:val="3FB39256"/>
    <w:rsid w:val="3FCF4FD0"/>
    <w:rsid w:val="3FD56888"/>
    <w:rsid w:val="3FDD44EF"/>
    <w:rsid w:val="3FE9CC78"/>
    <w:rsid w:val="400FF88E"/>
    <w:rsid w:val="4011111A"/>
    <w:rsid w:val="401B46C5"/>
    <w:rsid w:val="401FAF43"/>
    <w:rsid w:val="402F8F56"/>
    <w:rsid w:val="404C087D"/>
    <w:rsid w:val="404D1B82"/>
    <w:rsid w:val="4089E533"/>
    <w:rsid w:val="40A0CD21"/>
    <w:rsid w:val="40BED6A6"/>
    <w:rsid w:val="40BFD3FC"/>
    <w:rsid w:val="40CE84BD"/>
    <w:rsid w:val="40CFEE8B"/>
    <w:rsid w:val="40D9D584"/>
    <w:rsid w:val="40DB6B8C"/>
    <w:rsid w:val="40FBE267"/>
    <w:rsid w:val="410C4011"/>
    <w:rsid w:val="4115C058"/>
    <w:rsid w:val="4124A9AC"/>
    <w:rsid w:val="41334447"/>
    <w:rsid w:val="4138E364"/>
    <w:rsid w:val="4150B80B"/>
    <w:rsid w:val="41532CB8"/>
    <w:rsid w:val="4170BEE1"/>
    <w:rsid w:val="41786C2C"/>
    <w:rsid w:val="417B79EF"/>
    <w:rsid w:val="418664E4"/>
    <w:rsid w:val="41866C60"/>
    <w:rsid w:val="4188D43D"/>
    <w:rsid w:val="41895683"/>
    <w:rsid w:val="4193D439"/>
    <w:rsid w:val="4197E5C7"/>
    <w:rsid w:val="419B0B38"/>
    <w:rsid w:val="41B72D0B"/>
    <w:rsid w:val="41B87AE8"/>
    <w:rsid w:val="41BAD3B8"/>
    <w:rsid w:val="41C67BA0"/>
    <w:rsid w:val="41CD1E1E"/>
    <w:rsid w:val="41DC6AEE"/>
    <w:rsid w:val="41ECFABD"/>
    <w:rsid w:val="41F4C6CC"/>
    <w:rsid w:val="421AD01C"/>
    <w:rsid w:val="422B48D3"/>
    <w:rsid w:val="423B815D"/>
    <w:rsid w:val="4249EEDC"/>
    <w:rsid w:val="424DCC72"/>
    <w:rsid w:val="42589BF0"/>
    <w:rsid w:val="42629E6B"/>
    <w:rsid w:val="42723D85"/>
    <w:rsid w:val="4273ED2D"/>
    <w:rsid w:val="42A83751"/>
    <w:rsid w:val="42AA94B2"/>
    <w:rsid w:val="42B44908"/>
    <w:rsid w:val="42C5AE30"/>
    <w:rsid w:val="42DFD2EB"/>
    <w:rsid w:val="42E1D8DA"/>
    <w:rsid w:val="42EADCB6"/>
    <w:rsid w:val="42EC2BA8"/>
    <w:rsid w:val="42F73226"/>
    <w:rsid w:val="42FF83B7"/>
    <w:rsid w:val="43034F96"/>
    <w:rsid w:val="4310718E"/>
    <w:rsid w:val="432314EB"/>
    <w:rsid w:val="434E93A7"/>
    <w:rsid w:val="43574BF8"/>
    <w:rsid w:val="435E331C"/>
    <w:rsid w:val="43858482"/>
    <w:rsid w:val="438BAC29"/>
    <w:rsid w:val="43A10334"/>
    <w:rsid w:val="43A9BA5D"/>
    <w:rsid w:val="43AA9D14"/>
    <w:rsid w:val="43D1DA97"/>
    <w:rsid w:val="43D803EA"/>
    <w:rsid w:val="43E86405"/>
    <w:rsid w:val="43EC4371"/>
    <w:rsid w:val="4407A05C"/>
    <w:rsid w:val="4419246D"/>
    <w:rsid w:val="44224A9B"/>
    <w:rsid w:val="442BF0A9"/>
    <w:rsid w:val="442E5497"/>
    <w:rsid w:val="4437A031"/>
    <w:rsid w:val="4458FACD"/>
    <w:rsid w:val="4460E923"/>
    <w:rsid w:val="4468400E"/>
    <w:rsid w:val="4498985D"/>
    <w:rsid w:val="449AFF8B"/>
    <w:rsid w:val="44A2D0F4"/>
    <w:rsid w:val="44A57250"/>
    <w:rsid w:val="44BE96F3"/>
    <w:rsid w:val="44C6EC33"/>
    <w:rsid w:val="44F6718C"/>
    <w:rsid w:val="45178221"/>
    <w:rsid w:val="45247649"/>
    <w:rsid w:val="4544470A"/>
    <w:rsid w:val="45487BF1"/>
    <w:rsid w:val="4557DBD1"/>
    <w:rsid w:val="456DAAF8"/>
    <w:rsid w:val="4575D1F1"/>
    <w:rsid w:val="45A4D99F"/>
    <w:rsid w:val="45B8AA6E"/>
    <w:rsid w:val="45BD0AE6"/>
    <w:rsid w:val="45E31139"/>
    <w:rsid w:val="45E35905"/>
    <w:rsid w:val="460F4663"/>
    <w:rsid w:val="46305893"/>
    <w:rsid w:val="463231DC"/>
    <w:rsid w:val="46337404"/>
    <w:rsid w:val="463FA138"/>
    <w:rsid w:val="464AB6B5"/>
    <w:rsid w:val="466C1074"/>
    <w:rsid w:val="468A91B6"/>
    <w:rsid w:val="46CA19CC"/>
    <w:rsid w:val="46CD6FBB"/>
    <w:rsid w:val="46CFA299"/>
    <w:rsid w:val="46F90FE6"/>
    <w:rsid w:val="471C1795"/>
    <w:rsid w:val="471E6F1A"/>
    <w:rsid w:val="473F5B7F"/>
    <w:rsid w:val="4754F375"/>
    <w:rsid w:val="475699BE"/>
    <w:rsid w:val="4757AD43"/>
    <w:rsid w:val="47603A86"/>
    <w:rsid w:val="476A3F8C"/>
    <w:rsid w:val="4784F6D9"/>
    <w:rsid w:val="4793B4BB"/>
    <w:rsid w:val="47A032B5"/>
    <w:rsid w:val="47A3F549"/>
    <w:rsid w:val="47A65D51"/>
    <w:rsid w:val="47B4FAB0"/>
    <w:rsid w:val="47B776D9"/>
    <w:rsid w:val="47CCE1B6"/>
    <w:rsid w:val="47D6C309"/>
    <w:rsid w:val="47D7F23B"/>
    <w:rsid w:val="47F40D92"/>
    <w:rsid w:val="47F7C623"/>
    <w:rsid w:val="47F82AA7"/>
    <w:rsid w:val="47FE1089"/>
    <w:rsid w:val="48156E61"/>
    <w:rsid w:val="482262CD"/>
    <w:rsid w:val="482AF1D3"/>
    <w:rsid w:val="48385DFF"/>
    <w:rsid w:val="483A9295"/>
    <w:rsid w:val="4840B416"/>
    <w:rsid w:val="4852AF6B"/>
    <w:rsid w:val="48600A66"/>
    <w:rsid w:val="48724D62"/>
    <w:rsid w:val="48730CF2"/>
    <w:rsid w:val="48B0FBA7"/>
    <w:rsid w:val="48C452DF"/>
    <w:rsid w:val="48D40975"/>
    <w:rsid w:val="48D53628"/>
    <w:rsid w:val="48DC2A5A"/>
    <w:rsid w:val="48E2602D"/>
    <w:rsid w:val="48E3A675"/>
    <w:rsid w:val="48ECFE72"/>
    <w:rsid w:val="490A28A1"/>
    <w:rsid w:val="490FAAF2"/>
    <w:rsid w:val="49152F10"/>
    <w:rsid w:val="4917246F"/>
    <w:rsid w:val="494C40F5"/>
    <w:rsid w:val="4966F0E9"/>
    <w:rsid w:val="496F6FFA"/>
    <w:rsid w:val="49946039"/>
    <w:rsid w:val="49A32488"/>
    <w:rsid w:val="49A6C3B9"/>
    <w:rsid w:val="49AB07E9"/>
    <w:rsid w:val="49D50490"/>
    <w:rsid w:val="49DA1DDD"/>
    <w:rsid w:val="49DF38D0"/>
    <w:rsid w:val="49DF94FA"/>
    <w:rsid w:val="49F428C7"/>
    <w:rsid w:val="49F4C7AD"/>
    <w:rsid w:val="49F84B4D"/>
    <w:rsid w:val="4A004F50"/>
    <w:rsid w:val="4A05A1B4"/>
    <w:rsid w:val="4A0A166D"/>
    <w:rsid w:val="4A124E4F"/>
    <w:rsid w:val="4A4AD235"/>
    <w:rsid w:val="4A5C1B1F"/>
    <w:rsid w:val="4A7BA708"/>
    <w:rsid w:val="4A9C30B0"/>
    <w:rsid w:val="4AB5EA5E"/>
    <w:rsid w:val="4ACF7BAE"/>
    <w:rsid w:val="4ACFD231"/>
    <w:rsid w:val="4AEEEB2B"/>
    <w:rsid w:val="4B00BDCD"/>
    <w:rsid w:val="4B027B3F"/>
    <w:rsid w:val="4B03EE53"/>
    <w:rsid w:val="4B1FB2AF"/>
    <w:rsid w:val="4B233473"/>
    <w:rsid w:val="4B3DA331"/>
    <w:rsid w:val="4B4F6337"/>
    <w:rsid w:val="4B55298E"/>
    <w:rsid w:val="4B559A17"/>
    <w:rsid w:val="4B594692"/>
    <w:rsid w:val="4B5C540F"/>
    <w:rsid w:val="4B7D2134"/>
    <w:rsid w:val="4B859D0E"/>
    <w:rsid w:val="4B87FFDF"/>
    <w:rsid w:val="4BA1BBB0"/>
    <w:rsid w:val="4BBB01D3"/>
    <w:rsid w:val="4BBE0B92"/>
    <w:rsid w:val="4BC56E3A"/>
    <w:rsid w:val="4BC65B51"/>
    <w:rsid w:val="4BCA7DB6"/>
    <w:rsid w:val="4BCB2A5F"/>
    <w:rsid w:val="4BD87BAE"/>
    <w:rsid w:val="4BDAFBF2"/>
    <w:rsid w:val="4BEF98EF"/>
    <w:rsid w:val="4BF54580"/>
    <w:rsid w:val="4BF6AE2A"/>
    <w:rsid w:val="4BFD601A"/>
    <w:rsid w:val="4C0C1260"/>
    <w:rsid w:val="4C142A11"/>
    <w:rsid w:val="4C1F26D6"/>
    <w:rsid w:val="4C238768"/>
    <w:rsid w:val="4C39BDD3"/>
    <w:rsid w:val="4C3B3DF7"/>
    <w:rsid w:val="4C3C22B6"/>
    <w:rsid w:val="4C3FF241"/>
    <w:rsid w:val="4C677919"/>
    <w:rsid w:val="4C71D8C6"/>
    <w:rsid w:val="4C9620B2"/>
    <w:rsid w:val="4CA42350"/>
    <w:rsid w:val="4CABDB08"/>
    <w:rsid w:val="4CB63F85"/>
    <w:rsid w:val="4CC89F0D"/>
    <w:rsid w:val="4CC96B5E"/>
    <w:rsid w:val="4CD2616B"/>
    <w:rsid w:val="4CD4F2B6"/>
    <w:rsid w:val="4CD86A54"/>
    <w:rsid w:val="4CDE9734"/>
    <w:rsid w:val="4CE0349D"/>
    <w:rsid w:val="4CE6B49F"/>
    <w:rsid w:val="4CEDA8FE"/>
    <w:rsid w:val="4CEEE30F"/>
    <w:rsid w:val="4CF6314B"/>
    <w:rsid w:val="4CFAE985"/>
    <w:rsid w:val="4D1AABD1"/>
    <w:rsid w:val="4D3B12CE"/>
    <w:rsid w:val="4D518F08"/>
    <w:rsid w:val="4D51E9A0"/>
    <w:rsid w:val="4D69959B"/>
    <w:rsid w:val="4D6BF54E"/>
    <w:rsid w:val="4D875455"/>
    <w:rsid w:val="4D8A7C87"/>
    <w:rsid w:val="4D9F4641"/>
    <w:rsid w:val="4DA783B4"/>
    <w:rsid w:val="4DB7EF10"/>
    <w:rsid w:val="4DC67C94"/>
    <w:rsid w:val="4DCC81E4"/>
    <w:rsid w:val="4DEA2D8A"/>
    <w:rsid w:val="4DF0235B"/>
    <w:rsid w:val="4DF159B9"/>
    <w:rsid w:val="4DF829BB"/>
    <w:rsid w:val="4E068DE5"/>
    <w:rsid w:val="4E0707B2"/>
    <w:rsid w:val="4E13E0D3"/>
    <w:rsid w:val="4E2C5ED5"/>
    <w:rsid w:val="4E30F4F3"/>
    <w:rsid w:val="4E3E6F7B"/>
    <w:rsid w:val="4E4F619D"/>
    <w:rsid w:val="4E5FC6E2"/>
    <w:rsid w:val="4E624E18"/>
    <w:rsid w:val="4E643D76"/>
    <w:rsid w:val="4E79C40F"/>
    <w:rsid w:val="4E7C94FE"/>
    <w:rsid w:val="4E8D464D"/>
    <w:rsid w:val="4E9C96BE"/>
    <w:rsid w:val="4EA624A2"/>
    <w:rsid w:val="4EE0D813"/>
    <w:rsid w:val="4F053137"/>
    <w:rsid w:val="4F0E7EA6"/>
    <w:rsid w:val="4F0F96EC"/>
    <w:rsid w:val="4F0FF37C"/>
    <w:rsid w:val="4F262642"/>
    <w:rsid w:val="4F3AE0C3"/>
    <w:rsid w:val="4F4150C4"/>
    <w:rsid w:val="4F47B08F"/>
    <w:rsid w:val="4F582A94"/>
    <w:rsid w:val="4F5F286C"/>
    <w:rsid w:val="4F77682D"/>
    <w:rsid w:val="4F7B0CC2"/>
    <w:rsid w:val="4F83DFD4"/>
    <w:rsid w:val="4F8ED79A"/>
    <w:rsid w:val="4F983407"/>
    <w:rsid w:val="4F9BF73D"/>
    <w:rsid w:val="4FAA6349"/>
    <w:rsid w:val="4FAC9649"/>
    <w:rsid w:val="4FAEA6E6"/>
    <w:rsid w:val="4FBBB295"/>
    <w:rsid w:val="4FCEDC3F"/>
    <w:rsid w:val="4FD92B77"/>
    <w:rsid w:val="4FDB371A"/>
    <w:rsid w:val="4FF50B2D"/>
    <w:rsid w:val="500A685A"/>
    <w:rsid w:val="50151480"/>
    <w:rsid w:val="50161662"/>
    <w:rsid w:val="5025AC68"/>
    <w:rsid w:val="50287661"/>
    <w:rsid w:val="5052ED0E"/>
    <w:rsid w:val="505B1FF0"/>
    <w:rsid w:val="50677592"/>
    <w:rsid w:val="50820848"/>
    <w:rsid w:val="508F4B62"/>
    <w:rsid w:val="50945C87"/>
    <w:rsid w:val="509B8E87"/>
    <w:rsid w:val="509F952F"/>
    <w:rsid w:val="5112B0C2"/>
    <w:rsid w:val="511E5578"/>
    <w:rsid w:val="512346BE"/>
    <w:rsid w:val="5140D082"/>
    <w:rsid w:val="514B9E42"/>
    <w:rsid w:val="515137DF"/>
    <w:rsid w:val="518A9C7D"/>
    <w:rsid w:val="518F93F9"/>
    <w:rsid w:val="519122C2"/>
    <w:rsid w:val="51936B64"/>
    <w:rsid w:val="5197B3AE"/>
    <w:rsid w:val="519D12DE"/>
    <w:rsid w:val="51A62314"/>
    <w:rsid w:val="51AA820D"/>
    <w:rsid w:val="51B1DEB0"/>
    <w:rsid w:val="51C1088C"/>
    <w:rsid w:val="51C209A6"/>
    <w:rsid w:val="51CA8C14"/>
    <w:rsid w:val="51DB6665"/>
    <w:rsid w:val="51DD446A"/>
    <w:rsid w:val="51E0E384"/>
    <w:rsid w:val="51E561B9"/>
    <w:rsid w:val="51EC7508"/>
    <w:rsid w:val="51EDC605"/>
    <w:rsid w:val="52051E80"/>
    <w:rsid w:val="52328F0D"/>
    <w:rsid w:val="5239DD23"/>
    <w:rsid w:val="526E27EE"/>
    <w:rsid w:val="5295D665"/>
    <w:rsid w:val="529C2C4C"/>
    <w:rsid w:val="52A7B9CB"/>
    <w:rsid w:val="52C94EAC"/>
    <w:rsid w:val="53030591"/>
    <w:rsid w:val="5303C1C2"/>
    <w:rsid w:val="531E6678"/>
    <w:rsid w:val="53284486"/>
    <w:rsid w:val="5329EB8C"/>
    <w:rsid w:val="532BCCDA"/>
    <w:rsid w:val="5359B615"/>
    <w:rsid w:val="5361B8BB"/>
    <w:rsid w:val="53648788"/>
    <w:rsid w:val="53792AFC"/>
    <w:rsid w:val="538D290D"/>
    <w:rsid w:val="53955723"/>
    <w:rsid w:val="5396974C"/>
    <w:rsid w:val="53A3063B"/>
    <w:rsid w:val="53A5F511"/>
    <w:rsid w:val="53BBF2DD"/>
    <w:rsid w:val="53BDD4B4"/>
    <w:rsid w:val="53D3241C"/>
    <w:rsid w:val="53E8AA42"/>
    <w:rsid w:val="53F8089F"/>
    <w:rsid w:val="5405A8EA"/>
    <w:rsid w:val="54255776"/>
    <w:rsid w:val="543039E9"/>
    <w:rsid w:val="5431557D"/>
    <w:rsid w:val="54353CB6"/>
    <w:rsid w:val="5440C58F"/>
    <w:rsid w:val="54463090"/>
    <w:rsid w:val="544C35B1"/>
    <w:rsid w:val="5458964E"/>
    <w:rsid w:val="545F9E2D"/>
    <w:rsid w:val="5473898A"/>
    <w:rsid w:val="547ED0F8"/>
    <w:rsid w:val="54976E7F"/>
    <w:rsid w:val="549D25E7"/>
    <w:rsid w:val="54A9BFE7"/>
    <w:rsid w:val="54AE9C0B"/>
    <w:rsid w:val="54CEF151"/>
    <w:rsid w:val="54D1D9D0"/>
    <w:rsid w:val="54E5776E"/>
    <w:rsid w:val="54EFE1BA"/>
    <w:rsid w:val="54FE0801"/>
    <w:rsid w:val="55052133"/>
    <w:rsid w:val="550810C3"/>
    <w:rsid w:val="552CA19A"/>
    <w:rsid w:val="55433F76"/>
    <w:rsid w:val="5545093D"/>
    <w:rsid w:val="5550A9DF"/>
    <w:rsid w:val="555B0419"/>
    <w:rsid w:val="557F3866"/>
    <w:rsid w:val="5585A67D"/>
    <w:rsid w:val="559935D5"/>
    <w:rsid w:val="55AC3040"/>
    <w:rsid w:val="55CA22CA"/>
    <w:rsid w:val="55DB3554"/>
    <w:rsid w:val="55F3C3F7"/>
    <w:rsid w:val="55F4DCCA"/>
    <w:rsid w:val="561B8BE5"/>
    <w:rsid w:val="565367CE"/>
    <w:rsid w:val="56629639"/>
    <w:rsid w:val="566E9348"/>
    <w:rsid w:val="5680AB9E"/>
    <w:rsid w:val="56986587"/>
    <w:rsid w:val="569E62E2"/>
    <w:rsid w:val="56A0EF52"/>
    <w:rsid w:val="56A8FD5A"/>
    <w:rsid w:val="56AB3131"/>
    <w:rsid w:val="56ACD082"/>
    <w:rsid w:val="56B2B6A7"/>
    <w:rsid w:val="56BCF449"/>
    <w:rsid w:val="56E1C536"/>
    <w:rsid w:val="56E34610"/>
    <w:rsid w:val="56FDB59E"/>
    <w:rsid w:val="570BA3A0"/>
    <w:rsid w:val="571528D4"/>
    <w:rsid w:val="5730DB8C"/>
    <w:rsid w:val="5735AD72"/>
    <w:rsid w:val="574E18DB"/>
    <w:rsid w:val="5761200D"/>
    <w:rsid w:val="576B6E52"/>
    <w:rsid w:val="577C5A0F"/>
    <w:rsid w:val="579BFAE7"/>
    <w:rsid w:val="57A13A0B"/>
    <w:rsid w:val="57AA64B0"/>
    <w:rsid w:val="57CC03A9"/>
    <w:rsid w:val="57EFFDAF"/>
    <w:rsid w:val="5802B2FA"/>
    <w:rsid w:val="58091672"/>
    <w:rsid w:val="5809A669"/>
    <w:rsid w:val="580A9A8B"/>
    <w:rsid w:val="5822B8E9"/>
    <w:rsid w:val="5825FC1D"/>
    <w:rsid w:val="582CAD1F"/>
    <w:rsid w:val="583638A7"/>
    <w:rsid w:val="583FB84C"/>
    <w:rsid w:val="5841B1B1"/>
    <w:rsid w:val="58637BC9"/>
    <w:rsid w:val="58666CAE"/>
    <w:rsid w:val="5882CA6D"/>
    <w:rsid w:val="5895B9D9"/>
    <w:rsid w:val="58B689D4"/>
    <w:rsid w:val="58B872D1"/>
    <w:rsid w:val="58BEF795"/>
    <w:rsid w:val="58C65F6C"/>
    <w:rsid w:val="58D42DCC"/>
    <w:rsid w:val="58DC2407"/>
    <w:rsid w:val="58FC2111"/>
    <w:rsid w:val="590278CC"/>
    <w:rsid w:val="590FE1FC"/>
    <w:rsid w:val="5910233C"/>
    <w:rsid w:val="5927A974"/>
    <w:rsid w:val="593A2D5A"/>
    <w:rsid w:val="593A7770"/>
    <w:rsid w:val="593BF8EB"/>
    <w:rsid w:val="593D978C"/>
    <w:rsid w:val="596F4EF1"/>
    <w:rsid w:val="597357E5"/>
    <w:rsid w:val="59919A86"/>
    <w:rsid w:val="5991DC39"/>
    <w:rsid w:val="59A39CCF"/>
    <w:rsid w:val="59A61EF0"/>
    <w:rsid w:val="59B29B9B"/>
    <w:rsid w:val="59B6D2B5"/>
    <w:rsid w:val="59B6F42E"/>
    <w:rsid w:val="59C29C45"/>
    <w:rsid w:val="59CAE703"/>
    <w:rsid w:val="59CF2F99"/>
    <w:rsid w:val="59D96251"/>
    <w:rsid w:val="59E8C5AA"/>
    <w:rsid w:val="59EDE2D7"/>
    <w:rsid w:val="59FAED54"/>
    <w:rsid w:val="59FE560B"/>
    <w:rsid w:val="5A015881"/>
    <w:rsid w:val="5A0E12CF"/>
    <w:rsid w:val="5A19221E"/>
    <w:rsid w:val="5A19D5AC"/>
    <w:rsid w:val="5A1EC684"/>
    <w:rsid w:val="5A234212"/>
    <w:rsid w:val="5A29BCA1"/>
    <w:rsid w:val="5A2E716F"/>
    <w:rsid w:val="5A36E7A5"/>
    <w:rsid w:val="5A39AB63"/>
    <w:rsid w:val="5A41919A"/>
    <w:rsid w:val="5A4DC5CF"/>
    <w:rsid w:val="5A4E4110"/>
    <w:rsid w:val="5A4E7561"/>
    <w:rsid w:val="5A54893C"/>
    <w:rsid w:val="5A62FE9D"/>
    <w:rsid w:val="5A65B066"/>
    <w:rsid w:val="5A666E7A"/>
    <w:rsid w:val="5A6BB0B8"/>
    <w:rsid w:val="5A70A1C7"/>
    <w:rsid w:val="5A9E84EF"/>
    <w:rsid w:val="5AA226A8"/>
    <w:rsid w:val="5AAA9A87"/>
    <w:rsid w:val="5AAC4829"/>
    <w:rsid w:val="5AC351E6"/>
    <w:rsid w:val="5AC52DD6"/>
    <w:rsid w:val="5AD19500"/>
    <w:rsid w:val="5AD22635"/>
    <w:rsid w:val="5AD44DE9"/>
    <w:rsid w:val="5AE1CC55"/>
    <w:rsid w:val="5AE4AB57"/>
    <w:rsid w:val="5AE63AD9"/>
    <w:rsid w:val="5AEF09BF"/>
    <w:rsid w:val="5B0EEE58"/>
    <w:rsid w:val="5B16EBBB"/>
    <w:rsid w:val="5B251630"/>
    <w:rsid w:val="5B49A7EB"/>
    <w:rsid w:val="5B643F13"/>
    <w:rsid w:val="5B712A7B"/>
    <w:rsid w:val="5B7427F5"/>
    <w:rsid w:val="5BA73CBA"/>
    <w:rsid w:val="5BA9B420"/>
    <w:rsid w:val="5BABF8F6"/>
    <w:rsid w:val="5BCE2BE5"/>
    <w:rsid w:val="5BD110D8"/>
    <w:rsid w:val="5BEF1998"/>
    <w:rsid w:val="5C029B8C"/>
    <w:rsid w:val="5C1F365C"/>
    <w:rsid w:val="5C1F7362"/>
    <w:rsid w:val="5C2010EF"/>
    <w:rsid w:val="5C340B26"/>
    <w:rsid w:val="5C571974"/>
    <w:rsid w:val="5C5A7103"/>
    <w:rsid w:val="5C70E7A6"/>
    <w:rsid w:val="5C7AE23F"/>
    <w:rsid w:val="5C9C1C70"/>
    <w:rsid w:val="5CA4F682"/>
    <w:rsid w:val="5CA6D79F"/>
    <w:rsid w:val="5CAAC680"/>
    <w:rsid w:val="5CD71E4A"/>
    <w:rsid w:val="5CD786AD"/>
    <w:rsid w:val="5CE2DBBF"/>
    <w:rsid w:val="5CF4108F"/>
    <w:rsid w:val="5CF8D123"/>
    <w:rsid w:val="5CFC6D77"/>
    <w:rsid w:val="5D2212B5"/>
    <w:rsid w:val="5D2793C2"/>
    <w:rsid w:val="5D372C98"/>
    <w:rsid w:val="5D3CE765"/>
    <w:rsid w:val="5D7FC873"/>
    <w:rsid w:val="5D906916"/>
    <w:rsid w:val="5D9095DC"/>
    <w:rsid w:val="5D90E306"/>
    <w:rsid w:val="5D99A4EE"/>
    <w:rsid w:val="5DAEBF2E"/>
    <w:rsid w:val="5DC122EA"/>
    <w:rsid w:val="5DE1CDA3"/>
    <w:rsid w:val="5DEAC389"/>
    <w:rsid w:val="5DEB7F4B"/>
    <w:rsid w:val="5DFFD1AC"/>
    <w:rsid w:val="5E0BA923"/>
    <w:rsid w:val="5E13F2C9"/>
    <w:rsid w:val="5E1B5549"/>
    <w:rsid w:val="5E1C37E3"/>
    <w:rsid w:val="5E35752D"/>
    <w:rsid w:val="5E5A8FB8"/>
    <w:rsid w:val="5E7CBDBF"/>
    <w:rsid w:val="5E84214F"/>
    <w:rsid w:val="5E8CEE59"/>
    <w:rsid w:val="5E94F21F"/>
    <w:rsid w:val="5E96DECE"/>
    <w:rsid w:val="5E989D6B"/>
    <w:rsid w:val="5EA079AD"/>
    <w:rsid w:val="5EA22BBE"/>
    <w:rsid w:val="5EB00AA5"/>
    <w:rsid w:val="5EB25152"/>
    <w:rsid w:val="5EB544A4"/>
    <w:rsid w:val="5EC0DF1A"/>
    <w:rsid w:val="5ECB9A13"/>
    <w:rsid w:val="5ECC550B"/>
    <w:rsid w:val="5ECFCAFE"/>
    <w:rsid w:val="5EF29662"/>
    <w:rsid w:val="5EFD76F4"/>
    <w:rsid w:val="5F12E361"/>
    <w:rsid w:val="5F3DB89D"/>
    <w:rsid w:val="5F49DD5C"/>
    <w:rsid w:val="5F49FC4E"/>
    <w:rsid w:val="5F534663"/>
    <w:rsid w:val="5F57EF60"/>
    <w:rsid w:val="5F5D97B6"/>
    <w:rsid w:val="5F874E5E"/>
    <w:rsid w:val="5F8C1DD0"/>
    <w:rsid w:val="5F9037B5"/>
    <w:rsid w:val="5F94022F"/>
    <w:rsid w:val="5FB5D47E"/>
    <w:rsid w:val="5FCA4362"/>
    <w:rsid w:val="5FCF3215"/>
    <w:rsid w:val="5FD58C07"/>
    <w:rsid w:val="5FDF6365"/>
    <w:rsid w:val="5FE3BDE1"/>
    <w:rsid w:val="5FE66AB4"/>
    <w:rsid w:val="5FF21837"/>
    <w:rsid w:val="5FF8ACFA"/>
    <w:rsid w:val="601B7625"/>
    <w:rsid w:val="601BF98D"/>
    <w:rsid w:val="601D5789"/>
    <w:rsid w:val="603B0284"/>
    <w:rsid w:val="60757F61"/>
    <w:rsid w:val="607D1894"/>
    <w:rsid w:val="60932905"/>
    <w:rsid w:val="60BEE25F"/>
    <w:rsid w:val="60C6A856"/>
    <w:rsid w:val="60D5AF42"/>
    <w:rsid w:val="60DFE7F5"/>
    <w:rsid w:val="60E85D14"/>
    <w:rsid w:val="60EF118D"/>
    <w:rsid w:val="60F167A9"/>
    <w:rsid w:val="60F7EB51"/>
    <w:rsid w:val="610223BD"/>
    <w:rsid w:val="61081E78"/>
    <w:rsid w:val="611BF4C6"/>
    <w:rsid w:val="611F8FDC"/>
    <w:rsid w:val="61241028"/>
    <w:rsid w:val="6126CD59"/>
    <w:rsid w:val="612BB31A"/>
    <w:rsid w:val="6132DEC3"/>
    <w:rsid w:val="614B4B46"/>
    <w:rsid w:val="614F6E19"/>
    <w:rsid w:val="6154B694"/>
    <w:rsid w:val="6154C791"/>
    <w:rsid w:val="6167919C"/>
    <w:rsid w:val="61696082"/>
    <w:rsid w:val="616E5842"/>
    <w:rsid w:val="61A5F944"/>
    <w:rsid w:val="61B05579"/>
    <w:rsid w:val="61BABD3E"/>
    <w:rsid w:val="61CD858F"/>
    <w:rsid w:val="61DE4D60"/>
    <w:rsid w:val="61EC320F"/>
    <w:rsid w:val="61EFB216"/>
    <w:rsid w:val="61FEF1E2"/>
    <w:rsid w:val="621D8B10"/>
    <w:rsid w:val="622C69AD"/>
    <w:rsid w:val="622CA4BB"/>
    <w:rsid w:val="6236F94E"/>
    <w:rsid w:val="623D6D69"/>
    <w:rsid w:val="624B9A94"/>
    <w:rsid w:val="624F0733"/>
    <w:rsid w:val="625284AD"/>
    <w:rsid w:val="6257DB7B"/>
    <w:rsid w:val="625B4336"/>
    <w:rsid w:val="625F999A"/>
    <w:rsid w:val="625FC45F"/>
    <w:rsid w:val="62608763"/>
    <w:rsid w:val="626B2730"/>
    <w:rsid w:val="6279611D"/>
    <w:rsid w:val="629229C2"/>
    <w:rsid w:val="62936FE4"/>
    <w:rsid w:val="629E940C"/>
    <w:rsid w:val="629E950C"/>
    <w:rsid w:val="62B1ACF2"/>
    <w:rsid w:val="62B2D109"/>
    <w:rsid w:val="62DE56D0"/>
    <w:rsid w:val="62E00307"/>
    <w:rsid w:val="62E25D0B"/>
    <w:rsid w:val="62F5CB96"/>
    <w:rsid w:val="632C3CCD"/>
    <w:rsid w:val="6333DB8E"/>
    <w:rsid w:val="63342F59"/>
    <w:rsid w:val="635BAAB8"/>
    <w:rsid w:val="637E9BAB"/>
    <w:rsid w:val="63807206"/>
    <w:rsid w:val="63890646"/>
    <w:rsid w:val="6393340E"/>
    <w:rsid w:val="639F162A"/>
    <w:rsid w:val="63A7C226"/>
    <w:rsid w:val="63AC2171"/>
    <w:rsid w:val="63C10581"/>
    <w:rsid w:val="63C174B6"/>
    <w:rsid w:val="63DC59AB"/>
    <w:rsid w:val="63F41F6D"/>
    <w:rsid w:val="64093174"/>
    <w:rsid w:val="640B7A1E"/>
    <w:rsid w:val="642D1536"/>
    <w:rsid w:val="64337AE0"/>
    <w:rsid w:val="643E9EE8"/>
    <w:rsid w:val="64401A46"/>
    <w:rsid w:val="64424896"/>
    <w:rsid w:val="644660B6"/>
    <w:rsid w:val="644ACD38"/>
    <w:rsid w:val="6489BF87"/>
    <w:rsid w:val="649CB29E"/>
    <w:rsid w:val="64AD8B99"/>
    <w:rsid w:val="64C0429B"/>
    <w:rsid w:val="64C8A236"/>
    <w:rsid w:val="64CA92C3"/>
    <w:rsid w:val="64CD2170"/>
    <w:rsid w:val="64D13804"/>
    <w:rsid w:val="64D6D4FF"/>
    <w:rsid w:val="64FB00F0"/>
    <w:rsid w:val="65118732"/>
    <w:rsid w:val="651201A8"/>
    <w:rsid w:val="651F63ED"/>
    <w:rsid w:val="65229ED7"/>
    <w:rsid w:val="6533CA68"/>
    <w:rsid w:val="65362F5F"/>
    <w:rsid w:val="653C5234"/>
    <w:rsid w:val="654A7C31"/>
    <w:rsid w:val="654E99A7"/>
    <w:rsid w:val="6565978B"/>
    <w:rsid w:val="6567D7A2"/>
    <w:rsid w:val="657E03AC"/>
    <w:rsid w:val="657FF425"/>
    <w:rsid w:val="6589E7B1"/>
    <w:rsid w:val="65A35945"/>
    <w:rsid w:val="65B88F09"/>
    <w:rsid w:val="65CDC278"/>
    <w:rsid w:val="65D119B8"/>
    <w:rsid w:val="65D8CDAD"/>
    <w:rsid w:val="65FBA0D4"/>
    <w:rsid w:val="6607B60B"/>
    <w:rsid w:val="661BBA1F"/>
    <w:rsid w:val="6626E09D"/>
    <w:rsid w:val="665107C9"/>
    <w:rsid w:val="66546B53"/>
    <w:rsid w:val="6659DB41"/>
    <w:rsid w:val="6660CDD8"/>
    <w:rsid w:val="666A1A83"/>
    <w:rsid w:val="6680046D"/>
    <w:rsid w:val="6686D236"/>
    <w:rsid w:val="668CE191"/>
    <w:rsid w:val="66931846"/>
    <w:rsid w:val="66B46C0B"/>
    <w:rsid w:val="66F22285"/>
    <w:rsid w:val="6703EB1C"/>
    <w:rsid w:val="67238A65"/>
    <w:rsid w:val="6725259E"/>
    <w:rsid w:val="6727B61B"/>
    <w:rsid w:val="674043EA"/>
    <w:rsid w:val="6740EC6B"/>
    <w:rsid w:val="675A5241"/>
    <w:rsid w:val="675DE82F"/>
    <w:rsid w:val="676FFECA"/>
    <w:rsid w:val="6772A6D9"/>
    <w:rsid w:val="677B5E94"/>
    <w:rsid w:val="67860ED1"/>
    <w:rsid w:val="67A8645F"/>
    <w:rsid w:val="67B2F95D"/>
    <w:rsid w:val="67E22FD8"/>
    <w:rsid w:val="6803C878"/>
    <w:rsid w:val="681C9CE3"/>
    <w:rsid w:val="682A051F"/>
    <w:rsid w:val="685D3C81"/>
    <w:rsid w:val="686E8FAC"/>
    <w:rsid w:val="6884FE43"/>
    <w:rsid w:val="689799C0"/>
    <w:rsid w:val="68B71578"/>
    <w:rsid w:val="68B8A596"/>
    <w:rsid w:val="68C02813"/>
    <w:rsid w:val="68C65811"/>
    <w:rsid w:val="68D12B2B"/>
    <w:rsid w:val="68D12C2D"/>
    <w:rsid w:val="68F654A4"/>
    <w:rsid w:val="68FA1C44"/>
    <w:rsid w:val="6901B623"/>
    <w:rsid w:val="69071563"/>
    <w:rsid w:val="691130FB"/>
    <w:rsid w:val="6936DB7D"/>
    <w:rsid w:val="6952C1C3"/>
    <w:rsid w:val="696C08AC"/>
    <w:rsid w:val="6981DF00"/>
    <w:rsid w:val="698D6BE8"/>
    <w:rsid w:val="69940C3D"/>
    <w:rsid w:val="699ED29B"/>
    <w:rsid w:val="69C230AC"/>
    <w:rsid w:val="69D65DBE"/>
    <w:rsid w:val="69EA4024"/>
    <w:rsid w:val="69F5D9AF"/>
    <w:rsid w:val="69F96C39"/>
    <w:rsid w:val="69FAE7A0"/>
    <w:rsid w:val="6A0DA84F"/>
    <w:rsid w:val="6A20B2C0"/>
    <w:rsid w:val="6A216E5F"/>
    <w:rsid w:val="6A2183D8"/>
    <w:rsid w:val="6A2BB3BB"/>
    <w:rsid w:val="6A453D8E"/>
    <w:rsid w:val="6A496B9F"/>
    <w:rsid w:val="6A553274"/>
    <w:rsid w:val="6A57CDCF"/>
    <w:rsid w:val="6A5D2ABD"/>
    <w:rsid w:val="6A6AE1FB"/>
    <w:rsid w:val="6A6D146B"/>
    <w:rsid w:val="6A71C75F"/>
    <w:rsid w:val="6A7A0BD1"/>
    <w:rsid w:val="6A9573B4"/>
    <w:rsid w:val="6A9E6332"/>
    <w:rsid w:val="6AB16B68"/>
    <w:rsid w:val="6ABD83F9"/>
    <w:rsid w:val="6AC0A575"/>
    <w:rsid w:val="6AC0BDBE"/>
    <w:rsid w:val="6AC5E5FC"/>
    <w:rsid w:val="6ACC4F70"/>
    <w:rsid w:val="6AE58B83"/>
    <w:rsid w:val="6AF4A8CD"/>
    <w:rsid w:val="6AF75755"/>
    <w:rsid w:val="6B07D603"/>
    <w:rsid w:val="6B16AA11"/>
    <w:rsid w:val="6B1D95D1"/>
    <w:rsid w:val="6B272A25"/>
    <w:rsid w:val="6B397001"/>
    <w:rsid w:val="6B3C356F"/>
    <w:rsid w:val="6B4AC167"/>
    <w:rsid w:val="6B632832"/>
    <w:rsid w:val="6B642B35"/>
    <w:rsid w:val="6B66AE68"/>
    <w:rsid w:val="6B88D058"/>
    <w:rsid w:val="6B9314F2"/>
    <w:rsid w:val="6B9F6222"/>
    <w:rsid w:val="6BB60EC9"/>
    <w:rsid w:val="6BBC967C"/>
    <w:rsid w:val="6BC3889D"/>
    <w:rsid w:val="6BE44FAF"/>
    <w:rsid w:val="6BE59564"/>
    <w:rsid w:val="6BF9DA9B"/>
    <w:rsid w:val="6BFB05AF"/>
    <w:rsid w:val="6C17D7C0"/>
    <w:rsid w:val="6C1B05E9"/>
    <w:rsid w:val="6C20D278"/>
    <w:rsid w:val="6C3323B6"/>
    <w:rsid w:val="6C3AE09A"/>
    <w:rsid w:val="6C44131F"/>
    <w:rsid w:val="6C6461EA"/>
    <w:rsid w:val="6C6FF717"/>
    <w:rsid w:val="6C7ED155"/>
    <w:rsid w:val="6C967B91"/>
    <w:rsid w:val="6C9A3620"/>
    <w:rsid w:val="6CAAB6F3"/>
    <w:rsid w:val="6CAAE1C9"/>
    <w:rsid w:val="6CAFF796"/>
    <w:rsid w:val="6CB7836A"/>
    <w:rsid w:val="6CC2EAB4"/>
    <w:rsid w:val="6CF1BE91"/>
    <w:rsid w:val="6D12D517"/>
    <w:rsid w:val="6D14A896"/>
    <w:rsid w:val="6D1B14EF"/>
    <w:rsid w:val="6D2FE88C"/>
    <w:rsid w:val="6D353B60"/>
    <w:rsid w:val="6D4DA2BF"/>
    <w:rsid w:val="6D578113"/>
    <w:rsid w:val="6D5F3FEB"/>
    <w:rsid w:val="6D5FC37E"/>
    <w:rsid w:val="6D62D24E"/>
    <w:rsid w:val="6D6DE23F"/>
    <w:rsid w:val="6D6FCEBD"/>
    <w:rsid w:val="6D8A24AE"/>
    <w:rsid w:val="6D8BADA1"/>
    <w:rsid w:val="6DA5AE37"/>
    <w:rsid w:val="6DAC3B97"/>
    <w:rsid w:val="6DC7349E"/>
    <w:rsid w:val="6DD619E3"/>
    <w:rsid w:val="6E0DB227"/>
    <w:rsid w:val="6E199346"/>
    <w:rsid w:val="6E260701"/>
    <w:rsid w:val="6E2815A0"/>
    <w:rsid w:val="6E36E704"/>
    <w:rsid w:val="6E449298"/>
    <w:rsid w:val="6E4CAF28"/>
    <w:rsid w:val="6E4DC314"/>
    <w:rsid w:val="6E54AD20"/>
    <w:rsid w:val="6E5C18FD"/>
    <w:rsid w:val="6E603A9F"/>
    <w:rsid w:val="6E7D4116"/>
    <w:rsid w:val="6E85F7C2"/>
    <w:rsid w:val="6E8739EC"/>
    <w:rsid w:val="6E9281A9"/>
    <w:rsid w:val="6E9759D7"/>
    <w:rsid w:val="6E9EB576"/>
    <w:rsid w:val="6EAA9F84"/>
    <w:rsid w:val="6EC3C71A"/>
    <w:rsid w:val="6EC52A51"/>
    <w:rsid w:val="6EC585E8"/>
    <w:rsid w:val="6EC6DF72"/>
    <w:rsid w:val="6EE26FA0"/>
    <w:rsid w:val="6EE3458D"/>
    <w:rsid w:val="6F087963"/>
    <w:rsid w:val="6F11C07B"/>
    <w:rsid w:val="6F11C603"/>
    <w:rsid w:val="6F2B8186"/>
    <w:rsid w:val="6F2E7B01"/>
    <w:rsid w:val="6F47349A"/>
    <w:rsid w:val="6F57C4CE"/>
    <w:rsid w:val="6F5AB710"/>
    <w:rsid w:val="6F652416"/>
    <w:rsid w:val="6F6DD025"/>
    <w:rsid w:val="6F7DA24C"/>
    <w:rsid w:val="6F7FB628"/>
    <w:rsid w:val="6F9287E8"/>
    <w:rsid w:val="6F9A1E24"/>
    <w:rsid w:val="6F9B01A1"/>
    <w:rsid w:val="6FB397D0"/>
    <w:rsid w:val="6FB3B8BD"/>
    <w:rsid w:val="6FD70880"/>
    <w:rsid w:val="6FFB3DFC"/>
    <w:rsid w:val="70116475"/>
    <w:rsid w:val="7025E5AC"/>
    <w:rsid w:val="7028B81A"/>
    <w:rsid w:val="702FEA33"/>
    <w:rsid w:val="703F4DAB"/>
    <w:rsid w:val="70678E1B"/>
    <w:rsid w:val="7074091D"/>
    <w:rsid w:val="70768CCC"/>
    <w:rsid w:val="7090F69E"/>
    <w:rsid w:val="709FD392"/>
    <w:rsid w:val="70A1DC62"/>
    <w:rsid w:val="70A9F9D7"/>
    <w:rsid w:val="70F79274"/>
    <w:rsid w:val="70FB9AFE"/>
    <w:rsid w:val="7101C379"/>
    <w:rsid w:val="7109E90C"/>
    <w:rsid w:val="710BC5B7"/>
    <w:rsid w:val="710CBFBB"/>
    <w:rsid w:val="710F6407"/>
    <w:rsid w:val="711EB948"/>
    <w:rsid w:val="71226283"/>
    <w:rsid w:val="713E1DD9"/>
    <w:rsid w:val="714704B1"/>
    <w:rsid w:val="7153E149"/>
    <w:rsid w:val="7156979E"/>
    <w:rsid w:val="715CB463"/>
    <w:rsid w:val="715CBF54"/>
    <w:rsid w:val="7177F959"/>
    <w:rsid w:val="717A0C9F"/>
    <w:rsid w:val="719E5D84"/>
    <w:rsid w:val="71A270B1"/>
    <w:rsid w:val="71E56795"/>
    <w:rsid w:val="71F3E044"/>
    <w:rsid w:val="71F84E30"/>
    <w:rsid w:val="7209BCE0"/>
    <w:rsid w:val="720BCA66"/>
    <w:rsid w:val="7225F065"/>
    <w:rsid w:val="724C331B"/>
    <w:rsid w:val="726106B2"/>
    <w:rsid w:val="72617D42"/>
    <w:rsid w:val="72698081"/>
    <w:rsid w:val="729916C7"/>
    <w:rsid w:val="729DA5C5"/>
    <w:rsid w:val="72AFA052"/>
    <w:rsid w:val="72AFF39A"/>
    <w:rsid w:val="72BE38F8"/>
    <w:rsid w:val="72E42AFA"/>
    <w:rsid w:val="72F71AB4"/>
    <w:rsid w:val="73212D2F"/>
    <w:rsid w:val="73376A7D"/>
    <w:rsid w:val="73445F5A"/>
    <w:rsid w:val="735322A4"/>
    <w:rsid w:val="7354DE89"/>
    <w:rsid w:val="736862FC"/>
    <w:rsid w:val="73A1325E"/>
    <w:rsid w:val="73AB909D"/>
    <w:rsid w:val="73B06594"/>
    <w:rsid w:val="73C53131"/>
    <w:rsid w:val="73CE6E9D"/>
    <w:rsid w:val="73E1E879"/>
    <w:rsid w:val="73E52231"/>
    <w:rsid w:val="73FC5EBD"/>
    <w:rsid w:val="741C1478"/>
    <w:rsid w:val="7424C733"/>
    <w:rsid w:val="743AA1E0"/>
    <w:rsid w:val="744AE9A9"/>
    <w:rsid w:val="745AD0D4"/>
    <w:rsid w:val="745DA4B4"/>
    <w:rsid w:val="74763917"/>
    <w:rsid w:val="7476812D"/>
    <w:rsid w:val="74877B05"/>
    <w:rsid w:val="74B17235"/>
    <w:rsid w:val="74BE3C5C"/>
    <w:rsid w:val="74BF7790"/>
    <w:rsid w:val="74C691FE"/>
    <w:rsid w:val="74CBB570"/>
    <w:rsid w:val="74D53713"/>
    <w:rsid w:val="74DD34FC"/>
    <w:rsid w:val="74E540DF"/>
    <w:rsid w:val="74EF025B"/>
    <w:rsid w:val="74EFA0BF"/>
    <w:rsid w:val="750DF525"/>
    <w:rsid w:val="750E1A61"/>
    <w:rsid w:val="75120E47"/>
    <w:rsid w:val="7512A626"/>
    <w:rsid w:val="75138A37"/>
    <w:rsid w:val="755341CB"/>
    <w:rsid w:val="757C7023"/>
    <w:rsid w:val="7585F93A"/>
    <w:rsid w:val="759354F1"/>
    <w:rsid w:val="75A7D4F9"/>
    <w:rsid w:val="75C8F407"/>
    <w:rsid w:val="75F45D17"/>
    <w:rsid w:val="75F9FEF0"/>
    <w:rsid w:val="76012EA2"/>
    <w:rsid w:val="76186DA3"/>
    <w:rsid w:val="761D866E"/>
    <w:rsid w:val="762D30A6"/>
    <w:rsid w:val="76493BD5"/>
    <w:rsid w:val="764E12FE"/>
    <w:rsid w:val="767D29FF"/>
    <w:rsid w:val="768E3AD1"/>
    <w:rsid w:val="76A772AB"/>
    <w:rsid w:val="76A7F59B"/>
    <w:rsid w:val="76AC245A"/>
    <w:rsid w:val="76B12996"/>
    <w:rsid w:val="76B73695"/>
    <w:rsid w:val="76BFCDCA"/>
    <w:rsid w:val="76C6F42E"/>
    <w:rsid w:val="76D4AF7F"/>
    <w:rsid w:val="76E18AFD"/>
    <w:rsid w:val="76E34E59"/>
    <w:rsid w:val="76F41BA7"/>
    <w:rsid w:val="76F8038C"/>
    <w:rsid w:val="77038B8A"/>
    <w:rsid w:val="771275E2"/>
    <w:rsid w:val="7718323F"/>
    <w:rsid w:val="77230D00"/>
    <w:rsid w:val="7723871C"/>
    <w:rsid w:val="77375107"/>
    <w:rsid w:val="775B96E3"/>
    <w:rsid w:val="7783AD4D"/>
    <w:rsid w:val="77899BDA"/>
    <w:rsid w:val="77915262"/>
    <w:rsid w:val="77ACCCE7"/>
    <w:rsid w:val="77B85D4D"/>
    <w:rsid w:val="77D3187C"/>
    <w:rsid w:val="77E75910"/>
    <w:rsid w:val="77EAB7BD"/>
    <w:rsid w:val="77ED3036"/>
    <w:rsid w:val="77F95E2C"/>
    <w:rsid w:val="7803C629"/>
    <w:rsid w:val="781666DE"/>
    <w:rsid w:val="78174722"/>
    <w:rsid w:val="782A5DD2"/>
    <w:rsid w:val="782CB623"/>
    <w:rsid w:val="782E474F"/>
    <w:rsid w:val="783EBCA9"/>
    <w:rsid w:val="784A8FBD"/>
    <w:rsid w:val="785051C2"/>
    <w:rsid w:val="7857277E"/>
    <w:rsid w:val="7858051A"/>
    <w:rsid w:val="78705840"/>
    <w:rsid w:val="7873425B"/>
    <w:rsid w:val="788EE7FE"/>
    <w:rsid w:val="789335F2"/>
    <w:rsid w:val="7897C390"/>
    <w:rsid w:val="789E451A"/>
    <w:rsid w:val="78B631A2"/>
    <w:rsid w:val="78E88161"/>
    <w:rsid w:val="78E9DAD3"/>
    <w:rsid w:val="78FEAB9C"/>
    <w:rsid w:val="7905481E"/>
    <w:rsid w:val="790D476E"/>
    <w:rsid w:val="79230403"/>
    <w:rsid w:val="79271340"/>
    <w:rsid w:val="793B41FD"/>
    <w:rsid w:val="7941F024"/>
    <w:rsid w:val="79521A15"/>
    <w:rsid w:val="7953D21A"/>
    <w:rsid w:val="7960E300"/>
    <w:rsid w:val="79654CA5"/>
    <w:rsid w:val="79671C00"/>
    <w:rsid w:val="79699A33"/>
    <w:rsid w:val="796D86CA"/>
    <w:rsid w:val="797CD337"/>
    <w:rsid w:val="7980F5FA"/>
    <w:rsid w:val="7994321A"/>
    <w:rsid w:val="79A78F63"/>
    <w:rsid w:val="79B21C3C"/>
    <w:rsid w:val="79BA6976"/>
    <w:rsid w:val="79C8DBE1"/>
    <w:rsid w:val="79CDD15A"/>
    <w:rsid w:val="79E844D4"/>
    <w:rsid w:val="79EBABC3"/>
    <w:rsid w:val="79EDD83F"/>
    <w:rsid w:val="79F81CE2"/>
    <w:rsid w:val="7A04F3AC"/>
    <w:rsid w:val="7A183E9A"/>
    <w:rsid w:val="7A1FFC8A"/>
    <w:rsid w:val="7A22E836"/>
    <w:rsid w:val="7A2477A9"/>
    <w:rsid w:val="7A2B2632"/>
    <w:rsid w:val="7A4DF690"/>
    <w:rsid w:val="7A7D310A"/>
    <w:rsid w:val="7A95B51E"/>
    <w:rsid w:val="7A968B48"/>
    <w:rsid w:val="7AB8880A"/>
    <w:rsid w:val="7ABE1094"/>
    <w:rsid w:val="7AC1FCB2"/>
    <w:rsid w:val="7AC3DD80"/>
    <w:rsid w:val="7AC80769"/>
    <w:rsid w:val="7AE1BCD6"/>
    <w:rsid w:val="7AF47B15"/>
    <w:rsid w:val="7AFF3F61"/>
    <w:rsid w:val="7B0354E1"/>
    <w:rsid w:val="7B091CBE"/>
    <w:rsid w:val="7B0BFD12"/>
    <w:rsid w:val="7B19EB75"/>
    <w:rsid w:val="7B1BB99D"/>
    <w:rsid w:val="7B217A8B"/>
    <w:rsid w:val="7B420D57"/>
    <w:rsid w:val="7B447830"/>
    <w:rsid w:val="7B5AB856"/>
    <w:rsid w:val="7B73EE48"/>
    <w:rsid w:val="7B7B4DE3"/>
    <w:rsid w:val="7B88066D"/>
    <w:rsid w:val="7B96E0ED"/>
    <w:rsid w:val="7B976FEF"/>
    <w:rsid w:val="7BA82145"/>
    <w:rsid w:val="7BB35512"/>
    <w:rsid w:val="7BC2C54F"/>
    <w:rsid w:val="7BECF482"/>
    <w:rsid w:val="7BF47263"/>
    <w:rsid w:val="7BF8CA94"/>
    <w:rsid w:val="7BF8EB47"/>
    <w:rsid w:val="7C085381"/>
    <w:rsid w:val="7C2D00A1"/>
    <w:rsid w:val="7C37788F"/>
    <w:rsid w:val="7C4C70F3"/>
    <w:rsid w:val="7C5F6AEB"/>
    <w:rsid w:val="7C60059F"/>
    <w:rsid w:val="7C6A86DF"/>
    <w:rsid w:val="7C712C67"/>
    <w:rsid w:val="7C830523"/>
    <w:rsid w:val="7C9221B0"/>
    <w:rsid w:val="7CA68923"/>
    <w:rsid w:val="7CABF0E6"/>
    <w:rsid w:val="7CAFF0AE"/>
    <w:rsid w:val="7CBF9D42"/>
    <w:rsid w:val="7CD749B7"/>
    <w:rsid w:val="7CD9F510"/>
    <w:rsid w:val="7CDDC056"/>
    <w:rsid w:val="7CEC8FB0"/>
    <w:rsid w:val="7CF9C0BA"/>
    <w:rsid w:val="7CFA9B54"/>
    <w:rsid w:val="7CFEBEBA"/>
    <w:rsid w:val="7D0D0FD8"/>
    <w:rsid w:val="7D2D7275"/>
    <w:rsid w:val="7D4B3712"/>
    <w:rsid w:val="7D5EDF68"/>
    <w:rsid w:val="7D721BDF"/>
    <w:rsid w:val="7D7F1EFE"/>
    <w:rsid w:val="7D9A3B03"/>
    <w:rsid w:val="7DA32ED7"/>
    <w:rsid w:val="7DA82160"/>
    <w:rsid w:val="7DAEFB37"/>
    <w:rsid w:val="7DC29E95"/>
    <w:rsid w:val="7DC41237"/>
    <w:rsid w:val="7DCA2E3F"/>
    <w:rsid w:val="7DE963D7"/>
    <w:rsid w:val="7DEB1CD4"/>
    <w:rsid w:val="7DF34DB1"/>
    <w:rsid w:val="7E04B26B"/>
    <w:rsid w:val="7E072E2F"/>
    <w:rsid w:val="7E12CFB9"/>
    <w:rsid w:val="7E202394"/>
    <w:rsid w:val="7E230D71"/>
    <w:rsid w:val="7E242582"/>
    <w:rsid w:val="7E270058"/>
    <w:rsid w:val="7E322544"/>
    <w:rsid w:val="7E3CED38"/>
    <w:rsid w:val="7E451940"/>
    <w:rsid w:val="7E4CE32C"/>
    <w:rsid w:val="7E51A88D"/>
    <w:rsid w:val="7E555F72"/>
    <w:rsid w:val="7E562D89"/>
    <w:rsid w:val="7EA5826D"/>
    <w:rsid w:val="7ECC887E"/>
    <w:rsid w:val="7ED3C954"/>
    <w:rsid w:val="7EE82E80"/>
    <w:rsid w:val="7EEFFB97"/>
    <w:rsid w:val="7EF14A72"/>
    <w:rsid w:val="7EF24D77"/>
    <w:rsid w:val="7EF81A1D"/>
    <w:rsid w:val="7EF86E6E"/>
    <w:rsid w:val="7F20B696"/>
    <w:rsid w:val="7F2CADDF"/>
    <w:rsid w:val="7F32078F"/>
    <w:rsid w:val="7F37F16E"/>
    <w:rsid w:val="7F4E5B01"/>
    <w:rsid w:val="7F551226"/>
    <w:rsid w:val="7F6E5CF9"/>
    <w:rsid w:val="7F6FBF4A"/>
    <w:rsid w:val="7F714456"/>
    <w:rsid w:val="7F9CBC00"/>
    <w:rsid w:val="7FB1F110"/>
    <w:rsid w:val="7FB642F1"/>
    <w:rsid w:val="7FE06B2F"/>
    <w:rsid w:val="7FE5FC74"/>
    <w:rsid w:val="7FE6604E"/>
    <w:rsid w:val="7FF6A9A6"/>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C5C5D8"/>
  <w15:docId w15:val="{70DF527F-7B14-49B9-B8D4-57F80AA94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DF5"/>
    <w:pPr>
      <w:jc w:val="both"/>
    </w:pPr>
    <w:rPr>
      <w:lang w:val="en-GB"/>
    </w:rPr>
  </w:style>
  <w:style w:type="paragraph" w:styleId="Heading1">
    <w:name w:val="heading 1"/>
    <w:aliases w:val="Title 1,Title1_proposal,h1,aa,Section Head,l1,heading 1,H1,Heading 1 CFMU,Para 1,Titolo 0,Section Title,Section Title1,Section Title2,Section Title11,Section Title3,Section Title12,Section Title21,Section Title111,Section Title4,Title 11"/>
    <w:basedOn w:val="Normal"/>
    <w:next w:val="Normal"/>
    <w:link w:val="Heading1Char"/>
    <w:qFormat/>
    <w:rsid w:val="00EF29F7"/>
    <w:pPr>
      <w:keepNext/>
      <w:keepLines/>
      <w:pageBreakBefore/>
      <w:numPr>
        <w:numId w:val="54"/>
      </w:numPr>
      <w:pBdr>
        <w:bottom w:val="single" w:sz="24" w:space="1" w:color="365F91"/>
      </w:pBdr>
      <w:spacing w:after="240" w:line="240" w:lineRule="auto"/>
      <w:outlineLvl w:val="0"/>
    </w:pPr>
    <w:rPr>
      <w:rFonts w:ascii="Calibri" w:eastAsiaTheme="majorEastAsia" w:hAnsi="Calibri" w:cs="Calibri"/>
      <w:b/>
      <w:color w:val="002060"/>
      <w:sz w:val="32"/>
      <w:szCs w:val="32"/>
    </w:rPr>
  </w:style>
  <w:style w:type="paragraph" w:styleId="Heading2">
    <w:name w:val="heading 2"/>
    <w:aliases w:val="Title 2,Title2_proposal,h2,l2,list + change bar,2,T2,X,H2dex,H2,heading 2,headline,h,Heading 2 CFMU,Para 2,PA Major Section,hüeading...,Title2,className,className1,className2,h2 + Arial,Not B....,título 2,2nd level,título 21,h21,2nd level1"/>
    <w:basedOn w:val="Normal"/>
    <w:next w:val="Normal"/>
    <w:link w:val="Heading2Char"/>
    <w:unhideWhenUsed/>
    <w:qFormat/>
    <w:rsid w:val="0033421C"/>
    <w:pPr>
      <w:keepNext/>
      <w:keepLines/>
      <w:numPr>
        <w:ilvl w:val="1"/>
        <w:numId w:val="54"/>
      </w:numPr>
      <w:pBdr>
        <w:bottom w:val="single" w:sz="18" w:space="1" w:color="365F91"/>
      </w:pBdr>
      <w:spacing w:before="40" w:after="0"/>
      <w:outlineLvl w:val="1"/>
    </w:pPr>
    <w:rPr>
      <w:rFonts w:eastAsiaTheme="majorEastAsia" w:cstheme="majorBidi"/>
      <w:b/>
      <w:color w:val="002060"/>
      <w:sz w:val="28"/>
      <w:szCs w:val="26"/>
    </w:rPr>
  </w:style>
  <w:style w:type="paragraph" w:styleId="Heading3">
    <w:name w:val="heading 3"/>
    <w:aliases w:val="Title 3,Title3_proposal,h3,l3,3,Guide 3,heading 3,T3,H3,H3dex,b,3 bullet,SECOND,B1,b1,Second,bullet pt,Heading 3 CFMU,Heading 3 CFMU1,Heading 3 CFMU2,Heading 3 CFMU3,Heading 3 CFMU4,Heading 3 CFMU5,Para 3,H31,h31,H32,h32,H33,h33,H34,h34,H35"/>
    <w:basedOn w:val="Normal"/>
    <w:next w:val="Normal"/>
    <w:link w:val="Heading3Char"/>
    <w:unhideWhenUsed/>
    <w:qFormat/>
    <w:rsid w:val="00BF24A2"/>
    <w:pPr>
      <w:keepNext/>
      <w:keepLines/>
      <w:numPr>
        <w:ilvl w:val="2"/>
        <w:numId w:val="54"/>
      </w:numPr>
      <w:pBdr>
        <w:bottom w:val="single" w:sz="12" w:space="1" w:color="365F91"/>
      </w:pBdr>
      <w:tabs>
        <w:tab w:val="num" w:pos="720"/>
      </w:tabs>
      <w:spacing w:before="40" w:after="0" w:line="240" w:lineRule="auto"/>
      <w:outlineLvl w:val="2"/>
    </w:pPr>
    <w:rPr>
      <w:rFonts w:eastAsiaTheme="majorEastAsia" w:cstheme="majorBidi"/>
      <w:b/>
      <w:color w:val="365F91"/>
      <w:sz w:val="24"/>
      <w:szCs w:val="24"/>
    </w:rPr>
  </w:style>
  <w:style w:type="paragraph" w:styleId="Heading4">
    <w:name w:val="heading 4"/>
    <w:aliases w:val="Title 4,Title4_proposal,H4,T4,h4,FIGURE,FIGURE1,FIGURE2,FIGURE3,FIGURE4,FIGURE5,FIGURE6,Heading 4 CFMU,Heading 4 CFMU1,Heading 4 CFMU2,Heading 4 CFMU3,Heading 4 CFMU4,Heading 4 CFMU5,Level 3 Heading,Para 4,h41,H41,h42,H42,h43,H43,h44,H44"/>
    <w:basedOn w:val="Normal"/>
    <w:next w:val="Normal"/>
    <w:link w:val="Heading4Char"/>
    <w:unhideWhenUsed/>
    <w:qFormat/>
    <w:rsid w:val="00A23405"/>
    <w:pPr>
      <w:keepNext/>
      <w:keepLines/>
      <w:numPr>
        <w:ilvl w:val="3"/>
        <w:numId w:val="5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D3854"/>
    <w:pPr>
      <w:keepNext/>
      <w:keepLines/>
      <w:numPr>
        <w:ilvl w:val="4"/>
        <w:numId w:val="5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24482"/>
    <w:pPr>
      <w:keepNext/>
      <w:keepLines/>
      <w:numPr>
        <w:ilvl w:val="5"/>
        <w:numId w:val="5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aliases w:val="Title 7,Appendix 2,Heading 7 CFMU,h7,cnc,Caption number (column-wide),Para 7,Para7,Heading 7 TLS,liste1"/>
    <w:basedOn w:val="Normal"/>
    <w:next w:val="Normal"/>
    <w:link w:val="Heading7Char"/>
    <w:unhideWhenUsed/>
    <w:qFormat/>
    <w:rsid w:val="00824482"/>
    <w:pPr>
      <w:keepNext/>
      <w:keepLines/>
      <w:numPr>
        <w:ilvl w:val="6"/>
        <w:numId w:val="5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aliases w:val="Title 8,Appendix 3,Heading 8 CFMU,h8,Titre général,ctp,Caption text (page-wide),Annex level 3,(requirement),Heading 8 TLS,liste 2"/>
    <w:basedOn w:val="Normal"/>
    <w:next w:val="Normal"/>
    <w:link w:val="Heading8Char"/>
    <w:unhideWhenUsed/>
    <w:qFormat/>
    <w:rsid w:val="00824482"/>
    <w:pPr>
      <w:keepNext/>
      <w:keepLines/>
      <w:numPr>
        <w:ilvl w:val="7"/>
        <w:numId w:val="5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Title 9,Appendix 4,Heading 9 CFMU,h9,Titolo 10,ctc,Caption text (column-wide),(figure no.),Heading 9 TLS,Sous-titre1,Sous-titre2"/>
    <w:basedOn w:val="Normal"/>
    <w:next w:val="Normal"/>
    <w:link w:val="Heading9Char"/>
    <w:unhideWhenUsed/>
    <w:qFormat/>
    <w:rsid w:val="00824482"/>
    <w:pPr>
      <w:keepNext/>
      <w:keepLines/>
      <w:numPr>
        <w:ilvl w:val="8"/>
        <w:numId w:val="5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1 Char,Title1_proposal Char,h1 Char,aa Char,Section Head Char,l1 Char,heading 1 Char,H1 Char,Heading 1 CFMU Char,Para 1 Char,Titolo 0 Char,Section Title Char,Section Title1 Char,Section Title2 Char,Section Title11 Char,Title 11 Char"/>
    <w:basedOn w:val="DefaultParagraphFont"/>
    <w:link w:val="Heading1"/>
    <w:rsid w:val="00EF29F7"/>
    <w:rPr>
      <w:rFonts w:ascii="Calibri" w:eastAsiaTheme="majorEastAsia" w:hAnsi="Calibri" w:cs="Calibri"/>
      <w:b/>
      <w:color w:val="002060"/>
      <w:sz w:val="32"/>
      <w:szCs w:val="32"/>
      <w:lang w:val="en-GB"/>
    </w:rPr>
  </w:style>
  <w:style w:type="character" w:customStyle="1" w:styleId="Heading2Char">
    <w:name w:val="Heading 2 Char"/>
    <w:aliases w:val="Title 2 Char,Title2_proposal Char,h2 Char,l2 Char,list + change bar Char,2 Char,T2 Char,X Char,H2dex Char,H2 Char,heading 2 Char,headline Char,h Char,Heading 2 CFMU Char,Para 2 Char,PA Major Section Char,hüeading... Char,Title2 Char"/>
    <w:basedOn w:val="DefaultParagraphFont"/>
    <w:link w:val="Heading2"/>
    <w:rsid w:val="0033421C"/>
    <w:rPr>
      <w:rFonts w:eastAsiaTheme="majorEastAsia" w:cstheme="majorBidi"/>
      <w:b/>
      <w:color w:val="002060"/>
      <w:sz w:val="28"/>
      <w:szCs w:val="26"/>
      <w:lang w:val="en-GB"/>
    </w:rPr>
  </w:style>
  <w:style w:type="character" w:customStyle="1" w:styleId="Heading3Char">
    <w:name w:val="Heading 3 Char"/>
    <w:aliases w:val="Title 3 Char,Title3_proposal Char,h3 Char,l3 Char,3 Char,Guide 3 Char,heading 3 Char,T3 Char,H3 Char,H3dex Char,b Char,3 bullet Char,SECOND Char,B1 Char,b1 Char,Second Char,bullet pt Char,Heading 3 CFMU Char,Heading 3 CFMU1 Char,H31 Char"/>
    <w:basedOn w:val="DefaultParagraphFont"/>
    <w:link w:val="Heading3"/>
    <w:rsid w:val="00BF24A2"/>
    <w:rPr>
      <w:rFonts w:eastAsiaTheme="majorEastAsia" w:cstheme="majorBidi"/>
      <w:b/>
      <w:color w:val="365F91"/>
      <w:sz w:val="24"/>
      <w:szCs w:val="24"/>
      <w:lang w:val="en-GB"/>
    </w:rPr>
  </w:style>
  <w:style w:type="character" w:customStyle="1" w:styleId="Heading4Char">
    <w:name w:val="Heading 4 Char"/>
    <w:aliases w:val="Title 4 Char,Title4_proposal Char,H4 Char,T4 Char,h4 Char,FIGURE Char,FIGURE1 Char,FIGURE2 Char,FIGURE3 Char,FIGURE4 Char,FIGURE5 Char,FIGURE6 Char,Heading 4 CFMU Char,Heading 4 CFMU1 Char,Heading 4 CFMU2 Char,Heading 4 CFMU3 Char"/>
    <w:basedOn w:val="DefaultParagraphFont"/>
    <w:link w:val="Heading4"/>
    <w:rsid w:val="00824482"/>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82448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24482"/>
    <w:rPr>
      <w:rFonts w:asciiTheme="majorHAnsi" w:eastAsiaTheme="majorEastAsia" w:hAnsiTheme="majorHAnsi" w:cstheme="majorBidi"/>
      <w:color w:val="1F3763" w:themeColor="accent1" w:themeShade="7F"/>
      <w:lang w:val="en-GB"/>
    </w:rPr>
  </w:style>
  <w:style w:type="character" w:customStyle="1" w:styleId="Heading7Char">
    <w:name w:val="Heading 7 Char"/>
    <w:aliases w:val="Title 7 Char,Appendix 2 Char,Heading 7 CFMU Char,h7 Char,cnc Char,Caption number (column-wide) Char,Para 7 Char,Para7 Char,Heading 7 TLS Char,liste1 Char"/>
    <w:basedOn w:val="DefaultParagraphFont"/>
    <w:link w:val="Heading7"/>
    <w:rsid w:val="00824482"/>
    <w:rPr>
      <w:rFonts w:asciiTheme="majorHAnsi" w:eastAsiaTheme="majorEastAsia" w:hAnsiTheme="majorHAnsi" w:cstheme="majorBidi"/>
      <w:i/>
      <w:iCs/>
      <w:color w:val="1F3763" w:themeColor="accent1" w:themeShade="7F"/>
      <w:lang w:val="en-GB"/>
    </w:rPr>
  </w:style>
  <w:style w:type="character" w:customStyle="1" w:styleId="Heading8Char">
    <w:name w:val="Heading 8 Char"/>
    <w:aliases w:val="Title 8 Char,Appendix 3 Char,Heading 8 CFMU Char,h8 Char,Titre général Char,ctp Char,Caption text (page-wide) Char,Annex level 3 Char,(requirement) Char,Heading 8 TLS Char,liste 2 Char"/>
    <w:basedOn w:val="DefaultParagraphFont"/>
    <w:link w:val="Heading8"/>
    <w:rsid w:val="0082448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aliases w:val="Title 9 Char,Appendix 4 Char,Heading 9 CFMU Char,h9 Char,Titolo 10 Char,ctc Char,Caption text (column-wide) Char,(figure no.) Char,Heading 9 TLS Char,Sous-titre1 Char,Sous-titre2 Char"/>
    <w:basedOn w:val="DefaultParagraphFont"/>
    <w:link w:val="Heading9"/>
    <w:rsid w:val="00824482"/>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CA4347"/>
    <w:pPr>
      <w:tabs>
        <w:tab w:val="center" w:pos="4986"/>
        <w:tab w:val="right" w:pos="9972"/>
      </w:tabs>
      <w:spacing w:after="0" w:line="240" w:lineRule="auto"/>
    </w:pPr>
  </w:style>
  <w:style w:type="character" w:customStyle="1" w:styleId="HeaderChar">
    <w:name w:val="Header Char"/>
    <w:basedOn w:val="DefaultParagraphFont"/>
    <w:link w:val="Header"/>
    <w:uiPriority w:val="99"/>
    <w:rsid w:val="00CA4347"/>
  </w:style>
  <w:style w:type="paragraph" w:styleId="Footer">
    <w:name w:val="footer"/>
    <w:basedOn w:val="Normal"/>
    <w:link w:val="FooterChar"/>
    <w:uiPriority w:val="99"/>
    <w:unhideWhenUsed/>
    <w:rsid w:val="00CA4347"/>
    <w:pPr>
      <w:tabs>
        <w:tab w:val="center" w:pos="4986"/>
        <w:tab w:val="right" w:pos="9972"/>
      </w:tabs>
      <w:spacing w:after="0" w:line="240" w:lineRule="auto"/>
    </w:pPr>
  </w:style>
  <w:style w:type="character" w:customStyle="1" w:styleId="FooterChar">
    <w:name w:val="Footer Char"/>
    <w:basedOn w:val="DefaultParagraphFont"/>
    <w:link w:val="Footer"/>
    <w:uiPriority w:val="99"/>
    <w:rsid w:val="00CA4347"/>
  </w:style>
  <w:style w:type="table" w:styleId="TableGrid">
    <w:name w:val="Table Grid"/>
    <w:basedOn w:val="TableNormal"/>
    <w:uiPriority w:val="39"/>
    <w:rsid w:val="00CA4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A4347"/>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ListParagraph">
    <w:name w:val="List Paragraph"/>
    <w:aliases w:val="Lista viñetas,Dot pt,No Spacing1,List Paragraph Char Char Char,Indicator Text,Numbered Para 1,Bullet 1,Bullet Points,MAIN CONTENT,List Paragraph12,F5 List Paragraph,List Paragraph11,Heat Paragraph,OBC Bullet,Colorful List - Accent 11"/>
    <w:basedOn w:val="Normal"/>
    <w:link w:val="ListParagraphChar"/>
    <w:uiPriority w:val="34"/>
    <w:qFormat/>
    <w:rsid w:val="006F044B"/>
    <w:pPr>
      <w:ind w:left="720"/>
      <w:contextualSpacing/>
    </w:pPr>
  </w:style>
  <w:style w:type="paragraph" w:styleId="TOCHeading">
    <w:name w:val="TOC Heading"/>
    <w:basedOn w:val="Heading1"/>
    <w:next w:val="Normal"/>
    <w:uiPriority w:val="39"/>
    <w:unhideWhenUsed/>
    <w:qFormat/>
    <w:rsid w:val="00824482"/>
    <w:pPr>
      <w:numPr>
        <w:numId w:val="0"/>
      </w:numPr>
      <w:outlineLvl w:val="9"/>
    </w:pPr>
  </w:style>
  <w:style w:type="paragraph" w:styleId="TOC1">
    <w:name w:val="toc 1"/>
    <w:basedOn w:val="Normal"/>
    <w:next w:val="Normal"/>
    <w:autoRedefine/>
    <w:uiPriority w:val="39"/>
    <w:unhideWhenUsed/>
    <w:qFormat/>
    <w:rsid w:val="00FA262B"/>
    <w:pPr>
      <w:tabs>
        <w:tab w:val="left" w:pos="440"/>
        <w:tab w:val="right" w:leader="dot" w:pos="10204"/>
      </w:tabs>
      <w:spacing w:after="100"/>
    </w:pPr>
  </w:style>
  <w:style w:type="paragraph" w:styleId="TOC2">
    <w:name w:val="toc 2"/>
    <w:basedOn w:val="Normal"/>
    <w:next w:val="Normal"/>
    <w:autoRedefine/>
    <w:uiPriority w:val="39"/>
    <w:unhideWhenUsed/>
    <w:qFormat/>
    <w:rsid w:val="00952882"/>
    <w:pPr>
      <w:spacing w:after="100"/>
      <w:ind w:left="220"/>
      <w:jc w:val="left"/>
    </w:pPr>
  </w:style>
  <w:style w:type="paragraph" w:styleId="TOC3">
    <w:name w:val="toc 3"/>
    <w:basedOn w:val="Normal"/>
    <w:next w:val="Normal"/>
    <w:autoRedefine/>
    <w:uiPriority w:val="39"/>
    <w:unhideWhenUsed/>
    <w:qFormat/>
    <w:rsid w:val="00824482"/>
    <w:pPr>
      <w:spacing w:after="100"/>
      <w:ind w:left="440"/>
    </w:pPr>
  </w:style>
  <w:style w:type="character" w:styleId="Hyperlink">
    <w:name w:val="Hyperlink"/>
    <w:basedOn w:val="DefaultParagraphFont"/>
    <w:uiPriority w:val="99"/>
    <w:unhideWhenUsed/>
    <w:rsid w:val="00824482"/>
    <w:rPr>
      <w:color w:val="0563C1" w:themeColor="hyperlink"/>
      <w:u w:val="single"/>
    </w:rPr>
  </w:style>
  <w:style w:type="paragraph" w:styleId="FootnoteText">
    <w:name w:val="footnote text"/>
    <w:basedOn w:val="Normal"/>
    <w:link w:val="FootnoteTextChar"/>
    <w:uiPriority w:val="99"/>
    <w:unhideWhenUsed/>
    <w:rsid w:val="00CF484B"/>
    <w:pPr>
      <w:numPr>
        <w:ilvl w:val="1"/>
        <w:numId w:val="33"/>
      </w:numPr>
      <w:spacing w:after="0" w:line="240" w:lineRule="auto"/>
    </w:pPr>
    <w:rPr>
      <w:sz w:val="20"/>
      <w:szCs w:val="20"/>
    </w:rPr>
  </w:style>
  <w:style w:type="character" w:customStyle="1" w:styleId="FootnoteTextChar">
    <w:name w:val="Footnote Text Char"/>
    <w:basedOn w:val="DefaultParagraphFont"/>
    <w:link w:val="FootnoteText"/>
    <w:uiPriority w:val="99"/>
    <w:rsid w:val="00CF484B"/>
    <w:rPr>
      <w:sz w:val="20"/>
      <w:szCs w:val="20"/>
      <w:lang w:val="en-GB"/>
    </w:rPr>
  </w:style>
  <w:style w:type="character" w:styleId="FootnoteReference">
    <w:name w:val="footnote reference"/>
    <w:basedOn w:val="DefaultParagraphFont"/>
    <w:uiPriority w:val="99"/>
    <w:unhideWhenUsed/>
    <w:rsid w:val="00CF484B"/>
    <w:rPr>
      <w:vertAlign w:val="superscript"/>
    </w:rPr>
  </w:style>
  <w:style w:type="paragraph" w:customStyle="1" w:styleId="SubsectionexclTOC">
    <w:name w:val="Subsection (excl TOC)"/>
    <w:basedOn w:val="Normal"/>
    <w:link w:val="SubsectionexclTOCChar"/>
    <w:qFormat/>
    <w:rsid w:val="00E20DDC"/>
    <w:rPr>
      <w:rFonts w:asciiTheme="majorHAnsi" w:hAnsiTheme="majorHAnsi" w:cstheme="majorHAnsi"/>
      <w:color w:val="2F5496" w:themeColor="accent1" w:themeShade="BF"/>
      <w:sz w:val="26"/>
      <w:szCs w:val="26"/>
    </w:rPr>
  </w:style>
  <w:style w:type="character" w:customStyle="1" w:styleId="SubsectionexclTOCChar">
    <w:name w:val="Subsection (excl TOC) Char"/>
    <w:basedOn w:val="DefaultParagraphFont"/>
    <w:link w:val="SubsectionexclTOC"/>
    <w:rsid w:val="00E20DDC"/>
    <w:rPr>
      <w:rFonts w:asciiTheme="majorHAnsi" w:hAnsiTheme="majorHAnsi" w:cstheme="majorHAnsi"/>
      <w:color w:val="2F5496" w:themeColor="accent1" w:themeShade="BF"/>
      <w:sz w:val="26"/>
      <w:szCs w:val="26"/>
      <w:lang w:val="en-GB"/>
    </w:rPr>
  </w:style>
  <w:style w:type="character" w:customStyle="1" w:styleId="UnresolvedMention1">
    <w:name w:val="Unresolved Mention1"/>
    <w:basedOn w:val="DefaultParagraphFont"/>
    <w:uiPriority w:val="99"/>
    <w:semiHidden/>
    <w:unhideWhenUsed/>
    <w:rsid w:val="00B413F6"/>
    <w:rPr>
      <w:color w:val="605E5C"/>
      <w:shd w:val="clear" w:color="auto" w:fill="E1DFDD"/>
    </w:rPr>
  </w:style>
  <w:style w:type="paragraph" w:customStyle="1" w:styleId="firstpagetitles">
    <w:name w:val="first page titles"/>
    <w:basedOn w:val="Normal"/>
    <w:rsid w:val="009D7485"/>
    <w:pPr>
      <w:suppressAutoHyphens/>
      <w:spacing w:before="40" w:after="120" w:line="260" w:lineRule="atLeast"/>
      <w:jc w:val="center"/>
    </w:pPr>
    <w:rPr>
      <w:rFonts w:ascii="Calibri" w:eastAsia="Times New Roman" w:hAnsi="Calibri" w:cs="Times New Roman"/>
      <w:b/>
      <w:sz w:val="24"/>
      <w:szCs w:val="20"/>
      <w:lang w:eastAsia="it-IT"/>
    </w:rPr>
  </w:style>
  <w:style w:type="table" w:customStyle="1" w:styleId="PlainTable41">
    <w:name w:val="Plain Table 41"/>
    <w:basedOn w:val="TableNormal"/>
    <w:uiPriority w:val="44"/>
    <w:rsid w:val="009D74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058E2"/>
    <w:pPr>
      <w:pBdr>
        <w:bottom w:val="single" w:sz="24" w:space="1" w:color="365F91"/>
      </w:pBdr>
      <w:spacing w:after="240" w:line="240" w:lineRule="auto"/>
      <w:contextualSpacing/>
    </w:pPr>
    <w:rPr>
      <w:rFonts w:ascii="Calibri" w:hAnsi="Calibri" w:cs="Calibri"/>
      <w:b/>
      <w:color w:val="365F91"/>
      <w:spacing w:val="-10"/>
      <w:kern w:val="28"/>
      <w:sz w:val="32"/>
      <w:szCs w:val="56"/>
    </w:rPr>
  </w:style>
  <w:style w:type="character" w:customStyle="1" w:styleId="TitleChar">
    <w:name w:val="Title Char"/>
    <w:basedOn w:val="DefaultParagraphFont"/>
    <w:link w:val="Title"/>
    <w:uiPriority w:val="10"/>
    <w:rsid w:val="006058E2"/>
    <w:rPr>
      <w:rFonts w:ascii="Calibri" w:hAnsi="Calibri" w:cs="Calibri"/>
      <w:b/>
      <w:color w:val="365F91"/>
      <w:spacing w:val="-10"/>
      <w:kern w:val="28"/>
      <w:sz w:val="32"/>
      <w:szCs w:val="56"/>
      <w:lang w:val="en-US"/>
    </w:rPr>
  </w:style>
  <w:style w:type="character" w:styleId="CommentReference">
    <w:name w:val="annotation reference"/>
    <w:basedOn w:val="DefaultParagraphFont"/>
    <w:uiPriority w:val="99"/>
    <w:semiHidden/>
    <w:unhideWhenUsed/>
    <w:rsid w:val="008B7B86"/>
    <w:rPr>
      <w:sz w:val="16"/>
      <w:szCs w:val="16"/>
    </w:rPr>
  </w:style>
  <w:style w:type="paragraph" w:styleId="CommentText">
    <w:name w:val="annotation text"/>
    <w:basedOn w:val="Normal"/>
    <w:link w:val="CommentTextChar"/>
    <w:uiPriority w:val="99"/>
    <w:unhideWhenUsed/>
    <w:rsid w:val="008B7B86"/>
    <w:pPr>
      <w:spacing w:line="240" w:lineRule="auto"/>
    </w:pPr>
    <w:rPr>
      <w:sz w:val="20"/>
      <w:szCs w:val="20"/>
    </w:rPr>
  </w:style>
  <w:style w:type="character" w:customStyle="1" w:styleId="CommentTextChar">
    <w:name w:val="Comment Text Char"/>
    <w:basedOn w:val="DefaultParagraphFont"/>
    <w:link w:val="CommentText"/>
    <w:uiPriority w:val="99"/>
    <w:rsid w:val="008B7B86"/>
    <w:rPr>
      <w:sz w:val="20"/>
      <w:szCs w:val="20"/>
    </w:rPr>
  </w:style>
  <w:style w:type="paragraph" w:styleId="CommentSubject">
    <w:name w:val="annotation subject"/>
    <w:basedOn w:val="CommentText"/>
    <w:next w:val="CommentText"/>
    <w:link w:val="CommentSubjectChar"/>
    <w:uiPriority w:val="99"/>
    <w:semiHidden/>
    <w:unhideWhenUsed/>
    <w:rsid w:val="008B7B86"/>
    <w:rPr>
      <w:b/>
      <w:bCs/>
    </w:rPr>
  </w:style>
  <w:style w:type="character" w:customStyle="1" w:styleId="CommentSubjectChar">
    <w:name w:val="Comment Subject Char"/>
    <w:basedOn w:val="CommentTextChar"/>
    <w:link w:val="CommentSubject"/>
    <w:uiPriority w:val="99"/>
    <w:semiHidden/>
    <w:rsid w:val="008B7B86"/>
    <w:rPr>
      <w:b/>
      <w:bCs/>
      <w:sz w:val="20"/>
      <w:szCs w:val="20"/>
    </w:rPr>
  </w:style>
  <w:style w:type="paragraph" w:styleId="BalloonText">
    <w:name w:val="Balloon Text"/>
    <w:basedOn w:val="Normal"/>
    <w:link w:val="BalloonTextChar"/>
    <w:uiPriority w:val="99"/>
    <w:semiHidden/>
    <w:unhideWhenUsed/>
    <w:rsid w:val="008B7B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B86"/>
    <w:rPr>
      <w:rFonts w:ascii="Segoe UI" w:hAnsi="Segoe UI" w:cs="Segoe UI"/>
      <w:sz w:val="18"/>
      <w:szCs w:val="18"/>
    </w:rPr>
  </w:style>
  <w:style w:type="character" w:styleId="FollowedHyperlink">
    <w:name w:val="FollowedHyperlink"/>
    <w:basedOn w:val="DefaultParagraphFont"/>
    <w:uiPriority w:val="99"/>
    <w:semiHidden/>
    <w:unhideWhenUsed/>
    <w:rsid w:val="000E4E1D"/>
    <w:rPr>
      <w:color w:val="954F72" w:themeColor="followedHyperlink"/>
      <w:u w:val="single"/>
    </w:rPr>
  </w:style>
  <w:style w:type="paragraph" w:customStyle="1" w:styleId="subheading1">
    <w:name w:val="subheading 1"/>
    <w:basedOn w:val="Normal"/>
    <w:link w:val="subheading1Char"/>
    <w:qFormat/>
    <w:rsid w:val="00FF474B"/>
    <w:pPr>
      <w:jc w:val="center"/>
    </w:pPr>
    <w:rPr>
      <w:rFonts w:cs="Calibri"/>
      <w:b/>
      <w:bCs/>
      <w:color w:val="000000"/>
      <w:sz w:val="36"/>
      <w:szCs w:val="36"/>
    </w:rPr>
  </w:style>
  <w:style w:type="character" w:customStyle="1" w:styleId="subheading1Char">
    <w:name w:val="subheading 1 Char"/>
    <w:basedOn w:val="DefaultParagraphFont"/>
    <w:link w:val="subheading1"/>
    <w:rsid w:val="00FF474B"/>
    <w:rPr>
      <w:rFonts w:cs="Calibri"/>
      <w:b/>
      <w:bCs/>
      <w:color w:val="000000"/>
      <w:sz w:val="36"/>
      <w:szCs w:val="36"/>
      <w:lang w:val="en-US"/>
    </w:rPr>
  </w:style>
  <w:style w:type="paragraph" w:customStyle="1" w:styleId="Bold">
    <w:name w:val="Bold"/>
    <w:basedOn w:val="Normal"/>
    <w:link w:val="BoldChar"/>
    <w:qFormat/>
    <w:rsid w:val="00FF474B"/>
    <w:rPr>
      <w:b/>
    </w:rPr>
  </w:style>
  <w:style w:type="character" w:customStyle="1" w:styleId="BoldChar">
    <w:name w:val="Bold Char"/>
    <w:basedOn w:val="DefaultParagraphFont"/>
    <w:link w:val="Bold"/>
    <w:rsid w:val="00FF474B"/>
    <w:rPr>
      <w:b/>
      <w:lang w:val="en-US"/>
    </w:rPr>
  </w:style>
  <w:style w:type="paragraph" w:styleId="Revision">
    <w:name w:val="Revision"/>
    <w:hidden/>
    <w:uiPriority w:val="99"/>
    <w:semiHidden/>
    <w:rsid w:val="00540021"/>
    <w:pPr>
      <w:spacing w:after="0" w:line="240" w:lineRule="auto"/>
    </w:pPr>
    <w:rPr>
      <w:lang w:val="en-US"/>
    </w:rPr>
  </w:style>
  <w:style w:type="paragraph" w:styleId="NoSpacing">
    <w:name w:val="No Spacing"/>
    <w:uiPriority w:val="1"/>
    <w:qFormat/>
    <w:rsid w:val="007A4EAB"/>
    <w:pPr>
      <w:spacing w:after="0" w:line="240" w:lineRule="auto"/>
      <w:jc w:val="both"/>
    </w:pPr>
    <w:rPr>
      <w:lang w:val="en-GB"/>
    </w:rPr>
  </w:style>
  <w:style w:type="table" w:customStyle="1" w:styleId="TableGridLight1">
    <w:name w:val="Table Grid Light1"/>
    <w:basedOn w:val="TableNormal"/>
    <w:uiPriority w:val="40"/>
    <w:rsid w:val="000F3A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832899"/>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BB3737"/>
    <w:rPr>
      <w:color w:val="605E5C"/>
      <w:shd w:val="clear" w:color="auto" w:fill="E1DFDD"/>
    </w:rPr>
  </w:style>
  <w:style w:type="character" w:customStyle="1" w:styleId="UnresolvedMention3">
    <w:name w:val="Unresolved Mention3"/>
    <w:basedOn w:val="DefaultParagraphFont"/>
    <w:uiPriority w:val="99"/>
    <w:semiHidden/>
    <w:unhideWhenUsed/>
    <w:rsid w:val="00B570DF"/>
    <w:rPr>
      <w:color w:val="605E5C"/>
      <w:shd w:val="clear" w:color="auto" w:fill="E1DFDD"/>
    </w:rPr>
  </w:style>
  <w:style w:type="paragraph" w:customStyle="1" w:styleId="Style1">
    <w:name w:val="Style1"/>
    <w:basedOn w:val="Heading3"/>
    <w:rsid w:val="00E760EF"/>
    <w:pPr>
      <w:keepLines w:val="0"/>
      <w:numPr>
        <w:numId w:val="32"/>
      </w:numPr>
      <w:spacing w:before="240" w:after="240"/>
    </w:pPr>
    <w:rPr>
      <w:rFonts w:ascii="Times New Roman" w:eastAsia="Times New Roman" w:hAnsi="Times New Roman" w:cs="Arial"/>
      <w:b w:val="0"/>
      <w:bCs/>
      <w:szCs w:val="26"/>
      <w:lang w:eastAsia="de-DE"/>
    </w:rPr>
  </w:style>
  <w:style w:type="character" w:styleId="Strong">
    <w:name w:val="Strong"/>
    <w:qFormat/>
    <w:rsid w:val="00E760EF"/>
    <w:rPr>
      <w:b/>
      <w:bCs/>
    </w:rPr>
  </w:style>
  <w:style w:type="character" w:customStyle="1" w:styleId="ListParagraphChar">
    <w:name w:val="List Paragraph Char"/>
    <w:aliases w:val="Lista viñetas Char,Dot pt Char,No Spacing1 Char,List Paragraph Char Char Char Char,Indicator Text Char,Numbered Para 1 Char,Bullet 1 Char,Bullet Points Char,MAIN CONTENT Char,List Paragraph12 Char,F5 List Paragraph Char"/>
    <w:basedOn w:val="DefaultParagraphFont"/>
    <w:link w:val="ListParagraph"/>
    <w:uiPriority w:val="34"/>
    <w:qFormat/>
    <w:rsid w:val="00AB4307"/>
    <w:rPr>
      <w:lang w:val="en-GB"/>
    </w:rPr>
  </w:style>
  <w:style w:type="character" w:styleId="PlaceholderText">
    <w:name w:val="Placeholder Text"/>
    <w:basedOn w:val="DefaultParagraphFont"/>
    <w:uiPriority w:val="99"/>
    <w:semiHidden/>
    <w:rsid w:val="00CA0FA4"/>
    <w:rPr>
      <w:color w:val="808080"/>
    </w:rPr>
  </w:style>
  <w:style w:type="table" w:customStyle="1" w:styleId="GridTable2-Accent31">
    <w:name w:val="Grid Table 2 - Accent 31"/>
    <w:basedOn w:val="TableNormal"/>
    <w:uiPriority w:val="47"/>
    <w:rsid w:val="004F036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4">
    <w:name w:val="Unresolved Mention4"/>
    <w:basedOn w:val="DefaultParagraphFont"/>
    <w:uiPriority w:val="99"/>
    <w:semiHidden/>
    <w:unhideWhenUsed/>
    <w:rsid w:val="00E35964"/>
    <w:rPr>
      <w:color w:val="605E5C"/>
      <w:shd w:val="clear" w:color="auto" w:fill="E1DFDD"/>
    </w:rPr>
  </w:style>
  <w:style w:type="paragraph" w:styleId="NormalWeb">
    <w:name w:val="Normal (Web)"/>
    <w:basedOn w:val="Normal"/>
    <w:uiPriority w:val="99"/>
    <w:semiHidden/>
    <w:unhideWhenUsed/>
    <w:rsid w:val="00FA137D"/>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table" w:styleId="TableGridLight">
    <w:name w:val="Grid Table Light"/>
    <w:basedOn w:val="TableNormal"/>
    <w:uiPriority w:val="40"/>
    <w:rsid w:val="002E39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5">
    <w:name w:val="Unresolved Mention5"/>
    <w:basedOn w:val="DefaultParagraphFont"/>
    <w:uiPriority w:val="99"/>
    <w:unhideWhenUsed/>
    <w:rsid w:val="000C01A6"/>
    <w:rPr>
      <w:color w:val="605E5C"/>
      <w:shd w:val="clear" w:color="auto" w:fill="E1DFDD"/>
    </w:rPr>
  </w:style>
  <w:style w:type="character" w:customStyle="1" w:styleId="Mention1">
    <w:name w:val="Mention1"/>
    <w:basedOn w:val="DefaultParagraphFont"/>
    <w:uiPriority w:val="99"/>
    <w:unhideWhenUsed/>
    <w:rsid w:val="000C01A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2585">
      <w:bodyDiv w:val="1"/>
      <w:marLeft w:val="0"/>
      <w:marRight w:val="0"/>
      <w:marTop w:val="0"/>
      <w:marBottom w:val="0"/>
      <w:divBdr>
        <w:top w:val="none" w:sz="0" w:space="0" w:color="auto"/>
        <w:left w:val="none" w:sz="0" w:space="0" w:color="auto"/>
        <w:bottom w:val="none" w:sz="0" w:space="0" w:color="auto"/>
        <w:right w:val="none" w:sz="0" w:space="0" w:color="auto"/>
      </w:divBdr>
    </w:div>
    <w:div w:id="3361500">
      <w:bodyDiv w:val="1"/>
      <w:marLeft w:val="0"/>
      <w:marRight w:val="0"/>
      <w:marTop w:val="0"/>
      <w:marBottom w:val="0"/>
      <w:divBdr>
        <w:top w:val="none" w:sz="0" w:space="0" w:color="auto"/>
        <w:left w:val="none" w:sz="0" w:space="0" w:color="auto"/>
        <w:bottom w:val="none" w:sz="0" w:space="0" w:color="auto"/>
        <w:right w:val="none" w:sz="0" w:space="0" w:color="auto"/>
      </w:divBdr>
    </w:div>
    <w:div w:id="11883884">
      <w:bodyDiv w:val="1"/>
      <w:marLeft w:val="0"/>
      <w:marRight w:val="0"/>
      <w:marTop w:val="0"/>
      <w:marBottom w:val="0"/>
      <w:divBdr>
        <w:top w:val="none" w:sz="0" w:space="0" w:color="auto"/>
        <w:left w:val="none" w:sz="0" w:space="0" w:color="auto"/>
        <w:bottom w:val="none" w:sz="0" w:space="0" w:color="auto"/>
        <w:right w:val="none" w:sz="0" w:space="0" w:color="auto"/>
      </w:divBdr>
    </w:div>
    <w:div w:id="11995209">
      <w:bodyDiv w:val="1"/>
      <w:marLeft w:val="0"/>
      <w:marRight w:val="0"/>
      <w:marTop w:val="0"/>
      <w:marBottom w:val="0"/>
      <w:divBdr>
        <w:top w:val="none" w:sz="0" w:space="0" w:color="auto"/>
        <w:left w:val="none" w:sz="0" w:space="0" w:color="auto"/>
        <w:bottom w:val="none" w:sz="0" w:space="0" w:color="auto"/>
        <w:right w:val="none" w:sz="0" w:space="0" w:color="auto"/>
      </w:divBdr>
    </w:div>
    <w:div w:id="20478441">
      <w:bodyDiv w:val="1"/>
      <w:marLeft w:val="0"/>
      <w:marRight w:val="0"/>
      <w:marTop w:val="0"/>
      <w:marBottom w:val="0"/>
      <w:divBdr>
        <w:top w:val="none" w:sz="0" w:space="0" w:color="auto"/>
        <w:left w:val="none" w:sz="0" w:space="0" w:color="auto"/>
        <w:bottom w:val="none" w:sz="0" w:space="0" w:color="auto"/>
        <w:right w:val="none" w:sz="0" w:space="0" w:color="auto"/>
      </w:divBdr>
    </w:div>
    <w:div w:id="21444645">
      <w:bodyDiv w:val="1"/>
      <w:marLeft w:val="0"/>
      <w:marRight w:val="0"/>
      <w:marTop w:val="0"/>
      <w:marBottom w:val="0"/>
      <w:divBdr>
        <w:top w:val="none" w:sz="0" w:space="0" w:color="auto"/>
        <w:left w:val="none" w:sz="0" w:space="0" w:color="auto"/>
        <w:bottom w:val="none" w:sz="0" w:space="0" w:color="auto"/>
        <w:right w:val="none" w:sz="0" w:space="0" w:color="auto"/>
      </w:divBdr>
    </w:div>
    <w:div w:id="27340513">
      <w:bodyDiv w:val="1"/>
      <w:marLeft w:val="0"/>
      <w:marRight w:val="0"/>
      <w:marTop w:val="0"/>
      <w:marBottom w:val="0"/>
      <w:divBdr>
        <w:top w:val="none" w:sz="0" w:space="0" w:color="auto"/>
        <w:left w:val="none" w:sz="0" w:space="0" w:color="auto"/>
        <w:bottom w:val="none" w:sz="0" w:space="0" w:color="auto"/>
        <w:right w:val="none" w:sz="0" w:space="0" w:color="auto"/>
      </w:divBdr>
    </w:div>
    <w:div w:id="31004282">
      <w:bodyDiv w:val="1"/>
      <w:marLeft w:val="0"/>
      <w:marRight w:val="0"/>
      <w:marTop w:val="0"/>
      <w:marBottom w:val="0"/>
      <w:divBdr>
        <w:top w:val="none" w:sz="0" w:space="0" w:color="auto"/>
        <w:left w:val="none" w:sz="0" w:space="0" w:color="auto"/>
        <w:bottom w:val="none" w:sz="0" w:space="0" w:color="auto"/>
        <w:right w:val="none" w:sz="0" w:space="0" w:color="auto"/>
      </w:divBdr>
    </w:div>
    <w:div w:id="43214228">
      <w:bodyDiv w:val="1"/>
      <w:marLeft w:val="0"/>
      <w:marRight w:val="0"/>
      <w:marTop w:val="0"/>
      <w:marBottom w:val="0"/>
      <w:divBdr>
        <w:top w:val="none" w:sz="0" w:space="0" w:color="auto"/>
        <w:left w:val="none" w:sz="0" w:space="0" w:color="auto"/>
        <w:bottom w:val="none" w:sz="0" w:space="0" w:color="auto"/>
        <w:right w:val="none" w:sz="0" w:space="0" w:color="auto"/>
      </w:divBdr>
    </w:div>
    <w:div w:id="58213405">
      <w:bodyDiv w:val="1"/>
      <w:marLeft w:val="0"/>
      <w:marRight w:val="0"/>
      <w:marTop w:val="0"/>
      <w:marBottom w:val="0"/>
      <w:divBdr>
        <w:top w:val="none" w:sz="0" w:space="0" w:color="auto"/>
        <w:left w:val="none" w:sz="0" w:space="0" w:color="auto"/>
        <w:bottom w:val="none" w:sz="0" w:space="0" w:color="auto"/>
        <w:right w:val="none" w:sz="0" w:space="0" w:color="auto"/>
      </w:divBdr>
    </w:div>
    <w:div w:id="61604213">
      <w:bodyDiv w:val="1"/>
      <w:marLeft w:val="0"/>
      <w:marRight w:val="0"/>
      <w:marTop w:val="0"/>
      <w:marBottom w:val="0"/>
      <w:divBdr>
        <w:top w:val="none" w:sz="0" w:space="0" w:color="auto"/>
        <w:left w:val="none" w:sz="0" w:space="0" w:color="auto"/>
        <w:bottom w:val="none" w:sz="0" w:space="0" w:color="auto"/>
        <w:right w:val="none" w:sz="0" w:space="0" w:color="auto"/>
      </w:divBdr>
    </w:div>
    <w:div w:id="76833910">
      <w:bodyDiv w:val="1"/>
      <w:marLeft w:val="0"/>
      <w:marRight w:val="0"/>
      <w:marTop w:val="0"/>
      <w:marBottom w:val="0"/>
      <w:divBdr>
        <w:top w:val="none" w:sz="0" w:space="0" w:color="auto"/>
        <w:left w:val="none" w:sz="0" w:space="0" w:color="auto"/>
        <w:bottom w:val="none" w:sz="0" w:space="0" w:color="auto"/>
        <w:right w:val="none" w:sz="0" w:space="0" w:color="auto"/>
      </w:divBdr>
    </w:div>
    <w:div w:id="79255181">
      <w:bodyDiv w:val="1"/>
      <w:marLeft w:val="0"/>
      <w:marRight w:val="0"/>
      <w:marTop w:val="0"/>
      <w:marBottom w:val="0"/>
      <w:divBdr>
        <w:top w:val="none" w:sz="0" w:space="0" w:color="auto"/>
        <w:left w:val="none" w:sz="0" w:space="0" w:color="auto"/>
        <w:bottom w:val="none" w:sz="0" w:space="0" w:color="auto"/>
        <w:right w:val="none" w:sz="0" w:space="0" w:color="auto"/>
      </w:divBdr>
    </w:div>
    <w:div w:id="84617261">
      <w:bodyDiv w:val="1"/>
      <w:marLeft w:val="0"/>
      <w:marRight w:val="0"/>
      <w:marTop w:val="0"/>
      <w:marBottom w:val="0"/>
      <w:divBdr>
        <w:top w:val="none" w:sz="0" w:space="0" w:color="auto"/>
        <w:left w:val="none" w:sz="0" w:space="0" w:color="auto"/>
        <w:bottom w:val="none" w:sz="0" w:space="0" w:color="auto"/>
        <w:right w:val="none" w:sz="0" w:space="0" w:color="auto"/>
      </w:divBdr>
    </w:div>
    <w:div w:id="84808630">
      <w:bodyDiv w:val="1"/>
      <w:marLeft w:val="0"/>
      <w:marRight w:val="0"/>
      <w:marTop w:val="0"/>
      <w:marBottom w:val="0"/>
      <w:divBdr>
        <w:top w:val="none" w:sz="0" w:space="0" w:color="auto"/>
        <w:left w:val="none" w:sz="0" w:space="0" w:color="auto"/>
        <w:bottom w:val="none" w:sz="0" w:space="0" w:color="auto"/>
        <w:right w:val="none" w:sz="0" w:space="0" w:color="auto"/>
      </w:divBdr>
    </w:div>
    <w:div w:id="86778848">
      <w:bodyDiv w:val="1"/>
      <w:marLeft w:val="0"/>
      <w:marRight w:val="0"/>
      <w:marTop w:val="0"/>
      <w:marBottom w:val="0"/>
      <w:divBdr>
        <w:top w:val="none" w:sz="0" w:space="0" w:color="auto"/>
        <w:left w:val="none" w:sz="0" w:space="0" w:color="auto"/>
        <w:bottom w:val="none" w:sz="0" w:space="0" w:color="auto"/>
        <w:right w:val="none" w:sz="0" w:space="0" w:color="auto"/>
      </w:divBdr>
    </w:div>
    <w:div w:id="88085682">
      <w:bodyDiv w:val="1"/>
      <w:marLeft w:val="0"/>
      <w:marRight w:val="0"/>
      <w:marTop w:val="0"/>
      <w:marBottom w:val="0"/>
      <w:divBdr>
        <w:top w:val="none" w:sz="0" w:space="0" w:color="auto"/>
        <w:left w:val="none" w:sz="0" w:space="0" w:color="auto"/>
        <w:bottom w:val="none" w:sz="0" w:space="0" w:color="auto"/>
        <w:right w:val="none" w:sz="0" w:space="0" w:color="auto"/>
      </w:divBdr>
    </w:div>
    <w:div w:id="88965076">
      <w:bodyDiv w:val="1"/>
      <w:marLeft w:val="0"/>
      <w:marRight w:val="0"/>
      <w:marTop w:val="0"/>
      <w:marBottom w:val="0"/>
      <w:divBdr>
        <w:top w:val="none" w:sz="0" w:space="0" w:color="auto"/>
        <w:left w:val="none" w:sz="0" w:space="0" w:color="auto"/>
        <w:bottom w:val="none" w:sz="0" w:space="0" w:color="auto"/>
        <w:right w:val="none" w:sz="0" w:space="0" w:color="auto"/>
      </w:divBdr>
    </w:div>
    <w:div w:id="107287329">
      <w:bodyDiv w:val="1"/>
      <w:marLeft w:val="0"/>
      <w:marRight w:val="0"/>
      <w:marTop w:val="0"/>
      <w:marBottom w:val="0"/>
      <w:divBdr>
        <w:top w:val="none" w:sz="0" w:space="0" w:color="auto"/>
        <w:left w:val="none" w:sz="0" w:space="0" w:color="auto"/>
        <w:bottom w:val="none" w:sz="0" w:space="0" w:color="auto"/>
        <w:right w:val="none" w:sz="0" w:space="0" w:color="auto"/>
      </w:divBdr>
    </w:div>
    <w:div w:id="107504899">
      <w:bodyDiv w:val="1"/>
      <w:marLeft w:val="0"/>
      <w:marRight w:val="0"/>
      <w:marTop w:val="0"/>
      <w:marBottom w:val="0"/>
      <w:divBdr>
        <w:top w:val="none" w:sz="0" w:space="0" w:color="auto"/>
        <w:left w:val="none" w:sz="0" w:space="0" w:color="auto"/>
        <w:bottom w:val="none" w:sz="0" w:space="0" w:color="auto"/>
        <w:right w:val="none" w:sz="0" w:space="0" w:color="auto"/>
      </w:divBdr>
    </w:div>
    <w:div w:id="115099826">
      <w:bodyDiv w:val="1"/>
      <w:marLeft w:val="0"/>
      <w:marRight w:val="0"/>
      <w:marTop w:val="0"/>
      <w:marBottom w:val="0"/>
      <w:divBdr>
        <w:top w:val="none" w:sz="0" w:space="0" w:color="auto"/>
        <w:left w:val="none" w:sz="0" w:space="0" w:color="auto"/>
        <w:bottom w:val="none" w:sz="0" w:space="0" w:color="auto"/>
        <w:right w:val="none" w:sz="0" w:space="0" w:color="auto"/>
      </w:divBdr>
    </w:div>
    <w:div w:id="125398774">
      <w:bodyDiv w:val="1"/>
      <w:marLeft w:val="0"/>
      <w:marRight w:val="0"/>
      <w:marTop w:val="0"/>
      <w:marBottom w:val="0"/>
      <w:divBdr>
        <w:top w:val="none" w:sz="0" w:space="0" w:color="auto"/>
        <w:left w:val="none" w:sz="0" w:space="0" w:color="auto"/>
        <w:bottom w:val="none" w:sz="0" w:space="0" w:color="auto"/>
        <w:right w:val="none" w:sz="0" w:space="0" w:color="auto"/>
      </w:divBdr>
    </w:div>
    <w:div w:id="128596338">
      <w:bodyDiv w:val="1"/>
      <w:marLeft w:val="0"/>
      <w:marRight w:val="0"/>
      <w:marTop w:val="0"/>
      <w:marBottom w:val="0"/>
      <w:divBdr>
        <w:top w:val="none" w:sz="0" w:space="0" w:color="auto"/>
        <w:left w:val="none" w:sz="0" w:space="0" w:color="auto"/>
        <w:bottom w:val="none" w:sz="0" w:space="0" w:color="auto"/>
        <w:right w:val="none" w:sz="0" w:space="0" w:color="auto"/>
      </w:divBdr>
    </w:div>
    <w:div w:id="162167812">
      <w:bodyDiv w:val="1"/>
      <w:marLeft w:val="0"/>
      <w:marRight w:val="0"/>
      <w:marTop w:val="0"/>
      <w:marBottom w:val="0"/>
      <w:divBdr>
        <w:top w:val="none" w:sz="0" w:space="0" w:color="auto"/>
        <w:left w:val="none" w:sz="0" w:space="0" w:color="auto"/>
        <w:bottom w:val="none" w:sz="0" w:space="0" w:color="auto"/>
        <w:right w:val="none" w:sz="0" w:space="0" w:color="auto"/>
      </w:divBdr>
    </w:div>
    <w:div w:id="182284526">
      <w:bodyDiv w:val="1"/>
      <w:marLeft w:val="0"/>
      <w:marRight w:val="0"/>
      <w:marTop w:val="0"/>
      <w:marBottom w:val="0"/>
      <w:divBdr>
        <w:top w:val="none" w:sz="0" w:space="0" w:color="auto"/>
        <w:left w:val="none" w:sz="0" w:space="0" w:color="auto"/>
        <w:bottom w:val="none" w:sz="0" w:space="0" w:color="auto"/>
        <w:right w:val="none" w:sz="0" w:space="0" w:color="auto"/>
      </w:divBdr>
    </w:div>
    <w:div w:id="192810276">
      <w:bodyDiv w:val="1"/>
      <w:marLeft w:val="0"/>
      <w:marRight w:val="0"/>
      <w:marTop w:val="0"/>
      <w:marBottom w:val="0"/>
      <w:divBdr>
        <w:top w:val="none" w:sz="0" w:space="0" w:color="auto"/>
        <w:left w:val="none" w:sz="0" w:space="0" w:color="auto"/>
        <w:bottom w:val="none" w:sz="0" w:space="0" w:color="auto"/>
        <w:right w:val="none" w:sz="0" w:space="0" w:color="auto"/>
      </w:divBdr>
    </w:div>
    <w:div w:id="194200576">
      <w:bodyDiv w:val="1"/>
      <w:marLeft w:val="0"/>
      <w:marRight w:val="0"/>
      <w:marTop w:val="0"/>
      <w:marBottom w:val="0"/>
      <w:divBdr>
        <w:top w:val="none" w:sz="0" w:space="0" w:color="auto"/>
        <w:left w:val="none" w:sz="0" w:space="0" w:color="auto"/>
        <w:bottom w:val="none" w:sz="0" w:space="0" w:color="auto"/>
        <w:right w:val="none" w:sz="0" w:space="0" w:color="auto"/>
      </w:divBdr>
    </w:div>
    <w:div w:id="197282326">
      <w:bodyDiv w:val="1"/>
      <w:marLeft w:val="0"/>
      <w:marRight w:val="0"/>
      <w:marTop w:val="0"/>
      <w:marBottom w:val="0"/>
      <w:divBdr>
        <w:top w:val="none" w:sz="0" w:space="0" w:color="auto"/>
        <w:left w:val="none" w:sz="0" w:space="0" w:color="auto"/>
        <w:bottom w:val="none" w:sz="0" w:space="0" w:color="auto"/>
        <w:right w:val="none" w:sz="0" w:space="0" w:color="auto"/>
      </w:divBdr>
    </w:div>
    <w:div w:id="223175898">
      <w:bodyDiv w:val="1"/>
      <w:marLeft w:val="0"/>
      <w:marRight w:val="0"/>
      <w:marTop w:val="0"/>
      <w:marBottom w:val="0"/>
      <w:divBdr>
        <w:top w:val="none" w:sz="0" w:space="0" w:color="auto"/>
        <w:left w:val="none" w:sz="0" w:space="0" w:color="auto"/>
        <w:bottom w:val="none" w:sz="0" w:space="0" w:color="auto"/>
        <w:right w:val="none" w:sz="0" w:space="0" w:color="auto"/>
      </w:divBdr>
    </w:div>
    <w:div w:id="224224258">
      <w:bodyDiv w:val="1"/>
      <w:marLeft w:val="0"/>
      <w:marRight w:val="0"/>
      <w:marTop w:val="0"/>
      <w:marBottom w:val="0"/>
      <w:divBdr>
        <w:top w:val="none" w:sz="0" w:space="0" w:color="auto"/>
        <w:left w:val="none" w:sz="0" w:space="0" w:color="auto"/>
        <w:bottom w:val="none" w:sz="0" w:space="0" w:color="auto"/>
        <w:right w:val="none" w:sz="0" w:space="0" w:color="auto"/>
      </w:divBdr>
    </w:div>
    <w:div w:id="227883080">
      <w:bodyDiv w:val="1"/>
      <w:marLeft w:val="0"/>
      <w:marRight w:val="0"/>
      <w:marTop w:val="0"/>
      <w:marBottom w:val="0"/>
      <w:divBdr>
        <w:top w:val="none" w:sz="0" w:space="0" w:color="auto"/>
        <w:left w:val="none" w:sz="0" w:space="0" w:color="auto"/>
        <w:bottom w:val="none" w:sz="0" w:space="0" w:color="auto"/>
        <w:right w:val="none" w:sz="0" w:space="0" w:color="auto"/>
      </w:divBdr>
    </w:div>
    <w:div w:id="231308946">
      <w:bodyDiv w:val="1"/>
      <w:marLeft w:val="0"/>
      <w:marRight w:val="0"/>
      <w:marTop w:val="0"/>
      <w:marBottom w:val="0"/>
      <w:divBdr>
        <w:top w:val="none" w:sz="0" w:space="0" w:color="auto"/>
        <w:left w:val="none" w:sz="0" w:space="0" w:color="auto"/>
        <w:bottom w:val="none" w:sz="0" w:space="0" w:color="auto"/>
        <w:right w:val="none" w:sz="0" w:space="0" w:color="auto"/>
      </w:divBdr>
    </w:div>
    <w:div w:id="231819666">
      <w:bodyDiv w:val="1"/>
      <w:marLeft w:val="0"/>
      <w:marRight w:val="0"/>
      <w:marTop w:val="0"/>
      <w:marBottom w:val="0"/>
      <w:divBdr>
        <w:top w:val="none" w:sz="0" w:space="0" w:color="auto"/>
        <w:left w:val="none" w:sz="0" w:space="0" w:color="auto"/>
        <w:bottom w:val="none" w:sz="0" w:space="0" w:color="auto"/>
        <w:right w:val="none" w:sz="0" w:space="0" w:color="auto"/>
      </w:divBdr>
    </w:div>
    <w:div w:id="232198994">
      <w:bodyDiv w:val="1"/>
      <w:marLeft w:val="0"/>
      <w:marRight w:val="0"/>
      <w:marTop w:val="0"/>
      <w:marBottom w:val="0"/>
      <w:divBdr>
        <w:top w:val="none" w:sz="0" w:space="0" w:color="auto"/>
        <w:left w:val="none" w:sz="0" w:space="0" w:color="auto"/>
        <w:bottom w:val="none" w:sz="0" w:space="0" w:color="auto"/>
        <w:right w:val="none" w:sz="0" w:space="0" w:color="auto"/>
      </w:divBdr>
    </w:div>
    <w:div w:id="238756241">
      <w:bodyDiv w:val="1"/>
      <w:marLeft w:val="0"/>
      <w:marRight w:val="0"/>
      <w:marTop w:val="0"/>
      <w:marBottom w:val="0"/>
      <w:divBdr>
        <w:top w:val="none" w:sz="0" w:space="0" w:color="auto"/>
        <w:left w:val="none" w:sz="0" w:space="0" w:color="auto"/>
        <w:bottom w:val="none" w:sz="0" w:space="0" w:color="auto"/>
        <w:right w:val="none" w:sz="0" w:space="0" w:color="auto"/>
      </w:divBdr>
    </w:div>
    <w:div w:id="248928039">
      <w:bodyDiv w:val="1"/>
      <w:marLeft w:val="0"/>
      <w:marRight w:val="0"/>
      <w:marTop w:val="0"/>
      <w:marBottom w:val="0"/>
      <w:divBdr>
        <w:top w:val="none" w:sz="0" w:space="0" w:color="auto"/>
        <w:left w:val="none" w:sz="0" w:space="0" w:color="auto"/>
        <w:bottom w:val="none" w:sz="0" w:space="0" w:color="auto"/>
        <w:right w:val="none" w:sz="0" w:space="0" w:color="auto"/>
      </w:divBdr>
    </w:div>
    <w:div w:id="262961693">
      <w:bodyDiv w:val="1"/>
      <w:marLeft w:val="0"/>
      <w:marRight w:val="0"/>
      <w:marTop w:val="0"/>
      <w:marBottom w:val="0"/>
      <w:divBdr>
        <w:top w:val="none" w:sz="0" w:space="0" w:color="auto"/>
        <w:left w:val="none" w:sz="0" w:space="0" w:color="auto"/>
        <w:bottom w:val="none" w:sz="0" w:space="0" w:color="auto"/>
        <w:right w:val="none" w:sz="0" w:space="0" w:color="auto"/>
      </w:divBdr>
    </w:div>
    <w:div w:id="263617937">
      <w:bodyDiv w:val="1"/>
      <w:marLeft w:val="0"/>
      <w:marRight w:val="0"/>
      <w:marTop w:val="0"/>
      <w:marBottom w:val="0"/>
      <w:divBdr>
        <w:top w:val="none" w:sz="0" w:space="0" w:color="auto"/>
        <w:left w:val="none" w:sz="0" w:space="0" w:color="auto"/>
        <w:bottom w:val="none" w:sz="0" w:space="0" w:color="auto"/>
        <w:right w:val="none" w:sz="0" w:space="0" w:color="auto"/>
      </w:divBdr>
    </w:div>
    <w:div w:id="263851893">
      <w:bodyDiv w:val="1"/>
      <w:marLeft w:val="0"/>
      <w:marRight w:val="0"/>
      <w:marTop w:val="0"/>
      <w:marBottom w:val="0"/>
      <w:divBdr>
        <w:top w:val="none" w:sz="0" w:space="0" w:color="auto"/>
        <w:left w:val="none" w:sz="0" w:space="0" w:color="auto"/>
        <w:bottom w:val="none" w:sz="0" w:space="0" w:color="auto"/>
        <w:right w:val="none" w:sz="0" w:space="0" w:color="auto"/>
      </w:divBdr>
    </w:div>
    <w:div w:id="277808051">
      <w:bodyDiv w:val="1"/>
      <w:marLeft w:val="0"/>
      <w:marRight w:val="0"/>
      <w:marTop w:val="0"/>
      <w:marBottom w:val="0"/>
      <w:divBdr>
        <w:top w:val="none" w:sz="0" w:space="0" w:color="auto"/>
        <w:left w:val="none" w:sz="0" w:space="0" w:color="auto"/>
        <w:bottom w:val="none" w:sz="0" w:space="0" w:color="auto"/>
        <w:right w:val="none" w:sz="0" w:space="0" w:color="auto"/>
      </w:divBdr>
    </w:div>
    <w:div w:id="281958036">
      <w:bodyDiv w:val="1"/>
      <w:marLeft w:val="0"/>
      <w:marRight w:val="0"/>
      <w:marTop w:val="0"/>
      <w:marBottom w:val="0"/>
      <w:divBdr>
        <w:top w:val="none" w:sz="0" w:space="0" w:color="auto"/>
        <w:left w:val="none" w:sz="0" w:space="0" w:color="auto"/>
        <w:bottom w:val="none" w:sz="0" w:space="0" w:color="auto"/>
        <w:right w:val="none" w:sz="0" w:space="0" w:color="auto"/>
      </w:divBdr>
    </w:div>
    <w:div w:id="311297217">
      <w:bodyDiv w:val="1"/>
      <w:marLeft w:val="0"/>
      <w:marRight w:val="0"/>
      <w:marTop w:val="0"/>
      <w:marBottom w:val="0"/>
      <w:divBdr>
        <w:top w:val="none" w:sz="0" w:space="0" w:color="auto"/>
        <w:left w:val="none" w:sz="0" w:space="0" w:color="auto"/>
        <w:bottom w:val="none" w:sz="0" w:space="0" w:color="auto"/>
        <w:right w:val="none" w:sz="0" w:space="0" w:color="auto"/>
      </w:divBdr>
    </w:div>
    <w:div w:id="312368695">
      <w:bodyDiv w:val="1"/>
      <w:marLeft w:val="0"/>
      <w:marRight w:val="0"/>
      <w:marTop w:val="0"/>
      <w:marBottom w:val="0"/>
      <w:divBdr>
        <w:top w:val="none" w:sz="0" w:space="0" w:color="auto"/>
        <w:left w:val="none" w:sz="0" w:space="0" w:color="auto"/>
        <w:bottom w:val="none" w:sz="0" w:space="0" w:color="auto"/>
        <w:right w:val="none" w:sz="0" w:space="0" w:color="auto"/>
      </w:divBdr>
    </w:div>
    <w:div w:id="323706744">
      <w:bodyDiv w:val="1"/>
      <w:marLeft w:val="0"/>
      <w:marRight w:val="0"/>
      <w:marTop w:val="0"/>
      <w:marBottom w:val="0"/>
      <w:divBdr>
        <w:top w:val="none" w:sz="0" w:space="0" w:color="auto"/>
        <w:left w:val="none" w:sz="0" w:space="0" w:color="auto"/>
        <w:bottom w:val="none" w:sz="0" w:space="0" w:color="auto"/>
        <w:right w:val="none" w:sz="0" w:space="0" w:color="auto"/>
      </w:divBdr>
    </w:div>
    <w:div w:id="325010635">
      <w:bodyDiv w:val="1"/>
      <w:marLeft w:val="0"/>
      <w:marRight w:val="0"/>
      <w:marTop w:val="0"/>
      <w:marBottom w:val="0"/>
      <w:divBdr>
        <w:top w:val="none" w:sz="0" w:space="0" w:color="auto"/>
        <w:left w:val="none" w:sz="0" w:space="0" w:color="auto"/>
        <w:bottom w:val="none" w:sz="0" w:space="0" w:color="auto"/>
        <w:right w:val="none" w:sz="0" w:space="0" w:color="auto"/>
      </w:divBdr>
    </w:div>
    <w:div w:id="328219305">
      <w:bodyDiv w:val="1"/>
      <w:marLeft w:val="0"/>
      <w:marRight w:val="0"/>
      <w:marTop w:val="0"/>
      <w:marBottom w:val="0"/>
      <w:divBdr>
        <w:top w:val="none" w:sz="0" w:space="0" w:color="auto"/>
        <w:left w:val="none" w:sz="0" w:space="0" w:color="auto"/>
        <w:bottom w:val="none" w:sz="0" w:space="0" w:color="auto"/>
        <w:right w:val="none" w:sz="0" w:space="0" w:color="auto"/>
      </w:divBdr>
    </w:div>
    <w:div w:id="344481906">
      <w:bodyDiv w:val="1"/>
      <w:marLeft w:val="0"/>
      <w:marRight w:val="0"/>
      <w:marTop w:val="0"/>
      <w:marBottom w:val="0"/>
      <w:divBdr>
        <w:top w:val="none" w:sz="0" w:space="0" w:color="auto"/>
        <w:left w:val="none" w:sz="0" w:space="0" w:color="auto"/>
        <w:bottom w:val="none" w:sz="0" w:space="0" w:color="auto"/>
        <w:right w:val="none" w:sz="0" w:space="0" w:color="auto"/>
      </w:divBdr>
    </w:div>
    <w:div w:id="358090842">
      <w:bodyDiv w:val="1"/>
      <w:marLeft w:val="0"/>
      <w:marRight w:val="0"/>
      <w:marTop w:val="0"/>
      <w:marBottom w:val="0"/>
      <w:divBdr>
        <w:top w:val="none" w:sz="0" w:space="0" w:color="auto"/>
        <w:left w:val="none" w:sz="0" w:space="0" w:color="auto"/>
        <w:bottom w:val="none" w:sz="0" w:space="0" w:color="auto"/>
        <w:right w:val="none" w:sz="0" w:space="0" w:color="auto"/>
      </w:divBdr>
    </w:div>
    <w:div w:id="366374356">
      <w:bodyDiv w:val="1"/>
      <w:marLeft w:val="0"/>
      <w:marRight w:val="0"/>
      <w:marTop w:val="0"/>
      <w:marBottom w:val="0"/>
      <w:divBdr>
        <w:top w:val="none" w:sz="0" w:space="0" w:color="auto"/>
        <w:left w:val="none" w:sz="0" w:space="0" w:color="auto"/>
        <w:bottom w:val="none" w:sz="0" w:space="0" w:color="auto"/>
        <w:right w:val="none" w:sz="0" w:space="0" w:color="auto"/>
      </w:divBdr>
    </w:div>
    <w:div w:id="381910022">
      <w:bodyDiv w:val="1"/>
      <w:marLeft w:val="0"/>
      <w:marRight w:val="0"/>
      <w:marTop w:val="0"/>
      <w:marBottom w:val="0"/>
      <w:divBdr>
        <w:top w:val="none" w:sz="0" w:space="0" w:color="auto"/>
        <w:left w:val="none" w:sz="0" w:space="0" w:color="auto"/>
        <w:bottom w:val="none" w:sz="0" w:space="0" w:color="auto"/>
        <w:right w:val="none" w:sz="0" w:space="0" w:color="auto"/>
      </w:divBdr>
    </w:div>
    <w:div w:id="390810581">
      <w:bodyDiv w:val="1"/>
      <w:marLeft w:val="0"/>
      <w:marRight w:val="0"/>
      <w:marTop w:val="0"/>
      <w:marBottom w:val="0"/>
      <w:divBdr>
        <w:top w:val="none" w:sz="0" w:space="0" w:color="auto"/>
        <w:left w:val="none" w:sz="0" w:space="0" w:color="auto"/>
        <w:bottom w:val="none" w:sz="0" w:space="0" w:color="auto"/>
        <w:right w:val="none" w:sz="0" w:space="0" w:color="auto"/>
      </w:divBdr>
    </w:div>
    <w:div w:id="391195072">
      <w:bodyDiv w:val="1"/>
      <w:marLeft w:val="0"/>
      <w:marRight w:val="0"/>
      <w:marTop w:val="0"/>
      <w:marBottom w:val="0"/>
      <w:divBdr>
        <w:top w:val="none" w:sz="0" w:space="0" w:color="auto"/>
        <w:left w:val="none" w:sz="0" w:space="0" w:color="auto"/>
        <w:bottom w:val="none" w:sz="0" w:space="0" w:color="auto"/>
        <w:right w:val="none" w:sz="0" w:space="0" w:color="auto"/>
      </w:divBdr>
    </w:div>
    <w:div w:id="406079116">
      <w:bodyDiv w:val="1"/>
      <w:marLeft w:val="0"/>
      <w:marRight w:val="0"/>
      <w:marTop w:val="0"/>
      <w:marBottom w:val="0"/>
      <w:divBdr>
        <w:top w:val="none" w:sz="0" w:space="0" w:color="auto"/>
        <w:left w:val="none" w:sz="0" w:space="0" w:color="auto"/>
        <w:bottom w:val="none" w:sz="0" w:space="0" w:color="auto"/>
        <w:right w:val="none" w:sz="0" w:space="0" w:color="auto"/>
      </w:divBdr>
    </w:div>
    <w:div w:id="413474782">
      <w:bodyDiv w:val="1"/>
      <w:marLeft w:val="0"/>
      <w:marRight w:val="0"/>
      <w:marTop w:val="0"/>
      <w:marBottom w:val="0"/>
      <w:divBdr>
        <w:top w:val="none" w:sz="0" w:space="0" w:color="auto"/>
        <w:left w:val="none" w:sz="0" w:space="0" w:color="auto"/>
        <w:bottom w:val="none" w:sz="0" w:space="0" w:color="auto"/>
        <w:right w:val="none" w:sz="0" w:space="0" w:color="auto"/>
      </w:divBdr>
    </w:div>
    <w:div w:id="436170619">
      <w:bodyDiv w:val="1"/>
      <w:marLeft w:val="0"/>
      <w:marRight w:val="0"/>
      <w:marTop w:val="0"/>
      <w:marBottom w:val="0"/>
      <w:divBdr>
        <w:top w:val="none" w:sz="0" w:space="0" w:color="auto"/>
        <w:left w:val="none" w:sz="0" w:space="0" w:color="auto"/>
        <w:bottom w:val="none" w:sz="0" w:space="0" w:color="auto"/>
        <w:right w:val="none" w:sz="0" w:space="0" w:color="auto"/>
      </w:divBdr>
    </w:div>
    <w:div w:id="456410667">
      <w:bodyDiv w:val="1"/>
      <w:marLeft w:val="0"/>
      <w:marRight w:val="0"/>
      <w:marTop w:val="0"/>
      <w:marBottom w:val="0"/>
      <w:divBdr>
        <w:top w:val="none" w:sz="0" w:space="0" w:color="auto"/>
        <w:left w:val="none" w:sz="0" w:space="0" w:color="auto"/>
        <w:bottom w:val="none" w:sz="0" w:space="0" w:color="auto"/>
        <w:right w:val="none" w:sz="0" w:space="0" w:color="auto"/>
      </w:divBdr>
    </w:div>
    <w:div w:id="478884459">
      <w:bodyDiv w:val="1"/>
      <w:marLeft w:val="0"/>
      <w:marRight w:val="0"/>
      <w:marTop w:val="0"/>
      <w:marBottom w:val="0"/>
      <w:divBdr>
        <w:top w:val="none" w:sz="0" w:space="0" w:color="auto"/>
        <w:left w:val="none" w:sz="0" w:space="0" w:color="auto"/>
        <w:bottom w:val="none" w:sz="0" w:space="0" w:color="auto"/>
        <w:right w:val="none" w:sz="0" w:space="0" w:color="auto"/>
      </w:divBdr>
    </w:div>
    <w:div w:id="484470128">
      <w:bodyDiv w:val="1"/>
      <w:marLeft w:val="0"/>
      <w:marRight w:val="0"/>
      <w:marTop w:val="0"/>
      <w:marBottom w:val="0"/>
      <w:divBdr>
        <w:top w:val="none" w:sz="0" w:space="0" w:color="auto"/>
        <w:left w:val="none" w:sz="0" w:space="0" w:color="auto"/>
        <w:bottom w:val="none" w:sz="0" w:space="0" w:color="auto"/>
        <w:right w:val="none" w:sz="0" w:space="0" w:color="auto"/>
      </w:divBdr>
    </w:div>
    <w:div w:id="487017952">
      <w:bodyDiv w:val="1"/>
      <w:marLeft w:val="0"/>
      <w:marRight w:val="0"/>
      <w:marTop w:val="0"/>
      <w:marBottom w:val="0"/>
      <w:divBdr>
        <w:top w:val="none" w:sz="0" w:space="0" w:color="auto"/>
        <w:left w:val="none" w:sz="0" w:space="0" w:color="auto"/>
        <w:bottom w:val="none" w:sz="0" w:space="0" w:color="auto"/>
        <w:right w:val="none" w:sz="0" w:space="0" w:color="auto"/>
      </w:divBdr>
    </w:div>
    <w:div w:id="501432315">
      <w:bodyDiv w:val="1"/>
      <w:marLeft w:val="0"/>
      <w:marRight w:val="0"/>
      <w:marTop w:val="0"/>
      <w:marBottom w:val="0"/>
      <w:divBdr>
        <w:top w:val="none" w:sz="0" w:space="0" w:color="auto"/>
        <w:left w:val="none" w:sz="0" w:space="0" w:color="auto"/>
        <w:bottom w:val="none" w:sz="0" w:space="0" w:color="auto"/>
        <w:right w:val="none" w:sz="0" w:space="0" w:color="auto"/>
      </w:divBdr>
    </w:div>
    <w:div w:id="532378260">
      <w:bodyDiv w:val="1"/>
      <w:marLeft w:val="0"/>
      <w:marRight w:val="0"/>
      <w:marTop w:val="0"/>
      <w:marBottom w:val="0"/>
      <w:divBdr>
        <w:top w:val="none" w:sz="0" w:space="0" w:color="auto"/>
        <w:left w:val="none" w:sz="0" w:space="0" w:color="auto"/>
        <w:bottom w:val="none" w:sz="0" w:space="0" w:color="auto"/>
        <w:right w:val="none" w:sz="0" w:space="0" w:color="auto"/>
      </w:divBdr>
    </w:div>
    <w:div w:id="542643192">
      <w:bodyDiv w:val="1"/>
      <w:marLeft w:val="0"/>
      <w:marRight w:val="0"/>
      <w:marTop w:val="0"/>
      <w:marBottom w:val="0"/>
      <w:divBdr>
        <w:top w:val="none" w:sz="0" w:space="0" w:color="auto"/>
        <w:left w:val="none" w:sz="0" w:space="0" w:color="auto"/>
        <w:bottom w:val="none" w:sz="0" w:space="0" w:color="auto"/>
        <w:right w:val="none" w:sz="0" w:space="0" w:color="auto"/>
      </w:divBdr>
    </w:div>
    <w:div w:id="543253374">
      <w:bodyDiv w:val="1"/>
      <w:marLeft w:val="0"/>
      <w:marRight w:val="0"/>
      <w:marTop w:val="0"/>
      <w:marBottom w:val="0"/>
      <w:divBdr>
        <w:top w:val="none" w:sz="0" w:space="0" w:color="auto"/>
        <w:left w:val="none" w:sz="0" w:space="0" w:color="auto"/>
        <w:bottom w:val="none" w:sz="0" w:space="0" w:color="auto"/>
        <w:right w:val="none" w:sz="0" w:space="0" w:color="auto"/>
      </w:divBdr>
    </w:div>
    <w:div w:id="546528255">
      <w:bodyDiv w:val="1"/>
      <w:marLeft w:val="0"/>
      <w:marRight w:val="0"/>
      <w:marTop w:val="0"/>
      <w:marBottom w:val="0"/>
      <w:divBdr>
        <w:top w:val="none" w:sz="0" w:space="0" w:color="auto"/>
        <w:left w:val="none" w:sz="0" w:space="0" w:color="auto"/>
        <w:bottom w:val="none" w:sz="0" w:space="0" w:color="auto"/>
        <w:right w:val="none" w:sz="0" w:space="0" w:color="auto"/>
      </w:divBdr>
    </w:div>
    <w:div w:id="561598679">
      <w:bodyDiv w:val="1"/>
      <w:marLeft w:val="0"/>
      <w:marRight w:val="0"/>
      <w:marTop w:val="0"/>
      <w:marBottom w:val="0"/>
      <w:divBdr>
        <w:top w:val="none" w:sz="0" w:space="0" w:color="auto"/>
        <w:left w:val="none" w:sz="0" w:space="0" w:color="auto"/>
        <w:bottom w:val="none" w:sz="0" w:space="0" w:color="auto"/>
        <w:right w:val="none" w:sz="0" w:space="0" w:color="auto"/>
      </w:divBdr>
    </w:div>
    <w:div w:id="565529336">
      <w:bodyDiv w:val="1"/>
      <w:marLeft w:val="0"/>
      <w:marRight w:val="0"/>
      <w:marTop w:val="0"/>
      <w:marBottom w:val="0"/>
      <w:divBdr>
        <w:top w:val="none" w:sz="0" w:space="0" w:color="auto"/>
        <w:left w:val="none" w:sz="0" w:space="0" w:color="auto"/>
        <w:bottom w:val="none" w:sz="0" w:space="0" w:color="auto"/>
        <w:right w:val="none" w:sz="0" w:space="0" w:color="auto"/>
      </w:divBdr>
    </w:div>
    <w:div w:id="566914537">
      <w:bodyDiv w:val="1"/>
      <w:marLeft w:val="0"/>
      <w:marRight w:val="0"/>
      <w:marTop w:val="0"/>
      <w:marBottom w:val="0"/>
      <w:divBdr>
        <w:top w:val="none" w:sz="0" w:space="0" w:color="auto"/>
        <w:left w:val="none" w:sz="0" w:space="0" w:color="auto"/>
        <w:bottom w:val="none" w:sz="0" w:space="0" w:color="auto"/>
        <w:right w:val="none" w:sz="0" w:space="0" w:color="auto"/>
      </w:divBdr>
    </w:div>
    <w:div w:id="567882543">
      <w:bodyDiv w:val="1"/>
      <w:marLeft w:val="0"/>
      <w:marRight w:val="0"/>
      <w:marTop w:val="0"/>
      <w:marBottom w:val="0"/>
      <w:divBdr>
        <w:top w:val="none" w:sz="0" w:space="0" w:color="auto"/>
        <w:left w:val="none" w:sz="0" w:space="0" w:color="auto"/>
        <w:bottom w:val="none" w:sz="0" w:space="0" w:color="auto"/>
        <w:right w:val="none" w:sz="0" w:space="0" w:color="auto"/>
      </w:divBdr>
    </w:div>
    <w:div w:id="580138195">
      <w:bodyDiv w:val="1"/>
      <w:marLeft w:val="0"/>
      <w:marRight w:val="0"/>
      <w:marTop w:val="0"/>
      <w:marBottom w:val="0"/>
      <w:divBdr>
        <w:top w:val="none" w:sz="0" w:space="0" w:color="auto"/>
        <w:left w:val="none" w:sz="0" w:space="0" w:color="auto"/>
        <w:bottom w:val="none" w:sz="0" w:space="0" w:color="auto"/>
        <w:right w:val="none" w:sz="0" w:space="0" w:color="auto"/>
      </w:divBdr>
    </w:div>
    <w:div w:id="592276569">
      <w:bodyDiv w:val="1"/>
      <w:marLeft w:val="0"/>
      <w:marRight w:val="0"/>
      <w:marTop w:val="0"/>
      <w:marBottom w:val="0"/>
      <w:divBdr>
        <w:top w:val="none" w:sz="0" w:space="0" w:color="auto"/>
        <w:left w:val="none" w:sz="0" w:space="0" w:color="auto"/>
        <w:bottom w:val="none" w:sz="0" w:space="0" w:color="auto"/>
        <w:right w:val="none" w:sz="0" w:space="0" w:color="auto"/>
      </w:divBdr>
    </w:div>
    <w:div w:id="619263187">
      <w:bodyDiv w:val="1"/>
      <w:marLeft w:val="0"/>
      <w:marRight w:val="0"/>
      <w:marTop w:val="0"/>
      <w:marBottom w:val="0"/>
      <w:divBdr>
        <w:top w:val="none" w:sz="0" w:space="0" w:color="auto"/>
        <w:left w:val="none" w:sz="0" w:space="0" w:color="auto"/>
        <w:bottom w:val="none" w:sz="0" w:space="0" w:color="auto"/>
        <w:right w:val="none" w:sz="0" w:space="0" w:color="auto"/>
      </w:divBdr>
    </w:div>
    <w:div w:id="644234863">
      <w:bodyDiv w:val="1"/>
      <w:marLeft w:val="0"/>
      <w:marRight w:val="0"/>
      <w:marTop w:val="0"/>
      <w:marBottom w:val="0"/>
      <w:divBdr>
        <w:top w:val="none" w:sz="0" w:space="0" w:color="auto"/>
        <w:left w:val="none" w:sz="0" w:space="0" w:color="auto"/>
        <w:bottom w:val="none" w:sz="0" w:space="0" w:color="auto"/>
        <w:right w:val="none" w:sz="0" w:space="0" w:color="auto"/>
      </w:divBdr>
    </w:div>
    <w:div w:id="655455540">
      <w:bodyDiv w:val="1"/>
      <w:marLeft w:val="0"/>
      <w:marRight w:val="0"/>
      <w:marTop w:val="0"/>
      <w:marBottom w:val="0"/>
      <w:divBdr>
        <w:top w:val="none" w:sz="0" w:space="0" w:color="auto"/>
        <w:left w:val="none" w:sz="0" w:space="0" w:color="auto"/>
        <w:bottom w:val="none" w:sz="0" w:space="0" w:color="auto"/>
        <w:right w:val="none" w:sz="0" w:space="0" w:color="auto"/>
      </w:divBdr>
    </w:div>
    <w:div w:id="675571436">
      <w:bodyDiv w:val="1"/>
      <w:marLeft w:val="0"/>
      <w:marRight w:val="0"/>
      <w:marTop w:val="0"/>
      <w:marBottom w:val="0"/>
      <w:divBdr>
        <w:top w:val="none" w:sz="0" w:space="0" w:color="auto"/>
        <w:left w:val="none" w:sz="0" w:space="0" w:color="auto"/>
        <w:bottom w:val="none" w:sz="0" w:space="0" w:color="auto"/>
        <w:right w:val="none" w:sz="0" w:space="0" w:color="auto"/>
      </w:divBdr>
    </w:div>
    <w:div w:id="678120432">
      <w:bodyDiv w:val="1"/>
      <w:marLeft w:val="0"/>
      <w:marRight w:val="0"/>
      <w:marTop w:val="0"/>
      <w:marBottom w:val="0"/>
      <w:divBdr>
        <w:top w:val="none" w:sz="0" w:space="0" w:color="auto"/>
        <w:left w:val="none" w:sz="0" w:space="0" w:color="auto"/>
        <w:bottom w:val="none" w:sz="0" w:space="0" w:color="auto"/>
        <w:right w:val="none" w:sz="0" w:space="0" w:color="auto"/>
      </w:divBdr>
    </w:div>
    <w:div w:id="687371466">
      <w:bodyDiv w:val="1"/>
      <w:marLeft w:val="0"/>
      <w:marRight w:val="0"/>
      <w:marTop w:val="0"/>
      <w:marBottom w:val="0"/>
      <w:divBdr>
        <w:top w:val="none" w:sz="0" w:space="0" w:color="auto"/>
        <w:left w:val="none" w:sz="0" w:space="0" w:color="auto"/>
        <w:bottom w:val="none" w:sz="0" w:space="0" w:color="auto"/>
        <w:right w:val="none" w:sz="0" w:space="0" w:color="auto"/>
      </w:divBdr>
    </w:div>
    <w:div w:id="692270621">
      <w:bodyDiv w:val="1"/>
      <w:marLeft w:val="0"/>
      <w:marRight w:val="0"/>
      <w:marTop w:val="0"/>
      <w:marBottom w:val="0"/>
      <w:divBdr>
        <w:top w:val="none" w:sz="0" w:space="0" w:color="auto"/>
        <w:left w:val="none" w:sz="0" w:space="0" w:color="auto"/>
        <w:bottom w:val="none" w:sz="0" w:space="0" w:color="auto"/>
        <w:right w:val="none" w:sz="0" w:space="0" w:color="auto"/>
      </w:divBdr>
    </w:div>
    <w:div w:id="695470253">
      <w:bodyDiv w:val="1"/>
      <w:marLeft w:val="0"/>
      <w:marRight w:val="0"/>
      <w:marTop w:val="0"/>
      <w:marBottom w:val="0"/>
      <w:divBdr>
        <w:top w:val="none" w:sz="0" w:space="0" w:color="auto"/>
        <w:left w:val="none" w:sz="0" w:space="0" w:color="auto"/>
        <w:bottom w:val="none" w:sz="0" w:space="0" w:color="auto"/>
        <w:right w:val="none" w:sz="0" w:space="0" w:color="auto"/>
      </w:divBdr>
    </w:div>
    <w:div w:id="703334313">
      <w:bodyDiv w:val="1"/>
      <w:marLeft w:val="0"/>
      <w:marRight w:val="0"/>
      <w:marTop w:val="0"/>
      <w:marBottom w:val="0"/>
      <w:divBdr>
        <w:top w:val="none" w:sz="0" w:space="0" w:color="auto"/>
        <w:left w:val="none" w:sz="0" w:space="0" w:color="auto"/>
        <w:bottom w:val="none" w:sz="0" w:space="0" w:color="auto"/>
        <w:right w:val="none" w:sz="0" w:space="0" w:color="auto"/>
      </w:divBdr>
    </w:div>
    <w:div w:id="709115928">
      <w:bodyDiv w:val="1"/>
      <w:marLeft w:val="0"/>
      <w:marRight w:val="0"/>
      <w:marTop w:val="0"/>
      <w:marBottom w:val="0"/>
      <w:divBdr>
        <w:top w:val="none" w:sz="0" w:space="0" w:color="auto"/>
        <w:left w:val="none" w:sz="0" w:space="0" w:color="auto"/>
        <w:bottom w:val="none" w:sz="0" w:space="0" w:color="auto"/>
        <w:right w:val="none" w:sz="0" w:space="0" w:color="auto"/>
      </w:divBdr>
    </w:div>
    <w:div w:id="735397389">
      <w:bodyDiv w:val="1"/>
      <w:marLeft w:val="0"/>
      <w:marRight w:val="0"/>
      <w:marTop w:val="0"/>
      <w:marBottom w:val="0"/>
      <w:divBdr>
        <w:top w:val="none" w:sz="0" w:space="0" w:color="auto"/>
        <w:left w:val="none" w:sz="0" w:space="0" w:color="auto"/>
        <w:bottom w:val="none" w:sz="0" w:space="0" w:color="auto"/>
        <w:right w:val="none" w:sz="0" w:space="0" w:color="auto"/>
      </w:divBdr>
    </w:div>
    <w:div w:id="748845431">
      <w:bodyDiv w:val="1"/>
      <w:marLeft w:val="0"/>
      <w:marRight w:val="0"/>
      <w:marTop w:val="0"/>
      <w:marBottom w:val="0"/>
      <w:divBdr>
        <w:top w:val="none" w:sz="0" w:space="0" w:color="auto"/>
        <w:left w:val="none" w:sz="0" w:space="0" w:color="auto"/>
        <w:bottom w:val="none" w:sz="0" w:space="0" w:color="auto"/>
        <w:right w:val="none" w:sz="0" w:space="0" w:color="auto"/>
      </w:divBdr>
    </w:div>
    <w:div w:id="750466978">
      <w:bodyDiv w:val="1"/>
      <w:marLeft w:val="0"/>
      <w:marRight w:val="0"/>
      <w:marTop w:val="0"/>
      <w:marBottom w:val="0"/>
      <w:divBdr>
        <w:top w:val="none" w:sz="0" w:space="0" w:color="auto"/>
        <w:left w:val="none" w:sz="0" w:space="0" w:color="auto"/>
        <w:bottom w:val="none" w:sz="0" w:space="0" w:color="auto"/>
        <w:right w:val="none" w:sz="0" w:space="0" w:color="auto"/>
      </w:divBdr>
    </w:div>
    <w:div w:id="775906942">
      <w:bodyDiv w:val="1"/>
      <w:marLeft w:val="0"/>
      <w:marRight w:val="0"/>
      <w:marTop w:val="0"/>
      <w:marBottom w:val="0"/>
      <w:divBdr>
        <w:top w:val="none" w:sz="0" w:space="0" w:color="auto"/>
        <w:left w:val="none" w:sz="0" w:space="0" w:color="auto"/>
        <w:bottom w:val="none" w:sz="0" w:space="0" w:color="auto"/>
        <w:right w:val="none" w:sz="0" w:space="0" w:color="auto"/>
      </w:divBdr>
    </w:div>
    <w:div w:id="783382867">
      <w:bodyDiv w:val="1"/>
      <w:marLeft w:val="0"/>
      <w:marRight w:val="0"/>
      <w:marTop w:val="0"/>
      <w:marBottom w:val="0"/>
      <w:divBdr>
        <w:top w:val="none" w:sz="0" w:space="0" w:color="auto"/>
        <w:left w:val="none" w:sz="0" w:space="0" w:color="auto"/>
        <w:bottom w:val="none" w:sz="0" w:space="0" w:color="auto"/>
        <w:right w:val="none" w:sz="0" w:space="0" w:color="auto"/>
      </w:divBdr>
    </w:div>
    <w:div w:id="784009659">
      <w:bodyDiv w:val="1"/>
      <w:marLeft w:val="0"/>
      <w:marRight w:val="0"/>
      <w:marTop w:val="0"/>
      <w:marBottom w:val="0"/>
      <w:divBdr>
        <w:top w:val="none" w:sz="0" w:space="0" w:color="auto"/>
        <w:left w:val="none" w:sz="0" w:space="0" w:color="auto"/>
        <w:bottom w:val="none" w:sz="0" w:space="0" w:color="auto"/>
        <w:right w:val="none" w:sz="0" w:space="0" w:color="auto"/>
      </w:divBdr>
    </w:div>
    <w:div w:id="791898260">
      <w:bodyDiv w:val="1"/>
      <w:marLeft w:val="0"/>
      <w:marRight w:val="0"/>
      <w:marTop w:val="0"/>
      <w:marBottom w:val="0"/>
      <w:divBdr>
        <w:top w:val="none" w:sz="0" w:space="0" w:color="auto"/>
        <w:left w:val="none" w:sz="0" w:space="0" w:color="auto"/>
        <w:bottom w:val="none" w:sz="0" w:space="0" w:color="auto"/>
        <w:right w:val="none" w:sz="0" w:space="0" w:color="auto"/>
      </w:divBdr>
    </w:div>
    <w:div w:id="801458076">
      <w:bodyDiv w:val="1"/>
      <w:marLeft w:val="0"/>
      <w:marRight w:val="0"/>
      <w:marTop w:val="0"/>
      <w:marBottom w:val="0"/>
      <w:divBdr>
        <w:top w:val="none" w:sz="0" w:space="0" w:color="auto"/>
        <w:left w:val="none" w:sz="0" w:space="0" w:color="auto"/>
        <w:bottom w:val="none" w:sz="0" w:space="0" w:color="auto"/>
        <w:right w:val="none" w:sz="0" w:space="0" w:color="auto"/>
      </w:divBdr>
    </w:div>
    <w:div w:id="813713595">
      <w:bodyDiv w:val="1"/>
      <w:marLeft w:val="0"/>
      <w:marRight w:val="0"/>
      <w:marTop w:val="0"/>
      <w:marBottom w:val="0"/>
      <w:divBdr>
        <w:top w:val="none" w:sz="0" w:space="0" w:color="auto"/>
        <w:left w:val="none" w:sz="0" w:space="0" w:color="auto"/>
        <w:bottom w:val="none" w:sz="0" w:space="0" w:color="auto"/>
        <w:right w:val="none" w:sz="0" w:space="0" w:color="auto"/>
      </w:divBdr>
    </w:div>
    <w:div w:id="815225365">
      <w:bodyDiv w:val="1"/>
      <w:marLeft w:val="0"/>
      <w:marRight w:val="0"/>
      <w:marTop w:val="0"/>
      <w:marBottom w:val="0"/>
      <w:divBdr>
        <w:top w:val="none" w:sz="0" w:space="0" w:color="auto"/>
        <w:left w:val="none" w:sz="0" w:space="0" w:color="auto"/>
        <w:bottom w:val="none" w:sz="0" w:space="0" w:color="auto"/>
        <w:right w:val="none" w:sz="0" w:space="0" w:color="auto"/>
      </w:divBdr>
    </w:div>
    <w:div w:id="832333356">
      <w:bodyDiv w:val="1"/>
      <w:marLeft w:val="0"/>
      <w:marRight w:val="0"/>
      <w:marTop w:val="0"/>
      <w:marBottom w:val="0"/>
      <w:divBdr>
        <w:top w:val="none" w:sz="0" w:space="0" w:color="auto"/>
        <w:left w:val="none" w:sz="0" w:space="0" w:color="auto"/>
        <w:bottom w:val="none" w:sz="0" w:space="0" w:color="auto"/>
        <w:right w:val="none" w:sz="0" w:space="0" w:color="auto"/>
      </w:divBdr>
    </w:div>
    <w:div w:id="833183030">
      <w:bodyDiv w:val="1"/>
      <w:marLeft w:val="0"/>
      <w:marRight w:val="0"/>
      <w:marTop w:val="0"/>
      <w:marBottom w:val="0"/>
      <w:divBdr>
        <w:top w:val="none" w:sz="0" w:space="0" w:color="auto"/>
        <w:left w:val="none" w:sz="0" w:space="0" w:color="auto"/>
        <w:bottom w:val="none" w:sz="0" w:space="0" w:color="auto"/>
        <w:right w:val="none" w:sz="0" w:space="0" w:color="auto"/>
      </w:divBdr>
    </w:div>
    <w:div w:id="840510546">
      <w:bodyDiv w:val="1"/>
      <w:marLeft w:val="0"/>
      <w:marRight w:val="0"/>
      <w:marTop w:val="0"/>
      <w:marBottom w:val="0"/>
      <w:divBdr>
        <w:top w:val="none" w:sz="0" w:space="0" w:color="auto"/>
        <w:left w:val="none" w:sz="0" w:space="0" w:color="auto"/>
        <w:bottom w:val="none" w:sz="0" w:space="0" w:color="auto"/>
        <w:right w:val="none" w:sz="0" w:space="0" w:color="auto"/>
      </w:divBdr>
    </w:div>
    <w:div w:id="872305558">
      <w:bodyDiv w:val="1"/>
      <w:marLeft w:val="0"/>
      <w:marRight w:val="0"/>
      <w:marTop w:val="0"/>
      <w:marBottom w:val="0"/>
      <w:divBdr>
        <w:top w:val="none" w:sz="0" w:space="0" w:color="auto"/>
        <w:left w:val="none" w:sz="0" w:space="0" w:color="auto"/>
        <w:bottom w:val="none" w:sz="0" w:space="0" w:color="auto"/>
        <w:right w:val="none" w:sz="0" w:space="0" w:color="auto"/>
      </w:divBdr>
    </w:div>
    <w:div w:id="873660816">
      <w:bodyDiv w:val="1"/>
      <w:marLeft w:val="0"/>
      <w:marRight w:val="0"/>
      <w:marTop w:val="0"/>
      <w:marBottom w:val="0"/>
      <w:divBdr>
        <w:top w:val="none" w:sz="0" w:space="0" w:color="auto"/>
        <w:left w:val="none" w:sz="0" w:space="0" w:color="auto"/>
        <w:bottom w:val="none" w:sz="0" w:space="0" w:color="auto"/>
        <w:right w:val="none" w:sz="0" w:space="0" w:color="auto"/>
      </w:divBdr>
    </w:div>
    <w:div w:id="906719240">
      <w:bodyDiv w:val="1"/>
      <w:marLeft w:val="0"/>
      <w:marRight w:val="0"/>
      <w:marTop w:val="0"/>
      <w:marBottom w:val="0"/>
      <w:divBdr>
        <w:top w:val="none" w:sz="0" w:space="0" w:color="auto"/>
        <w:left w:val="none" w:sz="0" w:space="0" w:color="auto"/>
        <w:bottom w:val="none" w:sz="0" w:space="0" w:color="auto"/>
        <w:right w:val="none" w:sz="0" w:space="0" w:color="auto"/>
      </w:divBdr>
    </w:div>
    <w:div w:id="913471945">
      <w:bodyDiv w:val="1"/>
      <w:marLeft w:val="0"/>
      <w:marRight w:val="0"/>
      <w:marTop w:val="0"/>
      <w:marBottom w:val="0"/>
      <w:divBdr>
        <w:top w:val="none" w:sz="0" w:space="0" w:color="auto"/>
        <w:left w:val="none" w:sz="0" w:space="0" w:color="auto"/>
        <w:bottom w:val="none" w:sz="0" w:space="0" w:color="auto"/>
        <w:right w:val="none" w:sz="0" w:space="0" w:color="auto"/>
      </w:divBdr>
    </w:div>
    <w:div w:id="937524285">
      <w:bodyDiv w:val="1"/>
      <w:marLeft w:val="0"/>
      <w:marRight w:val="0"/>
      <w:marTop w:val="0"/>
      <w:marBottom w:val="0"/>
      <w:divBdr>
        <w:top w:val="none" w:sz="0" w:space="0" w:color="auto"/>
        <w:left w:val="none" w:sz="0" w:space="0" w:color="auto"/>
        <w:bottom w:val="none" w:sz="0" w:space="0" w:color="auto"/>
        <w:right w:val="none" w:sz="0" w:space="0" w:color="auto"/>
      </w:divBdr>
    </w:div>
    <w:div w:id="949044552">
      <w:bodyDiv w:val="1"/>
      <w:marLeft w:val="0"/>
      <w:marRight w:val="0"/>
      <w:marTop w:val="0"/>
      <w:marBottom w:val="0"/>
      <w:divBdr>
        <w:top w:val="none" w:sz="0" w:space="0" w:color="auto"/>
        <w:left w:val="none" w:sz="0" w:space="0" w:color="auto"/>
        <w:bottom w:val="none" w:sz="0" w:space="0" w:color="auto"/>
        <w:right w:val="none" w:sz="0" w:space="0" w:color="auto"/>
      </w:divBdr>
    </w:div>
    <w:div w:id="952632960">
      <w:bodyDiv w:val="1"/>
      <w:marLeft w:val="0"/>
      <w:marRight w:val="0"/>
      <w:marTop w:val="0"/>
      <w:marBottom w:val="0"/>
      <w:divBdr>
        <w:top w:val="none" w:sz="0" w:space="0" w:color="auto"/>
        <w:left w:val="none" w:sz="0" w:space="0" w:color="auto"/>
        <w:bottom w:val="none" w:sz="0" w:space="0" w:color="auto"/>
        <w:right w:val="none" w:sz="0" w:space="0" w:color="auto"/>
      </w:divBdr>
    </w:div>
    <w:div w:id="989946512">
      <w:bodyDiv w:val="1"/>
      <w:marLeft w:val="0"/>
      <w:marRight w:val="0"/>
      <w:marTop w:val="0"/>
      <w:marBottom w:val="0"/>
      <w:divBdr>
        <w:top w:val="none" w:sz="0" w:space="0" w:color="auto"/>
        <w:left w:val="none" w:sz="0" w:space="0" w:color="auto"/>
        <w:bottom w:val="none" w:sz="0" w:space="0" w:color="auto"/>
        <w:right w:val="none" w:sz="0" w:space="0" w:color="auto"/>
      </w:divBdr>
    </w:div>
    <w:div w:id="993610251">
      <w:bodyDiv w:val="1"/>
      <w:marLeft w:val="0"/>
      <w:marRight w:val="0"/>
      <w:marTop w:val="0"/>
      <w:marBottom w:val="0"/>
      <w:divBdr>
        <w:top w:val="none" w:sz="0" w:space="0" w:color="auto"/>
        <w:left w:val="none" w:sz="0" w:space="0" w:color="auto"/>
        <w:bottom w:val="none" w:sz="0" w:space="0" w:color="auto"/>
        <w:right w:val="none" w:sz="0" w:space="0" w:color="auto"/>
      </w:divBdr>
    </w:div>
    <w:div w:id="1005940980">
      <w:bodyDiv w:val="1"/>
      <w:marLeft w:val="0"/>
      <w:marRight w:val="0"/>
      <w:marTop w:val="0"/>
      <w:marBottom w:val="0"/>
      <w:divBdr>
        <w:top w:val="none" w:sz="0" w:space="0" w:color="auto"/>
        <w:left w:val="none" w:sz="0" w:space="0" w:color="auto"/>
        <w:bottom w:val="none" w:sz="0" w:space="0" w:color="auto"/>
        <w:right w:val="none" w:sz="0" w:space="0" w:color="auto"/>
      </w:divBdr>
    </w:div>
    <w:div w:id="1012032326">
      <w:bodyDiv w:val="1"/>
      <w:marLeft w:val="0"/>
      <w:marRight w:val="0"/>
      <w:marTop w:val="0"/>
      <w:marBottom w:val="0"/>
      <w:divBdr>
        <w:top w:val="none" w:sz="0" w:space="0" w:color="auto"/>
        <w:left w:val="none" w:sz="0" w:space="0" w:color="auto"/>
        <w:bottom w:val="none" w:sz="0" w:space="0" w:color="auto"/>
        <w:right w:val="none" w:sz="0" w:space="0" w:color="auto"/>
      </w:divBdr>
    </w:div>
    <w:div w:id="1014695346">
      <w:bodyDiv w:val="1"/>
      <w:marLeft w:val="0"/>
      <w:marRight w:val="0"/>
      <w:marTop w:val="0"/>
      <w:marBottom w:val="0"/>
      <w:divBdr>
        <w:top w:val="none" w:sz="0" w:space="0" w:color="auto"/>
        <w:left w:val="none" w:sz="0" w:space="0" w:color="auto"/>
        <w:bottom w:val="none" w:sz="0" w:space="0" w:color="auto"/>
        <w:right w:val="none" w:sz="0" w:space="0" w:color="auto"/>
      </w:divBdr>
    </w:div>
    <w:div w:id="1021316713">
      <w:bodyDiv w:val="1"/>
      <w:marLeft w:val="0"/>
      <w:marRight w:val="0"/>
      <w:marTop w:val="0"/>
      <w:marBottom w:val="0"/>
      <w:divBdr>
        <w:top w:val="none" w:sz="0" w:space="0" w:color="auto"/>
        <w:left w:val="none" w:sz="0" w:space="0" w:color="auto"/>
        <w:bottom w:val="none" w:sz="0" w:space="0" w:color="auto"/>
        <w:right w:val="none" w:sz="0" w:space="0" w:color="auto"/>
      </w:divBdr>
    </w:div>
    <w:div w:id="1023433712">
      <w:bodyDiv w:val="1"/>
      <w:marLeft w:val="0"/>
      <w:marRight w:val="0"/>
      <w:marTop w:val="0"/>
      <w:marBottom w:val="0"/>
      <w:divBdr>
        <w:top w:val="none" w:sz="0" w:space="0" w:color="auto"/>
        <w:left w:val="none" w:sz="0" w:space="0" w:color="auto"/>
        <w:bottom w:val="none" w:sz="0" w:space="0" w:color="auto"/>
        <w:right w:val="none" w:sz="0" w:space="0" w:color="auto"/>
      </w:divBdr>
    </w:div>
    <w:div w:id="1025860303">
      <w:bodyDiv w:val="1"/>
      <w:marLeft w:val="0"/>
      <w:marRight w:val="0"/>
      <w:marTop w:val="0"/>
      <w:marBottom w:val="0"/>
      <w:divBdr>
        <w:top w:val="none" w:sz="0" w:space="0" w:color="auto"/>
        <w:left w:val="none" w:sz="0" w:space="0" w:color="auto"/>
        <w:bottom w:val="none" w:sz="0" w:space="0" w:color="auto"/>
        <w:right w:val="none" w:sz="0" w:space="0" w:color="auto"/>
      </w:divBdr>
    </w:div>
    <w:div w:id="1061756120">
      <w:bodyDiv w:val="1"/>
      <w:marLeft w:val="0"/>
      <w:marRight w:val="0"/>
      <w:marTop w:val="0"/>
      <w:marBottom w:val="0"/>
      <w:divBdr>
        <w:top w:val="none" w:sz="0" w:space="0" w:color="auto"/>
        <w:left w:val="none" w:sz="0" w:space="0" w:color="auto"/>
        <w:bottom w:val="none" w:sz="0" w:space="0" w:color="auto"/>
        <w:right w:val="none" w:sz="0" w:space="0" w:color="auto"/>
      </w:divBdr>
    </w:div>
    <w:div w:id="1061976950">
      <w:bodyDiv w:val="1"/>
      <w:marLeft w:val="0"/>
      <w:marRight w:val="0"/>
      <w:marTop w:val="0"/>
      <w:marBottom w:val="0"/>
      <w:divBdr>
        <w:top w:val="none" w:sz="0" w:space="0" w:color="auto"/>
        <w:left w:val="none" w:sz="0" w:space="0" w:color="auto"/>
        <w:bottom w:val="none" w:sz="0" w:space="0" w:color="auto"/>
        <w:right w:val="none" w:sz="0" w:space="0" w:color="auto"/>
      </w:divBdr>
    </w:div>
    <w:div w:id="1092311498">
      <w:bodyDiv w:val="1"/>
      <w:marLeft w:val="0"/>
      <w:marRight w:val="0"/>
      <w:marTop w:val="0"/>
      <w:marBottom w:val="0"/>
      <w:divBdr>
        <w:top w:val="none" w:sz="0" w:space="0" w:color="auto"/>
        <w:left w:val="none" w:sz="0" w:space="0" w:color="auto"/>
        <w:bottom w:val="none" w:sz="0" w:space="0" w:color="auto"/>
        <w:right w:val="none" w:sz="0" w:space="0" w:color="auto"/>
      </w:divBdr>
    </w:div>
    <w:div w:id="1106077424">
      <w:bodyDiv w:val="1"/>
      <w:marLeft w:val="0"/>
      <w:marRight w:val="0"/>
      <w:marTop w:val="0"/>
      <w:marBottom w:val="0"/>
      <w:divBdr>
        <w:top w:val="none" w:sz="0" w:space="0" w:color="auto"/>
        <w:left w:val="none" w:sz="0" w:space="0" w:color="auto"/>
        <w:bottom w:val="none" w:sz="0" w:space="0" w:color="auto"/>
        <w:right w:val="none" w:sz="0" w:space="0" w:color="auto"/>
      </w:divBdr>
    </w:div>
    <w:div w:id="1109197594">
      <w:bodyDiv w:val="1"/>
      <w:marLeft w:val="0"/>
      <w:marRight w:val="0"/>
      <w:marTop w:val="0"/>
      <w:marBottom w:val="0"/>
      <w:divBdr>
        <w:top w:val="none" w:sz="0" w:space="0" w:color="auto"/>
        <w:left w:val="none" w:sz="0" w:space="0" w:color="auto"/>
        <w:bottom w:val="none" w:sz="0" w:space="0" w:color="auto"/>
        <w:right w:val="none" w:sz="0" w:space="0" w:color="auto"/>
      </w:divBdr>
    </w:div>
    <w:div w:id="1123694852">
      <w:bodyDiv w:val="1"/>
      <w:marLeft w:val="0"/>
      <w:marRight w:val="0"/>
      <w:marTop w:val="0"/>
      <w:marBottom w:val="0"/>
      <w:divBdr>
        <w:top w:val="none" w:sz="0" w:space="0" w:color="auto"/>
        <w:left w:val="none" w:sz="0" w:space="0" w:color="auto"/>
        <w:bottom w:val="none" w:sz="0" w:space="0" w:color="auto"/>
        <w:right w:val="none" w:sz="0" w:space="0" w:color="auto"/>
      </w:divBdr>
    </w:div>
    <w:div w:id="1127163625">
      <w:bodyDiv w:val="1"/>
      <w:marLeft w:val="0"/>
      <w:marRight w:val="0"/>
      <w:marTop w:val="0"/>
      <w:marBottom w:val="0"/>
      <w:divBdr>
        <w:top w:val="none" w:sz="0" w:space="0" w:color="auto"/>
        <w:left w:val="none" w:sz="0" w:space="0" w:color="auto"/>
        <w:bottom w:val="none" w:sz="0" w:space="0" w:color="auto"/>
        <w:right w:val="none" w:sz="0" w:space="0" w:color="auto"/>
      </w:divBdr>
    </w:div>
    <w:div w:id="1130779370">
      <w:bodyDiv w:val="1"/>
      <w:marLeft w:val="0"/>
      <w:marRight w:val="0"/>
      <w:marTop w:val="0"/>
      <w:marBottom w:val="0"/>
      <w:divBdr>
        <w:top w:val="none" w:sz="0" w:space="0" w:color="auto"/>
        <w:left w:val="none" w:sz="0" w:space="0" w:color="auto"/>
        <w:bottom w:val="none" w:sz="0" w:space="0" w:color="auto"/>
        <w:right w:val="none" w:sz="0" w:space="0" w:color="auto"/>
      </w:divBdr>
    </w:div>
    <w:div w:id="1133795449">
      <w:bodyDiv w:val="1"/>
      <w:marLeft w:val="0"/>
      <w:marRight w:val="0"/>
      <w:marTop w:val="0"/>
      <w:marBottom w:val="0"/>
      <w:divBdr>
        <w:top w:val="none" w:sz="0" w:space="0" w:color="auto"/>
        <w:left w:val="none" w:sz="0" w:space="0" w:color="auto"/>
        <w:bottom w:val="none" w:sz="0" w:space="0" w:color="auto"/>
        <w:right w:val="none" w:sz="0" w:space="0" w:color="auto"/>
      </w:divBdr>
    </w:div>
    <w:div w:id="1143229414">
      <w:bodyDiv w:val="1"/>
      <w:marLeft w:val="0"/>
      <w:marRight w:val="0"/>
      <w:marTop w:val="0"/>
      <w:marBottom w:val="0"/>
      <w:divBdr>
        <w:top w:val="none" w:sz="0" w:space="0" w:color="auto"/>
        <w:left w:val="none" w:sz="0" w:space="0" w:color="auto"/>
        <w:bottom w:val="none" w:sz="0" w:space="0" w:color="auto"/>
        <w:right w:val="none" w:sz="0" w:space="0" w:color="auto"/>
      </w:divBdr>
    </w:div>
    <w:div w:id="1150362272">
      <w:bodyDiv w:val="1"/>
      <w:marLeft w:val="0"/>
      <w:marRight w:val="0"/>
      <w:marTop w:val="0"/>
      <w:marBottom w:val="0"/>
      <w:divBdr>
        <w:top w:val="none" w:sz="0" w:space="0" w:color="auto"/>
        <w:left w:val="none" w:sz="0" w:space="0" w:color="auto"/>
        <w:bottom w:val="none" w:sz="0" w:space="0" w:color="auto"/>
        <w:right w:val="none" w:sz="0" w:space="0" w:color="auto"/>
      </w:divBdr>
    </w:div>
    <w:div w:id="1161044612">
      <w:bodyDiv w:val="1"/>
      <w:marLeft w:val="0"/>
      <w:marRight w:val="0"/>
      <w:marTop w:val="0"/>
      <w:marBottom w:val="0"/>
      <w:divBdr>
        <w:top w:val="none" w:sz="0" w:space="0" w:color="auto"/>
        <w:left w:val="none" w:sz="0" w:space="0" w:color="auto"/>
        <w:bottom w:val="none" w:sz="0" w:space="0" w:color="auto"/>
        <w:right w:val="none" w:sz="0" w:space="0" w:color="auto"/>
      </w:divBdr>
    </w:div>
    <w:div w:id="1174344826">
      <w:bodyDiv w:val="1"/>
      <w:marLeft w:val="0"/>
      <w:marRight w:val="0"/>
      <w:marTop w:val="0"/>
      <w:marBottom w:val="0"/>
      <w:divBdr>
        <w:top w:val="none" w:sz="0" w:space="0" w:color="auto"/>
        <w:left w:val="none" w:sz="0" w:space="0" w:color="auto"/>
        <w:bottom w:val="none" w:sz="0" w:space="0" w:color="auto"/>
        <w:right w:val="none" w:sz="0" w:space="0" w:color="auto"/>
      </w:divBdr>
    </w:div>
    <w:div w:id="1179657467">
      <w:bodyDiv w:val="1"/>
      <w:marLeft w:val="0"/>
      <w:marRight w:val="0"/>
      <w:marTop w:val="0"/>
      <w:marBottom w:val="0"/>
      <w:divBdr>
        <w:top w:val="none" w:sz="0" w:space="0" w:color="auto"/>
        <w:left w:val="none" w:sz="0" w:space="0" w:color="auto"/>
        <w:bottom w:val="none" w:sz="0" w:space="0" w:color="auto"/>
        <w:right w:val="none" w:sz="0" w:space="0" w:color="auto"/>
      </w:divBdr>
    </w:div>
    <w:div w:id="1212113667">
      <w:bodyDiv w:val="1"/>
      <w:marLeft w:val="0"/>
      <w:marRight w:val="0"/>
      <w:marTop w:val="0"/>
      <w:marBottom w:val="0"/>
      <w:divBdr>
        <w:top w:val="none" w:sz="0" w:space="0" w:color="auto"/>
        <w:left w:val="none" w:sz="0" w:space="0" w:color="auto"/>
        <w:bottom w:val="none" w:sz="0" w:space="0" w:color="auto"/>
        <w:right w:val="none" w:sz="0" w:space="0" w:color="auto"/>
      </w:divBdr>
    </w:div>
    <w:div w:id="1229609258">
      <w:bodyDiv w:val="1"/>
      <w:marLeft w:val="0"/>
      <w:marRight w:val="0"/>
      <w:marTop w:val="0"/>
      <w:marBottom w:val="0"/>
      <w:divBdr>
        <w:top w:val="none" w:sz="0" w:space="0" w:color="auto"/>
        <w:left w:val="none" w:sz="0" w:space="0" w:color="auto"/>
        <w:bottom w:val="none" w:sz="0" w:space="0" w:color="auto"/>
        <w:right w:val="none" w:sz="0" w:space="0" w:color="auto"/>
      </w:divBdr>
    </w:div>
    <w:div w:id="1239100665">
      <w:bodyDiv w:val="1"/>
      <w:marLeft w:val="0"/>
      <w:marRight w:val="0"/>
      <w:marTop w:val="0"/>
      <w:marBottom w:val="0"/>
      <w:divBdr>
        <w:top w:val="none" w:sz="0" w:space="0" w:color="auto"/>
        <w:left w:val="none" w:sz="0" w:space="0" w:color="auto"/>
        <w:bottom w:val="none" w:sz="0" w:space="0" w:color="auto"/>
        <w:right w:val="none" w:sz="0" w:space="0" w:color="auto"/>
      </w:divBdr>
    </w:div>
    <w:div w:id="1257441407">
      <w:bodyDiv w:val="1"/>
      <w:marLeft w:val="0"/>
      <w:marRight w:val="0"/>
      <w:marTop w:val="0"/>
      <w:marBottom w:val="0"/>
      <w:divBdr>
        <w:top w:val="none" w:sz="0" w:space="0" w:color="auto"/>
        <w:left w:val="none" w:sz="0" w:space="0" w:color="auto"/>
        <w:bottom w:val="none" w:sz="0" w:space="0" w:color="auto"/>
        <w:right w:val="none" w:sz="0" w:space="0" w:color="auto"/>
      </w:divBdr>
    </w:div>
    <w:div w:id="1265458327">
      <w:bodyDiv w:val="1"/>
      <w:marLeft w:val="0"/>
      <w:marRight w:val="0"/>
      <w:marTop w:val="0"/>
      <w:marBottom w:val="0"/>
      <w:divBdr>
        <w:top w:val="none" w:sz="0" w:space="0" w:color="auto"/>
        <w:left w:val="none" w:sz="0" w:space="0" w:color="auto"/>
        <w:bottom w:val="none" w:sz="0" w:space="0" w:color="auto"/>
        <w:right w:val="none" w:sz="0" w:space="0" w:color="auto"/>
      </w:divBdr>
    </w:div>
    <w:div w:id="1266840995">
      <w:bodyDiv w:val="1"/>
      <w:marLeft w:val="0"/>
      <w:marRight w:val="0"/>
      <w:marTop w:val="0"/>
      <w:marBottom w:val="0"/>
      <w:divBdr>
        <w:top w:val="none" w:sz="0" w:space="0" w:color="auto"/>
        <w:left w:val="none" w:sz="0" w:space="0" w:color="auto"/>
        <w:bottom w:val="none" w:sz="0" w:space="0" w:color="auto"/>
        <w:right w:val="none" w:sz="0" w:space="0" w:color="auto"/>
      </w:divBdr>
    </w:div>
    <w:div w:id="1275745341">
      <w:bodyDiv w:val="1"/>
      <w:marLeft w:val="0"/>
      <w:marRight w:val="0"/>
      <w:marTop w:val="0"/>
      <w:marBottom w:val="0"/>
      <w:divBdr>
        <w:top w:val="none" w:sz="0" w:space="0" w:color="auto"/>
        <w:left w:val="none" w:sz="0" w:space="0" w:color="auto"/>
        <w:bottom w:val="none" w:sz="0" w:space="0" w:color="auto"/>
        <w:right w:val="none" w:sz="0" w:space="0" w:color="auto"/>
      </w:divBdr>
    </w:div>
    <w:div w:id="1295867571">
      <w:bodyDiv w:val="1"/>
      <w:marLeft w:val="0"/>
      <w:marRight w:val="0"/>
      <w:marTop w:val="0"/>
      <w:marBottom w:val="0"/>
      <w:divBdr>
        <w:top w:val="none" w:sz="0" w:space="0" w:color="auto"/>
        <w:left w:val="none" w:sz="0" w:space="0" w:color="auto"/>
        <w:bottom w:val="none" w:sz="0" w:space="0" w:color="auto"/>
        <w:right w:val="none" w:sz="0" w:space="0" w:color="auto"/>
      </w:divBdr>
    </w:div>
    <w:div w:id="1312976644">
      <w:bodyDiv w:val="1"/>
      <w:marLeft w:val="0"/>
      <w:marRight w:val="0"/>
      <w:marTop w:val="0"/>
      <w:marBottom w:val="0"/>
      <w:divBdr>
        <w:top w:val="none" w:sz="0" w:space="0" w:color="auto"/>
        <w:left w:val="none" w:sz="0" w:space="0" w:color="auto"/>
        <w:bottom w:val="none" w:sz="0" w:space="0" w:color="auto"/>
        <w:right w:val="none" w:sz="0" w:space="0" w:color="auto"/>
      </w:divBdr>
    </w:div>
    <w:div w:id="1320427380">
      <w:bodyDiv w:val="1"/>
      <w:marLeft w:val="0"/>
      <w:marRight w:val="0"/>
      <w:marTop w:val="0"/>
      <w:marBottom w:val="0"/>
      <w:divBdr>
        <w:top w:val="none" w:sz="0" w:space="0" w:color="auto"/>
        <w:left w:val="none" w:sz="0" w:space="0" w:color="auto"/>
        <w:bottom w:val="none" w:sz="0" w:space="0" w:color="auto"/>
        <w:right w:val="none" w:sz="0" w:space="0" w:color="auto"/>
      </w:divBdr>
    </w:div>
    <w:div w:id="1335646279">
      <w:bodyDiv w:val="1"/>
      <w:marLeft w:val="0"/>
      <w:marRight w:val="0"/>
      <w:marTop w:val="0"/>
      <w:marBottom w:val="0"/>
      <w:divBdr>
        <w:top w:val="none" w:sz="0" w:space="0" w:color="auto"/>
        <w:left w:val="none" w:sz="0" w:space="0" w:color="auto"/>
        <w:bottom w:val="none" w:sz="0" w:space="0" w:color="auto"/>
        <w:right w:val="none" w:sz="0" w:space="0" w:color="auto"/>
      </w:divBdr>
    </w:div>
    <w:div w:id="1336155955">
      <w:bodyDiv w:val="1"/>
      <w:marLeft w:val="0"/>
      <w:marRight w:val="0"/>
      <w:marTop w:val="0"/>
      <w:marBottom w:val="0"/>
      <w:divBdr>
        <w:top w:val="none" w:sz="0" w:space="0" w:color="auto"/>
        <w:left w:val="none" w:sz="0" w:space="0" w:color="auto"/>
        <w:bottom w:val="none" w:sz="0" w:space="0" w:color="auto"/>
        <w:right w:val="none" w:sz="0" w:space="0" w:color="auto"/>
      </w:divBdr>
    </w:div>
    <w:div w:id="1348949174">
      <w:bodyDiv w:val="1"/>
      <w:marLeft w:val="0"/>
      <w:marRight w:val="0"/>
      <w:marTop w:val="0"/>
      <w:marBottom w:val="0"/>
      <w:divBdr>
        <w:top w:val="none" w:sz="0" w:space="0" w:color="auto"/>
        <w:left w:val="none" w:sz="0" w:space="0" w:color="auto"/>
        <w:bottom w:val="none" w:sz="0" w:space="0" w:color="auto"/>
        <w:right w:val="none" w:sz="0" w:space="0" w:color="auto"/>
      </w:divBdr>
    </w:div>
    <w:div w:id="1355116055">
      <w:bodyDiv w:val="1"/>
      <w:marLeft w:val="0"/>
      <w:marRight w:val="0"/>
      <w:marTop w:val="0"/>
      <w:marBottom w:val="0"/>
      <w:divBdr>
        <w:top w:val="none" w:sz="0" w:space="0" w:color="auto"/>
        <w:left w:val="none" w:sz="0" w:space="0" w:color="auto"/>
        <w:bottom w:val="none" w:sz="0" w:space="0" w:color="auto"/>
        <w:right w:val="none" w:sz="0" w:space="0" w:color="auto"/>
      </w:divBdr>
    </w:div>
    <w:div w:id="1372657170">
      <w:bodyDiv w:val="1"/>
      <w:marLeft w:val="0"/>
      <w:marRight w:val="0"/>
      <w:marTop w:val="0"/>
      <w:marBottom w:val="0"/>
      <w:divBdr>
        <w:top w:val="none" w:sz="0" w:space="0" w:color="auto"/>
        <w:left w:val="none" w:sz="0" w:space="0" w:color="auto"/>
        <w:bottom w:val="none" w:sz="0" w:space="0" w:color="auto"/>
        <w:right w:val="none" w:sz="0" w:space="0" w:color="auto"/>
      </w:divBdr>
    </w:div>
    <w:div w:id="1375885514">
      <w:bodyDiv w:val="1"/>
      <w:marLeft w:val="0"/>
      <w:marRight w:val="0"/>
      <w:marTop w:val="0"/>
      <w:marBottom w:val="0"/>
      <w:divBdr>
        <w:top w:val="none" w:sz="0" w:space="0" w:color="auto"/>
        <w:left w:val="none" w:sz="0" w:space="0" w:color="auto"/>
        <w:bottom w:val="none" w:sz="0" w:space="0" w:color="auto"/>
        <w:right w:val="none" w:sz="0" w:space="0" w:color="auto"/>
      </w:divBdr>
    </w:div>
    <w:div w:id="1378579979">
      <w:bodyDiv w:val="1"/>
      <w:marLeft w:val="0"/>
      <w:marRight w:val="0"/>
      <w:marTop w:val="0"/>
      <w:marBottom w:val="0"/>
      <w:divBdr>
        <w:top w:val="none" w:sz="0" w:space="0" w:color="auto"/>
        <w:left w:val="none" w:sz="0" w:space="0" w:color="auto"/>
        <w:bottom w:val="none" w:sz="0" w:space="0" w:color="auto"/>
        <w:right w:val="none" w:sz="0" w:space="0" w:color="auto"/>
      </w:divBdr>
    </w:div>
    <w:div w:id="1397974346">
      <w:bodyDiv w:val="1"/>
      <w:marLeft w:val="0"/>
      <w:marRight w:val="0"/>
      <w:marTop w:val="0"/>
      <w:marBottom w:val="0"/>
      <w:divBdr>
        <w:top w:val="none" w:sz="0" w:space="0" w:color="auto"/>
        <w:left w:val="none" w:sz="0" w:space="0" w:color="auto"/>
        <w:bottom w:val="none" w:sz="0" w:space="0" w:color="auto"/>
        <w:right w:val="none" w:sz="0" w:space="0" w:color="auto"/>
      </w:divBdr>
    </w:div>
    <w:div w:id="1412040783">
      <w:bodyDiv w:val="1"/>
      <w:marLeft w:val="0"/>
      <w:marRight w:val="0"/>
      <w:marTop w:val="0"/>
      <w:marBottom w:val="0"/>
      <w:divBdr>
        <w:top w:val="none" w:sz="0" w:space="0" w:color="auto"/>
        <w:left w:val="none" w:sz="0" w:space="0" w:color="auto"/>
        <w:bottom w:val="none" w:sz="0" w:space="0" w:color="auto"/>
        <w:right w:val="none" w:sz="0" w:space="0" w:color="auto"/>
      </w:divBdr>
    </w:div>
    <w:div w:id="1420902281">
      <w:bodyDiv w:val="1"/>
      <w:marLeft w:val="0"/>
      <w:marRight w:val="0"/>
      <w:marTop w:val="0"/>
      <w:marBottom w:val="0"/>
      <w:divBdr>
        <w:top w:val="none" w:sz="0" w:space="0" w:color="auto"/>
        <w:left w:val="none" w:sz="0" w:space="0" w:color="auto"/>
        <w:bottom w:val="none" w:sz="0" w:space="0" w:color="auto"/>
        <w:right w:val="none" w:sz="0" w:space="0" w:color="auto"/>
      </w:divBdr>
    </w:div>
    <w:div w:id="1423529857">
      <w:bodyDiv w:val="1"/>
      <w:marLeft w:val="0"/>
      <w:marRight w:val="0"/>
      <w:marTop w:val="0"/>
      <w:marBottom w:val="0"/>
      <w:divBdr>
        <w:top w:val="none" w:sz="0" w:space="0" w:color="auto"/>
        <w:left w:val="none" w:sz="0" w:space="0" w:color="auto"/>
        <w:bottom w:val="none" w:sz="0" w:space="0" w:color="auto"/>
        <w:right w:val="none" w:sz="0" w:space="0" w:color="auto"/>
      </w:divBdr>
    </w:div>
    <w:div w:id="1428580569">
      <w:bodyDiv w:val="1"/>
      <w:marLeft w:val="0"/>
      <w:marRight w:val="0"/>
      <w:marTop w:val="0"/>
      <w:marBottom w:val="0"/>
      <w:divBdr>
        <w:top w:val="none" w:sz="0" w:space="0" w:color="auto"/>
        <w:left w:val="none" w:sz="0" w:space="0" w:color="auto"/>
        <w:bottom w:val="none" w:sz="0" w:space="0" w:color="auto"/>
        <w:right w:val="none" w:sz="0" w:space="0" w:color="auto"/>
      </w:divBdr>
    </w:div>
    <w:div w:id="1446802678">
      <w:bodyDiv w:val="1"/>
      <w:marLeft w:val="0"/>
      <w:marRight w:val="0"/>
      <w:marTop w:val="0"/>
      <w:marBottom w:val="0"/>
      <w:divBdr>
        <w:top w:val="none" w:sz="0" w:space="0" w:color="auto"/>
        <w:left w:val="none" w:sz="0" w:space="0" w:color="auto"/>
        <w:bottom w:val="none" w:sz="0" w:space="0" w:color="auto"/>
        <w:right w:val="none" w:sz="0" w:space="0" w:color="auto"/>
      </w:divBdr>
    </w:div>
    <w:div w:id="1455753193">
      <w:bodyDiv w:val="1"/>
      <w:marLeft w:val="0"/>
      <w:marRight w:val="0"/>
      <w:marTop w:val="0"/>
      <w:marBottom w:val="0"/>
      <w:divBdr>
        <w:top w:val="none" w:sz="0" w:space="0" w:color="auto"/>
        <w:left w:val="none" w:sz="0" w:space="0" w:color="auto"/>
        <w:bottom w:val="none" w:sz="0" w:space="0" w:color="auto"/>
        <w:right w:val="none" w:sz="0" w:space="0" w:color="auto"/>
      </w:divBdr>
    </w:div>
    <w:div w:id="1461148672">
      <w:bodyDiv w:val="1"/>
      <w:marLeft w:val="0"/>
      <w:marRight w:val="0"/>
      <w:marTop w:val="0"/>
      <w:marBottom w:val="0"/>
      <w:divBdr>
        <w:top w:val="none" w:sz="0" w:space="0" w:color="auto"/>
        <w:left w:val="none" w:sz="0" w:space="0" w:color="auto"/>
        <w:bottom w:val="none" w:sz="0" w:space="0" w:color="auto"/>
        <w:right w:val="none" w:sz="0" w:space="0" w:color="auto"/>
      </w:divBdr>
    </w:div>
    <w:div w:id="1468009740">
      <w:bodyDiv w:val="1"/>
      <w:marLeft w:val="0"/>
      <w:marRight w:val="0"/>
      <w:marTop w:val="0"/>
      <w:marBottom w:val="0"/>
      <w:divBdr>
        <w:top w:val="none" w:sz="0" w:space="0" w:color="auto"/>
        <w:left w:val="none" w:sz="0" w:space="0" w:color="auto"/>
        <w:bottom w:val="none" w:sz="0" w:space="0" w:color="auto"/>
        <w:right w:val="none" w:sz="0" w:space="0" w:color="auto"/>
      </w:divBdr>
    </w:div>
    <w:div w:id="1472792189">
      <w:bodyDiv w:val="1"/>
      <w:marLeft w:val="0"/>
      <w:marRight w:val="0"/>
      <w:marTop w:val="0"/>
      <w:marBottom w:val="0"/>
      <w:divBdr>
        <w:top w:val="none" w:sz="0" w:space="0" w:color="auto"/>
        <w:left w:val="none" w:sz="0" w:space="0" w:color="auto"/>
        <w:bottom w:val="none" w:sz="0" w:space="0" w:color="auto"/>
        <w:right w:val="none" w:sz="0" w:space="0" w:color="auto"/>
      </w:divBdr>
    </w:div>
    <w:div w:id="1483696614">
      <w:bodyDiv w:val="1"/>
      <w:marLeft w:val="0"/>
      <w:marRight w:val="0"/>
      <w:marTop w:val="0"/>
      <w:marBottom w:val="0"/>
      <w:divBdr>
        <w:top w:val="none" w:sz="0" w:space="0" w:color="auto"/>
        <w:left w:val="none" w:sz="0" w:space="0" w:color="auto"/>
        <w:bottom w:val="none" w:sz="0" w:space="0" w:color="auto"/>
        <w:right w:val="none" w:sz="0" w:space="0" w:color="auto"/>
      </w:divBdr>
    </w:div>
    <w:div w:id="1499343813">
      <w:bodyDiv w:val="1"/>
      <w:marLeft w:val="0"/>
      <w:marRight w:val="0"/>
      <w:marTop w:val="0"/>
      <w:marBottom w:val="0"/>
      <w:divBdr>
        <w:top w:val="none" w:sz="0" w:space="0" w:color="auto"/>
        <w:left w:val="none" w:sz="0" w:space="0" w:color="auto"/>
        <w:bottom w:val="none" w:sz="0" w:space="0" w:color="auto"/>
        <w:right w:val="none" w:sz="0" w:space="0" w:color="auto"/>
      </w:divBdr>
    </w:div>
    <w:div w:id="1501892743">
      <w:bodyDiv w:val="1"/>
      <w:marLeft w:val="0"/>
      <w:marRight w:val="0"/>
      <w:marTop w:val="0"/>
      <w:marBottom w:val="0"/>
      <w:divBdr>
        <w:top w:val="none" w:sz="0" w:space="0" w:color="auto"/>
        <w:left w:val="none" w:sz="0" w:space="0" w:color="auto"/>
        <w:bottom w:val="none" w:sz="0" w:space="0" w:color="auto"/>
        <w:right w:val="none" w:sz="0" w:space="0" w:color="auto"/>
      </w:divBdr>
    </w:div>
    <w:div w:id="1520392231">
      <w:bodyDiv w:val="1"/>
      <w:marLeft w:val="0"/>
      <w:marRight w:val="0"/>
      <w:marTop w:val="0"/>
      <w:marBottom w:val="0"/>
      <w:divBdr>
        <w:top w:val="none" w:sz="0" w:space="0" w:color="auto"/>
        <w:left w:val="none" w:sz="0" w:space="0" w:color="auto"/>
        <w:bottom w:val="none" w:sz="0" w:space="0" w:color="auto"/>
        <w:right w:val="none" w:sz="0" w:space="0" w:color="auto"/>
      </w:divBdr>
    </w:div>
    <w:div w:id="1528328995">
      <w:bodyDiv w:val="1"/>
      <w:marLeft w:val="0"/>
      <w:marRight w:val="0"/>
      <w:marTop w:val="0"/>
      <w:marBottom w:val="0"/>
      <w:divBdr>
        <w:top w:val="none" w:sz="0" w:space="0" w:color="auto"/>
        <w:left w:val="none" w:sz="0" w:space="0" w:color="auto"/>
        <w:bottom w:val="none" w:sz="0" w:space="0" w:color="auto"/>
        <w:right w:val="none" w:sz="0" w:space="0" w:color="auto"/>
      </w:divBdr>
    </w:div>
    <w:div w:id="1552226257">
      <w:bodyDiv w:val="1"/>
      <w:marLeft w:val="0"/>
      <w:marRight w:val="0"/>
      <w:marTop w:val="0"/>
      <w:marBottom w:val="0"/>
      <w:divBdr>
        <w:top w:val="none" w:sz="0" w:space="0" w:color="auto"/>
        <w:left w:val="none" w:sz="0" w:space="0" w:color="auto"/>
        <w:bottom w:val="none" w:sz="0" w:space="0" w:color="auto"/>
        <w:right w:val="none" w:sz="0" w:space="0" w:color="auto"/>
      </w:divBdr>
    </w:div>
    <w:div w:id="1552763425">
      <w:bodyDiv w:val="1"/>
      <w:marLeft w:val="0"/>
      <w:marRight w:val="0"/>
      <w:marTop w:val="0"/>
      <w:marBottom w:val="0"/>
      <w:divBdr>
        <w:top w:val="none" w:sz="0" w:space="0" w:color="auto"/>
        <w:left w:val="none" w:sz="0" w:space="0" w:color="auto"/>
        <w:bottom w:val="none" w:sz="0" w:space="0" w:color="auto"/>
        <w:right w:val="none" w:sz="0" w:space="0" w:color="auto"/>
      </w:divBdr>
    </w:div>
    <w:div w:id="1556156641">
      <w:bodyDiv w:val="1"/>
      <w:marLeft w:val="0"/>
      <w:marRight w:val="0"/>
      <w:marTop w:val="0"/>
      <w:marBottom w:val="0"/>
      <w:divBdr>
        <w:top w:val="none" w:sz="0" w:space="0" w:color="auto"/>
        <w:left w:val="none" w:sz="0" w:space="0" w:color="auto"/>
        <w:bottom w:val="none" w:sz="0" w:space="0" w:color="auto"/>
        <w:right w:val="none" w:sz="0" w:space="0" w:color="auto"/>
      </w:divBdr>
    </w:div>
    <w:div w:id="1560047723">
      <w:bodyDiv w:val="1"/>
      <w:marLeft w:val="0"/>
      <w:marRight w:val="0"/>
      <w:marTop w:val="0"/>
      <w:marBottom w:val="0"/>
      <w:divBdr>
        <w:top w:val="none" w:sz="0" w:space="0" w:color="auto"/>
        <w:left w:val="none" w:sz="0" w:space="0" w:color="auto"/>
        <w:bottom w:val="none" w:sz="0" w:space="0" w:color="auto"/>
        <w:right w:val="none" w:sz="0" w:space="0" w:color="auto"/>
      </w:divBdr>
    </w:div>
    <w:div w:id="1560900419">
      <w:bodyDiv w:val="1"/>
      <w:marLeft w:val="0"/>
      <w:marRight w:val="0"/>
      <w:marTop w:val="0"/>
      <w:marBottom w:val="0"/>
      <w:divBdr>
        <w:top w:val="none" w:sz="0" w:space="0" w:color="auto"/>
        <w:left w:val="none" w:sz="0" w:space="0" w:color="auto"/>
        <w:bottom w:val="none" w:sz="0" w:space="0" w:color="auto"/>
        <w:right w:val="none" w:sz="0" w:space="0" w:color="auto"/>
      </w:divBdr>
    </w:div>
    <w:div w:id="1571691239">
      <w:bodyDiv w:val="1"/>
      <w:marLeft w:val="0"/>
      <w:marRight w:val="0"/>
      <w:marTop w:val="0"/>
      <w:marBottom w:val="0"/>
      <w:divBdr>
        <w:top w:val="none" w:sz="0" w:space="0" w:color="auto"/>
        <w:left w:val="none" w:sz="0" w:space="0" w:color="auto"/>
        <w:bottom w:val="none" w:sz="0" w:space="0" w:color="auto"/>
        <w:right w:val="none" w:sz="0" w:space="0" w:color="auto"/>
      </w:divBdr>
    </w:div>
    <w:div w:id="1579711950">
      <w:bodyDiv w:val="1"/>
      <w:marLeft w:val="0"/>
      <w:marRight w:val="0"/>
      <w:marTop w:val="0"/>
      <w:marBottom w:val="0"/>
      <w:divBdr>
        <w:top w:val="none" w:sz="0" w:space="0" w:color="auto"/>
        <w:left w:val="none" w:sz="0" w:space="0" w:color="auto"/>
        <w:bottom w:val="none" w:sz="0" w:space="0" w:color="auto"/>
        <w:right w:val="none" w:sz="0" w:space="0" w:color="auto"/>
      </w:divBdr>
    </w:div>
    <w:div w:id="1586109236">
      <w:bodyDiv w:val="1"/>
      <w:marLeft w:val="0"/>
      <w:marRight w:val="0"/>
      <w:marTop w:val="0"/>
      <w:marBottom w:val="0"/>
      <w:divBdr>
        <w:top w:val="none" w:sz="0" w:space="0" w:color="auto"/>
        <w:left w:val="none" w:sz="0" w:space="0" w:color="auto"/>
        <w:bottom w:val="none" w:sz="0" w:space="0" w:color="auto"/>
        <w:right w:val="none" w:sz="0" w:space="0" w:color="auto"/>
      </w:divBdr>
    </w:div>
    <w:div w:id="1588613714">
      <w:bodyDiv w:val="1"/>
      <w:marLeft w:val="0"/>
      <w:marRight w:val="0"/>
      <w:marTop w:val="0"/>
      <w:marBottom w:val="0"/>
      <w:divBdr>
        <w:top w:val="none" w:sz="0" w:space="0" w:color="auto"/>
        <w:left w:val="none" w:sz="0" w:space="0" w:color="auto"/>
        <w:bottom w:val="none" w:sz="0" w:space="0" w:color="auto"/>
        <w:right w:val="none" w:sz="0" w:space="0" w:color="auto"/>
      </w:divBdr>
    </w:div>
    <w:div w:id="1597860453">
      <w:bodyDiv w:val="1"/>
      <w:marLeft w:val="0"/>
      <w:marRight w:val="0"/>
      <w:marTop w:val="0"/>
      <w:marBottom w:val="0"/>
      <w:divBdr>
        <w:top w:val="none" w:sz="0" w:space="0" w:color="auto"/>
        <w:left w:val="none" w:sz="0" w:space="0" w:color="auto"/>
        <w:bottom w:val="none" w:sz="0" w:space="0" w:color="auto"/>
        <w:right w:val="none" w:sz="0" w:space="0" w:color="auto"/>
      </w:divBdr>
    </w:div>
    <w:div w:id="1617983914">
      <w:bodyDiv w:val="1"/>
      <w:marLeft w:val="0"/>
      <w:marRight w:val="0"/>
      <w:marTop w:val="0"/>
      <w:marBottom w:val="0"/>
      <w:divBdr>
        <w:top w:val="none" w:sz="0" w:space="0" w:color="auto"/>
        <w:left w:val="none" w:sz="0" w:space="0" w:color="auto"/>
        <w:bottom w:val="none" w:sz="0" w:space="0" w:color="auto"/>
        <w:right w:val="none" w:sz="0" w:space="0" w:color="auto"/>
      </w:divBdr>
    </w:div>
    <w:div w:id="1626421255">
      <w:bodyDiv w:val="1"/>
      <w:marLeft w:val="0"/>
      <w:marRight w:val="0"/>
      <w:marTop w:val="0"/>
      <w:marBottom w:val="0"/>
      <w:divBdr>
        <w:top w:val="none" w:sz="0" w:space="0" w:color="auto"/>
        <w:left w:val="none" w:sz="0" w:space="0" w:color="auto"/>
        <w:bottom w:val="none" w:sz="0" w:space="0" w:color="auto"/>
        <w:right w:val="none" w:sz="0" w:space="0" w:color="auto"/>
      </w:divBdr>
    </w:div>
    <w:div w:id="1629504665">
      <w:bodyDiv w:val="1"/>
      <w:marLeft w:val="0"/>
      <w:marRight w:val="0"/>
      <w:marTop w:val="0"/>
      <w:marBottom w:val="0"/>
      <w:divBdr>
        <w:top w:val="none" w:sz="0" w:space="0" w:color="auto"/>
        <w:left w:val="none" w:sz="0" w:space="0" w:color="auto"/>
        <w:bottom w:val="none" w:sz="0" w:space="0" w:color="auto"/>
        <w:right w:val="none" w:sz="0" w:space="0" w:color="auto"/>
      </w:divBdr>
    </w:div>
    <w:div w:id="1631548537">
      <w:bodyDiv w:val="1"/>
      <w:marLeft w:val="0"/>
      <w:marRight w:val="0"/>
      <w:marTop w:val="0"/>
      <w:marBottom w:val="0"/>
      <w:divBdr>
        <w:top w:val="none" w:sz="0" w:space="0" w:color="auto"/>
        <w:left w:val="none" w:sz="0" w:space="0" w:color="auto"/>
        <w:bottom w:val="none" w:sz="0" w:space="0" w:color="auto"/>
        <w:right w:val="none" w:sz="0" w:space="0" w:color="auto"/>
      </w:divBdr>
    </w:div>
    <w:div w:id="1631664588">
      <w:bodyDiv w:val="1"/>
      <w:marLeft w:val="0"/>
      <w:marRight w:val="0"/>
      <w:marTop w:val="0"/>
      <w:marBottom w:val="0"/>
      <w:divBdr>
        <w:top w:val="none" w:sz="0" w:space="0" w:color="auto"/>
        <w:left w:val="none" w:sz="0" w:space="0" w:color="auto"/>
        <w:bottom w:val="none" w:sz="0" w:space="0" w:color="auto"/>
        <w:right w:val="none" w:sz="0" w:space="0" w:color="auto"/>
      </w:divBdr>
    </w:div>
    <w:div w:id="1633711034">
      <w:bodyDiv w:val="1"/>
      <w:marLeft w:val="0"/>
      <w:marRight w:val="0"/>
      <w:marTop w:val="0"/>
      <w:marBottom w:val="0"/>
      <w:divBdr>
        <w:top w:val="none" w:sz="0" w:space="0" w:color="auto"/>
        <w:left w:val="none" w:sz="0" w:space="0" w:color="auto"/>
        <w:bottom w:val="none" w:sz="0" w:space="0" w:color="auto"/>
        <w:right w:val="none" w:sz="0" w:space="0" w:color="auto"/>
      </w:divBdr>
    </w:div>
    <w:div w:id="1649555765">
      <w:bodyDiv w:val="1"/>
      <w:marLeft w:val="0"/>
      <w:marRight w:val="0"/>
      <w:marTop w:val="0"/>
      <w:marBottom w:val="0"/>
      <w:divBdr>
        <w:top w:val="none" w:sz="0" w:space="0" w:color="auto"/>
        <w:left w:val="none" w:sz="0" w:space="0" w:color="auto"/>
        <w:bottom w:val="none" w:sz="0" w:space="0" w:color="auto"/>
        <w:right w:val="none" w:sz="0" w:space="0" w:color="auto"/>
      </w:divBdr>
    </w:div>
    <w:div w:id="1692799676">
      <w:bodyDiv w:val="1"/>
      <w:marLeft w:val="0"/>
      <w:marRight w:val="0"/>
      <w:marTop w:val="0"/>
      <w:marBottom w:val="0"/>
      <w:divBdr>
        <w:top w:val="none" w:sz="0" w:space="0" w:color="auto"/>
        <w:left w:val="none" w:sz="0" w:space="0" w:color="auto"/>
        <w:bottom w:val="none" w:sz="0" w:space="0" w:color="auto"/>
        <w:right w:val="none" w:sz="0" w:space="0" w:color="auto"/>
      </w:divBdr>
    </w:div>
    <w:div w:id="1735813465">
      <w:bodyDiv w:val="1"/>
      <w:marLeft w:val="0"/>
      <w:marRight w:val="0"/>
      <w:marTop w:val="0"/>
      <w:marBottom w:val="0"/>
      <w:divBdr>
        <w:top w:val="none" w:sz="0" w:space="0" w:color="auto"/>
        <w:left w:val="none" w:sz="0" w:space="0" w:color="auto"/>
        <w:bottom w:val="none" w:sz="0" w:space="0" w:color="auto"/>
        <w:right w:val="none" w:sz="0" w:space="0" w:color="auto"/>
      </w:divBdr>
    </w:div>
    <w:div w:id="1744063273">
      <w:bodyDiv w:val="1"/>
      <w:marLeft w:val="0"/>
      <w:marRight w:val="0"/>
      <w:marTop w:val="0"/>
      <w:marBottom w:val="0"/>
      <w:divBdr>
        <w:top w:val="none" w:sz="0" w:space="0" w:color="auto"/>
        <w:left w:val="none" w:sz="0" w:space="0" w:color="auto"/>
        <w:bottom w:val="none" w:sz="0" w:space="0" w:color="auto"/>
        <w:right w:val="none" w:sz="0" w:space="0" w:color="auto"/>
      </w:divBdr>
    </w:div>
    <w:div w:id="1763795673">
      <w:bodyDiv w:val="1"/>
      <w:marLeft w:val="0"/>
      <w:marRight w:val="0"/>
      <w:marTop w:val="0"/>
      <w:marBottom w:val="0"/>
      <w:divBdr>
        <w:top w:val="none" w:sz="0" w:space="0" w:color="auto"/>
        <w:left w:val="none" w:sz="0" w:space="0" w:color="auto"/>
        <w:bottom w:val="none" w:sz="0" w:space="0" w:color="auto"/>
        <w:right w:val="none" w:sz="0" w:space="0" w:color="auto"/>
      </w:divBdr>
    </w:div>
    <w:div w:id="1767576957">
      <w:bodyDiv w:val="1"/>
      <w:marLeft w:val="0"/>
      <w:marRight w:val="0"/>
      <w:marTop w:val="0"/>
      <w:marBottom w:val="0"/>
      <w:divBdr>
        <w:top w:val="none" w:sz="0" w:space="0" w:color="auto"/>
        <w:left w:val="none" w:sz="0" w:space="0" w:color="auto"/>
        <w:bottom w:val="none" w:sz="0" w:space="0" w:color="auto"/>
        <w:right w:val="none" w:sz="0" w:space="0" w:color="auto"/>
      </w:divBdr>
    </w:div>
    <w:div w:id="1776359478">
      <w:bodyDiv w:val="1"/>
      <w:marLeft w:val="0"/>
      <w:marRight w:val="0"/>
      <w:marTop w:val="0"/>
      <w:marBottom w:val="0"/>
      <w:divBdr>
        <w:top w:val="none" w:sz="0" w:space="0" w:color="auto"/>
        <w:left w:val="none" w:sz="0" w:space="0" w:color="auto"/>
        <w:bottom w:val="none" w:sz="0" w:space="0" w:color="auto"/>
        <w:right w:val="none" w:sz="0" w:space="0" w:color="auto"/>
      </w:divBdr>
    </w:div>
    <w:div w:id="1825773464">
      <w:bodyDiv w:val="1"/>
      <w:marLeft w:val="0"/>
      <w:marRight w:val="0"/>
      <w:marTop w:val="0"/>
      <w:marBottom w:val="0"/>
      <w:divBdr>
        <w:top w:val="none" w:sz="0" w:space="0" w:color="auto"/>
        <w:left w:val="none" w:sz="0" w:space="0" w:color="auto"/>
        <w:bottom w:val="none" w:sz="0" w:space="0" w:color="auto"/>
        <w:right w:val="none" w:sz="0" w:space="0" w:color="auto"/>
      </w:divBdr>
    </w:div>
    <w:div w:id="1853645895">
      <w:bodyDiv w:val="1"/>
      <w:marLeft w:val="0"/>
      <w:marRight w:val="0"/>
      <w:marTop w:val="0"/>
      <w:marBottom w:val="0"/>
      <w:divBdr>
        <w:top w:val="none" w:sz="0" w:space="0" w:color="auto"/>
        <w:left w:val="none" w:sz="0" w:space="0" w:color="auto"/>
        <w:bottom w:val="none" w:sz="0" w:space="0" w:color="auto"/>
        <w:right w:val="none" w:sz="0" w:space="0" w:color="auto"/>
      </w:divBdr>
    </w:div>
    <w:div w:id="1855416509">
      <w:bodyDiv w:val="1"/>
      <w:marLeft w:val="0"/>
      <w:marRight w:val="0"/>
      <w:marTop w:val="0"/>
      <w:marBottom w:val="0"/>
      <w:divBdr>
        <w:top w:val="none" w:sz="0" w:space="0" w:color="auto"/>
        <w:left w:val="none" w:sz="0" w:space="0" w:color="auto"/>
        <w:bottom w:val="none" w:sz="0" w:space="0" w:color="auto"/>
        <w:right w:val="none" w:sz="0" w:space="0" w:color="auto"/>
      </w:divBdr>
    </w:div>
    <w:div w:id="1855460865">
      <w:bodyDiv w:val="1"/>
      <w:marLeft w:val="0"/>
      <w:marRight w:val="0"/>
      <w:marTop w:val="0"/>
      <w:marBottom w:val="0"/>
      <w:divBdr>
        <w:top w:val="none" w:sz="0" w:space="0" w:color="auto"/>
        <w:left w:val="none" w:sz="0" w:space="0" w:color="auto"/>
        <w:bottom w:val="none" w:sz="0" w:space="0" w:color="auto"/>
        <w:right w:val="none" w:sz="0" w:space="0" w:color="auto"/>
      </w:divBdr>
    </w:div>
    <w:div w:id="1866360791">
      <w:bodyDiv w:val="1"/>
      <w:marLeft w:val="0"/>
      <w:marRight w:val="0"/>
      <w:marTop w:val="0"/>
      <w:marBottom w:val="0"/>
      <w:divBdr>
        <w:top w:val="none" w:sz="0" w:space="0" w:color="auto"/>
        <w:left w:val="none" w:sz="0" w:space="0" w:color="auto"/>
        <w:bottom w:val="none" w:sz="0" w:space="0" w:color="auto"/>
        <w:right w:val="none" w:sz="0" w:space="0" w:color="auto"/>
      </w:divBdr>
    </w:div>
    <w:div w:id="1867864598">
      <w:bodyDiv w:val="1"/>
      <w:marLeft w:val="0"/>
      <w:marRight w:val="0"/>
      <w:marTop w:val="0"/>
      <w:marBottom w:val="0"/>
      <w:divBdr>
        <w:top w:val="none" w:sz="0" w:space="0" w:color="auto"/>
        <w:left w:val="none" w:sz="0" w:space="0" w:color="auto"/>
        <w:bottom w:val="none" w:sz="0" w:space="0" w:color="auto"/>
        <w:right w:val="none" w:sz="0" w:space="0" w:color="auto"/>
      </w:divBdr>
    </w:div>
    <w:div w:id="1868637426">
      <w:bodyDiv w:val="1"/>
      <w:marLeft w:val="0"/>
      <w:marRight w:val="0"/>
      <w:marTop w:val="0"/>
      <w:marBottom w:val="0"/>
      <w:divBdr>
        <w:top w:val="none" w:sz="0" w:space="0" w:color="auto"/>
        <w:left w:val="none" w:sz="0" w:space="0" w:color="auto"/>
        <w:bottom w:val="none" w:sz="0" w:space="0" w:color="auto"/>
        <w:right w:val="none" w:sz="0" w:space="0" w:color="auto"/>
      </w:divBdr>
    </w:div>
    <w:div w:id="1873880504">
      <w:bodyDiv w:val="1"/>
      <w:marLeft w:val="0"/>
      <w:marRight w:val="0"/>
      <w:marTop w:val="0"/>
      <w:marBottom w:val="0"/>
      <w:divBdr>
        <w:top w:val="none" w:sz="0" w:space="0" w:color="auto"/>
        <w:left w:val="none" w:sz="0" w:space="0" w:color="auto"/>
        <w:bottom w:val="none" w:sz="0" w:space="0" w:color="auto"/>
        <w:right w:val="none" w:sz="0" w:space="0" w:color="auto"/>
      </w:divBdr>
    </w:div>
    <w:div w:id="1926649373">
      <w:bodyDiv w:val="1"/>
      <w:marLeft w:val="0"/>
      <w:marRight w:val="0"/>
      <w:marTop w:val="0"/>
      <w:marBottom w:val="0"/>
      <w:divBdr>
        <w:top w:val="none" w:sz="0" w:space="0" w:color="auto"/>
        <w:left w:val="none" w:sz="0" w:space="0" w:color="auto"/>
        <w:bottom w:val="none" w:sz="0" w:space="0" w:color="auto"/>
        <w:right w:val="none" w:sz="0" w:space="0" w:color="auto"/>
      </w:divBdr>
    </w:div>
    <w:div w:id="1931617906">
      <w:bodyDiv w:val="1"/>
      <w:marLeft w:val="0"/>
      <w:marRight w:val="0"/>
      <w:marTop w:val="0"/>
      <w:marBottom w:val="0"/>
      <w:divBdr>
        <w:top w:val="none" w:sz="0" w:space="0" w:color="auto"/>
        <w:left w:val="none" w:sz="0" w:space="0" w:color="auto"/>
        <w:bottom w:val="none" w:sz="0" w:space="0" w:color="auto"/>
        <w:right w:val="none" w:sz="0" w:space="0" w:color="auto"/>
      </w:divBdr>
    </w:div>
    <w:div w:id="1947614376">
      <w:bodyDiv w:val="1"/>
      <w:marLeft w:val="0"/>
      <w:marRight w:val="0"/>
      <w:marTop w:val="0"/>
      <w:marBottom w:val="0"/>
      <w:divBdr>
        <w:top w:val="none" w:sz="0" w:space="0" w:color="auto"/>
        <w:left w:val="none" w:sz="0" w:space="0" w:color="auto"/>
        <w:bottom w:val="none" w:sz="0" w:space="0" w:color="auto"/>
        <w:right w:val="none" w:sz="0" w:space="0" w:color="auto"/>
      </w:divBdr>
    </w:div>
    <w:div w:id="1955020980">
      <w:bodyDiv w:val="1"/>
      <w:marLeft w:val="0"/>
      <w:marRight w:val="0"/>
      <w:marTop w:val="0"/>
      <w:marBottom w:val="0"/>
      <w:divBdr>
        <w:top w:val="none" w:sz="0" w:space="0" w:color="auto"/>
        <w:left w:val="none" w:sz="0" w:space="0" w:color="auto"/>
        <w:bottom w:val="none" w:sz="0" w:space="0" w:color="auto"/>
        <w:right w:val="none" w:sz="0" w:space="0" w:color="auto"/>
      </w:divBdr>
    </w:div>
    <w:div w:id="1960336637">
      <w:bodyDiv w:val="1"/>
      <w:marLeft w:val="0"/>
      <w:marRight w:val="0"/>
      <w:marTop w:val="0"/>
      <w:marBottom w:val="0"/>
      <w:divBdr>
        <w:top w:val="none" w:sz="0" w:space="0" w:color="auto"/>
        <w:left w:val="none" w:sz="0" w:space="0" w:color="auto"/>
        <w:bottom w:val="none" w:sz="0" w:space="0" w:color="auto"/>
        <w:right w:val="none" w:sz="0" w:space="0" w:color="auto"/>
      </w:divBdr>
    </w:div>
    <w:div w:id="1962572334">
      <w:bodyDiv w:val="1"/>
      <w:marLeft w:val="0"/>
      <w:marRight w:val="0"/>
      <w:marTop w:val="0"/>
      <w:marBottom w:val="0"/>
      <w:divBdr>
        <w:top w:val="none" w:sz="0" w:space="0" w:color="auto"/>
        <w:left w:val="none" w:sz="0" w:space="0" w:color="auto"/>
        <w:bottom w:val="none" w:sz="0" w:space="0" w:color="auto"/>
        <w:right w:val="none" w:sz="0" w:space="0" w:color="auto"/>
      </w:divBdr>
    </w:div>
    <w:div w:id="1971813128">
      <w:bodyDiv w:val="1"/>
      <w:marLeft w:val="0"/>
      <w:marRight w:val="0"/>
      <w:marTop w:val="0"/>
      <w:marBottom w:val="0"/>
      <w:divBdr>
        <w:top w:val="none" w:sz="0" w:space="0" w:color="auto"/>
        <w:left w:val="none" w:sz="0" w:space="0" w:color="auto"/>
        <w:bottom w:val="none" w:sz="0" w:space="0" w:color="auto"/>
        <w:right w:val="none" w:sz="0" w:space="0" w:color="auto"/>
      </w:divBdr>
    </w:div>
    <w:div w:id="1972974397">
      <w:bodyDiv w:val="1"/>
      <w:marLeft w:val="0"/>
      <w:marRight w:val="0"/>
      <w:marTop w:val="0"/>
      <w:marBottom w:val="0"/>
      <w:divBdr>
        <w:top w:val="none" w:sz="0" w:space="0" w:color="auto"/>
        <w:left w:val="none" w:sz="0" w:space="0" w:color="auto"/>
        <w:bottom w:val="none" w:sz="0" w:space="0" w:color="auto"/>
        <w:right w:val="none" w:sz="0" w:space="0" w:color="auto"/>
      </w:divBdr>
    </w:div>
    <w:div w:id="1992321707">
      <w:bodyDiv w:val="1"/>
      <w:marLeft w:val="0"/>
      <w:marRight w:val="0"/>
      <w:marTop w:val="0"/>
      <w:marBottom w:val="0"/>
      <w:divBdr>
        <w:top w:val="none" w:sz="0" w:space="0" w:color="auto"/>
        <w:left w:val="none" w:sz="0" w:space="0" w:color="auto"/>
        <w:bottom w:val="none" w:sz="0" w:space="0" w:color="auto"/>
        <w:right w:val="none" w:sz="0" w:space="0" w:color="auto"/>
      </w:divBdr>
    </w:div>
    <w:div w:id="2010675606">
      <w:bodyDiv w:val="1"/>
      <w:marLeft w:val="0"/>
      <w:marRight w:val="0"/>
      <w:marTop w:val="0"/>
      <w:marBottom w:val="0"/>
      <w:divBdr>
        <w:top w:val="none" w:sz="0" w:space="0" w:color="auto"/>
        <w:left w:val="none" w:sz="0" w:space="0" w:color="auto"/>
        <w:bottom w:val="none" w:sz="0" w:space="0" w:color="auto"/>
        <w:right w:val="none" w:sz="0" w:space="0" w:color="auto"/>
      </w:divBdr>
    </w:div>
    <w:div w:id="2041471610">
      <w:bodyDiv w:val="1"/>
      <w:marLeft w:val="0"/>
      <w:marRight w:val="0"/>
      <w:marTop w:val="0"/>
      <w:marBottom w:val="0"/>
      <w:divBdr>
        <w:top w:val="none" w:sz="0" w:space="0" w:color="auto"/>
        <w:left w:val="none" w:sz="0" w:space="0" w:color="auto"/>
        <w:bottom w:val="none" w:sz="0" w:space="0" w:color="auto"/>
        <w:right w:val="none" w:sz="0" w:space="0" w:color="auto"/>
      </w:divBdr>
    </w:div>
    <w:div w:id="2050756639">
      <w:bodyDiv w:val="1"/>
      <w:marLeft w:val="0"/>
      <w:marRight w:val="0"/>
      <w:marTop w:val="0"/>
      <w:marBottom w:val="0"/>
      <w:divBdr>
        <w:top w:val="none" w:sz="0" w:space="0" w:color="auto"/>
        <w:left w:val="none" w:sz="0" w:space="0" w:color="auto"/>
        <w:bottom w:val="none" w:sz="0" w:space="0" w:color="auto"/>
        <w:right w:val="none" w:sz="0" w:space="0" w:color="auto"/>
      </w:divBdr>
    </w:div>
    <w:div w:id="2075734667">
      <w:bodyDiv w:val="1"/>
      <w:marLeft w:val="0"/>
      <w:marRight w:val="0"/>
      <w:marTop w:val="0"/>
      <w:marBottom w:val="0"/>
      <w:divBdr>
        <w:top w:val="none" w:sz="0" w:space="0" w:color="auto"/>
        <w:left w:val="none" w:sz="0" w:space="0" w:color="auto"/>
        <w:bottom w:val="none" w:sz="0" w:space="0" w:color="auto"/>
        <w:right w:val="none" w:sz="0" w:space="0" w:color="auto"/>
      </w:divBdr>
    </w:div>
    <w:div w:id="2076583505">
      <w:bodyDiv w:val="1"/>
      <w:marLeft w:val="0"/>
      <w:marRight w:val="0"/>
      <w:marTop w:val="0"/>
      <w:marBottom w:val="0"/>
      <w:divBdr>
        <w:top w:val="none" w:sz="0" w:space="0" w:color="auto"/>
        <w:left w:val="none" w:sz="0" w:space="0" w:color="auto"/>
        <w:bottom w:val="none" w:sz="0" w:space="0" w:color="auto"/>
        <w:right w:val="none" w:sz="0" w:space="0" w:color="auto"/>
      </w:divBdr>
    </w:div>
    <w:div w:id="2076657008">
      <w:bodyDiv w:val="1"/>
      <w:marLeft w:val="0"/>
      <w:marRight w:val="0"/>
      <w:marTop w:val="0"/>
      <w:marBottom w:val="0"/>
      <w:divBdr>
        <w:top w:val="none" w:sz="0" w:space="0" w:color="auto"/>
        <w:left w:val="none" w:sz="0" w:space="0" w:color="auto"/>
        <w:bottom w:val="none" w:sz="0" w:space="0" w:color="auto"/>
        <w:right w:val="none" w:sz="0" w:space="0" w:color="auto"/>
      </w:divBdr>
    </w:div>
    <w:div w:id="2103524300">
      <w:bodyDiv w:val="1"/>
      <w:marLeft w:val="0"/>
      <w:marRight w:val="0"/>
      <w:marTop w:val="0"/>
      <w:marBottom w:val="0"/>
      <w:divBdr>
        <w:top w:val="none" w:sz="0" w:space="0" w:color="auto"/>
        <w:left w:val="none" w:sz="0" w:space="0" w:color="auto"/>
        <w:bottom w:val="none" w:sz="0" w:space="0" w:color="auto"/>
        <w:right w:val="none" w:sz="0" w:space="0" w:color="auto"/>
      </w:divBdr>
    </w:div>
    <w:div w:id="2117166100">
      <w:bodyDiv w:val="1"/>
      <w:marLeft w:val="0"/>
      <w:marRight w:val="0"/>
      <w:marTop w:val="0"/>
      <w:marBottom w:val="0"/>
      <w:divBdr>
        <w:top w:val="none" w:sz="0" w:space="0" w:color="auto"/>
        <w:left w:val="none" w:sz="0" w:space="0" w:color="auto"/>
        <w:bottom w:val="none" w:sz="0" w:space="0" w:color="auto"/>
        <w:right w:val="none" w:sz="0" w:space="0" w:color="auto"/>
      </w:divBdr>
    </w:div>
    <w:div w:id="2119523780">
      <w:bodyDiv w:val="1"/>
      <w:marLeft w:val="0"/>
      <w:marRight w:val="0"/>
      <w:marTop w:val="0"/>
      <w:marBottom w:val="0"/>
      <w:divBdr>
        <w:top w:val="none" w:sz="0" w:space="0" w:color="auto"/>
        <w:left w:val="none" w:sz="0" w:space="0" w:color="auto"/>
        <w:bottom w:val="none" w:sz="0" w:space="0" w:color="auto"/>
        <w:right w:val="none" w:sz="0" w:space="0" w:color="auto"/>
      </w:divBdr>
    </w:div>
    <w:div w:id="2121796883">
      <w:bodyDiv w:val="1"/>
      <w:marLeft w:val="0"/>
      <w:marRight w:val="0"/>
      <w:marTop w:val="0"/>
      <w:marBottom w:val="0"/>
      <w:divBdr>
        <w:top w:val="none" w:sz="0" w:space="0" w:color="auto"/>
        <w:left w:val="none" w:sz="0" w:space="0" w:color="auto"/>
        <w:bottom w:val="none" w:sz="0" w:space="0" w:color="auto"/>
        <w:right w:val="none" w:sz="0" w:space="0" w:color="auto"/>
      </w:divBdr>
    </w:div>
    <w:div w:id="2137671540">
      <w:bodyDiv w:val="1"/>
      <w:marLeft w:val="0"/>
      <w:marRight w:val="0"/>
      <w:marTop w:val="0"/>
      <w:marBottom w:val="0"/>
      <w:divBdr>
        <w:top w:val="none" w:sz="0" w:space="0" w:color="auto"/>
        <w:left w:val="none" w:sz="0" w:space="0" w:color="auto"/>
        <w:bottom w:val="none" w:sz="0" w:space="0" w:color="auto"/>
        <w:right w:val="none" w:sz="0" w:space="0" w:color="auto"/>
      </w:divBdr>
    </w:div>
    <w:div w:id="214626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chart" Target="charts/chart3.xml"/><Relationship Id="rId42" Type="http://schemas.openxmlformats.org/officeDocument/2006/relationships/image" Target="media/image23.png"/><Relationship Id="rId47" Type="http://schemas.openxmlformats.org/officeDocument/2006/relationships/chart" Target="charts/chart11.xml"/><Relationship Id="rId63" Type="http://schemas.openxmlformats.org/officeDocument/2006/relationships/chart" Target="charts/chart26.xml"/><Relationship Id="rId68" Type="http://schemas.openxmlformats.org/officeDocument/2006/relationships/image" Target="media/image28.png"/><Relationship Id="rId16" Type="http://schemas.openxmlformats.org/officeDocument/2006/relationships/hyperlink" Target="https://www.energyplan.eu/musetool/" TargetMode="External"/><Relationship Id="rId11" Type="http://schemas.openxmlformats.org/officeDocument/2006/relationships/image" Target="media/image1.jp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jpg"/><Relationship Id="rId40" Type="http://schemas.openxmlformats.org/officeDocument/2006/relationships/chart" Target="charts/chart6.xml"/><Relationship Id="rId45" Type="http://schemas.openxmlformats.org/officeDocument/2006/relationships/chart" Target="charts/chart9.xml"/><Relationship Id="rId53" Type="http://schemas.openxmlformats.org/officeDocument/2006/relationships/chart" Target="charts/chart16.xml"/><Relationship Id="rId58" Type="http://schemas.openxmlformats.org/officeDocument/2006/relationships/chart" Target="charts/chart21.xml"/><Relationship Id="rId66" Type="http://schemas.openxmlformats.org/officeDocument/2006/relationships/image" Target="media/image26.png"/><Relationship Id="rId74" Type="http://schemas.openxmlformats.org/officeDocument/2006/relationships/chart" Target="charts/chart34.xml"/><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chart" Target="charts/chart24.xml"/><Relationship Id="rId19" Type="http://schemas.openxmlformats.org/officeDocument/2006/relationships/chart" Target="charts/chart1.xm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8.xml"/><Relationship Id="rId48" Type="http://schemas.openxmlformats.org/officeDocument/2006/relationships/image" Target="media/image25.png"/><Relationship Id="rId56" Type="http://schemas.openxmlformats.org/officeDocument/2006/relationships/chart" Target="charts/chart19.xml"/><Relationship Id="rId64" Type="http://schemas.openxmlformats.org/officeDocument/2006/relationships/chart" Target="charts/chart27.xml"/><Relationship Id="rId69" Type="http://schemas.openxmlformats.org/officeDocument/2006/relationships/chart" Target="charts/chart29.xml"/><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chart" Target="charts/chart14.xml"/><Relationship Id="rId72" Type="http://schemas.openxmlformats.org/officeDocument/2006/relationships/chart" Target="charts/chart3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image" Target="media/image5.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hart" Target="charts/chart4.xml"/><Relationship Id="rId46" Type="http://schemas.openxmlformats.org/officeDocument/2006/relationships/chart" Target="charts/chart10.xml"/><Relationship Id="rId59" Type="http://schemas.openxmlformats.org/officeDocument/2006/relationships/chart" Target="charts/chart22.xml"/><Relationship Id="rId67" Type="http://schemas.openxmlformats.org/officeDocument/2006/relationships/image" Target="media/image27.png"/><Relationship Id="rId20" Type="http://schemas.openxmlformats.org/officeDocument/2006/relationships/chart" Target="charts/chart2.xml"/><Relationship Id="rId41" Type="http://schemas.openxmlformats.org/officeDocument/2006/relationships/chart" Target="charts/chart7.xml"/><Relationship Id="rId54" Type="http://schemas.openxmlformats.org/officeDocument/2006/relationships/chart" Target="charts/chart17.xml"/><Relationship Id="rId62" Type="http://schemas.openxmlformats.org/officeDocument/2006/relationships/chart" Target="charts/chart25.xml"/><Relationship Id="rId70" Type="http://schemas.openxmlformats.org/officeDocument/2006/relationships/chart" Target="charts/chart30.xml"/><Relationship Id="rId75" Type="http://schemas.openxmlformats.org/officeDocument/2006/relationships/chart" Target="charts/chart3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12.xml"/><Relationship Id="rId57" Type="http://schemas.openxmlformats.org/officeDocument/2006/relationships/chart" Target="charts/chart20.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4.png"/><Relationship Id="rId52" Type="http://schemas.openxmlformats.org/officeDocument/2006/relationships/chart" Target="charts/chart15.xml"/><Relationship Id="rId60" Type="http://schemas.openxmlformats.org/officeDocument/2006/relationships/chart" Target="charts/chart23.xml"/><Relationship Id="rId65" Type="http://schemas.openxmlformats.org/officeDocument/2006/relationships/chart" Target="charts/chart28.xml"/><Relationship Id="rId73" Type="http://schemas.openxmlformats.org/officeDocument/2006/relationships/chart" Target="charts/chart33.xml"/><Relationship Id="rId78"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6.png"/><Relationship Id="rId39" Type="http://schemas.openxmlformats.org/officeDocument/2006/relationships/chart" Target="charts/chart5.xml"/><Relationship Id="rId34" Type="http://schemas.openxmlformats.org/officeDocument/2006/relationships/image" Target="media/image19.png"/><Relationship Id="rId50" Type="http://schemas.openxmlformats.org/officeDocument/2006/relationships/chart" Target="charts/chart13.xml"/><Relationship Id="rId55" Type="http://schemas.openxmlformats.org/officeDocument/2006/relationships/chart" Target="charts/chart18.xml"/><Relationship Id="rId76"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chart" Target="charts/chart31.xml"/><Relationship Id="rId2" Type="http://schemas.openxmlformats.org/officeDocument/2006/relationships/customXml" Target="../customXml/item2.xml"/><Relationship Id="rId29" Type="http://schemas.openxmlformats.org/officeDocument/2006/relationships/image" Target="media/image14.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b02\Desktop\Musegrids\OneDrive_2021-09-01\MUSE%20tool%20for%20sharing\Tool%20-%20Beta%20v2.4.2\Tool%20-%20Beta%20v2.4.2\MUSEGRIDS-tool-v2.4.4_Osimo%20heat%203.xlsm"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Tool%20-%20Beta%20v2.4\MUSEGRIDS-tool-v2.4.1%20-%20heating%2010%20scenarios.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sab02\Desktop\Musegrids\OneDrive_2021-09-01\MUSE%20tool%20for%20sharing\Tool%20-%20Beta%20v2.4.2\Tool%20-%20Beta%20v2.4.2\Grafici.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sab02\Desktop\Musegrids\OneDrive_2021-09-01\MUSE%20tool%20for%20sharing\Tool%20-%20Beta%20v2.4.2\Tool%20-%20Beta%20v2.4.2\MUSEGRIDS-tool-v2.4.4_Osimo%20heat%204.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b02\Desktop\Musegrids\OneDrive_2021-09-01\MUSE%20tool%20for%20sharing\Tool%20-%20Beta%20v2.4.2\Tool%20-%20Beta%20v2.4.2\MUSEGRIDS-tool-v2.4.4_Osimo%20heat%203.xlsm"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https://rinagroup-my.sharepoint.com/personal/giobo_rina_org/Documents/Desktop/da%20spostare/MuseGrids/WP3/D3.3/Grafici.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data%20collection.xlsm"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b02\Desktop\Musegrids\OneDrive_2021-09-01\MUSE%20tool%20for%20sharing\Tool%20-%20Beta%20v2.4.2\Tool%20-%20Beta%20v2.4.2\MUSEGRIDS-tool-v2.4.4_Osimo%20heat%203.xlsm"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rmj\AppData\Roaming\Microsoft\Excel\Oud-Heverlee%20results%20(version%202).xlsb"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results.xlsx" TargetMode="External"/><Relationship Id="rId2" Type="http://schemas.microsoft.com/office/2011/relationships/chartColorStyle" Target="colors35.xml"/><Relationship Id="rId1" Type="http://schemas.microsoft.com/office/2011/relationships/chartStyle" Target="style35.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Tool%20-%20Beta%20v2.4%20Oud-Heverlee\MUSEGRIDS-tool-v2.4%20Oud-Heverlee%20reference.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Tool%20-%20Beta%20v2.4%20Oud-Heverlee\MUSEGRIDS-tool-v2.4%20Oud-Heverlee%20reference.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data%20collection.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data%20collection.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data%20collection.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rmj\OneDrive%20-%20Aalborg%20Universitet\1%20MUSE\WP3\Task%203.5\Oud-Heverlee%20analysis\Oud-Heverlee%20data%20collection.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9525" cap="rnd">
              <a:solidFill>
                <a:schemeClr val="accent1"/>
              </a:solidFill>
              <a:round/>
            </a:ln>
            <a:effectLst/>
          </c:spPr>
          <c:marker>
            <c:symbol val="none"/>
          </c:marker>
          <c:yVal>
            <c:numRef>
              <c:f>'Background-Lists'!$AB$6:$AB$8766</c:f>
              <c:numCache>
                <c:formatCode>0.00</c:formatCode>
                <c:ptCount val="8761"/>
                <c:pt idx="0">
                  <c:v>2530.1013184127164</c:v>
                </c:pt>
                <c:pt idx="1">
                  <c:v>2420.5611942799364</c:v>
                </c:pt>
                <c:pt idx="2">
                  <c:v>2295.7783724497299</c:v>
                </c:pt>
                <c:pt idx="3">
                  <c:v>2163.7323255419733</c:v>
                </c:pt>
                <c:pt idx="4">
                  <c:v>2016.1423319704713</c:v>
                </c:pt>
                <c:pt idx="5">
                  <c:v>2012.1390957068563</c:v>
                </c:pt>
                <c:pt idx="6">
                  <c:v>2096.1815573302756</c:v>
                </c:pt>
                <c:pt idx="7">
                  <c:v>2062.2612327604265</c:v>
                </c:pt>
                <c:pt idx="8">
                  <c:v>2098.5071911998111</c:v>
                </c:pt>
                <c:pt idx="9">
                  <c:v>2315.0789741960207</c:v>
                </c:pt>
                <c:pt idx="10">
                  <c:v>2568.0005158240324</c:v>
                </c:pt>
                <c:pt idx="11">
                  <c:v>2781.6681711154315</c:v>
                </c:pt>
                <c:pt idx="12">
                  <c:v>2489.7515204760257</c:v>
                </c:pt>
                <c:pt idx="13">
                  <c:v>2568.7769526843849</c:v>
                </c:pt>
                <c:pt idx="14">
                  <c:v>2626.9903213787388</c:v>
                </c:pt>
                <c:pt idx="15">
                  <c:v>2762.3702626723339</c:v>
                </c:pt>
                <c:pt idx="16">
                  <c:v>2978.5067505320858</c:v>
                </c:pt>
                <c:pt idx="17">
                  <c:v>3381.2146479705175</c:v>
                </c:pt>
                <c:pt idx="18">
                  <c:v>3441.8766898196391</c:v>
                </c:pt>
                <c:pt idx="19">
                  <c:v>3583.7784529092796</c:v>
                </c:pt>
                <c:pt idx="20">
                  <c:v>3390.6991154262741</c:v>
                </c:pt>
                <c:pt idx="21">
                  <c:v>3100.6311107424231</c:v>
                </c:pt>
                <c:pt idx="22">
                  <c:v>2868.5686570229641</c:v>
                </c:pt>
                <c:pt idx="23">
                  <c:v>2623.6847472980239</c:v>
                </c:pt>
                <c:pt idx="24">
                  <c:v>2326.1795181336706</c:v>
                </c:pt>
                <c:pt idx="25">
                  <c:v>2091.1863244705182</c:v>
                </c:pt>
                <c:pt idx="26">
                  <c:v>2021.5813133075858</c:v>
                </c:pt>
                <c:pt idx="27">
                  <c:v>1987.1449314698318</c:v>
                </c:pt>
                <c:pt idx="28">
                  <c:v>1975.4102217353766</c:v>
                </c:pt>
                <c:pt idx="29">
                  <c:v>2253.5827672363544</c:v>
                </c:pt>
                <c:pt idx="30">
                  <c:v>2909.3245171765657</c:v>
                </c:pt>
                <c:pt idx="31">
                  <c:v>3796.0119746681498</c:v>
                </c:pt>
                <c:pt idx="32">
                  <c:v>4737.1281749949994</c:v>
                </c:pt>
                <c:pt idx="33">
                  <c:v>5487.7853060161005</c:v>
                </c:pt>
                <c:pt idx="34">
                  <c:v>5715.3046320381727</c:v>
                </c:pt>
                <c:pt idx="35">
                  <c:v>5829.8741972466632</c:v>
                </c:pt>
                <c:pt idx="36">
                  <c:v>5440.6315565043142</c:v>
                </c:pt>
                <c:pt idx="37">
                  <c:v>5188.6715485414452</c:v>
                </c:pt>
                <c:pt idx="38">
                  <c:v>5422.5581571824187</c:v>
                </c:pt>
                <c:pt idx="39">
                  <c:v>5691.9031462442044</c:v>
                </c:pt>
                <c:pt idx="40">
                  <c:v>5826.272458429833</c:v>
                </c:pt>
                <c:pt idx="41">
                  <c:v>6356.1514400103715</c:v>
                </c:pt>
                <c:pt idx="42">
                  <c:v>6230.6518706395545</c:v>
                </c:pt>
                <c:pt idx="43">
                  <c:v>6068.2284279663636</c:v>
                </c:pt>
                <c:pt idx="44">
                  <c:v>5297.4490727569901</c:v>
                </c:pt>
                <c:pt idx="45">
                  <c:v>4699.9953728118253</c:v>
                </c:pt>
                <c:pt idx="46">
                  <c:v>4096.6389431208172</c:v>
                </c:pt>
                <c:pt idx="47">
                  <c:v>3684.7776063488632</c:v>
                </c:pt>
                <c:pt idx="48">
                  <c:v>3283.0204849061133</c:v>
                </c:pt>
                <c:pt idx="49">
                  <c:v>3114.5540629683187</c:v>
                </c:pt>
                <c:pt idx="50">
                  <c:v>2958.0346000366835</c:v>
                </c:pt>
                <c:pt idx="51">
                  <c:v>2957.7406010454883</c:v>
                </c:pt>
                <c:pt idx="52">
                  <c:v>2914.0187510691471</c:v>
                </c:pt>
                <c:pt idx="53">
                  <c:v>3123.5537820874019</c:v>
                </c:pt>
                <c:pt idx="54">
                  <c:v>3778.7365339457151</c:v>
                </c:pt>
                <c:pt idx="55">
                  <c:v>4666.2447684015142</c:v>
                </c:pt>
                <c:pt idx="56">
                  <c:v>5368.8792695327793</c:v>
                </c:pt>
                <c:pt idx="57">
                  <c:v>5707.1880791676576</c:v>
                </c:pt>
                <c:pt idx="58">
                  <c:v>5342.3828037630665</c:v>
                </c:pt>
                <c:pt idx="59">
                  <c:v>4893.9429023262364</c:v>
                </c:pt>
                <c:pt idx="60">
                  <c:v>4577.261431882288</c:v>
                </c:pt>
                <c:pt idx="61">
                  <c:v>3553.2609732462533</c:v>
                </c:pt>
                <c:pt idx="62">
                  <c:v>5505.496201357204</c:v>
                </c:pt>
                <c:pt idx="63">
                  <c:v>5753.7605068758185</c:v>
                </c:pt>
                <c:pt idx="64">
                  <c:v>6335.3669560778035</c:v>
                </c:pt>
                <c:pt idx="65">
                  <c:v>6722.0551844775309</c:v>
                </c:pt>
                <c:pt idx="66">
                  <c:v>6490.1207303188648</c:v>
                </c:pt>
                <c:pt idx="67">
                  <c:v>6237.4798472105813</c:v>
                </c:pt>
                <c:pt idx="68">
                  <c:v>5432.2546101960506</c:v>
                </c:pt>
                <c:pt idx="69">
                  <c:v>4772.5106239887937</c:v>
                </c:pt>
                <c:pt idx="70">
                  <c:v>4136.9595547678955</c:v>
                </c:pt>
                <c:pt idx="71">
                  <c:v>3680.4453712141481</c:v>
                </c:pt>
                <c:pt idx="72">
                  <c:v>3341.9530326896834</c:v>
                </c:pt>
                <c:pt idx="73">
                  <c:v>3131.0270064443785</c:v>
                </c:pt>
                <c:pt idx="74">
                  <c:v>3022.1316300992617</c:v>
                </c:pt>
                <c:pt idx="75">
                  <c:v>2998.393461552515</c:v>
                </c:pt>
                <c:pt idx="76">
                  <c:v>2950.6403754086341</c:v>
                </c:pt>
                <c:pt idx="77">
                  <c:v>3180.1918377441084</c:v>
                </c:pt>
                <c:pt idx="78">
                  <c:v>3906.9998438332532</c:v>
                </c:pt>
                <c:pt idx="79">
                  <c:v>4693.8586590203695</c:v>
                </c:pt>
                <c:pt idx="80">
                  <c:v>5494.832511589324</c:v>
                </c:pt>
                <c:pt idx="81">
                  <c:v>5802.502187198048</c:v>
                </c:pt>
                <c:pt idx="82">
                  <c:v>5484.5106495408945</c:v>
                </c:pt>
                <c:pt idx="83">
                  <c:v>4601.8068157887928</c:v>
                </c:pt>
                <c:pt idx="84">
                  <c:v>3781.369991732885</c:v>
                </c:pt>
                <c:pt idx="85">
                  <c:v>3609.2415369061514</c:v>
                </c:pt>
                <c:pt idx="86">
                  <c:v>4207.5438431348766</c:v>
                </c:pt>
                <c:pt idx="87">
                  <c:v>5315.3485438616881</c:v>
                </c:pt>
                <c:pt idx="88">
                  <c:v>6218.6014275318466</c:v>
                </c:pt>
                <c:pt idx="89">
                  <c:v>6653.7464188667655</c:v>
                </c:pt>
                <c:pt idx="90">
                  <c:v>6476.5370269288969</c:v>
                </c:pt>
                <c:pt idx="91">
                  <c:v>6214.1941771111688</c:v>
                </c:pt>
                <c:pt idx="92">
                  <c:v>5443.8045705644417</c:v>
                </c:pt>
                <c:pt idx="93">
                  <c:v>4780.1943476234783</c:v>
                </c:pt>
                <c:pt idx="94">
                  <c:v>4193.4358609796154</c:v>
                </c:pt>
                <c:pt idx="95">
                  <c:v>3838.0610803842114</c:v>
                </c:pt>
                <c:pt idx="96">
                  <c:v>3431.1434766487282</c:v>
                </c:pt>
                <c:pt idx="97">
                  <c:v>3230.4586652625367</c:v>
                </c:pt>
                <c:pt idx="98">
                  <c:v>3110.3445774124107</c:v>
                </c:pt>
                <c:pt idx="99">
                  <c:v>3048.5402894827007</c:v>
                </c:pt>
                <c:pt idx="100">
                  <c:v>3045.9980482059441</c:v>
                </c:pt>
                <c:pt idx="101">
                  <c:v>3246.515360166879</c:v>
                </c:pt>
                <c:pt idx="102">
                  <c:v>3964.1361477803093</c:v>
                </c:pt>
                <c:pt idx="103">
                  <c:v>4717.876004247626</c:v>
                </c:pt>
                <c:pt idx="104">
                  <c:v>5230.1648796493955</c:v>
                </c:pt>
                <c:pt idx="105">
                  <c:v>5215.6336902211106</c:v>
                </c:pt>
                <c:pt idx="106">
                  <c:v>4704.8232853209483</c:v>
                </c:pt>
                <c:pt idx="107">
                  <c:v>4498.1442625278933</c:v>
                </c:pt>
                <c:pt idx="108">
                  <c:v>5089.7163643161448</c:v>
                </c:pt>
                <c:pt idx="109">
                  <c:v>5195.9488332624978</c:v>
                </c:pt>
                <c:pt idx="110">
                  <c:v>5231.9006841687406</c:v>
                </c:pt>
                <c:pt idx="111">
                  <c:v>5796.1410043492306</c:v>
                </c:pt>
                <c:pt idx="112">
                  <c:v>6005.5619491602065</c:v>
                </c:pt>
                <c:pt idx="113">
                  <c:v>6400.1320390988612</c:v>
                </c:pt>
                <c:pt idx="114">
                  <c:v>6193.019499768262</c:v>
                </c:pt>
                <c:pt idx="115">
                  <c:v>5950.6663313595382</c:v>
                </c:pt>
                <c:pt idx="116">
                  <c:v>5056.4188998086447</c:v>
                </c:pt>
                <c:pt idx="117">
                  <c:v>4333.2036313916678</c:v>
                </c:pt>
                <c:pt idx="118">
                  <c:v>3632.1272870089579</c:v>
                </c:pt>
                <c:pt idx="119">
                  <c:v>3210.7972327272046</c:v>
                </c:pt>
                <c:pt idx="120">
                  <c:v>2889.1265864821294</c:v>
                </c:pt>
                <c:pt idx="121">
                  <c:v>2658.5688775994095</c:v>
                </c:pt>
                <c:pt idx="122">
                  <c:v>2536.0272980787836</c:v>
                </c:pt>
                <c:pt idx="123">
                  <c:v>2452.4798347568662</c:v>
                </c:pt>
                <c:pt idx="124">
                  <c:v>2410.6267283682682</c:v>
                </c:pt>
                <c:pt idx="125">
                  <c:v>2371.2956133259099</c:v>
                </c:pt>
                <c:pt idx="126">
                  <c:v>2453.0208329005286</c:v>
                </c:pt>
                <c:pt idx="127">
                  <c:v>2581.1090741620328</c:v>
                </c:pt>
                <c:pt idx="128">
                  <c:v>2695.0719497072346</c:v>
                </c:pt>
                <c:pt idx="129">
                  <c:v>3077.2439968949611</c:v>
                </c:pt>
                <c:pt idx="130">
                  <c:v>3236.35822012377</c:v>
                </c:pt>
                <c:pt idx="131">
                  <c:v>2857.4535651989731</c:v>
                </c:pt>
                <c:pt idx="132">
                  <c:v>2227.425029797565</c:v>
                </c:pt>
                <c:pt idx="133">
                  <c:v>1473.7890376551529</c:v>
                </c:pt>
                <c:pt idx="134">
                  <c:v>2311.9528381098366</c:v>
                </c:pt>
                <c:pt idx="135">
                  <c:v>2115.9343473107529</c:v>
                </c:pt>
                <c:pt idx="136">
                  <c:v>2998.8865369243558</c:v>
                </c:pt>
                <c:pt idx="137">
                  <c:v>3649.6162269988076</c:v>
                </c:pt>
                <c:pt idx="138">
                  <c:v>3725.8262154979493</c:v>
                </c:pt>
                <c:pt idx="139">
                  <c:v>3855.0672720305256</c:v>
                </c:pt>
                <c:pt idx="140">
                  <c:v>3566.2730129760466</c:v>
                </c:pt>
                <c:pt idx="141">
                  <c:v>3123.3752826998912</c:v>
                </c:pt>
                <c:pt idx="142">
                  <c:v>2905.0655317905084</c:v>
                </c:pt>
                <c:pt idx="143">
                  <c:v>2642.9309312582072</c:v>
                </c:pt>
                <c:pt idx="144">
                  <c:v>2328.1595113396802</c:v>
                </c:pt>
                <c:pt idx="145">
                  <c:v>2154.0953586094906</c:v>
                </c:pt>
                <c:pt idx="146">
                  <c:v>2023.1343079787641</c:v>
                </c:pt>
                <c:pt idx="147">
                  <c:v>1945.6030740132387</c:v>
                </c:pt>
                <c:pt idx="148">
                  <c:v>1942.1243359499022</c:v>
                </c:pt>
                <c:pt idx="149">
                  <c:v>1933.0486170915979</c:v>
                </c:pt>
                <c:pt idx="150">
                  <c:v>2070.0941468445294</c:v>
                </c:pt>
                <c:pt idx="151">
                  <c:v>2267.8243744555725</c:v>
                </c:pt>
                <c:pt idx="152">
                  <c:v>2493.370187134457</c:v>
                </c:pt>
                <c:pt idx="153">
                  <c:v>2914.2038063380296</c:v>
                </c:pt>
                <c:pt idx="154">
                  <c:v>2944.0807635123733</c:v>
                </c:pt>
                <c:pt idx="155">
                  <c:v>3179.2495549272257</c:v>
                </c:pt>
                <c:pt idx="156">
                  <c:v>3231.0489027879225</c:v>
                </c:pt>
                <c:pt idx="157">
                  <c:v>2940.1571733965743</c:v>
                </c:pt>
                <c:pt idx="158">
                  <c:v>2833.3921771500109</c:v>
                </c:pt>
                <c:pt idx="159">
                  <c:v>3002.7626895070039</c:v>
                </c:pt>
                <c:pt idx="160">
                  <c:v>3218.4323204263719</c:v>
                </c:pt>
                <c:pt idx="161">
                  <c:v>3597.0536573578052</c:v>
                </c:pt>
                <c:pt idx="162">
                  <c:v>3655.2034578272305</c:v>
                </c:pt>
                <c:pt idx="163">
                  <c:v>3824.9838752562873</c:v>
                </c:pt>
                <c:pt idx="164">
                  <c:v>3549.1058218821722</c:v>
                </c:pt>
                <c:pt idx="165">
                  <c:v>3231.8696604209613</c:v>
                </c:pt>
                <c:pt idx="166">
                  <c:v>2923.4764686166918</c:v>
                </c:pt>
                <c:pt idx="167">
                  <c:v>2590.8396100002014</c:v>
                </c:pt>
                <c:pt idx="168">
                  <c:v>2294.1248781233976</c:v>
                </c:pt>
                <c:pt idx="169">
                  <c:v>2133.7301784889405</c:v>
                </c:pt>
                <c:pt idx="170">
                  <c:v>2051.1539618343654</c:v>
                </c:pt>
                <c:pt idx="171">
                  <c:v>2050.1164653943479</c:v>
                </c:pt>
                <c:pt idx="172">
                  <c:v>2117.8189830853439</c:v>
                </c:pt>
                <c:pt idx="173">
                  <c:v>2577.6954051021744</c:v>
                </c:pt>
                <c:pt idx="174">
                  <c:v>4012.548981660384</c:v>
                </c:pt>
                <c:pt idx="175">
                  <c:v>5524.4246084558472</c:v>
                </c:pt>
                <c:pt idx="176">
                  <c:v>6858.2298121770082</c:v>
                </c:pt>
                <c:pt idx="177">
                  <c:v>7430.6694190089111</c:v>
                </c:pt>
                <c:pt idx="178">
                  <c:v>7530.9955522918026</c:v>
                </c:pt>
                <c:pt idx="179">
                  <c:v>7477.2670452983184</c:v>
                </c:pt>
                <c:pt idx="180">
                  <c:v>6737.7463709704271</c:v>
                </c:pt>
                <c:pt idx="181">
                  <c:v>6767.2542698499992</c:v>
                </c:pt>
                <c:pt idx="182">
                  <c:v>7261.173667661591</c:v>
                </c:pt>
                <c:pt idx="183">
                  <c:v>7448.6169935274429</c:v>
                </c:pt>
                <c:pt idx="184">
                  <c:v>7696.9222462671005</c:v>
                </c:pt>
                <c:pt idx="185">
                  <c:v>8000.6245472968903</c:v>
                </c:pt>
                <c:pt idx="186">
                  <c:v>7416.6018012658251</c:v>
                </c:pt>
                <c:pt idx="187">
                  <c:v>7065.930504531264</c:v>
                </c:pt>
                <c:pt idx="188">
                  <c:v>6230.1898722248197</c:v>
                </c:pt>
                <c:pt idx="189">
                  <c:v>5480.3591951338276</c:v>
                </c:pt>
                <c:pt idx="190">
                  <c:v>4816.2704738347456</c:v>
                </c:pt>
                <c:pt idx="191">
                  <c:v>4318.2899325653416</c:v>
                </c:pt>
                <c:pt idx="192">
                  <c:v>3940.4422290817274</c:v>
                </c:pt>
                <c:pt idx="193">
                  <c:v>3765.8648281126561</c:v>
                </c:pt>
                <c:pt idx="194">
                  <c:v>3614.4965975054956</c:v>
                </c:pt>
                <c:pt idx="195">
                  <c:v>3576.0277295044921</c:v>
                </c:pt>
                <c:pt idx="196">
                  <c:v>3535.0963699530857</c:v>
                </c:pt>
                <c:pt idx="197">
                  <c:v>3862.310747175844</c:v>
                </c:pt>
                <c:pt idx="198">
                  <c:v>4787.1038239148538</c:v>
                </c:pt>
                <c:pt idx="199">
                  <c:v>6181.4919098821501</c:v>
                </c:pt>
                <c:pt idx="200">
                  <c:v>7321.911131665709</c:v>
                </c:pt>
                <c:pt idx="201">
                  <c:v>7879.4813784689886</c:v>
                </c:pt>
                <c:pt idx="202">
                  <c:v>7886.3647203150349</c:v>
                </c:pt>
                <c:pt idx="203">
                  <c:v>7988.1145924430293</c:v>
                </c:pt>
                <c:pt idx="204">
                  <c:v>7166.7661687199188</c:v>
                </c:pt>
                <c:pt idx="205">
                  <c:v>6784.5558868149028</c:v>
                </c:pt>
                <c:pt idx="206">
                  <c:v>7392.6856928907755</c:v>
                </c:pt>
                <c:pt idx="207">
                  <c:v>7650.6375789351814</c:v>
                </c:pt>
                <c:pt idx="208">
                  <c:v>7888.0782815721441</c:v>
                </c:pt>
                <c:pt idx="209">
                  <c:v>7990.4830820955031</c:v>
                </c:pt>
                <c:pt idx="210">
                  <c:v>7517.9969533466119</c:v>
                </c:pt>
                <c:pt idx="211">
                  <c:v>7110.3823520027508</c:v>
                </c:pt>
                <c:pt idx="212">
                  <c:v>6202.2244681830698</c:v>
                </c:pt>
                <c:pt idx="213">
                  <c:v>5520.42730764731</c:v>
                </c:pt>
                <c:pt idx="214">
                  <c:v>4937.4615579893525</c:v>
                </c:pt>
                <c:pt idx="215">
                  <c:v>4442.6172559585084</c:v>
                </c:pt>
                <c:pt idx="216">
                  <c:v>4026.4054341144615</c:v>
                </c:pt>
                <c:pt idx="217">
                  <c:v>3818.940145994256</c:v>
                </c:pt>
                <c:pt idx="218">
                  <c:v>3657.186701022089</c:v>
                </c:pt>
                <c:pt idx="219">
                  <c:v>3658.5694462774477</c:v>
                </c:pt>
                <c:pt idx="220">
                  <c:v>3597.2079068285261</c:v>
                </c:pt>
                <c:pt idx="221">
                  <c:v>3880.0801862032126</c:v>
                </c:pt>
                <c:pt idx="222">
                  <c:v>4878.633009848927</c:v>
                </c:pt>
                <c:pt idx="223">
                  <c:v>6216.5208210347082</c:v>
                </c:pt>
                <c:pt idx="224">
                  <c:v>7216.0848972188514</c:v>
                </c:pt>
                <c:pt idx="225">
                  <c:v>6881.6545301274136</c:v>
                </c:pt>
                <c:pt idx="226">
                  <c:v>6298.6171470945628</c:v>
                </c:pt>
                <c:pt idx="227">
                  <c:v>6240.7103140516265</c:v>
                </c:pt>
                <c:pt idx="228">
                  <c:v>5017.9096578604931</c:v>
                </c:pt>
                <c:pt idx="229">
                  <c:v>4547.4081761678917</c:v>
                </c:pt>
                <c:pt idx="230">
                  <c:v>5632.0048643135633</c:v>
                </c:pt>
                <c:pt idx="231">
                  <c:v>6422.3611190411193</c:v>
                </c:pt>
                <c:pt idx="232">
                  <c:v>7535.1860547623783</c:v>
                </c:pt>
                <c:pt idx="233">
                  <c:v>8081.2328957038508</c:v>
                </c:pt>
                <c:pt idx="234">
                  <c:v>7676.660658920664</c:v>
                </c:pt>
                <c:pt idx="235">
                  <c:v>7317.6243908889955</c:v>
                </c:pt>
                <c:pt idx="236">
                  <c:v>6418.612850685282</c:v>
                </c:pt>
                <c:pt idx="237">
                  <c:v>5664.4450634763034</c:v>
                </c:pt>
                <c:pt idx="238">
                  <c:v>4934.1204444537825</c:v>
                </c:pt>
                <c:pt idx="239">
                  <c:v>4349.3477009961989</c:v>
                </c:pt>
                <c:pt idx="240">
                  <c:v>4072.7521500840476</c:v>
                </c:pt>
                <c:pt idx="241">
                  <c:v>3903.9213543965352</c:v>
                </c:pt>
                <c:pt idx="242">
                  <c:v>3773.1460531284438</c:v>
                </c:pt>
                <c:pt idx="243">
                  <c:v>3755.2409895664464</c:v>
                </c:pt>
                <c:pt idx="244">
                  <c:v>3709.6846458848404</c:v>
                </c:pt>
                <c:pt idx="245">
                  <c:v>4028.4000522702886</c:v>
                </c:pt>
                <c:pt idx="246">
                  <c:v>4917.9893748046452</c:v>
                </c:pt>
                <c:pt idx="247">
                  <c:v>6289.8426774638101</c:v>
                </c:pt>
                <c:pt idx="248">
                  <c:v>7271.3280894538402</c:v>
                </c:pt>
                <c:pt idx="249">
                  <c:v>7752.2182689111978</c:v>
                </c:pt>
                <c:pt idx="250">
                  <c:v>7666.1104152107437</c:v>
                </c:pt>
                <c:pt idx="251">
                  <c:v>7022.8194155208566</c:v>
                </c:pt>
                <c:pt idx="252">
                  <c:v>6370.6178929836715</c:v>
                </c:pt>
                <c:pt idx="253">
                  <c:v>6538.430308675499</c:v>
                </c:pt>
                <c:pt idx="254">
                  <c:v>7378.9662016961029</c:v>
                </c:pt>
                <c:pt idx="255">
                  <c:v>7698.6252265782823</c:v>
                </c:pt>
                <c:pt idx="256">
                  <c:v>8013.1955997728719</c:v>
                </c:pt>
                <c:pt idx="257">
                  <c:v>8290.6654270738145</c:v>
                </c:pt>
                <c:pt idx="258">
                  <c:v>7791.9482633319994</c:v>
                </c:pt>
                <c:pt idx="259">
                  <c:v>7416.7598007236793</c:v>
                </c:pt>
                <c:pt idx="260">
                  <c:v>6531.9274618665904</c:v>
                </c:pt>
                <c:pt idx="261">
                  <c:v>5756.7978715842646</c:v>
                </c:pt>
                <c:pt idx="262">
                  <c:v>5092.520525932413</c:v>
                </c:pt>
                <c:pt idx="263">
                  <c:v>4597.0234761413549</c:v>
                </c:pt>
                <c:pt idx="264">
                  <c:v>4199.4855902210584</c:v>
                </c:pt>
                <c:pt idx="265">
                  <c:v>4022.6444470196125</c:v>
                </c:pt>
                <c:pt idx="266">
                  <c:v>3941.2181014194607</c:v>
                </c:pt>
                <c:pt idx="267">
                  <c:v>3819.9551425114782</c:v>
                </c:pt>
                <c:pt idx="268">
                  <c:v>3746.4385197705369</c:v>
                </c:pt>
                <c:pt idx="269">
                  <c:v>4083.9554866418148</c:v>
                </c:pt>
                <c:pt idx="270">
                  <c:v>5006.917444663979</c:v>
                </c:pt>
                <c:pt idx="271">
                  <c:v>6404.4946482150372</c:v>
                </c:pt>
                <c:pt idx="272">
                  <c:v>7592.5003360245464</c:v>
                </c:pt>
                <c:pt idx="273">
                  <c:v>7268.3390562148697</c:v>
                </c:pt>
                <c:pt idx="274">
                  <c:v>7474.4947244818832</c:v>
                </c:pt>
                <c:pt idx="275">
                  <c:v>7574.43490284564</c:v>
                </c:pt>
                <c:pt idx="276">
                  <c:v>6740.2238808862248</c:v>
                </c:pt>
                <c:pt idx="277">
                  <c:v>6670.5077816770954</c:v>
                </c:pt>
                <c:pt idx="278">
                  <c:v>7234.0579804011604</c:v>
                </c:pt>
                <c:pt idx="279">
                  <c:v>7645.0800404029951</c:v>
                </c:pt>
                <c:pt idx="280">
                  <c:v>7867.4768206531535</c:v>
                </c:pt>
                <c:pt idx="281">
                  <c:v>8080.3041488906792</c:v>
                </c:pt>
                <c:pt idx="282">
                  <c:v>7644.8367681186173</c:v>
                </c:pt>
                <c:pt idx="283">
                  <c:v>7222.3233428973872</c:v>
                </c:pt>
                <c:pt idx="284">
                  <c:v>6367.0906524744323</c:v>
                </c:pt>
                <c:pt idx="285">
                  <c:v>5390.2366293731902</c:v>
                </c:pt>
                <c:pt idx="286">
                  <c:v>4733.3875082327231</c:v>
                </c:pt>
                <c:pt idx="287">
                  <c:v>4267.4196071177075</c:v>
                </c:pt>
                <c:pt idx="288">
                  <c:v>3873.8417076094297</c:v>
                </c:pt>
                <c:pt idx="289">
                  <c:v>3669.7871577858891</c:v>
                </c:pt>
                <c:pt idx="290">
                  <c:v>3504.4659750557721</c:v>
                </c:pt>
                <c:pt idx="291">
                  <c:v>3449.5132886160245</c:v>
                </c:pt>
                <c:pt idx="292">
                  <c:v>3306.2755301106113</c:v>
                </c:pt>
                <c:pt idx="293">
                  <c:v>3251.9145916403872</c:v>
                </c:pt>
                <c:pt idx="294">
                  <c:v>3513.4531942177473</c:v>
                </c:pt>
                <c:pt idx="295">
                  <c:v>4177.0777258870412</c:v>
                </c:pt>
                <c:pt idx="296">
                  <c:v>4710.3624393812133</c:v>
                </c:pt>
                <c:pt idx="297">
                  <c:v>5169.4002081890021</c:v>
                </c:pt>
                <c:pt idx="298">
                  <c:v>4682.0786328269896</c:v>
                </c:pt>
                <c:pt idx="299">
                  <c:v>4945.2777780346041</c:v>
                </c:pt>
                <c:pt idx="300">
                  <c:v>3075.9688402202746</c:v>
                </c:pt>
                <c:pt idx="301">
                  <c:v>3472.687265263794</c:v>
                </c:pt>
                <c:pt idx="302">
                  <c:v>4099.6794221080227</c:v>
                </c:pt>
                <c:pt idx="303">
                  <c:v>4162.7118869885653</c:v>
                </c:pt>
                <c:pt idx="304">
                  <c:v>4396.9675651572898</c:v>
                </c:pt>
                <c:pt idx="305">
                  <c:v>4799.5644061586099</c:v>
                </c:pt>
                <c:pt idx="306">
                  <c:v>4749.2495788048836</c:v>
                </c:pt>
                <c:pt idx="307">
                  <c:v>4686.2011701441488</c:v>
                </c:pt>
                <c:pt idx="308">
                  <c:v>4019.6490822976662</c:v>
                </c:pt>
                <c:pt idx="309">
                  <c:v>3480.5249322051518</c:v>
                </c:pt>
                <c:pt idx="310">
                  <c:v>3204.8838780178166</c:v>
                </c:pt>
                <c:pt idx="311">
                  <c:v>2829.0520426171142</c:v>
                </c:pt>
                <c:pt idx="312">
                  <c:v>2547.7147579753687</c:v>
                </c:pt>
                <c:pt idx="313">
                  <c:v>2372.0362357845975</c:v>
                </c:pt>
                <c:pt idx="314">
                  <c:v>2201.0964473337144</c:v>
                </c:pt>
                <c:pt idx="315">
                  <c:v>2176.0744081923376</c:v>
                </c:pt>
                <c:pt idx="316">
                  <c:v>2147.9036298552933</c:v>
                </c:pt>
                <c:pt idx="317">
                  <c:v>2160.7720856995029</c:v>
                </c:pt>
                <c:pt idx="318">
                  <c:v>2296.9808683235815</c:v>
                </c:pt>
                <c:pt idx="319">
                  <c:v>2467.9212340974577</c:v>
                </c:pt>
                <c:pt idx="320">
                  <c:v>2746.6315824813796</c:v>
                </c:pt>
                <c:pt idx="321">
                  <c:v>3286.4264887623895</c:v>
                </c:pt>
                <c:pt idx="322">
                  <c:v>3209.2353228567322</c:v>
                </c:pt>
                <c:pt idx="323">
                  <c:v>2861.5845373095526</c:v>
                </c:pt>
                <c:pt idx="324">
                  <c:v>3009.6194005666866</c:v>
                </c:pt>
                <c:pt idx="325">
                  <c:v>2743.2313222051871</c:v>
                </c:pt>
                <c:pt idx="326">
                  <c:v>2927.9424928691355</c:v>
                </c:pt>
                <c:pt idx="327">
                  <c:v>3234.3524468338064</c:v>
                </c:pt>
                <c:pt idx="328">
                  <c:v>3422.3720776709702</c:v>
                </c:pt>
                <c:pt idx="329">
                  <c:v>3846.8338002822024</c:v>
                </c:pt>
                <c:pt idx="330">
                  <c:v>3939.3252329144993</c:v>
                </c:pt>
                <c:pt idx="331">
                  <c:v>4074.8716428113898</c:v>
                </c:pt>
                <c:pt idx="332">
                  <c:v>3757.0857332365408</c:v>
                </c:pt>
                <c:pt idx="333">
                  <c:v>3425.7469951657836</c:v>
                </c:pt>
                <c:pt idx="334">
                  <c:v>3189.4534309646178</c:v>
                </c:pt>
                <c:pt idx="335">
                  <c:v>2829.4441662716122</c:v>
                </c:pt>
                <c:pt idx="336">
                  <c:v>2562.9448307161156</c:v>
                </c:pt>
                <c:pt idx="337">
                  <c:v>2350.981808029077</c:v>
                </c:pt>
                <c:pt idx="338">
                  <c:v>2315.2265557167889</c:v>
                </c:pt>
                <c:pt idx="339">
                  <c:v>2331.9887482003433</c:v>
                </c:pt>
                <c:pt idx="340">
                  <c:v>2433.2571507160469</c:v>
                </c:pt>
                <c:pt idx="341">
                  <c:v>2925.8827103601061</c:v>
                </c:pt>
                <c:pt idx="342">
                  <c:v>4446.9526160825008</c:v>
                </c:pt>
                <c:pt idx="343">
                  <c:v>6087.3369648022035</c:v>
                </c:pt>
                <c:pt idx="344">
                  <c:v>7431.1777166378197</c:v>
                </c:pt>
                <c:pt idx="345">
                  <c:v>7173.6454774032109</c:v>
                </c:pt>
                <c:pt idx="346">
                  <c:v>7301.5102399383341</c:v>
                </c:pt>
                <c:pt idx="347">
                  <c:v>7188.1710581778043</c:v>
                </c:pt>
                <c:pt idx="348">
                  <c:v>6123.8757261815063</c:v>
                </c:pt>
                <c:pt idx="349">
                  <c:v>5585.3812438604782</c:v>
                </c:pt>
                <c:pt idx="350">
                  <c:v>6207.3869204272469</c:v>
                </c:pt>
                <c:pt idx="351">
                  <c:v>7135.3116657569681</c:v>
                </c:pt>
                <c:pt idx="352">
                  <c:v>7895.7841703606582</c:v>
                </c:pt>
                <c:pt idx="353">
                  <c:v>8323.0475659603344</c:v>
                </c:pt>
                <c:pt idx="354">
                  <c:v>7926.1639277951035</c:v>
                </c:pt>
                <c:pt idx="355">
                  <c:v>7485.7168141100992</c:v>
                </c:pt>
                <c:pt idx="356">
                  <c:v>6685.8140588324295</c:v>
                </c:pt>
                <c:pt idx="357">
                  <c:v>5887.6364226353262</c:v>
                </c:pt>
                <c:pt idx="358">
                  <c:v>5037.9468381922006</c:v>
                </c:pt>
                <c:pt idx="359">
                  <c:v>4588.074631847704</c:v>
                </c:pt>
                <c:pt idx="360">
                  <c:v>4217.9325269237161</c:v>
                </c:pt>
                <c:pt idx="361">
                  <c:v>4011.6984845787124</c:v>
                </c:pt>
                <c:pt idx="362">
                  <c:v>3955.3200530311528</c:v>
                </c:pt>
                <c:pt idx="363">
                  <c:v>3885.6130422182132</c:v>
                </c:pt>
                <c:pt idx="364">
                  <c:v>3855.6203951325833</c:v>
                </c:pt>
                <c:pt idx="365">
                  <c:v>4179.4764088789643</c:v>
                </c:pt>
                <c:pt idx="366">
                  <c:v>5194.9939243133904</c:v>
                </c:pt>
                <c:pt idx="367">
                  <c:v>6602.3855749873155</c:v>
                </c:pt>
                <c:pt idx="368">
                  <c:v>7723.0381834313494</c:v>
                </c:pt>
                <c:pt idx="369">
                  <c:v>8298.4803376930467</c:v>
                </c:pt>
                <c:pt idx="370">
                  <c:v>8283.5858569303491</c:v>
                </c:pt>
                <c:pt idx="371">
                  <c:v>7982.386131561072</c:v>
                </c:pt>
                <c:pt idx="372">
                  <c:v>6979.4509698961356</c:v>
                </c:pt>
                <c:pt idx="373">
                  <c:v>6732.6507155189929</c:v>
                </c:pt>
                <c:pt idx="374">
                  <c:v>7386.910329740288</c:v>
                </c:pt>
                <c:pt idx="375">
                  <c:v>7168.0988522348298</c:v>
                </c:pt>
                <c:pt idx="376">
                  <c:v>7910.9052818765404</c:v>
                </c:pt>
                <c:pt idx="377">
                  <c:v>8307.2879950364677</c:v>
                </c:pt>
                <c:pt idx="378">
                  <c:v>7802.8573508994295</c:v>
                </c:pt>
                <c:pt idx="379">
                  <c:v>7416.1384278558089</c:v>
                </c:pt>
                <c:pt idx="380">
                  <c:v>6537.5579425466094</c:v>
                </c:pt>
                <c:pt idx="381">
                  <c:v>5808.6276937395578</c:v>
                </c:pt>
                <c:pt idx="382">
                  <c:v>4982.7260276724719</c:v>
                </c:pt>
                <c:pt idx="383">
                  <c:v>4468.2144181264539</c:v>
                </c:pt>
                <c:pt idx="384">
                  <c:v>4112.2020147189378</c:v>
                </c:pt>
                <c:pt idx="385">
                  <c:v>3861.7594990673533</c:v>
                </c:pt>
                <c:pt idx="386">
                  <c:v>3795.816100340257</c:v>
                </c:pt>
                <c:pt idx="387">
                  <c:v>3796.1560991736119</c:v>
                </c:pt>
                <c:pt idx="388">
                  <c:v>3752.7567480906737</c:v>
                </c:pt>
                <c:pt idx="389">
                  <c:v>4129.4037056944308</c:v>
                </c:pt>
                <c:pt idx="390">
                  <c:v>5098.9197539746147</c:v>
                </c:pt>
                <c:pt idx="391">
                  <c:v>6376.3962345722157</c:v>
                </c:pt>
                <c:pt idx="392">
                  <c:v>7254.7602032523573</c:v>
                </c:pt>
                <c:pt idx="393">
                  <c:v>7004.9907759390499</c:v>
                </c:pt>
                <c:pt idx="394">
                  <c:v>6713.0009599289615</c:v>
                </c:pt>
                <c:pt idx="395">
                  <c:v>7405.3148301987967</c:v>
                </c:pt>
                <c:pt idx="396">
                  <c:v>7508.5166628618927</c:v>
                </c:pt>
                <c:pt idx="397">
                  <c:v>7080.989661844892</c:v>
                </c:pt>
                <c:pt idx="398">
                  <c:v>6996.8737282948941</c:v>
                </c:pt>
                <c:pt idx="399">
                  <c:v>6882.846423895533</c:v>
                </c:pt>
                <c:pt idx="400">
                  <c:v>8068.4427803693052</c:v>
                </c:pt>
                <c:pt idx="401">
                  <c:v>8365.1810415540858</c:v>
                </c:pt>
                <c:pt idx="402">
                  <c:v>7995.0516914191421</c:v>
                </c:pt>
                <c:pt idx="403">
                  <c:v>7512.7687212863493</c:v>
                </c:pt>
                <c:pt idx="404">
                  <c:v>6647.1665664443444</c:v>
                </c:pt>
                <c:pt idx="405">
                  <c:v>5866.0094968442281</c:v>
                </c:pt>
                <c:pt idx="406">
                  <c:v>5150.406077308563</c:v>
                </c:pt>
                <c:pt idx="407">
                  <c:v>4654.3570294115862</c:v>
                </c:pt>
                <c:pt idx="408">
                  <c:v>4235.2715924278336</c:v>
                </c:pt>
                <c:pt idx="409">
                  <c:v>4003.2157636856423</c:v>
                </c:pt>
                <c:pt idx="410">
                  <c:v>3908.6623381287031</c:v>
                </c:pt>
                <c:pt idx="411">
                  <c:v>3874.3649558139978</c:v>
                </c:pt>
                <c:pt idx="412">
                  <c:v>3883.7801735073722</c:v>
                </c:pt>
                <c:pt idx="413">
                  <c:v>4189.4021248206554</c:v>
                </c:pt>
                <c:pt idx="414">
                  <c:v>5296.6225755929654</c:v>
                </c:pt>
                <c:pt idx="415">
                  <c:v>6626.6238967290565</c:v>
                </c:pt>
                <c:pt idx="416">
                  <c:v>7489.8907007808439</c:v>
                </c:pt>
                <c:pt idx="417">
                  <c:v>7183.0687834962091</c:v>
                </c:pt>
                <c:pt idx="418">
                  <c:v>7101.1977121493264</c:v>
                </c:pt>
                <c:pt idx="419">
                  <c:v>6452.8946340461989</c:v>
                </c:pt>
                <c:pt idx="420">
                  <c:v>5312.273310422157</c:v>
                </c:pt>
                <c:pt idx="421">
                  <c:v>5330.2908648468556</c:v>
                </c:pt>
                <c:pt idx="422">
                  <c:v>6811.7155429683489</c:v>
                </c:pt>
                <c:pt idx="423">
                  <c:v>6772.6169921750106</c:v>
                </c:pt>
                <c:pt idx="424">
                  <c:v>7567.4468346086833</c:v>
                </c:pt>
                <c:pt idx="425">
                  <c:v>8238.8751047829846</c:v>
                </c:pt>
                <c:pt idx="426">
                  <c:v>7910.2023575643598</c:v>
                </c:pt>
                <c:pt idx="427">
                  <c:v>7570.2232741413918</c:v>
                </c:pt>
                <c:pt idx="428">
                  <c:v>6611.4679389377598</c:v>
                </c:pt>
                <c:pt idx="429">
                  <c:v>5869.904483479283</c:v>
                </c:pt>
                <c:pt idx="430">
                  <c:v>5121.8706752226581</c:v>
                </c:pt>
                <c:pt idx="431">
                  <c:v>4608.6755611593235</c:v>
                </c:pt>
                <c:pt idx="432">
                  <c:v>4215.2611610900267</c:v>
                </c:pt>
                <c:pt idx="433">
                  <c:v>3995.0211668039256</c:v>
                </c:pt>
                <c:pt idx="434">
                  <c:v>3900.0533676688356</c:v>
                </c:pt>
                <c:pt idx="435">
                  <c:v>3854.4615241090405</c:v>
                </c:pt>
                <c:pt idx="436">
                  <c:v>3824.8523757075041</c:v>
                </c:pt>
                <c:pt idx="437">
                  <c:v>4082.5638664169087</c:v>
                </c:pt>
                <c:pt idx="438">
                  <c:v>5188.465696713828</c:v>
                </c:pt>
                <c:pt idx="439">
                  <c:v>6539.1344533335423</c:v>
                </c:pt>
                <c:pt idx="440">
                  <c:v>7624.048571946958</c:v>
                </c:pt>
                <c:pt idx="441">
                  <c:v>8056.5120705236886</c:v>
                </c:pt>
                <c:pt idx="442">
                  <c:v>7523.5064088410718</c:v>
                </c:pt>
                <c:pt idx="443">
                  <c:v>7914.8832368789408</c:v>
                </c:pt>
                <c:pt idx="444">
                  <c:v>7051.9518650617574</c:v>
                </c:pt>
                <c:pt idx="445">
                  <c:v>6859.68142109367</c:v>
                </c:pt>
                <c:pt idx="446">
                  <c:v>7512.1555522827011</c:v>
                </c:pt>
                <c:pt idx="447">
                  <c:v>7767.7483373571504</c:v>
                </c:pt>
                <c:pt idx="448">
                  <c:v>7969.9309476791477</c:v>
                </c:pt>
                <c:pt idx="449">
                  <c:v>8241.1960968189178</c:v>
                </c:pt>
                <c:pt idx="450">
                  <c:v>7784.7314130953228</c:v>
                </c:pt>
                <c:pt idx="451">
                  <c:v>7420.8381617295181</c:v>
                </c:pt>
                <c:pt idx="452">
                  <c:v>6491.2141015671587</c:v>
                </c:pt>
                <c:pt idx="453">
                  <c:v>5604.5655189421814</c:v>
                </c:pt>
                <c:pt idx="454">
                  <c:v>4821.4243311502114</c:v>
                </c:pt>
                <c:pt idx="455">
                  <c:v>4339.8933584370743</c:v>
                </c:pt>
                <c:pt idx="456">
                  <c:v>3953.7934332694736</c:v>
                </c:pt>
                <c:pt idx="457">
                  <c:v>3735.697556626219</c:v>
                </c:pt>
                <c:pt idx="458">
                  <c:v>3612.1218556539943</c:v>
                </c:pt>
                <c:pt idx="459">
                  <c:v>3539.8798535394221</c:v>
                </c:pt>
                <c:pt idx="460">
                  <c:v>3447.9345440332022</c:v>
                </c:pt>
                <c:pt idx="461">
                  <c:v>3529.6175137527939</c:v>
                </c:pt>
                <c:pt idx="462">
                  <c:v>3916.7039355354091</c:v>
                </c:pt>
                <c:pt idx="463">
                  <c:v>4472.1268575490612</c:v>
                </c:pt>
                <c:pt idx="464">
                  <c:v>4783.1670008246074</c:v>
                </c:pt>
                <c:pt idx="465">
                  <c:v>4603.7544600984866</c:v>
                </c:pt>
                <c:pt idx="466">
                  <c:v>4228.148168333486</c:v>
                </c:pt>
                <c:pt idx="467">
                  <c:v>3916.7512730166568</c:v>
                </c:pt>
                <c:pt idx="468">
                  <c:v>2645.2513459711481</c:v>
                </c:pt>
                <c:pt idx="469">
                  <c:v>1979.6261709577157</c:v>
                </c:pt>
                <c:pt idx="470">
                  <c:v>2358.4347505852174</c:v>
                </c:pt>
                <c:pt idx="471">
                  <c:v>2944.1666447485127</c:v>
                </c:pt>
                <c:pt idx="472">
                  <c:v>3953.7691013257959</c:v>
                </c:pt>
                <c:pt idx="473">
                  <c:v>4487.9508504044388</c:v>
                </c:pt>
                <c:pt idx="474">
                  <c:v>4666.9828610883169</c:v>
                </c:pt>
                <c:pt idx="475">
                  <c:v>4655.8642742397478</c:v>
                </c:pt>
                <c:pt idx="476">
                  <c:v>4096.7949425855322</c:v>
                </c:pt>
                <c:pt idx="477">
                  <c:v>3570.7634975677565</c:v>
                </c:pt>
                <c:pt idx="478">
                  <c:v>3294.1511967130787</c:v>
                </c:pt>
                <c:pt idx="479">
                  <c:v>2968.3368146864882</c:v>
                </c:pt>
                <c:pt idx="480">
                  <c:v>2742.9060882114513</c:v>
                </c:pt>
                <c:pt idx="481">
                  <c:v>2502.5749128646225</c:v>
                </c:pt>
                <c:pt idx="482">
                  <c:v>2405.1278722366023</c:v>
                </c:pt>
                <c:pt idx="483">
                  <c:v>2331.7459990332927</c:v>
                </c:pt>
                <c:pt idx="484">
                  <c:v>2253.9722658998598</c:v>
                </c:pt>
                <c:pt idx="485">
                  <c:v>2335.2898618731651</c:v>
                </c:pt>
                <c:pt idx="486">
                  <c:v>2498.2239277942449</c:v>
                </c:pt>
                <c:pt idx="487">
                  <c:v>2634.2133361710662</c:v>
                </c:pt>
                <c:pt idx="488">
                  <c:v>2965.1112243961088</c:v>
                </c:pt>
                <c:pt idx="489">
                  <c:v>3369.3891420481345</c:v>
                </c:pt>
                <c:pt idx="490">
                  <c:v>3098.9819635798581</c:v>
                </c:pt>
                <c:pt idx="491">
                  <c:v>2439.4021238835512</c:v>
                </c:pt>
                <c:pt idx="492">
                  <c:v>1743.6967374297769</c:v>
                </c:pt>
                <c:pt idx="493">
                  <c:v>1153.5847949468216</c:v>
                </c:pt>
                <c:pt idx="494">
                  <c:v>1373.3472246490282</c:v>
                </c:pt>
                <c:pt idx="495">
                  <c:v>2008.1976027005542</c:v>
                </c:pt>
                <c:pt idx="496">
                  <c:v>3064.6924039917062</c:v>
                </c:pt>
                <c:pt idx="497">
                  <c:v>3786.8851309852712</c:v>
                </c:pt>
                <c:pt idx="498">
                  <c:v>4025.5573120246399</c:v>
                </c:pt>
                <c:pt idx="499">
                  <c:v>4153.330123595234</c:v>
                </c:pt>
                <c:pt idx="500">
                  <c:v>3844.4533084504319</c:v>
                </c:pt>
                <c:pt idx="501">
                  <c:v>3527.7356452100871</c:v>
                </c:pt>
                <c:pt idx="502">
                  <c:v>3235.1490241684151</c:v>
                </c:pt>
                <c:pt idx="503">
                  <c:v>2849.8190963587076</c:v>
                </c:pt>
                <c:pt idx="504">
                  <c:v>2608.7866734180834</c:v>
                </c:pt>
                <c:pt idx="505">
                  <c:v>2433.6036495270987</c:v>
                </c:pt>
                <c:pt idx="506">
                  <c:v>2368.1554991006469</c:v>
                </c:pt>
                <c:pt idx="507">
                  <c:v>2364.9907599598796</c:v>
                </c:pt>
                <c:pt idx="508">
                  <c:v>2439.4122545959158</c:v>
                </c:pt>
                <c:pt idx="509">
                  <c:v>2914.7911234188905</c:v>
                </c:pt>
                <c:pt idx="510">
                  <c:v>4495.0353260953361</c:v>
                </c:pt>
                <c:pt idx="511">
                  <c:v>6046.8434855403475</c:v>
                </c:pt>
                <c:pt idx="512">
                  <c:v>7093.3801363093553</c:v>
                </c:pt>
                <c:pt idx="513">
                  <c:v>7377.488752350866</c:v>
                </c:pt>
                <c:pt idx="514">
                  <c:v>6720.8541565975956</c:v>
                </c:pt>
                <c:pt idx="515">
                  <c:v>6408.0001320068714</c:v>
                </c:pt>
                <c:pt idx="516">
                  <c:v>6196.8929855627775</c:v>
                </c:pt>
                <c:pt idx="517">
                  <c:v>6604.8010715317832</c:v>
                </c:pt>
                <c:pt idx="518">
                  <c:v>7370.1723158571558</c:v>
                </c:pt>
                <c:pt idx="519">
                  <c:v>7591.7227390323342</c:v>
                </c:pt>
                <c:pt idx="520">
                  <c:v>8025.4769816127118</c:v>
                </c:pt>
                <c:pt idx="521">
                  <c:v>8273.5341740750173</c:v>
                </c:pt>
                <c:pt idx="522">
                  <c:v>7800.7904829915142</c:v>
                </c:pt>
                <c:pt idx="523">
                  <c:v>7391.1947634455028</c:v>
                </c:pt>
                <c:pt idx="524">
                  <c:v>6551.1750208220546</c:v>
                </c:pt>
                <c:pt idx="525">
                  <c:v>5767.1350861139726</c:v>
                </c:pt>
                <c:pt idx="526">
                  <c:v>5084.8191773582048</c:v>
                </c:pt>
                <c:pt idx="527">
                  <c:v>4558.7698574017631</c:v>
                </c:pt>
                <c:pt idx="528">
                  <c:v>4179.4395340054925</c:v>
                </c:pt>
                <c:pt idx="529">
                  <c:v>3912.5538247757672</c:v>
                </c:pt>
                <c:pt idx="530">
                  <c:v>3827.160492787616</c:v>
                </c:pt>
                <c:pt idx="531">
                  <c:v>3777.2265391269907</c:v>
                </c:pt>
                <c:pt idx="532">
                  <c:v>3749.8091332048839</c:v>
                </c:pt>
                <c:pt idx="533">
                  <c:v>4029.0794249391438</c:v>
                </c:pt>
                <c:pt idx="534">
                  <c:v>5062.5608787335505</c:v>
                </c:pt>
                <c:pt idx="535">
                  <c:v>6491.3214202950467</c:v>
                </c:pt>
                <c:pt idx="536">
                  <c:v>7433.8533719029774</c:v>
                </c:pt>
                <c:pt idx="537">
                  <c:v>7208.2142951762944</c:v>
                </c:pt>
                <c:pt idx="538">
                  <c:v>6797.2526538542934</c:v>
                </c:pt>
                <c:pt idx="539">
                  <c:v>6602.2472794848381</c:v>
                </c:pt>
                <c:pt idx="540">
                  <c:v>5499.035519111032</c:v>
                </c:pt>
                <c:pt idx="541">
                  <c:v>5060.9841277436781</c:v>
                </c:pt>
                <c:pt idx="542">
                  <c:v>6010.9649602706922</c:v>
                </c:pt>
                <c:pt idx="543">
                  <c:v>6578.7352271946074</c:v>
                </c:pt>
                <c:pt idx="544">
                  <c:v>7721.4221268030969</c:v>
                </c:pt>
                <c:pt idx="545">
                  <c:v>8273.1287352885684</c:v>
                </c:pt>
                <c:pt idx="546">
                  <c:v>7943.7272425297515</c:v>
                </c:pt>
                <c:pt idx="547">
                  <c:v>7588.0209630718255</c:v>
                </c:pt>
                <c:pt idx="548">
                  <c:v>6661.4501424328237</c:v>
                </c:pt>
                <c:pt idx="549">
                  <c:v>5925.914541290852</c:v>
                </c:pt>
                <c:pt idx="550">
                  <c:v>5191.1786874046902</c:v>
                </c:pt>
                <c:pt idx="551">
                  <c:v>4692.4500237023331</c:v>
                </c:pt>
                <c:pt idx="552">
                  <c:v>4346.6533352414308</c:v>
                </c:pt>
                <c:pt idx="553">
                  <c:v>4132.5599448643652</c:v>
                </c:pt>
                <c:pt idx="554">
                  <c:v>3991.268179681626</c:v>
                </c:pt>
                <c:pt idx="555">
                  <c:v>3984.1195792107619</c:v>
                </c:pt>
                <c:pt idx="556">
                  <c:v>3974.0993635933278</c:v>
                </c:pt>
                <c:pt idx="557">
                  <c:v>4204.6260725824177</c:v>
                </c:pt>
                <c:pt idx="558">
                  <c:v>5354.6562514608522</c:v>
                </c:pt>
                <c:pt idx="559">
                  <c:v>6527.7991181430207</c:v>
                </c:pt>
                <c:pt idx="560">
                  <c:v>7417.9715302387831</c:v>
                </c:pt>
                <c:pt idx="561">
                  <c:v>7255.3903102856602</c:v>
                </c:pt>
                <c:pt idx="562">
                  <c:v>6816.3776938989167</c:v>
                </c:pt>
                <c:pt idx="563">
                  <c:v>6471.2355955377789</c:v>
                </c:pt>
                <c:pt idx="564">
                  <c:v>5301.0590247117816</c:v>
                </c:pt>
                <c:pt idx="565">
                  <c:v>4826.5215667947614</c:v>
                </c:pt>
                <c:pt idx="566">
                  <c:v>5687.7284015565492</c:v>
                </c:pt>
                <c:pt idx="567">
                  <c:v>6369.7857434095768</c:v>
                </c:pt>
                <c:pt idx="568">
                  <c:v>7633.4415576110787</c:v>
                </c:pt>
                <c:pt idx="569">
                  <c:v>8287.6751780605446</c:v>
                </c:pt>
                <c:pt idx="570">
                  <c:v>8002.3899162393445</c:v>
                </c:pt>
                <c:pt idx="571">
                  <c:v>7640.8746567138887</c:v>
                </c:pt>
                <c:pt idx="572">
                  <c:v>6703.1159994639347</c:v>
                </c:pt>
                <c:pt idx="573">
                  <c:v>5958.5324293684389</c:v>
                </c:pt>
                <c:pt idx="574">
                  <c:v>5244.4166297282727</c:v>
                </c:pt>
                <c:pt idx="575">
                  <c:v>4778.164479588605</c:v>
                </c:pt>
                <c:pt idx="576">
                  <c:v>4355.7473040371133</c:v>
                </c:pt>
                <c:pt idx="577">
                  <c:v>4140.4329178496755</c:v>
                </c:pt>
                <c:pt idx="578">
                  <c:v>4021.3192015669529</c:v>
                </c:pt>
                <c:pt idx="579">
                  <c:v>3981.8539619848198</c:v>
                </c:pt>
                <c:pt idx="580">
                  <c:v>3966.2973903643951</c:v>
                </c:pt>
                <c:pt idx="581">
                  <c:v>4165.1159581542652</c:v>
                </c:pt>
                <c:pt idx="582">
                  <c:v>5291.4259684241879</c:v>
                </c:pt>
                <c:pt idx="583">
                  <c:v>6523.0817759180281</c:v>
                </c:pt>
                <c:pt idx="584">
                  <c:v>7427.2294169673096</c:v>
                </c:pt>
                <c:pt idx="585">
                  <c:v>7131.5937042459364</c:v>
                </c:pt>
                <c:pt idx="586">
                  <c:v>6759.987158944612</c:v>
                </c:pt>
                <c:pt idx="587">
                  <c:v>6413.4004482467735</c:v>
                </c:pt>
                <c:pt idx="588">
                  <c:v>5268.5288327805119</c:v>
                </c:pt>
                <c:pt idx="589">
                  <c:v>4948.1877063987158</c:v>
                </c:pt>
                <c:pt idx="590">
                  <c:v>5629.8962870398846</c:v>
                </c:pt>
                <c:pt idx="591">
                  <c:v>6283.4905355975543</c:v>
                </c:pt>
                <c:pt idx="592">
                  <c:v>7443.8882773864107</c:v>
                </c:pt>
                <c:pt idx="593">
                  <c:v>8103.7125927328725</c:v>
                </c:pt>
                <c:pt idx="594">
                  <c:v>7944.9162384499259</c:v>
                </c:pt>
                <c:pt idx="595">
                  <c:v>7549.3200958668858</c:v>
                </c:pt>
                <c:pt idx="596">
                  <c:v>6577.2849312305971</c:v>
                </c:pt>
                <c:pt idx="597">
                  <c:v>5823.2861434417264</c:v>
                </c:pt>
                <c:pt idx="598">
                  <c:v>5050.6315446669123</c:v>
                </c:pt>
                <c:pt idx="599">
                  <c:v>4518.5192455144934</c:v>
                </c:pt>
                <c:pt idx="600">
                  <c:v>4191.7451167811005</c:v>
                </c:pt>
                <c:pt idx="601">
                  <c:v>3986.4993210451062</c:v>
                </c:pt>
                <c:pt idx="602">
                  <c:v>3891.3908973925436</c:v>
                </c:pt>
                <c:pt idx="603">
                  <c:v>3868.2918516527616</c:v>
                </c:pt>
                <c:pt idx="604">
                  <c:v>3820.1710167707447</c:v>
                </c:pt>
                <c:pt idx="605">
                  <c:v>4132.0409466452138</c:v>
                </c:pt>
                <c:pt idx="606">
                  <c:v>5232.9359191222638</c:v>
                </c:pt>
                <c:pt idx="607">
                  <c:v>6394.9731130965029</c:v>
                </c:pt>
                <c:pt idx="608">
                  <c:v>7323.8538669013396</c:v>
                </c:pt>
                <c:pt idx="609">
                  <c:v>7486.5981031446308</c:v>
                </c:pt>
                <c:pt idx="610">
                  <c:v>7109.3905453223615</c:v>
                </c:pt>
                <c:pt idx="611">
                  <c:v>6900.7464648781088</c:v>
                </c:pt>
                <c:pt idx="612">
                  <c:v>5950.8007537039348</c:v>
                </c:pt>
                <c:pt idx="613">
                  <c:v>5251.5406189983196</c:v>
                </c:pt>
                <c:pt idx="614">
                  <c:v>6388.225647482237</c:v>
                </c:pt>
                <c:pt idx="615">
                  <c:v>6917.7381570966409</c:v>
                </c:pt>
                <c:pt idx="616">
                  <c:v>7660.6428417564839</c:v>
                </c:pt>
                <c:pt idx="617">
                  <c:v>8017.8139795631414</c:v>
                </c:pt>
                <c:pt idx="618">
                  <c:v>7737.683574531512</c:v>
                </c:pt>
                <c:pt idx="619">
                  <c:v>7344.9860470023959</c:v>
                </c:pt>
                <c:pt idx="620">
                  <c:v>6450.1858673481602</c:v>
                </c:pt>
                <c:pt idx="621">
                  <c:v>5483.21631033015</c:v>
                </c:pt>
                <c:pt idx="622">
                  <c:v>4767.6110158009169</c:v>
                </c:pt>
                <c:pt idx="623">
                  <c:v>4297.006380596019</c:v>
                </c:pt>
                <c:pt idx="624">
                  <c:v>3896.2882555881401</c:v>
                </c:pt>
                <c:pt idx="625">
                  <c:v>3675.8616369424071</c:v>
                </c:pt>
                <c:pt idx="626">
                  <c:v>3540.3662268705198</c:v>
                </c:pt>
                <c:pt idx="627">
                  <c:v>3409.9701743011042</c:v>
                </c:pt>
                <c:pt idx="628">
                  <c:v>3272.0753974622107</c:v>
                </c:pt>
                <c:pt idx="629">
                  <c:v>3293.0834503768588</c:v>
                </c:pt>
                <c:pt idx="630">
                  <c:v>3705.9635336531669</c:v>
                </c:pt>
                <c:pt idx="631">
                  <c:v>4308.1629052715707</c:v>
                </c:pt>
                <c:pt idx="632">
                  <c:v>4662.3392430095182</c:v>
                </c:pt>
                <c:pt idx="633">
                  <c:v>4561.9782229602315</c:v>
                </c:pt>
                <c:pt idx="634">
                  <c:v>3965.8112419541558</c:v>
                </c:pt>
                <c:pt idx="635">
                  <c:v>3708.1580987456919</c:v>
                </c:pt>
                <c:pt idx="636">
                  <c:v>3830.807734583107</c:v>
                </c:pt>
                <c:pt idx="637">
                  <c:v>2261.3414983200396</c:v>
                </c:pt>
                <c:pt idx="638">
                  <c:v>2501.4292976733377</c:v>
                </c:pt>
                <c:pt idx="639">
                  <c:v>3034.7308298140842</c:v>
                </c:pt>
                <c:pt idx="640">
                  <c:v>3842.6391576743181</c:v>
                </c:pt>
                <c:pt idx="641">
                  <c:v>4476.5306672814413</c:v>
                </c:pt>
                <c:pt idx="642">
                  <c:v>4660.678882719284</c:v>
                </c:pt>
                <c:pt idx="643">
                  <c:v>4644.5500630624274</c:v>
                </c:pt>
                <c:pt idx="644">
                  <c:v>4024.4805657193015</c:v>
                </c:pt>
                <c:pt idx="645">
                  <c:v>3532.1107551976847</c:v>
                </c:pt>
                <c:pt idx="646">
                  <c:v>3238.4398878764082</c:v>
                </c:pt>
                <c:pt idx="647">
                  <c:v>2963.1009576523893</c:v>
                </c:pt>
                <c:pt idx="648">
                  <c:v>2697.3587444989635</c:v>
                </c:pt>
                <c:pt idx="649">
                  <c:v>2486.9092166186397</c:v>
                </c:pt>
                <c:pt idx="650">
                  <c:v>2358.5087822016194</c:v>
                </c:pt>
                <c:pt idx="651">
                  <c:v>2319.0812924899542</c:v>
                </c:pt>
                <c:pt idx="652">
                  <c:v>2282.8582917826607</c:v>
                </c:pt>
                <c:pt idx="653">
                  <c:v>2317.0225495541595</c:v>
                </c:pt>
                <c:pt idx="654">
                  <c:v>2469.9007749800458</c:v>
                </c:pt>
                <c:pt idx="655">
                  <c:v>2589.3009700342086</c:v>
                </c:pt>
                <c:pt idx="656">
                  <c:v>2933.7200199359186</c:v>
                </c:pt>
                <c:pt idx="657">
                  <c:v>3376.0766487511069</c:v>
                </c:pt>
                <c:pt idx="658">
                  <c:v>3483.6089627670563</c:v>
                </c:pt>
                <c:pt idx="659">
                  <c:v>3438.4639009814205</c:v>
                </c:pt>
                <c:pt idx="660">
                  <c:v>2464.2478645180563</c:v>
                </c:pt>
                <c:pt idx="661">
                  <c:v>1521.2543020332453</c:v>
                </c:pt>
                <c:pt idx="662">
                  <c:v>1628.4620267763398</c:v>
                </c:pt>
                <c:pt idx="663">
                  <c:v>2144.9733048788285</c:v>
                </c:pt>
                <c:pt idx="664">
                  <c:v>2945.5540373233484</c:v>
                </c:pt>
                <c:pt idx="665">
                  <c:v>3578.2457875937293</c:v>
                </c:pt>
                <c:pt idx="666">
                  <c:v>3938.0406123224429</c:v>
                </c:pt>
                <c:pt idx="667">
                  <c:v>4088.8570948228285</c:v>
                </c:pt>
                <c:pt idx="668">
                  <c:v>3844.338683843745</c:v>
                </c:pt>
                <c:pt idx="669">
                  <c:v>3509.5103327469665</c:v>
                </c:pt>
                <c:pt idx="670">
                  <c:v>3259.6450651146592</c:v>
                </c:pt>
                <c:pt idx="671">
                  <c:v>2907.1670245796131</c:v>
                </c:pt>
                <c:pt idx="672">
                  <c:v>2634.6757095845151</c:v>
                </c:pt>
                <c:pt idx="673">
                  <c:v>2455.5740741395407</c:v>
                </c:pt>
                <c:pt idx="674">
                  <c:v>2408.3466111920798</c:v>
                </c:pt>
                <c:pt idx="675">
                  <c:v>2423.642058708504</c:v>
                </c:pt>
                <c:pt idx="676">
                  <c:v>2415.0542131761508</c:v>
                </c:pt>
                <c:pt idx="677">
                  <c:v>2982.927514621128</c:v>
                </c:pt>
                <c:pt idx="678">
                  <c:v>4457.4385801018025</c:v>
                </c:pt>
                <c:pt idx="679">
                  <c:v>5960.9141488605746</c:v>
                </c:pt>
                <c:pt idx="680">
                  <c:v>7221.2497657295544</c:v>
                </c:pt>
                <c:pt idx="681">
                  <c:v>7535.7145272175667</c:v>
                </c:pt>
                <c:pt idx="682">
                  <c:v>7565.4959442286217</c:v>
                </c:pt>
                <c:pt idx="683">
                  <c:v>7694.7799757966013</c:v>
                </c:pt>
                <c:pt idx="684">
                  <c:v>6994.1710543136714</c:v>
                </c:pt>
                <c:pt idx="685">
                  <c:v>6372.6348728705016</c:v>
                </c:pt>
                <c:pt idx="686">
                  <c:v>7397.3067398610256</c:v>
                </c:pt>
                <c:pt idx="687">
                  <c:v>8012.3846186214378</c:v>
                </c:pt>
                <c:pt idx="688">
                  <c:v>8331.0354791207374</c:v>
                </c:pt>
                <c:pt idx="689">
                  <c:v>8396.5828088045728</c:v>
                </c:pt>
                <c:pt idx="690">
                  <c:v>7949.6197223107683</c:v>
                </c:pt>
                <c:pt idx="691">
                  <c:v>7492.7635399305282</c:v>
                </c:pt>
                <c:pt idx="692">
                  <c:v>6648.4969368794182</c:v>
                </c:pt>
                <c:pt idx="693">
                  <c:v>5847.2290612859133</c:v>
                </c:pt>
                <c:pt idx="694">
                  <c:v>5214.468107491236</c:v>
                </c:pt>
                <c:pt idx="695">
                  <c:v>4714.1803241387188</c:v>
                </c:pt>
                <c:pt idx="696">
                  <c:v>4383.5347086896354</c:v>
                </c:pt>
                <c:pt idx="697">
                  <c:v>4166.3680788578376</c:v>
                </c:pt>
                <c:pt idx="698">
                  <c:v>4050.3711018805866</c:v>
                </c:pt>
                <c:pt idx="699">
                  <c:v>4021.3558264412818</c:v>
                </c:pt>
                <c:pt idx="700">
                  <c:v>3990.1101836550806</c:v>
                </c:pt>
                <c:pt idx="701">
                  <c:v>4281.3150594379631</c:v>
                </c:pt>
                <c:pt idx="702">
                  <c:v>5240.0482697175139</c:v>
                </c:pt>
                <c:pt idx="703">
                  <c:v>6508.8769544921279</c:v>
                </c:pt>
                <c:pt idx="704">
                  <c:v>7652.8516525814557</c:v>
                </c:pt>
                <c:pt idx="705">
                  <c:v>7675.0414823971623</c:v>
                </c:pt>
                <c:pt idx="706">
                  <c:v>7309.2481804716244</c:v>
                </c:pt>
                <c:pt idx="707">
                  <c:v>6950.0437477870973</c:v>
                </c:pt>
                <c:pt idx="708">
                  <c:v>5552.7651915916376</c:v>
                </c:pt>
                <c:pt idx="709">
                  <c:v>5080.481610998313</c:v>
                </c:pt>
                <c:pt idx="710">
                  <c:v>5785.5380446498739</c:v>
                </c:pt>
                <c:pt idx="711">
                  <c:v>6219.1207739734182</c:v>
                </c:pt>
                <c:pt idx="712">
                  <c:v>7524.422876568894</c:v>
                </c:pt>
                <c:pt idx="713">
                  <c:v>8158.1337465137194</c:v>
                </c:pt>
                <c:pt idx="714">
                  <c:v>7988.3088395560244</c:v>
                </c:pt>
                <c:pt idx="715">
                  <c:v>7570.442023390794</c:v>
                </c:pt>
                <c:pt idx="716">
                  <c:v>6630.3903740088281</c:v>
                </c:pt>
                <c:pt idx="717">
                  <c:v>5919.0181899544395</c:v>
                </c:pt>
                <c:pt idx="718">
                  <c:v>5306.4481668782173</c:v>
                </c:pt>
                <c:pt idx="719">
                  <c:v>4714.8109469748506</c:v>
                </c:pt>
                <c:pt idx="720">
                  <c:v>4375.9511097113909</c:v>
                </c:pt>
                <c:pt idx="721">
                  <c:v>4163.858587468706</c:v>
                </c:pt>
                <c:pt idx="722">
                  <c:v>4115.1858794803429</c:v>
                </c:pt>
                <c:pt idx="723">
                  <c:v>3996.7152859908615</c:v>
                </c:pt>
                <c:pt idx="724">
                  <c:v>4011.0627367601664</c:v>
                </c:pt>
                <c:pt idx="725">
                  <c:v>4287.3187888372468</c:v>
                </c:pt>
                <c:pt idx="726">
                  <c:v>5323.7621074685458</c:v>
                </c:pt>
                <c:pt idx="727">
                  <c:v>6629.5959827952447</c:v>
                </c:pt>
                <c:pt idx="728">
                  <c:v>7909.9717986637361</c:v>
                </c:pt>
                <c:pt idx="729">
                  <c:v>8435.1386118521023</c:v>
                </c:pt>
                <c:pt idx="730">
                  <c:v>8515.1892524026225</c:v>
                </c:pt>
                <c:pt idx="731">
                  <c:v>8279.0989615374019</c:v>
                </c:pt>
                <c:pt idx="732">
                  <c:v>7381.6205613185521</c:v>
                </c:pt>
                <c:pt idx="733">
                  <c:v>7132.2162514828169</c:v>
                </c:pt>
                <c:pt idx="734">
                  <c:v>7494.9103318066218</c:v>
                </c:pt>
                <c:pt idx="735">
                  <c:v>7757.9368264833547</c:v>
                </c:pt>
                <c:pt idx="736">
                  <c:v>8169.2392073623969</c:v>
                </c:pt>
                <c:pt idx="737">
                  <c:v>8294.6406045256626</c:v>
                </c:pt>
                <c:pt idx="738">
                  <c:v>8043.0606516850366</c:v>
                </c:pt>
                <c:pt idx="739">
                  <c:v>7590.7958285503737</c:v>
                </c:pt>
                <c:pt idx="740">
                  <c:v>6765.3614108800093</c:v>
                </c:pt>
                <c:pt idx="741">
                  <c:v>5954.9968165002583</c:v>
                </c:pt>
                <c:pt idx="742">
                  <c:v>5186.568828222591</c:v>
                </c:pt>
                <c:pt idx="743">
                  <c:v>4621.0645186488455</c:v>
                </c:pt>
                <c:pt idx="744">
                  <c:v>4212.7691696408465</c:v>
                </c:pt>
                <c:pt idx="745">
                  <c:v>3992.4394256627061</c:v>
                </c:pt>
                <c:pt idx="746">
                  <c:v>3942.7840960460321</c:v>
                </c:pt>
                <c:pt idx="747">
                  <c:v>3874.4965803623513</c:v>
                </c:pt>
                <c:pt idx="748">
                  <c:v>3868.5747256821296</c:v>
                </c:pt>
                <c:pt idx="749">
                  <c:v>4206.1413173831288</c:v>
                </c:pt>
                <c:pt idx="750">
                  <c:v>5159.8645448535344</c:v>
                </c:pt>
                <c:pt idx="751">
                  <c:v>6365.9533937069291</c:v>
                </c:pt>
                <c:pt idx="752">
                  <c:v>7232.7699812940527</c:v>
                </c:pt>
                <c:pt idx="753">
                  <c:v>7523.6145136164196</c:v>
                </c:pt>
                <c:pt idx="754">
                  <c:v>6887.3901055356373</c:v>
                </c:pt>
                <c:pt idx="755">
                  <c:v>7647.1746657914236</c:v>
                </c:pt>
                <c:pt idx="756">
                  <c:v>6489.3436325412404</c:v>
                </c:pt>
                <c:pt idx="757">
                  <c:v>6720.8060153051047</c:v>
                </c:pt>
                <c:pt idx="758">
                  <c:v>7148.4746348278077</c:v>
                </c:pt>
                <c:pt idx="759">
                  <c:v>7467.4243478805392</c:v>
                </c:pt>
                <c:pt idx="760">
                  <c:v>7834.2706379640977</c:v>
                </c:pt>
                <c:pt idx="761">
                  <c:v>8071.2729814730255</c:v>
                </c:pt>
                <c:pt idx="762">
                  <c:v>7781.6044238250233</c:v>
                </c:pt>
                <c:pt idx="763">
                  <c:v>7352.8001451897253</c:v>
                </c:pt>
                <c:pt idx="764">
                  <c:v>6533.5697062315239</c:v>
                </c:pt>
                <c:pt idx="765">
                  <c:v>5741.4341743020259</c:v>
                </c:pt>
                <c:pt idx="766">
                  <c:v>5104.0748612857906</c:v>
                </c:pt>
                <c:pt idx="767">
                  <c:v>4605.7756961096884</c:v>
                </c:pt>
                <c:pt idx="768">
                  <c:v>4247.1840515523736</c:v>
                </c:pt>
                <c:pt idx="769">
                  <c:v>4012.7682309080701</c:v>
                </c:pt>
                <c:pt idx="770">
                  <c:v>3938.8003597155071</c:v>
                </c:pt>
                <c:pt idx="771">
                  <c:v>3882.5775526339494</c:v>
                </c:pt>
                <c:pt idx="772">
                  <c:v>3872.4072125316407</c:v>
                </c:pt>
                <c:pt idx="773">
                  <c:v>4176.5635438739346</c:v>
                </c:pt>
                <c:pt idx="774">
                  <c:v>5143.3773514263703</c:v>
                </c:pt>
                <c:pt idx="775">
                  <c:v>6376.215803242535</c:v>
                </c:pt>
                <c:pt idx="776">
                  <c:v>7568.3805167497485</c:v>
                </c:pt>
                <c:pt idx="777">
                  <c:v>8056.8292603966465</c:v>
                </c:pt>
                <c:pt idx="778">
                  <c:v>8206.0030755972912</c:v>
                </c:pt>
                <c:pt idx="779">
                  <c:v>8338.8773581688529</c:v>
                </c:pt>
                <c:pt idx="780">
                  <c:v>7489.4091512315217</c:v>
                </c:pt>
                <c:pt idx="781">
                  <c:v>7218.3382105423934</c:v>
                </c:pt>
                <c:pt idx="782">
                  <c:v>7882.576318345602</c:v>
                </c:pt>
                <c:pt idx="783">
                  <c:v>8037.334854456426</c:v>
                </c:pt>
                <c:pt idx="784">
                  <c:v>8050.277698629503</c:v>
                </c:pt>
                <c:pt idx="785">
                  <c:v>8130.852921627662</c:v>
                </c:pt>
                <c:pt idx="786">
                  <c:v>7776.8570651147302</c:v>
                </c:pt>
                <c:pt idx="787">
                  <c:v>7475.8872228385717</c:v>
                </c:pt>
                <c:pt idx="788">
                  <c:v>6496.357583918224</c:v>
                </c:pt>
                <c:pt idx="789">
                  <c:v>5542.1979829451566</c:v>
                </c:pt>
                <c:pt idx="790">
                  <c:v>4832.4665432608472</c:v>
                </c:pt>
                <c:pt idx="791">
                  <c:v>4362.7720299330313</c:v>
                </c:pt>
                <c:pt idx="792">
                  <c:v>3998.2737806431674</c:v>
                </c:pt>
                <c:pt idx="793">
                  <c:v>3781.3676499175144</c:v>
                </c:pt>
                <c:pt idx="794">
                  <c:v>3651.8155944520745</c:v>
                </c:pt>
                <c:pt idx="795">
                  <c:v>3491.4203948193331</c:v>
                </c:pt>
                <c:pt idx="796">
                  <c:v>3382.5160185050986</c:v>
                </c:pt>
                <c:pt idx="797">
                  <c:v>3358.6819752873275</c:v>
                </c:pt>
                <c:pt idx="798">
                  <c:v>3646.9231112397497</c:v>
                </c:pt>
                <c:pt idx="799">
                  <c:v>4114.2875861938146</c:v>
                </c:pt>
                <c:pt idx="800">
                  <c:v>4858.3304662689379</c:v>
                </c:pt>
                <c:pt idx="801">
                  <c:v>5428.0621491376305</c:v>
                </c:pt>
                <c:pt idx="802">
                  <c:v>5490.8799591904581</c:v>
                </c:pt>
                <c:pt idx="803">
                  <c:v>5406.5861102373619</c:v>
                </c:pt>
                <c:pt idx="804">
                  <c:v>4753.7391434676711</c:v>
                </c:pt>
                <c:pt idx="805">
                  <c:v>4089.2537518995978</c:v>
                </c:pt>
                <c:pt idx="806">
                  <c:v>4365.6987079784358</c:v>
                </c:pt>
                <c:pt idx="807">
                  <c:v>3163.5128317567246</c:v>
                </c:pt>
                <c:pt idx="808">
                  <c:v>4044.0890061428408</c:v>
                </c:pt>
                <c:pt idx="809">
                  <c:v>4660.986823146447</c:v>
                </c:pt>
                <c:pt idx="810">
                  <c:v>4902.6338024945271</c:v>
                </c:pt>
                <c:pt idx="811">
                  <c:v>4905.133293917972</c:v>
                </c:pt>
                <c:pt idx="812">
                  <c:v>4238.4102066582427</c:v>
                </c:pt>
                <c:pt idx="813">
                  <c:v>3693.881950108947</c:v>
                </c:pt>
                <c:pt idx="814">
                  <c:v>3366.1811995550893</c:v>
                </c:pt>
                <c:pt idx="815">
                  <c:v>3044.3139289846963</c:v>
                </c:pt>
                <c:pt idx="816">
                  <c:v>2745.2487051731828</c:v>
                </c:pt>
                <c:pt idx="817">
                  <c:v>2531.783562640398</c:v>
                </c:pt>
                <c:pt idx="818">
                  <c:v>2397.8905220702673</c:v>
                </c:pt>
                <c:pt idx="819">
                  <c:v>2370.1832421428117</c:v>
                </c:pt>
                <c:pt idx="820">
                  <c:v>2325.4918954931236</c:v>
                </c:pt>
                <c:pt idx="821">
                  <c:v>2377.60034169237</c:v>
                </c:pt>
                <c:pt idx="822">
                  <c:v>2543.9047710486525</c:v>
                </c:pt>
                <c:pt idx="823">
                  <c:v>2540.6928365369126</c:v>
                </c:pt>
                <c:pt idx="824">
                  <c:v>2411.3057829870127</c:v>
                </c:pt>
                <c:pt idx="825">
                  <c:v>2195.7721165958824</c:v>
                </c:pt>
                <c:pt idx="826">
                  <c:v>2115.6705814969046</c:v>
                </c:pt>
                <c:pt idx="827">
                  <c:v>1938.4953854970811</c:v>
                </c:pt>
                <c:pt idx="828">
                  <c:v>2682.6193167569973</c:v>
                </c:pt>
                <c:pt idx="829">
                  <c:v>2510.9257528100097</c:v>
                </c:pt>
                <c:pt idx="830">
                  <c:v>2177.6952060530143</c:v>
                </c:pt>
                <c:pt idx="831">
                  <c:v>1571.1566250552794</c:v>
                </c:pt>
                <c:pt idx="832">
                  <c:v>2930.0682549062099</c:v>
                </c:pt>
                <c:pt idx="833">
                  <c:v>3588.3699452526239</c:v>
                </c:pt>
                <c:pt idx="834">
                  <c:v>3969.5270042825564</c:v>
                </c:pt>
                <c:pt idx="835">
                  <c:v>4188.2266288541578</c:v>
                </c:pt>
                <c:pt idx="836">
                  <c:v>3902.5307341681987</c:v>
                </c:pt>
                <c:pt idx="837">
                  <c:v>3554.377053794889</c:v>
                </c:pt>
                <c:pt idx="838">
                  <c:v>3334.3598087444648</c:v>
                </c:pt>
                <c:pt idx="839">
                  <c:v>2959.3050956772063</c:v>
                </c:pt>
                <c:pt idx="840">
                  <c:v>2711.7731950383704</c:v>
                </c:pt>
                <c:pt idx="841">
                  <c:v>2505.4757779108263</c:v>
                </c:pt>
                <c:pt idx="842">
                  <c:v>2503.4071600089164</c:v>
                </c:pt>
                <c:pt idx="843">
                  <c:v>2493.4770690822356</c:v>
                </c:pt>
                <c:pt idx="844">
                  <c:v>2559.1390937748165</c:v>
                </c:pt>
                <c:pt idx="845">
                  <c:v>3065.8018552527442</c:v>
                </c:pt>
                <c:pt idx="846">
                  <c:v>4568.3555745101003</c:v>
                </c:pt>
                <c:pt idx="847">
                  <c:v>6000.0012627809301</c:v>
                </c:pt>
                <c:pt idx="848">
                  <c:v>7306.4513653557478</c:v>
                </c:pt>
                <c:pt idx="849">
                  <c:v>7466.138107649318</c:v>
                </c:pt>
                <c:pt idx="850">
                  <c:v>7114.634982133708</c:v>
                </c:pt>
                <c:pt idx="851">
                  <c:v>6355.776194432754</c:v>
                </c:pt>
                <c:pt idx="852">
                  <c:v>5550.8303663340903</c:v>
                </c:pt>
                <c:pt idx="853">
                  <c:v>5180.8153431318296</c:v>
                </c:pt>
                <c:pt idx="854">
                  <c:v>5743.7084345233898</c:v>
                </c:pt>
                <c:pt idx="855">
                  <c:v>6118.0413358040914</c:v>
                </c:pt>
                <c:pt idx="856">
                  <c:v>7429.3527576438319</c:v>
                </c:pt>
                <c:pt idx="857">
                  <c:v>8142.2331763348975</c:v>
                </c:pt>
                <c:pt idx="858">
                  <c:v>7996.4099367585677</c:v>
                </c:pt>
                <c:pt idx="859">
                  <c:v>7608.4643929238755</c:v>
                </c:pt>
                <c:pt idx="860">
                  <c:v>6775.5905007807296</c:v>
                </c:pt>
                <c:pt idx="861">
                  <c:v>6035.2040412836031</c:v>
                </c:pt>
                <c:pt idx="862">
                  <c:v>5278.7592618877115</c:v>
                </c:pt>
                <c:pt idx="863">
                  <c:v>4749.3204535616887</c:v>
                </c:pt>
                <c:pt idx="864">
                  <c:v>4319.1884294823103</c:v>
                </c:pt>
                <c:pt idx="865">
                  <c:v>4100.9338033837776</c:v>
                </c:pt>
                <c:pt idx="866">
                  <c:v>4024.0604421608796</c:v>
                </c:pt>
                <c:pt idx="867">
                  <c:v>3987.034944207212</c:v>
                </c:pt>
                <c:pt idx="868">
                  <c:v>3932.5612561238672</c:v>
                </c:pt>
                <c:pt idx="869">
                  <c:v>4197.3805974439629</c:v>
                </c:pt>
                <c:pt idx="870">
                  <c:v>5366.0103375013496</c:v>
                </c:pt>
                <c:pt idx="871">
                  <c:v>6543.5127850969202</c:v>
                </c:pt>
                <c:pt idx="872">
                  <c:v>7881.0929893183456</c:v>
                </c:pt>
                <c:pt idx="873">
                  <c:v>8015.3093585857205</c:v>
                </c:pt>
                <c:pt idx="874">
                  <c:v>8098.8696865447901</c:v>
                </c:pt>
                <c:pt idx="875">
                  <c:v>8080.8277766655228</c:v>
                </c:pt>
                <c:pt idx="876">
                  <c:v>7190.9962899934571</c:v>
                </c:pt>
                <c:pt idx="877">
                  <c:v>7030.7160051962901</c:v>
                </c:pt>
                <c:pt idx="878">
                  <c:v>7936.1327590538485</c:v>
                </c:pt>
                <c:pt idx="879">
                  <c:v>8167.598254659697</c:v>
                </c:pt>
                <c:pt idx="880">
                  <c:v>8346.920604733954</c:v>
                </c:pt>
                <c:pt idx="881">
                  <c:v>8464.4085760726593</c:v>
                </c:pt>
                <c:pt idx="882">
                  <c:v>8060.7034661468942</c:v>
                </c:pt>
                <c:pt idx="883">
                  <c:v>7671.8631753823656</c:v>
                </c:pt>
                <c:pt idx="884">
                  <c:v>6772.7065106766222</c:v>
                </c:pt>
                <c:pt idx="885">
                  <c:v>5992.9860611470031</c:v>
                </c:pt>
                <c:pt idx="886">
                  <c:v>5248.7559898385389</c:v>
                </c:pt>
                <c:pt idx="887">
                  <c:v>4773.1387468335024</c:v>
                </c:pt>
                <c:pt idx="888">
                  <c:v>4381.0584671864126</c:v>
                </c:pt>
                <c:pt idx="889">
                  <c:v>4093.074330352144</c:v>
                </c:pt>
                <c:pt idx="890">
                  <c:v>4040.083512180599</c:v>
                </c:pt>
                <c:pt idx="891">
                  <c:v>3965.6292676569369</c:v>
                </c:pt>
                <c:pt idx="892">
                  <c:v>3940.1427301094045</c:v>
                </c:pt>
                <c:pt idx="893">
                  <c:v>4248.9622954506503</c:v>
                </c:pt>
                <c:pt idx="894">
                  <c:v>5352.3885092422024</c:v>
                </c:pt>
                <c:pt idx="895">
                  <c:v>6585.9492676185646</c:v>
                </c:pt>
                <c:pt idx="896">
                  <c:v>7905.805725184573</c:v>
                </c:pt>
                <c:pt idx="897">
                  <c:v>8255.6059875516094</c:v>
                </c:pt>
                <c:pt idx="898">
                  <c:v>8476.4088657474458</c:v>
                </c:pt>
                <c:pt idx="899">
                  <c:v>8413.7464027321075</c:v>
                </c:pt>
                <c:pt idx="900">
                  <c:v>7628.0203324826316</c:v>
                </c:pt>
                <c:pt idx="901">
                  <c:v>7350.4185090306373</c:v>
                </c:pt>
                <c:pt idx="902">
                  <c:v>7919.8721777017718</c:v>
                </c:pt>
                <c:pt idx="903">
                  <c:v>8196.2552185019449</c:v>
                </c:pt>
                <c:pt idx="904">
                  <c:v>8458.3227493845461</c:v>
                </c:pt>
                <c:pt idx="905">
                  <c:v>8461.7064526381364</c:v>
                </c:pt>
                <c:pt idx="906">
                  <c:v>8210.205328158163</c:v>
                </c:pt>
                <c:pt idx="907">
                  <c:v>7731.3942211122976</c:v>
                </c:pt>
                <c:pt idx="908">
                  <c:v>6870.8050490691439</c:v>
                </c:pt>
                <c:pt idx="909">
                  <c:v>6077.2591469790777</c:v>
                </c:pt>
                <c:pt idx="910">
                  <c:v>5277.9740145821461</c:v>
                </c:pt>
                <c:pt idx="911">
                  <c:v>4738.4723657849499</c:v>
                </c:pt>
                <c:pt idx="912">
                  <c:v>4390.8238086783995</c:v>
                </c:pt>
                <c:pt idx="913">
                  <c:v>4125.826342969508</c:v>
                </c:pt>
                <c:pt idx="914">
                  <c:v>3983.9339548476983</c:v>
                </c:pt>
                <c:pt idx="915">
                  <c:v>3958.1390433582942</c:v>
                </c:pt>
                <c:pt idx="916">
                  <c:v>3974.9008608431345</c:v>
                </c:pt>
                <c:pt idx="917">
                  <c:v>4270.0773479981481</c:v>
                </c:pt>
                <c:pt idx="918">
                  <c:v>5372.7533143640385</c:v>
                </c:pt>
                <c:pt idx="919">
                  <c:v>6621.7424717337508</c:v>
                </c:pt>
                <c:pt idx="920">
                  <c:v>7779.6841148447302</c:v>
                </c:pt>
                <c:pt idx="921">
                  <c:v>7055.6735810008677</c:v>
                </c:pt>
                <c:pt idx="922">
                  <c:v>6782.2289372497762</c:v>
                </c:pt>
                <c:pt idx="923">
                  <c:v>6680.3044164263874</c:v>
                </c:pt>
                <c:pt idx="924">
                  <c:v>5890.0742533508082</c:v>
                </c:pt>
                <c:pt idx="925">
                  <c:v>5567.074227132257</c:v>
                </c:pt>
                <c:pt idx="926">
                  <c:v>6413.6734986421397</c:v>
                </c:pt>
                <c:pt idx="927">
                  <c:v>6918.1518924847151</c:v>
                </c:pt>
                <c:pt idx="928">
                  <c:v>7808.296068914563</c:v>
                </c:pt>
                <c:pt idx="929">
                  <c:v>8185.3942291237054</c:v>
                </c:pt>
                <c:pt idx="930">
                  <c:v>7987.6853416954464</c:v>
                </c:pt>
                <c:pt idx="931">
                  <c:v>7584.9405986415413</c:v>
                </c:pt>
                <c:pt idx="932">
                  <c:v>6737.9933797884823</c:v>
                </c:pt>
                <c:pt idx="933">
                  <c:v>5931.2778978874585</c:v>
                </c:pt>
                <c:pt idx="934">
                  <c:v>5200.774904476998</c:v>
                </c:pt>
                <c:pt idx="935">
                  <c:v>4706.7823495235371</c:v>
                </c:pt>
                <c:pt idx="936">
                  <c:v>4311.8813295553091</c:v>
                </c:pt>
                <c:pt idx="937">
                  <c:v>4078.7817543945462</c:v>
                </c:pt>
                <c:pt idx="938">
                  <c:v>3970.8658746884635</c:v>
                </c:pt>
                <c:pt idx="939">
                  <c:v>3941.0231020885658</c:v>
                </c:pt>
                <c:pt idx="940">
                  <c:v>3899.2069955730099</c:v>
                </c:pt>
                <c:pt idx="941">
                  <c:v>4239.054829446336</c:v>
                </c:pt>
                <c:pt idx="942">
                  <c:v>5357.4823667635465</c:v>
                </c:pt>
                <c:pt idx="943">
                  <c:v>6554.0634254878178</c:v>
                </c:pt>
                <c:pt idx="944">
                  <c:v>7139.6092820188296</c:v>
                </c:pt>
                <c:pt idx="945">
                  <c:v>6939.0683832788509</c:v>
                </c:pt>
                <c:pt idx="946">
                  <c:v>6646.553312279023</c:v>
                </c:pt>
                <c:pt idx="947">
                  <c:v>6429.666168295953</c:v>
                </c:pt>
                <c:pt idx="948">
                  <c:v>6570.9076056733265</c:v>
                </c:pt>
                <c:pt idx="949">
                  <c:v>6286.6284141983051</c:v>
                </c:pt>
                <c:pt idx="950">
                  <c:v>6191.7762271273268</c:v>
                </c:pt>
                <c:pt idx="951">
                  <c:v>7055.5777613192067</c:v>
                </c:pt>
                <c:pt idx="952">
                  <c:v>7866.6440829149306</c:v>
                </c:pt>
                <c:pt idx="953">
                  <c:v>8012.804784891312</c:v>
                </c:pt>
                <c:pt idx="954">
                  <c:v>7821.8757856410921</c:v>
                </c:pt>
                <c:pt idx="955">
                  <c:v>7449.2401892730713</c:v>
                </c:pt>
                <c:pt idx="956">
                  <c:v>6473.0777887986505</c:v>
                </c:pt>
                <c:pt idx="957">
                  <c:v>5624.4020758766073</c:v>
                </c:pt>
                <c:pt idx="958">
                  <c:v>4909.653653407172</c:v>
                </c:pt>
                <c:pt idx="959">
                  <c:v>4415.5335988912029</c:v>
                </c:pt>
                <c:pt idx="960">
                  <c:v>4097.0248167967611</c:v>
                </c:pt>
                <c:pt idx="961">
                  <c:v>3856.1170184285097</c:v>
                </c:pt>
                <c:pt idx="962">
                  <c:v>3718.9042392494648</c:v>
                </c:pt>
                <c:pt idx="963">
                  <c:v>3572.9856149429606</c:v>
                </c:pt>
                <c:pt idx="964">
                  <c:v>3442.3811880885441</c:v>
                </c:pt>
                <c:pt idx="965">
                  <c:v>3528.850766383749</c:v>
                </c:pt>
                <c:pt idx="966">
                  <c:v>3931.3456352950516</c:v>
                </c:pt>
                <c:pt idx="967">
                  <c:v>4379.0032284183226</c:v>
                </c:pt>
                <c:pt idx="968">
                  <c:v>4926.5502465528552</c:v>
                </c:pt>
                <c:pt idx="969">
                  <c:v>5371.027220757037</c:v>
                </c:pt>
                <c:pt idx="970">
                  <c:v>5182.1689786385869</c:v>
                </c:pt>
                <c:pt idx="971">
                  <c:v>5208.5482017332715</c:v>
                </c:pt>
                <c:pt idx="972">
                  <c:v>4542.3029981524751</c:v>
                </c:pt>
                <c:pt idx="973">
                  <c:v>4108.9662026767983</c:v>
                </c:pt>
                <c:pt idx="974">
                  <c:v>3418.3791621660894</c:v>
                </c:pt>
                <c:pt idx="975">
                  <c:v>3284.9378827156229</c:v>
                </c:pt>
                <c:pt idx="976">
                  <c:v>4057.6691937402738</c:v>
                </c:pt>
                <c:pt idx="977">
                  <c:v>4478.1712619655164</c:v>
                </c:pt>
                <c:pt idx="978">
                  <c:v>4847.7978656541745</c:v>
                </c:pt>
                <c:pt idx="979">
                  <c:v>4882.0127482519629</c:v>
                </c:pt>
                <c:pt idx="980">
                  <c:v>4249.7320428093999</c:v>
                </c:pt>
                <c:pt idx="981">
                  <c:v>3667.3574161231104</c:v>
                </c:pt>
                <c:pt idx="982">
                  <c:v>3352.3616219744827</c:v>
                </c:pt>
                <c:pt idx="983">
                  <c:v>3068.5338458784104</c:v>
                </c:pt>
                <c:pt idx="984">
                  <c:v>2819.1109517281784</c:v>
                </c:pt>
                <c:pt idx="985">
                  <c:v>2652.8986470557852</c:v>
                </c:pt>
                <c:pt idx="986">
                  <c:v>2494.6870649303528</c:v>
                </c:pt>
                <c:pt idx="987">
                  <c:v>2446.85997904039</c:v>
                </c:pt>
                <c:pt idx="988">
                  <c:v>2406.4601176652423</c:v>
                </c:pt>
                <c:pt idx="989">
                  <c:v>2450.1477177591064</c:v>
                </c:pt>
                <c:pt idx="990">
                  <c:v>2540.9575311615758</c:v>
                </c:pt>
                <c:pt idx="991">
                  <c:v>2521.5369195083736</c:v>
                </c:pt>
                <c:pt idx="992">
                  <c:v>2721.931317575496</c:v>
                </c:pt>
                <c:pt idx="993">
                  <c:v>2839.3746473484694</c:v>
                </c:pt>
                <c:pt idx="994">
                  <c:v>2370.9880883884412</c:v>
                </c:pt>
                <c:pt idx="995">
                  <c:v>2970.0014553956812</c:v>
                </c:pt>
                <c:pt idx="996">
                  <c:v>2551.9042438611345</c:v>
                </c:pt>
                <c:pt idx="997">
                  <c:v>2709.5553126277364</c:v>
                </c:pt>
                <c:pt idx="998">
                  <c:v>2066.7322350522159</c:v>
                </c:pt>
                <c:pt idx="999">
                  <c:v>2494.5262109890864</c:v>
                </c:pt>
                <c:pt idx="1000">
                  <c:v>2481.0112300644605</c:v>
                </c:pt>
                <c:pt idx="1001">
                  <c:v>3437.9317805502424</c:v>
                </c:pt>
                <c:pt idx="1002">
                  <c:v>4021.8233248371448</c:v>
                </c:pt>
                <c:pt idx="1003">
                  <c:v>4168.8569453177415</c:v>
                </c:pt>
                <c:pt idx="1004">
                  <c:v>3964.7511456700554</c:v>
                </c:pt>
                <c:pt idx="1005">
                  <c:v>3659.5371929567991</c:v>
                </c:pt>
                <c:pt idx="1006">
                  <c:v>3415.0900317332348</c:v>
                </c:pt>
                <c:pt idx="1007">
                  <c:v>3065.619480878529</c:v>
                </c:pt>
                <c:pt idx="1008">
                  <c:v>2846.4991077506502</c:v>
                </c:pt>
                <c:pt idx="1009">
                  <c:v>2660.0704974468717</c:v>
                </c:pt>
                <c:pt idx="1010">
                  <c:v>2613.669156664721</c:v>
                </c:pt>
                <c:pt idx="1011">
                  <c:v>2610.9766659035186</c:v>
                </c:pt>
                <c:pt idx="1012">
                  <c:v>2689.5843961752407</c:v>
                </c:pt>
                <c:pt idx="1013">
                  <c:v>3234.7274006151406</c:v>
                </c:pt>
                <c:pt idx="1014">
                  <c:v>4746.312463883065</c:v>
                </c:pt>
                <c:pt idx="1015">
                  <c:v>6120.0468558295115</c:v>
                </c:pt>
                <c:pt idx="1016">
                  <c:v>7808.2743797256635</c:v>
                </c:pt>
                <c:pt idx="1017">
                  <c:v>8431.2955748820514</c:v>
                </c:pt>
                <c:pt idx="1018">
                  <c:v>8347.6303398900563</c:v>
                </c:pt>
                <c:pt idx="1019">
                  <c:v>8112.0422557655529</c:v>
                </c:pt>
                <c:pt idx="1020">
                  <c:v>7734.5805307119635</c:v>
                </c:pt>
                <c:pt idx="1021">
                  <c:v>7415.2343964750708</c:v>
                </c:pt>
                <c:pt idx="1022">
                  <c:v>8162.2486800168444</c:v>
                </c:pt>
                <c:pt idx="1023">
                  <c:v>8285.6116714263626</c:v>
                </c:pt>
                <c:pt idx="1024">
                  <c:v>8501.8490343318299</c:v>
                </c:pt>
                <c:pt idx="1025">
                  <c:v>8472.5907883312502</c:v>
                </c:pt>
                <c:pt idx="1026">
                  <c:v>8304.0610061092993</c:v>
                </c:pt>
                <c:pt idx="1027">
                  <c:v>7816.0450556481937</c:v>
                </c:pt>
                <c:pt idx="1028">
                  <c:v>6923.2601190790128</c:v>
                </c:pt>
                <c:pt idx="1029">
                  <c:v>6156.1891261450601</c:v>
                </c:pt>
                <c:pt idx="1030">
                  <c:v>5443.4006969502598</c:v>
                </c:pt>
                <c:pt idx="1031">
                  <c:v>4851.1459791657262</c:v>
                </c:pt>
                <c:pt idx="1032">
                  <c:v>4499.5046857595325</c:v>
                </c:pt>
                <c:pt idx="1033">
                  <c:v>4310.7590834060957</c:v>
                </c:pt>
                <c:pt idx="1034">
                  <c:v>4171.7448104085524</c:v>
                </c:pt>
                <c:pt idx="1035">
                  <c:v>4150.8882569740599</c:v>
                </c:pt>
                <c:pt idx="1036">
                  <c:v>4153.9684964047738</c:v>
                </c:pt>
                <c:pt idx="1037">
                  <c:v>4464.6801802535547</c:v>
                </c:pt>
                <c:pt idx="1038">
                  <c:v>5551.8673247665502</c:v>
                </c:pt>
                <c:pt idx="1039">
                  <c:v>6566.6482165530206</c:v>
                </c:pt>
                <c:pt idx="1040">
                  <c:v>7468.4876368130372</c:v>
                </c:pt>
                <c:pt idx="1041">
                  <c:v>7709.3179048830561</c:v>
                </c:pt>
                <c:pt idx="1042">
                  <c:v>8129.6726231698058</c:v>
                </c:pt>
                <c:pt idx="1043">
                  <c:v>8565.0550559574913</c:v>
                </c:pt>
                <c:pt idx="1044">
                  <c:v>6781.1302324252192</c:v>
                </c:pt>
                <c:pt idx="1045">
                  <c:v>6680.7762602880084</c:v>
                </c:pt>
                <c:pt idx="1046">
                  <c:v>6586.9407576856192</c:v>
                </c:pt>
                <c:pt idx="1047">
                  <c:v>7067.4604376305815</c:v>
                </c:pt>
                <c:pt idx="1048">
                  <c:v>7355.7173804775639</c:v>
                </c:pt>
                <c:pt idx="1049">
                  <c:v>8232.8661644559197</c:v>
                </c:pt>
                <c:pt idx="1050">
                  <c:v>8297.1100299603222</c:v>
                </c:pt>
                <c:pt idx="1051">
                  <c:v>7920.9178207961759</c:v>
                </c:pt>
                <c:pt idx="1052">
                  <c:v>6920.682002925354</c:v>
                </c:pt>
                <c:pt idx="1053">
                  <c:v>6169.5180804091524</c:v>
                </c:pt>
                <c:pt idx="1054">
                  <c:v>5474.3338408087457</c:v>
                </c:pt>
                <c:pt idx="1055">
                  <c:v>4934.628192711536</c:v>
                </c:pt>
                <c:pt idx="1056">
                  <c:v>4530.9380779015046</c:v>
                </c:pt>
                <c:pt idx="1057">
                  <c:v>4255.4130233161386</c:v>
                </c:pt>
                <c:pt idx="1058">
                  <c:v>4097.2159411409521</c:v>
                </c:pt>
                <c:pt idx="1059">
                  <c:v>4077.6713832045843</c:v>
                </c:pt>
                <c:pt idx="1060">
                  <c:v>4071.7442785423773</c:v>
                </c:pt>
                <c:pt idx="1061">
                  <c:v>4361.7144085620675</c:v>
                </c:pt>
                <c:pt idx="1062">
                  <c:v>5512.6795325082676</c:v>
                </c:pt>
                <c:pt idx="1063">
                  <c:v>6532.3594042193581</c:v>
                </c:pt>
                <c:pt idx="1064">
                  <c:v>7076.9648992706052</c:v>
                </c:pt>
                <c:pt idx="1065">
                  <c:v>7847.5707021758053</c:v>
                </c:pt>
                <c:pt idx="1066">
                  <c:v>6605.3602977999417</c:v>
                </c:pt>
                <c:pt idx="1067">
                  <c:v>7809.2410826520654</c:v>
                </c:pt>
                <c:pt idx="1068">
                  <c:v>6527.0807136070516</c:v>
                </c:pt>
                <c:pt idx="1069">
                  <c:v>5845.3835230783143</c:v>
                </c:pt>
                <c:pt idx="1070">
                  <c:v>5856.3732458183822</c:v>
                </c:pt>
                <c:pt idx="1071">
                  <c:v>6498.3023106569472</c:v>
                </c:pt>
                <c:pt idx="1072">
                  <c:v>7486.6021948233811</c:v>
                </c:pt>
                <c:pt idx="1073">
                  <c:v>8357.0299139589479</c:v>
                </c:pt>
                <c:pt idx="1074">
                  <c:v>8285.7739438580611</c:v>
                </c:pt>
                <c:pt idx="1075">
                  <c:v>7892.7771673557636</c:v>
                </c:pt>
                <c:pt idx="1076">
                  <c:v>6895.8877130024966</c:v>
                </c:pt>
                <c:pt idx="1077">
                  <c:v>6105.4434252697984</c:v>
                </c:pt>
                <c:pt idx="1078">
                  <c:v>5364.6464671812246</c:v>
                </c:pt>
                <c:pt idx="1079">
                  <c:v>4784.9274563826684</c:v>
                </c:pt>
                <c:pt idx="1080">
                  <c:v>4429.9216745211115</c:v>
                </c:pt>
                <c:pt idx="1081">
                  <c:v>4232.9099755312964</c:v>
                </c:pt>
                <c:pt idx="1082">
                  <c:v>4071.4456545670519</c:v>
                </c:pt>
                <c:pt idx="1083">
                  <c:v>4068.1505408736411</c:v>
                </c:pt>
                <c:pt idx="1084">
                  <c:v>4054.0798391547219</c:v>
                </c:pt>
                <c:pt idx="1085">
                  <c:v>4304.7003541955337</c:v>
                </c:pt>
                <c:pt idx="1086">
                  <c:v>5382.7941549107018</c:v>
                </c:pt>
                <c:pt idx="1087">
                  <c:v>6479.1589937680365</c:v>
                </c:pt>
                <c:pt idx="1088">
                  <c:v>7195.00418650754</c:v>
                </c:pt>
                <c:pt idx="1089">
                  <c:v>7138.4075874745176</c:v>
                </c:pt>
                <c:pt idx="1090">
                  <c:v>7242.3452659669219</c:v>
                </c:pt>
                <c:pt idx="1091">
                  <c:v>6759.8686827314978</c:v>
                </c:pt>
                <c:pt idx="1092">
                  <c:v>5822.8784783045057</c:v>
                </c:pt>
                <c:pt idx="1093">
                  <c:v>6180.7050817303898</c:v>
                </c:pt>
                <c:pt idx="1094">
                  <c:v>6782.9405232354757</c:v>
                </c:pt>
                <c:pt idx="1095">
                  <c:v>6303.0480292262137</c:v>
                </c:pt>
                <c:pt idx="1096">
                  <c:v>7054.244027781775</c:v>
                </c:pt>
                <c:pt idx="1097">
                  <c:v>8171.3783359941481</c:v>
                </c:pt>
                <c:pt idx="1098">
                  <c:v>8391.807830021864</c:v>
                </c:pt>
                <c:pt idx="1099">
                  <c:v>7909.4338602013204</c:v>
                </c:pt>
                <c:pt idx="1100">
                  <c:v>6974.5823179761237</c:v>
                </c:pt>
                <c:pt idx="1101">
                  <c:v>6185.5196505026461</c:v>
                </c:pt>
                <c:pt idx="1102">
                  <c:v>5470.393229330245</c:v>
                </c:pt>
                <c:pt idx="1103">
                  <c:v>4918.7537471818378</c:v>
                </c:pt>
                <c:pt idx="1104">
                  <c:v>4526.5982177929545</c:v>
                </c:pt>
                <c:pt idx="1105">
                  <c:v>4242.7283168414251</c:v>
                </c:pt>
                <c:pt idx="1106">
                  <c:v>4191.9434911004146</c:v>
                </c:pt>
                <c:pt idx="1107">
                  <c:v>4109.1435252135943</c:v>
                </c:pt>
                <c:pt idx="1108">
                  <c:v>4131.5238234196295</c:v>
                </c:pt>
                <c:pt idx="1109">
                  <c:v>4413.4436060626376</c:v>
                </c:pt>
                <c:pt idx="1110">
                  <c:v>5543.0114801537875</c:v>
                </c:pt>
                <c:pt idx="1111">
                  <c:v>6573.0111898868126</c:v>
                </c:pt>
                <c:pt idx="1112">
                  <c:v>7146.8000893720364</c:v>
                </c:pt>
                <c:pt idx="1113">
                  <c:v>7211.3550016147801</c:v>
                </c:pt>
                <c:pt idx="1114">
                  <c:v>7297.8112711782233</c:v>
                </c:pt>
                <c:pt idx="1115">
                  <c:v>7034.5276994055494</c:v>
                </c:pt>
                <c:pt idx="1116">
                  <c:v>6247.7151829101413</c:v>
                </c:pt>
                <c:pt idx="1117">
                  <c:v>6118.3744856536341</c:v>
                </c:pt>
                <c:pt idx="1118">
                  <c:v>6103.9641890968378</c:v>
                </c:pt>
                <c:pt idx="1119">
                  <c:v>6159.5175764534451</c:v>
                </c:pt>
                <c:pt idx="1120">
                  <c:v>7093.6370758665844</c:v>
                </c:pt>
                <c:pt idx="1121">
                  <c:v>8041.3199003435875</c:v>
                </c:pt>
                <c:pt idx="1122">
                  <c:v>8061.4644635356681</c:v>
                </c:pt>
                <c:pt idx="1123">
                  <c:v>7671.8428004522775</c:v>
                </c:pt>
                <c:pt idx="1124">
                  <c:v>6712.312342908338</c:v>
                </c:pt>
                <c:pt idx="1125">
                  <c:v>5653.7791000746356</c:v>
                </c:pt>
                <c:pt idx="1126">
                  <c:v>4992.8264930145433</c:v>
                </c:pt>
                <c:pt idx="1127">
                  <c:v>4425.8123136216436</c:v>
                </c:pt>
                <c:pt idx="1128">
                  <c:v>4053.2359670503165</c:v>
                </c:pt>
                <c:pt idx="1129">
                  <c:v>3786.1502585068538</c:v>
                </c:pt>
                <c:pt idx="1130">
                  <c:v>3687.4394722151501</c:v>
                </c:pt>
                <c:pt idx="1131">
                  <c:v>3597.4894058626123</c:v>
                </c:pt>
                <c:pt idx="1132">
                  <c:v>3497.0971253406537</c:v>
                </c:pt>
                <c:pt idx="1133">
                  <c:v>3547.4244526514881</c:v>
                </c:pt>
                <c:pt idx="1134">
                  <c:v>3946.2764590626171</c:v>
                </c:pt>
                <c:pt idx="1135">
                  <c:v>4397.030188636244</c:v>
                </c:pt>
                <c:pt idx="1136">
                  <c:v>4548.0007683090225</c:v>
                </c:pt>
                <c:pt idx="1137">
                  <c:v>4495.0628147679936</c:v>
                </c:pt>
                <c:pt idx="1138">
                  <c:v>4937.1381731272031</c:v>
                </c:pt>
                <c:pt idx="1139">
                  <c:v>4056.3277761905474</c:v>
                </c:pt>
                <c:pt idx="1140">
                  <c:v>3619.2555299744031</c:v>
                </c:pt>
                <c:pt idx="1141">
                  <c:v>4045.411656123737</c:v>
                </c:pt>
                <c:pt idx="1142">
                  <c:v>4178.9308122662324</c:v>
                </c:pt>
                <c:pt idx="1143">
                  <c:v>4231.2743692052363</c:v>
                </c:pt>
                <c:pt idx="1144">
                  <c:v>4275.0805783487485</c:v>
                </c:pt>
                <c:pt idx="1145">
                  <c:v>4457.597605679437</c:v>
                </c:pt>
                <c:pt idx="1146">
                  <c:v>4777.1698580014699</c:v>
                </c:pt>
                <c:pt idx="1147">
                  <c:v>4741.4967304073862</c:v>
                </c:pt>
                <c:pt idx="1148">
                  <c:v>4059.9330690704169</c:v>
                </c:pt>
                <c:pt idx="1149">
                  <c:v>3539.2928555536</c:v>
                </c:pt>
                <c:pt idx="1150">
                  <c:v>3256.9385744014949</c:v>
                </c:pt>
                <c:pt idx="1151">
                  <c:v>2953.7788646394742</c:v>
                </c:pt>
                <c:pt idx="1152">
                  <c:v>2656.0981360773144</c:v>
                </c:pt>
                <c:pt idx="1153">
                  <c:v>2427.9350439778977</c:v>
                </c:pt>
                <c:pt idx="1154">
                  <c:v>2306.7465848142833</c:v>
                </c:pt>
                <c:pt idx="1155">
                  <c:v>2266.3819733181826</c:v>
                </c:pt>
                <c:pt idx="1156">
                  <c:v>2246.1815426323242</c:v>
                </c:pt>
                <c:pt idx="1157">
                  <c:v>2265.0023530521007</c:v>
                </c:pt>
                <c:pt idx="1158">
                  <c:v>2399.9598899696039</c:v>
                </c:pt>
                <c:pt idx="1159">
                  <c:v>2585.3016318763389</c:v>
                </c:pt>
                <c:pt idx="1160">
                  <c:v>2994.1496481363397</c:v>
                </c:pt>
                <c:pt idx="1161">
                  <c:v>3586.9514034900003</c:v>
                </c:pt>
                <c:pt idx="1162">
                  <c:v>3941.7514116323446</c:v>
                </c:pt>
                <c:pt idx="1163">
                  <c:v>4052.8745069530892</c:v>
                </c:pt>
                <c:pt idx="1164">
                  <c:v>3947.7253191642599</c:v>
                </c:pt>
                <c:pt idx="1165">
                  <c:v>3492.4471752564127</c:v>
                </c:pt>
                <c:pt idx="1166">
                  <c:v>3402.900826562478</c:v>
                </c:pt>
                <c:pt idx="1167">
                  <c:v>3527.6335506022037</c:v>
                </c:pt>
                <c:pt idx="1168">
                  <c:v>3545.8741438383872</c:v>
                </c:pt>
                <c:pt idx="1169">
                  <c:v>3830.4805294623834</c:v>
                </c:pt>
                <c:pt idx="1170">
                  <c:v>4058.4285742328207</c:v>
                </c:pt>
                <c:pt idx="1171">
                  <c:v>4198.8688423373187</c:v>
                </c:pt>
                <c:pt idx="1172">
                  <c:v>3919.448551117755</c:v>
                </c:pt>
                <c:pt idx="1173">
                  <c:v>3588.3624371801625</c:v>
                </c:pt>
                <c:pt idx="1174">
                  <c:v>3351.7697490053879</c:v>
                </c:pt>
                <c:pt idx="1175">
                  <c:v>2997.8282134920614</c:v>
                </c:pt>
                <c:pt idx="1176">
                  <c:v>2690.7650171241521</c:v>
                </c:pt>
                <c:pt idx="1177">
                  <c:v>2497.739804455427</c:v>
                </c:pt>
                <c:pt idx="1178">
                  <c:v>2490.8413281263065</c:v>
                </c:pt>
                <c:pt idx="1179">
                  <c:v>2477.3846243005637</c:v>
                </c:pt>
                <c:pt idx="1180">
                  <c:v>2487.9264631281412</c:v>
                </c:pt>
                <c:pt idx="1181">
                  <c:v>2964.1924539071165</c:v>
                </c:pt>
                <c:pt idx="1182">
                  <c:v>4707.0272236832952</c:v>
                </c:pt>
                <c:pt idx="1183">
                  <c:v>6140.9194592350532</c:v>
                </c:pt>
                <c:pt idx="1184">
                  <c:v>7606.8596772964183</c:v>
                </c:pt>
                <c:pt idx="1185">
                  <c:v>8199.3423027367553</c:v>
                </c:pt>
                <c:pt idx="1186">
                  <c:v>8518.9692267625178</c:v>
                </c:pt>
                <c:pt idx="1187">
                  <c:v>8656.5244661039887</c:v>
                </c:pt>
                <c:pt idx="1188">
                  <c:v>7538.7801015993327</c:v>
                </c:pt>
                <c:pt idx="1189">
                  <c:v>7666.0988799838678</c:v>
                </c:pt>
                <c:pt idx="1190">
                  <c:v>8085.409530928383</c:v>
                </c:pt>
                <c:pt idx="1191">
                  <c:v>8340.653293689471</c:v>
                </c:pt>
                <c:pt idx="1192">
                  <c:v>8452.0256462531561</c:v>
                </c:pt>
                <c:pt idx="1193">
                  <c:v>8419.4346362181368</c:v>
                </c:pt>
                <c:pt idx="1194">
                  <c:v>8253.6821789751757</c:v>
                </c:pt>
                <c:pt idx="1195">
                  <c:v>7756.3165105959461</c:v>
                </c:pt>
                <c:pt idx="1196">
                  <c:v>6811.1168788783571</c:v>
                </c:pt>
                <c:pt idx="1197">
                  <c:v>6061.4000763966233</c:v>
                </c:pt>
                <c:pt idx="1198">
                  <c:v>5350.3038913951914</c:v>
                </c:pt>
                <c:pt idx="1199">
                  <c:v>4780.7269707958785</c:v>
                </c:pt>
                <c:pt idx="1200">
                  <c:v>4321.9591699750135</c:v>
                </c:pt>
                <c:pt idx="1201">
                  <c:v>4050.808225380676</c:v>
                </c:pt>
                <c:pt idx="1202">
                  <c:v>3994.040295169611</c:v>
                </c:pt>
                <c:pt idx="1203">
                  <c:v>3920.1871735833047</c:v>
                </c:pt>
                <c:pt idx="1204">
                  <c:v>3923.1212885154173</c:v>
                </c:pt>
                <c:pt idx="1205">
                  <c:v>4283.6910512851746</c:v>
                </c:pt>
                <c:pt idx="1206">
                  <c:v>5348.9935208914931</c:v>
                </c:pt>
                <c:pt idx="1207">
                  <c:v>6672.1311994347379</c:v>
                </c:pt>
                <c:pt idx="1208">
                  <c:v>8176.4381164380657</c:v>
                </c:pt>
                <c:pt idx="1209">
                  <c:v>8771.2578080493586</c:v>
                </c:pt>
                <c:pt idx="1210">
                  <c:v>8960.2689489378354</c:v>
                </c:pt>
                <c:pt idx="1211">
                  <c:v>9045.9671409039474</c:v>
                </c:pt>
                <c:pt idx="1212">
                  <c:v>8234.2491022393515</c:v>
                </c:pt>
                <c:pt idx="1213">
                  <c:v>7725.0654318304869</c:v>
                </c:pt>
                <c:pt idx="1214">
                  <c:v>8469.7439782197343</c:v>
                </c:pt>
                <c:pt idx="1215">
                  <c:v>8697.1294188600405</c:v>
                </c:pt>
                <c:pt idx="1216">
                  <c:v>8762.8038864305108</c:v>
                </c:pt>
                <c:pt idx="1217">
                  <c:v>8628.7616505781698</c:v>
                </c:pt>
                <c:pt idx="1218">
                  <c:v>8432.6634398331935</c:v>
                </c:pt>
                <c:pt idx="1219">
                  <c:v>8009.6290163996755</c:v>
                </c:pt>
                <c:pt idx="1220">
                  <c:v>6948.9110310625238</c:v>
                </c:pt>
                <c:pt idx="1221">
                  <c:v>6167.5648371113548</c:v>
                </c:pt>
                <c:pt idx="1222">
                  <c:v>5443.1116979419085</c:v>
                </c:pt>
                <c:pt idx="1223">
                  <c:v>4837.4009013294863</c:v>
                </c:pt>
                <c:pt idx="1224">
                  <c:v>4430.0870489536592</c:v>
                </c:pt>
                <c:pt idx="1225">
                  <c:v>4213.9317906515225</c:v>
                </c:pt>
                <c:pt idx="1226">
                  <c:v>4095.1771981365314</c:v>
                </c:pt>
                <c:pt idx="1227">
                  <c:v>4075.4261409087294</c:v>
                </c:pt>
                <c:pt idx="1228">
                  <c:v>4051.2109739987159</c:v>
                </c:pt>
                <c:pt idx="1229">
                  <c:v>4356.8945501005455</c:v>
                </c:pt>
                <c:pt idx="1230">
                  <c:v>5495.6097678042315</c:v>
                </c:pt>
                <c:pt idx="1231">
                  <c:v>6731.1926877372071</c:v>
                </c:pt>
                <c:pt idx="1232">
                  <c:v>8162.3983708563956</c:v>
                </c:pt>
                <c:pt idx="1233">
                  <c:v>8678.1648922406093</c:v>
                </c:pt>
                <c:pt idx="1234">
                  <c:v>8909.5655947041032</c:v>
                </c:pt>
                <c:pt idx="1235">
                  <c:v>8958.1783154374862</c:v>
                </c:pt>
                <c:pt idx="1236">
                  <c:v>8119.7517278751038</c:v>
                </c:pt>
                <c:pt idx="1237">
                  <c:v>7786.9650314759947</c:v>
                </c:pt>
                <c:pt idx="1238">
                  <c:v>8308.1824013196147</c:v>
                </c:pt>
                <c:pt idx="1239">
                  <c:v>8669.2253623089382</c:v>
                </c:pt>
                <c:pt idx="1240">
                  <c:v>8764.5991297479923</c:v>
                </c:pt>
                <c:pt idx="1241">
                  <c:v>8701.2243562196581</c:v>
                </c:pt>
                <c:pt idx="1242">
                  <c:v>8389.0770893919089</c:v>
                </c:pt>
                <c:pt idx="1243">
                  <c:v>7944.1652410268371</c:v>
                </c:pt>
                <c:pt idx="1244">
                  <c:v>6913.548902401305</c:v>
                </c:pt>
                <c:pt idx="1245">
                  <c:v>6147.994779262488</c:v>
                </c:pt>
                <c:pt idx="1246">
                  <c:v>5446.5966859837999</c:v>
                </c:pt>
                <c:pt idx="1247">
                  <c:v>4847.1934927279708</c:v>
                </c:pt>
                <c:pt idx="1248">
                  <c:v>4444.8374983401463</c:v>
                </c:pt>
                <c:pt idx="1249">
                  <c:v>4236.8718369368817</c:v>
                </c:pt>
                <c:pt idx="1250">
                  <c:v>4093.6244534644952</c:v>
                </c:pt>
                <c:pt idx="1251">
                  <c:v>4056.4284560958654</c:v>
                </c:pt>
                <c:pt idx="1252">
                  <c:v>4022.1334487730101</c:v>
                </c:pt>
                <c:pt idx="1253">
                  <c:v>4339.3386103405919</c:v>
                </c:pt>
                <c:pt idx="1254">
                  <c:v>5553.5426940178213</c:v>
                </c:pt>
                <c:pt idx="1255">
                  <c:v>6682.0138525670345</c:v>
                </c:pt>
                <c:pt idx="1256">
                  <c:v>7852.7627449663069</c:v>
                </c:pt>
                <c:pt idx="1257">
                  <c:v>8101.0282872884109</c:v>
                </c:pt>
                <c:pt idx="1258">
                  <c:v>7718.234823345816</c:v>
                </c:pt>
                <c:pt idx="1259">
                  <c:v>8077.0878410919595</c:v>
                </c:pt>
                <c:pt idx="1260">
                  <c:v>7417.8844042315768</c:v>
                </c:pt>
                <c:pt idx="1261">
                  <c:v>7463.9750138437903</c:v>
                </c:pt>
                <c:pt idx="1262">
                  <c:v>8060.5403377881448</c:v>
                </c:pt>
                <c:pt idx="1263">
                  <c:v>8409.4553750056311</c:v>
                </c:pt>
                <c:pt idx="1264">
                  <c:v>8615.5707352866048</c:v>
                </c:pt>
                <c:pt idx="1265">
                  <c:v>8524.9677983947568</c:v>
                </c:pt>
                <c:pt idx="1266">
                  <c:v>8321.4293215130474</c:v>
                </c:pt>
                <c:pt idx="1267">
                  <c:v>7902.6648834278449</c:v>
                </c:pt>
                <c:pt idx="1268">
                  <c:v>6934.2645813191812</c:v>
                </c:pt>
                <c:pt idx="1269">
                  <c:v>6250.3974278862306</c:v>
                </c:pt>
                <c:pt idx="1270">
                  <c:v>5515.9045731662582</c:v>
                </c:pt>
                <c:pt idx="1271">
                  <c:v>5002.266585622564</c:v>
                </c:pt>
                <c:pt idx="1272">
                  <c:v>4613.1689207411682</c:v>
                </c:pt>
                <c:pt idx="1273">
                  <c:v>4360.4575378747932</c:v>
                </c:pt>
                <c:pt idx="1274">
                  <c:v>4244.9636841711645</c:v>
                </c:pt>
                <c:pt idx="1275">
                  <c:v>4181.819150840266</c:v>
                </c:pt>
                <c:pt idx="1276">
                  <c:v>4168.5686963068147</c:v>
                </c:pt>
                <c:pt idx="1277">
                  <c:v>4477.9052598740755</c:v>
                </c:pt>
                <c:pt idx="1278">
                  <c:v>5498.2273838223527</c:v>
                </c:pt>
                <c:pt idx="1279">
                  <c:v>6697.8408540327773</c:v>
                </c:pt>
                <c:pt idx="1280">
                  <c:v>7985.9850759778774</c:v>
                </c:pt>
                <c:pt idx="1281">
                  <c:v>8393.2194017195852</c:v>
                </c:pt>
                <c:pt idx="1282">
                  <c:v>8530.4508731019941</c:v>
                </c:pt>
                <c:pt idx="1283">
                  <c:v>8854.4413044905941</c:v>
                </c:pt>
                <c:pt idx="1284">
                  <c:v>7934.4731435363992</c:v>
                </c:pt>
                <c:pt idx="1285">
                  <c:v>7568.9253937985968</c:v>
                </c:pt>
                <c:pt idx="1286">
                  <c:v>8462.8917352742919</c:v>
                </c:pt>
                <c:pt idx="1287">
                  <c:v>8574.9772713887269</c:v>
                </c:pt>
                <c:pt idx="1288">
                  <c:v>8631.9915871180019</c:v>
                </c:pt>
                <c:pt idx="1289">
                  <c:v>8489.1400631807119</c:v>
                </c:pt>
                <c:pt idx="1290">
                  <c:v>8220.995916132204</c:v>
                </c:pt>
                <c:pt idx="1291">
                  <c:v>7827.7406405168995</c:v>
                </c:pt>
                <c:pt idx="1292">
                  <c:v>6766.2762827407923</c:v>
                </c:pt>
                <c:pt idx="1293">
                  <c:v>5833.2202343546815</c:v>
                </c:pt>
                <c:pt idx="1294">
                  <c:v>5006.2615719144878</c:v>
                </c:pt>
                <c:pt idx="1295">
                  <c:v>4471.1796579517668</c:v>
                </c:pt>
                <c:pt idx="1296">
                  <c:v>4130.3919523034401</c:v>
                </c:pt>
                <c:pt idx="1297">
                  <c:v>3836.5405856015159</c:v>
                </c:pt>
                <c:pt idx="1298">
                  <c:v>3666.5200439964028</c:v>
                </c:pt>
                <c:pt idx="1299">
                  <c:v>3613.1012272934572</c:v>
                </c:pt>
                <c:pt idx="1300">
                  <c:v>3435.080963137952</c:v>
                </c:pt>
                <c:pt idx="1301">
                  <c:v>3484.6332931080506</c:v>
                </c:pt>
                <c:pt idx="1302">
                  <c:v>3978.1525996853784</c:v>
                </c:pt>
                <c:pt idx="1303">
                  <c:v>4567.1110186969745</c:v>
                </c:pt>
                <c:pt idx="1304">
                  <c:v>5087.1985240789618</c:v>
                </c:pt>
                <c:pt idx="1305">
                  <c:v>5357.0436287183184</c:v>
                </c:pt>
                <c:pt idx="1306">
                  <c:v>4672.6109767033067</c:v>
                </c:pt>
                <c:pt idx="1307">
                  <c:v>4498.4795036711994</c:v>
                </c:pt>
                <c:pt idx="1308">
                  <c:v>4294.2118298401892</c:v>
                </c:pt>
                <c:pt idx="1309">
                  <c:v>4154.3743097980869</c:v>
                </c:pt>
                <c:pt idx="1310">
                  <c:v>4110.189431238131</c:v>
                </c:pt>
                <c:pt idx="1311">
                  <c:v>4113.8371184343914</c:v>
                </c:pt>
                <c:pt idx="1312">
                  <c:v>4327.4050123126181</c:v>
                </c:pt>
                <c:pt idx="1313">
                  <c:v>4430.2394054057968</c:v>
                </c:pt>
                <c:pt idx="1314">
                  <c:v>4719.9453043572266</c:v>
                </c:pt>
                <c:pt idx="1315">
                  <c:v>4747.14146103851</c:v>
                </c:pt>
                <c:pt idx="1316">
                  <c:v>4117.8178704491393</c:v>
                </c:pt>
                <c:pt idx="1317">
                  <c:v>3519.7620475700523</c:v>
                </c:pt>
                <c:pt idx="1318">
                  <c:v>3215.7115908644687</c:v>
                </c:pt>
                <c:pt idx="1319">
                  <c:v>2948.4692578584336</c:v>
                </c:pt>
                <c:pt idx="1320">
                  <c:v>2686.0652832504429</c:v>
                </c:pt>
                <c:pt idx="1321">
                  <c:v>2479.9766154066133</c:v>
                </c:pt>
                <c:pt idx="1322">
                  <c:v>2302.7555985086346</c:v>
                </c:pt>
                <c:pt idx="1323">
                  <c:v>2291.2676379275031</c:v>
                </c:pt>
                <c:pt idx="1324">
                  <c:v>2264.7289789901351</c:v>
                </c:pt>
                <c:pt idx="1325">
                  <c:v>2341.4735906548135</c:v>
                </c:pt>
                <c:pt idx="1326">
                  <c:v>2439.7031285978337</c:v>
                </c:pt>
                <c:pt idx="1327">
                  <c:v>2581.9222917216753</c:v>
                </c:pt>
                <c:pt idx="1328">
                  <c:v>2991.4881789510328</c:v>
                </c:pt>
                <c:pt idx="1329">
                  <c:v>3610.0456082066862</c:v>
                </c:pt>
                <c:pt idx="1330">
                  <c:v>3505.9647353257942</c:v>
                </c:pt>
                <c:pt idx="1331">
                  <c:v>3755.3675898373695</c:v>
                </c:pt>
                <c:pt idx="1332">
                  <c:v>3448.7015916885734</c:v>
                </c:pt>
                <c:pt idx="1333">
                  <c:v>3143.3542612981819</c:v>
                </c:pt>
                <c:pt idx="1334">
                  <c:v>3241.3019958716918</c:v>
                </c:pt>
                <c:pt idx="1335">
                  <c:v>3410.4942500890393</c:v>
                </c:pt>
                <c:pt idx="1336">
                  <c:v>3525.5085735676612</c:v>
                </c:pt>
                <c:pt idx="1337">
                  <c:v>3750.5671784094311</c:v>
                </c:pt>
                <c:pt idx="1338">
                  <c:v>4189.7352486776008</c:v>
                </c:pt>
                <c:pt idx="1339">
                  <c:v>4383.099710182255</c:v>
                </c:pt>
                <c:pt idx="1340">
                  <c:v>4006.1198787206936</c:v>
                </c:pt>
                <c:pt idx="1341">
                  <c:v>3678.5307527838172</c:v>
                </c:pt>
                <c:pt idx="1342">
                  <c:v>3450.0799116717594</c:v>
                </c:pt>
                <c:pt idx="1343">
                  <c:v>3055.1927666559222</c:v>
                </c:pt>
                <c:pt idx="1344">
                  <c:v>2776.0215995815347</c:v>
                </c:pt>
                <c:pt idx="1345">
                  <c:v>2574.3351666322283</c:v>
                </c:pt>
                <c:pt idx="1346">
                  <c:v>2548.798879255402</c:v>
                </c:pt>
                <c:pt idx="1347">
                  <c:v>2552.4709916552092</c:v>
                </c:pt>
                <c:pt idx="1348">
                  <c:v>2634.1370864327037</c:v>
                </c:pt>
                <c:pt idx="1349">
                  <c:v>3049.2057871991656</c:v>
                </c:pt>
                <c:pt idx="1350">
                  <c:v>4279.7134399336319</c:v>
                </c:pt>
                <c:pt idx="1351">
                  <c:v>5193.7535535694997</c:v>
                </c:pt>
                <c:pt idx="1352">
                  <c:v>6655.0483143472975</c:v>
                </c:pt>
                <c:pt idx="1353">
                  <c:v>7454.252509064795</c:v>
                </c:pt>
                <c:pt idx="1354">
                  <c:v>7680.3313302334609</c:v>
                </c:pt>
                <c:pt idx="1355">
                  <c:v>7714.5312376997717</c:v>
                </c:pt>
                <c:pt idx="1356">
                  <c:v>6663.185886476932</c:v>
                </c:pt>
                <c:pt idx="1357">
                  <c:v>5986.0734598663503</c:v>
                </c:pt>
                <c:pt idx="1358">
                  <c:v>5733.1398277625831</c:v>
                </c:pt>
                <c:pt idx="1359">
                  <c:v>5545.1022373475462</c:v>
                </c:pt>
                <c:pt idx="1360">
                  <c:v>5419.8472777695788</c:v>
                </c:pt>
                <c:pt idx="1361">
                  <c:v>5261.8814448009025</c:v>
                </c:pt>
                <c:pt idx="1362">
                  <c:v>5396.1906089431805</c:v>
                </c:pt>
                <c:pt idx="1363">
                  <c:v>5253.4492237345512</c:v>
                </c:pt>
                <c:pt idx="1364">
                  <c:v>4642.4336953243619</c:v>
                </c:pt>
                <c:pt idx="1365">
                  <c:v>4184.6942659748256</c:v>
                </c:pt>
                <c:pt idx="1366">
                  <c:v>3709.9696449069174</c:v>
                </c:pt>
                <c:pt idx="1367">
                  <c:v>3309.3836444456761</c:v>
                </c:pt>
                <c:pt idx="1368">
                  <c:v>2999.6818321317032</c:v>
                </c:pt>
                <c:pt idx="1369">
                  <c:v>2809.6246092788547</c:v>
                </c:pt>
                <c:pt idx="1370">
                  <c:v>2742.2980902976865</c:v>
                </c:pt>
                <c:pt idx="1371">
                  <c:v>2718.7416711272995</c:v>
                </c:pt>
                <c:pt idx="1372">
                  <c:v>2713.8103130483673</c:v>
                </c:pt>
                <c:pt idx="1373">
                  <c:v>2875.8228821313965</c:v>
                </c:pt>
                <c:pt idx="1374">
                  <c:v>3138.2802315562412</c:v>
                </c:pt>
                <c:pt idx="1375">
                  <c:v>3429.5247322031578</c:v>
                </c:pt>
                <c:pt idx="1376">
                  <c:v>4014.9503484205261</c:v>
                </c:pt>
                <c:pt idx="1377">
                  <c:v>4552.8017528802384</c:v>
                </c:pt>
                <c:pt idx="1378">
                  <c:v>4674.088086708015</c:v>
                </c:pt>
                <c:pt idx="1379">
                  <c:v>4671.7817196218984</c:v>
                </c:pt>
                <c:pt idx="1380">
                  <c:v>4664.7346188027577</c:v>
                </c:pt>
                <c:pt idx="1381">
                  <c:v>4292.8266449380299</c:v>
                </c:pt>
                <c:pt idx="1382">
                  <c:v>4223.4776328966818</c:v>
                </c:pt>
                <c:pt idx="1383">
                  <c:v>4373.6794925060349</c:v>
                </c:pt>
                <c:pt idx="1384">
                  <c:v>4429.6985502867219</c:v>
                </c:pt>
                <c:pt idx="1385">
                  <c:v>4456.1648344724317</c:v>
                </c:pt>
                <c:pt idx="1386">
                  <c:v>5025.3913812739911</c:v>
                </c:pt>
                <c:pt idx="1387">
                  <c:v>5124.5692909628451</c:v>
                </c:pt>
                <c:pt idx="1388">
                  <c:v>4559.6257294649922</c:v>
                </c:pt>
                <c:pt idx="1389">
                  <c:v>4163.3733391337491</c:v>
                </c:pt>
                <c:pt idx="1390">
                  <c:v>3800.7878332806504</c:v>
                </c:pt>
                <c:pt idx="1391">
                  <c:v>3402.7426991008847</c:v>
                </c:pt>
                <c:pt idx="1392">
                  <c:v>3125.8781491117547</c:v>
                </c:pt>
                <c:pt idx="1393">
                  <c:v>2932.4270629043381</c:v>
                </c:pt>
                <c:pt idx="1394">
                  <c:v>2857.050071546917</c:v>
                </c:pt>
                <c:pt idx="1395">
                  <c:v>2877.0731278414028</c:v>
                </c:pt>
                <c:pt idx="1396">
                  <c:v>2906.6986511867522</c:v>
                </c:pt>
                <c:pt idx="1397">
                  <c:v>3063.3613636268528</c:v>
                </c:pt>
                <c:pt idx="1398">
                  <c:v>3507.0215912866347</c:v>
                </c:pt>
                <c:pt idx="1399">
                  <c:v>4062.3353108275569</c:v>
                </c:pt>
                <c:pt idx="1400">
                  <c:v>5355.2464994355232</c:v>
                </c:pt>
                <c:pt idx="1401">
                  <c:v>6245.3650701538591</c:v>
                </c:pt>
                <c:pt idx="1402">
                  <c:v>6455.0771005647721</c:v>
                </c:pt>
                <c:pt idx="1403">
                  <c:v>6098.7300733054581</c:v>
                </c:pt>
                <c:pt idx="1404">
                  <c:v>5190.9471264176409</c:v>
                </c:pt>
                <c:pt idx="1405">
                  <c:v>4704.9804936373157</c:v>
                </c:pt>
                <c:pt idx="1406">
                  <c:v>5278.5183589786948</c:v>
                </c:pt>
                <c:pt idx="1407">
                  <c:v>5827.8832512307963</c:v>
                </c:pt>
                <c:pt idx="1408">
                  <c:v>6290.3011242972098</c:v>
                </c:pt>
                <c:pt idx="1409">
                  <c:v>6673.7433588715539</c:v>
                </c:pt>
                <c:pt idx="1410">
                  <c:v>6883.7975044878722</c:v>
                </c:pt>
                <c:pt idx="1411">
                  <c:v>6691.5134142761171</c:v>
                </c:pt>
                <c:pt idx="1412">
                  <c:v>5822.5025211305847</c:v>
                </c:pt>
                <c:pt idx="1413">
                  <c:v>5295.0402060225833</c:v>
                </c:pt>
                <c:pt idx="1414">
                  <c:v>4642.5710698529856</c:v>
                </c:pt>
                <c:pt idx="1415">
                  <c:v>4151.2677556718791</c:v>
                </c:pt>
                <c:pt idx="1416">
                  <c:v>3792.1322379807671</c:v>
                </c:pt>
                <c:pt idx="1417">
                  <c:v>3591.1186777226194</c:v>
                </c:pt>
                <c:pt idx="1418">
                  <c:v>3520.734669232676</c:v>
                </c:pt>
                <c:pt idx="1419">
                  <c:v>3494.2887599770538</c:v>
                </c:pt>
                <c:pt idx="1420">
                  <c:v>3523.3914101165483</c:v>
                </c:pt>
                <c:pt idx="1421">
                  <c:v>3848.8985431974088</c:v>
                </c:pt>
                <c:pt idx="1422">
                  <c:v>4463.7139335690563</c:v>
                </c:pt>
                <c:pt idx="1423">
                  <c:v>5349.4573942997949</c:v>
                </c:pt>
                <c:pt idx="1424">
                  <c:v>6998.4947359249645</c:v>
                </c:pt>
                <c:pt idx="1425">
                  <c:v>7887.8044344188002</c:v>
                </c:pt>
                <c:pt idx="1426">
                  <c:v>8210.4993271493586</c:v>
                </c:pt>
                <c:pt idx="1427">
                  <c:v>8182.9176717908449</c:v>
                </c:pt>
                <c:pt idx="1428">
                  <c:v>7358.3977509825481</c:v>
                </c:pt>
                <c:pt idx="1429">
                  <c:v>7199.2425470949838</c:v>
                </c:pt>
                <c:pt idx="1430">
                  <c:v>7865.483761008175</c:v>
                </c:pt>
                <c:pt idx="1431">
                  <c:v>8244.3424610227357</c:v>
                </c:pt>
                <c:pt idx="1432">
                  <c:v>8233.4379984394382</c:v>
                </c:pt>
                <c:pt idx="1433">
                  <c:v>8100.8469534017431</c:v>
                </c:pt>
                <c:pt idx="1434">
                  <c:v>7983.1771071646408</c:v>
                </c:pt>
                <c:pt idx="1435">
                  <c:v>7610.5321358287883</c:v>
                </c:pt>
                <c:pt idx="1436">
                  <c:v>6722.1891840177359</c:v>
                </c:pt>
                <c:pt idx="1437">
                  <c:v>5944.0921039178174</c:v>
                </c:pt>
                <c:pt idx="1438">
                  <c:v>5127.7901549110302</c:v>
                </c:pt>
                <c:pt idx="1439">
                  <c:v>4680.0219413470604</c:v>
                </c:pt>
                <c:pt idx="1440">
                  <c:v>4266.3651107360211</c:v>
                </c:pt>
                <c:pt idx="1441">
                  <c:v>4109.9196475504696</c:v>
                </c:pt>
                <c:pt idx="1442">
                  <c:v>4004.9385077743555</c:v>
                </c:pt>
                <c:pt idx="1443">
                  <c:v>3974.7453613767034</c:v>
                </c:pt>
                <c:pt idx="1444">
                  <c:v>3987.288068338662</c:v>
                </c:pt>
                <c:pt idx="1445">
                  <c:v>4240.9776978483596</c:v>
                </c:pt>
                <c:pt idx="1446">
                  <c:v>5112.5422072316178</c:v>
                </c:pt>
                <c:pt idx="1447">
                  <c:v>6160.0038630554764</c:v>
                </c:pt>
                <c:pt idx="1448">
                  <c:v>7677.1723611878369</c:v>
                </c:pt>
                <c:pt idx="1449">
                  <c:v>8458.4169620968023</c:v>
                </c:pt>
                <c:pt idx="1450">
                  <c:v>8453.1934081814052</c:v>
                </c:pt>
                <c:pt idx="1451">
                  <c:v>8097.7903173383147</c:v>
                </c:pt>
                <c:pt idx="1452">
                  <c:v>6619.290571578561</c:v>
                </c:pt>
                <c:pt idx="1453">
                  <c:v>6276.8239880703122</c:v>
                </c:pt>
                <c:pt idx="1454">
                  <c:v>7021.0904572423915</c:v>
                </c:pt>
                <c:pt idx="1455">
                  <c:v>7630.7105981992227</c:v>
                </c:pt>
                <c:pt idx="1456">
                  <c:v>8123.0674662365118</c:v>
                </c:pt>
                <c:pt idx="1457">
                  <c:v>8112.6313382531043</c:v>
                </c:pt>
                <c:pt idx="1458">
                  <c:v>8111.7729159112687</c:v>
                </c:pt>
                <c:pt idx="1459">
                  <c:v>7844.3790834250776</c:v>
                </c:pt>
                <c:pt idx="1460">
                  <c:v>6910.6582873199304</c:v>
                </c:pt>
                <c:pt idx="1461">
                  <c:v>6128.3779715740302</c:v>
                </c:pt>
                <c:pt idx="1462">
                  <c:v>5263.4489394223283</c:v>
                </c:pt>
                <c:pt idx="1463">
                  <c:v>4751.8931947337906</c:v>
                </c:pt>
                <c:pt idx="1464">
                  <c:v>4408.0081247135131</c:v>
                </c:pt>
                <c:pt idx="1465">
                  <c:v>4212.3817959700491</c:v>
                </c:pt>
                <c:pt idx="1466">
                  <c:v>4060.6675665501207</c:v>
                </c:pt>
                <c:pt idx="1467">
                  <c:v>3993.6495465103935</c:v>
                </c:pt>
                <c:pt idx="1468">
                  <c:v>3931.521009693286</c:v>
                </c:pt>
                <c:pt idx="1469">
                  <c:v>4121.389358194222</c:v>
                </c:pt>
                <c:pt idx="1470">
                  <c:v>4489.8990994665</c:v>
                </c:pt>
                <c:pt idx="1471">
                  <c:v>5010.6588930327689</c:v>
                </c:pt>
                <c:pt idx="1472">
                  <c:v>5637.0619045631211</c:v>
                </c:pt>
                <c:pt idx="1473">
                  <c:v>6159.0333520177937</c:v>
                </c:pt>
                <c:pt idx="1474">
                  <c:v>6499.3279975763589</c:v>
                </c:pt>
                <c:pt idx="1475">
                  <c:v>6279.3540224924036</c:v>
                </c:pt>
                <c:pt idx="1476">
                  <c:v>5600.6229864932611</c:v>
                </c:pt>
                <c:pt idx="1477">
                  <c:v>4875.8168844544834</c:v>
                </c:pt>
                <c:pt idx="1478">
                  <c:v>4719.0386585653969</c:v>
                </c:pt>
                <c:pt idx="1479">
                  <c:v>5033.4154270167828</c:v>
                </c:pt>
                <c:pt idx="1480">
                  <c:v>5017.0517561542811</c:v>
                </c:pt>
                <c:pt idx="1481">
                  <c:v>4929.9022448473152</c:v>
                </c:pt>
                <c:pt idx="1482">
                  <c:v>5287.8641056460792</c:v>
                </c:pt>
                <c:pt idx="1483">
                  <c:v>5277.418891486951</c:v>
                </c:pt>
                <c:pt idx="1484">
                  <c:v>4668.0199825296222</c:v>
                </c:pt>
                <c:pt idx="1485">
                  <c:v>4117.4671216526713</c:v>
                </c:pt>
                <c:pt idx="1486">
                  <c:v>3743.584654563062</c:v>
                </c:pt>
                <c:pt idx="1487">
                  <c:v>3421.6042593808352</c:v>
                </c:pt>
                <c:pt idx="1488">
                  <c:v>3138.7992297753926</c:v>
                </c:pt>
                <c:pt idx="1489">
                  <c:v>2840.2822540826646</c:v>
                </c:pt>
                <c:pt idx="1490">
                  <c:v>2704.3797204077482</c:v>
                </c:pt>
                <c:pt idx="1491">
                  <c:v>2647.2819163285853</c:v>
                </c:pt>
                <c:pt idx="1492">
                  <c:v>2597.8560859244267</c:v>
                </c:pt>
                <c:pt idx="1493">
                  <c:v>2622.8032503227219</c:v>
                </c:pt>
                <c:pt idx="1494">
                  <c:v>2639.7541328589241</c:v>
                </c:pt>
                <c:pt idx="1495">
                  <c:v>2840.237235689593</c:v>
                </c:pt>
                <c:pt idx="1496">
                  <c:v>3210.5246406636002</c:v>
                </c:pt>
                <c:pt idx="1497">
                  <c:v>3559.2784928281021</c:v>
                </c:pt>
                <c:pt idx="1498">
                  <c:v>3377.6189270274999</c:v>
                </c:pt>
                <c:pt idx="1499">
                  <c:v>3635.5051983545222</c:v>
                </c:pt>
                <c:pt idx="1500">
                  <c:v>3364.9834967682395</c:v>
                </c:pt>
                <c:pt idx="1501">
                  <c:v>2743.9378879625524</c:v>
                </c:pt>
                <c:pt idx="1502">
                  <c:v>3105.2983862635574</c:v>
                </c:pt>
                <c:pt idx="1503">
                  <c:v>3299.3823741655351</c:v>
                </c:pt>
                <c:pt idx="1504">
                  <c:v>3365.4240164165499</c:v>
                </c:pt>
                <c:pt idx="1505">
                  <c:v>3556.7449066940608</c:v>
                </c:pt>
                <c:pt idx="1506">
                  <c:v>4075.6620150993699</c:v>
                </c:pt>
                <c:pt idx="1507">
                  <c:v>4330.5831403834118</c:v>
                </c:pt>
                <c:pt idx="1508">
                  <c:v>4025.6884365747096</c:v>
                </c:pt>
                <c:pt idx="1509">
                  <c:v>3724.8164689627133</c:v>
                </c:pt>
                <c:pt idx="1510">
                  <c:v>3459.9563777824437</c:v>
                </c:pt>
                <c:pt idx="1511">
                  <c:v>3133.8059969087722</c:v>
                </c:pt>
                <c:pt idx="1512">
                  <c:v>2875.6626326812634</c:v>
                </c:pt>
                <c:pt idx="1513">
                  <c:v>2724.2156523443182</c:v>
                </c:pt>
                <c:pt idx="1514">
                  <c:v>2657.3961316234763</c:v>
                </c:pt>
                <c:pt idx="1515">
                  <c:v>2649.28315946168</c:v>
                </c:pt>
                <c:pt idx="1516">
                  <c:v>2754.4977984365842</c:v>
                </c:pt>
                <c:pt idx="1517">
                  <c:v>3253.4225864659743</c:v>
                </c:pt>
                <c:pt idx="1518">
                  <c:v>4736.2267484903814</c:v>
                </c:pt>
                <c:pt idx="1519">
                  <c:v>6338.4313461637357</c:v>
                </c:pt>
                <c:pt idx="1520">
                  <c:v>7984.4628240173033</c:v>
                </c:pt>
                <c:pt idx="1521">
                  <c:v>8537.9455617270123</c:v>
                </c:pt>
                <c:pt idx="1522">
                  <c:v>8768.1273003742044</c:v>
                </c:pt>
                <c:pt idx="1523">
                  <c:v>8796.4568251623605</c:v>
                </c:pt>
                <c:pt idx="1524">
                  <c:v>7996.5120431218975</c:v>
                </c:pt>
                <c:pt idx="1525">
                  <c:v>7789.7861124438214</c:v>
                </c:pt>
                <c:pt idx="1526">
                  <c:v>8338.0682240591486</c:v>
                </c:pt>
                <c:pt idx="1527">
                  <c:v>8746.6150134269428</c:v>
                </c:pt>
                <c:pt idx="1528">
                  <c:v>8837.6562718294008</c:v>
                </c:pt>
                <c:pt idx="1529">
                  <c:v>8634.2120968707186</c:v>
                </c:pt>
                <c:pt idx="1530">
                  <c:v>8321.5766960073615</c:v>
                </c:pt>
                <c:pt idx="1531">
                  <c:v>7669.4971835008409</c:v>
                </c:pt>
                <c:pt idx="1532">
                  <c:v>6758.7955584095507</c:v>
                </c:pt>
                <c:pt idx="1533">
                  <c:v>6161.9586063481274</c:v>
                </c:pt>
                <c:pt idx="1534">
                  <c:v>5419.6584034176676</c:v>
                </c:pt>
                <c:pt idx="1535">
                  <c:v>4840.961639111456</c:v>
                </c:pt>
                <c:pt idx="1536">
                  <c:v>4443.5807526524432</c:v>
                </c:pt>
                <c:pt idx="1537">
                  <c:v>4284.0603000181636</c:v>
                </c:pt>
                <c:pt idx="1538">
                  <c:v>4151.5417547317011</c:v>
                </c:pt>
                <c:pt idx="1539">
                  <c:v>4122.9916026964092</c:v>
                </c:pt>
                <c:pt idx="1540">
                  <c:v>4116.6573744311727</c:v>
                </c:pt>
                <c:pt idx="1541">
                  <c:v>4385.4967019574087</c:v>
                </c:pt>
                <c:pt idx="1542">
                  <c:v>5333.7116476492847</c:v>
                </c:pt>
                <c:pt idx="1543">
                  <c:v>6659.5211482681216</c:v>
                </c:pt>
                <c:pt idx="1544">
                  <c:v>8022.3783161741694</c:v>
                </c:pt>
                <c:pt idx="1545">
                  <c:v>8534.8465909081151</c:v>
                </c:pt>
                <c:pt idx="1546">
                  <c:v>8919.8585595162622</c:v>
                </c:pt>
                <c:pt idx="1547">
                  <c:v>8531.9867788819665</c:v>
                </c:pt>
                <c:pt idx="1548">
                  <c:v>7524.5212379085024</c:v>
                </c:pt>
                <c:pt idx="1549">
                  <c:v>7325.0021385620885</c:v>
                </c:pt>
                <c:pt idx="1550">
                  <c:v>7893.9561998827485</c:v>
                </c:pt>
                <c:pt idx="1551">
                  <c:v>8105.9721487204688</c:v>
                </c:pt>
                <c:pt idx="1552">
                  <c:v>7755.0002409484341</c:v>
                </c:pt>
                <c:pt idx="1553">
                  <c:v>7903.8573824707973</c:v>
                </c:pt>
                <c:pt idx="1554">
                  <c:v>8120.2378868652449</c:v>
                </c:pt>
                <c:pt idx="1555">
                  <c:v>7917.7943315138682</c:v>
                </c:pt>
                <c:pt idx="1556">
                  <c:v>6901.4580688888227</c:v>
                </c:pt>
                <c:pt idx="1557">
                  <c:v>6068.8324258938546</c:v>
                </c:pt>
                <c:pt idx="1558">
                  <c:v>5384.5215239835461</c:v>
                </c:pt>
                <c:pt idx="1559">
                  <c:v>4883.5309930423791</c:v>
                </c:pt>
                <c:pt idx="1560">
                  <c:v>4512.5142661194986</c:v>
                </c:pt>
                <c:pt idx="1561">
                  <c:v>4257.4011414942688</c:v>
                </c:pt>
                <c:pt idx="1562">
                  <c:v>4182.6401480231607</c:v>
                </c:pt>
                <c:pt idx="1563">
                  <c:v>4093.4827039508837</c:v>
                </c:pt>
                <c:pt idx="1564">
                  <c:v>4115.1541295892866</c:v>
                </c:pt>
                <c:pt idx="1565">
                  <c:v>4404.7798857906337</c:v>
                </c:pt>
                <c:pt idx="1566">
                  <c:v>5201.4013242188776</c:v>
                </c:pt>
                <c:pt idx="1567">
                  <c:v>6180.3773790930863</c:v>
                </c:pt>
                <c:pt idx="1568">
                  <c:v>7404.2082322456281</c:v>
                </c:pt>
                <c:pt idx="1569">
                  <c:v>8357.1795722751012</c:v>
                </c:pt>
                <c:pt idx="1570">
                  <c:v>7742.8283670922929</c:v>
                </c:pt>
                <c:pt idx="1571">
                  <c:v>6736.0576528882611</c:v>
                </c:pt>
                <c:pt idx="1572">
                  <c:v>6755.0389028045402</c:v>
                </c:pt>
                <c:pt idx="1573">
                  <c:v>7150.0553015565947</c:v>
                </c:pt>
                <c:pt idx="1574">
                  <c:v>7913.4588335899298</c:v>
                </c:pt>
                <c:pt idx="1575">
                  <c:v>8332.4778221339784</c:v>
                </c:pt>
                <c:pt idx="1576">
                  <c:v>8437.8916080222007</c:v>
                </c:pt>
                <c:pt idx="1577">
                  <c:v>8282.1092452259163</c:v>
                </c:pt>
                <c:pt idx="1578">
                  <c:v>8246.1084549630468</c:v>
                </c:pt>
                <c:pt idx="1579">
                  <c:v>7957.836444116565</c:v>
                </c:pt>
                <c:pt idx="1580">
                  <c:v>6929.8674714070721</c:v>
                </c:pt>
                <c:pt idx="1581">
                  <c:v>6137.6444397778132</c:v>
                </c:pt>
                <c:pt idx="1582">
                  <c:v>5445.2595655718878</c:v>
                </c:pt>
                <c:pt idx="1583">
                  <c:v>4944.025035467962</c:v>
                </c:pt>
                <c:pt idx="1584">
                  <c:v>4536.1931848695513</c:v>
                </c:pt>
                <c:pt idx="1585">
                  <c:v>4296.9610057517148</c:v>
                </c:pt>
                <c:pt idx="1586">
                  <c:v>4170.4706897804672</c:v>
                </c:pt>
                <c:pt idx="1587">
                  <c:v>4132.6730694761982</c:v>
                </c:pt>
                <c:pt idx="1588">
                  <c:v>4134.5048131908998</c:v>
                </c:pt>
                <c:pt idx="1589">
                  <c:v>4462.3069383969068</c:v>
                </c:pt>
                <c:pt idx="1590">
                  <c:v>5293.1583463617681</c:v>
                </c:pt>
                <c:pt idx="1591">
                  <c:v>6198.6553187267236</c:v>
                </c:pt>
                <c:pt idx="1592">
                  <c:v>7184.3461930367293</c:v>
                </c:pt>
                <c:pt idx="1593">
                  <c:v>7212.2930127639793</c:v>
                </c:pt>
                <c:pt idx="1594">
                  <c:v>7189.1563774196393</c:v>
                </c:pt>
                <c:pt idx="1595">
                  <c:v>7013.0780521336337</c:v>
                </c:pt>
                <c:pt idx="1596">
                  <c:v>5869.7221637025823</c:v>
                </c:pt>
                <c:pt idx="1597">
                  <c:v>5268.7363677266994</c:v>
                </c:pt>
                <c:pt idx="1598">
                  <c:v>5723.9723422390134</c:v>
                </c:pt>
                <c:pt idx="1599">
                  <c:v>5704.7008898179893</c:v>
                </c:pt>
                <c:pt idx="1600">
                  <c:v>6376.6368752041817</c:v>
                </c:pt>
                <c:pt idx="1601">
                  <c:v>7499.741770165715</c:v>
                </c:pt>
                <c:pt idx="1602">
                  <c:v>7865.8712596785435</c:v>
                </c:pt>
                <c:pt idx="1603">
                  <c:v>7710.0137944753833</c:v>
                </c:pt>
                <c:pt idx="1604">
                  <c:v>6823.6608358360263</c:v>
                </c:pt>
                <c:pt idx="1605">
                  <c:v>6047.8974977282915</c:v>
                </c:pt>
                <c:pt idx="1606">
                  <c:v>5294.6643323123244</c:v>
                </c:pt>
                <c:pt idx="1607">
                  <c:v>4865.9275534454146</c:v>
                </c:pt>
                <c:pt idx="1608">
                  <c:v>4515.1020072401316</c:v>
                </c:pt>
                <c:pt idx="1609">
                  <c:v>4284.6812978873213</c:v>
                </c:pt>
                <c:pt idx="1610">
                  <c:v>4180.0884067790021</c:v>
                </c:pt>
                <c:pt idx="1611">
                  <c:v>4081.4007454079497</c:v>
                </c:pt>
                <c:pt idx="1612">
                  <c:v>4095.5221969527297</c:v>
                </c:pt>
                <c:pt idx="1613">
                  <c:v>4316.9586871332704</c:v>
                </c:pt>
                <c:pt idx="1614">
                  <c:v>5116.1629863436146</c:v>
                </c:pt>
                <c:pt idx="1615">
                  <c:v>5959.4096237200501</c:v>
                </c:pt>
                <c:pt idx="1616">
                  <c:v>6714.2886588803622</c:v>
                </c:pt>
                <c:pt idx="1617">
                  <c:v>6610.1438247508122</c:v>
                </c:pt>
                <c:pt idx="1618">
                  <c:v>6625.7869353898623</c:v>
                </c:pt>
                <c:pt idx="1619">
                  <c:v>6274.9100189324254</c:v>
                </c:pt>
                <c:pt idx="1620">
                  <c:v>5852.5908721720452</c:v>
                </c:pt>
                <c:pt idx="1621">
                  <c:v>5071.1238595393106</c:v>
                </c:pt>
                <c:pt idx="1622">
                  <c:v>5496.7037464172117</c:v>
                </c:pt>
                <c:pt idx="1623">
                  <c:v>5396.1085390837216</c:v>
                </c:pt>
                <c:pt idx="1624">
                  <c:v>5824.7738025220442</c:v>
                </c:pt>
                <c:pt idx="1625">
                  <c:v>6976.6997615986893</c:v>
                </c:pt>
                <c:pt idx="1626">
                  <c:v>7605.2434039761201</c:v>
                </c:pt>
                <c:pt idx="1627">
                  <c:v>7553.0115832002111</c:v>
                </c:pt>
                <c:pt idx="1628">
                  <c:v>6586.0584011260144</c:v>
                </c:pt>
                <c:pt idx="1629">
                  <c:v>5870.2938571432178</c:v>
                </c:pt>
                <c:pt idx="1630">
                  <c:v>5200.050656962123</c:v>
                </c:pt>
                <c:pt idx="1631">
                  <c:v>4748.0537079082987</c:v>
                </c:pt>
                <c:pt idx="1632">
                  <c:v>4420.4523320134558</c:v>
                </c:pt>
                <c:pt idx="1633">
                  <c:v>4133.5483164729458</c:v>
                </c:pt>
                <c:pt idx="1634">
                  <c:v>3977.0873533405793</c:v>
                </c:pt>
                <c:pt idx="1635">
                  <c:v>3885.7464167605626</c:v>
                </c:pt>
                <c:pt idx="1636">
                  <c:v>3801.3294564221674</c:v>
                </c:pt>
                <c:pt idx="1637">
                  <c:v>3738.7929210050333</c:v>
                </c:pt>
                <c:pt idx="1638">
                  <c:v>3932.0875785433554</c:v>
                </c:pt>
                <c:pt idx="1639">
                  <c:v>4453.134415273068</c:v>
                </c:pt>
                <c:pt idx="1640">
                  <c:v>5015.705331307212</c:v>
                </c:pt>
                <c:pt idx="1641">
                  <c:v>5061.0852667644531</c:v>
                </c:pt>
                <c:pt idx="1642">
                  <c:v>4678.3381984306861</c:v>
                </c:pt>
                <c:pt idx="1643">
                  <c:v>4330.299839108905</c:v>
                </c:pt>
                <c:pt idx="1644">
                  <c:v>3251.9398854407441</c:v>
                </c:pt>
                <c:pt idx="1645">
                  <c:v>3099.1805334314167</c:v>
                </c:pt>
                <c:pt idx="1646">
                  <c:v>2861.1251940581205</c:v>
                </c:pt>
                <c:pt idx="1647">
                  <c:v>3042.020425490804</c:v>
                </c:pt>
                <c:pt idx="1648">
                  <c:v>2853.9939087054813</c:v>
                </c:pt>
                <c:pt idx="1649">
                  <c:v>4052.9207940199685</c:v>
                </c:pt>
                <c:pt idx="1650">
                  <c:v>4459.3236986333568</c:v>
                </c:pt>
                <c:pt idx="1651">
                  <c:v>4660.9767566971841</c:v>
                </c:pt>
                <c:pt idx="1652">
                  <c:v>4104.5826658633614</c:v>
                </c:pt>
                <c:pt idx="1653">
                  <c:v>3614.057849010982</c:v>
                </c:pt>
                <c:pt idx="1654">
                  <c:v>3347.7135129236317</c:v>
                </c:pt>
                <c:pt idx="1655">
                  <c:v>3021.5766320036382</c:v>
                </c:pt>
                <c:pt idx="1656">
                  <c:v>2784.238446386903</c:v>
                </c:pt>
                <c:pt idx="1657">
                  <c:v>2542.6525253455088</c:v>
                </c:pt>
                <c:pt idx="1658">
                  <c:v>2411.401725709004</c:v>
                </c:pt>
                <c:pt idx="1659">
                  <c:v>2329.7402559156399</c:v>
                </c:pt>
                <c:pt idx="1660">
                  <c:v>2329.4185070196622</c:v>
                </c:pt>
                <c:pt idx="1661">
                  <c:v>2358.0616587358436</c:v>
                </c:pt>
                <c:pt idx="1662">
                  <c:v>2250.2208054180892</c:v>
                </c:pt>
                <c:pt idx="1663">
                  <c:v>2444.9232966836767</c:v>
                </c:pt>
                <c:pt idx="1664">
                  <c:v>2839.6573473972439</c:v>
                </c:pt>
                <c:pt idx="1665">
                  <c:v>3453.0482345585947</c:v>
                </c:pt>
                <c:pt idx="1666">
                  <c:v>3532.3981289503804</c:v>
                </c:pt>
                <c:pt idx="1667">
                  <c:v>3791.3701102405953</c:v>
                </c:pt>
                <c:pt idx="1668">
                  <c:v>3727.6262605230909</c:v>
                </c:pt>
                <c:pt idx="1669">
                  <c:v>3147.9451255088852</c:v>
                </c:pt>
                <c:pt idx="1670">
                  <c:v>2558.8775386378129</c:v>
                </c:pt>
                <c:pt idx="1671">
                  <c:v>2644.7587622381639</c:v>
                </c:pt>
                <c:pt idx="1672">
                  <c:v>2897.3193629677926</c:v>
                </c:pt>
                <c:pt idx="1673">
                  <c:v>3247.8576588525584</c:v>
                </c:pt>
                <c:pt idx="1674">
                  <c:v>3791.1814912430841</c:v>
                </c:pt>
                <c:pt idx="1675">
                  <c:v>4032.7611623059252</c:v>
                </c:pt>
                <c:pt idx="1676">
                  <c:v>3770.9155607819766</c:v>
                </c:pt>
                <c:pt idx="1677">
                  <c:v>3452.2176543364808</c:v>
                </c:pt>
                <c:pt idx="1678">
                  <c:v>3218.8994549258873</c:v>
                </c:pt>
                <c:pt idx="1679">
                  <c:v>2873.2386409987544</c:v>
                </c:pt>
                <c:pt idx="1680">
                  <c:v>2650.9801536387504</c:v>
                </c:pt>
                <c:pt idx="1681">
                  <c:v>2458.2895648218232</c:v>
                </c:pt>
                <c:pt idx="1682">
                  <c:v>2470.8897715864819</c:v>
                </c:pt>
                <c:pt idx="1683">
                  <c:v>2468.8490285889243</c:v>
                </c:pt>
                <c:pt idx="1684">
                  <c:v>2523.5028410542045</c:v>
                </c:pt>
                <c:pt idx="1685">
                  <c:v>2956.8701040324422</c:v>
                </c:pt>
                <c:pt idx="1686">
                  <c:v>4144.5412338206488</c:v>
                </c:pt>
                <c:pt idx="1687">
                  <c:v>5173.2038830945348</c:v>
                </c:pt>
                <c:pt idx="1688">
                  <c:v>6185.0054541217714</c:v>
                </c:pt>
                <c:pt idx="1689">
                  <c:v>6539.9144434732389</c:v>
                </c:pt>
                <c:pt idx="1690">
                  <c:v>7630.5939457781769</c:v>
                </c:pt>
                <c:pt idx="1691">
                  <c:v>7669.5013496307447</c:v>
                </c:pt>
                <c:pt idx="1692">
                  <c:v>7027.281970480085</c:v>
                </c:pt>
                <c:pt idx="1693">
                  <c:v>6233.9052790163005</c:v>
                </c:pt>
                <c:pt idx="1694">
                  <c:v>6418.9037544676621</c:v>
                </c:pt>
                <c:pt idx="1695">
                  <c:v>7067.1156720946683</c:v>
                </c:pt>
                <c:pt idx="1696">
                  <c:v>7631.4873669549879</c:v>
                </c:pt>
                <c:pt idx="1697">
                  <c:v>7238.4030663277272</c:v>
                </c:pt>
                <c:pt idx="1698">
                  <c:v>7519.2906881968393</c:v>
                </c:pt>
                <c:pt idx="1699">
                  <c:v>7421.1857855367089</c:v>
                </c:pt>
                <c:pt idx="1700">
                  <c:v>6572.5656974237991</c:v>
                </c:pt>
                <c:pt idx="1701">
                  <c:v>5863.3826308578464</c:v>
                </c:pt>
                <c:pt idx="1702">
                  <c:v>5076.1848319854062</c:v>
                </c:pt>
                <c:pt idx="1703">
                  <c:v>4593.9654866342971</c:v>
                </c:pt>
                <c:pt idx="1704">
                  <c:v>4244.5234356817982</c:v>
                </c:pt>
                <c:pt idx="1705">
                  <c:v>4042.0913802909608</c:v>
                </c:pt>
                <c:pt idx="1706">
                  <c:v>3933.1572540788079</c:v>
                </c:pt>
                <c:pt idx="1707">
                  <c:v>3949.1444492216247</c:v>
                </c:pt>
                <c:pt idx="1708">
                  <c:v>3912.9803233123139</c:v>
                </c:pt>
                <c:pt idx="1709">
                  <c:v>4151.9982531653086</c:v>
                </c:pt>
                <c:pt idx="1710">
                  <c:v>5014.6373422863471</c:v>
                </c:pt>
                <c:pt idx="1711">
                  <c:v>6109.9961119730478</c:v>
                </c:pt>
                <c:pt idx="1712">
                  <c:v>6953.4511214140121</c:v>
                </c:pt>
                <c:pt idx="1713">
                  <c:v>7039.0541505666379</c:v>
                </c:pt>
                <c:pt idx="1714">
                  <c:v>6509.8455832217442</c:v>
                </c:pt>
                <c:pt idx="1715">
                  <c:v>6277.5799857374768</c:v>
                </c:pt>
                <c:pt idx="1716">
                  <c:v>5578.1279845272065</c:v>
                </c:pt>
                <c:pt idx="1717">
                  <c:v>4913.1330578736561</c:v>
                </c:pt>
                <c:pt idx="1718">
                  <c:v>4951.9239318230457</c:v>
                </c:pt>
                <c:pt idx="1719">
                  <c:v>5231.0738386516796</c:v>
                </c:pt>
                <c:pt idx="1720">
                  <c:v>6142.5774461008286</c:v>
                </c:pt>
                <c:pt idx="1721">
                  <c:v>7172.939562897529</c:v>
                </c:pt>
                <c:pt idx="1722">
                  <c:v>7377.9231897316458</c:v>
                </c:pt>
                <c:pt idx="1723">
                  <c:v>7293.7187229169922</c:v>
                </c:pt>
                <c:pt idx="1724">
                  <c:v>6547.9685318245456</c:v>
                </c:pt>
                <c:pt idx="1725">
                  <c:v>5855.1506591043753</c:v>
                </c:pt>
                <c:pt idx="1726">
                  <c:v>5177.9444828154801</c:v>
                </c:pt>
                <c:pt idx="1727">
                  <c:v>4736.3517480614682</c:v>
                </c:pt>
                <c:pt idx="1728">
                  <c:v>4339.1523609796732</c:v>
                </c:pt>
                <c:pt idx="1729">
                  <c:v>4099.1059346557804</c:v>
                </c:pt>
                <c:pt idx="1730">
                  <c:v>4081.8364939127564</c:v>
                </c:pt>
                <c:pt idx="1731">
                  <c:v>3998.1765309768616</c:v>
                </c:pt>
                <c:pt idx="1732">
                  <c:v>3980.4000919735126</c:v>
                </c:pt>
                <c:pt idx="1733">
                  <c:v>4163.6417132128709</c:v>
                </c:pt>
                <c:pt idx="1734">
                  <c:v>4926.4722639312022</c:v>
                </c:pt>
                <c:pt idx="1735">
                  <c:v>5942.7618245221383</c:v>
                </c:pt>
                <c:pt idx="1736">
                  <c:v>6544.3861243154688</c:v>
                </c:pt>
                <c:pt idx="1737">
                  <c:v>6740.6876176701271</c:v>
                </c:pt>
                <c:pt idx="1738">
                  <c:v>6319.9484811622078</c:v>
                </c:pt>
                <c:pt idx="1739">
                  <c:v>6629.9403707201236</c:v>
                </c:pt>
                <c:pt idx="1740">
                  <c:v>5683.8290513001048</c:v>
                </c:pt>
                <c:pt idx="1741">
                  <c:v>5151.0027077064733</c:v>
                </c:pt>
                <c:pt idx="1742">
                  <c:v>6414.5786773543641</c:v>
                </c:pt>
                <c:pt idx="1743">
                  <c:v>5613.7067885159995</c:v>
                </c:pt>
                <c:pt idx="1744">
                  <c:v>5944.1053358473364</c:v>
                </c:pt>
                <c:pt idx="1745">
                  <c:v>6930.906970975012</c:v>
                </c:pt>
                <c:pt idx="1746">
                  <c:v>7350.6682560838117</c:v>
                </c:pt>
                <c:pt idx="1747">
                  <c:v>7397.2376177105361</c:v>
                </c:pt>
                <c:pt idx="1748">
                  <c:v>6625.7057650832212</c:v>
                </c:pt>
                <c:pt idx="1749">
                  <c:v>5906.9327314235161</c:v>
                </c:pt>
                <c:pt idx="1750">
                  <c:v>5170.0002600746502</c:v>
                </c:pt>
                <c:pt idx="1751">
                  <c:v>4675.107708209368</c:v>
                </c:pt>
                <c:pt idx="1752">
                  <c:v>4306.6084726481677</c:v>
                </c:pt>
                <c:pt idx="1753">
                  <c:v>4090.7934631785288</c:v>
                </c:pt>
                <c:pt idx="1754">
                  <c:v>3989.1100620868178</c:v>
                </c:pt>
                <c:pt idx="1755">
                  <c:v>3862.2969972230253</c:v>
                </c:pt>
                <c:pt idx="1756">
                  <c:v>3852.9380293366394</c:v>
                </c:pt>
                <c:pt idx="1757">
                  <c:v>4167.3529504784283</c:v>
                </c:pt>
                <c:pt idx="1758">
                  <c:v>4840.5474132600693</c:v>
                </c:pt>
                <c:pt idx="1759">
                  <c:v>5840.0485335473813</c:v>
                </c:pt>
                <c:pt idx="1760">
                  <c:v>6775.2799597877774</c:v>
                </c:pt>
                <c:pt idx="1761">
                  <c:v>6754.1115261538553</c:v>
                </c:pt>
                <c:pt idx="1762">
                  <c:v>6502.9893483882215</c:v>
                </c:pt>
                <c:pt idx="1763">
                  <c:v>6018.0552991859849</c:v>
                </c:pt>
                <c:pt idx="1764">
                  <c:v>5913.1013688253897</c:v>
                </c:pt>
                <c:pt idx="1765">
                  <c:v>6123.4115048120148</c:v>
                </c:pt>
                <c:pt idx="1766">
                  <c:v>6748.3120460537275</c:v>
                </c:pt>
                <c:pt idx="1767">
                  <c:v>7318.2818405661983</c:v>
                </c:pt>
                <c:pt idx="1768">
                  <c:v>7572.2736560818421</c:v>
                </c:pt>
                <c:pt idx="1769">
                  <c:v>7572.5492285427426</c:v>
                </c:pt>
                <c:pt idx="1770">
                  <c:v>7603.3379105144777</c:v>
                </c:pt>
                <c:pt idx="1771">
                  <c:v>7430.2032545948859</c:v>
                </c:pt>
                <c:pt idx="1772">
                  <c:v>6584.8051554263011</c:v>
                </c:pt>
                <c:pt idx="1773">
                  <c:v>5908.1869771197971</c:v>
                </c:pt>
                <c:pt idx="1774">
                  <c:v>5202.1818996491465</c:v>
                </c:pt>
                <c:pt idx="1775">
                  <c:v>4684.4736760717351</c:v>
                </c:pt>
                <c:pt idx="1776">
                  <c:v>4322.4044184472241</c:v>
                </c:pt>
                <c:pt idx="1777">
                  <c:v>4082.5629914199117</c:v>
                </c:pt>
                <c:pt idx="1778">
                  <c:v>3977.3978522751577</c:v>
                </c:pt>
                <c:pt idx="1779">
                  <c:v>3860.9280019204866</c:v>
                </c:pt>
                <c:pt idx="1780">
                  <c:v>3860.6377529164233</c:v>
                </c:pt>
                <c:pt idx="1781">
                  <c:v>4198.6295931582581</c:v>
                </c:pt>
                <c:pt idx="1782">
                  <c:v>4972.2831814519277</c:v>
                </c:pt>
                <c:pt idx="1783">
                  <c:v>5661.0962497320443</c:v>
                </c:pt>
                <c:pt idx="1784">
                  <c:v>6313.9682250366141</c:v>
                </c:pt>
                <c:pt idx="1785">
                  <c:v>5745.2048062174908</c:v>
                </c:pt>
                <c:pt idx="1786">
                  <c:v>6235.5924080234581</c:v>
                </c:pt>
                <c:pt idx="1787">
                  <c:v>6286.8690985866506</c:v>
                </c:pt>
                <c:pt idx="1788">
                  <c:v>5220.3444457393425</c:v>
                </c:pt>
                <c:pt idx="1789">
                  <c:v>5717.9554558838308</c:v>
                </c:pt>
                <c:pt idx="1790">
                  <c:v>6089.5537429846518</c:v>
                </c:pt>
                <c:pt idx="1791">
                  <c:v>5663.6322747291906</c:v>
                </c:pt>
                <c:pt idx="1792">
                  <c:v>7153.4940303528274</c:v>
                </c:pt>
                <c:pt idx="1793">
                  <c:v>7235.1351449391304</c:v>
                </c:pt>
                <c:pt idx="1794">
                  <c:v>7350.3400343782796</c:v>
                </c:pt>
                <c:pt idx="1795">
                  <c:v>7334.7433321484286</c:v>
                </c:pt>
                <c:pt idx="1796">
                  <c:v>6453.8976046119997</c:v>
                </c:pt>
                <c:pt idx="1797">
                  <c:v>5688.2972316318801</c:v>
                </c:pt>
                <c:pt idx="1798">
                  <c:v>5046.7126831137812</c:v>
                </c:pt>
                <c:pt idx="1799">
                  <c:v>4556.5538650055414</c:v>
                </c:pt>
                <c:pt idx="1800">
                  <c:v>4144.8395277291866</c:v>
                </c:pt>
                <c:pt idx="1801">
                  <c:v>3899.7466187213895</c:v>
                </c:pt>
                <c:pt idx="1802">
                  <c:v>3764.4303330348685</c:v>
                </c:pt>
                <c:pt idx="1803">
                  <c:v>3656.2459542500919</c:v>
                </c:pt>
                <c:pt idx="1804">
                  <c:v>3577.0244760843357</c:v>
                </c:pt>
                <c:pt idx="1805">
                  <c:v>3543.9823394624796</c:v>
                </c:pt>
                <c:pt idx="1806">
                  <c:v>3790.0670655999502</c:v>
                </c:pt>
                <c:pt idx="1807">
                  <c:v>4337.9288591695404</c:v>
                </c:pt>
                <c:pt idx="1808">
                  <c:v>4902.0844939039371</c:v>
                </c:pt>
                <c:pt idx="1809">
                  <c:v>5077.7690822964632</c:v>
                </c:pt>
                <c:pt idx="1810">
                  <c:v>4998.4844784329953</c:v>
                </c:pt>
                <c:pt idx="1811">
                  <c:v>5081.7899026167752</c:v>
                </c:pt>
                <c:pt idx="1812">
                  <c:v>4521.904644817645</c:v>
                </c:pt>
                <c:pt idx="1813">
                  <c:v>4227.2093673489599</c:v>
                </c:pt>
                <c:pt idx="1814">
                  <c:v>3808.4173751524527</c:v>
                </c:pt>
                <c:pt idx="1815">
                  <c:v>3866.7527985481652</c:v>
                </c:pt>
                <c:pt idx="1816">
                  <c:v>4086.4526625037174</c:v>
                </c:pt>
                <c:pt idx="1817">
                  <c:v>4189.8115345966125</c:v>
                </c:pt>
                <c:pt idx="1818">
                  <c:v>4412.062222087874</c:v>
                </c:pt>
                <c:pt idx="1819">
                  <c:v>4714.63957256289</c:v>
                </c:pt>
                <c:pt idx="1820">
                  <c:v>4168.7484456900374</c:v>
                </c:pt>
                <c:pt idx="1821">
                  <c:v>3561.0502808969113</c:v>
                </c:pt>
                <c:pt idx="1822">
                  <c:v>3287.7689686125468</c:v>
                </c:pt>
                <c:pt idx="1823">
                  <c:v>2990.9547370771588</c:v>
                </c:pt>
                <c:pt idx="1824">
                  <c:v>2720.5184150307223</c:v>
                </c:pt>
                <c:pt idx="1825">
                  <c:v>2502.1299143915544</c:v>
                </c:pt>
                <c:pt idx="1826">
                  <c:v>2410.6869781615319</c:v>
                </c:pt>
                <c:pt idx="1827">
                  <c:v>2357.851659456418</c:v>
                </c:pt>
                <c:pt idx="1828">
                  <c:v>2262.0987380153333</c:v>
                </c:pt>
                <c:pt idx="1829">
                  <c:v>2359.0499053448525</c:v>
                </c:pt>
                <c:pt idx="1830">
                  <c:v>2169.5571958371106</c:v>
                </c:pt>
                <c:pt idx="1831">
                  <c:v>2422.2112254520071</c:v>
                </c:pt>
                <c:pt idx="1832">
                  <c:v>2871.6995548482946</c:v>
                </c:pt>
                <c:pt idx="1833">
                  <c:v>3392.4331852337018</c:v>
                </c:pt>
                <c:pt idx="1834">
                  <c:v>3653.4219600216243</c:v>
                </c:pt>
                <c:pt idx="1835">
                  <c:v>3610.6657650390221</c:v>
                </c:pt>
                <c:pt idx="1836">
                  <c:v>3688.6741580255698</c:v>
                </c:pt>
                <c:pt idx="1837">
                  <c:v>3108.0014148673895</c:v>
                </c:pt>
                <c:pt idx="1838">
                  <c:v>3388.6611174558698</c:v>
                </c:pt>
                <c:pt idx="1839">
                  <c:v>2940.1985123351874</c:v>
                </c:pt>
                <c:pt idx="1840">
                  <c:v>2703.1317053588436</c:v>
                </c:pt>
                <c:pt idx="1841">
                  <c:v>3072.7451513079063</c:v>
                </c:pt>
                <c:pt idx="1842">
                  <c:v>3625.6095358624762</c:v>
                </c:pt>
                <c:pt idx="1843">
                  <c:v>4045.7198678404584</c:v>
                </c:pt>
                <c:pt idx="1844">
                  <c:v>3780.2540287387046</c:v>
                </c:pt>
                <c:pt idx="1845">
                  <c:v>3418.2337709460598</c:v>
                </c:pt>
                <c:pt idx="1846">
                  <c:v>3160.4299055536217</c:v>
                </c:pt>
                <c:pt idx="1847">
                  <c:v>2808.3501136520572</c:v>
                </c:pt>
                <c:pt idx="1848">
                  <c:v>2537.6392925475152</c:v>
                </c:pt>
                <c:pt idx="1849">
                  <c:v>2384.9178165837711</c:v>
                </c:pt>
                <c:pt idx="1850">
                  <c:v>2337.4634794147878</c:v>
                </c:pt>
                <c:pt idx="1851">
                  <c:v>2290.3411411066104</c:v>
                </c:pt>
                <c:pt idx="1852">
                  <c:v>2405.6082455882884</c:v>
                </c:pt>
                <c:pt idx="1853">
                  <c:v>2862.1506790450999</c:v>
                </c:pt>
                <c:pt idx="1854">
                  <c:v>4198.1168982090148</c:v>
                </c:pt>
                <c:pt idx="1855">
                  <c:v>5738.6227378935828</c:v>
                </c:pt>
                <c:pt idx="1856">
                  <c:v>7193.0052537113443</c:v>
                </c:pt>
                <c:pt idx="1857">
                  <c:v>7432.0560097317439</c:v>
                </c:pt>
                <c:pt idx="1858">
                  <c:v>7135.4739469399419</c:v>
                </c:pt>
                <c:pt idx="1859">
                  <c:v>7677.4897532544583</c:v>
                </c:pt>
                <c:pt idx="1860">
                  <c:v>6813.0013661424846</c:v>
                </c:pt>
                <c:pt idx="1861">
                  <c:v>6880.415992188101</c:v>
                </c:pt>
                <c:pt idx="1862">
                  <c:v>6973.2904104445997</c:v>
                </c:pt>
                <c:pt idx="1863">
                  <c:v>7520.8193409975192</c:v>
                </c:pt>
                <c:pt idx="1864">
                  <c:v>7776.8425437434498</c:v>
                </c:pt>
                <c:pt idx="1865">
                  <c:v>7912.7388966663248</c:v>
                </c:pt>
                <c:pt idx="1866">
                  <c:v>7899.6071439199277</c:v>
                </c:pt>
                <c:pt idx="1867">
                  <c:v>7569.1820277142415</c:v>
                </c:pt>
                <c:pt idx="1868">
                  <c:v>6694.3427795676607</c:v>
                </c:pt>
                <c:pt idx="1869">
                  <c:v>5931.8003960945998</c:v>
                </c:pt>
                <c:pt idx="1870">
                  <c:v>5215.1563551296385</c:v>
                </c:pt>
                <c:pt idx="1871">
                  <c:v>4710.6270863310147</c:v>
                </c:pt>
                <c:pt idx="1872">
                  <c:v>4338.2253641604957</c:v>
                </c:pt>
                <c:pt idx="1873">
                  <c:v>4077.1602599584121</c:v>
                </c:pt>
                <c:pt idx="1874">
                  <c:v>4010.3619891646554</c:v>
                </c:pt>
                <c:pt idx="1875">
                  <c:v>3950.2566954051526</c:v>
                </c:pt>
                <c:pt idx="1876">
                  <c:v>3950.4511947377632</c:v>
                </c:pt>
                <c:pt idx="1877">
                  <c:v>4185.2913889259053</c:v>
                </c:pt>
                <c:pt idx="1878">
                  <c:v>4871.9315618406054</c:v>
                </c:pt>
                <c:pt idx="1879">
                  <c:v>5816.6934485868824</c:v>
                </c:pt>
                <c:pt idx="1880">
                  <c:v>7040.4305478813949</c:v>
                </c:pt>
                <c:pt idx="1881">
                  <c:v>7588.7782909329617</c:v>
                </c:pt>
                <c:pt idx="1882">
                  <c:v>7447.138724435802</c:v>
                </c:pt>
                <c:pt idx="1883">
                  <c:v>8169.6042634504211</c:v>
                </c:pt>
                <c:pt idx="1884">
                  <c:v>7413.5650548938156</c:v>
                </c:pt>
                <c:pt idx="1885">
                  <c:v>7289.5568487442133</c:v>
                </c:pt>
                <c:pt idx="1886">
                  <c:v>7599.169556478877</c:v>
                </c:pt>
                <c:pt idx="1887">
                  <c:v>7813.8301252911706</c:v>
                </c:pt>
                <c:pt idx="1888">
                  <c:v>8113.0049098552718</c:v>
                </c:pt>
                <c:pt idx="1889">
                  <c:v>7995.9894284052289</c:v>
                </c:pt>
                <c:pt idx="1890">
                  <c:v>7843.1975874791669</c:v>
                </c:pt>
                <c:pt idx="1891">
                  <c:v>7595.9329359233152</c:v>
                </c:pt>
                <c:pt idx="1892">
                  <c:v>6676.839839625849</c:v>
                </c:pt>
                <c:pt idx="1893">
                  <c:v>5972.5510062662142</c:v>
                </c:pt>
                <c:pt idx="1894">
                  <c:v>5253.1659747064705</c:v>
                </c:pt>
                <c:pt idx="1895">
                  <c:v>4739.5424871130217</c:v>
                </c:pt>
                <c:pt idx="1896">
                  <c:v>4394.987169392577</c:v>
                </c:pt>
                <c:pt idx="1897">
                  <c:v>4205.0588210975193</c:v>
                </c:pt>
                <c:pt idx="1898">
                  <c:v>4160.8169729054589</c:v>
                </c:pt>
                <c:pt idx="1899">
                  <c:v>4103.8909182369689</c:v>
                </c:pt>
                <c:pt idx="1900">
                  <c:v>4120.2491121067715</c:v>
                </c:pt>
                <c:pt idx="1901">
                  <c:v>4345.972087579009</c:v>
                </c:pt>
                <c:pt idx="1902">
                  <c:v>5234.2506182422512</c:v>
                </c:pt>
                <c:pt idx="1903">
                  <c:v>6685.4028854784074</c:v>
                </c:pt>
                <c:pt idx="1904">
                  <c:v>7954.5768865968657</c:v>
                </c:pt>
                <c:pt idx="1905">
                  <c:v>8473.7603532836165</c:v>
                </c:pt>
                <c:pt idx="1906">
                  <c:v>8702.012244059526</c:v>
                </c:pt>
                <c:pt idx="1907">
                  <c:v>8699.8750136710005</c:v>
                </c:pt>
                <c:pt idx="1908">
                  <c:v>7771.4641962108208</c:v>
                </c:pt>
                <c:pt idx="1909">
                  <c:v>7257.188051504706</c:v>
                </c:pt>
                <c:pt idx="1910">
                  <c:v>7925.7049804409544</c:v>
                </c:pt>
                <c:pt idx="1911">
                  <c:v>8239.6794182456997</c:v>
                </c:pt>
                <c:pt idx="1912">
                  <c:v>8371.8887415002027</c:v>
                </c:pt>
                <c:pt idx="1913">
                  <c:v>8174.5492632014575</c:v>
                </c:pt>
                <c:pt idx="1914">
                  <c:v>7914.1153334271339</c:v>
                </c:pt>
                <c:pt idx="1915">
                  <c:v>7764.8071064619953</c:v>
                </c:pt>
                <c:pt idx="1916">
                  <c:v>6795.1401836995101</c:v>
                </c:pt>
                <c:pt idx="1917">
                  <c:v>6051.8684841025661</c:v>
                </c:pt>
                <c:pt idx="1918">
                  <c:v>5287.8783555971822</c:v>
                </c:pt>
                <c:pt idx="1919">
                  <c:v>4705.2991046130246</c:v>
                </c:pt>
                <c:pt idx="1920">
                  <c:v>4308.8032151173047</c:v>
                </c:pt>
                <c:pt idx="1921">
                  <c:v>4163.7459628551569</c:v>
                </c:pt>
                <c:pt idx="1922">
                  <c:v>4090.8334630412764</c:v>
                </c:pt>
                <c:pt idx="1923">
                  <c:v>4062.721309503072</c:v>
                </c:pt>
                <c:pt idx="1924">
                  <c:v>4042.4241291491926</c:v>
                </c:pt>
                <c:pt idx="1925">
                  <c:v>4274.3785832392332</c:v>
                </c:pt>
                <c:pt idx="1926">
                  <c:v>5112.7610628024941</c:v>
                </c:pt>
                <c:pt idx="1927">
                  <c:v>6430.1482315582452</c:v>
                </c:pt>
                <c:pt idx="1928">
                  <c:v>7395.1507055924021</c:v>
                </c:pt>
                <c:pt idx="1929">
                  <c:v>8170.1529749949923</c:v>
                </c:pt>
                <c:pt idx="1930">
                  <c:v>7984.0717644918604</c:v>
                </c:pt>
                <c:pt idx="1931">
                  <c:v>7982.0863279920932</c:v>
                </c:pt>
                <c:pt idx="1932">
                  <c:v>5923.8864982235928</c:v>
                </c:pt>
                <c:pt idx="1933">
                  <c:v>5464.6957859750846</c:v>
                </c:pt>
                <c:pt idx="1934">
                  <c:v>5569.0027752431079</c:v>
                </c:pt>
                <c:pt idx="1935">
                  <c:v>5663.0738265409118</c:v>
                </c:pt>
                <c:pt idx="1936">
                  <c:v>6068.561514075267</c:v>
                </c:pt>
                <c:pt idx="1937">
                  <c:v>7236.723480659366</c:v>
                </c:pt>
                <c:pt idx="1938">
                  <c:v>7761.8140974007219</c:v>
                </c:pt>
                <c:pt idx="1939">
                  <c:v>7818.9134208059149</c:v>
                </c:pt>
                <c:pt idx="1940">
                  <c:v>6804.6184011767136</c:v>
                </c:pt>
                <c:pt idx="1941">
                  <c:v>6059.170709046296</c:v>
                </c:pt>
                <c:pt idx="1942">
                  <c:v>5327.9254681827233</c:v>
                </c:pt>
                <c:pt idx="1943">
                  <c:v>4801.263525328387</c:v>
                </c:pt>
                <c:pt idx="1944">
                  <c:v>4435.7355295719135</c:v>
                </c:pt>
                <c:pt idx="1945">
                  <c:v>4195.7831029254776</c:v>
                </c:pt>
                <c:pt idx="1946">
                  <c:v>4101.7719255079119</c:v>
                </c:pt>
                <c:pt idx="1947">
                  <c:v>4050.1613526003025</c:v>
                </c:pt>
                <c:pt idx="1948">
                  <c:v>4027.9516788088013</c:v>
                </c:pt>
                <c:pt idx="1949">
                  <c:v>4288.0745362440348</c:v>
                </c:pt>
                <c:pt idx="1950">
                  <c:v>5072.619186957997</c:v>
                </c:pt>
                <c:pt idx="1951">
                  <c:v>6024.1514559065745</c:v>
                </c:pt>
                <c:pt idx="1952">
                  <c:v>6735.6958116533642</c:v>
                </c:pt>
                <c:pt idx="1953">
                  <c:v>7216.1560812744929</c:v>
                </c:pt>
                <c:pt idx="1954">
                  <c:v>7116.9351691208631</c:v>
                </c:pt>
                <c:pt idx="1955">
                  <c:v>7460.1684571560882</c:v>
                </c:pt>
                <c:pt idx="1956">
                  <c:v>6794.9865502141356</c:v>
                </c:pt>
                <c:pt idx="1957">
                  <c:v>6162.9901777823525</c:v>
                </c:pt>
                <c:pt idx="1958">
                  <c:v>6044.3257560655848</c:v>
                </c:pt>
                <c:pt idx="1959">
                  <c:v>5855.8606310673995</c:v>
                </c:pt>
                <c:pt idx="1960">
                  <c:v>6404.0597936465583</c:v>
                </c:pt>
                <c:pt idx="1961">
                  <c:v>6981.1979961638081</c:v>
                </c:pt>
                <c:pt idx="1962">
                  <c:v>7451.3595189915704</c:v>
                </c:pt>
                <c:pt idx="1963">
                  <c:v>7567.7542826132922</c:v>
                </c:pt>
                <c:pt idx="1964">
                  <c:v>6677.4455875473332</c:v>
                </c:pt>
                <c:pt idx="1965">
                  <c:v>5889.4800413092808</c:v>
                </c:pt>
                <c:pt idx="1966">
                  <c:v>5207.5981310643238</c:v>
                </c:pt>
                <c:pt idx="1967">
                  <c:v>4705.1811050179185</c:v>
                </c:pt>
                <c:pt idx="1968">
                  <c:v>4332.8093827444609</c:v>
                </c:pt>
                <c:pt idx="1969">
                  <c:v>4087.661223926244</c:v>
                </c:pt>
                <c:pt idx="1970">
                  <c:v>3911.7608274967947</c:v>
                </c:pt>
                <c:pt idx="1971">
                  <c:v>3807.9604336691623</c:v>
                </c:pt>
                <c:pt idx="1972">
                  <c:v>3735.663931741597</c:v>
                </c:pt>
                <c:pt idx="1973">
                  <c:v>3688.0275951971116</c:v>
                </c:pt>
                <c:pt idx="1974">
                  <c:v>3821.2400837659657</c:v>
                </c:pt>
                <c:pt idx="1975">
                  <c:v>4366.7772769003004</c:v>
                </c:pt>
                <c:pt idx="1976">
                  <c:v>4774.0960336480139</c:v>
                </c:pt>
                <c:pt idx="1977">
                  <c:v>4948.6828496840462</c:v>
                </c:pt>
                <c:pt idx="1978">
                  <c:v>4868.7566223691128</c:v>
                </c:pt>
                <c:pt idx="1979">
                  <c:v>4823.1908996705761</c:v>
                </c:pt>
                <c:pt idx="1980">
                  <c:v>4550.3212437584316</c:v>
                </c:pt>
                <c:pt idx="1981">
                  <c:v>3907.7541570756839</c:v>
                </c:pt>
                <c:pt idx="1982">
                  <c:v>4603.5214138761985</c:v>
                </c:pt>
                <c:pt idx="1983">
                  <c:v>4415.2831384131005</c:v>
                </c:pt>
                <c:pt idx="1984">
                  <c:v>4367.3056614508805</c:v>
                </c:pt>
                <c:pt idx="1985">
                  <c:v>4356.2286302329676</c:v>
                </c:pt>
                <c:pt idx="1986">
                  <c:v>4608.2579890550514</c:v>
                </c:pt>
                <c:pt idx="1987">
                  <c:v>4845.4513737057396</c:v>
                </c:pt>
                <c:pt idx="1988">
                  <c:v>4249.61591820786</c:v>
                </c:pt>
                <c:pt idx="1989">
                  <c:v>3693.1445776391079</c:v>
                </c:pt>
                <c:pt idx="1990">
                  <c:v>3347.4092639676073</c:v>
                </c:pt>
                <c:pt idx="1991">
                  <c:v>3064.9382332161085</c:v>
                </c:pt>
                <c:pt idx="1992">
                  <c:v>2815.1345903723468</c:v>
                </c:pt>
                <c:pt idx="1993">
                  <c:v>2572.7771719782063</c:v>
                </c:pt>
                <c:pt idx="1994">
                  <c:v>2451.3140887569143</c:v>
                </c:pt>
                <c:pt idx="1995">
                  <c:v>2411.6957247001997</c:v>
                </c:pt>
                <c:pt idx="1996">
                  <c:v>2401.823758574074</c:v>
                </c:pt>
                <c:pt idx="1997">
                  <c:v>2492.4321976675242</c:v>
                </c:pt>
                <c:pt idx="1998">
                  <c:v>2401.2662604870288</c:v>
                </c:pt>
                <c:pt idx="1999">
                  <c:v>2708.2560540242571</c:v>
                </c:pt>
                <c:pt idx="2000">
                  <c:v>946.07523203078381</c:v>
                </c:pt>
                <c:pt idx="2001">
                  <c:v>1779.0562983098393</c:v>
                </c:pt>
                <c:pt idx="2002">
                  <c:v>3580.0292878741789</c:v>
                </c:pt>
                <c:pt idx="2003">
                  <c:v>4435.2692563547098</c:v>
                </c:pt>
                <c:pt idx="2004">
                  <c:v>3527.6955936233794</c:v>
                </c:pt>
                <c:pt idx="2005">
                  <c:v>2864.7355447837494</c:v>
                </c:pt>
                <c:pt idx="2006">
                  <c:v>1664.1007442220375</c:v>
                </c:pt>
                <c:pt idx="2007">
                  <c:v>5461.1032928161849</c:v>
                </c:pt>
                <c:pt idx="2008">
                  <c:v>3307.186030513039</c:v>
                </c:pt>
                <c:pt idx="2009">
                  <c:v>3765.8707502448956</c:v>
                </c:pt>
                <c:pt idx="2010">
                  <c:v>3932.380516932129</c:v>
                </c:pt>
                <c:pt idx="2011">
                  <c:v>3922.7796123105977</c:v>
                </c:pt>
                <c:pt idx="2012">
                  <c:v>3627.9923011974174</c:v>
                </c:pt>
                <c:pt idx="2013">
                  <c:v>3377.4131610146351</c:v>
                </c:pt>
                <c:pt idx="2014">
                  <c:v>3020.7948846860636</c:v>
                </c:pt>
                <c:pt idx="2015">
                  <c:v>2693.4115080431948</c:v>
                </c:pt>
                <c:pt idx="2016">
                  <c:v>2523.4045913913296</c:v>
                </c:pt>
                <c:pt idx="2017">
                  <c:v>2451.2688389121804</c:v>
                </c:pt>
                <c:pt idx="2018">
                  <c:v>2436.2898903097466</c:v>
                </c:pt>
                <c:pt idx="2019">
                  <c:v>2549.4330020795237</c:v>
                </c:pt>
                <c:pt idx="2020">
                  <c:v>3068.6979703152474</c:v>
                </c:pt>
                <c:pt idx="2021">
                  <c:v>4446.5747423791063</c:v>
                </c:pt>
                <c:pt idx="2022">
                  <c:v>5847.6794347405375</c:v>
                </c:pt>
                <c:pt idx="2023">
                  <c:v>6498.5453947235783</c:v>
                </c:pt>
                <c:pt idx="2024">
                  <c:v>5129.6589329814115</c:v>
                </c:pt>
                <c:pt idx="2025">
                  <c:v>5448.3021852257307</c:v>
                </c:pt>
                <c:pt idx="2026">
                  <c:v>6058.4357606799476</c:v>
                </c:pt>
                <c:pt idx="2027">
                  <c:v>5610.9665774378718</c:v>
                </c:pt>
                <c:pt idx="2028">
                  <c:v>5519.407071074922</c:v>
                </c:pt>
                <c:pt idx="2029">
                  <c:v>6447.6397823019388</c:v>
                </c:pt>
                <c:pt idx="2030">
                  <c:v>6929.6512043853072</c:v>
                </c:pt>
                <c:pt idx="2031">
                  <c:v>7071.8579588526691</c:v>
                </c:pt>
                <c:pt idx="2032">
                  <c:v>7115.6491095316551</c:v>
                </c:pt>
                <c:pt idx="2033">
                  <c:v>7265.0664071779192</c:v>
                </c:pt>
                <c:pt idx="2034">
                  <c:v>7489.2400935566502</c:v>
                </c:pt>
                <c:pt idx="2035">
                  <c:v>6971.4512579256452</c:v>
                </c:pt>
                <c:pt idx="2036">
                  <c:v>6176.8708051796011</c:v>
                </c:pt>
                <c:pt idx="2037">
                  <c:v>5383.9870258175788</c:v>
                </c:pt>
                <c:pt idx="2038">
                  <c:v>4830.5139249609065</c:v>
                </c:pt>
                <c:pt idx="2039">
                  <c:v>4444.8767482054673</c:v>
                </c:pt>
                <c:pt idx="2040">
                  <c:v>4205.3818199892066</c:v>
                </c:pt>
                <c:pt idx="2041">
                  <c:v>4051.3248486079756</c:v>
                </c:pt>
                <c:pt idx="2042">
                  <c:v>3983.4230816006675</c:v>
                </c:pt>
                <c:pt idx="2043">
                  <c:v>4005.8807545412055</c:v>
                </c:pt>
                <c:pt idx="2044">
                  <c:v>4223.938756314421</c:v>
                </c:pt>
                <c:pt idx="2045">
                  <c:v>5244.2122554295456</c:v>
                </c:pt>
                <c:pt idx="2046">
                  <c:v>6269.6639867764989</c:v>
                </c:pt>
                <c:pt idx="2047">
                  <c:v>7002.4573727981096</c:v>
                </c:pt>
                <c:pt idx="2048">
                  <c:v>7525.6091578954583</c:v>
                </c:pt>
                <c:pt idx="2049">
                  <c:v>5965.6927918156625</c:v>
                </c:pt>
                <c:pt idx="2050">
                  <c:v>8083.4207498737378</c:v>
                </c:pt>
                <c:pt idx="2051">
                  <c:v>5802.3354124307016</c:v>
                </c:pt>
                <c:pt idx="2052">
                  <c:v>6484.7710652896967</c:v>
                </c:pt>
                <c:pt idx="2053">
                  <c:v>8306.7906435559944</c:v>
                </c:pt>
                <c:pt idx="2054">
                  <c:v>6972.3744263880526</c:v>
                </c:pt>
                <c:pt idx="2055">
                  <c:v>8434.1573627373691</c:v>
                </c:pt>
                <c:pt idx="2056">
                  <c:v>6582.6999058580277</c:v>
                </c:pt>
                <c:pt idx="2057">
                  <c:v>7504.6470997289443</c:v>
                </c:pt>
                <c:pt idx="2058">
                  <c:v>7425.1253394169589</c:v>
                </c:pt>
                <c:pt idx="2059">
                  <c:v>6772.2721527104068</c:v>
                </c:pt>
                <c:pt idx="2060">
                  <c:v>6009.7606285880938</c:v>
                </c:pt>
                <c:pt idx="2061">
                  <c:v>5309.8465302173454</c:v>
                </c:pt>
                <c:pt idx="2062">
                  <c:v>4831.651171058651</c:v>
                </c:pt>
                <c:pt idx="2063">
                  <c:v>4368.9400087687209</c:v>
                </c:pt>
                <c:pt idx="2064">
                  <c:v>4143.4032826574021</c:v>
                </c:pt>
                <c:pt idx="2065">
                  <c:v>4000.7357721952862</c:v>
                </c:pt>
                <c:pt idx="2066">
                  <c:v>3974.0348638146475</c:v>
                </c:pt>
                <c:pt idx="2067">
                  <c:v>3998.4310301035935</c:v>
                </c:pt>
                <c:pt idx="2068">
                  <c:v>4250.0851665977198</c:v>
                </c:pt>
                <c:pt idx="2069">
                  <c:v>5267.3326760959835</c:v>
                </c:pt>
                <c:pt idx="2070">
                  <c:v>6078.5041455806522</c:v>
                </c:pt>
                <c:pt idx="2071">
                  <c:v>5812.0062755373674</c:v>
                </c:pt>
                <c:pt idx="2072">
                  <c:v>5392.8934066989432</c:v>
                </c:pt>
                <c:pt idx="2073">
                  <c:v>5712.4385019824995</c:v>
                </c:pt>
                <c:pt idx="2074">
                  <c:v>6013.4356507219081</c:v>
                </c:pt>
                <c:pt idx="2075">
                  <c:v>5618.1109933619673</c:v>
                </c:pt>
                <c:pt idx="2076">
                  <c:v>5454.7929832254067</c:v>
                </c:pt>
                <c:pt idx="2077">
                  <c:v>6243.1299759423055</c:v>
                </c:pt>
                <c:pt idx="2078">
                  <c:v>6729.8694661804257</c:v>
                </c:pt>
                <c:pt idx="2079">
                  <c:v>6954.7912291458706</c:v>
                </c:pt>
                <c:pt idx="2080">
                  <c:v>7271.4063754966055</c:v>
                </c:pt>
                <c:pt idx="2081">
                  <c:v>7274.1115151172262</c:v>
                </c:pt>
                <c:pt idx="2082">
                  <c:v>7364.1079166033542</c:v>
                </c:pt>
                <c:pt idx="2083">
                  <c:v>6760.4399490576106</c:v>
                </c:pt>
                <c:pt idx="2084">
                  <c:v>5974.2175005479403</c:v>
                </c:pt>
                <c:pt idx="2085">
                  <c:v>5226.551566029023</c:v>
                </c:pt>
                <c:pt idx="2086">
                  <c:v>4712.975578272587</c:v>
                </c:pt>
                <c:pt idx="2087">
                  <c:v>4319.5806781363799</c:v>
                </c:pt>
                <c:pt idx="2088">
                  <c:v>4042.0136305577444</c:v>
                </c:pt>
                <c:pt idx="2089">
                  <c:v>3951.3684415903954</c:v>
                </c:pt>
                <c:pt idx="2090">
                  <c:v>3854.8425228017122</c:v>
                </c:pt>
                <c:pt idx="2091">
                  <c:v>3879.3449387260816</c:v>
                </c:pt>
                <c:pt idx="2092">
                  <c:v>4092.1089586646435</c:v>
                </c:pt>
                <c:pt idx="2093">
                  <c:v>4873.3205280777529</c:v>
                </c:pt>
                <c:pt idx="2094">
                  <c:v>5484.3534314283243</c:v>
                </c:pt>
                <c:pt idx="2095">
                  <c:v>5442.4006054236925</c:v>
                </c:pt>
                <c:pt idx="2096">
                  <c:v>5598.4300601098475</c:v>
                </c:pt>
                <c:pt idx="2097">
                  <c:v>5594.5028907221094</c:v>
                </c:pt>
                <c:pt idx="2098">
                  <c:v>6390.4675406516535</c:v>
                </c:pt>
                <c:pt idx="2099">
                  <c:v>8058.0596326116283</c:v>
                </c:pt>
                <c:pt idx="2100">
                  <c:v>5659.9498411788009</c:v>
                </c:pt>
                <c:pt idx="2101">
                  <c:v>6886.452847649266</c:v>
                </c:pt>
                <c:pt idx="2102">
                  <c:v>6390.0217702376603</c:v>
                </c:pt>
                <c:pt idx="2103">
                  <c:v>7371.0394361837734</c:v>
                </c:pt>
                <c:pt idx="2104">
                  <c:v>7523.7931173661646</c:v>
                </c:pt>
                <c:pt idx="2105">
                  <c:v>6940.9623690736043</c:v>
                </c:pt>
                <c:pt idx="2106">
                  <c:v>7042.1333194681083</c:v>
                </c:pt>
                <c:pt idx="2107">
                  <c:v>6481.5813466108184</c:v>
                </c:pt>
                <c:pt idx="2108">
                  <c:v>5781.4879118648341</c:v>
                </c:pt>
                <c:pt idx="2109">
                  <c:v>5117.3394407707738</c:v>
                </c:pt>
                <c:pt idx="2110">
                  <c:v>4724.9275372615912</c:v>
                </c:pt>
                <c:pt idx="2111">
                  <c:v>4366.666766568942</c:v>
                </c:pt>
                <c:pt idx="2112">
                  <c:v>4156.5494875485656</c:v>
                </c:pt>
                <c:pt idx="2113">
                  <c:v>4008.8354944025473</c:v>
                </c:pt>
                <c:pt idx="2114">
                  <c:v>3917.3190584247254</c:v>
                </c:pt>
                <c:pt idx="2115">
                  <c:v>3881.002683037831</c:v>
                </c:pt>
                <c:pt idx="2116">
                  <c:v>4063.9605552508228</c:v>
                </c:pt>
                <c:pt idx="2117">
                  <c:v>4865.8410537422224</c:v>
                </c:pt>
                <c:pt idx="2118">
                  <c:v>5485.8269156617744</c:v>
                </c:pt>
                <c:pt idx="2119">
                  <c:v>6158.2575897893994</c:v>
                </c:pt>
                <c:pt idx="2120">
                  <c:v>6052.6208467247316</c:v>
                </c:pt>
                <c:pt idx="2121">
                  <c:v>5820.6171691881273</c:v>
                </c:pt>
                <c:pt idx="2122">
                  <c:v>5998.5401749260518</c:v>
                </c:pt>
                <c:pt idx="2123">
                  <c:v>4407.0186427377912</c:v>
                </c:pt>
                <c:pt idx="2124">
                  <c:v>4300.8106270774369</c:v>
                </c:pt>
                <c:pt idx="2125">
                  <c:v>4769.7528824065557</c:v>
                </c:pt>
                <c:pt idx="2126">
                  <c:v>5251.1333304272048</c:v>
                </c:pt>
                <c:pt idx="2127">
                  <c:v>6631.2711378361755</c:v>
                </c:pt>
                <c:pt idx="2128">
                  <c:v>6934.7519274787064</c:v>
                </c:pt>
                <c:pt idx="2129">
                  <c:v>5994.0285535207668</c:v>
                </c:pt>
                <c:pt idx="2130">
                  <c:v>5660.2260842225623</c:v>
                </c:pt>
                <c:pt idx="2131">
                  <c:v>4888.821217836633</c:v>
                </c:pt>
                <c:pt idx="2132">
                  <c:v>4399.6561533718004</c:v>
                </c:pt>
                <c:pt idx="2133">
                  <c:v>3989.0990621245628</c:v>
                </c:pt>
                <c:pt idx="2134">
                  <c:v>3571.7279942582595</c:v>
                </c:pt>
                <c:pt idx="2135">
                  <c:v>3175.9683522362393</c:v>
                </c:pt>
                <c:pt idx="2136">
                  <c:v>2917.4609892577259</c:v>
                </c:pt>
                <c:pt idx="2137">
                  <c:v>2697.4354942356103</c:v>
                </c:pt>
                <c:pt idx="2138">
                  <c:v>2651.7784008997087</c:v>
                </c:pt>
                <c:pt idx="2139">
                  <c:v>2635.580956478324</c:v>
                </c:pt>
                <c:pt idx="2140">
                  <c:v>2632.0234686852027</c:v>
                </c:pt>
                <c:pt idx="2141">
                  <c:v>2714.6389352050992</c:v>
                </c:pt>
                <c:pt idx="2142">
                  <c:v>2888.259839456216</c:v>
                </c:pt>
                <c:pt idx="2143">
                  <c:v>3153.9522778326818</c:v>
                </c:pt>
                <c:pt idx="2144">
                  <c:v>3781.5821127396171</c:v>
                </c:pt>
                <c:pt idx="2145">
                  <c:v>3526.0510982212372</c:v>
                </c:pt>
                <c:pt idx="2146">
                  <c:v>1909.1511583390754</c:v>
                </c:pt>
                <c:pt idx="2147">
                  <c:v>1683.0119416096193</c:v>
                </c:pt>
                <c:pt idx="2148">
                  <c:v>4232.9555621042364</c:v>
                </c:pt>
                <c:pt idx="2149">
                  <c:v>1984.2362324640928</c:v>
                </c:pt>
                <c:pt idx="2150">
                  <c:v>1679.3328225724122</c:v>
                </c:pt>
                <c:pt idx="2151">
                  <c:v>2949.7903310422321</c:v>
                </c:pt>
                <c:pt idx="2152">
                  <c:v>3044.7831761990096</c:v>
                </c:pt>
                <c:pt idx="2153">
                  <c:v>4251.8867184097489</c:v>
                </c:pt>
                <c:pt idx="2154">
                  <c:v>3990.4763708781998</c:v>
                </c:pt>
                <c:pt idx="2155">
                  <c:v>3669.0172591737396</c:v>
                </c:pt>
                <c:pt idx="2156">
                  <c:v>3225.1456834930777</c:v>
                </c:pt>
                <c:pt idx="2157">
                  <c:v>2981.9975178122445</c:v>
                </c:pt>
                <c:pt idx="2158">
                  <c:v>2695.2320017964985</c:v>
                </c:pt>
                <c:pt idx="2159">
                  <c:v>2338.7892248657313</c:v>
                </c:pt>
                <c:pt idx="2160">
                  <c:v>2085.7210932234757</c:v>
                </c:pt>
                <c:pt idx="2161">
                  <c:v>1957.964531597122</c:v>
                </c:pt>
                <c:pt idx="2162">
                  <c:v>1909.5069478705984</c:v>
                </c:pt>
                <c:pt idx="2163">
                  <c:v>1864.1808533989336</c:v>
                </c:pt>
                <c:pt idx="2164">
                  <c:v>1903.9294670087206</c:v>
                </c:pt>
                <c:pt idx="2165">
                  <c:v>1946.8603196992262</c:v>
                </c:pt>
                <c:pt idx="2166">
                  <c:v>1906.9172344474341</c:v>
                </c:pt>
                <c:pt idx="2167">
                  <c:v>2218.5405463071047</c:v>
                </c:pt>
                <c:pt idx="2168">
                  <c:v>2435.0949382971571</c:v>
                </c:pt>
                <c:pt idx="2169">
                  <c:v>2806.0084672982807</c:v>
                </c:pt>
                <c:pt idx="2170">
                  <c:v>2663.245567665042</c:v>
                </c:pt>
                <c:pt idx="2171">
                  <c:v>1897.4883514404476</c:v>
                </c:pt>
                <c:pt idx="2172">
                  <c:v>1836.220093541875</c:v>
                </c:pt>
                <c:pt idx="2173">
                  <c:v>1516.9924642536307</c:v>
                </c:pt>
                <c:pt idx="2174">
                  <c:v>1416.8174506193882</c:v>
                </c:pt>
                <c:pt idx="2175">
                  <c:v>882.79345126068847</c:v>
                </c:pt>
                <c:pt idx="2176">
                  <c:v>634.473169314502</c:v>
                </c:pt>
                <c:pt idx="2177">
                  <c:v>1808.8929754499834</c:v>
                </c:pt>
                <c:pt idx="2178">
                  <c:v>2483.9928261554892</c:v>
                </c:pt>
                <c:pt idx="2179">
                  <c:v>2998.7774602348923</c:v>
                </c:pt>
                <c:pt idx="2180">
                  <c:v>2799.3336445904479</c:v>
                </c:pt>
                <c:pt idx="2181">
                  <c:v>2692.8155100882545</c:v>
                </c:pt>
                <c:pt idx="2182">
                  <c:v>2468.0465313425493</c:v>
                </c:pt>
                <c:pt idx="2183">
                  <c:v>2200.4736994705613</c:v>
                </c:pt>
                <c:pt idx="2184">
                  <c:v>1991.3799169382414</c:v>
                </c:pt>
                <c:pt idx="2185">
                  <c:v>1888.4822700129969</c:v>
                </c:pt>
                <c:pt idx="2186">
                  <c:v>1887.601023036837</c:v>
                </c:pt>
                <c:pt idx="2187">
                  <c:v>1881.6937933064326</c:v>
                </c:pt>
                <c:pt idx="2188">
                  <c:v>1916.4394240830541</c:v>
                </c:pt>
                <c:pt idx="2189">
                  <c:v>1981.1393885971479</c:v>
                </c:pt>
                <c:pt idx="2190">
                  <c:v>1888.8306204373396</c:v>
                </c:pt>
                <c:pt idx="2191">
                  <c:v>1962.4060800976044</c:v>
                </c:pt>
                <c:pt idx="2192">
                  <c:v>2234.6373202275272</c:v>
                </c:pt>
                <c:pt idx="2193">
                  <c:v>2134.0898010794117</c:v>
                </c:pt>
                <c:pt idx="2194">
                  <c:v>1927.7709883878742</c:v>
                </c:pt>
                <c:pt idx="2195">
                  <c:v>1770.4379470044175</c:v>
                </c:pt>
                <c:pt idx="2196">
                  <c:v>1301.7925294759814</c:v>
                </c:pt>
                <c:pt idx="2197">
                  <c:v>1053.7238407103846</c:v>
                </c:pt>
                <c:pt idx="2198">
                  <c:v>732.29367378643917</c:v>
                </c:pt>
                <c:pt idx="2199">
                  <c:v>406.48134347694611</c:v>
                </c:pt>
                <c:pt idx="2200">
                  <c:v>753.02895086068372</c:v>
                </c:pt>
                <c:pt idx="2201">
                  <c:v>1994.2287070586378</c:v>
                </c:pt>
                <c:pt idx="2202">
                  <c:v>2838.7822357187356</c:v>
                </c:pt>
                <c:pt idx="2203">
                  <c:v>3196.7752808410082</c:v>
                </c:pt>
                <c:pt idx="2204">
                  <c:v>2987.1142502550983</c:v>
                </c:pt>
                <c:pt idx="2205">
                  <c:v>2793.9514130586072</c:v>
                </c:pt>
                <c:pt idx="2206">
                  <c:v>2488.6929604980437</c:v>
                </c:pt>
                <c:pt idx="2207">
                  <c:v>2263.0012349185777</c:v>
                </c:pt>
                <c:pt idx="2208">
                  <c:v>2054.0257019805058</c:v>
                </c:pt>
                <c:pt idx="2209">
                  <c:v>1999.0506406175336</c:v>
                </c:pt>
                <c:pt idx="2210">
                  <c:v>1984.6394400669747</c:v>
                </c:pt>
                <c:pt idx="2211">
                  <c:v>2050.1887151464352</c:v>
                </c:pt>
                <c:pt idx="2212">
                  <c:v>2504.7699053329011</c:v>
                </c:pt>
                <c:pt idx="2213">
                  <c:v>3822.0095620556285</c:v>
                </c:pt>
                <c:pt idx="2214">
                  <c:v>4944.1396816262977</c:v>
                </c:pt>
                <c:pt idx="2215">
                  <c:v>5830.856270940596</c:v>
                </c:pt>
                <c:pt idx="2216">
                  <c:v>6346.172770227392</c:v>
                </c:pt>
                <c:pt idx="2217">
                  <c:v>6284.7127606356835</c:v>
                </c:pt>
                <c:pt idx="2218">
                  <c:v>6059.6106923850575</c:v>
                </c:pt>
                <c:pt idx="2219">
                  <c:v>5384.048371479601</c:v>
                </c:pt>
                <c:pt idx="2220">
                  <c:v>5682.4151444484332</c:v>
                </c:pt>
                <c:pt idx="2221">
                  <c:v>6061.0275101462821</c:v>
                </c:pt>
                <c:pt idx="2222">
                  <c:v>6202.5698204463315</c:v>
                </c:pt>
                <c:pt idx="2223">
                  <c:v>6660.2284796968397</c:v>
                </c:pt>
                <c:pt idx="2224">
                  <c:v>6521.0824467020866</c:v>
                </c:pt>
                <c:pt idx="2225">
                  <c:v>6240.8767728587181</c:v>
                </c:pt>
                <c:pt idx="2226">
                  <c:v>6492.4617055673161</c:v>
                </c:pt>
                <c:pt idx="2227">
                  <c:v>6179.1035475183489</c:v>
                </c:pt>
                <c:pt idx="2228">
                  <c:v>5544.1199763501827</c:v>
                </c:pt>
                <c:pt idx="2229">
                  <c:v>4882.3857469720842</c:v>
                </c:pt>
                <c:pt idx="2230">
                  <c:v>4416.6578450335546</c:v>
                </c:pt>
                <c:pt idx="2231">
                  <c:v>4059.6140701650043</c:v>
                </c:pt>
                <c:pt idx="2232">
                  <c:v>3782.3372715904316</c:v>
                </c:pt>
                <c:pt idx="2233">
                  <c:v>3675.8668869243934</c:v>
                </c:pt>
                <c:pt idx="2234">
                  <c:v>3640.7280074971331</c:v>
                </c:pt>
                <c:pt idx="2235">
                  <c:v>3627.437553100935</c:v>
                </c:pt>
                <c:pt idx="2236">
                  <c:v>3869.2549733479827</c:v>
                </c:pt>
                <c:pt idx="2237">
                  <c:v>4704.6235747993214</c:v>
                </c:pt>
                <c:pt idx="2238">
                  <c:v>5861.0763326063952</c:v>
                </c:pt>
                <c:pt idx="2239">
                  <c:v>7221.8134236700726</c:v>
                </c:pt>
                <c:pt idx="2240">
                  <c:v>7661.323351830003</c:v>
                </c:pt>
                <c:pt idx="2241">
                  <c:v>7635.3872245242164</c:v>
                </c:pt>
                <c:pt idx="2242">
                  <c:v>7280.3383926536371</c:v>
                </c:pt>
                <c:pt idx="2243">
                  <c:v>6125.7334670640566</c:v>
                </c:pt>
                <c:pt idx="2244">
                  <c:v>5953.6990944641302</c:v>
                </c:pt>
                <c:pt idx="2245">
                  <c:v>5807.9436201986418</c:v>
                </c:pt>
                <c:pt idx="2246">
                  <c:v>5495.9579334068476</c:v>
                </c:pt>
                <c:pt idx="2247">
                  <c:v>6056.2650967593299</c:v>
                </c:pt>
                <c:pt idx="2248">
                  <c:v>5605.9268415960223</c:v>
                </c:pt>
                <c:pt idx="2249">
                  <c:v>5960.6394982878364</c:v>
                </c:pt>
                <c:pt idx="2250">
                  <c:v>6436.730558763189</c:v>
                </c:pt>
                <c:pt idx="2251">
                  <c:v>6203.9919621182325</c:v>
                </c:pt>
                <c:pt idx="2252">
                  <c:v>5560.8664188877792</c:v>
                </c:pt>
                <c:pt idx="2253">
                  <c:v>4839.0143957930704</c:v>
                </c:pt>
                <c:pt idx="2254">
                  <c:v>4353.3793121624512</c:v>
                </c:pt>
                <c:pt idx="2255">
                  <c:v>4001.4545197290336</c:v>
                </c:pt>
                <c:pt idx="2256">
                  <c:v>3817.1609020994119</c:v>
                </c:pt>
                <c:pt idx="2257">
                  <c:v>3688.2620943924699</c:v>
                </c:pt>
                <c:pt idx="2258">
                  <c:v>3657.3064506111896</c:v>
                </c:pt>
                <c:pt idx="2259">
                  <c:v>3650.8794726642072</c:v>
                </c:pt>
                <c:pt idx="2260">
                  <c:v>3888.2421581968742</c:v>
                </c:pt>
                <c:pt idx="2261">
                  <c:v>4741.9179789619493</c:v>
                </c:pt>
                <c:pt idx="2262">
                  <c:v>5915.6850665952134</c:v>
                </c:pt>
                <c:pt idx="2263">
                  <c:v>7105.9536665720289</c:v>
                </c:pt>
                <c:pt idx="2264">
                  <c:v>7476.0557080232466</c:v>
                </c:pt>
                <c:pt idx="2265">
                  <c:v>7710.6560404430002</c:v>
                </c:pt>
                <c:pt idx="2266">
                  <c:v>7438.1641329734457</c:v>
                </c:pt>
                <c:pt idx="2267">
                  <c:v>6497.9477439529937</c:v>
                </c:pt>
                <c:pt idx="2268">
                  <c:v>5588.9363643680963</c:v>
                </c:pt>
                <c:pt idx="2269">
                  <c:v>6323.7280528327874</c:v>
                </c:pt>
                <c:pt idx="2270">
                  <c:v>6331.3505191019076</c:v>
                </c:pt>
                <c:pt idx="2271">
                  <c:v>5383.2358484055585</c:v>
                </c:pt>
                <c:pt idx="2272">
                  <c:v>6854.9767364793724</c:v>
                </c:pt>
                <c:pt idx="2273">
                  <c:v>6607.1117032323145</c:v>
                </c:pt>
                <c:pt idx="2274">
                  <c:v>6439.4214084641899</c:v>
                </c:pt>
                <c:pt idx="2275">
                  <c:v>6274.5119701415188</c:v>
                </c:pt>
                <c:pt idx="2276">
                  <c:v>5563.698159171171</c:v>
                </c:pt>
                <c:pt idx="2277">
                  <c:v>4892.4504624368246</c:v>
                </c:pt>
                <c:pt idx="2278">
                  <c:v>4473.2736507666077</c:v>
                </c:pt>
                <c:pt idx="2279">
                  <c:v>4075.7642647485186</c:v>
                </c:pt>
                <c:pt idx="2280">
                  <c:v>3832.6458489656038</c:v>
                </c:pt>
                <c:pt idx="2281">
                  <c:v>3659.0669445703711</c:v>
                </c:pt>
                <c:pt idx="2282">
                  <c:v>3661.0236878561591</c:v>
                </c:pt>
                <c:pt idx="2283">
                  <c:v>3641.3872552350435</c:v>
                </c:pt>
                <c:pt idx="2284">
                  <c:v>3919.3860513322115</c:v>
                </c:pt>
                <c:pt idx="2285">
                  <c:v>4677.1662092442148</c:v>
                </c:pt>
                <c:pt idx="2286">
                  <c:v>5658.2019164032408</c:v>
                </c:pt>
                <c:pt idx="2287">
                  <c:v>6504.5647152396887</c:v>
                </c:pt>
                <c:pt idx="2288">
                  <c:v>6723.2158082380065</c:v>
                </c:pt>
                <c:pt idx="2289">
                  <c:v>5696.3666553537641</c:v>
                </c:pt>
                <c:pt idx="2290">
                  <c:v>5724.0788118318851</c:v>
                </c:pt>
                <c:pt idx="2291">
                  <c:v>4516.5569123837267</c:v>
                </c:pt>
                <c:pt idx="2292">
                  <c:v>5169.9577006595573</c:v>
                </c:pt>
                <c:pt idx="2293">
                  <c:v>5480.5267308703469</c:v>
                </c:pt>
                <c:pt idx="2294">
                  <c:v>5247.4790785982959</c:v>
                </c:pt>
                <c:pt idx="2295">
                  <c:v>5006.4863893248857</c:v>
                </c:pt>
                <c:pt idx="2296">
                  <c:v>4815.9543701649563</c:v>
                </c:pt>
                <c:pt idx="2297">
                  <c:v>5408.8598916202427</c:v>
                </c:pt>
                <c:pt idx="2298">
                  <c:v>6302.3177435920343</c:v>
                </c:pt>
                <c:pt idx="2299">
                  <c:v>6278.815705374026</c:v>
                </c:pt>
                <c:pt idx="2300">
                  <c:v>5530.2960237845864</c:v>
                </c:pt>
                <c:pt idx="2301">
                  <c:v>4834.7086605674249</c:v>
                </c:pt>
                <c:pt idx="2302">
                  <c:v>4289.611780969256</c:v>
                </c:pt>
                <c:pt idx="2303">
                  <c:v>3896.2406307515566</c:v>
                </c:pt>
                <c:pt idx="2304">
                  <c:v>3596.6584087140295</c:v>
                </c:pt>
                <c:pt idx="2305">
                  <c:v>3434.8229640232294</c:v>
                </c:pt>
                <c:pt idx="2306">
                  <c:v>3337.1517991642518</c:v>
                </c:pt>
                <c:pt idx="2307">
                  <c:v>3213.5362233288511</c:v>
                </c:pt>
                <c:pt idx="2308">
                  <c:v>3169.4918744591064</c:v>
                </c:pt>
                <c:pt idx="2309">
                  <c:v>3302.6857006050591</c:v>
                </c:pt>
                <c:pt idx="2310">
                  <c:v>3680.0461280699728</c:v>
                </c:pt>
                <c:pt idx="2311">
                  <c:v>3900.9464095366025</c:v>
                </c:pt>
                <c:pt idx="2312">
                  <c:v>4186.8359013900326</c:v>
                </c:pt>
                <c:pt idx="2313">
                  <c:v>4165.8592434826023</c:v>
                </c:pt>
                <c:pt idx="2314">
                  <c:v>3515.7448760094258</c:v>
                </c:pt>
                <c:pt idx="2315">
                  <c:v>2938.0158027401221</c:v>
                </c:pt>
                <c:pt idx="2316">
                  <c:v>2577.0737282907285</c:v>
                </c:pt>
                <c:pt idx="2317">
                  <c:v>2317.1515088817737</c:v>
                </c:pt>
                <c:pt idx="2318">
                  <c:v>1844.9301130280521</c:v>
                </c:pt>
                <c:pt idx="2319">
                  <c:v>1497.1498884004643</c:v>
                </c:pt>
                <c:pt idx="2320">
                  <c:v>1501.8188982416666</c:v>
                </c:pt>
                <c:pt idx="2321">
                  <c:v>2552.8423109140094</c:v>
                </c:pt>
                <c:pt idx="2322">
                  <c:v>3547.8049386761172</c:v>
                </c:pt>
                <c:pt idx="2323">
                  <c:v>3730.3596999421134</c:v>
                </c:pt>
                <c:pt idx="2324">
                  <c:v>3216.3892135393289</c:v>
                </c:pt>
                <c:pt idx="2325">
                  <c:v>2935.8381761997171</c:v>
                </c:pt>
                <c:pt idx="2326">
                  <c:v>2699.3862375419862</c:v>
                </c:pt>
                <c:pt idx="2327">
                  <c:v>2435.2078940224224</c:v>
                </c:pt>
                <c:pt idx="2328">
                  <c:v>2238.2078199927182</c:v>
                </c:pt>
                <c:pt idx="2329">
                  <c:v>2100.1927935664403</c:v>
                </c:pt>
                <c:pt idx="2330">
                  <c:v>2039.8732505420953</c:v>
                </c:pt>
                <c:pt idx="2331">
                  <c:v>2033.2455232839488</c:v>
                </c:pt>
                <c:pt idx="2332">
                  <c:v>2028.3337901376767</c:v>
                </c:pt>
                <c:pt idx="2333">
                  <c:v>1986.5259111278494</c:v>
                </c:pt>
                <c:pt idx="2334">
                  <c:v>1930.7673905931974</c:v>
                </c:pt>
                <c:pt idx="2335">
                  <c:v>2159.914971346911</c:v>
                </c:pt>
                <c:pt idx="2336">
                  <c:v>2443.7760132640519</c:v>
                </c:pt>
                <c:pt idx="2337">
                  <c:v>2624.5633406782736</c:v>
                </c:pt>
                <c:pt idx="2338">
                  <c:v>2698.1127813578078</c:v>
                </c:pt>
                <c:pt idx="2339">
                  <c:v>2068.6839492277777</c:v>
                </c:pt>
                <c:pt idx="2340">
                  <c:v>1667.4988937426729</c:v>
                </c:pt>
                <c:pt idx="2341">
                  <c:v>1408.1261549456626</c:v>
                </c:pt>
                <c:pt idx="2342">
                  <c:v>1123.5927898391351</c:v>
                </c:pt>
                <c:pt idx="2343">
                  <c:v>1062.8238032159088</c:v>
                </c:pt>
                <c:pt idx="2344">
                  <c:v>1075.8715047878072</c:v>
                </c:pt>
                <c:pt idx="2345">
                  <c:v>2089.6316840369618</c:v>
                </c:pt>
                <c:pt idx="2346">
                  <c:v>3039.9738436940538</c:v>
                </c:pt>
                <c:pt idx="2347">
                  <c:v>3441.9976894044512</c:v>
                </c:pt>
                <c:pt idx="2348">
                  <c:v>3173.6033603512828</c:v>
                </c:pt>
                <c:pt idx="2349">
                  <c:v>2914.4434996116984</c:v>
                </c:pt>
                <c:pt idx="2350">
                  <c:v>2618.6377646158362</c:v>
                </c:pt>
                <c:pt idx="2351">
                  <c:v>2310.8815706258238</c:v>
                </c:pt>
                <c:pt idx="2352">
                  <c:v>2165.5978191408681</c:v>
                </c:pt>
                <c:pt idx="2353">
                  <c:v>2109.0900130372329</c:v>
                </c:pt>
                <c:pt idx="2354">
                  <c:v>2087.1538383072689</c:v>
                </c:pt>
                <c:pt idx="2355">
                  <c:v>2203.1714402137495</c:v>
                </c:pt>
                <c:pt idx="2356">
                  <c:v>2666.9380988819335</c:v>
                </c:pt>
                <c:pt idx="2357">
                  <c:v>4075.0812563815853</c:v>
                </c:pt>
                <c:pt idx="2358">
                  <c:v>5513.5261758936567</c:v>
                </c:pt>
                <c:pt idx="2359">
                  <c:v>6771.2805693834844</c:v>
                </c:pt>
                <c:pt idx="2360">
                  <c:v>7281.991674859486</c:v>
                </c:pt>
                <c:pt idx="2361">
                  <c:v>7601.882499103026</c:v>
                </c:pt>
                <c:pt idx="2362">
                  <c:v>7218.730222389544</c:v>
                </c:pt>
                <c:pt idx="2363">
                  <c:v>6492.4415716238636</c:v>
                </c:pt>
                <c:pt idx="2364">
                  <c:v>6235.4550375439312</c:v>
                </c:pt>
                <c:pt idx="2365">
                  <c:v>7241.4930463206283</c:v>
                </c:pt>
                <c:pt idx="2366">
                  <c:v>7365.5226424177336</c:v>
                </c:pt>
                <c:pt idx="2367">
                  <c:v>7432.1679262756234</c:v>
                </c:pt>
                <c:pt idx="2368">
                  <c:v>7055.8782137887802</c:v>
                </c:pt>
                <c:pt idx="2369">
                  <c:v>6850.0283002197511</c:v>
                </c:pt>
                <c:pt idx="2370">
                  <c:v>6821.5275469177786</c:v>
                </c:pt>
                <c:pt idx="2371">
                  <c:v>6444.7491360033237</c:v>
                </c:pt>
                <c:pt idx="2372">
                  <c:v>5618.0912225311649</c:v>
                </c:pt>
                <c:pt idx="2373">
                  <c:v>4871.7110336004425</c:v>
                </c:pt>
                <c:pt idx="2374">
                  <c:v>4405.5876330189949</c:v>
                </c:pt>
                <c:pt idx="2375">
                  <c:v>4052.4323448078021</c:v>
                </c:pt>
                <c:pt idx="2376">
                  <c:v>3806.8246875662717</c:v>
                </c:pt>
                <c:pt idx="2377">
                  <c:v>3696.2940668322021</c:v>
                </c:pt>
                <c:pt idx="2378">
                  <c:v>3668.7979111803111</c:v>
                </c:pt>
                <c:pt idx="2379">
                  <c:v>3655.7077060969932</c:v>
                </c:pt>
                <c:pt idx="2380">
                  <c:v>3952.5664374796884</c:v>
                </c:pt>
                <c:pt idx="2381">
                  <c:v>4748.1820107595868</c:v>
                </c:pt>
                <c:pt idx="2382">
                  <c:v>5679.4301821202607</c:v>
                </c:pt>
                <c:pt idx="2383">
                  <c:v>6633.7160563016332</c:v>
                </c:pt>
                <c:pt idx="2384">
                  <c:v>6908.6514919592837</c:v>
                </c:pt>
                <c:pt idx="2385">
                  <c:v>6932.3642690048582</c:v>
                </c:pt>
                <c:pt idx="2386">
                  <c:v>6647.1061848594745</c:v>
                </c:pt>
                <c:pt idx="2387">
                  <c:v>5736.3480829504806</c:v>
                </c:pt>
                <c:pt idx="2388">
                  <c:v>6212.1417742790109</c:v>
                </c:pt>
                <c:pt idx="2389">
                  <c:v>7183.2256665785826</c:v>
                </c:pt>
                <c:pt idx="2390">
                  <c:v>6765.9724339923796</c:v>
                </c:pt>
                <c:pt idx="2391">
                  <c:v>5873.0948929865126</c:v>
                </c:pt>
                <c:pt idx="2392">
                  <c:v>5991.3660997515854</c:v>
                </c:pt>
                <c:pt idx="2393">
                  <c:v>6513.2545430501132</c:v>
                </c:pt>
                <c:pt idx="2394">
                  <c:v>6691.8426272269435</c:v>
                </c:pt>
                <c:pt idx="2395">
                  <c:v>6495.3964622161411</c:v>
                </c:pt>
                <c:pt idx="2396">
                  <c:v>5803.3465868607273</c:v>
                </c:pt>
                <c:pt idx="2397">
                  <c:v>5036.1919692137171</c:v>
                </c:pt>
                <c:pt idx="2398">
                  <c:v>4533.8506929073901</c:v>
                </c:pt>
                <c:pt idx="2399">
                  <c:v>4131.1633246566153</c:v>
                </c:pt>
                <c:pt idx="2400">
                  <c:v>3916.2445621116663</c:v>
                </c:pt>
                <c:pt idx="2401">
                  <c:v>3730.8701981904305</c:v>
                </c:pt>
                <c:pt idx="2402">
                  <c:v>3751.5621271898003</c:v>
                </c:pt>
                <c:pt idx="2403">
                  <c:v>3740.7514142848167</c:v>
                </c:pt>
                <c:pt idx="2404">
                  <c:v>3980.2480924950714</c:v>
                </c:pt>
                <c:pt idx="2405">
                  <c:v>4768.4772028757734</c:v>
                </c:pt>
                <c:pt idx="2406">
                  <c:v>5859.9822415329854</c:v>
                </c:pt>
                <c:pt idx="2407">
                  <c:v>6974.4276249332579</c:v>
                </c:pt>
                <c:pt idx="2408">
                  <c:v>7326.6335172380777</c:v>
                </c:pt>
                <c:pt idx="2409">
                  <c:v>7500.6582442937261</c:v>
                </c:pt>
                <c:pt idx="2410">
                  <c:v>7551.2973714751161</c:v>
                </c:pt>
                <c:pt idx="2411">
                  <c:v>6612.4842378277326</c:v>
                </c:pt>
                <c:pt idx="2412">
                  <c:v>6277.113551862516</c:v>
                </c:pt>
                <c:pt idx="2413">
                  <c:v>6363.4568862074157</c:v>
                </c:pt>
                <c:pt idx="2414">
                  <c:v>6872.3683714217086</c:v>
                </c:pt>
                <c:pt idx="2415">
                  <c:v>7107.2566427698557</c:v>
                </c:pt>
                <c:pt idx="2416">
                  <c:v>6923.0209823603827</c:v>
                </c:pt>
                <c:pt idx="2417">
                  <c:v>6654.090117269453</c:v>
                </c:pt>
                <c:pt idx="2418">
                  <c:v>6807.6972304764231</c:v>
                </c:pt>
                <c:pt idx="2419">
                  <c:v>6532.0425864715598</c:v>
                </c:pt>
                <c:pt idx="2420">
                  <c:v>5787.9218897877972</c:v>
                </c:pt>
                <c:pt idx="2421">
                  <c:v>5080.4420673774703</c:v>
                </c:pt>
                <c:pt idx="2422">
                  <c:v>4533.1541952972966</c:v>
                </c:pt>
                <c:pt idx="2423">
                  <c:v>4091.5522105750233</c:v>
                </c:pt>
                <c:pt idx="2424">
                  <c:v>3891.9478954813044</c:v>
                </c:pt>
                <c:pt idx="2425">
                  <c:v>3753.7356197318518</c:v>
                </c:pt>
                <c:pt idx="2426">
                  <c:v>3683.2866114649437</c:v>
                </c:pt>
                <c:pt idx="2427">
                  <c:v>3680.2591218532298</c:v>
                </c:pt>
                <c:pt idx="2428">
                  <c:v>3992.347050979673</c:v>
                </c:pt>
                <c:pt idx="2429">
                  <c:v>4799.5101413239108</c:v>
                </c:pt>
                <c:pt idx="2430">
                  <c:v>6004.8038885429623</c:v>
                </c:pt>
                <c:pt idx="2431">
                  <c:v>7090.055179588775</c:v>
                </c:pt>
                <c:pt idx="2432">
                  <c:v>7236.8881047026389</c:v>
                </c:pt>
                <c:pt idx="2433">
                  <c:v>7481.7799979425045</c:v>
                </c:pt>
                <c:pt idx="2434">
                  <c:v>7666.4388959279286</c:v>
                </c:pt>
                <c:pt idx="2435">
                  <c:v>6876.0635178333869</c:v>
                </c:pt>
                <c:pt idx="2436">
                  <c:v>6539.5205720452195</c:v>
                </c:pt>
                <c:pt idx="2437">
                  <c:v>7396.3082698022481</c:v>
                </c:pt>
                <c:pt idx="2438">
                  <c:v>7360.3930411580131</c:v>
                </c:pt>
                <c:pt idx="2439">
                  <c:v>7400.0211799983235</c:v>
                </c:pt>
                <c:pt idx="2440">
                  <c:v>7228.4144469968596</c:v>
                </c:pt>
                <c:pt idx="2441">
                  <c:v>6941.1302057495323</c:v>
                </c:pt>
                <c:pt idx="2442">
                  <c:v>6959.6536400998375</c:v>
                </c:pt>
                <c:pt idx="2443">
                  <c:v>6484.9239981505161</c:v>
                </c:pt>
                <c:pt idx="2444">
                  <c:v>5805.8550782532893</c:v>
                </c:pt>
                <c:pt idx="2445">
                  <c:v>5022.7862652129779</c:v>
                </c:pt>
                <c:pt idx="2446">
                  <c:v>4585.3510161933</c:v>
                </c:pt>
                <c:pt idx="2447">
                  <c:v>4229.6214868151537</c:v>
                </c:pt>
                <c:pt idx="2448">
                  <c:v>4009.923740668426</c:v>
                </c:pt>
                <c:pt idx="2449">
                  <c:v>3872.9644606195443</c:v>
                </c:pt>
                <c:pt idx="2450">
                  <c:v>3815.8816564889125</c:v>
                </c:pt>
                <c:pt idx="2451">
                  <c:v>3800.9084578667489</c:v>
                </c:pt>
                <c:pt idx="2452">
                  <c:v>4043.351375967512</c:v>
                </c:pt>
                <c:pt idx="2453">
                  <c:v>4810.2892762285765</c:v>
                </c:pt>
                <c:pt idx="2454">
                  <c:v>5725.4506979291018</c:v>
                </c:pt>
                <c:pt idx="2455">
                  <c:v>6585.0325791495961</c:v>
                </c:pt>
                <c:pt idx="2456">
                  <c:v>6640.7548464126148</c:v>
                </c:pt>
                <c:pt idx="2457">
                  <c:v>6738.2113531784771</c:v>
                </c:pt>
                <c:pt idx="2458">
                  <c:v>6649.4230846941928</c:v>
                </c:pt>
                <c:pt idx="2459">
                  <c:v>6357.3286830973102</c:v>
                </c:pt>
                <c:pt idx="2460">
                  <c:v>5503.7653898980525</c:v>
                </c:pt>
                <c:pt idx="2461">
                  <c:v>5465.6484036572365</c:v>
                </c:pt>
                <c:pt idx="2462">
                  <c:v>6011.2909462210964</c:v>
                </c:pt>
                <c:pt idx="2463">
                  <c:v>6490.752311485041</c:v>
                </c:pt>
                <c:pt idx="2464">
                  <c:v>6645.771432647377</c:v>
                </c:pt>
                <c:pt idx="2465">
                  <c:v>6053.8395583214169</c:v>
                </c:pt>
                <c:pt idx="2466">
                  <c:v>6404.3118988421102</c:v>
                </c:pt>
                <c:pt idx="2467">
                  <c:v>6302.4603742415993</c:v>
                </c:pt>
                <c:pt idx="2468">
                  <c:v>5478.3884518960758</c:v>
                </c:pt>
                <c:pt idx="2469">
                  <c:v>4701.8896163120698</c:v>
                </c:pt>
                <c:pt idx="2470">
                  <c:v>4194.0783587749993</c:v>
                </c:pt>
                <c:pt idx="2471">
                  <c:v>3817.6536504086343</c:v>
                </c:pt>
                <c:pt idx="2472">
                  <c:v>3566.5990118574391</c:v>
                </c:pt>
                <c:pt idx="2473">
                  <c:v>3428.6812350974665</c:v>
                </c:pt>
                <c:pt idx="2474">
                  <c:v>3303.3516651433288</c:v>
                </c:pt>
                <c:pt idx="2475">
                  <c:v>3164.1471427985912</c:v>
                </c:pt>
                <c:pt idx="2476">
                  <c:v>3248.8768520638441</c:v>
                </c:pt>
                <c:pt idx="2477">
                  <c:v>3309.7321638872036</c:v>
                </c:pt>
                <c:pt idx="2478">
                  <c:v>3864.2089486039918</c:v>
                </c:pt>
                <c:pt idx="2479">
                  <c:v>4173.0626607716431</c:v>
                </c:pt>
                <c:pt idx="2480">
                  <c:v>4320.1857100206153</c:v>
                </c:pt>
                <c:pt idx="2481">
                  <c:v>4035.6276587396505</c:v>
                </c:pt>
                <c:pt idx="2482">
                  <c:v>3747.2064770361617</c:v>
                </c:pt>
                <c:pt idx="2483">
                  <c:v>3057.5834697901673</c:v>
                </c:pt>
                <c:pt idx="2484">
                  <c:v>2844.7916040746372</c:v>
                </c:pt>
                <c:pt idx="2485">
                  <c:v>2551.0049295488511</c:v>
                </c:pt>
                <c:pt idx="2486">
                  <c:v>2591.3822324852076</c:v>
                </c:pt>
                <c:pt idx="2487">
                  <c:v>2942.2547633777554</c:v>
                </c:pt>
                <c:pt idx="2488">
                  <c:v>3251.9076778710073</c:v>
                </c:pt>
                <c:pt idx="2489">
                  <c:v>3490.9156205586887</c:v>
                </c:pt>
                <c:pt idx="2490">
                  <c:v>3819.0127147107669</c:v>
                </c:pt>
                <c:pt idx="2491">
                  <c:v>3833.1853471144127</c:v>
                </c:pt>
                <c:pt idx="2492">
                  <c:v>3323.7295952201289</c:v>
                </c:pt>
                <c:pt idx="2493">
                  <c:v>3073.5787035678891</c:v>
                </c:pt>
                <c:pt idx="2494">
                  <c:v>2772.0132383355044</c:v>
                </c:pt>
                <c:pt idx="2495">
                  <c:v>2517.4798617209731</c:v>
                </c:pt>
                <c:pt idx="2496">
                  <c:v>2342.2772128973279</c:v>
                </c:pt>
                <c:pt idx="2497">
                  <c:v>2217.2706418348766</c:v>
                </c:pt>
                <c:pt idx="2498">
                  <c:v>2156.9325988740111</c:v>
                </c:pt>
                <c:pt idx="2499">
                  <c:v>2122.9577154527087</c:v>
                </c:pt>
                <c:pt idx="2500">
                  <c:v>2114.2524953231045</c:v>
                </c:pt>
                <c:pt idx="2501">
                  <c:v>2003.8167606270872</c:v>
                </c:pt>
                <c:pt idx="2502">
                  <c:v>2095.5027877157772</c:v>
                </c:pt>
                <c:pt idx="2503">
                  <c:v>2497.5681421656673</c:v>
                </c:pt>
                <c:pt idx="2504">
                  <c:v>2829.6259170847484</c:v>
                </c:pt>
                <c:pt idx="2505">
                  <c:v>2979.3851824708831</c:v>
                </c:pt>
                <c:pt idx="2506">
                  <c:v>2428.6933889463066</c:v>
                </c:pt>
                <c:pt idx="2507">
                  <c:v>2432.5837133716536</c:v>
                </c:pt>
                <c:pt idx="2508">
                  <c:v>2348.715299479129</c:v>
                </c:pt>
                <c:pt idx="2509">
                  <c:v>2628.1604343960998</c:v>
                </c:pt>
                <c:pt idx="2510">
                  <c:v>2474.4954068110496</c:v>
                </c:pt>
                <c:pt idx="2511">
                  <c:v>2608.7896973105285</c:v>
                </c:pt>
                <c:pt idx="2512">
                  <c:v>2822.8183597226539</c:v>
                </c:pt>
                <c:pt idx="2513">
                  <c:v>3137.7476333315099</c:v>
                </c:pt>
                <c:pt idx="2514">
                  <c:v>3415.3520308342318</c:v>
                </c:pt>
                <c:pt idx="2515">
                  <c:v>3480.4803073582739</c:v>
                </c:pt>
                <c:pt idx="2516">
                  <c:v>3236.751393670173</c:v>
                </c:pt>
                <c:pt idx="2517">
                  <c:v>2981.167270661088</c:v>
                </c:pt>
                <c:pt idx="2518">
                  <c:v>2687.8155272447952</c:v>
                </c:pt>
                <c:pt idx="2519">
                  <c:v>2421.4504412286451</c:v>
                </c:pt>
                <c:pt idx="2520">
                  <c:v>2232.5773393126997</c:v>
                </c:pt>
                <c:pt idx="2521">
                  <c:v>2189.1237384159103</c:v>
                </c:pt>
                <c:pt idx="2522">
                  <c:v>2212.7301574147323</c:v>
                </c:pt>
                <c:pt idx="2523">
                  <c:v>2260.9037421157473</c:v>
                </c:pt>
                <c:pt idx="2524">
                  <c:v>2724.6936507041523</c:v>
                </c:pt>
                <c:pt idx="2525">
                  <c:v>3974.0909837892709</c:v>
                </c:pt>
                <c:pt idx="2526">
                  <c:v>5351.6715753124718</c:v>
                </c:pt>
                <c:pt idx="2527">
                  <c:v>6182.697972750032</c:v>
                </c:pt>
                <c:pt idx="2528">
                  <c:v>6502.5468057583485</c:v>
                </c:pt>
                <c:pt idx="2529">
                  <c:v>6340.5006948625105</c:v>
                </c:pt>
                <c:pt idx="2530">
                  <c:v>6174.9692508371481</c:v>
                </c:pt>
                <c:pt idx="2531">
                  <c:v>5350.4913105535607</c:v>
                </c:pt>
                <c:pt idx="2532">
                  <c:v>5077.1717938548327</c:v>
                </c:pt>
                <c:pt idx="2533">
                  <c:v>5466.7252236300355</c:v>
                </c:pt>
                <c:pt idx="2534">
                  <c:v>5368.2597963449107</c:v>
                </c:pt>
                <c:pt idx="2535">
                  <c:v>5416.2235695923973</c:v>
                </c:pt>
                <c:pt idx="2536">
                  <c:v>5604.5637331593853</c:v>
                </c:pt>
                <c:pt idx="2537">
                  <c:v>5878.3022646167883</c:v>
                </c:pt>
                <c:pt idx="2538">
                  <c:v>6297.1615449836627</c:v>
                </c:pt>
                <c:pt idx="2539">
                  <c:v>6265.8959997056691</c:v>
                </c:pt>
                <c:pt idx="2540">
                  <c:v>5586.9340794412929</c:v>
                </c:pt>
                <c:pt idx="2541">
                  <c:v>4871.1525355168287</c:v>
                </c:pt>
                <c:pt idx="2542">
                  <c:v>4411.9103613236912</c:v>
                </c:pt>
                <c:pt idx="2543">
                  <c:v>4099.3951836632741</c:v>
                </c:pt>
                <c:pt idx="2544">
                  <c:v>3874.263206163133</c:v>
                </c:pt>
                <c:pt idx="2545">
                  <c:v>3691.0315848894616</c:v>
                </c:pt>
                <c:pt idx="2546">
                  <c:v>3645.204492136882</c:v>
                </c:pt>
                <c:pt idx="2547">
                  <c:v>3625.831308612474</c:v>
                </c:pt>
                <c:pt idx="2548">
                  <c:v>3831.0461044548383</c:v>
                </c:pt>
                <c:pt idx="2549">
                  <c:v>4617.6921740292164</c:v>
                </c:pt>
                <c:pt idx="2550">
                  <c:v>5740.3193754888043</c:v>
                </c:pt>
                <c:pt idx="2551">
                  <c:v>6614.6408730608555</c:v>
                </c:pt>
                <c:pt idx="2552">
                  <c:v>6446.4975396173677</c:v>
                </c:pt>
                <c:pt idx="2553">
                  <c:v>6386.0715588704697</c:v>
                </c:pt>
                <c:pt idx="2554">
                  <c:v>6226.2483961986063</c:v>
                </c:pt>
                <c:pt idx="2555">
                  <c:v>5572.6780831648657</c:v>
                </c:pt>
                <c:pt idx="2556">
                  <c:v>4771.1979396215602</c:v>
                </c:pt>
                <c:pt idx="2557">
                  <c:v>5620.2982118234822</c:v>
                </c:pt>
                <c:pt idx="2558">
                  <c:v>5260.2701159516228</c:v>
                </c:pt>
                <c:pt idx="2559">
                  <c:v>5280.8303210038148</c:v>
                </c:pt>
                <c:pt idx="2560">
                  <c:v>5404.8963372998815</c:v>
                </c:pt>
                <c:pt idx="2561">
                  <c:v>5851.62788096227</c:v>
                </c:pt>
                <c:pt idx="2562">
                  <c:v>6383.1936277842351</c:v>
                </c:pt>
                <c:pt idx="2563">
                  <c:v>6307.5573567522206</c:v>
                </c:pt>
                <c:pt idx="2564">
                  <c:v>5676.9107707024732</c:v>
                </c:pt>
                <c:pt idx="2565">
                  <c:v>4996.7376045942683</c:v>
                </c:pt>
                <c:pt idx="2566">
                  <c:v>4515.9937541802619</c:v>
                </c:pt>
                <c:pt idx="2567">
                  <c:v>4182.9151470795514</c:v>
                </c:pt>
                <c:pt idx="2568">
                  <c:v>3949.932946516039</c:v>
                </c:pt>
                <c:pt idx="2569">
                  <c:v>3774.6255480518225</c:v>
                </c:pt>
                <c:pt idx="2570">
                  <c:v>3736.924427416433</c:v>
                </c:pt>
                <c:pt idx="2571">
                  <c:v>3725.0689680963069</c:v>
                </c:pt>
                <c:pt idx="2572">
                  <c:v>3960.6036599014064</c:v>
                </c:pt>
                <c:pt idx="2573">
                  <c:v>4810.1590214508615</c:v>
                </c:pt>
                <c:pt idx="2574">
                  <c:v>5864.7012326551403</c:v>
                </c:pt>
                <c:pt idx="2575">
                  <c:v>6848.2580306932778</c:v>
                </c:pt>
                <c:pt idx="2576">
                  <c:v>7280.52759498248</c:v>
                </c:pt>
                <c:pt idx="2577">
                  <c:v>7496.8598764493991</c:v>
                </c:pt>
                <c:pt idx="2578">
                  <c:v>7365.1164343026812</c:v>
                </c:pt>
                <c:pt idx="2579">
                  <c:v>6186.6956518226852</c:v>
                </c:pt>
                <c:pt idx="2580">
                  <c:v>5877.7111712949654</c:v>
                </c:pt>
                <c:pt idx="2581">
                  <c:v>6600.0533844527099</c:v>
                </c:pt>
                <c:pt idx="2582">
                  <c:v>7019.5285070115533</c:v>
                </c:pt>
                <c:pt idx="2583">
                  <c:v>5878.8760996383726</c:v>
                </c:pt>
                <c:pt idx="2584">
                  <c:v>5782.9152410842444</c:v>
                </c:pt>
                <c:pt idx="2585">
                  <c:v>6270.6359847474296</c:v>
                </c:pt>
                <c:pt idx="2586">
                  <c:v>6373.9898103581627</c:v>
                </c:pt>
                <c:pt idx="2587">
                  <c:v>6344.3642304560599</c:v>
                </c:pt>
                <c:pt idx="2588">
                  <c:v>5733.2628273405335</c:v>
                </c:pt>
                <c:pt idx="2589">
                  <c:v>5000.3870920717081</c:v>
                </c:pt>
                <c:pt idx="2590">
                  <c:v>4467.8004195470157</c:v>
                </c:pt>
                <c:pt idx="2591">
                  <c:v>4089.8062165660886</c:v>
                </c:pt>
                <c:pt idx="2592">
                  <c:v>3859.8922554744631</c:v>
                </c:pt>
                <c:pt idx="2593">
                  <c:v>3715.4702510325774</c:v>
                </c:pt>
                <c:pt idx="2594">
                  <c:v>3718.973739010989</c:v>
                </c:pt>
                <c:pt idx="2595">
                  <c:v>3684.7378564852579</c:v>
                </c:pt>
                <c:pt idx="2596">
                  <c:v>3914.4983181035882</c:v>
                </c:pt>
                <c:pt idx="2597">
                  <c:v>4644.5874250031911</c:v>
                </c:pt>
                <c:pt idx="2598">
                  <c:v>5536.7898481584152</c:v>
                </c:pt>
                <c:pt idx="2599">
                  <c:v>6476.1253381638944</c:v>
                </c:pt>
                <c:pt idx="2600">
                  <c:v>6483.5440109839165</c:v>
                </c:pt>
                <c:pt idx="2601">
                  <c:v>6364.1727844823927</c:v>
                </c:pt>
                <c:pt idx="2602">
                  <c:v>6270.0974748397439</c:v>
                </c:pt>
                <c:pt idx="2603">
                  <c:v>5561.3232255752919</c:v>
                </c:pt>
                <c:pt idx="2604">
                  <c:v>5137.3634932739642</c:v>
                </c:pt>
                <c:pt idx="2605">
                  <c:v>5469.5920803028594</c:v>
                </c:pt>
                <c:pt idx="2606">
                  <c:v>5151.59812206885</c:v>
                </c:pt>
                <c:pt idx="2607">
                  <c:v>5046.9516705382539</c:v>
                </c:pt>
                <c:pt idx="2608">
                  <c:v>5076.7928972970594</c:v>
                </c:pt>
                <c:pt idx="2609">
                  <c:v>5558.6856220343216</c:v>
                </c:pt>
                <c:pt idx="2610">
                  <c:v>6185.0741743666395</c:v>
                </c:pt>
                <c:pt idx="2611">
                  <c:v>6297.9951395632497</c:v>
                </c:pt>
                <c:pt idx="2612">
                  <c:v>5642.2971394729175</c:v>
                </c:pt>
                <c:pt idx="2613">
                  <c:v>4930.1910829366798</c:v>
                </c:pt>
                <c:pt idx="2614">
                  <c:v>4483.5898653683744</c:v>
                </c:pt>
                <c:pt idx="2615">
                  <c:v>4128.3480843166062</c:v>
                </c:pt>
                <c:pt idx="2616">
                  <c:v>3868.766475024177</c:v>
                </c:pt>
                <c:pt idx="2617">
                  <c:v>3705.4490354185755</c:v>
                </c:pt>
                <c:pt idx="2618">
                  <c:v>3711.2277655899034</c:v>
                </c:pt>
                <c:pt idx="2619">
                  <c:v>3648.229981755459</c:v>
                </c:pt>
                <c:pt idx="2620">
                  <c:v>3829.1156110789793</c:v>
                </c:pt>
                <c:pt idx="2621">
                  <c:v>4517.6554859391426</c:v>
                </c:pt>
                <c:pt idx="2622">
                  <c:v>5499.2289898421568</c:v>
                </c:pt>
                <c:pt idx="2623">
                  <c:v>6568.4032315602608</c:v>
                </c:pt>
                <c:pt idx="2624">
                  <c:v>6501.3096595331745</c:v>
                </c:pt>
                <c:pt idx="2625">
                  <c:v>6375.886096954845</c:v>
                </c:pt>
                <c:pt idx="2626">
                  <c:v>6139.6266033003058</c:v>
                </c:pt>
                <c:pt idx="2627">
                  <c:v>5406.1228929135377</c:v>
                </c:pt>
                <c:pt idx="2628">
                  <c:v>5092.8355454888897</c:v>
                </c:pt>
                <c:pt idx="2629">
                  <c:v>5280.0742731800847</c:v>
                </c:pt>
                <c:pt idx="2630">
                  <c:v>4865.3607152650256</c:v>
                </c:pt>
                <c:pt idx="2631">
                  <c:v>4851.5707364595537</c:v>
                </c:pt>
                <c:pt idx="2632">
                  <c:v>4827.0335826710998</c:v>
                </c:pt>
                <c:pt idx="2633">
                  <c:v>5404.5946883871811</c:v>
                </c:pt>
                <c:pt idx="2634">
                  <c:v>6086.4227897781102</c:v>
                </c:pt>
                <c:pt idx="2635">
                  <c:v>6170.6785764271208</c:v>
                </c:pt>
                <c:pt idx="2636">
                  <c:v>5392.1439978283988</c:v>
                </c:pt>
                <c:pt idx="2637">
                  <c:v>4697.2383822719439</c:v>
                </c:pt>
                <c:pt idx="2638">
                  <c:v>4215.1332865288041</c:v>
                </c:pt>
                <c:pt idx="2639">
                  <c:v>3901.1743638223393</c:v>
                </c:pt>
                <c:pt idx="2640">
                  <c:v>3641.0502563913947</c:v>
                </c:pt>
                <c:pt idx="2641">
                  <c:v>3377.6139103258001</c:v>
                </c:pt>
                <c:pt idx="2642">
                  <c:v>3262.8995539474663</c:v>
                </c:pt>
                <c:pt idx="2643">
                  <c:v>3190.737301559247</c:v>
                </c:pt>
                <c:pt idx="2644">
                  <c:v>3173.8776094102464</c:v>
                </c:pt>
                <c:pt idx="2645">
                  <c:v>3197.3507929728248</c:v>
                </c:pt>
                <c:pt idx="2646">
                  <c:v>3644.0414274234454</c:v>
                </c:pt>
                <c:pt idx="2647">
                  <c:v>4052.5582354416615</c:v>
                </c:pt>
                <c:pt idx="2648">
                  <c:v>4039.5400643326989</c:v>
                </c:pt>
                <c:pt idx="2649">
                  <c:v>3898.4848790591818</c:v>
                </c:pt>
                <c:pt idx="2650">
                  <c:v>3554.2772769690214</c:v>
                </c:pt>
                <c:pt idx="2651">
                  <c:v>3070.7605797477008</c:v>
                </c:pt>
                <c:pt idx="2652">
                  <c:v>2637.0913919956402</c:v>
                </c:pt>
                <c:pt idx="2653">
                  <c:v>2433.205047707786</c:v>
                </c:pt>
                <c:pt idx="2654">
                  <c:v>1878.3187751066357</c:v>
                </c:pt>
                <c:pt idx="2655">
                  <c:v>1713.4408084628078</c:v>
                </c:pt>
                <c:pt idx="2656">
                  <c:v>1757.338128840189</c:v>
                </c:pt>
                <c:pt idx="2657">
                  <c:v>2576.0418034094391</c:v>
                </c:pt>
                <c:pt idx="2658">
                  <c:v>3464.6624854587344</c:v>
                </c:pt>
                <c:pt idx="2659">
                  <c:v>3608.369618529121</c:v>
                </c:pt>
                <c:pt idx="2660">
                  <c:v>3212.222727835875</c:v>
                </c:pt>
                <c:pt idx="2661">
                  <c:v>3007.3214309177947</c:v>
                </c:pt>
                <c:pt idx="2662">
                  <c:v>2745.3385798647946</c:v>
                </c:pt>
                <c:pt idx="2663">
                  <c:v>2545.5435154255965</c:v>
                </c:pt>
                <c:pt idx="2664">
                  <c:v>2313.2825623872527</c:v>
                </c:pt>
                <c:pt idx="2665">
                  <c:v>2173.4207922977425</c:v>
                </c:pt>
                <c:pt idx="2666">
                  <c:v>2144.2838922757714</c:v>
                </c:pt>
                <c:pt idx="2667">
                  <c:v>2130.1276908502282</c:v>
                </c:pt>
                <c:pt idx="2668">
                  <c:v>2067.2646565534155</c:v>
                </c:pt>
                <c:pt idx="2669">
                  <c:v>1832.8803314906961</c:v>
                </c:pt>
                <c:pt idx="2670">
                  <c:v>1964.9680279420602</c:v>
                </c:pt>
                <c:pt idx="2671">
                  <c:v>2224.3059000875492</c:v>
                </c:pt>
                <c:pt idx="2672">
                  <c:v>2289.4090082026537</c:v>
                </c:pt>
                <c:pt idx="2673">
                  <c:v>2228.4702112948075</c:v>
                </c:pt>
                <c:pt idx="2674">
                  <c:v>2104.7323234444061</c:v>
                </c:pt>
                <c:pt idx="2675">
                  <c:v>1925.2240851626414</c:v>
                </c:pt>
                <c:pt idx="2676">
                  <c:v>1484.9489488133368</c:v>
                </c:pt>
                <c:pt idx="2677">
                  <c:v>1262.766481046194</c:v>
                </c:pt>
                <c:pt idx="2678">
                  <c:v>773.00158844102566</c:v>
                </c:pt>
                <c:pt idx="2679">
                  <c:v>675.4095719520526</c:v>
                </c:pt>
                <c:pt idx="2680">
                  <c:v>878.89186642465916</c:v>
                </c:pt>
                <c:pt idx="2681">
                  <c:v>1850.8151868783675</c:v>
                </c:pt>
                <c:pt idx="2682">
                  <c:v>2853.1156392530652</c:v>
                </c:pt>
                <c:pt idx="2683">
                  <c:v>3335.4208051038463</c:v>
                </c:pt>
                <c:pt idx="2684">
                  <c:v>3162.3128990924679</c:v>
                </c:pt>
                <c:pt idx="2685">
                  <c:v>2967.6080671870541</c:v>
                </c:pt>
                <c:pt idx="2686">
                  <c:v>2707.2779604629586</c:v>
                </c:pt>
                <c:pt idx="2687">
                  <c:v>2463.3920473135727</c:v>
                </c:pt>
                <c:pt idx="2688">
                  <c:v>2325.5642702447831</c:v>
                </c:pt>
                <c:pt idx="2689">
                  <c:v>2238.5030689796245</c:v>
                </c:pt>
                <c:pt idx="2690">
                  <c:v>2227.4241069950886</c:v>
                </c:pt>
                <c:pt idx="2691">
                  <c:v>2292.1666348427575</c:v>
                </c:pt>
                <c:pt idx="2692">
                  <c:v>2648.5581619493787</c:v>
                </c:pt>
                <c:pt idx="2693">
                  <c:v>3770.9539101801679</c:v>
                </c:pt>
                <c:pt idx="2694">
                  <c:v>4992.0237563489263</c:v>
                </c:pt>
                <c:pt idx="2695">
                  <c:v>6005.5078213417555</c:v>
                </c:pt>
                <c:pt idx="2696">
                  <c:v>6161.8802346212251</c:v>
                </c:pt>
                <c:pt idx="2697">
                  <c:v>6239.3171149397667</c:v>
                </c:pt>
                <c:pt idx="2698">
                  <c:v>6126.5956260701842</c:v>
                </c:pt>
                <c:pt idx="2699">
                  <c:v>5219.7386181420588</c:v>
                </c:pt>
                <c:pt idx="2700">
                  <c:v>4934.4562109348899</c:v>
                </c:pt>
                <c:pt idx="2701">
                  <c:v>5157.5980654309678</c:v>
                </c:pt>
                <c:pt idx="2702">
                  <c:v>4942.3421386824339</c:v>
                </c:pt>
                <c:pt idx="2703">
                  <c:v>4871.6942917561128</c:v>
                </c:pt>
                <c:pt idx="2704">
                  <c:v>5090.5692288139353</c:v>
                </c:pt>
                <c:pt idx="2705">
                  <c:v>5782.8275574770678</c:v>
                </c:pt>
                <c:pt idx="2706">
                  <c:v>5862.3470900015054</c:v>
                </c:pt>
                <c:pt idx="2707">
                  <c:v>5911.2934664604372</c:v>
                </c:pt>
                <c:pt idx="2708">
                  <c:v>5393.7512423134276</c:v>
                </c:pt>
                <c:pt idx="2709">
                  <c:v>4673.7809627618553</c:v>
                </c:pt>
                <c:pt idx="2710">
                  <c:v>4194.4796073981879</c:v>
                </c:pt>
                <c:pt idx="2711">
                  <c:v>3846.4568015758055</c:v>
                </c:pt>
                <c:pt idx="2712">
                  <c:v>3644.8654933000957</c:v>
                </c:pt>
                <c:pt idx="2713">
                  <c:v>3502.7187310511254</c:v>
                </c:pt>
                <c:pt idx="2714">
                  <c:v>3406.2553120479852</c:v>
                </c:pt>
                <c:pt idx="2715">
                  <c:v>3407.421058047938</c:v>
                </c:pt>
                <c:pt idx="2716">
                  <c:v>3571.6599944915883</c:v>
                </c:pt>
                <c:pt idx="2717">
                  <c:v>4303.0354002690246</c:v>
                </c:pt>
                <c:pt idx="2718">
                  <c:v>5346.0244635505442</c:v>
                </c:pt>
                <c:pt idx="2719">
                  <c:v>6191.0966419461402</c:v>
                </c:pt>
                <c:pt idx="2720">
                  <c:v>6244.2369831155947</c:v>
                </c:pt>
                <c:pt idx="2721">
                  <c:v>6221.6152227025677</c:v>
                </c:pt>
                <c:pt idx="2722">
                  <c:v>6093.2353829118483</c:v>
                </c:pt>
                <c:pt idx="2723">
                  <c:v>5634.8905995788709</c:v>
                </c:pt>
                <c:pt idx="2724">
                  <c:v>5142.4871434046781</c:v>
                </c:pt>
                <c:pt idx="2725">
                  <c:v>5582.1255261917622</c:v>
                </c:pt>
                <c:pt idx="2726">
                  <c:v>5334.5125532083312</c:v>
                </c:pt>
                <c:pt idx="2727">
                  <c:v>4955.1682114432351</c:v>
                </c:pt>
                <c:pt idx="2728">
                  <c:v>5163.0775698787729</c:v>
                </c:pt>
                <c:pt idx="2729">
                  <c:v>5604.2640325158627</c:v>
                </c:pt>
                <c:pt idx="2730">
                  <c:v>5855.4109873647121</c:v>
                </c:pt>
                <c:pt idx="2731">
                  <c:v>5773.1656904210386</c:v>
                </c:pt>
                <c:pt idx="2732">
                  <c:v>4783.4563364305504</c:v>
                </c:pt>
                <c:pt idx="2733">
                  <c:v>3820.6443901464495</c:v>
                </c:pt>
                <c:pt idx="2734">
                  <c:v>3392.8358580944259</c:v>
                </c:pt>
                <c:pt idx="2735">
                  <c:v>2997.1784657215549</c:v>
                </c:pt>
                <c:pt idx="2736">
                  <c:v>2764.2997648029009</c:v>
                </c:pt>
                <c:pt idx="2737">
                  <c:v>2643.7489284513977</c:v>
                </c:pt>
                <c:pt idx="2738">
                  <c:v>2587.76412055319</c:v>
                </c:pt>
                <c:pt idx="2739">
                  <c:v>2499.3379239717674</c:v>
                </c:pt>
                <c:pt idx="2740">
                  <c:v>2441.4456226187795</c:v>
                </c:pt>
                <c:pt idx="2741">
                  <c:v>2120.6977678781582</c:v>
                </c:pt>
                <c:pt idx="2742">
                  <c:v>2235.5918250505392</c:v>
                </c:pt>
                <c:pt idx="2743">
                  <c:v>2502.4480324222468</c:v>
                </c:pt>
                <c:pt idx="2744">
                  <c:v>2550.0838282162367</c:v>
                </c:pt>
                <c:pt idx="2745">
                  <c:v>2372.2534927454935</c:v>
                </c:pt>
                <c:pt idx="2746">
                  <c:v>2224.0241249311075</c:v>
                </c:pt>
                <c:pt idx="2747">
                  <c:v>1989.8702651172953</c:v>
                </c:pt>
                <c:pt idx="2748">
                  <c:v>1604.5865725198905</c:v>
                </c:pt>
                <c:pt idx="2749">
                  <c:v>1367.1890592592879</c:v>
                </c:pt>
                <c:pt idx="2750">
                  <c:v>946.64873084662497</c:v>
                </c:pt>
                <c:pt idx="2751">
                  <c:v>857.80998369542488</c:v>
                </c:pt>
                <c:pt idx="2752">
                  <c:v>1145.9345943162305</c:v>
                </c:pt>
                <c:pt idx="2753">
                  <c:v>2010.7645646343883</c:v>
                </c:pt>
                <c:pt idx="2754">
                  <c:v>2855.2406860365845</c:v>
                </c:pt>
                <c:pt idx="2755">
                  <c:v>3238.3443882040988</c:v>
                </c:pt>
                <c:pt idx="2756">
                  <c:v>3133.2307488826327</c:v>
                </c:pt>
                <c:pt idx="2757">
                  <c:v>2915.357496475483</c:v>
                </c:pt>
                <c:pt idx="2758">
                  <c:v>2590.2473620323931</c:v>
                </c:pt>
                <c:pt idx="2759">
                  <c:v>2346.2126993934153</c:v>
                </c:pt>
                <c:pt idx="2760">
                  <c:v>2202.4811925822105</c:v>
                </c:pt>
                <c:pt idx="2761">
                  <c:v>2153.3438611881184</c:v>
                </c:pt>
                <c:pt idx="2762">
                  <c:v>2121.3969708081227</c:v>
                </c:pt>
                <c:pt idx="2763">
                  <c:v>2185.7097501303956</c:v>
                </c:pt>
                <c:pt idx="2764">
                  <c:v>2653.3541454928245</c:v>
                </c:pt>
                <c:pt idx="2765">
                  <c:v>3798.0300223412837</c:v>
                </c:pt>
                <c:pt idx="2766">
                  <c:v>5037.9366042931451</c:v>
                </c:pt>
                <c:pt idx="2767">
                  <c:v>6046.9368408887713</c:v>
                </c:pt>
                <c:pt idx="2768">
                  <c:v>6186.2770913466738</c:v>
                </c:pt>
                <c:pt idx="2769">
                  <c:v>6266.5436051115321</c:v>
                </c:pt>
                <c:pt idx="2770">
                  <c:v>6149.9437523293773</c:v>
                </c:pt>
                <c:pt idx="2771">
                  <c:v>5467.8795759909208</c:v>
                </c:pt>
                <c:pt idx="2772">
                  <c:v>5195.9176309139721</c:v>
                </c:pt>
                <c:pt idx="2773">
                  <c:v>5463.6055371037482</c:v>
                </c:pt>
                <c:pt idx="2774">
                  <c:v>5567.1123663692042</c:v>
                </c:pt>
                <c:pt idx="2775">
                  <c:v>5232.5090609996996</c:v>
                </c:pt>
                <c:pt idx="2776">
                  <c:v>4979.6571407367655</c:v>
                </c:pt>
                <c:pt idx="2777">
                  <c:v>5618.0184803565244</c:v>
                </c:pt>
                <c:pt idx="2778">
                  <c:v>6092.1610597956887</c:v>
                </c:pt>
                <c:pt idx="2779">
                  <c:v>6125.8982300828193</c:v>
                </c:pt>
                <c:pt idx="2780">
                  <c:v>5556.0006855836664</c:v>
                </c:pt>
                <c:pt idx="2781">
                  <c:v>4886.6494823418452</c:v>
                </c:pt>
                <c:pt idx="2782">
                  <c:v>4408.8931216768051</c:v>
                </c:pt>
                <c:pt idx="2783">
                  <c:v>4034.1204076419185</c:v>
                </c:pt>
                <c:pt idx="2784">
                  <c:v>3824.2606277379809</c:v>
                </c:pt>
                <c:pt idx="2785">
                  <c:v>3655.6139564186788</c:v>
                </c:pt>
                <c:pt idx="2786">
                  <c:v>3624.6958125087244</c:v>
                </c:pt>
                <c:pt idx="2787">
                  <c:v>3629.6827953967909</c:v>
                </c:pt>
                <c:pt idx="2788">
                  <c:v>3784.1705152999862</c:v>
                </c:pt>
                <c:pt idx="2789">
                  <c:v>4474.1249558392383</c:v>
                </c:pt>
                <c:pt idx="2790">
                  <c:v>5346.8843709969997</c:v>
                </c:pt>
                <c:pt idx="2791">
                  <c:v>6262.6857356427436</c:v>
                </c:pt>
                <c:pt idx="2792">
                  <c:v>6410.7226843159169</c:v>
                </c:pt>
                <c:pt idx="2793">
                  <c:v>6261.2872712668177</c:v>
                </c:pt>
                <c:pt idx="2794">
                  <c:v>6085.182608558126</c:v>
                </c:pt>
                <c:pt idx="2795">
                  <c:v>5274.2180545076653</c:v>
                </c:pt>
                <c:pt idx="2796">
                  <c:v>5007.0190486779338</c:v>
                </c:pt>
                <c:pt idx="2797">
                  <c:v>5235.1457726941999</c:v>
                </c:pt>
                <c:pt idx="2798">
                  <c:v>5012.4963997893465</c:v>
                </c:pt>
                <c:pt idx="2799">
                  <c:v>4827.923577266145</c:v>
                </c:pt>
                <c:pt idx="2800">
                  <c:v>4786.8316788194134</c:v>
                </c:pt>
                <c:pt idx="2801">
                  <c:v>5551.2042796278774</c:v>
                </c:pt>
                <c:pt idx="2802">
                  <c:v>6057.3686695138922</c:v>
                </c:pt>
                <c:pt idx="2803">
                  <c:v>5860.3638912161086</c:v>
                </c:pt>
                <c:pt idx="2804">
                  <c:v>5183.3314643310223</c:v>
                </c:pt>
                <c:pt idx="2805">
                  <c:v>4523.0527299586574</c:v>
                </c:pt>
                <c:pt idx="2806">
                  <c:v>4100.2679306685995</c:v>
                </c:pt>
                <c:pt idx="2807">
                  <c:v>3751.2688781960319</c:v>
                </c:pt>
                <c:pt idx="2808">
                  <c:v>3532.8528776512253</c:v>
                </c:pt>
                <c:pt idx="2809">
                  <c:v>3391.2078636805963</c:v>
                </c:pt>
                <c:pt idx="2810">
                  <c:v>3327.0480838333319</c:v>
                </c:pt>
                <c:pt idx="2811">
                  <c:v>3226.3281794355557</c:v>
                </c:pt>
                <c:pt idx="2812">
                  <c:v>3035.3165848574631</c:v>
                </c:pt>
                <c:pt idx="2813">
                  <c:v>2989.7656309170279</c:v>
                </c:pt>
                <c:pt idx="2814">
                  <c:v>3331.7279912337976</c:v>
                </c:pt>
                <c:pt idx="2815">
                  <c:v>3698.7359406372593</c:v>
                </c:pt>
                <c:pt idx="2816">
                  <c:v>3744.4497965788091</c:v>
                </c:pt>
                <c:pt idx="2817">
                  <c:v>3630.3767068088623</c:v>
                </c:pt>
                <c:pt idx="2818">
                  <c:v>3305.0563674966661</c:v>
                </c:pt>
                <c:pt idx="2819">
                  <c:v>2744.7594909427421</c:v>
                </c:pt>
                <c:pt idx="2820">
                  <c:v>2402.5449977398152</c:v>
                </c:pt>
                <c:pt idx="2821">
                  <c:v>2423.9389671724753</c:v>
                </c:pt>
                <c:pt idx="2822">
                  <c:v>3242.1085947236379</c:v>
                </c:pt>
                <c:pt idx="2823">
                  <c:v>3476.2970803329536</c:v>
                </c:pt>
                <c:pt idx="2824">
                  <c:v>3417.1062121191499</c:v>
                </c:pt>
                <c:pt idx="2825">
                  <c:v>3262.8826456982742</c:v>
                </c:pt>
                <c:pt idx="2826">
                  <c:v>3500.7623372939192</c:v>
                </c:pt>
                <c:pt idx="2827">
                  <c:v>3566.0137638656129</c:v>
                </c:pt>
                <c:pt idx="2828">
                  <c:v>3156.9849173744783</c:v>
                </c:pt>
                <c:pt idx="2829">
                  <c:v>2951.4583726018245</c:v>
                </c:pt>
                <c:pt idx="2830">
                  <c:v>2695.3445014104755</c:v>
                </c:pt>
                <c:pt idx="2831">
                  <c:v>2461.2580546359845</c:v>
                </c:pt>
                <c:pt idx="2832">
                  <c:v>2244.4395486096637</c:v>
                </c:pt>
                <c:pt idx="2833">
                  <c:v>2150.6218705281394</c:v>
                </c:pt>
                <c:pt idx="2834">
                  <c:v>2125.9904550464084</c:v>
                </c:pt>
                <c:pt idx="2835">
                  <c:v>2092.075071420943</c:v>
                </c:pt>
                <c:pt idx="2836">
                  <c:v>2004.9733702947531</c:v>
                </c:pt>
                <c:pt idx="2837">
                  <c:v>1865.5586626733191</c:v>
                </c:pt>
                <c:pt idx="2838">
                  <c:v>1959.1626975485271</c:v>
                </c:pt>
                <c:pt idx="2839">
                  <c:v>2431.9583730409072</c:v>
                </c:pt>
                <c:pt idx="2840">
                  <c:v>2365.1798022840471</c:v>
                </c:pt>
                <c:pt idx="2841">
                  <c:v>2390.2685168758444</c:v>
                </c:pt>
                <c:pt idx="2842">
                  <c:v>2193.1991977859366</c:v>
                </c:pt>
                <c:pt idx="2843">
                  <c:v>1986.3951688909917</c:v>
                </c:pt>
                <c:pt idx="2844">
                  <c:v>2004.2620435819381</c:v>
                </c:pt>
                <c:pt idx="2845">
                  <c:v>1294.1952888256319</c:v>
                </c:pt>
                <c:pt idx="2846">
                  <c:v>2151.885115148611</c:v>
                </c:pt>
                <c:pt idx="2847">
                  <c:v>1375.1869194858718</c:v>
                </c:pt>
                <c:pt idx="2848">
                  <c:v>1378.1038927578898</c:v>
                </c:pt>
                <c:pt idx="2849">
                  <c:v>2210.5621564943799</c:v>
                </c:pt>
                <c:pt idx="2850">
                  <c:v>2866.1475041499407</c:v>
                </c:pt>
                <c:pt idx="2851">
                  <c:v>3161.1524030745018</c:v>
                </c:pt>
                <c:pt idx="2852">
                  <c:v>3005.196938207609</c:v>
                </c:pt>
                <c:pt idx="2853">
                  <c:v>2870.6573998558197</c:v>
                </c:pt>
                <c:pt idx="2854">
                  <c:v>2587.1803725562154</c:v>
                </c:pt>
                <c:pt idx="2855">
                  <c:v>2394.9322822209351</c:v>
                </c:pt>
                <c:pt idx="2856">
                  <c:v>2260.5867432034715</c:v>
                </c:pt>
                <c:pt idx="2857">
                  <c:v>2182.0060128391042</c:v>
                </c:pt>
                <c:pt idx="2858">
                  <c:v>2157.8855956039747</c:v>
                </c:pt>
                <c:pt idx="2859">
                  <c:v>2218.5961372866782</c:v>
                </c:pt>
                <c:pt idx="2860">
                  <c:v>2301.5691025798819</c:v>
                </c:pt>
                <c:pt idx="2861">
                  <c:v>2546.1764437658339</c:v>
                </c:pt>
                <c:pt idx="2862">
                  <c:v>3126.071212843231</c:v>
                </c:pt>
                <c:pt idx="2863">
                  <c:v>3622.2587336192937</c:v>
                </c:pt>
                <c:pt idx="2864">
                  <c:v>3650.4963339579808</c:v>
                </c:pt>
                <c:pt idx="2865">
                  <c:v>3540.3672988365379</c:v>
                </c:pt>
                <c:pt idx="2866">
                  <c:v>3369.1906659789083</c:v>
                </c:pt>
                <c:pt idx="2867">
                  <c:v>3030.4995065588137</c:v>
                </c:pt>
                <c:pt idx="2868">
                  <c:v>2859.9783813787822</c:v>
                </c:pt>
                <c:pt idx="2869">
                  <c:v>3590.9626604941191</c:v>
                </c:pt>
                <c:pt idx="2870">
                  <c:v>4104.5729684044736</c:v>
                </c:pt>
                <c:pt idx="2871">
                  <c:v>2655.4098615320036</c:v>
                </c:pt>
                <c:pt idx="2872">
                  <c:v>3085.6443395440515</c:v>
                </c:pt>
                <c:pt idx="2873">
                  <c:v>3753.2369458943726</c:v>
                </c:pt>
                <c:pt idx="2874">
                  <c:v>4002.8896934878785</c:v>
                </c:pt>
                <c:pt idx="2875">
                  <c:v>4003.7362618996458</c:v>
                </c:pt>
                <c:pt idx="2876">
                  <c:v>3585.9216955551283</c:v>
                </c:pt>
                <c:pt idx="2877">
                  <c:v>3228.4964219956214</c:v>
                </c:pt>
                <c:pt idx="2878">
                  <c:v>2921.4122256997698</c:v>
                </c:pt>
                <c:pt idx="2879">
                  <c:v>2619.8212605548833</c:v>
                </c:pt>
                <c:pt idx="2880">
                  <c:v>2357.6081602919417</c:v>
                </c:pt>
                <c:pt idx="2881">
                  <c:v>2218.3386381702398</c:v>
                </c:pt>
                <c:pt idx="2882">
                  <c:v>2214.3216519538046</c:v>
                </c:pt>
                <c:pt idx="2883">
                  <c:v>2165.9533179210375</c:v>
                </c:pt>
                <c:pt idx="2884">
                  <c:v>2038.2130062389249</c:v>
                </c:pt>
                <c:pt idx="2885">
                  <c:v>1727.102496172437</c:v>
                </c:pt>
                <c:pt idx="2886">
                  <c:v>1664.137305747576</c:v>
                </c:pt>
                <c:pt idx="2887">
                  <c:v>1938.714643365427</c:v>
                </c:pt>
                <c:pt idx="2888">
                  <c:v>2014.7237639540197</c:v>
                </c:pt>
                <c:pt idx="2889">
                  <c:v>2070.6782477661018</c:v>
                </c:pt>
                <c:pt idx="2890">
                  <c:v>2148.1192009546803</c:v>
                </c:pt>
                <c:pt idx="2891">
                  <c:v>2024.8358692770489</c:v>
                </c:pt>
                <c:pt idx="2892">
                  <c:v>1756.8860807570361</c:v>
                </c:pt>
                <c:pt idx="2893">
                  <c:v>1624.536009291649</c:v>
                </c:pt>
                <c:pt idx="2894">
                  <c:v>1922.9485731169423</c:v>
                </c:pt>
                <c:pt idx="2895">
                  <c:v>1982.8540543436745</c:v>
                </c:pt>
                <c:pt idx="2896">
                  <c:v>1969.9257280152444</c:v>
                </c:pt>
                <c:pt idx="2897">
                  <c:v>2088.5576025605146</c:v>
                </c:pt>
                <c:pt idx="2898">
                  <c:v>2414.7773517959522</c:v>
                </c:pt>
                <c:pt idx="2899">
                  <c:v>2885.4893353785851</c:v>
                </c:pt>
                <c:pt idx="2900">
                  <c:v>2871.8911456224428</c:v>
                </c:pt>
                <c:pt idx="2901">
                  <c:v>2717.5789251170527</c:v>
                </c:pt>
                <c:pt idx="2902">
                  <c:v>2434.1803975480916</c:v>
                </c:pt>
                <c:pt idx="2903">
                  <c:v>2218.3931379832338</c:v>
                </c:pt>
                <c:pt idx="2904">
                  <c:v>2059.4789332687242</c:v>
                </c:pt>
                <c:pt idx="2905">
                  <c:v>2000.7148849069793</c:v>
                </c:pt>
                <c:pt idx="2906">
                  <c:v>2008.0038598961735</c:v>
                </c:pt>
                <c:pt idx="2907">
                  <c:v>2037.740507860218</c:v>
                </c:pt>
                <c:pt idx="2908">
                  <c:v>2473.7335118286992</c:v>
                </c:pt>
                <c:pt idx="2909">
                  <c:v>3659.3574365203094</c:v>
                </c:pt>
                <c:pt idx="2910">
                  <c:v>4980.4442145773382</c:v>
                </c:pt>
                <c:pt idx="2911">
                  <c:v>5972.5226753811912</c:v>
                </c:pt>
                <c:pt idx="2912">
                  <c:v>6259.8124913220354</c:v>
                </c:pt>
                <c:pt idx="2913">
                  <c:v>6022.7944791103428</c:v>
                </c:pt>
                <c:pt idx="2914">
                  <c:v>6144.4096414858714</c:v>
                </c:pt>
                <c:pt idx="2915">
                  <c:v>5682.046691689723</c:v>
                </c:pt>
                <c:pt idx="2916">
                  <c:v>4764.075362702989</c:v>
                </c:pt>
                <c:pt idx="2917">
                  <c:v>5642.3281176842802</c:v>
                </c:pt>
                <c:pt idx="2918">
                  <c:v>5838.7579538587424</c:v>
                </c:pt>
                <c:pt idx="2919">
                  <c:v>5779.623485660396</c:v>
                </c:pt>
                <c:pt idx="2920">
                  <c:v>6169.2794926698298</c:v>
                </c:pt>
                <c:pt idx="2921">
                  <c:v>5931.3655010351395</c:v>
                </c:pt>
                <c:pt idx="2922">
                  <c:v>6069.6472227322993</c:v>
                </c:pt>
                <c:pt idx="2923">
                  <c:v>6006.7463889309156</c:v>
                </c:pt>
                <c:pt idx="2924">
                  <c:v>5466.5154926360001</c:v>
                </c:pt>
                <c:pt idx="2925">
                  <c:v>4755.6131819693246</c:v>
                </c:pt>
                <c:pt idx="2926">
                  <c:v>4282.6593048254281</c:v>
                </c:pt>
                <c:pt idx="2927">
                  <c:v>3942.4929720449718</c:v>
                </c:pt>
                <c:pt idx="2928">
                  <c:v>3649.6452268992998</c:v>
                </c:pt>
                <c:pt idx="2929">
                  <c:v>3531.126133576237</c:v>
                </c:pt>
                <c:pt idx="2930">
                  <c:v>3493.384513079814</c:v>
                </c:pt>
                <c:pt idx="2931">
                  <c:v>3490.1185242864672</c:v>
                </c:pt>
                <c:pt idx="2932">
                  <c:v>3719.1054885589147</c:v>
                </c:pt>
                <c:pt idx="2933">
                  <c:v>4433.1231809077126</c:v>
                </c:pt>
                <c:pt idx="2934">
                  <c:v>5502.6477518834945</c:v>
                </c:pt>
                <c:pt idx="2935">
                  <c:v>6821.0745158181444</c:v>
                </c:pt>
                <c:pt idx="2936">
                  <c:v>7309.0134379385418</c:v>
                </c:pt>
                <c:pt idx="2937">
                  <c:v>7502.7514056067175</c:v>
                </c:pt>
                <c:pt idx="2938">
                  <c:v>7406.5088831810344</c:v>
                </c:pt>
                <c:pt idx="2939">
                  <c:v>6650.3360256577334</c:v>
                </c:pt>
                <c:pt idx="2940">
                  <c:v>6615.6630419672601</c:v>
                </c:pt>
                <c:pt idx="2941">
                  <c:v>7386.0833887428862</c:v>
                </c:pt>
                <c:pt idx="2942">
                  <c:v>6973.636277596378</c:v>
                </c:pt>
                <c:pt idx="2943">
                  <c:v>6931.5707806094942</c:v>
                </c:pt>
                <c:pt idx="2944">
                  <c:v>6990.6278645383636</c:v>
                </c:pt>
                <c:pt idx="2945">
                  <c:v>6182.6453937768429</c:v>
                </c:pt>
                <c:pt idx="2946">
                  <c:v>6225.3345508494522</c:v>
                </c:pt>
                <c:pt idx="2947">
                  <c:v>6054.1359763220762</c:v>
                </c:pt>
                <c:pt idx="2948">
                  <c:v>5408.9934400125703</c:v>
                </c:pt>
                <c:pt idx="2949">
                  <c:v>4737.010245801951</c:v>
                </c:pt>
                <c:pt idx="2950">
                  <c:v>4307.2597204135291</c:v>
                </c:pt>
                <c:pt idx="2951">
                  <c:v>3972.2521199318121</c:v>
                </c:pt>
                <c:pt idx="2952">
                  <c:v>3754.671116521863</c:v>
                </c:pt>
                <c:pt idx="2953">
                  <c:v>3688.1345948299613</c:v>
                </c:pt>
                <c:pt idx="2954">
                  <c:v>3607.107872858574</c:v>
                </c:pt>
                <c:pt idx="2955">
                  <c:v>3592.0434245495171</c:v>
                </c:pt>
                <c:pt idx="2956">
                  <c:v>3752.5111239334888</c:v>
                </c:pt>
                <c:pt idx="2957">
                  <c:v>4464.7659600010138</c:v>
                </c:pt>
                <c:pt idx="2958">
                  <c:v>5531.2208474137296</c:v>
                </c:pt>
                <c:pt idx="2959">
                  <c:v>6726.93177406623</c:v>
                </c:pt>
                <c:pt idx="2960">
                  <c:v>7308.0955027392647</c:v>
                </c:pt>
                <c:pt idx="2961">
                  <c:v>7035.7387852447018</c:v>
                </c:pt>
                <c:pt idx="2962">
                  <c:v>6305.4002126389205</c:v>
                </c:pt>
                <c:pt idx="2963">
                  <c:v>6118.6616974424123</c:v>
                </c:pt>
                <c:pt idx="2964">
                  <c:v>6403.6157841983077</c:v>
                </c:pt>
                <c:pt idx="2965">
                  <c:v>6151.3557942449206</c:v>
                </c:pt>
                <c:pt idx="2966">
                  <c:v>6313.4312660640435</c:v>
                </c:pt>
                <c:pt idx="2967">
                  <c:v>6026.4820056422104</c:v>
                </c:pt>
                <c:pt idx="2968">
                  <c:v>5557.386783230867</c:v>
                </c:pt>
                <c:pt idx="2969">
                  <c:v>5577.5738419667859</c:v>
                </c:pt>
                <c:pt idx="2970">
                  <c:v>6076.5035722467228</c:v>
                </c:pt>
                <c:pt idx="2971">
                  <c:v>5971.912500620143</c:v>
                </c:pt>
                <c:pt idx="2972">
                  <c:v>5449.2745517951862</c:v>
                </c:pt>
                <c:pt idx="2973">
                  <c:v>4812.3919871430744</c:v>
                </c:pt>
                <c:pt idx="2974">
                  <c:v>4410.3483666833936</c:v>
                </c:pt>
                <c:pt idx="2975">
                  <c:v>4077.3750092215382</c:v>
                </c:pt>
                <c:pt idx="2976">
                  <c:v>3854.04727553046</c:v>
                </c:pt>
                <c:pt idx="2977">
                  <c:v>3716.9247460417396</c:v>
                </c:pt>
                <c:pt idx="2978">
                  <c:v>3644.7457437109947</c:v>
                </c:pt>
                <c:pt idx="2979">
                  <c:v>3580.676963551482</c:v>
                </c:pt>
                <c:pt idx="2980">
                  <c:v>3353.3489742553174</c:v>
                </c:pt>
                <c:pt idx="2981">
                  <c:v>3375.2768653146472</c:v>
                </c:pt>
                <c:pt idx="2982">
                  <c:v>3954.5180919637105</c:v>
                </c:pt>
                <c:pt idx="2983">
                  <c:v>4022.2825794002711</c:v>
                </c:pt>
                <c:pt idx="2984">
                  <c:v>4348.6224102508386</c:v>
                </c:pt>
                <c:pt idx="2985">
                  <c:v>3973.4558731158741</c:v>
                </c:pt>
                <c:pt idx="2986">
                  <c:v>3626.6258168580493</c:v>
                </c:pt>
                <c:pt idx="2987">
                  <c:v>2681.8373494819743</c:v>
                </c:pt>
                <c:pt idx="2988">
                  <c:v>3121.2889724605702</c:v>
                </c:pt>
                <c:pt idx="2989">
                  <c:v>3218.1771734439731</c:v>
                </c:pt>
                <c:pt idx="2990">
                  <c:v>3458.3890503495786</c:v>
                </c:pt>
                <c:pt idx="2991">
                  <c:v>3296.7861565849598</c:v>
                </c:pt>
                <c:pt idx="2992">
                  <c:v>3568.6760781368389</c:v>
                </c:pt>
                <c:pt idx="2993">
                  <c:v>3558.346451355389</c:v>
                </c:pt>
                <c:pt idx="2994">
                  <c:v>3642.4172937591675</c:v>
                </c:pt>
                <c:pt idx="2995">
                  <c:v>3728.8794307267199</c:v>
                </c:pt>
                <c:pt idx="2996">
                  <c:v>3388.5993726311631</c:v>
                </c:pt>
                <c:pt idx="2997">
                  <c:v>3123.9187808349743</c:v>
                </c:pt>
                <c:pt idx="2998">
                  <c:v>2878.3456234750633</c:v>
                </c:pt>
                <c:pt idx="2999">
                  <c:v>2622.0732528275776</c:v>
                </c:pt>
                <c:pt idx="3000">
                  <c:v>2361.1713980653326</c:v>
                </c:pt>
                <c:pt idx="3001">
                  <c:v>2253.4677676309548</c:v>
                </c:pt>
                <c:pt idx="3002">
                  <c:v>2184.0362558726902</c:v>
                </c:pt>
                <c:pt idx="3003">
                  <c:v>2172.6810448360534</c:v>
                </c:pt>
                <c:pt idx="3004">
                  <c:v>2062.5939225801985</c:v>
                </c:pt>
                <c:pt idx="3005">
                  <c:v>1943.5925837854375</c:v>
                </c:pt>
                <c:pt idx="3006">
                  <c:v>2080.852942999757</c:v>
                </c:pt>
                <c:pt idx="3007">
                  <c:v>2490.0282210678524</c:v>
                </c:pt>
                <c:pt idx="3008">
                  <c:v>2743.7749151675321</c:v>
                </c:pt>
                <c:pt idx="3009">
                  <c:v>3061.3000296602409</c:v>
                </c:pt>
                <c:pt idx="3010">
                  <c:v>2952.7081086479589</c:v>
                </c:pt>
                <c:pt idx="3011">
                  <c:v>2501.9079013080027</c:v>
                </c:pt>
                <c:pt idx="3012">
                  <c:v>1864.686131184495</c:v>
                </c:pt>
                <c:pt idx="3013">
                  <c:v>2090.880839625318</c:v>
                </c:pt>
                <c:pt idx="3014">
                  <c:v>1217.7399905621658</c:v>
                </c:pt>
                <c:pt idx="3015">
                  <c:v>966.65087224422484</c:v>
                </c:pt>
                <c:pt idx="3016">
                  <c:v>1279.4669908782869</c:v>
                </c:pt>
                <c:pt idx="3017">
                  <c:v>1998.7237446650283</c:v>
                </c:pt>
                <c:pt idx="3018">
                  <c:v>2846.1622098732169</c:v>
                </c:pt>
                <c:pt idx="3019">
                  <c:v>3194.6314731500765</c:v>
                </c:pt>
                <c:pt idx="3020">
                  <c:v>3141.6914698511914</c:v>
                </c:pt>
                <c:pt idx="3021">
                  <c:v>2935.300678044046</c:v>
                </c:pt>
                <c:pt idx="3022">
                  <c:v>2632.6794664342647</c:v>
                </c:pt>
                <c:pt idx="3023">
                  <c:v>2385.2735653630839</c:v>
                </c:pt>
                <c:pt idx="3024">
                  <c:v>2206.508678762616</c:v>
                </c:pt>
                <c:pt idx="3025">
                  <c:v>2153.7136099193926</c:v>
                </c:pt>
                <c:pt idx="3026">
                  <c:v>2150.0558724702605</c:v>
                </c:pt>
                <c:pt idx="3027">
                  <c:v>2225.5531134150665</c:v>
                </c:pt>
                <c:pt idx="3028">
                  <c:v>2583.5188744094339</c:v>
                </c:pt>
                <c:pt idx="3029">
                  <c:v>3750.9559137526717</c:v>
                </c:pt>
                <c:pt idx="3030">
                  <c:v>5187.7951885652355</c:v>
                </c:pt>
                <c:pt idx="3031">
                  <c:v>6213.5978116026308</c:v>
                </c:pt>
                <c:pt idx="3032">
                  <c:v>6392.8473289853155</c:v>
                </c:pt>
                <c:pt idx="3033">
                  <c:v>6364.6770340583153</c:v>
                </c:pt>
                <c:pt idx="3034">
                  <c:v>6147.5756000581914</c:v>
                </c:pt>
                <c:pt idx="3035">
                  <c:v>5377.3807603457708</c:v>
                </c:pt>
                <c:pt idx="3036">
                  <c:v>5124.8839984775486</c:v>
                </c:pt>
                <c:pt idx="3037">
                  <c:v>5385.6240259476353</c:v>
                </c:pt>
                <c:pt idx="3038">
                  <c:v>5158.4363397228144</c:v>
                </c:pt>
                <c:pt idx="3039">
                  <c:v>5056.9354714426017</c:v>
                </c:pt>
                <c:pt idx="3040">
                  <c:v>5407.5461751248904</c:v>
                </c:pt>
                <c:pt idx="3041">
                  <c:v>5374.4642643448424</c:v>
                </c:pt>
                <c:pt idx="3042">
                  <c:v>5983.2312373827708</c:v>
                </c:pt>
                <c:pt idx="3043">
                  <c:v>5913.8242135237615</c:v>
                </c:pt>
                <c:pt idx="3044">
                  <c:v>5511.970836664168</c:v>
                </c:pt>
                <c:pt idx="3045">
                  <c:v>4833.0579162316581</c:v>
                </c:pt>
                <c:pt idx="3046">
                  <c:v>4381.8032146309451</c:v>
                </c:pt>
                <c:pt idx="3047">
                  <c:v>3980.9165902012419</c:v>
                </c:pt>
                <c:pt idx="3048">
                  <c:v>3774.906047089341</c:v>
                </c:pt>
                <c:pt idx="3049">
                  <c:v>3594.1164174364153</c:v>
                </c:pt>
                <c:pt idx="3050">
                  <c:v>3532.6416283760886</c:v>
                </c:pt>
                <c:pt idx="3051">
                  <c:v>3475.3390749994874</c:v>
                </c:pt>
                <c:pt idx="3052">
                  <c:v>3644.6254834130923</c:v>
                </c:pt>
                <c:pt idx="3053">
                  <c:v>4415.5552733204886</c:v>
                </c:pt>
                <c:pt idx="3054">
                  <c:v>5453.8126386269005</c:v>
                </c:pt>
                <c:pt idx="3055">
                  <c:v>6400.6383589393645</c:v>
                </c:pt>
                <c:pt idx="3056">
                  <c:v>6520.2581572107392</c:v>
                </c:pt>
                <c:pt idx="3057">
                  <c:v>6383.7281951767127</c:v>
                </c:pt>
                <c:pt idx="3058">
                  <c:v>6450.2426380520028</c:v>
                </c:pt>
                <c:pt idx="3059">
                  <c:v>5573.9433006103336</c:v>
                </c:pt>
                <c:pt idx="3060">
                  <c:v>5270.2504461259796</c:v>
                </c:pt>
                <c:pt idx="3061">
                  <c:v>5661.4454052737929</c:v>
                </c:pt>
                <c:pt idx="3062">
                  <c:v>5357.4358219911774</c:v>
                </c:pt>
                <c:pt idx="3063">
                  <c:v>5145.6587377988308</c:v>
                </c:pt>
                <c:pt idx="3064">
                  <c:v>5708.5658930136078</c:v>
                </c:pt>
                <c:pt idx="3065">
                  <c:v>6198.2277731718268</c:v>
                </c:pt>
                <c:pt idx="3066">
                  <c:v>6211.5753666091614</c:v>
                </c:pt>
                <c:pt idx="3067">
                  <c:v>5997.9159113941178</c:v>
                </c:pt>
                <c:pt idx="3068">
                  <c:v>5468.3904862022955</c:v>
                </c:pt>
                <c:pt idx="3069">
                  <c:v>4748.8869550491618</c:v>
                </c:pt>
                <c:pt idx="3070">
                  <c:v>4292.5155210055955</c:v>
                </c:pt>
                <c:pt idx="3071">
                  <c:v>3950.9416930547063</c:v>
                </c:pt>
                <c:pt idx="3072">
                  <c:v>3743.1084061972219</c:v>
                </c:pt>
                <c:pt idx="3073">
                  <c:v>3647.1489854647034</c:v>
                </c:pt>
                <c:pt idx="3074">
                  <c:v>3547.7483265401729</c:v>
                </c:pt>
                <c:pt idx="3075">
                  <c:v>3489.6900257567827</c:v>
                </c:pt>
                <c:pt idx="3076">
                  <c:v>3720.7749828303454</c:v>
                </c:pt>
                <c:pt idx="3077">
                  <c:v>4429.6891715310248</c:v>
                </c:pt>
                <c:pt idx="3078">
                  <c:v>5467.4844872212052</c:v>
                </c:pt>
                <c:pt idx="3079">
                  <c:v>6205.1408931288606</c:v>
                </c:pt>
                <c:pt idx="3080">
                  <c:v>6637.112238483146</c:v>
                </c:pt>
                <c:pt idx="3081">
                  <c:v>6361.4715784950849</c:v>
                </c:pt>
                <c:pt idx="3082">
                  <c:v>8583.0321998625441</c:v>
                </c:pt>
                <c:pt idx="3083">
                  <c:v>6444.57872122757</c:v>
                </c:pt>
                <c:pt idx="3084">
                  <c:v>4857.9399977811727</c:v>
                </c:pt>
                <c:pt idx="3085">
                  <c:v>5668.8737337555622</c:v>
                </c:pt>
                <c:pt idx="3086">
                  <c:v>6588.9857212799789</c:v>
                </c:pt>
                <c:pt idx="3087">
                  <c:v>6672.7647684467565</c:v>
                </c:pt>
                <c:pt idx="3088">
                  <c:v>5643.3967493361679</c:v>
                </c:pt>
                <c:pt idx="3089">
                  <c:v>5906.3239566054153</c:v>
                </c:pt>
                <c:pt idx="3090">
                  <c:v>6140.5125451401891</c:v>
                </c:pt>
                <c:pt idx="3091">
                  <c:v>5996.1846673345708</c:v>
                </c:pt>
                <c:pt idx="3092">
                  <c:v>5480.8756933615559</c:v>
                </c:pt>
                <c:pt idx="3093">
                  <c:v>4752.1031940132161</c:v>
                </c:pt>
                <c:pt idx="3094">
                  <c:v>4282.2240563189043</c:v>
                </c:pt>
                <c:pt idx="3095">
                  <c:v>3943.2824693359539</c:v>
                </c:pt>
                <c:pt idx="3096">
                  <c:v>3737.5174253816667</c:v>
                </c:pt>
                <c:pt idx="3097">
                  <c:v>3611.5883574845975</c:v>
                </c:pt>
                <c:pt idx="3098">
                  <c:v>3536.6291146937479</c:v>
                </c:pt>
                <c:pt idx="3099">
                  <c:v>3509.2939584894157</c:v>
                </c:pt>
                <c:pt idx="3100">
                  <c:v>3642.6979657323513</c:v>
                </c:pt>
                <c:pt idx="3101">
                  <c:v>4404.1512024724034</c:v>
                </c:pt>
                <c:pt idx="3102">
                  <c:v>5439.2883653190838</c:v>
                </c:pt>
                <c:pt idx="3103">
                  <c:v>6488.7724366171824</c:v>
                </c:pt>
                <c:pt idx="3104">
                  <c:v>6543.3522172048297</c:v>
                </c:pt>
                <c:pt idx="3105">
                  <c:v>6845.8958345145065</c:v>
                </c:pt>
                <c:pt idx="3106">
                  <c:v>6660.9307855419675</c:v>
                </c:pt>
                <c:pt idx="3107">
                  <c:v>5901.9956091271624</c:v>
                </c:pt>
                <c:pt idx="3108">
                  <c:v>5982.927210996515</c:v>
                </c:pt>
                <c:pt idx="3109">
                  <c:v>6968.0834499936891</c:v>
                </c:pt>
                <c:pt idx="3110">
                  <c:v>6996.3058633416449</c:v>
                </c:pt>
                <c:pt idx="3111">
                  <c:v>6867.5352759366397</c:v>
                </c:pt>
                <c:pt idx="3112">
                  <c:v>6513.8179400197396</c:v>
                </c:pt>
                <c:pt idx="3113">
                  <c:v>6247.7935767111585</c:v>
                </c:pt>
                <c:pt idx="3114">
                  <c:v>6144.5732550832909</c:v>
                </c:pt>
                <c:pt idx="3115">
                  <c:v>5895.0818376572124</c:v>
                </c:pt>
                <c:pt idx="3116">
                  <c:v>5471.1044768897254</c:v>
                </c:pt>
                <c:pt idx="3117">
                  <c:v>4760.9576636306965</c:v>
                </c:pt>
                <c:pt idx="3118">
                  <c:v>4301.4002405192796</c:v>
                </c:pt>
                <c:pt idx="3119">
                  <c:v>3997.6995326135961</c:v>
                </c:pt>
                <c:pt idx="3120">
                  <c:v>3771.7305579854606</c:v>
                </c:pt>
                <c:pt idx="3121">
                  <c:v>3661.7196854679682</c:v>
                </c:pt>
                <c:pt idx="3122">
                  <c:v>3571.6972443637724</c:v>
                </c:pt>
                <c:pt idx="3123">
                  <c:v>3542.5143444996406</c:v>
                </c:pt>
                <c:pt idx="3124">
                  <c:v>3658.2238531581684</c:v>
                </c:pt>
                <c:pt idx="3125">
                  <c:v>4459.3444869632804</c:v>
                </c:pt>
                <c:pt idx="3126">
                  <c:v>5537.4488283946303</c:v>
                </c:pt>
                <c:pt idx="3127">
                  <c:v>6452.0824151769639</c:v>
                </c:pt>
                <c:pt idx="3128">
                  <c:v>6537.827116257261</c:v>
                </c:pt>
                <c:pt idx="3129">
                  <c:v>6850.587057445633</c:v>
                </c:pt>
                <c:pt idx="3130">
                  <c:v>6927.9490255342826</c:v>
                </c:pt>
                <c:pt idx="3131">
                  <c:v>5325.3481766082632</c:v>
                </c:pt>
                <c:pt idx="3132">
                  <c:v>5479.0891535147339</c:v>
                </c:pt>
                <c:pt idx="3133">
                  <c:v>5646.0343891884022</c:v>
                </c:pt>
                <c:pt idx="3134">
                  <c:v>6286.4472724478637</c:v>
                </c:pt>
                <c:pt idx="3135">
                  <c:v>4799.3812682028974</c:v>
                </c:pt>
                <c:pt idx="3136">
                  <c:v>5703.4917832040219</c:v>
                </c:pt>
                <c:pt idx="3137">
                  <c:v>5574.2616704687935</c:v>
                </c:pt>
                <c:pt idx="3138">
                  <c:v>6053.1804764659055</c:v>
                </c:pt>
                <c:pt idx="3139">
                  <c:v>5947.8365181855206</c:v>
                </c:pt>
                <c:pt idx="3140">
                  <c:v>5461.4657599632483</c:v>
                </c:pt>
                <c:pt idx="3141">
                  <c:v>4726.5785315965004</c:v>
                </c:pt>
                <c:pt idx="3142">
                  <c:v>4265.3158643363213</c:v>
                </c:pt>
                <c:pt idx="3143">
                  <c:v>3910.688081177731</c:v>
                </c:pt>
                <c:pt idx="3144">
                  <c:v>3669.5439086205556</c:v>
                </c:pt>
                <c:pt idx="3145">
                  <c:v>3467.684601264436</c:v>
                </c:pt>
                <c:pt idx="3146">
                  <c:v>3396.9970938158949</c:v>
                </c:pt>
                <c:pt idx="3147">
                  <c:v>3308.8511462728479</c:v>
                </c:pt>
                <c:pt idx="3148">
                  <c:v>3219.4924071754995</c:v>
                </c:pt>
                <c:pt idx="3149">
                  <c:v>3427.775905131843</c:v>
                </c:pt>
                <c:pt idx="3150">
                  <c:v>3980.2315687795658</c:v>
                </c:pt>
                <c:pt idx="3151">
                  <c:v>4337.2947471865518</c:v>
                </c:pt>
                <c:pt idx="3152">
                  <c:v>4440.2296194281607</c:v>
                </c:pt>
                <c:pt idx="3153">
                  <c:v>4218.116990763071</c:v>
                </c:pt>
                <c:pt idx="3154">
                  <c:v>3821.2057599547975</c:v>
                </c:pt>
                <c:pt idx="3155">
                  <c:v>3444.1429772365941</c:v>
                </c:pt>
                <c:pt idx="3156">
                  <c:v>2749.5165712758949</c:v>
                </c:pt>
                <c:pt idx="3157">
                  <c:v>2087.097808980192</c:v>
                </c:pt>
                <c:pt idx="3158">
                  <c:v>2358.6028543709908</c:v>
                </c:pt>
                <c:pt idx="3159">
                  <c:v>3560.9711387964771</c:v>
                </c:pt>
                <c:pt idx="3160">
                  <c:v>3335.0258294476403</c:v>
                </c:pt>
                <c:pt idx="3161">
                  <c:v>2903.5418700907785</c:v>
                </c:pt>
                <c:pt idx="3162">
                  <c:v>3357.4106538920623</c:v>
                </c:pt>
                <c:pt idx="3163">
                  <c:v>3315.9062646977081</c:v>
                </c:pt>
                <c:pt idx="3164">
                  <c:v>1974.2377257585852</c:v>
                </c:pt>
                <c:pt idx="3165">
                  <c:v>70.974506463755702</c:v>
                </c:pt>
                <c:pt idx="3166">
                  <c:v>11.462710667771505</c:v>
                </c:pt>
                <c:pt idx="3167">
                  <c:v>15.715946073559749</c:v>
                </c:pt>
                <c:pt idx="3168">
                  <c:v>14.037951831294968</c:v>
                </c:pt>
                <c:pt idx="3169">
                  <c:v>6.5814774168448373</c:v>
                </c:pt>
                <c:pt idx="3170">
                  <c:v>14.427450494800411</c:v>
                </c:pt>
                <c:pt idx="3171">
                  <c:v>1152.7880444153147</c:v>
                </c:pt>
                <c:pt idx="3172">
                  <c:v>1911.6426019844921</c:v>
                </c:pt>
                <c:pt idx="3173">
                  <c:v>1819.2956116465366</c:v>
                </c:pt>
                <c:pt idx="3174">
                  <c:v>2102.6531205474689</c:v>
                </c:pt>
                <c:pt idx="3175">
                  <c:v>2457.4661042200028</c:v>
                </c:pt>
                <c:pt idx="3176">
                  <c:v>2461.7056889411788</c:v>
                </c:pt>
                <c:pt idx="3177">
                  <c:v>2463.4503404782322</c:v>
                </c:pt>
                <c:pt idx="3178">
                  <c:v>2635.7544493521887</c:v>
                </c:pt>
                <c:pt idx="3179">
                  <c:v>953.35583505288525</c:v>
                </c:pt>
                <c:pt idx="3180">
                  <c:v>1899.4167800376033</c:v>
                </c:pt>
                <c:pt idx="3181">
                  <c:v>1957.0716981925896</c:v>
                </c:pt>
                <c:pt idx="3182">
                  <c:v>2787.3025079734412</c:v>
                </c:pt>
                <c:pt idx="3183">
                  <c:v>1878.1493955937872</c:v>
                </c:pt>
                <c:pt idx="3184">
                  <c:v>1551.1416979126275</c:v>
                </c:pt>
                <c:pt idx="3185">
                  <c:v>1911.456025822187</c:v>
                </c:pt>
                <c:pt idx="3186">
                  <c:v>2721.8761914584861</c:v>
                </c:pt>
                <c:pt idx="3187">
                  <c:v>3072.4188217066444</c:v>
                </c:pt>
                <c:pt idx="3188">
                  <c:v>3048.2287905515527</c:v>
                </c:pt>
                <c:pt idx="3189">
                  <c:v>2877.9818747232025</c:v>
                </c:pt>
                <c:pt idx="3190">
                  <c:v>2619.6390111802393</c:v>
                </c:pt>
                <c:pt idx="3191">
                  <c:v>2373.942354244095</c:v>
                </c:pt>
                <c:pt idx="3192">
                  <c:v>2193.7859724182931</c:v>
                </c:pt>
                <c:pt idx="3193">
                  <c:v>2142.0411499713377</c:v>
                </c:pt>
                <c:pt idx="3194">
                  <c:v>2138.0124137952207</c:v>
                </c:pt>
                <c:pt idx="3195">
                  <c:v>2221.2806280753302</c:v>
                </c:pt>
                <c:pt idx="3196">
                  <c:v>2568.1911877141852</c:v>
                </c:pt>
                <c:pt idx="3197">
                  <c:v>3740.5579635379495</c:v>
                </c:pt>
                <c:pt idx="3198">
                  <c:v>5284.047670726859</c:v>
                </c:pt>
                <c:pt idx="3199">
                  <c:v>6178.3698671727261</c:v>
                </c:pt>
                <c:pt idx="3200">
                  <c:v>6342.1340006478767</c:v>
                </c:pt>
                <c:pt idx="3201">
                  <c:v>6265.3144614712292</c:v>
                </c:pt>
                <c:pt idx="3202">
                  <c:v>6278.6683414596146</c:v>
                </c:pt>
                <c:pt idx="3203">
                  <c:v>5959.7261803663423</c:v>
                </c:pt>
                <c:pt idx="3204">
                  <c:v>6220.1755703801964</c:v>
                </c:pt>
                <c:pt idx="3205">
                  <c:v>6317.5310508469447</c:v>
                </c:pt>
                <c:pt idx="3206">
                  <c:v>6561.3963182991483</c:v>
                </c:pt>
                <c:pt idx="3207">
                  <c:v>7126.4386785697961</c:v>
                </c:pt>
                <c:pt idx="3208">
                  <c:v>6994.0825577521273</c:v>
                </c:pt>
                <c:pt idx="3209">
                  <c:v>6397.1701566287984</c:v>
                </c:pt>
                <c:pt idx="3210">
                  <c:v>6204.0742565067003</c:v>
                </c:pt>
                <c:pt idx="3211">
                  <c:v>5850.6362764755459</c:v>
                </c:pt>
                <c:pt idx="3212">
                  <c:v>5440.3090825585796</c:v>
                </c:pt>
                <c:pt idx="3213">
                  <c:v>4706.8193493965782</c:v>
                </c:pt>
                <c:pt idx="3214">
                  <c:v>4326.6911537380629</c:v>
                </c:pt>
                <c:pt idx="3215">
                  <c:v>4008.6827449266798</c:v>
                </c:pt>
                <c:pt idx="3216">
                  <c:v>3778.1390359959219</c:v>
                </c:pt>
                <c:pt idx="3217">
                  <c:v>3664.7439250908346</c:v>
                </c:pt>
                <c:pt idx="3218">
                  <c:v>3605.8581271468515</c:v>
                </c:pt>
                <c:pt idx="3219">
                  <c:v>3532.7423780303843</c:v>
                </c:pt>
                <c:pt idx="3220">
                  <c:v>3637.2155347010666</c:v>
                </c:pt>
                <c:pt idx="3221">
                  <c:v>4339.7210492059594</c:v>
                </c:pt>
                <c:pt idx="3222">
                  <c:v>5477.6400189887454</c:v>
                </c:pt>
                <c:pt idx="3223">
                  <c:v>6561.4471067873628</c:v>
                </c:pt>
                <c:pt idx="3224">
                  <c:v>6689.9031404127682</c:v>
                </c:pt>
                <c:pt idx="3225">
                  <c:v>6408.3513583356626</c:v>
                </c:pt>
                <c:pt idx="3226">
                  <c:v>6402.6827126873322</c:v>
                </c:pt>
                <c:pt idx="3227">
                  <c:v>5276.9943025572265</c:v>
                </c:pt>
                <c:pt idx="3228">
                  <c:v>4788.3059519738772</c:v>
                </c:pt>
                <c:pt idx="3229">
                  <c:v>5754.1570518840053</c:v>
                </c:pt>
                <c:pt idx="3230">
                  <c:v>5782.0445664333547</c:v>
                </c:pt>
                <c:pt idx="3231">
                  <c:v>5803.3203424366711</c:v>
                </c:pt>
                <c:pt idx="3232">
                  <c:v>5972.9699742643397</c:v>
                </c:pt>
                <c:pt idx="3233">
                  <c:v>5959.0156519788961</c:v>
                </c:pt>
                <c:pt idx="3234">
                  <c:v>6127.3449583997162</c:v>
                </c:pt>
                <c:pt idx="3235">
                  <c:v>5819.8122189721134</c:v>
                </c:pt>
                <c:pt idx="3236">
                  <c:v>5435.6985983786253</c:v>
                </c:pt>
                <c:pt idx="3237">
                  <c:v>4838.1431487825976</c:v>
                </c:pt>
                <c:pt idx="3238">
                  <c:v>4436.6930262864362</c:v>
                </c:pt>
                <c:pt idx="3239">
                  <c:v>4079.5607517215567</c:v>
                </c:pt>
                <c:pt idx="3240">
                  <c:v>3857.7450128423397</c:v>
                </c:pt>
                <c:pt idx="3241">
                  <c:v>3764.8633315491115</c:v>
                </c:pt>
                <c:pt idx="3242">
                  <c:v>3704.397539026596</c:v>
                </c:pt>
                <c:pt idx="3243">
                  <c:v>3687.8580957787185</c:v>
                </c:pt>
                <c:pt idx="3244">
                  <c:v>3826.1094615194324</c:v>
                </c:pt>
                <c:pt idx="3245">
                  <c:v>4565.9242552665264</c:v>
                </c:pt>
                <c:pt idx="3246">
                  <c:v>5686.4718259309593</c:v>
                </c:pt>
                <c:pt idx="3247">
                  <c:v>6519.8325468634121</c:v>
                </c:pt>
                <c:pt idx="3248">
                  <c:v>6863.1505574396924</c:v>
                </c:pt>
                <c:pt idx="3249">
                  <c:v>6532.7541206026826</c:v>
                </c:pt>
                <c:pt idx="3250">
                  <c:v>6984.7635092689925</c:v>
                </c:pt>
                <c:pt idx="3251">
                  <c:v>6137.4062297801411</c:v>
                </c:pt>
                <c:pt idx="3252">
                  <c:v>5424.4306485368206</c:v>
                </c:pt>
                <c:pt idx="3253">
                  <c:v>5677.6734632264961</c:v>
                </c:pt>
                <c:pt idx="3254">
                  <c:v>6032.2802480245373</c:v>
                </c:pt>
                <c:pt idx="3255">
                  <c:v>5808.4142729723962</c:v>
                </c:pt>
                <c:pt idx="3256">
                  <c:v>5877.5084374033577</c:v>
                </c:pt>
                <c:pt idx="3257">
                  <c:v>5980.804639648597</c:v>
                </c:pt>
                <c:pt idx="3258">
                  <c:v>6002.553395220194</c:v>
                </c:pt>
                <c:pt idx="3259">
                  <c:v>5712.0517898820553</c:v>
                </c:pt>
                <c:pt idx="3260">
                  <c:v>5263.3649397105573</c:v>
                </c:pt>
                <c:pt idx="3261">
                  <c:v>4626.6263745643364</c:v>
                </c:pt>
                <c:pt idx="3262">
                  <c:v>4287.1192895217928</c:v>
                </c:pt>
                <c:pt idx="3263">
                  <c:v>3981.0005899130119</c:v>
                </c:pt>
                <c:pt idx="3264">
                  <c:v>3721.6054799806438</c:v>
                </c:pt>
                <c:pt idx="3265">
                  <c:v>3648.7189800775491</c:v>
                </c:pt>
                <c:pt idx="3266">
                  <c:v>3595.2754134595289</c:v>
                </c:pt>
                <c:pt idx="3267">
                  <c:v>3549.7048198268185</c:v>
                </c:pt>
                <c:pt idx="3268">
                  <c:v>3606.1262382958416</c:v>
                </c:pt>
                <c:pt idx="3269">
                  <c:v>4261.8937802060691</c:v>
                </c:pt>
                <c:pt idx="3270">
                  <c:v>5433.4210523796119</c:v>
                </c:pt>
                <c:pt idx="3271">
                  <c:v>6458.9967104173229</c:v>
                </c:pt>
                <c:pt idx="3272">
                  <c:v>6565.2972009432278</c:v>
                </c:pt>
                <c:pt idx="3273">
                  <c:v>6974.5269336311603</c:v>
                </c:pt>
                <c:pt idx="3274">
                  <c:v>7276.7992485802288</c:v>
                </c:pt>
                <c:pt idx="3275">
                  <c:v>7351.9468253643436</c:v>
                </c:pt>
                <c:pt idx="3276">
                  <c:v>5378.4572237367183</c:v>
                </c:pt>
                <c:pt idx="3277">
                  <c:v>5844.0395381392782</c:v>
                </c:pt>
                <c:pt idx="3278">
                  <c:v>5457.7202840481959</c:v>
                </c:pt>
                <c:pt idx="3279">
                  <c:v>5512.2213154285209</c:v>
                </c:pt>
                <c:pt idx="3280">
                  <c:v>5359.8761973687733</c:v>
                </c:pt>
                <c:pt idx="3281">
                  <c:v>5805.3933685000511</c:v>
                </c:pt>
                <c:pt idx="3282">
                  <c:v>5864.8124067773242</c:v>
                </c:pt>
                <c:pt idx="3283">
                  <c:v>5760.3860898100793</c:v>
                </c:pt>
                <c:pt idx="3284">
                  <c:v>5332.0747039453681</c:v>
                </c:pt>
                <c:pt idx="3285">
                  <c:v>4643.4895667013297</c:v>
                </c:pt>
                <c:pt idx="3286">
                  <c:v>4186.8561335567656</c:v>
                </c:pt>
                <c:pt idx="3287">
                  <c:v>3876.7179477401287</c:v>
                </c:pt>
                <c:pt idx="3288">
                  <c:v>3667.0134173034808</c:v>
                </c:pt>
                <c:pt idx="3289">
                  <c:v>3544.2765884528176</c:v>
                </c:pt>
                <c:pt idx="3290">
                  <c:v>3469.1428462607305</c:v>
                </c:pt>
                <c:pt idx="3291">
                  <c:v>3496.4877524316071</c:v>
                </c:pt>
                <c:pt idx="3292">
                  <c:v>3566.0911170484646</c:v>
                </c:pt>
                <c:pt idx="3293">
                  <c:v>4280.8305955830729</c:v>
                </c:pt>
                <c:pt idx="3294">
                  <c:v>5398.6178726886519</c:v>
                </c:pt>
                <c:pt idx="3295">
                  <c:v>6333.3276703636457</c:v>
                </c:pt>
                <c:pt idx="3296">
                  <c:v>6822.470596450944</c:v>
                </c:pt>
                <c:pt idx="3297">
                  <c:v>7175.9587421929309</c:v>
                </c:pt>
                <c:pt idx="3298">
                  <c:v>7971.3272635514732</c:v>
                </c:pt>
                <c:pt idx="3299">
                  <c:v>5436.4093339231458</c:v>
                </c:pt>
                <c:pt idx="3300">
                  <c:v>5619.7105529203873</c:v>
                </c:pt>
                <c:pt idx="3301">
                  <c:v>6797.1451603621135</c:v>
                </c:pt>
                <c:pt idx="3302">
                  <c:v>5728.1897624594403</c:v>
                </c:pt>
                <c:pt idx="3303">
                  <c:v>5259.4640173591943</c:v>
                </c:pt>
                <c:pt idx="3304">
                  <c:v>5141.8288008360769</c:v>
                </c:pt>
                <c:pt idx="3305">
                  <c:v>5178.8679033668868</c:v>
                </c:pt>
                <c:pt idx="3306">
                  <c:v>5854.576616403253</c:v>
                </c:pt>
                <c:pt idx="3307">
                  <c:v>5829.046275061406</c:v>
                </c:pt>
                <c:pt idx="3308">
                  <c:v>5432.2821101016907</c:v>
                </c:pt>
                <c:pt idx="3309">
                  <c:v>4785.51207937664</c:v>
                </c:pt>
                <c:pt idx="3310">
                  <c:v>4251.3339123128735</c:v>
                </c:pt>
                <c:pt idx="3311">
                  <c:v>3902.8508580697503</c:v>
                </c:pt>
                <c:pt idx="3312">
                  <c:v>3647.1684853977927</c:v>
                </c:pt>
                <c:pt idx="3313">
                  <c:v>3464.258363020956</c:v>
                </c:pt>
                <c:pt idx="3314">
                  <c:v>3414.354034258678</c:v>
                </c:pt>
                <c:pt idx="3315">
                  <c:v>3325.1180904557573</c:v>
                </c:pt>
                <c:pt idx="3316">
                  <c:v>3166.1204732792917</c:v>
                </c:pt>
                <c:pt idx="3317">
                  <c:v>3349.5102439580551</c:v>
                </c:pt>
                <c:pt idx="3318">
                  <c:v>4066.6684715076854</c:v>
                </c:pt>
                <c:pt idx="3319">
                  <c:v>4376.2426328751362</c:v>
                </c:pt>
                <c:pt idx="3320">
                  <c:v>4570.1334043554607</c:v>
                </c:pt>
                <c:pt idx="3321">
                  <c:v>3910.9392354883535</c:v>
                </c:pt>
                <c:pt idx="3322">
                  <c:v>3127.8009955702792</c:v>
                </c:pt>
                <c:pt idx="3323">
                  <c:v>3228.7532915426418</c:v>
                </c:pt>
                <c:pt idx="3324">
                  <c:v>2313.7455273608452</c:v>
                </c:pt>
                <c:pt idx="3325">
                  <c:v>2582.1970487465028</c:v>
                </c:pt>
                <c:pt idx="3326">
                  <c:v>2067.6875169101791</c:v>
                </c:pt>
                <c:pt idx="3327">
                  <c:v>1802.8843725042047</c:v>
                </c:pt>
                <c:pt idx="3328">
                  <c:v>1965.3261147488777</c:v>
                </c:pt>
                <c:pt idx="3329">
                  <c:v>2567.6194321003049</c:v>
                </c:pt>
                <c:pt idx="3330">
                  <c:v>3425.886231887599</c:v>
                </c:pt>
                <c:pt idx="3331">
                  <c:v>3443.1394540342353</c:v>
                </c:pt>
                <c:pt idx="3332">
                  <c:v>3313.9198788804056</c:v>
                </c:pt>
                <c:pt idx="3333">
                  <c:v>3061.9507434671409</c:v>
                </c:pt>
                <c:pt idx="3334">
                  <c:v>2833.0630288541365</c:v>
                </c:pt>
                <c:pt idx="3335">
                  <c:v>2581.554141861614</c:v>
                </c:pt>
                <c:pt idx="3336">
                  <c:v>2340.7719680623045</c:v>
                </c:pt>
                <c:pt idx="3337">
                  <c:v>2189.8202360260038</c:v>
                </c:pt>
                <c:pt idx="3338">
                  <c:v>2114.0697459501766</c:v>
                </c:pt>
                <c:pt idx="3339">
                  <c:v>2131.2031871598565</c:v>
                </c:pt>
                <c:pt idx="3340">
                  <c:v>1927.6299193839434</c:v>
                </c:pt>
                <c:pt idx="3341">
                  <c:v>1902.1443088185999</c:v>
                </c:pt>
                <c:pt idx="3342">
                  <c:v>2266.3689153692576</c:v>
                </c:pt>
                <c:pt idx="3343">
                  <c:v>2480.310331999246</c:v>
                </c:pt>
                <c:pt idx="3344">
                  <c:v>2537.7128907798237</c:v>
                </c:pt>
                <c:pt idx="3345">
                  <c:v>2535.4895465279524</c:v>
                </c:pt>
                <c:pt idx="3346">
                  <c:v>2502.9067805869022</c:v>
                </c:pt>
                <c:pt idx="3347">
                  <c:v>2253.5045240356571</c:v>
                </c:pt>
                <c:pt idx="3348">
                  <c:v>1819.7938952032248</c:v>
                </c:pt>
                <c:pt idx="3349">
                  <c:v>1616.3418171891083</c:v>
                </c:pt>
                <c:pt idx="3350">
                  <c:v>1219.8015602907681</c:v>
                </c:pt>
                <c:pt idx="3351">
                  <c:v>932.06635455113599</c:v>
                </c:pt>
                <c:pt idx="3352">
                  <c:v>1645.3035683867852</c:v>
                </c:pt>
                <c:pt idx="3353">
                  <c:v>1884.6392753625503</c:v>
                </c:pt>
                <c:pt idx="3354">
                  <c:v>2842.1899032317897</c:v>
                </c:pt>
                <c:pt idx="3355">
                  <c:v>3040.5342121996723</c:v>
                </c:pt>
                <c:pt idx="3356">
                  <c:v>3139.2379782699059</c:v>
                </c:pt>
                <c:pt idx="3357">
                  <c:v>2974.9895418588526</c:v>
                </c:pt>
                <c:pt idx="3358">
                  <c:v>2706.1602142983038</c:v>
                </c:pt>
                <c:pt idx="3359">
                  <c:v>2444.00211384664</c:v>
                </c:pt>
                <c:pt idx="3360">
                  <c:v>2306.1698367932904</c:v>
                </c:pt>
                <c:pt idx="3361">
                  <c:v>2200.5661991531661</c:v>
                </c:pt>
                <c:pt idx="3362">
                  <c:v>2198.7304554521897</c:v>
                </c:pt>
                <c:pt idx="3363">
                  <c:v>2267.2587203097828</c:v>
                </c:pt>
                <c:pt idx="3364">
                  <c:v>2519.0152292321554</c:v>
                </c:pt>
                <c:pt idx="3365">
                  <c:v>3718.3888277473698</c:v>
                </c:pt>
                <c:pt idx="3366">
                  <c:v>5175.3975127148242</c:v>
                </c:pt>
                <c:pt idx="3367">
                  <c:v>6252.395247964193</c:v>
                </c:pt>
                <c:pt idx="3368">
                  <c:v>6477.6646202384472</c:v>
                </c:pt>
                <c:pt idx="3369">
                  <c:v>6564.0278445359972</c:v>
                </c:pt>
                <c:pt idx="3370">
                  <c:v>6406.3474255566261</c:v>
                </c:pt>
                <c:pt idx="3371">
                  <c:v>5618.7146289605007</c:v>
                </c:pt>
                <c:pt idx="3372">
                  <c:v>5548.4540769434898</c:v>
                </c:pt>
                <c:pt idx="3373">
                  <c:v>5899.8458048528355</c:v>
                </c:pt>
                <c:pt idx="3374">
                  <c:v>5922.4418754376093</c:v>
                </c:pt>
                <c:pt idx="3375">
                  <c:v>6226.9192815663837</c:v>
                </c:pt>
                <c:pt idx="3376">
                  <c:v>6393.1031946172852</c:v>
                </c:pt>
                <c:pt idx="3377">
                  <c:v>6300.8287690773577</c:v>
                </c:pt>
                <c:pt idx="3378">
                  <c:v>6191.9265845006403</c:v>
                </c:pt>
                <c:pt idx="3379">
                  <c:v>5897.9641563981932</c:v>
                </c:pt>
                <c:pt idx="3380">
                  <c:v>5527.8815320694803</c:v>
                </c:pt>
                <c:pt idx="3381">
                  <c:v>4766.4803946804404</c:v>
                </c:pt>
                <c:pt idx="3382">
                  <c:v>4371.7992489577528</c:v>
                </c:pt>
                <c:pt idx="3383">
                  <c:v>3987.0620691141371</c:v>
                </c:pt>
                <c:pt idx="3384">
                  <c:v>3814.9509096826027</c:v>
                </c:pt>
                <c:pt idx="3385">
                  <c:v>3679.6573739180194</c:v>
                </c:pt>
                <c:pt idx="3386">
                  <c:v>3605.1253796611422</c:v>
                </c:pt>
                <c:pt idx="3387">
                  <c:v>3587.7776891866201</c:v>
                </c:pt>
                <c:pt idx="3388">
                  <c:v>3624.8900819570667</c:v>
                </c:pt>
                <c:pt idx="3389">
                  <c:v>4323.6660076397293</c:v>
                </c:pt>
                <c:pt idx="3390">
                  <c:v>5568.1754293359154</c:v>
                </c:pt>
                <c:pt idx="3391">
                  <c:v>6573.0884560793675</c:v>
                </c:pt>
                <c:pt idx="3392">
                  <c:v>6591.3662687541919</c:v>
                </c:pt>
                <c:pt idx="3393">
                  <c:v>6836.2888813243881</c:v>
                </c:pt>
                <c:pt idx="3394">
                  <c:v>6540.7786147504157</c:v>
                </c:pt>
                <c:pt idx="3395">
                  <c:v>5801.6975371377439</c:v>
                </c:pt>
                <c:pt idx="3396">
                  <c:v>6079.6006256218316</c:v>
                </c:pt>
                <c:pt idx="3397">
                  <c:v>6897.2402795474063</c:v>
                </c:pt>
                <c:pt idx="3398">
                  <c:v>6984.8700112546485</c:v>
                </c:pt>
                <c:pt idx="3399">
                  <c:v>6371.9776424976644</c:v>
                </c:pt>
                <c:pt idx="3400">
                  <c:v>6568.1501890638492</c:v>
                </c:pt>
                <c:pt idx="3401">
                  <c:v>6706.5911442794122</c:v>
                </c:pt>
                <c:pt idx="3402">
                  <c:v>6727.8179233244182</c:v>
                </c:pt>
                <c:pt idx="3403">
                  <c:v>6148.7621516293875</c:v>
                </c:pt>
                <c:pt idx="3404">
                  <c:v>5533.2335137051195</c:v>
                </c:pt>
                <c:pt idx="3405">
                  <c:v>4847.4721167719235</c:v>
                </c:pt>
                <c:pt idx="3406">
                  <c:v>4410.7348653571935</c:v>
                </c:pt>
                <c:pt idx="3407">
                  <c:v>4087.9237230255262</c:v>
                </c:pt>
                <c:pt idx="3408">
                  <c:v>3885.9704159919493</c:v>
                </c:pt>
                <c:pt idx="3409">
                  <c:v>3805.3281927012245</c:v>
                </c:pt>
                <c:pt idx="3410">
                  <c:v>3729.0832043221781</c:v>
                </c:pt>
                <c:pt idx="3411">
                  <c:v>3733.6111887852153</c:v>
                </c:pt>
                <c:pt idx="3412">
                  <c:v>3942.0207236654078</c:v>
                </c:pt>
                <c:pt idx="3413">
                  <c:v>4688.8043950152041</c:v>
                </c:pt>
                <c:pt idx="3414">
                  <c:v>5750.185158250566</c:v>
                </c:pt>
                <c:pt idx="3415">
                  <c:v>6821.0931578649406</c:v>
                </c:pt>
                <c:pt idx="3416">
                  <c:v>7235.1547598143543</c:v>
                </c:pt>
                <c:pt idx="3417">
                  <c:v>7355.9084241010287</c:v>
                </c:pt>
                <c:pt idx="3418">
                  <c:v>7295.5549039205425</c:v>
                </c:pt>
                <c:pt idx="3419">
                  <c:v>6420.0350630204739</c:v>
                </c:pt>
                <c:pt idx="3420">
                  <c:v>5484.4258073555275</c:v>
                </c:pt>
                <c:pt idx="3421">
                  <c:v>7075.2469213619861</c:v>
                </c:pt>
                <c:pt idx="3422">
                  <c:v>5720.1069101002495</c:v>
                </c:pt>
                <c:pt idx="3423">
                  <c:v>6025.5540490562107</c:v>
                </c:pt>
                <c:pt idx="3424">
                  <c:v>5688.7458400716632</c:v>
                </c:pt>
                <c:pt idx="3425">
                  <c:v>5744.8332515885468</c:v>
                </c:pt>
                <c:pt idx="3426">
                  <c:v>6215.8633414464275</c:v>
                </c:pt>
                <c:pt idx="3427">
                  <c:v>5996.1935609822149</c:v>
                </c:pt>
                <c:pt idx="3428">
                  <c:v>5583.563341007376</c:v>
                </c:pt>
                <c:pt idx="3429">
                  <c:v>4849.9776081747805</c:v>
                </c:pt>
                <c:pt idx="3430">
                  <c:v>4426.8483100668082</c:v>
                </c:pt>
                <c:pt idx="3431">
                  <c:v>4097.8371890092512</c:v>
                </c:pt>
                <c:pt idx="3432">
                  <c:v>3869.4589726479953</c:v>
                </c:pt>
                <c:pt idx="3433">
                  <c:v>3767.2480733662992</c:v>
                </c:pt>
                <c:pt idx="3434">
                  <c:v>3727.7537088841023</c:v>
                </c:pt>
                <c:pt idx="3435">
                  <c:v>3711.2252655984807</c:v>
                </c:pt>
                <c:pt idx="3436">
                  <c:v>3752.1204930899603</c:v>
                </c:pt>
                <c:pt idx="3437">
                  <c:v>4568.1419770194052</c:v>
                </c:pt>
                <c:pt idx="3438">
                  <c:v>5793.8164335638221</c:v>
                </c:pt>
                <c:pt idx="3439">
                  <c:v>6742.8521781634117</c:v>
                </c:pt>
                <c:pt idx="3440">
                  <c:v>6934.1173168035939</c:v>
                </c:pt>
                <c:pt idx="3441">
                  <c:v>6955.8034858605815</c:v>
                </c:pt>
                <c:pt idx="3442">
                  <c:v>6345.4081349200651</c:v>
                </c:pt>
                <c:pt idx="3443">
                  <c:v>5887.5977729508095</c:v>
                </c:pt>
                <c:pt idx="3444">
                  <c:v>5714.4261357056566</c:v>
                </c:pt>
                <c:pt idx="3445">
                  <c:v>5939.5128186903712</c:v>
                </c:pt>
                <c:pt idx="3446">
                  <c:v>5728.6681474428178</c:v>
                </c:pt>
                <c:pt idx="3447">
                  <c:v>5425.5625997206544</c:v>
                </c:pt>
                <c:pt idx="3448">
                  <c:v>5432.6004851847929</c:v>
                </c:pt>
                <c:pt idx="3449">
                  <c:v>5636.3946751389103</c:v>
                </c:pt>
                <c:pt idx="3450">
                  <c:v>6177.1224843055606</c:v>
                </c:pt>
                <c:pt idx="3451">
                  <c:v>5905.1296628977771</c:v>
                </c:pt>
                <c:pt idx="3452">
                  <c:v>5669.3882965144894</c:v>
                </c:pt>
                <c:pt idx="3453">
                  <c:v>4976.5499238646607</c:v>
                </c:pt>
                <c:pt idx="3454">
                  <c:v>4553.7651245746029</c:v>
                </c:pt>
                <c:pt idx="3455">
                  <c:v>4226.2564983615057</c:v>
                </c:pt>
                <c:pt idx="3456">
                  <c:v>4009.4029924552801</c:v>
                </c:pt>
                <c:pt idx="3457">
                  <c:v>3885.3459181348017</c:v>
                </c:pt>
                <c:pt idx="3458">
                  <c:v>3835.9493376302771</c:v>
                </c:pt>
                <c:pt idx="3459">
                  <c:v>3814.3596617113635</c:v>
                </c:pt>
                <c:pt idx="3460">
                  <c:v>3822.449671308274</c:v>
                </c:pt>
                <c:pt idx="3461">
                  <c:v>4588.189577769901</c:v>
                </c:pt>
                <c:pt idx="3462">
                  <c:v>5728.6605236445257</c:v>
                </c:pt>
                <c:pt idx="3463">
                  <c:v>6777.6184410531469</c:v>
                </c:pt>
                <c:pt idx="3464">
                  <c:v>6956.9044982791038</c:v>
                </c:pt>
                <c:pt idx="3465">
                  <c:v>7033.8915264317229</c:v>
                </c:pt>
                <c:pt idx="3466">
                  <c:v>6498.5694019557286</c:v>
                </c:pt>
                <c:pt idx="3467">
                  <c:v>5907.6997423757721</c:v>
                </c:pt>
                <c:pt idx="3468">
                  <c:v>5500.1160048236043</c:v>
                </c:pt>
                <c:pt idx="3469">
                  <c:v>5903.4125554145912</c:v>
                </c:pt>
                <c:pt idx="3470">
                  <c:v>5692.2406551435752</c:v>
                </c:pt>
                <c:pt idx="3471">
                  <c:v>5358.8594299589868</c:v>
                </c:pt>
                <c:pt idx="3472">
                  <c:v>5342.063985499668</c:v>
                </c:pt>
                <c:pt idx="3473">
                  <c:v>5603.4125934311533</c:v>
                </c:pt>
                <c:pt idx="3474">
                  <c:v>6177.0770160707716</c:v>
                </c:pt>
                <c:pt idx="3475">
                  <c:v>5777.9088990672035</c:v>
                </c:pt>
                <c:pt idx="3476">
                  <c:v>5454.3955342234558</c:v>
                </c:pt>
                <c:pt idx="3477">
                  <c:v>4694.9896399880972</c:v>
                </c:pt>
                <c:pt idx="3478">
                  <c:v>4207.1398139569674</c:v>
                </c:pt>
                <c:pt idx="3479">
                  <c:v>3928.4822701201738</c:v>
                </c:pt>
                <c:pt idx="3480">
                  <c:v>3673.5486448790234</c:v>
                </c:pt>
                <c:pt idx="3481">
                  <c:v>3530.5226356470312</c:v>
                </c:pt>
                <c:pt idx="3482">
                  <c:v>3435.2677124971551</c:v>
                </c:pt>
                <c:pt idx="3483">
                  <c:v>3364.9649537284181</c:v>
                </c:pt>
                <c:pt idx="3484">
                  <c:v>3146.8463758830171</c:v>
                </c:pt>
                <c:pt idx="3485">
                  <c:v>3387.8891172312865</c:v>
                </c:pt>
                <c:pt idx="3486">
                  <c:v>4124.2161397694463</c:v>
                </c:pt>
                <c:pt idx="3487">
                  <c:v>4565.0560772110421</c:v>
                </c:pt>
                <c:pt idx="3488">
                  <c:v>4653.2112201248337</c:v>
                </c:pt>
                <c:pt idx="3489">
                  <c:v>4316.3164547497227</c:v>
                </c:pt>
                <c:pt idx="3490">
                  <c:v>4240.30832318595</c:v>
                </c:pt>
                <c:pt idx="3491">
                  <c:v>3490.8214171201753</c:v>
                </c:pt>
                <c:pt idx="3492">
                  <c:v>3195.4680363715142</c:v>
                </c:pt>
                <c:pt idx="3493">
                  <c:v>2864.3074840791046</c:v>
                </c:pt>
                <c:pt idx="3494">
                  <c:v>2453.8633344505984</c:v>
                </c:pt>
                <c:pt idx="3495">
                  <c:v>2148.7139852251748</c:v>
                </c:pt>
                <c:pt idx="3496">
                  <c:v>2374.2723643447443</c:v>
                </c:pt>
                <c:pt idx="3497">
                  <c:v>2813.9149717777286</c:v>
                </c:pt>
                <c:pt idx="3498">
                  <c:v>3604.8455898688399</c:v>
                </c:pt>
                <c:pt idx="3499">
                  <c:v>3524.9794192966287</c:v>
                </c:pt>
                <c:pt idx="3500">
                  <c:v>3429.8557310673955</c:v>
                </c:pt>
                <c:pt idx="3501">
                  <c:v>3242.9996222305008</c:v>
                </c:pt>
                <c:pt idx="3502">
                  <c:v>3023.2481262682059</c:v>
                </c:pt>
                <c:pt idx="3503">
                  <c:v>2767.9882521465202</c:v>
                </c:pt>
                <c:pt idx="3504">
                  <c:v>2559.7714666049428</c:v>
                </c:pt>
                <c:pt idx="3505">
                  <c:v>2425.8476761403258</c:v>
                </c:pt>
                <c:pt idx="3506">
                  <c:v>2388.0153059552945</c:v>
                </c:pt>
                <c:pt idx="3507">
                  <c:v>2339.5337223111228</c:v>
                </c:pt>
                <c:pt idx="3508">
                  <c:v>2105.9695537863254</c:v>
                </c:pt>
                <c:pt idx="3509">
                  <c:v>2133.0197357856309</c:v>
                </c:pt>
                <c:pt idx="3510">
                  <c:v>2455.4874738619815</c:v>
                </c:pt>
                <c:pt idx="3511">
                  <c:v>2775.2277390610097</c:v>
                </c:pt>
                <c:pt idx="3512">
                  <c:v>2926.6978133625998</c:v>
                </c:pt>
                <c:pt idx="3513">
                  <c:v>2981.7097758528712</c:v>
                </c:pt>
                <c:pt idx="3514">
                  <c:v>2845.9701940744048</c:v>
                </c:pt>
                <c:pt idx="3515">
                  <c:v>2639.4950929954221</c:v>
                </c:pt>
                <c:pt idx="3516">
                  <c:v>2376.5369647246466</c:v>
                </c:pt>
                <c:pt idx="3517">
                  <c:v>2169.1486572702847</c:v>
                </c:pt>
                <c:pt idx="3518">
                  <c:v>1940.6203241305018</c:v>
                </c:pt>
                <c:pt idx="3519">
                  <c:v>2206.2883247642808</c:v>
                </c:pt>
                <c:pt idx="3520">
                  <c:v>2394.0209164870985</c:v>
                </c:pt>
                <c:pt idx="3521">
                  <c:v>2824.7536179724452</c:v>
                </c:pt>
                <c:pt idx="3522">
                  <c:v>3247.2621446995113</c:v>
                </c:pt>
                <c:pt idx="3523">
                  <c:v>3264.3631374834367</c:v>
                </c:pt>
                <c:pt idx="3524">
                  <c:v>3322.370599883277</c:v>
                </c:pt>
                <c:pt idx="3525">
                  <c:v>3139.6889767223856</c:v>
                </c:pt>
                <c:pt idx="3526">
                  <c:v>2877.1888774442291</c:v>
                </c:pt>
                <c:pt idx="3527">
                  <c:v>2623.0154995944272</c:v>
                </c:pt>
                <c:pt idx="3528">
                  <c:v>2448.8555971927854</c:v>
                </c:pt>
                <c:pt idx="3529">
                  <c:v>2403.8102517577809</c:v>
                </c:pt>
                <c:pt idx="3530">
                  <c:v>2367.6696257678336</c:v>
                </c:pt>
                <c:pt idx="3531">
                  <c:v>2473.5607624214576</c:v>
                </c:pt>
                <c:pt idx="3532">
                  <c:v>2639.0310269284287</c:v>
                </c:pt>
                <c:pt idx="3533">
                  <c:v>3854.6379150920839</c:v>
                </c:pt>
                <c:pt idx="3534">
                  <c:v>5317.8186055271808</c:v>
                </c:pt>
                <c:pt idx="3535">
                  <c:v>6371.9428542157802</c:v>
                </c:pt>
                <c:pt idx="3536">
                  <c:v>7076.7324679887361</c:v>
                </c:pt>
                <c:pt idx="3537">
                  <c:v>6970.3531127909109</c:v>
                </c:pt>
                <c:pt idx="3538">
                  <c:v>6851.5163366498728</c:v>
                </c:pt>
                <c:pt idx="3539">
                  <c:v>6470.3127374191336</c:v>
                </c:pt>
                <c:pt idx="3540">
                  <c:v>7125.7284539953107</c:v>
                </c:pt>
                <c:pt idx="3541">
                  <c:v>7010.6290730760511</c:v>
                </c:pt>
                <c:pt idx="3542">
                  <c:v>7414.9534401507217</c:v>
                </c:pt>
                <c:pt idx="3543">
                  <c:v>7761.8352692194021</c:v>
                </c:pt>
                <c:pt idx="3544">
                  <c:v>6898.8033225122135</c:v>
                </c:pt>
                <c:pt idx="3545">
                  <c:v>6114.3743095937289</c:v>
                </c:pt>
                <c:pt idx="3546">
                  <c:v>6233.1755043521562</c:v>
                </c:pt>
                <c:pt idx="3547">
                  <c:v>5987.7404426521452</c:v>
                </c:pt>
                <c:pt idx="3548">
                  <c:v>5698.7769456726292</c:v>
                </c:pt>
                <c:pt idx="3549">
                  <c:v>4998.0486000958235</c:v>
                </c:pt>
                <c:pt idx="3550">
                  <c:v>4547.3678965255394</c:v>
                </c:pt>
                <c:pt idx="3551">
                  <c:v>4222.3907616260858</c:v>
                </c:pt>
                <c:pt idx="3552">
                  <c:v>4013.3784788141138</c:v>
                </c:pt>
                <c:pt idx="3553">
                  <c:v>3911.9543268328362</c:v>
                </c:pt>
                <c:pt idx="3554">
                  <c:v>3890.9048990601591</c:v>
                </c:pt>
                <c:pt idx="3555">
                  <c:v>3854.4665240918844</c:v>
                </c:pt>
                <c:pt idx="3556">
                  <c:v>3846.7042228793835</c:v>
                </c:pt>
                <c:pt idx="3557">
                  <c:v>4618.6772223733378</c:v>
                </c:pt>
                <c:pt idx="3558">
                  <c:v>5783.4082247636106</c:v>
                </c:pt>
                <c:pt idx="3559">
                  <c:v>6991.6569325851497</c:v>
                </c:pt>
                <c:pt idx="3560">
                  <c:v>7169.3194191020557</c:v>
                </c:pt>
                <c:pt idx="3561">
                  <c:v>7891.1005923876255</c:v>
                </c:pt>
                <c:pt idx="3562">
                  <c:v>7116.6346215627946</c:v>
                </c:pt>
                <c:pt idx="3563">
                  <c:v>6264.269030889157</c:v>
                </c:pt>
                <c:pt idx="3564">
                  <c:v>6004.155531049817</c:v>
                </c:pt>
                <c:pt idx="3565">
                  <c:v>6282.6990462810145</c:v>
                </c:pt>
                <c:pt idx="3566">
                  <c:v>6087.9214434654259</c:v>
                </c:pt>
                <c:pt idx="3567">
                  <c:v>5844.3604027645169</c:v>
                </c:pt>
                <c:pt idx="3568">
                  <c:v>5891.4796687216904</c:v>
                </c:pt>
                <c:pt idx="3569">
                  <c:v>6275.3775115811804</c:v>
                </c:pt>
                <c:pt idx="3570">
                  <c:v>6698.0535933759456</c:v>
                </c:pt>
                <c:pt idx="3571">
                  <c:v>6220.7601302866105</c:v>
                </c:pt>
                <c:pt idx="3572">
                  <c:v>5777.8249244337167</c:v>
                </c:pt>
                <c:pt idx="3573">
                  <c:v>5049.0074252397853</c:v>
                </c:pt>
                <c:pt idx="3574">
                  <c:v>4656.9142706368739</c:v>
                </c:pt>
                <c:pt idx="3575">
                  <c:v>4297.7060031953906</c:v>
                </c:pt>
                <c:pt idx="3576">
                  <c:v>4089.0314692244942</c:v>
                </c:pt>
                <c:pt idx="3577">
                  <c:v>3966.5896393615953</c:v>
                </c:pt>
                <c:pt idx="3578">
                  <c:v>3865.7454853901586</c:v>
                </c:pt>
                <c:pt idx="3579">
                  <c:v>3872.8094611513975</c:v>
                </c:pt>
                <c:pt idx="3580">
                  <c:v>3894.5704998574402</c:v>
                </c:pt>
                <c:pt idx="3581">
                  <c:v>4710.5023378039978</c:v>
                </c:pt>
                <c:pt idx="3582">
                  <c:v>5856.4100139785287</c:v>
                </c:pt>
                <c:pt idx="3583">
                  <c:v>6879.7695281053866</c:v>
                </c:pt>
                <c:pt idx="3584">
                  <c:v>7388.6999790330756</c:v>
                </c:pt>
                <c:pt idx="3585">
                  <c:v>7262.8671127390307</c:v>
                </c:pt>
                <c:pt idx="3586">
                  <c:v>6800.2757977390174</c:v>
                </c:pt>
                <c:pt idx="3587">
                  <c:v>6186.264680730952</c:v>
                </c:pt>
                <c:pt idx="3588">
                  <c:v>6143.5066424944862</c:v>
                </c:pt>
                <c:pt idx="3589">
                  <c:v>7063.7130400920269</c:v>
                </c:pt>
                <c:pt idx="3590">
                  <c:v>5826.9283849931426</c:v>
                </c:pt>
                <c:pt idx="3591">
                  <c:v>6457.2778827206039</c:v>
                </c:pt>
                <c:pt idx="3592">
                  <c:v>6920.5327568334951</c:v>
                </c:pt>
                <c:pt idx="3593">
                  <c:v>6760.382673914537</c:v>
                </c:pt>
                <c:pt idx="3594">
                  <c:v>6560.8299555612239</c:v>
                </c:pt>
                <c:pt idx="3595">
                  <c:v>6057.8265219135965</c:v>
                </c:pt>
                <c:pt idx="3596">
                  <c:v>5802.7723388311551</c:v>
                </c:pt>
                <c:pt idx="3597">
                  <c:v>5046.278434603827</c:v>
                </c:pt>
                <c:pt idx="3598">
                  <c:v>4582.1625271340272</c:v>
                </c:pt>
                <c:pt idx="3599">
                  <c:v>4277.6693219476556</c:v>
                </c:pt>
                <c:pt idx="3600">
                  <c:v>4066.8940451850804</c:v>
                </c:pt>
                <c:pt idx="3601">
                  <c:v>3878.8801903207832</c:v>
                </c:pt>
                <c:pt idx="3602">
                  <c:v>3838.4118291806803</c:v>
                </c:pt>
                <c:pt idx="3603">
                  <c:v>3814.0024129371982</c:v>
                </c:pt>
                <c:pt idx="3604">
                  <c:v>3829.77455866118</c:v>
                </c:pt>
                <c:pt idx="3605">
                  <c:v>4667.1552637099167</c:v>
                </c:pt>
                <c:pt idx="3606">
                  <c:v>5875.8259363844991</c:v>
                </c:pt>
                <c:pt idx="3607">
                  <c:v>6917.1298769215673</c:v>
                </c:pt>
                <c:pt idx="3608">
                  <c:v>7395.5067600132998</c:v>
                </c:pt>
                <c:pt idx="3609">
                  <c:v>7415.3329853478572</c:v>
                </c:pt>
                <c:pt idx="3610">
                  <c:v>7143.9313466032818</c:v>
                </c:pt>
                <c:pt idx="3611">
                  <c:v>6770.3364968653232</c:v>
                </c:pt>
                <c:pt idx="3612">
                  <c:v>6993.1878688158213</c:v>
                </c:pt>
                <c:pt idx="3613">
                  <c:v>7117.5460215180419</c:v>
                </c:pt>
                <c:pt idx="3614">
                  <c:v>7534.6129856733805</c:v>
                </c:pt>
                <c:pt idx="3615">
                  <c:v>7643.9679233987517</c:v>
                </c:pt>
                <c:pt idx="3616">
                  <c:v>7197.859201789438</c:v>
                </c:pt>
                <c:pt idx="3617">
                  <c:v>6525.7042299550776</c:v>
                </c:pt>
                <c:pt idx="3618">
                  <c:v>6208.6308594713282</c:v>
                </c:pt>
                <c:pt idx="3619">
                  <c:v>5829.171943909193</c:v>
                </c:pt>
                <c:pt idx="3620">
                  <c:v>5585.3500848764852</c:v>
                </c:pt>
                <c:pt idx="3621">
                  <c:v>4919.4911196516778</c:v>
                </c:pt>
                <c:pt idx="3622">
                  <c:v>4512.2345170794088</c:v>
                </c:pt>
                <c:pt idx="3623">
                  <c:v>4146.8037709892396</c:v>
                </c:pt>
                <c:pt idx="3624">
                  <c:v>3927.9335220031044</c:v>
                </c:pt>
                <c:pt idx="3625">
                  <c:v>3801.8252047210967</c:v>
                </c:pt>
                <c:pt idx="3626">
                  <c:v>3730.3079501196835</c:v>
                </c:pt>
                <c:pt idx="3627">
                  <c:v>3682.0736156271209</c:v>
                </c:pt>
                <c:pt idx="3628">
                  <c:v>3692.9257471465162</c:v>
                </c:pt>
                <c:pt idx="3629">
                  <c:v>4558.9943503618633</c:v>
                </c:pt>
                <c:pt idx="3630">
                  <c:v>5851.8774644841342</c:v>
                </c:pt>
                <c:pt idx="3631">
                  <c:v>6811.2075175433138</c:v>
                </c:pt>
                <c:pt idx="3632">
                  <c:v>7037.5135693847342</c:v>
                </c:pt>
                <c:pt idx="3633">
                  <c:v>6936.1802331837935</c:v>
                </c:pt>
                <c:pt idx="3634">
                  <c:v>6854.6993542023201</c:v>
                </c:pt>
                <c:pt idx="3635">
                  <c:v>6064.23859500054</c:v>
                </c:pt>
                <c:pt idx="3636">
                  <c:v>5771.4634305880563</c:v>
                </c:pt>
                <c:pt idx="3637">
                  <c:v>6330.6465672331706</c:v>
                </c:pt>
                <c:pt idx="3638">
                  <c:v>5537.8703379200824</c:v>
                </c:pt>
                <c:pt idx="3639">
                  <c:v>5610.5847323531207</c:v>
                </c:pt>
                <c:pt idx="3640">
                  <c:v>5373.0033043630874</c:v>
                </c:pt>
                <c:pt idx="3641">
                  <c:v>5359.4873745127725</c:v>
                </c:pt>
                <c:pt idx="3642">
                  <c:v>5769.1962743130589</c:v>
                </c:pt>
                <c:pt idx="3643">
                  <c:v>5463.3249816400903</c:v>
                </c:pt>
                <c:pt idx="3644">
                  <c:v>4892.2487131290918</c:v>
                </c:pt>
                <c:pt idx="3645">
                  <c:v>4116.0356265645887</c:v>
                </c:pt>
                <c:pt idx="3646">
                  <c:v>3742.4289085287969</c:v>
                </c:pt>
                <c:pt idx="3647">
                  <c:v>3398.0288402756423</c:v>
                </c:pt>
                <c:pt idx="3648">
                  <c:v>3174.8096062122677</c:v>
                </c:pt>
                <c:pt idx="3649">
                  <c:v>3012.3309137286565</c:v>
                </c:pt>
                <c:pt idx="3650">
                  <c:v>2962.1873357873187</c:v>
                </c:pt>
                <c:pt idx="3651">
                  <c:v>2847.8449781325385</c:v>
                </c:pt>
                <c:pt idx="3652">
                  <c:v>2526.435783707162</c:v>
                </c:pt>
                <c:pt idx="3653">
                  <c:v>2546.9828038516193</c:v>
                </c:pt>
                <c:pt idx="3654">
                  <c:v>3014.5227345777234</c:v>
                </c:pt>
                <c:pt idx="3655">
                  <c:v>3208.198898905197</c:v>
                </c:pt>
                <c:pt idx="3656">
                  <c:v>3269.9042271431217</c:v>
                </c:pt>
                <c:pt idx="3657">
                  <c:v>3179.6767488636847</c:v>
                </c:pt>
                <c:pt idx="3658">
                  <c:v>3022.7706579483502</c:v>
                </c:pt>
                <c:pt idx="3659">
                  <c:v>2755.7068752700898</c:v>
                </c:pt>
                <c:pt idx="3660">
                  <c:v>2475.4391454745569</c:v>
                </c:pt>
                <c:pt idx="3661">
                  <c:v>2231.2074265629426</c:v>
                </c:pt>
                <c:pt idx="3662">
                  <c:v>1841.8947948120608</c:v>
                </c:pt>
                <c:pt idx="3663">
                  <c:v>1616.0226743447961</c:v>
                </c:pt>
                <c:pt idx="3664">
                  <c:v>1929.3000510617555</c:v>
                </c:pt>
                <c:pt idx="3665">
                  <c:v>2525.9067348432923</c:v>
                </c:pt>
                <c:pt idx="3666">
                  <c:v>3281.0484887991006</c:v>
                </c:pt>
                <c:pt idx="3667">
                  <c:v>3257.6809723243096</c:v>
                </c:pt>
                <c:pt idx="3668">
                  <c:v>3328.7488279975346</c:v>
                </c:pt>
                <c:pt idx="3669">
                  <c:v>3169.193875481636</c:v>
                </c:pt>
                <c:pt idx="3670">
                  <c:v>2962.0268363380433</c:v>
                </c:pt>
                <c:pt idx="3671">
                  <c:v>2740.5565962733103</c:v>
                </c:pt>
                <c:pt idx="3672">
                  <c:v>2602.745319147903</c:v>
                </c:pt>
                <c:pt idx="3673">
                  <c:v>2465.9615384968265</c:v>
                </c:pt>
                <c:pt idx="3674">
                  <c:v>2403.4190031002795</c:v>
                </c:pt>
                <c:pt idx="3675">
                  <c:v>2375.26834969418</c:v>
                </c:pt>
                <c:pt idx="3676">
                  <c:v>2149.9138207110809</c:v>
                </c:pt>
                <c:pt idx="3677">
                  <c:v>2250.6142264819291</c:v>
                </c:pt>
                <c:pt idx="3678">
                  <c:v>2543.1094111863558</c:v>
                </c:pt>
                <c:pt idx="3679">
                  <c:v>2820.6049010167985</c:v>
                </c:pt>
                <c:pt idx="3680">
                  <c:v>2957.9445193635433</c:v>
                </c:pt>
                <c:pt idx="3681">
                  <c:v>2971.4924352587536</c:v>
                </c:pt>
                <c:pt idx="3682">
                  <c:v>2744.6305702774825</c:v>
                </c:pt>
                <c:pt idx="3683">
                  <c:v>2693.7806381768005</c:v>
                </c:pt>
                <c:pt idx="3684">
                  <c:v>2299.6934841463449</c:v>
                </c:pt>
                <c:pt idx="3685">
                  <c:v>2015.2437122744036</c:v>
                </c:pt>
                <c:pt idx="3686">
                  <c:v>1574.7924297165562</c:v>
                </c:pt>
                <c:pt idx="3687">
                  <c:v>1451.5431381520077</c:v>
                </c:pt>
                <c:pt idx="3688">
                  <c:v>1720.7718564528811</c:v>
                </c:pt>
                <c:pt idx="3689">
                  <c:v>2223.4341619606839</c:v>
                </c:pt>
                <c:pt idx="3690">
                  <c:v>3077.6047871930241</c:v>
                </c:pt>
                <c:pt idx="3691">
                  <c:v>3146.0472824912108</c:v>
                </c:pt>
                <c:pt idx="3692">
                  <c:v>3314.8651256369603</c:v>
                </c:pt>
                <c:pt idx="3693">
                  <c:v>3205.6267504687835</c:v>
                </c:pt>
                <c:pt idx="3694">
                  <c:v>2936.849422729807</c:v>
                </c:pt>
                <c:pt idx="3695">
                  <c:v>2677.5088126104315</c:v>
                </c:pt>
                <c:pt idx="3696">
                  <c:v>2503.6456591905494</c:v>
                </c:pt>
                <c:pt idx="3697">
                  <c:v>2427.2399213630861</c:v>
                </c:pt>
                <c:pt idx="3698">
                  <c:v>2427.6699198876236</c:v>
                </c:pt>
                <c:pt idx="3699">
                  <c:v>2507.735145158214</c:v>
                </c:pt>
                <c:pt idx="3700">
                  <c:v>2847.8153719122879</c:v>
                </c:pt>
                <c:pt idx="3701">
                  <c:v>3984.6302127773188</c:v>
                </c:pt>
                <c:pt idx="3702">
                  <c:v>5472.1778211691208</c:v>
                </c:pt>
                <c:pt idx="3703">
                  <c:v>6438.1524718569808</c:v>
                </c:pt>
                <c:pt idx="3704">
                  <c:v>7434.2671249242194</c:v>
                </c:pt>
                <c:pt idx="3705">
                  <c:v>7483.1471102838977</c:v>
                </c:pt>
                <c:pt idx="3706">
                  <c:v>7317.3609594522641</c:v>
                </c:pt>
                <c:pt idx="3707">
                  <c:v>6573.451770140975</c:v>
                </c:pt>
                <c:pt idx="3708">
                  <c:v>6064.1320684590655</c:v>
                </c:pt>
                <c:pt idx="3709">
                  <c:v>6479.9985581547235</c:v>
                </c:pt>
                <c:pt idx="3710">
                  <c:v>7841.2684313505488</c:v>
                </c:pt>
                <c:pt idx="3711">
                  <c:v>8069.8250005480941</c:v>
                </c:pt>
                <c:pt idx="3712">
                  <c:v>7597.0848421065984</c:v>
                </c:pt>
                <c:pt idx="3713">
                  <c:v>7007.837513428035</c:v>
                </c:pt>
                <c:pt idx="3714">
                  <c:v>6668.2752932559715</c:v>
                </c:pt>
                <c:pt idx="3715">
                  <c:v>6080.6723831773079</c:v>
                </c:pt>
                <c:pt idx="3716">
                  <c:v>5762.9879753440382</c:v>
                </c:pt>
                <c:pt idx="3717">
                  <c:v>5103.1007396283139</c:v>
                </c:pt>
                <c:pt idx="3718">
                  <c:v>4660.0512598728601</c:v>
                </c:pt>
                <c:pt idx="3719">
                  <c:v>4307.2694703800744</c:v>
                </c:pt>
                <c:pt idx="3720">
                  <c:v>4115.7326276042759</c:v>
                </c:pt>
                <c:pt idx="3721">
                  <c:v>3949.732197204874</c:v>
                </c:pt>
                <c:pt idx="3722">
                  <c:v>3902.2031102923811</c:v>
                </c:pt>
                <c:pt idx="3723">
                  <c:v>3872.8417110407372</c:v>
                </c:pt>
                <c:pt idx="3724">
                  <c:v>3941.5137141720993</c:v>
                </c:pt>
                <c:pt idx="3725">
                  <c:v>4765.7628229524807</c:v>
                </c:pt>
                <c:pt idx="3726">
                  <c:v>5986.2439982048973</c:v>
                </c:pt>
                <c:pt idx="3727">
                  <c:v>7092.8082200377166</c:v>
                </c:pt>
                <c:pt idx="3728">
                  <c:v>7494.1163519030169</c:v>
                </c:pt>
                <c:pt idx="3729">
                  <c:v>7799.0326029209609</c:v>
                </c:pt>
                <c:pt idx="3730">
                  <c:v>7673.6682044551899</c:v>
                </c:pt>
                <c:pt idx="3731">
                  <c:v>6623.8969152293585</c:v>
                </c:pt>
                <c:pt idx="3732">
                  <c:v>5785.4908524136863</c:v>
                </c:pt>
                <c:pt idx="3733">
                  <c:v>6318.1467765293855</c:v>
                </c:pt>
                <c:pt idx="3734">
                  <c:v>6242.8228254810856</c:v>
                </c:pt>
                <c:pt idx="3735">
                  <c:v>6193.1370766897917</c:v>
                </c:pt>
                <c:pt idx="3736">
                  <c:v>6219.6671439638512</c:v>
                </c:pt>
                <c:pt idx="3737">
                  <c:v>6346.2673838003393</c:v>
                </c:pt>
                <c:pt idx="3738">
                  <c:v>6419.267974221043</c:v>
                </c:pt>
                <c:pt idx="3739">
                  <c:v>6139.9926798916185</c:v>
                </c:pt>
                <c:pt idx="3740">
                  <c:v>5877.8578311888023</c:v>
                </c:pt>
                <c:pt idx="3741">
                  <c:v>5258.1607075679431</c:v>
                </c:pt>
                <c:pt idx="3742">
                  <c:v>4793.1315532317858</c:v>
                </c:pt>
                <c:pt idx="3743">
                  <c:v>4443.3590034133358</c:v>
                </c:pt>
                <c:pt idx="3744">
                  <c:v>4212.9535440081991</c:v>
                </c:pt>
                <c:pt idx="3745">
                  <c:v>4120.3223618554275</c:v>
                </c:pt>
                <c:pt idx="3746">
                  <c:v>4063.3143074683057</c:v>
                </c:pt>
                <c:pt idx="3747">
                  <c:v>3973.0486171987754</c:v>
                </c:pt>
                <c:pt idx="3748">
                  <c:v>3975.9626732916704</c:v>
                </c:pt>
                <c:pt idx="3749">
                  <c:v>4877.0523472998548</c:v>
                </c:pt>
                <c:pt idx="3750">
                  <c:v>6106.892968754677</c:v>
                </c:pt>
                <c:pt idx="3751">
                  <c:v>6895.504621971133</c:v>
                </c:pt>
                <c:pt idx="3752">
                  <c:v>7443.7337018980006</c:v>
                </c:pt>
                <c:pt idx="3753">
                  <c:v>7356.9576718068884</c:v>
                </c:pt>
                <c:pt idx="3754">
                  <c:v>7526.1341299708092</c:v>
                </c:pt>
                <c:pt idx="3755">
                  <c:v>6770.5649328630961</c:v>
                </c:pt>
                <c:pt idx="3756">
                  <c:v>6298.8193548646741</c:v>
                </c:pt>
                <c:pt idx="3757">
                  <c:v>6571.6349916309327</c:v>
                </c:pt>
                <c:pt idx="3758">
                  <c:v>6797.915262996552</c:v>
                </c:pt>
                <c:pt idx="3759">
                  <c:v>6714.8969224671973</c:v>
                </c:pt>
                <c:pt idx="3760">
                  <c:v>6761.4495284042887</c:v>
                </c:pt>
                <c:pt idx="3761">
                  <c:v>6570.3738669091435</c:v>
                </c:pt>
                <c:pt idx="3762">
                  <c:v>6668.9736320300717</c:v>
                </c:pt>
                <c:pt idx="3763">
                  <c:v>6360.8395482708893</c:v>
                </c:pt>
                <c:pt idx="3764">
                  <c:v>6060.0494560310353</c:v>
                </c:pt>
                <c:pt idx="3765">
                  <c:v>5390.0737549320638</c:v>
                </c:pt>
                <c:pt idx="3766">
                  <c:v>4950.2577640814743</c:v>
                </c:pt>
                <c:pt idx="3767">
                  <c:v>4616.3559098055894</c:v>
                </c:pt>
                <c:pt idx="3768">
                  <c:v>4405.738882500008</c:v>
                </c:pt>
                <c:pt idx="3769">
                  <c:v>4215.245286144499</c:v>
                </c:pt>
                <c:pt idx="3770">
                  <c:v>4155.3269917433418</c:v>
                </c:pt>
                <c:pt idx="3771">
                  <c:v>4175.3301731060237</c:v>
                </c:pt>
                <c:pt idx="3772">
                  <c:v>4168.5930966933092</c:v>
                </c:pt>
                <c:pt idx="3773">
                  <c:v>4961.6637735331469</c:v>
                </c:pt>
                <c:pt idx="3774">
                  <c:v>6360.3890931812266</c:v>
                </c:pt>
                <c:pt idx="3775">
                  <c:v>7158.341735766865</c:v>
                </c:pt>
                <c:pt idx="3776">
                  <c:v>7799.4795773538108</c:v>
                </c:pt>
                <c:pt idx="3777">
                  <c:v>7343.6047792759273</c:v>
                </c:pt>
                <c:pt idx="3778">
                  <c:v>7735.4040114286572</c:v>
                </c:pt>
                <c:pt idx="3779">
                  <c:v>6715.7515326486528</c:v>
                </c:pt>
                <c:pt idx="3780">
                  <c:v>6189.2020844448834</c:v>
                </c:pt>
                <c:pt idx="3781">
                  <c:v>6838.492975903544</c:v>
                </c:pt>
                <c:pt idx="3782">
                  <c:v>7165.3439165468308</c:v>
                </c:pt>
                <c:pt idx="3783">
                  <c:v>7429.2698176201702</c:v>
                </c:pt>
                <c:pt idx="3784">
                  <c:v>7985.3424213126027</c:v>
                </c:pt>
                <c:pt idx="3785">
                  <c:v>7508.1684207182661</c:v>
                </c:pt>
                <c:pt idx="3786">
                  <c:v>7059.5380685242735</c:v>
                </c:pt>
                <c:pt idx="3787">
                  <c:v>6703.1949991928614</c:v>
                </c:pt>
                <c:pt idx="3788">
                  <c:v>6166.308341422794</c:v>
                </c:pt>
                <c:pt idx="3789">
                  <c:v>5387.54801359869</c:v>
                </c:pt>
                <c:pt idx="3790">
                  <c:v>4945.9325289227418</c:v>
                </c:pt>
                <c:pt idx="3791">
                  <c:v>4583.7865215615811</c:v>
                </c:pt>
                <c:pt idx="3792">
                  <c:v>4375.323986863249</c:v>
                </c:pt>
                <c:pt idx="3793">
                  <c:v>4224.861253149038</c:v>
                </c:pt>
                <c:pt idx="3794">
                  <c:v>4194.1203586308839</c:v>
                </c:pt>
                <c:pt idx="3795">
                  <c:v>4126.935839162471</c:v>
                </c:pt>
                <c:pt idx="3796">
                  <c:v>4178.2658043599995</c:v>
                </c:pt>
                <c:pt idx="3797">
                  <c:v>4584.5762090295502</c:v>
                </c:pt>
                <c:pt idx="3798">
                  <c:v>5929.8959783868422</c:v>
                </c:pt>
                <c:pt idx="3799">
                  <c:v>7118.228919383786</c:v>
                </c:pt>
                <c:pt idx="3800">
                  <c:v>7833.2758856302862</c:v>
                </c:pt>
                <c:pt idx="3801">
                  <c:v>8156.6882369752921</c:v>
                </c:pt>
                <c:pt idx="3802">
                  <c:v>8342.0923855383189</c:v>
                </c:pt>
                <c:pt idx="3803">
                  <c:v>6987.8161403827362</c:v>
                </c:pt>
                <c:pt idx="3804">
                  <c:v>7169.1318183873627</c:v>
                </c:pt>
                <c:pt idx="3805">
                  <c:v>7346.2388057654316</c:v>
                </c:pt>
                <c:pt idx="3806">
                  <c:v>7905.9322316731641</c:v>
                </c:pt>
                <c:pt idx="3807">
                  <c:v>7893.2339766555988</c:v>
                </c:pt>
                <c:pt idx="3808">
                  <c:v>7561.9298702580672</c:v>
                </c:pt>
                <c:pt idx="3809">
                  <c:v>6860.5982900740373</c:v>
                </c:pt>
                <c:pt idx="3810">
                  <c:v>6504.6280078647269</c:v>
                </c:pt>
                <c:pt idx="3811">
                  <c:v>5895.6401285837519</c:v>
                </c:pt>
                <c:pt idx="3812">
                  <c:v>5553.5166941070347</c:v>
                </c:pt>
                <c:pt idx="3813">
                  <c:v>4797.6792876270538</c:v>
                </c:pt>
                <c:pt idx="3814">
                  <c:v>4386.8936971638705</c:v>
                </c:pt>
                <c:pt idx="3815">
                  <c:v>4055.7058335754145</c:v>
                </c:pt>
                <c:pt idx="3816">
                  <c:v>3851.956282705326</c:v>
                </c:pt>
                <c:pt idx="3817">
                  <c:v>3634.9727772451697</c:v>
                </c:pt>
                <c:pt idx="3818">
                  <c:v>3552.0668117220685</c:v>
                </c:pt>
                <c:pt idx="3819">
                  <c:v>3494.0437608177244</c:v>
                </c:pt>
                <c:pt idx="3820">
                  <c:v>3406.4331742903473</c:v>
                </c:pt>
                <c:pt idx="3821">
                  <c:v>3479.228141330927</c:v>
                </c:pt>
                <c:pt idx="3822">
                  <c:v>4063.1620300388845</c:v>
                </c:pt>
                <c:pt idx="3823">
                  <c:v>4619.304742686154</c:v>
                </c:pt>
                <c:pt idx="3824">
                  <c:v>4710.852853581413</c:v>
                </c:pt>
                <c:pt idx="3825">
                  <c:v>4976.4114760638568</c:v>
                </c:pt>
                <c:pt idx="3826">
                  <c:v>4530.7225727632294</c:v>
                </c:pt>
                <c:pt idx="3827">
                  <c:v>3532.6674759885473</c:v>
                </c:pt>
                <c:pt idx="3828">
                  <c:v>2060.486045016763</c:v>
                </c:pt>
                <c:pt idx="3829">
                  <c:v>2921.9909256471892</c:v>
                </c:pt>
                <c:pt idx="3830">
                  <c:v>2365.0544427350933</c:v>
                </c:pt>
                <c:pt idx="3831">
                  <c:v>2254.7551545405822</c:v>
                </c:pt>
                <c:pt idx="3832">
                  <c:v>2534.7279848777907</c:v>
                </c:pt>
                <c:pt idx="3833">
                  <c:v>3396.2283683972119</c:v>
                </c:pt>
                <c:pt idx="3834">
                  <c:v>3756.7524576037317</c:v>
                </c:pt>
                <c:pt idx="3835">
                  <c:v>3508.1242430673474</c:v>
                </c:pt>
                <c:pt idx="3836">
                  <c:v>3409.8417997415986</c:v>
                </c:pt>
                <c:pt idx="3837">
                  <c:v>3185.1233208226117</c:v>
                </c:pt>
                <c:pt idx="3838">
                  <c:v>2918.6392352147877</c:v>
                </c:pt>
                <c:pt idx="3839">
                  <c:v>2688.9075234978068</c:v>
                </c:pt>
                <c:pt idx="3840">
                  <c:v>2521.7913469268874</c:v>
                </c:pt>
                <c:pt idx="3841">
                  <c:v>2371.8566114009459</c:v>
                </c:pt>
                <c:pt idx="3842">
                  <c:v>2335.2732369302107</c:v>
                </c:pt>
                <c:pt idx="3843">
                  <c:v>2296.0928713705835</c:v>
                </c:pt>
                <c:pt idx="3844">
                  <c:v>2047.5469094255275</c:v>
                </c:pt>
                <c:pt idx="3845">
                  <c:v>2140.0614347163073</c:v>
                </c:pt>
                <c:pt idx="3846">
                  <c:v>2556.0006237445386</c:v>
                </c:pt>
                <c:pt idx="3847">
                  <c:v>2768.8504171609879</c:v>
                </c:pt>
                <c:pt idx="3848">
                  <c:v>2805.5196902397993</c:v>
                </c:pt>
                <c:pt idx="3849">
                  <c:v>2848.4580055483761</c:v>
                </c:pt>
                <c:pt idx="3850">
                  <c:v>2794.5864863758093</c:v>
                </c:pt>
                <c:pt idx="3851">
                  <c:v>2561.9183542226101</c:v>
                </c:pt>
                <c:pt idx="3852">
                  <c:v>2244.7956249740578</c:v>
                </c:pt>
                <c:pt idx="3853">
                  <c:v>1914.4971219702852</c:v>
                </c:pt>
                <c:pt idx="3854">
                  <c:v>1614.1383229213716</c:v>
                </c:pt>
                <c:pt idx="3855">
                  <c:v>1374.3809392315943</c:v>
                </c:pt>
                <c:pt idx="3856">
                  <c:v>1634.9238012340174</c:v>
                </c:pt>
                <c:pt idx="3857">
                  <c:v>2265.2684949027284</c:v>
                </c:pt>
                <c:pt idx="3858">
                  <c:v>3063.5947093517689</c:v>
                </c:pt>
                <c:pt idx="3859">
                  <c:v>3124.1006239936669</c:v>
                </c:pt>
                <c:pt idx="3860">
                  <c:v>3337.1725490930521</c:v>
                </c:pt>
                <c:pt idx="3861">
                  <c:v>3240.8638795589172</c:v>
                </c:pt>
                <c:pt idx="3862">
                  <c:v>2981.1312707846146</c:v>
                </c:pt>
                <c:pt idx="3863">
                  <c:v>2714.4211859522661</c:v>
                </c:pt>
                <c:pt idx="3864">
                  <c:v>2557.221975353063</c:v>
                </c:pt>
                <c:pt idx="3865">
                  <c:v>2455.3348249604815</c:v>
                </c:pt>
                <c:pt idx="3866">
                  <c:v>2448.3125990559856</c:v>
                </c:pt>
                <c:pt idx="3867">
                  <c:v>2488.2087121596546</c:v>
                </c:pt>
                <c:pt idx="3868">
                  <c:v>2630.0779393107796</c:v>
                </c:pt>
                <c:pt idx="3869">
                  <c:v>4041.3458849388576</c:v>
                </c:pt>
                <c:pt idx="3870">
                  <c:v>5515.1992111665195</c:v>
                </c:pt>
                <c:pt idx="3871">
                  <c:v>6506.9909250441588</c:v>
                </c:pt>
                <c:pt idx="3872">
                  <c:v>6933.8351560685378</c:v>
                </c:pt>
                <c:pt idx="3873">
                  <c:v>7145.0444867231354</c:v>
                </c:pt>
                <c:pt idx="3874">
                  <c:v>7140.9327821796724</c:v>
                </c:pt>
                <c:pt idx="3875">
                  <c:v>6408.4905229574133</c:v>
                </c:pt>
                <c:pt idx="3876">
                  <c:v>6225.4242765081381</c:v>
                </c:pt>
                <c:pt idx="3877">
                  <c:v>6604.9379092283934</c:v>
                </c:pt>
                <c:pt idx="3878">
                  <c:v>6482.546459025436</c:v>
                </c:pt>
                <c:pt idx="3879">
                  <c:v>6181.0236075444273</c:v>
                </c:pt>
                <c:pt idx="3880">
                  <c:v>6133.6156226197381</c:v>
                </c:pt>
                <c:pt idx="3881">
                  <c:v>6244.5737029633365</c:v>
                </c:pt>
                <c:pt idx="3882">
                  <c:v>6388.9693642354268</c:v>
                </c:pt>
                <c:pt idx="3883">
                  <c:v>6073.3981484719125</c:v>
                </c:pt>
                <c:pt idx="3884">
                  <c:v>5879.7560746753206</c:v>
                </c:pt>
                <c:pt idx="3885">
                  <c:v>5184.1547115061994</c:v>
                </c:pt>
                <c:pt idx="3886">
                  <c:v>4740.7889828358948</c:v>
                </c:pt>
                <c:pt idx="3887">
                  <c:v>4397.9801591226715</c:v>
                </c:pt>
                <c:pt idx="3888">
                  <c:v>4148.6110147880072</c:v>
                </c:pt>
                <c:pt idx="3889">
                  <c:v>3994.4122938931637</c:v>
                </c:pt>
                <c:pt idx="3890">
                  <c:v>3925.4612804861567</c:v>
                </c:pt>
                <c:pt idx="3891">
                  <c:v>3815.4654079171946</c:v>
                </c:pt>
                <c:pt idx="3892">
                  <c:v>3852.4308189558278</c:v>
                </c:pt>
                <c:pt idx="3893">
                  <c:v>4630.006098599607</c:v>
                </c:pt>
                <c:pt idx="3894">
                  <c:v>5879.5325051707778</c:v>
                </c:pt>
                <c:pt idx="3895">
                  <c:v>7113.7025979244481</c:v>
                </c:pt>
                <c:pt idx="3896">
                  <c:v>7451.5966289407688</c:v>
                </c:pt>
                <c:pt idx="3897">
                  <c:v>7820.8517109157319</c:v>
                </c:pt>
                <c:pt idx="3898">
                  <c:v>7559.4618047978438</c:v>
                </c:pt>
                <c:pt idx="3899">
                  <c:v>6662.4058828837806</c:v>
                </c:pt>
                <c:pt idx="3900">
                  <c:v>6647.7295265032444</c:v>
                </c:pt>
                <c:pt idx="3901">
                  <c:v>8185.2712049899365</c:v>
                </c:pt>
                <c:pt idx="3902">
                  <c:v>7686.9901067581113</c:v>
                </c:pt>
                <c:pt idx="3903">
                  <c:v>6662.02663862605</c:v>
                </c:pt>
                <c:pt idx="3904">
                  <c:v>5944.7729006935924</c:v>
                </c:pt>
                <c:pt idx="3905">
                  <c:v>6167.881507132387</c:v>
                </c:pt>
                <c:pt idx="3906">
                  <c:v>6417.6665622656346</c:v>
                </c:pt>
                <c:pt idx="3907">
                  <c:v>5951.3146695215073</c:v>
                </c:pt>
                <c:pt idx="3908">
                  <c:v>5673.0117840811427</c:v>
                </c:pt>
                <c:pt idx="3909">
                  <c:v>5057.9398945896255</c:v>
                </c:pt>
                <c:pt idx="3910">
                  <c:v>4614.5376660445654</c:v>
                </c:pt>
                <c:pt idx="3911">
                  <c:v>4316.8229375990704</c:v>
                </c:pt>
                <c:pt idx="3912">
                  <c:v>4053.7935901369342</c:v>
                </c:pt>
                <c:pt idx="3913">
                  <c:v>3922.1955416919504</c:v>
                </c:pt>
                <c:pt idx="3914">
                  <c:v>3811.5861712280976</c:v>
                </c:pt>
                <c:pt idx="3915">
                  <c:v>3784.8267630481901</c:v>
                </c:pt>
                <c:pt idx="3916">
                  <c:v>3763.247670165063</c:v>
                </c:pt>
                <c:pt idx="3917">
                  <c:v>4639.4468802073534</c:v>
                </c:pt>
                <c:pt idx="3918">
                  <c:v>5812.1708969683186</c:v>
                </c:pt>
                <c:pt idx="3919">
                  <c:v>6685.2692119558942</c:v>
                </c:pt>
                <c:pt idx="3920">
                  <c:v>7296.0989814684744</c:v>
                </c:pt>
                <c:pt idx="3921">
                  <c:v>7085.0398010301178</c:v>
                </c:pt>
                <c:pt idx="3922">
                  <c:v>7166.503316434806</c:v>
                </c:pt>
                <c:pt idx="3923">
                  <c:v>6200.6408432617145</c:v>
                </c:pt>
                <c:pt idx="3924">
                  <c:v>6289.7900431094095</c:v>
                </c:pt>
                <c:pt idx="3925">
                  <c:v>6745.9861363230693</c:v>
                </c:pt>
                <c:pt idx="3926">
                  <c:v>6535.5831746361491</c:v>
                </c:pt>
                <c:pt idx="3927">
                  <c:v>6189.2287089616766</c:v>
                </c:pt>
                <c:pt idx="3928">
                  <c:v>5676.8350173051431</c:v>
                </c:pt>
                <c:pt idx="3929">
                  <c:v>6324.8639005549749</c:v>
                </c:pt>
                <c:pt idx="3930">
                  <c:v>6515.4614268046525</c:v>
                </c:pt>
                <c:pt idx="3931">
                  <c:v>5905.1399193934094</c:v>
                </c:pt>
                <c:pt idx="3932">
                  <c:v>5649.8118636874942</c:v>
                </c:pt>
                <c:pt idx="3933">
                  <c:v>4994.027613893114</c:v>
                </c:pt>
                <c:pt idx="3934">
                  <c:v>4542.9719116095703</c:v>
                </c:pt>
                <c:pt idx="3935">
                  <c:v>4195.9606023164206</c:v>
                </c:pt>
                <c:pt idx="3936">
                  <c:v>3962.6174029916092</c:v>
                </c:pt>
                <c:pt idx="3937">
                  <c:v>3864.3829900653163</c:v>
                </c:pt>
                <c:pt idx="3938">
                  <c:v>3808.1054331716236</c:v>
                </c:pt>
                <c:pt idx="3939">
                  <c:v>3775.5822947689185</c:v>
                </c:pt>
                <c:pt idx="3940">
                  <c:v>3786.4378625356658</c:v>
                </c:pt>
                <c:pt idx="3941">
                  <c:v>4555.5238395430242</c:v>
                </c:pt>
                <c:pt idx="3942">
                  <c:v>5764.442967216698</c:v>
                </c:pt>
                <c:pt idx="3943">
                  <c:v>6461.3298280647314</c:v>
                </c:pt>
                <c:pt idx="3944">
                  <c:v>6918.4101071159403</c:v>
                </c:pt>
                <c:pt idx="3945">
                  <c:v>7859.026030293152</c:v>
                </c:pt>
                <c:pt idx="3946">
                  <c:v>6957.0398379401013</c:v>
                </c:pt>
                <c:pt idx="3947">
                  <c:v>6338.7860521044104</c:v>
                </c:pt>
                <c:pt idx="3948">
                  <c:v>6206.1965909170822</c:v>
                </c:pt>
                <c:pt idx="3949">
                  <c:v>6032.4883599018694</c:v>
                </c:pt>
                <c:pt idx="3950">
                  <c:v>6195.4446591583628</c:v>
                </c:pt>
                <c:pt idx="3951">
                  <c:v>6264.8960689674732</c:v>
                </c:pt>
                <c:pt idx="3952">
                  <c:v>6225.4905996870402</c:v>
                </c:pt>
                <c:pt idx="3953">
                  <c:v>5646.1451079829949</c:v>
                </c:pt>
                <c:pt idx="3954">
                  <c:v>6130.5440299723123</c:v>
                </c:pt>
                <c:pt idx="3955">
                  <c:v>5804.5467653444093</c:v>
                </c:pt>
                <c:pt idx="3956">
                  <c:v>5550.6799538407995</c:v>
                </c:pt>
                <c:pt idx="3957">
                  <c:v>4977.4949206220745</c:v>
                </c:pt>
                <c:pt idx="3958">
                  <c:v>4594.4704849014852</c:v>
                </c:pt>
                <c:pt idx="3959">
                  <c:v>4246.0641803950093</c:v>
                </c:pt>
                <c:pt idx="3960">
                  <c:v>4069.7490353886951</c:v>
                </c:pt>
                <c:pt idx="3961">
                  <c:v>3922.6745400483537</c:v>
                </c:pt>
                <c:pt idx="3962">
                  <c:v>3852.8535296265845</c:v>
                </c:pt>
                <c:pt idx="3963">
                  <c:v>3789.7372461987511</c:v>
                </c:pt>
                <c:pt idx="3964">
                  <c:v>3759.8464143332485</c:v>
                </c:pt>
                <c:pt idx="3965">
                  <c:v>4575.8200724079898</c:v>
                </c:pt>
                <c:pt idx="3966">
                  <c:v>5814.0400721115284</c:v>
                </c:pt>
                <c:pt idx="3967">
                  <c:v>6512.2407017013411</c:v>
                </c:pt>
                <c:pt idx="3968">
                  <c:v>6706.6077617772526</c:v>
                </c:pt>
                <c:pt idx="3969">
                  <c:v>6975.9001898908655</c:v>
                </c:pt>
                <c:pt idx="3970">
                  <c:v>6295.4249179749777</c:v>
                </c:pt>
                <c:pt idx="3971">
                  <c:v>6043.9269034634335</c:v>
                </c:pt>
                <c:pt idx="3972">
                  <c:v>5976.255197317706</c:v>
                </c:pt>
                <c:pt idx="3973">
                  <c:v>6092.1993773235617</c:v>
                </c:pt>
                <c:pt idx="3974">
                  <c:v>5684.1267130269034</c:v>
                </c:pt>
                <c:pt idx="3975">
                  <c:v>5213.5926656153242</c:v>
                </c:pt>
                <c:pt idx="3976">
                  <c:v>5165.2066981529888</c:v>
                </c:pt>
                <c:pt idx="3977">
                  <c:v>5368.7414279211189</c:v>
                </c:pt>
                <c:pt idx="3978">
                  <c:v>5823.0312222944995</c:v>
                </c:pt>
                <c:pt idx="3979">
                  <c:v>5454.4170140348097</c:v>
                </c:pt>
                <c:pt idx="3980">
                  <c:v>5205.1126395928404</c:v>
                </c:pt>
                <c:pt idx="3981">
                  <c:v>4560.0488530131206</c:v>
                </c:pt>
                <c:pt idx="3982">
                  <c:v>4189.273125263293</c:v>
                </c:pt>
                <c:pt idx="3983">
                  <c:v>3891.1801481156917</c:v>
                </c:pt>
                <c:pt idx="3984">
                  <c:v>3696.4500662969176</c:v>
                </c:pt>
                <c:pt idx="3985">
                  <c:v>3508.6952105439118</c:v>
                </c:pt>
                <c:pt idx="3986">
                  <c:v>3490.8442717961948</c:v>
                </c:pt>
                <c:pt idx="3987">
                  <c:v>3436.0332098704885</c:v>
                </c:pt>
                <c:pt idx="3988">
                  <c:v>3107.6523173191731</c:v>
                </c:pt>
                <c:pt idx="3989">
                  <c:v>3354.2586255227279</c:v>
                </c:pt>
                <c:pt idx="3990">
                  <c:v>3913.5046125268946</c:v>
                </c:pt>
                <c:pt idx="3991">
                  <c:v>4813.9828581210677</c:v>
                </c:pt>
                <c:pt idx="3992">
                  <c:v>5305.6634923240836</c:v>
                </c:pt>
                <c:pt idx="3993">
                  <c:v>5405.4940578194428</c:v>
                </c:pt>
                <c:pt idx="3994">
                  <c:v>4604.9114906111035</c:v>
                </c:pt>
                <c:pt idx="3995">
                  <c:v>3800.4691934387915</c:v>
                </c:pt>
                <c:pt idx="3996">
                  <c:v>3228.5687621340239</c:v>
                </c:pt>
                <c:pt idx="3997">
                  <c:v>3041.0982342977713</c:v>
                </c:pt>
                <c:pt idx="3998">
                  <c:v>2588.2406144772249</c:v>
                </c:pt>
                <c:pt idx="3999">
                  <c:v>2463.4779156187228</c:v>
                </c:pt>
                <c:pt idx="4000">
                  <c:v>2899.8077533321507</c:v>
                </c:pt>
                <c:pt idx="4001">
                  <c:v>2986.2697215437506</c:v>
                </c:pt>
                <c:pt idx="4002">
                  <c:v>3619.0412861954355</c:v>
                </c:pt>
                <c:pt idx="4003">
                  <c:v>3480.8390057094916</c:v>
                </c:pt>
                <c:pt idx="4004">
                  <c:v>3421.9902580563507</c:v>
                </c:pt>
                <c:pt idx="4005">
                  <c:v>3202.7385103792594</c:v>
                </c:pt>
                <c:pt idx="4006">
                  <c:v>2977.4912832745777</c:v>
                </c:pt>
                <c:pt idx="4007">
                  <c:v>2767.5892535156122</c:v>
                </c:pt>
                <c:pt idx="4008">
                  <c:v>2614.8940274617971</c:v>
                </c:pt>
                <c:pt idx="4009">
                  <c:v>2491.0307024765025</c:v>
                </c:pt>
                <c:pt idx="4010">
                  <c:v>2407.9012377202989</c:v>
                </c:pt>
                <c:pt idx="4011">
                  <c:v>2403.305003491449</c:v>
                </c:pt>
                <c:pt idx="4012">
                  <c:v>2175.1278883210275</c:v>
                </c:pt>
                <c:pt idx="4013">
                  <c:v>2305.17635927224</c:v>
                </c:pt>
                <c:pt idx="4014">
                  <c:v>2729.0095820808092</c:v>
                </c:pt>
                <c:pt idx="4015">
                  <c:v>3028.3584175105912</c:v>
                </c:pt>
                <c:pt idx="4016">
                  <c:v>3348.9294039970791</c:v>
                </c:pt>
                <c:pt idx="4017">
                  <c:v>3206.6267979777394</c:v>
                </c:pt>
                <c:pt idx="4018">
                  <c:v>3022.7935249022789</c:v>
                </c:pt>
                <c:pt idx="4019">
                  <c:v>2775.0889320660367</c:v>
                </c:pt>
                <c:pt idx="4020">
                  <c:v>2498.7341804843659</c:v>
                </c:pt>
                <c:pt idx="4021">
                  <c:v>2035.404304016502</c:v>
                </c:pt>
                <c:pt idx="4022">
                  <c:v>1745.9376807591923</c:v>
                </c:pt>
                <c:pt idx="4023">
                  <c:v>1572.9333963880756</c:v>
                </c:pt>
                <c:pt idx="4024">
                  <c:v>1912.1613549066794</c:v>
                </c:pt>
                <c:pt idx="4025">
                  <c:v>2376.2233276085681</c:v>
                </c:pt>
                <c:pt idx="4026">
                  <c:v>3081.1600129771882</c:v>
                </c:pt>
                <c:pt idx="4027">
                  <c:v>3182.441823754094</c:v>
                </c:pt>
                <c:pt idx="4028">
                  <c:v>3339.7940400978773</c:v>
                </c:pt>
                <c:pt idx="4029">
                  <c:v>3234.6971507189378</c:v>
                </c:pt>
                <c:pt idx="4030">
                  <c:v>2994.221225868791</c:v>
                </c:pt>
                <c:pt idx="4031">
                  <c:v>2720.3491656114711</c:v>
                </c:pt>
                <c:pt idx="4032">
                  <c:v>2572.3234235351629</c:v>
                </c:pt>
                <c:pt idx="4033">
                  <c:v>2551.2214959426287</c:v>
                </c:pt>
                <c:pt idx="4034">
                  <c:v>2464.7392926907437</c:v>
                </c:pt>
                <c:pt idx="4035">
                  <c:v>2510.4821357324104</c:v>
                </c:pt>
                <c:pt idx="4036">
                  <c:v>2673.519847980187</c:v>
                </c:pt>
                <c:pt idx="4037">
                  <c:v>4191.2345942381953</c:v>
                </c:pt>
                <c:pt idx="4038">
                  <c:v>5771.077178517382</c:v>
                </c:pt>
                <c:pt idx="4039">
                  <c:v>6983.5377830673297</c:v>
                </c:pt>
                <c:pt idx="4040">
                  <c:v>7642.34851202757</c:v>
                </c:pt>
                <c:pt idx="4041">
                  <c:v>6967.5946008351393</c:v>
                </c:pt>
                <c:pt idx="4042">
                  <c:v>7002.6528577595227</c:v>
                </c:pt>
                <c:pt idx="4043">
                  <c:v>6454.5169559350843</c:v>
                </c:pt>
                <c:pt idx="4044">
                  <c:v>6015.7403706088699</c:v>
                </c:pt>
                <c:pt idx="4045">
                  <c:v>6247.9269014887868</c:v>
                </c:pt>
                <c:pt idx="4046">
                  <c:v>5996.7030498296072</c:v>
                </c:pt>
                <c:pt idx="4047">
                  <c:v>5683.211447097463</c:v>
                </c:pt>
                <c:pt idx="4048">
                  <c:v>5690.890590288097</c:v>
                </c:pt>
                <c:pt idx="4049">
                  <c:v>5693.8711330912029</c:v>
                </c:pt>
                <c:pt idx="4050">
                  <c:v>6083.1153745333886</c:v>
                </c:pt>
                <c:pt idx="4051">
                  <c:v>5872.9528033486749</c:v>
                </c:pt>
                <c:pt idx="4052">
                  <c:v>5774.9924341528986</c:v>
                </c:pt>
                <c:pt idx="4053">
                  <c:v>5077.5320773625772</c:v>
                </c:pt>
                <c:pt idx="4054">
                  <c:v>4705.5731036728466</c:v>
                </c:pt>
                <c:pt idx="4055">
                  <c:v>4349.2130764581379</c:v>
                </c:pt>
                <c:pt idx="4056">
                  <c:v>4103.3701700238234</c:v>
                </c:pt>
                <c:pt idx="4057">
                  <c:v>4007.5502488126358</c:v>
                </c:pt>
                <c:pt idx="4058">
                  <c:v>3927.5272733970733</c:v>
                </c:pt>
                <c:pt idx="4059">
                  <c:v>3926.570026681693</c:v>
                </c:pt>
                <c:pt idx="4060">
                  <c:v>3878.9589353483893</c:v>
                </c:pt>
                <c:pt idx="4061">
                  <c:v>4825.3618175088186</c:v>
                </c:pt>
                <c:pt idx="4062">
                  <c:v>5957.3847380348525</c:v>
                </c:pt>
                <c:pt idx="4063">
                  <c:v>7049.519029496324</c:v>
                </c:pt>
                <c:pt idx="4064">
                  <c:v>7347.0131278211284</c:v>
                </c:pt>
                <c:pt idx="4065">
                  <c:v>7403.0193146950905</c:v>
                </c:pt>
                <c:pt idx="4066">
                  <c:v>7298.7156245275537</c:v>
                </c:pt>
                <c:pt idx="4067">
                  <c:v>6481.4714995478225</c:v>
                </c:pt>
                <c:pt idx="4068">
                  <c:v>6156.9901265313674</c:v>
                </c:pt>
                <c:pt idx="4069">
                  <c:v>6209.4786232812921</c:v>
                </c:pt>
                <c:pt idx="4070">
                  <c:v>6039.1529428329259</c:v>
                </c:pt>
                <c:pt idx="4071">
                  <c:v>5738.8116178619848</c:v>
                </c:pt>
                <c:pt idx="4072">
                  <c:v>5653.8874651677952</c:v>
                </c:pt>
                <c:pt idx="4073">
                  <c:v>5834.9605938479453</c:v>
                </c:pt>
                <c:pt idx="4074">
                  <c:v>6250.5083341148702</c:v>
                </c:pt>
                <c:pt idx="4075">
                  <c:v>5923.6282060064286</c:v>
                </c:pt>
                <c:pt idx="4076">
                  <c:v>5731.6165829893234</c:v>
                </c:pt>
                <c:pt idx="4077">
                  <c:v>5153.2125676785963</c:v>
                </c:pt>
                <c:pt idx="4078">
                  <c:v>4721.281299772998</c:v>
                </c:pt>
                <c:pt idx="4079">
                  <c:v>4298.2790012292498</c:v>
                </c:pt>
                <c:pt idx="4080">
                  <c:v>4030.4829201233024</c:v>
                </c:pt>
                <c:pt idx="4081">
                  <c:v>3960.5904099468712</c:v>
                </c:pt>
                <c:pt idx="4082">
                  <c:v>3850.2430385840148</c:v>
                </c:pt>
                <c:pt idx="4083">
                  <c:v>3866.6844821681607</c:v>
                </c:pt>
                <c:pt idx="4084">
                  <c:v>3831.0032007358068</c:v>
                </c:pt>
                <c:pt idx="4085">
                  <c:v>4859.4884075673526</c:v>
                </c:pt>
                <c:pt idx="4086">
                  <c:v>6075.4410563000774</c:v>
                </c:pt>
                <c:pt idx="4087">
                  <c:v>7103.8356051354904</c:v>
                </c:pt>
                <c:pt idx="4088">
                  <c:v>7335.2191288439271</c:v>
                </c:pt>
                <c:pt idx="4089">
                  <c:v>7269.5879402524333</c:v>
                </c:pt>
                <c:pt idx="4090">
                  <c:v>6733.5647058519726</c:v>
                </c:pt>
                <c:pt idx="4091">
                  <c:v>6116.1088099116969</c:v>
                </c:pt>
                <c:pt idx="4092">
                  <c:v>6256.5900906758834</c:v>
                </c:pt>
                <c:pt idx="4093">
                  <c:v>6599.9284572429224</c:v>
                </c:pt>
                <c:pt idx="4094">
                  <c:v>6172.3237763722991</c:v>
                </c:pt>
                <c:pt idx="4095">
                  <c:v>5948.5501714316269</c:v>
                </c:pt>
                <c:pt idx="4096">
                  <c:v>5924.4625996950799</c:v>
                </c:pt>
                <c:pt idx="4097">
                  <c:v>5986.6457494386914</c:v>
                </c:pt>
                <c:pt idx="4098">
                  <c:v>6392.238169111065</c:v>
                </c:pt>
                <c:pt idx="4099">
                  <c:v>6090.6451128030303</c:v>
                </c:pt>
                <c:pt idx="4100">
                  <c:v>5830.7072429775599</c:v>
                </c:pt>
                <c:pt idx="4101">
                  <c:v>5250.8472326628162</c:v>
                </c:pt>
                <c:pt idx="4102">
                  <c:v>4752.2216936066052</c:v>
                </c:pt>
                <c:pt idx="4103">
                  <c:v>4585.694765013789</c:v>
                </c:pt>
                <c:pt idx="4104">
                  <c:v>4196.3428510048025</c:v>
                </c:pt>
                <c:pt idx="4105">
                  <c:v>4032.305413869743</c:v>
                </c:pt>
                <c:pt idx="4106">
                  <c:v>3940.3462294111332</c:v>
                </c:pt>
                <c:pt idx="4107">
                  <c:v>3878.1136929508798</c:v>
                </c:pt>
                <c:pt idx="4108">
                  <c:v>3830.1656850620466</c:v>
                </c:pt>
                <c:pt idx="4109">
                  <c:v>4773.0578742008665</c:v>
                </c:pt>
                <c:pt idx="4110">
                  <c:v>5985.4956964360936</c:v>
                </c:pt>
                <c:pt idx="4111">
                  <c:v>7069.3790109846459</c:v>
                </c:pt>
                <c:pt idx="4112">
                  <c:v>7343.7336756466011</c:v>
                </c:pt>
                <c:pt idx="4113">
                  <c:v>7536.7306006642184</c:v>
                </c:pt>
                <c:pt idx="4114">
                  <c:v>7382.0482970504372</c:v>
                </c:pt>
                <c:pt idx="4115">
                  <c:v>6735.7344055648236</c:v>
                </c:pt>
                <c:pt idx="4116">
                  <c:v>6339.7143433287602</c:v>
                </c:pt>
                <c:pt idx="4117">
                  <c:v>6537.1702679364062</c:v>
                </c:pt>
                <c:pt idx="4118">
                  <c:v>6447.8346860218762</c:v>
                </c:pt>
                <c:pt idx="4119">
                  <c:v>6176.6383958412307</c:v>
                </c:pt>
                <c:pt idx="4120">
                  <c:v>6224.5450363171512</c:v>
                </c:pt>
                <c:pt idx="4121">
                  <c:v>6271.6044027933385</c:v>
                </c:pt>
                <c:pt idx="4122">
                  <c:v>6598.500306187253</c:v>
                </c:pt>
                <c:pt idx="4123">
                  <c:v>6176.0256926144566</c:v>
                </c:pt>
                <c:pt idx="4124">
                  <c:v>5944.3696029656276</c:v>
                </c:pt>
                <c:pt idx="4125">
                  <c:v>5296.0543275428072</c:v>
                </c:pt>
                <c:pt idx="4126">
                  <c:v>4880.6505029262626</c:v>
                </c:pt>
                <c:pt idx="4127">
                  <c:v>4531.2292019025654</c:v>
                </c:pt>
                <c:pt idx="4128">
                  <c:v>4342.8418483198611</c:v>
                </c:pt>
                <c:pt idx="4129">
                  <c:v>4236.3229638202411</c:v>
                </c:pt>
                <c:pt idx="4130">
                  <c:v>4117.7231207742561</c:v>
                </c:pt>
                <c:pt idx="4131">
                  <c:v>4089.2167185888443</c:v>
                </c:pt>
                <c:pt idx="4132">
                  <c:v>4022.7026090457448</c:v>
                </c:pt>
                <c:pt idx="4133">
                  <c:v>4834.6902536295411</c:v>
                </c:pt>
                <c:pt idx="4134">
                  <c:v>5929.6973293819501</c:v>
                </c:pt>
                <c:pt idx="4135">
                  <c:v>6976.0459331211805</c:v>
                </c:pt>
                <c:pt idx="4136">
                  <c:v>7376.0698039804438</c:v>
                </c:pt>
                <c:pt idx="4137">
                  <c:v>7635.3780328107196</c:v>
                </c:pt>
                <c:pt idx="4138">
                  <c:v>7619.7716678658535</c:v>
                </c:pt>
                <c:pt idx="4139">
                  <c:v>6916.397877865892</c:v>
                </c:pt>
                <c:pt idx="4140">
                  <c:v>6737.8447849483064</c:v>
                </c:pt>
                <c:pt idx="4141">
                  <c:v>7258.6489814447641</c:v>
                </c:pt>
                <c:pt idx="4142">
                  <c:v>7595.4577348370594</c:v>
                </c:pt>
                <c:pt idx="4143">
                  <c:v>7589.6392822314983</c:v>
                </c:pt>
                <c:pt idx="4144">
                  <c:v>7440.3356268285206</c:v>
                </c:pt>
                <c:pt idx="4145">
                  <c:v>7077.2466242704786</c:v>
                </c:pt>
                <c:pt idx="4146">
                  <c:v>6665.6345857549113</c:v>
                </c:pt>
                <c:pt idx="4147">
                  <c:v>5903.8270874300251</c:v>
                </c:pt>
                <c:pt idx="4148">
                  <c:v>5550.8274533346821</c:v>
                </c:pt>
                <c:pt idx="4149">
                  <c:v>4923.2011069215232</c:v>
                </c:pt>
                <c:pt idx="4150">
                  <c:v>4490.6988409752039</c:v>
                </c:pt>
                <c:pt idx="4151">
                  <c:v>4129.3363309256147</c:v>
                </c:pt>
                <c:pt idx="4152">
                  <c:v>3844.845807103643</c:v>
                </c:pt>
                <c:pt idx="4153">
                  <c:v>3682.9321126813425</c:v>
                </c:pt>
                <c:pt idx="4154">
                  <c:v>3553.3305573857533</c:v>
                </c:pt>
                <c:pt idx="4155">
                  <c:v>3511.4067012399191</c:v>
                </c:pt>
                <c:pt idx="4156">
                  <c:v>3248.3769499129198</c:v>
                </c:pt>
                <c:pt idx="4157">
                  <c:v>3573.1622625865643</c:v>
                </c:pt>
                <c:pt idx="4158">
                  <c:v>4289.6381708996032</c:v>
                </c:pt>
                <c:pt idx="4159">
                  <c:v>4598.2073506057486</c:v>
                </c:pt>
                <c:pt idx="4160">
                  <c:v>4712.1473436537108</c:v>
                </c:pt>
                <c:pt idx="4161">
                  <c:v>4654.4720384213433</c:v>
                </c:pt>
                <c:pt idx="4162">
                  <c:v>4251.209710544691</c:v>
                </c:pt>
                <c:pt idx="4163">
                  <c:v>3476.0685542100991</c:v>
                </c:pt>
                <c:pt idx="4164">
                  <c:v>2947.927470924375</c:v>
                </c:pt>
                <c:pt idx="4165">
                  <c:v>2528.9166098341516</c:v>
                </c:pt>
                <c:pt idx="4166">
                  <c:v>2236.2431517080008</c:v>
                </c:pt>
                <c:pt idx="4167">
                  <c:v>1928.7259521957264</c:v>
                </c:pt>
                <c:pt idx="4168">
                  <c:v>2119.3168039646503</c:v>
                </c:pt>
                <c:pt idx="4169">
                  <c:v>2561.0366722949652</c:v>
                </c:pt>
                <c:pt idx="4170">
                  <c:v>3254.4552370501019</c:v>
                </c:pt>
                <c:pt idx="4171">
                  <c:v>3201.5342817527326</c:v>
                </c:pt>
                <c:pt idx="4172">
                  <c:v>3224.4681858177896</c:v>
                </c:pt>
                <c:pt idx="4173">
                  <c:v>3064.2927354310177</c:v>
                </c:pt>
                <c:pt idx="4174">
                  <c:v>2868.4704073600906</c:v>
                </c:pt>
                <c:pt idx="4175">
                  <c:v>2642.9201812950946</c:v>
                </c:pt>
                <c:pt idx="4176">
                  <c:v>2453.2430821379207</c:v>
                </c:pt>
                <c:pt idx="4177">
                  <c:v>2296.6608694216002</c:v>
                </c:pt>
                <c:pt idx="4178">
                  <c:v>2258.5787500935385</c:v>
                </c:pt>
                <c:pt idx="4179">
                  <c:v>2241.6258082645068</c:v>
                </c:pt>
                <c:pt idx="4180">
                  <c:v>2213.7536460658239</c:v>
                </c:pt>
                <c:pt idx="4181">
                  <c:v>2260.9821739260369</c:v>
                </c:pt>
                <c:pt idx="4182">
                  <c:v>2517.6679778466464</c:v>
                </c:pt>
                <c:pt idx="4183">
                  <c:v>2719.1933456485149</c:v>
                </c:pt>
                <c:pt idx="4184">
                  <c:v>2698.9064066388041</c:v>
                </c:pt>
                <c:pt idx="4185">
                  <c:v>2742.0114277494476</c:v>
                </c:pt>
                <c:pt idx="4186">
                  <c:v>2626.6276718916524</c:v>
                </c:pt>
                <c:pt idx="4187">
                  <c:v>2400.7881895046635</c:v>
                </c:pt>
                <c:pt idx="4188">
                  <c:v>2056.3886797657901</c:v>
                </c:pt>
                <c:pt idx="4189">
                  <c:v>1674.1860463455007</c:v>
                </c:pt>
                <c:pt idx="4190">
                  <c:v>1443.4559169467834</c:v>
                </c:pt>
                <c:pt idx="4191">
                  <c:v>1211.4918108522447</c:v>
                </c:pt>
                <c:pt idx="4192">
                  <c:v>1405.8887966352941</c:v>
                </c:pt>
                <c:pt idx="4193">
                  <c:v>2249.6591843044389</c:v>
                </c:pt>
                <c:pt idx="4194">
                  <c:v>2830.6555940636144</c:v>
                </c:pt>
                <c:pt idx="4195">
                  <c:v>2926.5874877223537</c:v>
                </c:pt>
                <c:pt idx="4196">
                  <c:v>3069.6289671206991</c:v>
                </c:pt>
                <c:pt idx="4197">
                  <c:v>2981.3442700537471</c:v>
                </c:pt>
                <c:pt idx="4198">
                  <c:v>2736.4841102473129</c:v>
                </c:pt>
                <c:pt idx="4199">
                  <c:v>2503.2344106016744</c:v>
                </c:pt>
                <c:pt idx="4200">
                  <c:v>2389.2488017227756</c:v>
                </c:pt>
                <c:pt idx="4201">
                  <c:v>2275.4071923497681</c:v>
                </c:pt>
                <c:pt idx="4202">
                  <c:v>2263.4112335117411</c:v>
                </c:pt>
                <c:pt idx="4203">
                  <c:v>2316.6008010013138</c:v>
                </c:pt>
                <c:pt idx="4204">
                  <c:v>2592.9034827512041</c:v>
                </c:pt>
                <c:pt idx="4205">
                  <c:v>3924.1995753065889</c:v>
                </c:pt>
                <c:pt idx="4206">
                  <c:v>5219.6702879167524</c:v>
                </c:pt>
                <c:pt idx="4207">
                  <c:v>6448.7542403378538</c:v>
                </c:pt>
                <c:pt idx="4208">
                  <c:v>6713.6947954531033</c:v>
                </c:pt>
                <c:pt idx="4209">
                  <c:v>6574.133465294025</c:v>
                </c:pt>
                <c:pt idx="4210">
                  <c:v>6235.7237184401856</c:v>
                </c:pt>
                <c:pt idx="4211">
                  <c:v>5714.7421868677884</c:v>
                </c:pt>
                <c:pt idx="4212">
                  <c:v>5664.0822083995354</c:v>
                </c:pt>
                <c:pt idx="4213">
                  <c:v>6362.178310657313</c:v>
                </c:pt>
                <c:pt idx="4214">
                  <c:v>6754.2004380744756</c:v>
                </c:pt>
                <c:pt idx="4215">
                  <c:v>6354.7779316616679</c:v>
                </c:pt>
                <c:pt idx="4216">
                  <c:v>5521.3701730118282</c:v>
                </c:pt>
                <c:pt idx="4217">
                  <c:v>5844.4093072466585</c:v>
                </c:pt>
                <c:pt idx="4218">
                  <c:v>6024.9070593744627</c:v>
                </c:pt>
                <c:pt idx="4219">
                  <c:v>5494.8984404383355</c:v>
                </c:pt>
                <c:pt idx="4220">
                  <c:v>5224.1603242341389</c:v>
                </c:pt>
                <c:pt idx="4221">
                  <c:v>4722.0272972132425</c:v>
                </c:pt>
                <c:pt idx="4222">
                  <c:v>4331.7426364048088</c:v>
                </c:pt>
                <c:pt idx="4223">
                  <c:v>4009.5792418505125</c:v>
                </c:pt>
                <c:pt idx="4224">
                  <c:v>3843.7320609252624</c:v>
                </c:pt>
                <c:pt idx="4225">
                  <c:v>3748.8051366499176</c:v>
                </c:pt>
                <c:pt idx="4226">
                  <c:v>3695.9590679816902</c:v>
                </c:pt>
                <c:pt idx="4227">
                  <c:v>3676.6678841759149</c:v>
                </c:pt>
                <c:pt idx="4228">
                  <c:v>3661.757391712672</c:v>
                </c:pt>
                <c:pt idx="4229">
                  <c:v>4389.9522078290165</c:v>
                </c:pt>
                <c:pt idx="4230">
                  <c:v>5735.0115412983378</c:v>
                </c:pt>
                <c:pt idx="4231">
                  <c:v>6637.5074299170874</c:v>
                </c:pt>
                <c:pt idx="4232">
                  <c:v>6314.0848184191964</c:v>
                </c:pt>
                <c:pt idx="4233">
                  <c:v>7060.0931909663886</c:v>
                </c:pt>
                <c:pt idx="4234">
                  <c:v>7081.9215455334024</c:v>
                </c:pt>
                <c:pt idx="4235">
                  <c:v>6515.2345022959462</c:v>
                </c:pt>
                <c:pt idx="4236">
                  <c:v>5776.4381752736017</c:v>
                </c:pt>
                <c:pt idx="4237">
                  <c:v>5913.2999378932518</c:v>
                </c:pt>
                <c:pt idx="4238">
                  <c:v>5704.4728691792934</c:v>
                </c:pt>
                <c:pt idx="4239">
                  <c:v>5397.3951731223706</c:v>
                </c:pt>
                <c:pt idx="4240">
                  <c:v>5169.2437305388839</c:v>
                </c:pt>
                <c:pt idx="4241">
                  <c:v>5342.6609643812317</c:v>
                </c:pt>
                <c:pt idx="4242">
                  <c:v>5878.520027453691</c:v>
                </c:pt>
                <c:pt idx="4243">
                  <c:v>5558.2301873379211</c:v>
                </c:pt>
                <c:pt idx="4244">
                  <c:v>5409.6994375900658</c:v>
                </c:pt>
                <c:pt idx="4245">
                  <c:v>4866.7240507123779</c:v>
                </c:pt>
                <c:pt idx="4246">
                  <c:v>4472.6586528768621</c:v>
                </c:pt>
                <c:pt idx="4247">
                  <c:v>4091.7864597712396</c:v>
                </c:pt>
                <c:pt idx="4248">
                  <c:v>3873.1314600465162</c:v>
                </c:pt>
                <c:pt idx="4249">
                  <c:v>3759.9868482818865</c:v>
                </c:pt>
                <c:pt idx="4250">
                  <c:v>3728.9029549406719</c:v>
                </c:pt>
                <c:pt idx="4251">
                  <c:v>3724.175721161324</c:v>
                </c:pt>
                <c:pt idx="4252">
                  <c:v>3649.1213590521352</c:v>
                </c:pt>
                <c:pt idx="4253">
                  <c:v>4559.7744796076649</c:v>
                </c:pt>
                <c:pt idx="4254">
                  <c:v>5872.4723060423485</c:v>
                </c:pt>
                <c:pt idx="4255">
                  <c:v>6452.9963900972507</c:v>
                </c:pt>
                <c:pt idx="4256">
                  <c:v>6554.1278058834168</c:v>
                </c:pt>
                <c:pt idx="4257">
                  <c:v>6990.1012177038692</c:v>
                </c:pt>
                <c:pt idx="4258">
                  <c:v>6533.1710583047407</c:v>
                </c:pt>
                <c:pt idx="4259">
                  <c:v>6139.1652185198272</c:v>
                </c:pt>
                <c:pt idx="4260">
                  <c:v>5641.3159145221553</c:v>
                </c:pt>
                <c:pt idx="4261">
                  <c:v>5846.0920762896758</c:v>
                </c:pt>
                <c:pt idx="4262">
                  <c:v>5659.2104077181239</c:v>
                </c:pt>
                <c:pt idx="4263">
                  <c:v>5325.1065583150757</c:v>
                </c:pt>
                <c:pt idx="4264">
                  <c:v>5320.2469002252283</c:v>
                </c:pt>
                <c:pt idx="4265">
                  <c:v>5534.7168416874474</c:v>
                </c:pt>
                <c:pt idx="4266">
                  <c:v>6029.8544507055913</c:v>
                </c:pt>
                <c:pt idx="4267">
                  <c:v>5795.8074348302825</c:v>
                </c:pt>
                <c:pt idx="4268">
                  <c:v>5620.7784633103811</c:v>
                </c:pt>
                <c:pt idx="4269">
                  <c:v>5084.8455522677041</c:v>
                </c:pt>
                <c:pt idx="4270">
                  <c:v>4721.9467974894624</c:v>
                </c:pt>
                <c:pt idx="4271">
                  <c:v>4362.078532312642</c:v>
                </c:pt>
                <c:pt idx="4272">
                  <c:v>4093.2387047881225</c:v>
                </c:pt>
                <c:pt idx="4273">
                  <c:v>3988.2578150111503</c:v>
                </c:pt>
                <c:pt idx="4274">
                  <c:v>3865.0937376265138</c:v>
                </c:pt>
                <c:pt idx="4275">
                  <c:v>3876.6671979142675</c:v>
                </c:pt>
                <c:pt idx="4276">
                  <c:v>3861.0747548129589</c:v>
                </c:pt>
                <c:pt idx="4277">
                  <c:v>4743.7286597917655</c:v>
                </c:pt>
                <c:pt idx="4278">
                  <c:v>5906.0550309346636</c:v>
                </c:pt>
                <c:pt idx="4279">
                  <c:v>6776.8195266053444</c:v>
                </c:pt>
                <c:pt idx="4280">
                  <c:v>7968.2676698179439</c:v>
                </c:pt>
                <c:pt idx="4281">
                  <c:v>7262.2688229946725</c:v>
                </c:pt>
                <c:pt idx="4282">
                  <c:v>7241.8456143376034</c:v>
                </c:pt>
                <c:pt idx="4283">
                  <c:v>6082.2652141799235</c:v>
                </c:pt>
                <c:pt idx="4284">
                  <c:v>6115.3767170736892</c:v>
                </c:pt>
                <c:pt idx="4285">
                  <c:v>6201.0053203287389</c:v>
                </c:pt>
                <c:pt idx="4286">
                  <c:v>6614.2797888766536</c:v>
                </c:pt>
                <c:pt idx="4287">
                  <c:v>7003.9383442054514</c:v>
                </c:pt>
                <c:pt idx="4288">
                  <c:v>6710.3698173114863</c:v>
                </c:pt>
                <c:pt idx="4289">
                  <c:v>6749.0323385142528</c:v>
                </c:pt>
                <c:pt idx="4290">
                  <c:v>6588.8193762394776</c:v>
                </c:pt>
                <c:pt idx="4291">
                  <c:v>6020.6281472020273</c:v>
                </c:pt>
                <c:pt idx="4292">
                  <c:v>5736.9063148385603</c:v>
                </c:pt>
                <c:pt idx="4293">
                  <c:v>5162.6367853410884</c:v>
                </c:pt>
                <c:pt idx="4294">
                  <c:v>4807.2670047285283</c:v>
                </c:pt>
                <c:pt idx="4295">
                  <c:v>4434.9170323804392</c:v>
                </c:pt>
                <c:pt idx="4296">
                  <c:v>4295.2897614862886</c:v>
                </c:pt>
                <c:pt idx="4297">
                  <c:v>4168.2434474228485</c:v>
                </c:pt>
                <c:pt idx="4298">
                  <c:v>4085.9517297920656</c:v>
                </c:pt>
                <c:pt idx="4299">
                  <c:v>4081.2949957708101</c:v>
                </c:pt>
                <c:pt idx="4300">
                  <c:v>4034.9663971632999</c:v>
                </c:pt>
                <c:pt idx="4301">
                  <c:v>4935.9583102739134</c:v>
                </c:pt>
                <c:pt idx="4302">
                  <c:v>6179.3960472983863</c:v>
                </c:pt>
                <c:pt idx="4303">
                  <c:v>6921.1761067680654</c:v>
                </c:pt>
                <c:pt idx="4304">
                  <c:v>7239.7835474842714</c:v>
                </c:pt>
                <c:pt idx="4305">
                  <c:v>7221.0141186802457</c:v>
                </c:pt>
                <c:pt idx="4306">
                  <c:v>7234.608816807825</c:v>
                </c:pt>
                <c:pt idx="4307">
                  <c:v>6155.4567352412005</c:v>
                </c:pt>
                <c:pt idx="4308">
                  <c:v>5564.0088088366865</c:v>
                </c:pt>
                <c:pt idx="4309">
                  <c:v>5810.9966355848383</c:v>
                </c:pt>
                <c:pt idx="4310">
                  <c:v>5798.0174071322181</c:v>
                </c:pt>
                <c:pt idx="4311">
                  <c:v>5398.4755283494951</c:v>
                </c:pt>
                <c:pt idx="4312">
                  <c:v>5574.8011581683186</c:v>
                </c:pt>
                <c:pt idx="4313">
                  <c:v>5693.2955681904969</c:v>
                </c:pt>
                <c:pt idx="4314">
                  <c:v>5949.391905481717</c:v>
                </c:pt>
                <c:pt idx="4315">
                  <c:v>5495.6586094600461</c:v>
                </c:pt>
                <c:pt idx="4316">
                  <c:v>5213.7006101247653</c:v>
                </c:pt>
                <c:pt idx="4317">
                  <c:v>4519.9752405185081</c:v>
                </c:pt>
                <c:pt idx="4318">
                  <c:v>4178.0776636785049</c:v>
                </c:pt>
                <c:pt idx="4319">
                  <c:v>3854.0037756797219</c:v>
                </c:pt>
                <c:pt idx="4320">
                  <c:v>3635.4127757353949</c:v>
                </c:pt>
                <c:pt idx="4321">
                  <c:v>3519.6926728080989</c:v>
                </c:pt>
                <c:pt idx="4322">
                  <c:v>3445.5096773536957</c:v>
                </c:pt>
                <c:pt idx="4323">
                  <c:v>3359.9119710668188</c:v>
                </c:pt>
                <c:pt idx="4324">
                  <c:v>3225.9417141994686</c:v>
                </c:pt>
                <c:pt idx="4325">
                  <c:v>3450.9816844395573</c:v>
                </c:pt>
                <c:pt idx="4326">
                  <c:v>4089.7090627719722</c:v>
                </c:pt>
                <c:pt idx="4327">
                  <c:v>4550.3881763918771</c:v>
                </c:pt>
                <c:pt idx="4328">
                  <c:v>4808.1373094747314</c:v>
                </c:pt>
                <c:pt idx="4329">
                  <c:v>4754.5470547498053</c:v>
                </c:pt>
                <c:pt idx="4330">
                  <c:v>4428.6949633437252</c:v>
                </c:pt>
                <c:pt idx="4331">
                  <c:v>3627.9117460924272</c:v>
                </c:pt>
                <c:pt idx="4332">
                  <c:v>3135.247720540649</c:v>
                </c:pt>
                <c:pt idx="4333">
                  <c:v>2800.7145899564757</c:v>
                </c:pt>
                <c:pt idx="4334">
                  <c:v>2525.8659173239985</c:v>
                </c:pt>
                <c:pt idx="4335">
                  <c:v>2302.3154474588496</c:v>
                </c:pt>
                <c:pt idx="4336">
                  <c:v>2436.5811121422371</c:v>
                </c:pt>
                <c:pt idx="4337">
                  <c:v>3001.6487549802628</c:v>
                </c:pt>
                <c:pt idx="4338">
                  <c:v>3588.696707976746</c:v>
                </c:pt>
                <c:pt idx="4339">
                  <c:v>3388.9116118941488</c:v>
                </c:pt>
                <c:pt idx="4340">
                  <c:v>3332.0235667608581</c:v>
                </c:pt>
                <c:pt idx="4341">
                  <c:v>3169.1496256334726</c:v>
                </c:pt>
                <c:pt idx="4342">
                  <c:v>2930.5729442664119</c:v>
                </c:pt>
                <c:pt idx="4343">
                  <c:v>2726.2578953367288</c:v>
                </c:pt>
                <c:pt idx="4344">
                  <c:v>2544.8212679038593</c:v>
                </c:pt>
                <c:pt idx="4345">
                  <c:v>2460.8960558781187</c:v>
                </c:pt>
                <c:pt idx="4346">
                  <c:v>2368.3456234482696</c:v>
                </c:pt>
                <c:pt idx="4347">
                  <c:v>2375.6903482461685</c:v>
                </c:pt>
                <c:pt idx="4348">
                  <c:v>2209.3645968627343</c:v>
                </c:pt>
                <c:pt idx="4349">
                  <c:v>2244.5648162049083</c:v>
                </c:pt>
                <c:pt idx="4350">
                  <c:v>2610.029405177906</c:v>
                </c:pt>
                <c:pt idx="4351">
                  <c:v>2856.8270424010211</c:v>
                </c:pt>
                <c:pt idx="4352">
                  <c:v>2936.3570795916071</c:v>
                </c:pt>
                <c:pt idx="4353">
                  <c:v>2867.8832442755661</c:v>
                </c:pt>
                <c:pt idx="4354">
                  <c:v>2862.8196025596312</c:v>
                </c:pt>
                <c:pt idx="4355">
                  <c:v>2668.0890403349831</c:v>
                </c:pt>
                <c:pt idx="4356">
                  <c:v>2290.28422071676</c:v>
                </c:pt>
                <c:pt idx="4357">
                  <c:v>1988.6687650602978</c:v>
                </c:pt>
                <c:pt idx="4358">
                  <c:v>1689.8025982982538</c:v>
                </c:pt>
                <c:pt idx="4359">
                  <c:v>1512.9560624820824</c:v>
                </c:pt>
                <c:pt idx="4360">
                  <c:v>1751.1465482046053</c:v>
                </c:pt>
                <c:pt idx="4361">
                  <c:v>2410.7271209182509</c:v>
                </c:pt>
                <c:pt idx="4362">
                  <c:v>3138.4756381480165</c:v>
                </c:pt>
                <c:pt idx="4363">
                  <c:v>3175.257485553193</c:v>
                </c:pt>
                <c:pt idx="4364">
                  <c:v>3341.6170338426027</c:v>
                </c:pt>
                <c:pt idx="4365">
                  <c:v>3279.3307475667825</c:v>
                </c:pt>
                <c:pt idx="4366">
                  <c:v>3058.7137545742867</c:v>
                </c:pt>
                <c:pt idx="4367">
                  <c:v>2829.0587925939526</c:v>
                </c:pt>
                <c:pt idx="4368">
                  <c:v>2655.5651379062024</c:v>
                </c:pt>
                <c:pt idx="4369">
                  <c:v>2598.3995840595107</c:v>
                </c:pt>
                <c:pt idx="4370">
                  <c:v>2551.2402458782913</c:v>
                </c:pt>
                <c:pt idx="4371">
                  <c:v>2624.6242440743094</c:v>
                </c:pt>
                <c:pt idx="4372">
                  <c:v>2898.2940168857208</c:v>
                </c:pt>
                <c:pt idx="4373">
                  <c:v>4282.5864296836353</c:v>
                </c:pt>
                <c:pt idx="4374">
                  <c:v>5488.9380011203957</c:v>
                </c:pt>
                <c:pt idx="4375">
                  <c:v>6680.7715983395328</c:v>
                </c:pt>
                <c:pt idx="4376">
                  <c:v>7278.2220130295109</c:v>
                </c:pt>
                <c:pt idx="4377">
                  <c:v>7456.7186502891946</c:v>
                </c:pt>
                <c:pt idx="4378">
                  <c:v>7412.4239702512486</c:v>
                </c:pt>
                <c:pt idx="4379">
                  <c:v>6727.8474297539979</c:v>
                </c:pt>
                <c:pt idx="4380">
                  <c:v>6200.6317437631587</c:v>
                </c:pt>
                <c:pt idx="4381">
                  <c:v>6388.3266864511088</c:v>
                </c:pt>
                <c:pt idx="4382">
                  <c:v>6466.9076754352791</c:v>
                </c:pt>
                <c:pt idx="4383">
                  <c:v>6235.7874136239243</c:v>
                </c:pt>
                <c:pt idx="4384">
                  <c:v>6195.2511088820565</c:v>
                </c:pt>
                <c:pt idx="4385">
                  <c:v>6229.5469922468383</c:v>
                </c:pt>
                <c:pt idx="4386">
                  <c:v>6443.0208658102702</c:v>
                </c:pt>
                <c:pt idx="4387">
                  <c:v>6052.9427042932721</c:v>
                </c:pt>
                <c:pt idx="4388">
                  <c:v>5855.7669069898329</c:v>
                </c:pt>
                <c:pt idx="4389">
                  <c:v>5183.0797151948545</c:v>
                </c:pt>
                <c:pt idx="4390">
                  <c:v>4756.2294298547804</c:v>
                </c:pt>
                <c:pt idx="4391">
                  <c:v>4384.3552058742471</c:v>
                </c:pt>
                <c:pt idx="4392">
                  <c:v>4164.672209676909</c:v>
                </c:pt>
                <c:pt idx="4393">
                  <c:v>4021.119202253215</c:v>
                </c:pt>
                <c:pt idx="4394">
                  <c:v>3918.6028040197834</c:v>
                </c:pt>
                <c:pt idx="4395">
                  <c:v>3912.3500754748961</c:v>
                </c:pt>
                <c:pt idx="4396">
                  <c:v>3962.1549259996232</c:v>
                </c:pt>
                <c:pt idx="4397">
                  <c:v>4925.2230574025816</c:v>
                </c:pt>
                <c:pt idx="4398">
                  <c:v>6073.6948614036392</c:v>
                </c:pt>
                <c:pt idx="4399">
                  <c:v>7103.18284065642</c:v>
                </c:pt>
                <c:pt idx="4400">
                  <c:v>7555.3665631028034</c:v>
                </c:pt>
                <c:pt idx="4401">
                  <c:v>7865.7736615285858</c:v>
                </c:pt>
                <c:pt idx="4402">
                  <c:v>7907.2949150851364</c:v>
                </c:pt>
                <c:pt idx="4403">
                  <c:v>6904.7889503539654</c:v>
                </c:pt>
                <c:pt idx="4404">
                  <c:v>6783.9129390471862</c:v>
                </c:pt>
                <c:pt idx="4405">
                  <c:v>6789.5607078079029</c:v>
                </c:pt>
                <c:pt idx="4406">
                  <c:v>6868.9725061147601</c:v>
                </c:pt>
                <c:pt idx="4407">
                  <c:v>6695.7109334415291</c:v>
                </c:pt>
                <c:pt idx="4408">
                  <c:v>6490.2073773569728</c:v>
                </c:pt>
                <c:pt idx="4409">
                  <c:v>6663.4638889190455</c:v>
                </c:pt>
                <c:pt idx="4410">
                  <c:v>6800.2238151587662</c:v>
                </c:pt>
                <c:pt idx="4411">
                  <c:v>6265.8520787487478</c:v>
                </c:pt>
                <c:pt idx="4412">
                  <c:v>6006.0878911904301</c:v>
                </c:pt>
                <c:pt idx="4413">
                  <c:v>5295.7840784701175</c:v>
                </c:pt>
                <c:pt idx="4414">
                  <c:v>4825.4684422735718</c:v>
                </c:pt>
                <c:pt idx="4415">
                  <c:v>4442.7180056128045</c:v>
                </c:pt>
                <c:pt idx="4416">
                  <c:v>4168.4794466130588</c:v>
                </c:pt>
                <c:pt idx="4417">
                  <c:v>4034.1681574780741</c:v>
                </c:pt>
                <c:pt idx="4418">
                  <c:v>3935.9614944565624</c:v>
                </c:pt>
                <c:pt idx="4419">
                  <c:v>3911.5310782851375</c:v>
                </c:pt>
                <c:pt idx="4420">
                  <c:v>3978.5095378545479</c:v>
                </c:pt>
                <c:pt idx="4421">
                  <c:v>4854.3967656862633</c:v>
                </c:pt>
                <c:pt idx="4422">
                  <c:v>6197.5905149091423</c:v>
                </c:pt>
                <c:pt idx="4423">
                  <c:v>7512.1441453207954</c:v>
                </c:pt>
                <c:pt idx="4424">
                  <c:v>7929.7358286787912</c:v>
                </c:pt>
                <c:pt idx="4425">
                  <c:v>8217.1329206360697</c:v>
                </c:pt>
                <c:pt idx="4426">
                  <c:v>7914.0588404130376</c:v>
                </c:pt>
                <c:pt idx="4427">
                  <c:v>6592.9293245193749</c:v>
                </c:pt>
                <c:pt idx="4428">
                  <c:v>6888.2131203448398</c:v>
                </c:pt>
                <c:pt idx="4429">
                  <c:v>7269.3866311208285</c:v>
                </c:pt>
                <c:pt idx="4430">
                  <c:v>8163.4698571223107</c:v>
                </c:pt>
                <c:pt idx="4431">
                  <c:v>6663.9148583747583</c:v>
                </c:pt>
                <c:pt idx="4432">
                  <c:v>6552.9633380922451</c:v>
                </c:pt>
                <c:pt idx="4433">
                  <c:v>6482.7955153808762</c:v>
                </c:pt>
                <c:pt idx="4434">
                  <c:v>6651.6434955705517</c:v>
                </c:pt>
                <c:pt idx="4435">
                  <c:v>6219.1095332857603</c:v>
                </c:pt>
                <c:pt idx="4436">
                  <c:v>5963.8747860371041</c:v>
                </c:pt>
                <c:pt idx="4437">
                  <c:v>5216.7885995288852</c:v>
                </c:pt>
                <c:pt idx="4438">
                  <c:v>4769.0986356964177</c:v>
                </c:pt>
                <c:pt idx="4439">
                  <c:v>4410.8933648133307</c:v>
                </c:pt>
                <c:pt idx="4440">
                  <c:v>4184.0126433136911</c:v>
                </c:pt>
                <c:pt idx="4441">
                  <c:v>4079.8982505634908</c:v>
                </c:pt>
                <c:pt idx="4442">
                  <c:v>4013.2579792275869</c:v>
                </c:pt>
                <c:pt idx="4443">
                  <c:v>3967.5723859894774</c:v>
                </c:pt>
                <c:pt idx="4444">
                  <c:v>3935.2877054937303</c:v>
                </c:pt>
                <c:pt idx="4445">
                  <c:v>4881.0347863516554</c:v>
                </c:pt>
                <c:pt idx="4446">
                  <c:v>6267.7885856880912</c:v>
                </c:pt>
                <c:pt idx="4447">
                  <c:v>7478.8044404932416</c:v>
                </c:pt>
                <c:pt idx="4448">
                  <c:v>8031.343546383383</c:v>
                </c:pt>
                <c:pt idx="4449">
                  <c:v>8289.5122388938871</c:v>
                </c:pt>
                <c:pt idx="4450">
                  <c:v>8329.8568888597365</c:v>
                </c:pt>
                <c:pt idx="4451">
                  <c:v>7622.4033030364981</c:v>
                </c:pt>
                <c:pt idx="4452">
                  <c:v>8288.7370701848795</c:v>
                </c:pt>
                <c:pt idx="4453">
                  <c:v>7609.1393365326931</c:v>
                </c:pt>
                <c:pt idx="4454">
                  <c:v>7025.7895443053612</c:v>
                </c:pt>
                <c:pt idx="4455">
                  <c:v>6929.9849908575352</c:v>
                </c:pt>
                <c:pt idx="4456">
                  <c:v>6836.0509973444059</c:v>
                </c:pt>
                <c:pt idx="4457">
                  <c:v>6711.4367167331638</c:v>
                </c:pt>
                <c:pt idx="4458">
                  <c:v>6851.1991663693243</c:v>
                </c:pt>
                <c:pt idx="4459">
                  <c:v>6232.8570464584718</c:v>
                </c:pt>
                <c:pt idx="4460">
                  <c:v>5940.3641167097339</c:v>
                </c:pt>
                <c:pt idx="4461">
                  <c:v>5285.9436122359057</c:v>
                </c:pt>
                <c:pt idx="4462">
                  <c:v>4863.614061383746</c:v>
                </c:pt>
                <c:pt idx="4463">
                  <c:v>4507.5407831851107</c:v>
                </c:pt>
                <c:pt idx="4464">
                  <c:v>4296.4000076766779</c:v>
                </c:pt>
                <c:pt idx="4465">
                  <c:v>4206.4418163520213</c:v>
                </c:pt>
                <c:pt idx="4466">
                  <c:v>4097.1216914643528</c:v>
                </c:pt>
                <c:pt idx="4467">
                  <c:v>4094.77319952278</c:v>
                </c:pt>
                <c:pt idx="4468">
                  <c:v>4126.1566675936338</c:v>
                </c:pt>
                <c:pt idx="4469">
                  <c:v>5020.2215072945692</c:v>
                </c:pt>
                <c:pt idx="4470">
                  <c:v>6344.203284038621</c:v>
                </c:pt>
                <c:pt idx="4471">
                  <c:v>7440.0121135707823</c:v>
                </c:pt>
                <c:pt idx="4472">
                  <c:v>7714.2644773820921</c:v>
                </c:pt>
                <c:pt idx="4473">
                  <c:v>7792.7383609344015</c:v>
                </c:pt>
                <c:pt idx="4474">
                  <c:v>7112.066748260665</c:v>
                </c:pt>
                <c:pt idx="4475">
                  <c:v>7175.7988548105222</c:v>
                </c:pt>
                <c:pt idx="4476">
                  <c:v>7435.9974653818526</c:v>
                </c:pt>
                <c:pt idx="4477">
                  <c:v>7439.7267383744475</c:v>
                </c:pt>
                <c:pt idx="4478">
                  <c:v>7813.162476589403</c:v>
                </c:pt>
                <c:pt idx="4479">
                  <c:v>8253.3006092290816</c:v>
                </c:pt>
                <c:pt idx="4480">
                  <c:v>7303.982609067175</c:v>
                </c:pt>
                <c:pt idx="4481">
                  <c:v>6049.5730000773319</c:v>
                </c:pt>
                <c:pt idx="4482">
                  <c:v>6250.0991066789356</c:v>
                </c:pt>
                <c:pt idx="4483">
                  <c:v>5715.1403490334369</c:v>
                </c:pt>
                <c:pt idx="4484">
                  <c:v>5353.7408796017862</c:v>
                </c:pt>
                <c:pt idx="4485">
                  <c:v>4656.2415229452863</c:v>
                </c:pt>
                <c:pt idx="4486">
                  <c:v>4309.4612128595045</c:v>
                </c:pt>
                <c:pt idx="4487">
                  <c:v>3952.2584385365312</c:v>
                </c:pt>
                <c:pt idx="4488">
                  <c:v>3708.0357765426384</c:v>
                </c:pt>
                <c:pt idx="4489">
                  <c:v>3521.5681663726809</c:v>
                </c:pt>
                <c:pt idx="4490">
                  <c:v>3342.8550295946434</c:v>
                </c:pt>
                <c:pt idx="4491">
                  <c:v>3292.3947027401723</c:v>
                </c:pt>
                <c:pt idx="4492">
                  <c:v>3166.4256477807294</c:v>
                </c:pt>
                <c:pt idx="4493">
                  <c:v>3449.5689669777435</c:v>
                </c:pt>
                <c:pt idx="4494">
                  <c:v>4176.681759899855</c:v>
                </c:pt>
                <c:pt idx="4495">
                  <c:v>4641.9028558449008</c:v>
                </c:pt>
                <c:pt idx="4496">
                  <c:v>4836.9429078644353</c:v>
                </c:pt>
                <c:pt idx="4497">
                  <c:v>4836.5268957077897</c:v>
                </c:pt>
                <c:pt idx="4498">
                  <c:v>4451.756312112544</c:v>
                </c:pt>
                <c:pt idx="4499">
                  <c:v>3684.4477506363983</c:v>
                </c:pt>
                <c:pt idx="4500">
                  <c:v>3185.9781122991617</c:v>
                </c:pt>
                <c:pt idx="4501">
                  <c:v>3006.7127971650416</c:v>
                </c:pt>
                <c:pt idx="4502">
                  <c:v>2356.7131395908395</c:v>
                </c:pt>
                <c:pt idx="4503">
                  <c:v>2326.4897558361263</c:v>
                </c:pt>
                <c:pt idx="4504">
                  <c:v>2476.3698259279072</c:v>
                </c:pt>
                <c:pt idx="4505">
                  <c:v>2930.6137986194362</c:v>
                </c:pt>
                <c:pt idx="4506">
                  <c:v>3491.5968211993286</c:v>
                </c:pt>
                <c:pt idx="4507">
                  <c:v>3339.5016623132406</c:v>
                </c:pt>
                <c:pt idx="4508">
                  <c:v>3320.9026049204372</c:v>
                </c:pt>
                <c:pt idx="4509">
                  <c:v>3180.2030877055063</c:v>
                </c:pt>
                <c:pt idx="4510">
                  <c:v>2989.6022417180034</c:v>
                </c:pt>
                <c:pt idx="4511">
                  <c:v>2822.4693152045584</c:v>
                </c:pt>
                <c:pt idx="4512">
                  <c:v>2613.4910322759224</c:v>
                </c:pt>
                <c:pt idx="4513">
                  <c:v>2505.4314030630908</c:v>
                </c:pt>
                <c:pt idx="4514">
                  <c:v>2447.4536020034802</c:v>
                </c:pt>
                <c:pt idx="4515">
                  <c:v>2409.7284814504405</c:v>
                </c:pt>
                <c:pt idx="4516">
                  <c:v>2220.9814877747126</c:v>
                </c:pt>
                <c:pt idx="4517">
                  <c:v>2124.2915415969273</c:v>
                </c:pt>
                <c:pt idx="4518">
                  <c:v>2401.702388562112</c:v>
                </c:pt>
                <c:pt idx="4519">
                  <c:v>2614.5504839697583</c:v>
                </c:pt>
                <c:pt idx="4520">
                  <c:v>2703.1691725761539</c:v>
                </c:pt>
                <c:pt idx="4521">
                  <c:v>2836.2571085420855</c:v>
                </c:pt>
                <c:pt idx="4522">
                  <c:v>3009.5552059071256</c:v>
                </c:pt>
                <c:pt idx="4523">
                  <c:v>2665.3137457826724</c:v>
                </c:pt>
                <c:pt idx="4524">
                  <c:v>2361.6811766191486</c:v>
                </c:pt>
                <c:pt idx="4525">
                  <c:v>1992.7159666902953</c:v>
                </c:pt>
                <c:pt idx="4526">
                  <c:v>1657.9069303130309</c:v>
                </c:pt>
                <c:pt idx="4527">
                  <c:v>1387.5719477830246</c:v>
                </c:pt>
                <c:pt idx="4528">
                  <c:v>1574.0506535261957</c:v>
                </c:pt>
                <c:pt idx="4529">
                  <c:v>2118.202367349767</c:v>
                </c:pt>
                <c:pt idx="4530">
                  <c:v>2891.7163842832701</c:v>
                </c:pt>
                <c:pt idx="4531">
                  <c:v>2974.4188207241805</c:v>
                </c:pt>
                <c:pt idx="4532">
                  <c:v>3149.9869413867737</c:v>
                </c:pt>
                <c:pt idx="4533">
                  <c:v>3112.6988193342531</c:v>
                </c:pt>
                <c:pt idx="4534">
                  <c:v>2919.524982175506</c:v>
                </c:pt>
                <c:pt idx="4535">
                  <c:v>2701.8307291541532</c:v>
                </c:pt>
                <c:pt idx="4536">
                  <c:v>2528.864322657244</c:v>
                </c:pt>
                <c:pt idx="4537">
                  <c:v>2473.6125122438875</c:v>
                </c:pt>
                <c:pt idx="4538">
                  <c:v>2481.2754859497718</c:v>
                </c:pt>
                <c:pt idx="4539">
                  <c:v>2549.8635006023451</c:v>
                </c:pt>
                <c:pt idx="4540">
                  <c:v>2777.4165113311956</c:v>
                </c:pt>
                <c:pt idx="4541">
                  <c:v>4108.6666996553786</c:v>
                </c:pt>
                <c:pt idx="4542">
                  <c:v>5564.3636370339937</c:v>
                </c:pt>
                <c:pt idx="4543">
                  <c:v>6764.6991470866178</c:v>
                </c:pt>
                <c:pt idx="4544">
                  <c:v>7364.9745019265829</c:v>
                </c:pt>
                <c:pt idx="4545">
                  <c:v>7633.2683509170065</c:v>
                </c:pt>
                <c:pt idx="4546">
                  <c:v>7249.7084434183262</c:v>
                </c:pt>
                <c:pt idx="4547">
                  <c:v>6632.989357384512</c:v>
                </c:pt>
                <c:pt idx="4548">
                  <c:v>6298.935670557511</c:v>
                </c:pt>
                <c:pt idx="4549">
                  <c:v>6248.9841426363937</c:v>
                </c:pt>
                <c:pt idx="4550">
                  <c:v>6219.5073098727935</c:v>
                </c:pt>
                <c:pt idx="4551">
                  <c:v>5903.8620904447152</c:v>
                </c:pt>
                <c:pt idx="4552">
                  <c:v>5800.7173343882805</c:v>
                </c:pt>
                <c:pt idx="4553">
                  <c:v>5681.8726157457586</c:v>
                </c:pt>
                <c:pt idx="4554">
                  <c:v>6106.5332907829952</c:v>
                </c:pt>
                <c:pt idx="4555">
                  <c:v>5736.3454787274413</c:v>
                </c:pt>
                <c:pt idx="4556">
                  <c:v>5532.8487650253137</c:v>
                </c:pt>
                <c:pt idx="4557">
                  <c:v>4872.8210297916903</c:v>
                </c:pt>
                <c:pt idx="4558">
                  <c:v>4497.5545674510131</c:v>
                </c:pt>
                <c:pt idx="4559">
                  <c:v>4182.0336501042493</c:v>
                </c:pt>
                <c:pt idx="4560">
                  <c:v>4010.2194896536166</c:v>
                </c:pt>
                <c:pt idx="4561">
                  <c:v>3888.9071559150557</c:v>
                </c:pt>
                <c:pt idx="4562">
                  <c:v>3801.7412050093271</c:v>
                </c:pt>
                <c:pt idx="4563">
                  <c:v>3743.3116554998096</c:v>
                </c:pt>
                <c:pt idx="4564">
                  <c:v>3830.0749607129537</c:v>
                </c:pt>
                <c:pt idx="4565">
                  <c:v>4699.629195907376</c:v>
                </c:pt>
                <c:pt idx="4566">
                  <c:v>5941.9180531227175</c:v>
                </c:pt>
                <c:pt idx="4567">
                  <c:v>7104.9148172108426</c:v>
                </c:pt>
                <c:pt idx="4568">
                  <c:v>7408.4296009896007</c:v>
                </c:pt>
                <c:pt idx="4569">
                  <c:v>7500.3107692582289</c:v>
                </c:pt>
                <c:pt idx="4570">
                  <c:v>7501.735826803093</c:v>
                </c:pt>
                <c:pt idx="4571">
                  <c:v>6764.5205946689848</c:v>
                </c:pt>
                <c:pt idx="4572">
                  <c:v>6316.2555884000585</c:v>
                </c:pt>
                <c:pt idx="4573">
                  <c:v>6605.8700308993693</c:v>
                </c:pt>
                <c:pt idx="4574">
                  <c:v>6460.3455652456059</c:v>
                </c:pt>
                <c:pt idx="4575">
                  <c:v>6201.6203911022458</c:v>
                </c:pt>
                <c:pt idx="4576">
                  <c:v>6263.9772617753679</c:v>
                </c:pt>
                <c:pt idx="4577">
                  <c:v>6370.3488092674852</c:v>
                </c:pt>
                <c:pt idx="4578">
                  <c:v>6567.8393387720644</c:v>
                </c:pt>
                <c:pt idx="4579">
                  <c:v>5963.525996220329</c:v>
                </c:pt>
                <c:pt idx="4580">
                  <c:v>5675.1207768445138</c:v>
                </c:pt>
                <c:pt idx="4581">
                  <c:v>5120.1866810009815</c:v>
                </c:pt>
                <c:pt idx="4582">
                  <c:v>4729.9270201067657</c:v>
                </c:pt>
                <c:pt idx="4583">
                  <c:v>4346.131087033431</c:v>
                </c:pt>
                <c:pt idx="4584">
                  <c:v>4102.8019219736643</c:v>
                </c:pt>
                <c:pt idx="4585">
                  <c:v>4010.2699894803354</c:v>
                </c:pt>
                <c:pt idx="4586">
                  <c:v>3882.7489270459091</c:v>
                </c:pt>
                <c:pt idx="4587">
                  <c:v>3856.895265758094</c:v>
                </c:pt>
                <c:pt idx="4588">
                  <c:v>3964.109628017598</c:v>
                </c:pt>
                <c:pt idx="4589">
                  <c:v>4779.5087574994695</c:v>
                </c:pt>
                <c:pt idx="4590">
                  <c:v>6012.1171933859796</c:v>
                </c:pt>
                <c:pt idx="4591">
                  <c:v>7412.6563508540848</c:v>
                </c:pt>
                <c:pt idx="4592">
                  <c:v>7646.5538361557519</c:v>
                </c:pt>
                <c:pt idx="4593">
                  <c:v>7490.7903275267472</c:v>
                </c:pt>
                <c:pt idx="4594">
                  <c:v>7588.4912576963407</c:v>
                </c:pt>
                <c:pt idx="4595">
                  <c:v>6841.9978429263356</c:v>
                </c:pt>
                <c:pt idx="4596">
                  <c:v>6618.8532394846216</c:v>
                </c:pt>
                <c:pt idx="4597">
                  <c:v>6611.73524614489</c:v>
                </c:pt>
                <c:pt idx="4598">
                  <c:v>6406.4370132847489</c:v>
                </c:pt>
                <c:pt idx="4599">
                  <c:v>7178.803466496558</c:v>
                </c:pt>
                <c:pt idx="4600">
                  <c:v>7509.1659350593191</c:v>
                </c:pt>
                <c:pt idx="4601">
                  <c:v>2958.2121673479787</c:v>
                </c:pt>
                <c:pt idx="4602">
                  <c:v>3755.6067052655821</c:v>
                </c:pt>
                <c:pt idx="4603">
                  <c:v>3542.4086139324468</c:v>
                </c:pt>
                <c:pt idx="4604">
                  <c:v>5015.212541200849</c:v>
                </c:pt>
                <c:pt idx="4605">
                  <c:v>4900.45393497435</c:v>
                </c:pt>
                <c:pt idx="4606">
                  <c:v>4598.585720780794</c:v>
                </c:pt>
                <c:pt idx="4607">
                  <c:v>4253.1331561390916</c:v>
                </c:pt>
                <c:pt idx="4608">
                  <c:v>4047.7458608886282</c:v>
                </c:pt>
                <c:pt idx="4609">
                  <c:v>3914.2420689828614</c:v>
                </c:pt>
                <c:pt idx="4610">
                  <c:v>3867.9597277923845</c:v>
                </c:pt>
                <c:pt idx="4611">
                  <c:v>3853.4080277239236</c:v>
                </c:pt>
                <c:pt idx="4612">
                  <c:v>3821.4732451916198</c:v>
                </c:pt>
                <c:pt idx="4613">
                  <c:v>4711.3110048306662</c:v>
                </c:pt>
                <c:pt idx="4614">
                  <c:v>6073.589608629999</c:v>
                </c:pt>
                <c:pt idx="4615">
                  <c:v>7464.966002345167</c:v>
                </c:pt>
                <c:pt idx="4616">
                  <c:v>7815.0322637994777</c:v>
                </c:pt>
                <c:pt idx="4617">
                  <c:v>7929.9592639100238</c:v>
                </c:pt>
                <c:pt idx="4618">
                  <c:v>7998.2525473377582</c:v>
                </c:pt>
                <c:pt idx="4619">
                  <c:v>7549.200218012812</c:v>
                </c:pt>
                <c:pt idx="4620">
                  <c:v>6989.8273367209677</c:v>
                </c:pt>
                <c:pt idx="4621">
                  <c:v>6983.699418876341</c:v>
                </c:pt>
                <c:pt idx="4622">
                  <c:v>7023.8397228871499</c:v>
                </c:pt>
                <c:pt idx="4623">
                  <c:v>6536.3202502156792</c:v>
                </c:pt>
                <c:pt idx="4624">
                  <c:v>6200.3032229468463</c:v>
                </c:pt>
                <c:pt idx="4625">
                  <c:v>6167.2219069923412</c:v>
                </c:pt>
                <c:pt idx="4626">
                  <c:v>6490.6379725356819</c:v>
                </c:pt>
                <c:pt idx="4627">
                  <c:v>6023.3229347160577</c:v>
                </c:pt>
                <c:pt idx="4628">
                  <c:v>5728.2945943881305</c:v>
                </c:pt>
                <c:pt idx="4629">
                  <c:v>5134.5563816939402</c:v>
                </c:pt>
                <c:pt idx="4630">
                  <c:v>4737.2559949587076</c:v>
                </c:pt>
                <c:pt idx="4631">
                  <c:v>4422.0078266760556</c:v>
                </c:pt>
                <c:pt idx="4632">
                  <c:v>4239.1314541834126</c:v>
                </c:pt>
                <c:pt idx="4633">
                  <c:v>4059.1418217854398</c:v>
                </c:pt>
                <c:pt idx="4634">
                  <c:v>3961.0131584962851</c:v>
                </c:pt>
                <c:pt idx="4635">
                  <c:v>3929.8022655908476</c:v>
                </c:pt>
                <c:pt idx="4636">
                  <c:v>3989.2026354368809</c:v>
                </c:pt>
                <c:pt idx="4637">
                  <c:v>4868.6166280741381</c:v>
                </c:pt>
                <c:pt idx="4638">
                  <c:v>6203.5001458852266</c:v>
                </c:pt>
                <c:pt idx="4639">
                  <c:v>7409.5546574739992</c:v>
                </c:pt>
                <c:pt idx="4640">
                  <c:v>7758.3629898590871</c:v>
                </c:pt>
                <c:pt idx="4641">
                  <c:v>7745.007401412613</c:v>
                </c:pt>
                <c:pt idx="4642">
                  <c:v>7595.4313859201566</c:v>
                </c:pt>
                <c:pt idx="4643">
                  <c:v>6973.5195538589624</c:v>
                </c:pt>
                <c:pt idx="4644">
                  <c:v>6562.6797645221923</c:v>
                </c:pt>
                <c:pt idx="4645">
                  <c:v>6733.4301235029025</c:v>
                </c:pt>
                <c:pt idx="4646">
                  <c:v>6650.0814183809043</c:v>
                </c:pt>
                <c:pt idx="4647">
                  <c:v>6259.9594874216164</c:v>
                </c:pt>
                <c:pt idx="4648">
                  <c:v>6132.4498646031079</c:v>
                </c:pt>
                <c:pt idx="4649">
                  <c:v>6096.5345126573111</c:v>
                </c:pt>
                <c:pt idx="4650">
                  <c:v>6309.9002766125996</c:v>
                </c:pt>
                <c:pt idx="4651">
                  <c:v>5852.8584744408599</c:v>
                </c:pt>
                <c:pt idx="4652">
                  <c:v>5607.6232584500995</c:v>
                </c:pt>
                <c:pt idx="4653">
                  <c:v>4974.9729292758338</c:v>
                </c:pt>
                <c:pt idx="4654">
                  <c:v>4704.9178559212114</c:v>
                </c:pt>
                <c:pt idx="4655">
                  <c:v>4319.4606785481365</c:v>
                </c:pt>
                <c:pt idx="4656">
                  <c:v>4099.4694334084979</c:v>
                </c:pt>
                <c:pt idx="4657">
                  <c:v>3962.1319046575095</c:v>
                </c:pt>
                <c:pt idx="4658">
                  <c:v>3873.8317076437424</c:v>
                </c:pt>
                <c:pt idx="4659">
                  <c:v>3764.8955814384526</c:v>
                </c:pt>
                <c:pt idx="4660">
                  <c:v>3466.0381719608836</c:v>
                </c:pt>
                <c:pt idx="4661">
                  <c:v>3594.7427436571957</c:v>
                </c:pt>
                <c:pt idx="4662">
                  <c:v>4245.0088446745121</c:v>
                </c:pt>
                <c:pt idx="4663">
                  <c:v>4800.4633190877357</c:v>
                </c:pt>
                <c:pt idx="4664">
                  <c:v>5059.6034460914789</c:v>
                </c:pt>
                <c:pt idx="4665">
                  <c:v>5090.4136384387257</c:v>
                </c:pt>
                <c:pt idx="4666">
                  <c:v>4914.9882787805263</c:v>
                </c:pt>
                <c:pt idx="4667">
                  <c:v>4253.6898308224845</c:v>
                </c:pt>
                <c:pt idx="4668">
                  <c:v>3753.5820105410662</c:v>
                </c:pt>
                <c:pt idx="4669">
                  <c:v>3308.7803447916535</c:v>
                </c:pt>
                <c:pt idx="4670">
                  <c:v>2942.0321230758746</c:v>
                </c:pt>
                <c:pt idx="4671">
                  <c:v>2730.3069754869261</c:v>
                </c:pt>
                <c:pt idx="4672">
                  <c:v>2880.6384520757647</c:v>
                </c:pt>
                <c:pt idx="4673">
                  <c:v>3262.5338496119293</c:v>
                </c:pt>
                <c:pt idx="4674">
                  <c:v>3771.6072624315152</c:v>
                </c:pt>
                <c:pt idx="4675">
                  <c:v>3551.3632420359281</c:v>
                </c:pt>
                <c:pt idx="4676">
                  <c:v>3549.7880695411623</c:v>
                </c:pt>
                <c:pt idx="4677">
                  <c:v>3360.8994676784018</c:v>
                </c:pt>
                <c:pt idx="4678">
                  <c:v>3150.3139402647357</c:v>
                </c:pt>
                <c:pt idx="4679">
                  <c:v>2974.4425437357781</c:v>
                </c:pt>
                <c:pt idx="4680">
                  <c:v>2763.8627663023822</c:v>
                </c:pt>
                <c:pt idx="4681">
                  <c:v>2596.2745913510407</c:v>
                </c:pt>
                <c:pt idx="4682">
                  <c:v>2550.4239986790967</c:v>
                </c:pt>
                <c:pt idx="4683">
                  <c:v>2517.2183626182605</c:v>
                </c:pt>
                <c:pt idx="4684">
                  <c:v>2327.839212543221</c:v>
                </c:pt>
                <c:pt idx="4685">
                  <c:v>2250.479493401921</c:v>
                </c:pt>
                <c:pt idx="4686">
                  <c:v>2567.3037239359514</c:v>
                </c:pt>
                <c:pt idx="4687">
                  <c:v>2700.5039520975542</c:v>
                </c:pt>
                <c:pt idx="4688">
                  <c:v>2976.3785966536893</c:v>
                </c:pt>
                <c:pt idx="4689">
                  <c:v>2954.8699996101741</c:v>
                </c:pt>
                <c:pt idx="4690">
                  <c:v>2938.7115689002708</c:v>
                </c:pt>
                <c:pt idx="4691">
                  <c:v>2540.3151618923971</c:v>
                </c:pt>
                <c:pt idx="4692">
                  <c:v>2387.8063876543965</c:v>
                </c:pt>
                <c:pt idx="4693">
                  <c:v>2308.8897477843343</c:v>
                </c:pt>
                <c:pt idx="4694">
                  <c:v>2030.2839501127205</c:v>
                </c:pt>
                <c:pt idx="4695">
                  <c:v>1948.187552344649</c:v>
                </c:pt>
                <c:pt idx="4696">
                  <c:v>2082.149754641935</c:v>
                </c:pt>
                <c:pt idx="4697">
                  <c:v>2859.5534538922252</c:v>
                </c:pt>
                <c:pt idx="4698">
                  <c:v>3482.7635325436509</c:v>
                </c:pt>
                <c:pt idx="4699">
                  <c:v>3264.7989708886844</c:v>
                </c:pt>
                <c:pt idx="4700">
                  <c:v>3380.532400311527</c:v>
                </c:pt>
                <c:pt idx="4701">
                  <c:v>3331.6988178751762</c:v>
                </c:pt>
                <c:pt idx="4702">
                  <c:v>3130.2657590564613</c:v>
                </c:pt>
                <c:pt idx="4703">
                  <c:v>2973.0537985010073</c:v>
                </c:pt>
                <c:pt idx="4704">
                  <c:v>2779.193463697854</c:v>
                </c:pt>
                <c:pt idx="4705">
                  <c:v>2714.5486855147747</c:v>
                </c:pt>
                <c:pt idx="4706">
                  <c:v>2677.2875633696085</c:v>
                </c:pt>
                <c:pt idx="4707">
                  <c:v>2728.2766384097754</c:v>
                </c:pt>
                <c:pt idx="4708">
                  <c:v>2986.6038706061654</c:v>
                </c:pt>
                <c:pt idx="4709">
                  <c:v>4305.1996015681407</c:v>
                </c:pt>
                <c:pt idx="4710">
                  <c:v>5761.5832445319347</c:v>
                </c:pt>
                <c:pt idx="4711">
                  <c:v>7021.6072112163683</c:v>
                </c:pt>
                <c:pt idx="4712">
                  <c:v>7561.615896936245</c:v>
                </c:pt>
                <c:pt idx="4713">
                  <c:v>7680.3469229176799</c:v>
                </c:pt>
                <c:pt idx="4714">
                  <c:v>7672.9271717314523</c:v>
                </c:pt>
                <c:pt idx="4715">
                  <c:v>7241.5769253431563</c:v>
                </c:pt>
                <c:pt idx="4716">
                  <c:v>6939.8300004408384</c:v>
                </c:pt>
                <c:pt idx="4717">
                  <c:v>7416.776735879781</c:v>
                </c:pt>
                <c:pt idx="4718">
                  <c:v>7236.5116812293782</c:v>
                </c:pt>
                <c:pt idx="4719">
                  <c:v>7713.3980574187972</c:v>
                </c:pt>
                <c:pt idx="4720">
                  <c:v>7297.7329476486493</c:v>
                </c:pt>
                <c:pt idx="4721">
                  <c:v>6318.5673662565314</c:v>
                </c:pt>
                <c:pt idx="4722">
                  <c:v>6597.7714009036163</c:v>
                </c:pt>
                <c:pt idx="4723">
                  <c:v>6228.9979554682723</c:v>
                </c:pt>
                <c:pt idx="4724">
                  <c:v>5885.3173055929574</c:v>
                </c:pt>
                <c:pt idx="4725">
                  <c:v>5012.3705509526262</c:v>
                </c:pt>
                <c:pt idx="4726">
                  <c:v>4453.809467554448</c:v>
                </c:pt>
                <c:pt idx="4727">
                  <c:v>3934.2697502614778</c:v>
                </c:pt>
                <c:pt idx="4728">
                  <c:v>3898.6458724984022</c:v>
                </c:pt>
                <c:pt idx="4729">
                  <c:v>3812.938916586395</c:v>
                </c:pt>
                <c:pt idx="4730">
                  <c:v>3724.2352209571604</c:v>
                </c:pt>
                <c:pt idx="4731">
                  <c:v>3697.1753138083614</c:v>
                </c:pt>
                <c:pt idx="4732">
                  <c:v>3713.8731979963809</c:v>
                </c:pt>
                <c:pt idx="4733">
                  <c:v>4668.7235527382272</c:v>
                </c:pt>
                <c:pt idx="4734">
                  <c:v>5971.1024757088981</c:v>
                </c:pt>
                <c:pt idx="4735">
                  <c:v>7195.6844973915659</c:v>
                </c:pt>
                <c:pt idx="4736">
                  <c:v>8088.8310570668209</c:v>
                </c:pt>
                <c:pt idx="4737">
                  <c:v>7327.3255945394103</c:v>
                </c:pt>
                <c:pt idx="4738">
                  <c:v>7422.4746233295509</c:v>
                </c:pt>
                <c:pt idx="4739">
                  <c:v>6888.4308528788151</c:v>
                </c:pt>
                <c:pt idx="4740">
                  <c:v>7108.7589761728623</c:v>
                </c:pt>
                <c:pt idx="4741">
                  <c:v>6635.9903225313374</c:v>
                </c:pt>
                <c:pt idx="4742">
                  <c:v>6285.2769979890518</c:v>
                </c:pt>
                <c:pt idx="4743">
                  <c:v>6007.9934661564967</c:v>
                </c:pt>
                <c:pt idx="4744">
                  <c:v>5860.4734031182888</c:v>
                </c:pt>
                <c:pt idx="4745">
                  <c:v>5865.6311262773352</c:v>
                </c:pt>
                <c:pt idx="4746">
                  <c:v>6182.7500608680612</c:v>
                </c:pt>
                <c:pt idx="4747">
                  <c:v>5796.9368533686793</c:v>
                </c:pt>
                <c:pt idx="4748">
                  <c:v>5611.7844941715684</c:v>
                </c:pt>
                <c:pt idx="4749">
                  <c:v>4987.7536354211406</c:v>
                </c:pt>
                <c:pt idx="4750">
                  <c:v>4622.766387809188</c:v>
                </c:pt>
                <c:pt idx="4751">
                  <c:v>4304.6447293863994</c:v>
                </c:pt>
                <c:pt idx="4752">
                  <c:v>4030.5724198162002</c:v>
                </c:pt>
                <c:pt idx="4753">
                  <c:v>3902.9513577249045</c:v>
                </c:pt>
                <c:pt idx="4754">
                  <c:v>3802.2267033434259</c:v>
                </c:pt>
                <c:pt idx="4755">
                  <c:v>3828.2801139458375</c:v>
                </c:pt>
                <c:pt idx="4756">
                  <c:v>3814.9185662721616</c:v>
                </c:pt>
                <c:pt idx="4757">
                  <c:v>4733.479803631808</c:v>
                </c:pt>
                <c:pt idx="4758">
                  <c:v>5913.8611042017756</c:v>
                </c:pt>
                <c:pt idx="4759">
                  <c:v>7034.540193484936</c:v>
                </c:pt>
                <c:pt idx="4760">
                  <c:v>7354.0166803309749</c:v>
                </c:pt>
                <c:pt idx="4761">
                  <c:v>7513.9106235854615</c:v>
                </c:pt>
                <c:pt idx="4762">
                  <c:v>7564.9646370130449</c:v>
                </c:pt>
                <c:pt idx="4763">
                  <c:v>7009.0493075980912</c:v>
                </c:pt>
                <c:pt idx="4764">
                  <c:v>6508.8707414779183</c:v>
                </c:pt>
                <c:pt idx="4765">
                  <c:v>6729.0585246056598</c:v>
                </c:pt>
                <c:pt idx="4766">
                  <c:v>6799.9921498094827</c:v>
                </c:pt>
                <c:pt idx="4767">
                  <c:v>6613.0657112766085</c:v>
                </c:pt>
                <c:pt idx="4768">
                  <c:v>6402.6202669768381</c:v>
                </c:pt>
                <c:pt idx="4769">
                  <c:v>6495.4341697670052</c:v>
                </c:pt>
                <c:pt idx="4770">
                  <c:v>6743.7286260442306</c:v>
                </c:pt>
                <c:pt idx="4771">
                  <c:v>6230.5125767079035</c:v>
                </c:pt>
                <c:pt idx="4772">
                  <c:v>5902.7552457578049</c:v>
                </c:pt>
                <c:pt idx="4773">
                  <c:v>5252.6179765868283</c:v>
                </c:pt>
                <c:pt idx="4774">
                  <c:v>4854.9133412387009</c:v>
                </c:pt>
                <c:pt idx="4775">
                  <c:v>4533.5474439479349</c:v>
                </c:pt>
                <c:pt idx="4776">
                  <c:v>4324.3229118642585</c:v>
                </c:pt>
                <c:pt idx="4777">
                  <c:v>4153.5934976915132</c:v>
                </c:pt>
                <c:pt idx="4778">
                  <c:v>4044.2086230260234</c:v>
                </c:pt>
                <c:pt idx="4779">
                  <c:v>3973.3381162054111</c:v>
                </c:pt>
                <c:pt idx="4780">
                  <c:v>4094.1553387901927</c:v>
                </c:pt>
                <c:pt idx="4781">
                  <c:v>4954.2571009331832</c:v>
                </c:pt>
                <c:pt idx="4782">
                  <c:v>6241.5624967335752</c:v>
                </c:pt>
                <c:pt idx="4783">
                  <c:v>7287.5856684651217</c:v>
                </c:pt>
                <c:pt idx="4784">
                  <c:v>7948.5124269984444</c:v>
                </c:pt>
                <c:pt idx="4785">
                  <c:v>8467.776302500195</c:v>
                </c:pt>
                <c:pt idx="4786">
                  <c:v>8230.8488821929059</c:v>
                </c:pt>
                <c:pt idx="4787">
                  <c:v>7458.5411466479582</c:v>
                </c:pt>
                <c:pt idx="4788">
                  <c:v>7178.2231712045605</c:v>
                </c:pt>
                <c:pt idx="4789">
                  <c:v>7322.2194124783273</c:v>
                </c:pt>
                <c:pt idx="4790">
                  <c:v>7299.2633251038078</c:v>
                </c:pt>
                <c:pt idx="4791">
                  <c:v>6930.2866687669994</c:v>
                </c:pt>
                <c:pt idx="4792">
                  <c:v>6662.0806990466117</c:v>
                </c:pt>
                <c:pt idx="4793">
                  <c:v>6548.6387656794086</c:v>
                </c:pt>
                <c:pt idx="4794">
                  <c:v>6732.1407227548343</c:v>
                </c:pt>
                <c:pt idx="4795">
                  <c:v>6277.2203451219875</c:v>
                </c:pt>
                <c:pt idx="4796">
                  <c:v>6005.8678919453187</c:v>
                </c:pt>
                <c:pt idx="4797">
                  <c:v>5329.3502132939684</c:v>
                </c:pt>
                <c:pt idx="4798">
                  <c:v>4903.9554229596233</c:v>
                </c:pt>
                <c:pt idx="4799">
                  <c:v>4614.6836655435936</c:v>
                </c:pt>
                <c:pt idx="4800">
                  <c:v>4385.9102005385621</c:v>
                </c:pt>
                <c:pt idx="4801">
                  <c:v>4196.6740998681807</c:v>
                </c:pt>
                <c:pt idx="4802">
                  <c:v>4088.4827211074239</c:v>
                </c:pt>
                <c:pt idx="4803">
                  <c:v>4045.9101171876523</c:v>
                </c:pt>
                <c:pt idx="4804">
                  <c:v>4082.3871727964506</c:v>
                </c:pt>
                <c:pt idx="4805">
                  <c:v>4967.5548638205</c:v>
                </c:pt>
                <c:pt idx="4806">
                  <c:v>6213.4464605023204</c:v>
                </c:pt>
                <c:pt idx="4807">
                  <c:v>7523.9278878023651</c:v>
                </c:pt>
                <c:pt idx="4808">
                  <c:v>8030.3380913694691</c:v>
                </c:pt>
                <c:pt idx="4809">
                  <c:v>8255.053280853559</c:v>
                </c:pt>
                <c:pt idx="4810">
                  <c:v>8120.6227295886138</c:v>
                </c:pt>
                <c:pt idx="4811">
                  <c:v>7464.9323694929662</c:v>
                </c:pt>
                <c:pt idx="4812">
                  <c:v>7005.2607696573377</c:v>
                </c:pt>
                <c:pt idx="4813">
                  <c:v>7086.0533845427826</c:v>
                </c:pt>
                <c:pt idx="4814">
                  <c:v>7022.4933134527746</c:v>
                </c:pt>
                <c:pt idx="4815">
                  <c:v>6730.2756931041904</c:v>
                </c:pt>
                <c:pt idx="4816">
                  <c:v>6458.8938810940926</c:v>
                </c:pt>
                <c:pt idx="4817">
                  <c:v>6819.593948536899</c:v>
                </c:pt>
                <c:pt idx="4818">
                  <c:v>7003.4542766396926</c:v>
                </c:pt>
                <c:pt idx="4819">
                  <c:v>6286.0167352626886</c:v>
                </c:pt>
                <c:pt idx="4820">
                  <c:v>5930.0134022263483</c:v>
                </c:pt>
                <c:pt idx="4821">
                  <c:v>5336.7151880223828</c:v>
                </c:pt>
                <c:pt idx="4822">
                  <c:v>5001.8998368809971</c:v>
                </c:pt>
                <c:pt idx="4823">
                  <c:v>4669.673726855096</c:v>
                </c:pt>
                <c:pt idx="4824">
                  <c:v>4404.9881350760634</c:v>
                </c:pt>
                <c:pt idx="4825">
                  <c:v>4259.3008849756407</c:v>
                </c:pt>
                <c:pt idx="4826">
                  <c:v>4129.5838300763671</c:v>
                </c:pt>
                <c:pt idx="4827">
                  <c:v>3995.3165407904035</c:v>
                </c:pt>
                <c:pt idx="4828">
                  <c:v>3674.3570835888158</c:v>
                </c:pt>
                <c:pt idx="4829">
                  <c:v>3769.8958093176434</c:v>
                </c:pt>
                <c:pt idx="4830">
                  <c:v>4395.0990511925829</c:v>
                </c:pt>
                <c:pt idx="4831">
                  <c:v>4967.8467050343543</c:v>
                </c:pt>
                <c:pt idx="4832">
                  <c:v>5354.311426755864</c:v>
                </c:pt>
                <c:pt idx="4833">
                  <c:v>5440.487253577312</c:v>
                </c:pt>
                <c:pt idx="4834">
                  <c:v>4945.8448142289417</c:v>
                </c:pt>
                <c:pt idx="4835">
                  <c:v>4408.3651389012321</c:v>
                </c:pt>
                <c:pt idx="4836">
                  <c:v>3869.9566083490172</c:v>
                </c:pt>
                <c:pt idx="4837">
                  <c:v>3383.3466631209303</c:v>
                </c:pt>
                <c:pt idx="4838">
                  <c:v>2917.584583138756</c:v>
                </c:pt>
                <c:pt idx="4839">
                  <c:v>2725.7758489239086</c:v>
                </c:pt>
                <c:pt idx="4840">
                  <c:v>3575.1007632494729</c:v>
                </c:pt>
                <c:pt idx="4841">
                  <c:v>3668.2637050718595</c:v>
                </c:pt>
                <c:pt idx="4842">
                  <c:v>3947.1223589813803</c:v>
                </c:pt>
                <c:pt idx="4843">
                  <c:v>3668.2889416623807</c:v>
                </c:pt>
                <c:pt idx="4844">
                  <c:v>3643.5472478234178</c:v>
                </c:pt>
                <c:pt idx="4845">
                  <c:v>3430.714228121617</c:v>
                </c:pt>
                <c:pt idx="4846">
                  <c:v>3200.971516442381</c:v>
                </c:pt>
                <c:pt idx="4847">
                  <c:v>2989.4317423030411</c:v>
                </c:pt>
                <c:pt idx="4848">
                  <c:v>2827.3285485309739</c:v>
                </c:pt>
                <c:pt idx="4849">
                  <c:v>2647.4981655865658</c:v>
                </c:pt>
                <c:pt idx="4850">
                  <c:v>2583.1948862316949</c:v>
                </c:pt>
                <c:pt idx="4851">
                  <c:v>2515.5676182824923</c:v>
                </c:pt>
                <c:pt idx="4852">
                  <c:v>2351.7931460235909</c:v>
                </c:pt>
                <c:pt idx="4853">
                  <c:v>2291.1343732332621</c:v>
                </c:pt>
                <c:pt idx="4854">
                  <c:v>2672.4711418085185</c:v>
                </c:pt>
                <c:pt idx="4855">
                  <c:v>2977.8831176144986</c:v>
                </c:pt>
                <c:pt idx="4856">
                  <c:v>3163.7496674121949</c:v>
                </c:pt>
                <c:pt idx="4857">
                  <c:v>3096.6310931198013</c:v>
                </c:pt>
                <c:pt idx="4858">
                  <c:v>3363.8310490507652</c:v>
                </c:pt>
                <c:pt idx="4859">
                  <c:v>2990.2701017565596</c:v>
                </c:pt>
                <c:pt idx="4860">
                  <c:v>3617.7561116606616</c:v>
                </c:pt>
                <c:pt idx="4861">
                  <c:v>2603.999650789553</c:v>
                </c:pt>
                <c:pt idx="4862">
                  <c:v>2202.9697235600311</c:v>
                </c:pt>
                <c:pt idx="4863">
                  <c:v>1942.4701628719322</c:v>
                </c:pt>
                <c:pt idx="4864">
                  <c:v>2412.2317897364419</c:v>
                </c:pt>
                <c:pt idx="4865">
                  <c:v>2626.4273321924579</c:v>
                </c:pt>
                <c:pt idx="4866">
                  <c:v>3090.4197881527343</c:v>
                </c:pt>
                <c:pt idx="4867">
                  <c:v>3215.017917565478</c:v>
                </c:pt>
                <c:pt idx="4868">
                  <c:v>3295.1766931942725</c:v>
                </c:pt>
                <c:pt idx="4869">
                  <c:v>3205.5367507776009</c:v>
                </c:pt>
                <c:pt idx="4870">
                  <c:v>2954.7301113754415</c:v>
                </c:pt>
                <c:pt idx="4871">
                  <c:v>2751.6665581514753</c:v>
                </c:pt>
                <c:pt idx="4872">
                  <c:v>2623.1909989922324</c:v>
                </c:pt>
                <c:pt idx="4873">
                  <c:v>2544.0692704842027</c:v>
                </c:pt>
                <c:pt idx="4874">
                  <c:v>2508.719641780091</c:v>
                </c:pt>
                <c:pt idx="4875">
                  <c:v>2599.4145805767325</c:v>
                </c:pt>
                <c:pt idx="4876">
                  <c:v>3026.0911165129969</c:v>
                </c:pt>
                <c:pt idx="4877">
                  <c:v>4334.0901283498133</c:v>
                </c:pt>
                <c:pt idx="4878">
                  <c:v>5543.0708007443873</c:v>
                </c:pt>
                <c:pt idx="4879">
                  <c:v>6718.1488452168542</c:v>
                </c:pt>
                <c:pt idx="4880">
                  <c:v>7498.0818884527316</c:v>
                </c:pt>
                <c:pt idx="4881">
                  <c:v>7790.8786779216298</c:v>
                </c:pt>
                <c:pt idx="4882">
                  <c:v>7580.0324599186733</c:v>
                </c:pt>
                <c:pt idx="4883">
                  <c:v>7224.5536065351307</c:v>
                </c:pt>
                <c:pt idx="4884">
                  <c:v>7061.6933962906196</c:v>
                </c:pt>
                <c:pt idx="4885">
                  <c:v>6377.4213638916608</c:v>
                </c:pt>
                <c:pt idx="4886">
                  <c:v>6157.3609261994734</c:v>
                </c:pt>
                <c:pt idx="4887">
                  <c:v>6159.3094506001917</c:v>
                </c:pt>
                <c:pt idx="4888">
                  <c:v>5506.050875524993</c:v>
                </c:pt>
                <c:pt idx="4889">
                  <c:v>5797.2795212106403</c:v>
                </c:pt>
                <c:pt idx="4890">
                  <c:v>6053.9529879217534</c:v>
                </c:pt>
                <c:pt idx="4891">
                  <c:v>5750.3404662338507</c:v>
                </c:pt>
                <c:pt idx="4892">
                  <c:v>5502.9706175468</c:v>
                </c:pt>
                <c:pt idx="4893">
                  <c:v>4888.5289758927011</c:v>
                </c:pt>
                <c:pt idx="4894">
                  <c:v>4547.2333969870506</c:v>
                </c:pt>
                <c:pt idx="4895">
                  <c:v>4307.687218946644</c:v>
                </c:pt>
                <c:pt idx="4896">
                  <c:v>4093.2509547460886</c:v>
                </c:pt>
                <c:pt idx="4897">
                  <c:v>3936.4352428309799</c:v>
                </c:pt>
                <c:pt idx="4898">
                  <c:v>3829.8573585338063</c:v>
                </c:pt>
                <c:pt idx="4899">
                  <c:v>3807.7254344755206</c:v>
                </c:pt>
                <c:pt idx="4900">
                  <c:v>3920.5217710506586</c:v>
                </c:pt>
                <c:pt idx="4901">
                  <c:v>4756.597654557846</c:v>
                </c:pt>
                <c:pt idx="4902">
                  <c:v>5944.0711149616227</c:v>
                </c:pt>
                <c:pt idx="4903">
                  <c:v>7212.007518968262</c:v>
                </c:pt>
                <c:pt idx="4904">
                  <c:v>7554.7424338441815</c:v>
                </c:pt>
                <c:pt idx="4905">
                  <c:v>7628.0668504787081</c:v>
                </c:pt>
                <c:pt idx="4906">
                  <c:v>7557.963122636228</c:v>
                </c:pt>
                <c:pt idx="4907">
                  <c:v>6656.4684651691859</c:v>
                </c:pt>
                <c:pt idx="4908">
                  <c:v>6293.3206362717219</c:v>
                </c:pt>
                <c:pt idx="4909">
                  <c:v>6366.1397038043169</c:v>
                </c:pt>
                <c:pt idx="4910">
                  <c:v>6213.8537926991985</c:v>
                </c:pt>
                <c:pt idx="4911">
                  <c:v>6005.8409630931028</c:v>
                </c:pt>
                <c:pt idx="4912">
                  <c:v>5948.4160399692018</c:v>
                </c:pt>
                <c:pt idx="4913">
                  <c:v>6017.5162401683765</c:v>
                </c:pt>
                <c:pt idx="4914">
                  <c:v>6357.5023107669522</c:v>
                </c:pt>
                <c:pt idx="4915">
                  <c:v>5860.4065020939306</c:v>
                </c:pt>
                <c:pt idx="4916">
                  <c:v>5589.6528201124247</c:v>
                </c:pt>
                <c:pt idx="4917">
                  <c:v>4932.0675764978296</c:v>
                </c:pt>
                <c:pt idx="4918">
                  <c:v>4617.2599067036872</c:v>
                </c:pt>
                <c:pt idx="4919">
                  <c:v>4299.4019973758914</c:v>
                </c:pt>
                <c:pt idx="4920">
                  <c:v>4058.9690723781982</c:v>
                </c:pt>
                <c:pt idx="4921">
                  <c:v>3952.9394361998106</c:v>
                </c:pt>
                <c:pt idx="4922">
                  <c:v>3832.3328500396028</c:v>
                </c:pt>
                <c:pt idx="4923">
                  <c:v>3811.469421628703</c:v>
                </c:pt>
                <c:pt idx="4924">
                  <c:v>3859.3977414973183</c:v>
                </c:pt>
                <c:pt idx="4925">
                  <c:v>4633.4188617064619</c:v>
                </c:pt>
                <c:pt idx="4926">
                  <c:v>5799.78977748743</c:v>
                </c:pt>
                <c:pt idx="4927">
                  <c:v>7008.7264654456776</c:v>
                </c:pt>
                <c:pt idx="4928">
                  <c:v>7432.8400519735223</c:v>
                </c:pt>
                <c:pt idx="4929">
                  <c:v>7651.676957030184</c:v>
                </c:pt>
                <c:pt idx="4930">
                  <c:v>7698.4883609298331</c:v>
                </c:pt>
                <c:pt idx="4931">
                  <c:v>6910.4468076380608</c:v>
                </c:pt>
                <c:pt idx="4932">
                  <c:v>6468.217044766865</c:v>
                </c:pt>
                <c:pt idx="4933">
                  <c:v>6607.1013571340636</c:v>
                </c:pt>
                <c:pt idx="4934">
                  <c:v>6393.7430228816002</c:v>
                </c:pt>
                <c:pt idx="4935">
                  <c:v>6145.4227717608037</c:v>
                </c:pt>
                <c:pt idx="4936">
                  <c:v>6022.3396867837318</c:v>
                </c:pt>
                <c:pt idx="4937">
                  <c:v>6097.689022541168</c:v>
                </c:pt>
                <c:pt idx="4938">
                  <c:v>6438.8668667410857</c:v>
                </c:pt>
                <c:pt idx="4939">
                  <c:v>5993.7956791892166</c:v>
                </c:pt>
                <c:pt idx="4940">
                  <c:v>5701.7416854996582</c:v>
                </c:pt>
                <c:pt idx="4941">
                  <c:v>5005.2825752737399</c:v>
                </c:pt>
                <c:pt idx="4942">
                  <c:v>4627.997119860871</c:v>
                </c:pt>
                <c:pt idx="4943">
                  <c:v>4377.5527292157212</c:v>
                </c:pt>
                <c:pt idx="4944">
                  <c:v>4205.1195708890682</c:v>
                </c:pt>
                <c:pt idx="4945">
                  <c:v>3988.0245658115027</c:v>
                </c:pt>
                <c:pt idx="4946">
                  <c:v>3910.803330782272</c:v>
                </c:pt>
                <c:pt idx="4947">
                  <c:v>3872.0869636305179</c:v>
                </c:pt>
                <c:pt idx="4948">
                  <c:v>4002.8250150264257</c:v>
                </c:pt>
                <c:pt idx="4949">
                  <c:v>4862.3280480326239</c:v>
                </c:pt>
                <c:pt idx="4950">
                  <c:v>5922.7689934374202</c:v>
                </c:pt>
                <c:pt idx="4951">
                  <c:v>7112.319154656856</c:v>
                </c:pt>
                <c:pt idx="4952">
                  <c:v>7610.0380763955363</c:v>
                </c:pt>
                <c:pt idx="4953">
                  <c:v>7675.4619660640656</c:v>
                </c:pt>
                <c:pt idx="4954">
                  <c:v>7650.7085713770603</c:v>
                </c:pt>
                <c:pt idx="4955">
                  <c:v>6951.9256096683857</c:v>
                </c:pt>
                <c:pt idx="4956">
                  <c:v>6559.8668016038346</c:v>
                </c:pt>
                <c:pt idx="4957">
                  <c:v>6653.7047074111451</c:v>
                </c:pt>
                <c:pt idx="4958">
                  <c:v>6493.0164160463719</c:v>
                </c:pt>
                <c:pt idx="4959">
                  <c:v>6323.8676194907739</c:v>
                </c:pt>
                <c:pt idx="4960">
                  <c:v>6120.8621209265384</c:v>
                </c:pt>
                <c:pt idx="4961">
                  <c:v>6053.210453635771</c:v>
                </c:pt>
                <c:pt idx="4962">
                  <c:v>6512.3977643807993</c:v>
                </c:pt>
                <c:pt idx="4963">
                  <c:v>6046.0424241563396</c:v>
                </c:pt>
                <c:pt idx="4964">
                  <c:v>5783.7486541075041</c:v>
                </c:pt>
                <c:pt idx="4965">
                  <c:v>5185.2892076133776</c:v>
                </c:pt>
                <c:pt idx="4966">
                  <c:v>4844.760126077631</c:v>
                </c:pt>
                <c:pt idx="4967">
                  <c:v>4566.3315814550679</c:v>
                </c:pt>
                <c:pt idx="4968">
                  <c:v>4358.3950449518661</c:v>
                </c:pt>
                <c:pt idx="4969">
                  <c:v>4223.7347570144084</c:v>
                </c:pt>
                <c:pt idx="4970">
                  <c:v>4037.8036450035529</c:v>
                </c:pt>
                <c:pt idx="4971">
                  <c:v>4005.5577556495177</c:v>
                </c:pt>
                <c:pt idx="4972">
                  <c:v>4048.6093607992475</c:v>
                </c:pt>
                <c:pt idx="4973">
                  <c:v>4866.7735701349366</c:v>
                </c:pt>
                <c:pt idx="4974">
                  <c:v>6018.242041753153</c:v>
                </c:pt>
                <c:pt idx="4975">
                  <c:v>7202.0459969843323</c:v>
                </c:pt>
                <c:pt idx="4976">
                  <c:v>7536.9683218965883</c:v>
                </c:pt>
                <c:pt idx="4977">
                  <c:v>7644.5523208187842</c:v>
                </c:pt>
                <c:pt idx="4978">
                  <c:v>7524.0529641756966</c:v>
                </c:pt>
                <c:pt idx="4979">
                  <c:v>6802.1511269885932</c:v>
                </c:pt>
                <c:pt idx="4980">
                  <c:v>6143.6583770835541</c:v>
                </c:pt>
                <c:pt idx="4981">
                  <c:v>6554.5926527732281</c:v>
                </c:pt>
                <c:pt idx="4982">
                  <c:v>6343.6191222499647</c:v>
                </c:pt>
                <c:pt idx="4983">
                  <c:v>6109.6645235079077</c:v>
                </c:pt>
                <c:pt idx="4984">
                  <c:v>5915.8545072363804</c:v>
                </c:pt>
                <c:pt idx="4985">
                  <c:v>5922.2095880946408</c:v>
                </c:pt>
                <c:pt idx="4986">
                  <c:v>6273.5761136348719</c:v>
                </c:pt>
                <c:pt idx="4987">
                  <c:v>5813.9989351053491</c:v>
                </c:pt>
                <c:pt idx="4988">
                  <c:v>5474.7112145138553</c:v>
                </c:pt>
                <c:pt idx="4989">
                  <c:v>4736.5539973674859</c:v>
                </c:pt>
                <c:pt idx="4990">
                  <c:v>4413.9016044910986</c:v>
                </c:pt>
                <c:pt idx="4991">
                  <c:v>4176.6124187062287</c:v>
                </c:pt>
                <c:pt idx="4992">
                  <c:v>3935.4482462176802</c:v>
                </c:pt>
                <c:pt idx="4993">
                  <c:v>3805.769191188017</c:v>
                </c:pt>
                <c:pt idx="4994">
                  <c:v>3733.4684392750337</c:v>
                </c:pt>
                <c:pt idx="4995">
                  <c:v>3683.4461109176509</c:v>
                </c:pt>
                <c:pt idx="4996">
                  <c:v>3512.2979481817661</c:v>
                </c:pt>
                <c:pt idx="4997">
                  <c:v>3565.8396108581719</c:v>
                </c:pt>
                <c:pt idx="4998">
                  <c:v>4097.3905701133217</c:v>
                </c:pt>
                <c:pt idx="4999">
                  <c:v>4689.2303389559538</c:v>
                </c:pt>
                <c:pt idx="5000">
                  <c:v>4946.5984511414053</c:v>
                </c:pt>
                <c:pt idx="5001">
                  <c:v>4969.6302958317337</c:v>
                </c:pt>
                <c:pt idx="5002">
                  <c:v>4673.6694495603761</c:v>
                </c:pt>
                <c:pt idx="5003">
                  <c:v>3944.7589290032906</c:v>
                </c:pt>
                <c:pt idx="5004">
                  <c:v>3562.4648431799819</c:v>
                </c:pt>
                <c:pt idx="5005">
                  <c:v>3202.4960315874573</c:v>
                </c:pt>
                <c:pt idx="5006">
                  <c:v>2831.3086788132678</c:v>
                </c:pt>
                <c:pt idx="5007">
                  <c:v>2669.035583586568</c:v>
                </c:pt>
                <c:pt idx="5008">
                  <c:v>2762.6728545023834</c:v>
                </c:pt>
                <c:pt idx="5009">
                  <c:v>3166.0265945523079</c:v>
                </c:pt>
                <c:pt idx="5010">
                  <c:v>3795.5004246993035</c:v>
                </c:pt>
                <c:pt idx="5011">
                  <c:v>3605.4288078258346</c:v>
                </c:pt>
                <c:pt idx="5012">
                  <c:v>3487.3620337448679</c:v>
                </c:pt>
                <c:pt idx="5013">
                  <c:v>3261.4958087641653</c:v>
                </c:pt>
                <c:pt idx="5014">
                  <c:v>3063.8407369819683</c:v>
                </c:pt>
                <c:pt idx="5015">
                  <c:v>2870.1636515500277</c:v>
                </c:pt>
                <c:pt idx="5016">
                  <c:v>2724.928399898653</c:v>
                </c:pt>
                <c:pt idx="5017">
                  <c:v>2591.2308586577014</c:v>
                </c:pt>
                <c:pt idx="5018">
                  <c:v>2545.0302671867157</c:v>
                </c:pt>
                <c:pt idx="5019">
                  <c:v>2497.5949299525373</c:v>
                </c:pt>
                <c:pt idx="5020">
                  <c:v>2380.8338198867173</c:v>
                </c:pt>
                <c:pt idx="5021">
                  <c:v>2279.9957790082026</c:v>
                </c:pt>
                <c:pt idx="5022">
                  <c:v>2549.2026904351042</c:v>
                </c:pt>
                <c:pt idx="5023">
                  <c:v>2978.9717766271333</c:v>
                </c:pt>
                <c:pt idx="5024">
                  <c:v>3169.8976533697792</c:v>
                </c:pt>
                <c:pt idx="5025">
                  <c:v>3120.9525245554687</c:v>
                </c:pt>
                <c:pt idx="5026">
                  <c:v>3041.4066742007521</c:v>
                </c:pt>
                <c:pt idx="5027">
                  <c:v>2853.2532879448027</c:v>
                </c:pt>
                <c:pt idx="5028">
                  <c:v>2611.55905248928</c:v>
                </c:pt>
                <c:pt idx="5029">
                  <c:v>2271.0299516223549</c:v>
                </c:pt>
                <c:pt idx="5030">
                  <c:v>2075.4759094647088</c:v>
                </c:pt>
                <c:pt idx="5031">
                  <c:v>1878.506645935345</c:v>
                </c:pt>
                <c:pt idx="5032">
                  <c:v>2099.9422066519901</c:v>
                </c:pt>
                <c:pt idx="5033">
                  <c:v>2874.4421880706709</c:v>
                </c:pt>
                <c:pt idx="5034">
                  <c:v>3475.4950065438506</c:v>
                </c:pt>
                <c:pt idx="5035">
                  <c:v>3466.947801023563</c:v>
                </c:pt>
                <c:pt idx="5036">
                  <c:v>3603.1011366069683</c:v>
                </c:pt>
                <c:pt idx="5037">
                  <c:v>3464.5746119358046</c:v>
                </c:pt>
                <c:pt idx="5038">
                  <c:v>3291.2979565034598</c:v>
                </c:pt>
                <c:pt idx="5039">
                  <c:v>3033.0910924938398</c:v>
                </c:pt>
                <c:pt idx="5040">
                  <c:v>2839.0312583752316</c:v>
                </c:pt>
                <c:pt idx="5041">
                  <c:v>2774.2294807308676</c:v>
                </c:pt>
                <c:pt idx="5042">
                  <c:v>2729.6331337552056</c:v>
                </c:pt>
                <c:pt idx="5043">
                  <c:v>2864.2969216806546</c:v>
                </c:pt>
                <c:pt idx="5044">
                  <c:v>3101.7985931522999</c:v>
                </c:pt>
                <c:pt idx="5045">
                  <c:v>4227.8067318091389</c:v>
                </c:pt>
                <c:pt idx="5046">
                  <c:v>5591.1077471995177</c:v>
                </c:pt>
                <c:pt idx="5047">
                  <c:v>6926.2525551276221</c:v>
                </c:pt>
                <c:pt idx="5048">
                  <c:v>7627.3689218390418</c:v>
                </c:pt>
                <c:pt idx="5049">
                  <c:v>7874.0284268297573</c:v>
                </c:pt>
                <c:pt idx="5050">
                  <c:v>7852.5962934737145</c:v>
                </c:pt>
                <c:pt idx="5051">
                  <c:v>7223.1912206665484</c:v>
                </c:pt>
                <c:pt idx="5052">
                  <c:v>6763.7657498191829</c:v>
                </c:pt>
                <c:pt idx="5053">
                  <c:v>6950.863761953512</c:v>
                </c:pt>
                <c:pt idx="5054">
                  <c:v>6790.5892531292111</c:v>
                </c:pt>
                <c:pt idx="5055">
                  <c:v>6636.8020710521323</c:v>
                </c:pt>
                <c:pt idx="5056">
                  <c:v>6412.3349797240553</c:v>
                </c:pt>
                <c:pt idx="5057">
                  <c:v>6414.4429531596797</c:v>
                </c:pt>
                <c:pt idx="5058">
                  <c:v>6750.4445340342836</c:v>
                </c:pt>
                <c:pt idx="5059">
                  <c:v>6355.6303673469274</c:v>
                </c:pt>
                <c:pt idx="5060">
                  <c:v>6083.4881256054578</c:v>
                </c:pt>
                <c:pt idx="5061">
                  <c:v>5460.8130122030343</c:v>
                </c:pt>
                <c:pt idx="5062">
                  <c:v>5037.9329632398094</c:v>
                </c:pt>
                <c:pt idx="5063">
                  <c:v>4636.2940913913071</c:v>
                </c:pt>
                <c:pt idx="5064">
                  <c:v>4413.3776062891047</c:v>
                </c:pt>
                <c:pt idx="5065">
                  <c:v>4251.6539112148548</c:v>
                </c:pt>
                <c:pt idx="5066">
                  <c:v>4156.7299869292156</c:v>
                </c:pt>
                <c:pt idx="5067">
                  <c:v>3995.4560403117357</c:v>
                </c:pt>
                <c:pt idx="5068">
                  <c:v>4111.5543976882454</c:v>
                </c:pt>
                <c:pt idx="5069">
                  <c:v>4953.906219169563</c:v>
                </c:pt>
                <c:pt idx="5070">
                  <c:v>6110.1628977121427</c:v>
                </c:pt>
                <c:pt idx="5071">
                  <c:v>7460.2954384340637</c:v>
                </c:pt>
                <c:pt idx="5072">
                  <c:v>7905.381015957455</c:v>
                </c:pt>
                <c:pt idx="5073">
                  <c:v>7967.8603551236165</c:v>
                </c:pt>
                <c:pt idx="5074">
                  <c:v>7974.0218250997204</c:v>
                </c:pt>
                <c:pt idx="5075">
                  <c:v>7330.1097401585284</c:v>
                </c:pt>
                <c:pt idx="5076">
                  <c:v>6989.4564500625647</c:v>
                </c:pt>
                <c:pt idx="5077">
                  <c:v>7085.9833526514258</c:v>
                </c:pt>
                <c:pt idx="5078">
                  <c:v>6934.3051552395209</c:v>
                </c:pt>
                <c:pt idx="5079">
                  <c:v>6651.7655280671797</c:v>
                </c:pt>
                <c:pt idx="5080">
                  <c:v>6474.122664523692</c:v>
                </c:pt>
                <c:pt idx="5081">
                  <c:v>6488.274542296359</c:v>
                </c:pt>
                <c:pt idx="5082">
                  <c:v>6826.5525531863459</c:v>
                </c:pt>
                <c:pt idx="5083">
                  <c:v>6351.071724420648</c:v>
                </c:pt>
                <c:pt idx="5084">
                  <c:v>6130.8239631810502</c:v>
                </c:pt>
                <c:pt idx="5085">
                  <c:v>5470.700478275975</c:v>
                </c:pt>
                <c:pt idx="5086">
                  <c:v>5058.3911430412472</c:v>
                </c:pt>
                <c:pt idx="5087">
                  <c:v>4702.3991145638192</c:v>
                </c:pt>
                <c:pt idx="5088">
                  <c:v>4460.0539461276439</c:v>
                </c:pt>
                <c:pt idx="5089">
                  <c:v>4330.1801417662282</c:v>
                </c:pt>
                <c:pt idx="5090">
                  <c:v>4255.8123969457583</c:v>
                </c:pt>
                <c:pt idx="5091">
                  <c:v>4154.5387444480693</c:v>
                </c:pt>
                <c:pt idx="5092">
                  <c:v>4213.8257967623476</c:v>
                </c:pt>
                <c:pt idx="5093">
                  <c:v>4955.4792067188482</c:v>
                </c:pt>
                <c:pt idx="5094">
                  <c:v>6127.5059353813149</c:v>
                </c:pt>
                <c:pt idx="5095">
                  <c:v>7368.643949366884</c:v>
                </c:pt>
                <c:pt idx="5096">
                  <c:v>7960.6743050686118</c:v>
                </c:pt>
                <c:pt idx="5097">
                  <c:v>8151.202240386755</c:v>
                </c:pt>
                <c:pt idx="5098">
                  <c:v>8056.3186414590882</c:v>
                </c:pt>
                <c:pt idx="5099">
                  <c:v>7358.4960531530796</c:v>
                </c:pt>
                <c:pt idx="5100">
                  <c:v>7082.4748432691349</c:v>
                </c:pt>
                <c:pt idx="5101">
                  <c:v>7262.8909775996726</c:v>
                </c:pt>
                <c:pt idx="5102">
                  <c:v>7016.188859380045</c:v>
                </c:pt>
                <c:pt idx="5103">
                  <c:v>6856.1374595080561</c:v>
                </c:pt>
                <c:pt idx="5104">
                  <c:v>6700.5790442191974</c:v>
                </c:pt>
                <c:pt idx="5105">
                  <c:v>6756.9266272571422</c:v>
                </c:pt>
                <c:pt idx="5106">
                  <c:v>7003.2481786007993</c:v>
                </c:pt>
                <c:pt idx="5107">
                  <c:v>6522.5693888308433</c:v>
                </c:pt>
                <c:pt idx="5108">
                  <c:v>6242.9545784250276</c:v>
                </c:pt>
                <c:pt idx="5109">
                  <c:v>5568.0991440699836</c:v>
                </c:pt>
                <c:pt idx="5110">
                  <c:v>5176.5017377660006</c:v>
                </c:pt>
                <c:pt idx="5111">
                  <c:v>4837.4126512891689</c:v>
                </c:pt>
                <c:pt idx="5112">
                  <c:v>4592.0094933459359</c:v>
                </c:pt>
                <c:pt idx="5113">
                  <c:v>4396.6849135670745</c:v>
                </c:pt>
                <c:pt idx="5114">
                  <c:v>4301.3947405381514</c:v>
                </c:pt>
                <c:pt idx="5115">
                  <c:v>4263.6568700288617</c:v>
                </c:pt>
                <c:pt idx="5116">
                  <c:v>4354.0010600290352</c:v>
                </c:pt>
                <c:pt idx="5117">
                  <c:v>4979.8162407655545</c:v>
                </c:pt>
                <c:pt idx="5118">
                  <c:v>6116.1869337293138</c:v>
                </c:pt>
                <c:pt idx="5119">
                  <c:v>7389.3834842635079</c:v>
                </c:pt>
                <c:pt idx="5120">
                  <c:v>7955.0178182082363</c:v>
                </c:pt>
                <c:pt idx="5121">
                  <c:v>8194.8608429312135</c:v>
                </c:pt>
                <c:pt idx="5122">
                  <c:v>8030.4013732839912</c:v>
                </c:pt>
                <c:pt idx="5123">
                  <c:v>7465.5868643736212</c:v>
                </c:pt>
                <c:pt idx="5124">
                  <c:v>7478.0124348514109</c:v>
                </c:pt>
                <c:pt idx="5125">
                  <c:v>7032.2876126562678</c:v>
                </c:pt>
                <c:pt idx="5126">
                  <c:v>6657.5233408599152</c:v>
                </c:pt>
                <c:pt idx="5127">
                  <c:v>6463.3751682251977</c:v>
                </c:pt>
                <c:pt idx="5128">
                  <c:v>6290.3748023359331</c:v>
                </c:pt>
                <c:pt idx="5129">
                  <c:v>6457.7707075708386</c:v>
                </c:pt>
                <c:pt idx="5130">
                  <c:v>6590.0635927120738</c:v>
                </c:pt>
                <c:pt idx="5131">
                  <c:v>6190.6428370769563</c:v>
                </c:pt>
                <c:pt idx="5132">
                  <c:v>5858.1418988404739</c:v>
                </c:pt>
                <c:pt idx="5133">
                  <c:v>5276.3208952545283</c:v>
                </c:pt>
                <c:pt idx="5134">
                  <c:v>4865.4180551936652</c:v>
                </c:pt>
                <c:pt idx="5135">
                  <c:v>4569.1670717255929</c:v>
                </c:pt>
                <c:pt idx="5136">
                  <c:v>4302.617236343377</c:v>
                </c:pt>
                <c:pt idx="5137">
                  <c:v>4126.3418412006677</c:v>
                </c:pt>
                <c:pt idx="5138">
                  <c:v>4036.8586482461387</c:v>
                </c:pt>
                <c:pt idx="5139">
                  <c:v>3961.8684055616595</c:v>
                </c:pt>
                <c:pt idx="5140">
                  <c:v>4087.3727249161766</c:v>
                </c:pt>
                <c:pt idx="5141">
                  <c:v>4651.8735598767398</c:v>
                </c:pt>
                <c:pt idx="5142">
                  <c:v>5779.5348430700951</c:v>
                </c:pt>
                <c:pt idx="5143">
                  <c:v>7153.2540805492126</c:v>
                </c:pt>
                <c:pt idx="5144">
                  <c:v>7730.6458401901564</c:v>
                </c:pt>
                <c:pt idx="5145">
                  <c:v>7842.9691190886124</c:v>
                </c:pt>
                <c:pt idx="5146">
                  <c:v>6778.3767524532268</c:v>
                </c:pt>
                <c:pt idx="5147">
                  <c:v>6659.6535185035709</c:v>
                </c:pt>
                <c:pt idx="5148">
                  <c:v>6142.613936048765</c:v>
                </c:pt>
                <c:pt idx="5149">
                  <c:v>6060.3510145574182</c:v>
                </c:pt>
                <c:pt idx="5150">
                  <c:v>5906.0270634235239</c:v>
                </c:pt>
                <c:pt idx="5151">
                  <c:v>5695.2110974066281</c:v>
                </c:pt>
                <c:pt idx="5152">
                  <c:v>5609.7677675492832</c:v>
                </c:pt>
                <c:pt idx="5153">
                  <c:v>5700.6706395404854</c:v>
                </c:pt>
                <c:pt idx="5154">
                  <c:v>5894.8702853528139</c:v>
                </c:pt>
                <c:pt idx="5155">
                  <c:v>5428.2812784797716</c:v>
                </c:pt>
                <c:pt idx="5156">
                  <c:v>5144.6990968910377</c:v>
                </c:pt>
                <c:pt idx="5157">
                  <c:v>4778.4651035570687</c:v>
                </c:pt>
                <c:pt idx="5158">
                  <c:v>4530.5467042444325</c:v>
                </c:pt>
                <c:pt idx="5159">
                  <c:v>4143.7060316185743</c:v>
                </c:pt>
                <c:pt idx="5160">
                  <c:v>3945.0014634375352</c:v>
                </c:pt>
                <c:pt idx="5161">
                  <c:v>3799.855211480774</c:v>
                </c:pt>
                <c:pt idx="5162">
                  <c:v>3639.5250116249977</c:v>
                </c:pt>
                <c:pt idx="5163">
                  <c:v>3598.3044030660963</c:v>
                </c:pt>
                <c:pt idx="5164">
                  <c:v>3525.1516540765879</c:v>
                </c:pt>
                <c:pt idx="5165">
                  <c:v>3455.8944559835199</c:v>
                </c:pt>
                <c:pt idx="5166">
                  <c:v>3942.5102645666184</c:v>
                </c:pt>
                <c:pt idx="5167">
                  <c:v>4476.3762498384658</c:v>
                </c:pt>
                <c:pt idx="5168">
                  <c:v>4786.543315388818</c:v>
                </c:pt>
                <c:pt idx="5169">
                  <c:v>4838.1738242259289</c:v>
                </c:pt>
                <c:pt idx="5170">
                  <c:v>4472.3648701858656</c:v>
                </c:pt>
                <c:pt idx="5171">
                  <c:v>4059.1768953328028</c:v>
                </c:pt>
                <c:pt idx="5172">
                  <c:v>3269.8332451505289</c:v>
                </c:pt>
                <c:pt idx="5173">
                  <c:v>3266.2226021061538</c:v>
                </c:pt>
                <c:pt idx="5174">
                  <c:v>3020.3216185461451</c:v>
                </c:pt>
                <c:pt idx="5175">
                  <c:v>2639.8532936994447</c:v>
                </c:pt>
                <c:pt idx="5176">
                  <c:v>2963.3026545830826</c:v>
                </c:pt>
                <c:pt idx="5177">
                  <c:v>3626.6676800895339</c:v>
                </c:pt>
                <c:pt idx="5178">
                  <c:v>3892.5308138050541</c:v>
                </c:pt>
                <c:pt idx="5179">
                  <c:v>3653.4707328427753</c:v>
                </c:pt>
                <c:pt idx="5180">
                  <c:v>3503.6797277536384</c:v>
                </c:pt>
                <c:pt idx="5181">
                  <c:v>3285.7712254674429</c:v>
                </c:pt>
                <c:pt idx="5182">
                  <c:v>3067.0057261218776</c:v>
                </c:pt>
                <c:pt idx="5183">
                  <c:v>2893.3240720792132</c:v>
                </c:pt>
                <c:pt idx="5184">
                  <c:v>2725.267898733724</c:v>
                </c:pt>
                <c:pt idx="5185">
                  <c:v>2620.3897586041849</c:v>
                </c:pt>
                <c:pt idx="5186">
                  <c:v>2551.1407462197067</c:v>
                </c:pt>
                <c:pt idx="5187">
                  <c:v>2464.9980418028922</c:v>
                </c:pt>
                <c:pt idx="5188">
                  <c:v>2385.7783136311305</c:v>
                </c:pt>
                <c:pt idx="5189">
                  <c:v>2234.9473473768908</c:v>
                </c:pt>
                <c:pt idx="5190">
                  <c:v>2538.8507285683286</c:v>
                </c:pt>
                <c:pt idx="5191">
                  <c:v>2938.5916335751294</c:v>
                </c:pt>
                <c:pt idx="5192">
                  <c:v>3128.381441331981</c:v>
                </c:pt>
                <c:pt idx="5193">
                  <c:v>3125.321209147141</c:v>
                </c:pt>
                <c:pt idx="5194">
                  <c:v>3062.8843625206491</c:v>
                </c:pt>
                <c:pt idx="5195">
                  <c:v>2994.8405724896952</c:v>
                </c:pt>
                <c:pt idx="5196">
                  <c:v>2565.6458858418696</c:v>
                </c:pt>
                <c:pt idx="5197">
                  <c:v>2290.863981266602</c:v>
                </c:pt>
                <c:pt idx="5198">
                  <c:v>1896.200599589544</c:v>
                </c:pt>
                <c:pt idx="5199">
                  <c:v>1699.2567212917788</c:v>
                </c:pt>
                <c:pt idx="5200">
                  <c:v>1832.663306895774</c:v>
                </c:pt>
                <c:pt idx="5201">
                  <c:v>2459.9218222826767</c:v>
                </c:pt>
                <c:pt idx="5202">
                  <c:v>3211.7693573957131</c:v>
                </c:pt>
                <c:pt idx="5203">
                  <c:v>3320.655149917915</c:v>
                </c:pt>
                <c:pt idx="5204">
                  <c:v>3356.3819831793367</c:v>
                </c:pt>
                <c:pt idx="5205">
                  <c:v>3236.2638953429355</c:v>
                </c:pt>
                <c:pt idx="5206">
                  <c:v>3042.1205615108415</c:v>
                </c:pt>
                <c:pt idx="5207">
                  <c:v>2835.9500189479495</c:v>
                </c:pt>
                <c:pt idx="5208">
                  <c:v>2686.2777825212897</c:v>
                </c:pt>
                <c:pt idx="5209">
                  <c:v>2624.3334950719627</c:v>
                </c:pt>
                <c:pt idx="5210">
                  <c:v>2573.8789181977618</c:v>
                </c:pt>
                <c:pt idx="5211">
                  <c:v>2575.8451614509518</c:v>
                </c:pt>
                <c:pt idx="5212">
                  <c:v>2706.0837145607989</c:v>
                </c:pt>
                <c:pt idx="5213">
                  <c:v>3193.6395316739126</c:v>
                </c:pt>
                <c:pt idx="5214">
                  <c:v>3959.5393137625047</c:v>
                </c:pt>
                <c:pt idx="5215">
                  <c:v>4929.053190289429</c:v>
                </c:pt>
                <c:pt idx="5216">
                  <c:v>5415.1472472667947</c:v>
                </c:pt>
                <c:pt idx="5217">
                  <c:v>5540.2638913580286</c:v>
                </c:pt>
                <c:pt idx="5218">
                  <c:v>5544.8450504034954</c:v>
                </c:pt>
                <c:pt idx="5219">
                  <c:v>5127.3984305498316</c:v>
                </c:pt>
                <c:pt idx="5220">
                  <c:v>4919.7248717231623</c:v>
                </c:pt>
                <c:pt idx="5221">
                  <c:v>4794.8974646227452</c:v>
                </c:pt>
                <c:pt idx="5222">
                  <c:v>4535.9209945809534</c:v>
                </c:pt>
                <c:pt idx="5223">
                  <c:v>4371.1922272684342</c:v>
                </c:pt>
                <c:pt idx="5224">
                  <c:v>4520.9839815713003</c:v>
                </c:pt>
                <c:pt idx="5225">
                  <c:v>5358.3114143367911</c:v>
                </c:pt>
                <c:pt idx="5226">
                  <c:v>5225.8923538186818</c:v>
                </c:pt>
                <c:pt idx="5227">
                  <c:v>4856.6067565356789</c:v>
                </c:pt>
                <c:pt idx="5228">
                  <c:v>4709.0850916220916</c:v>
                </c:pt>
                <c:pt idx="5229">
                  <c:v>4336.6536195536546</c:v>
                </c:pt>
                <c:pt idx="5230">
                  <c:v>3975.0761102417982</c:v>
                </c:pt>
                <c:pt idx="5231">
                  <c:v>3655.1162081266125</c:v>
                </c:pt>
                <c:pt idx="5232">
                  <c:v>3493.8190115889111</c:v>
                </c:pt>
                <c:pt idx="5233">
                  <c:v>3364.7094546051171</c:v>
                </c:pt>
                <c:pt idx="5234">
                  <c:v>3287.293220244992</c:v>
                </c:pt>
                <c:pt idx="5235">
                  <c:v>3244.2621178984741</c:v>
                </c:pt>
                <c:pt idx="5236">
                  <c:v>3239.4901342726766</c:v>
                </c:pt>
                <c:pt idx="5237">
                  <c:v>3526.7153078021011</c:v>
                </c:pt>
                <c:pt idx="5238">
                  <c:v>4244.4255896225541</c:v>
                </c:pt>
                <c:pt idx="5239">
                  <c:v>5190.0700459632344</c:v>
                </c:pt>
                <c:pt idx="5240">
                  <c:v>5815.1249268007496</c:v>
                </c:pt>
                <c:pt idx="5241">
                  <c:v>5949.6267390541943</c:v>
                </c:pt>
                <c:pt idx="5242">
                  <c:v>5962.5746724208848</c:v>
                </c:pt>
                <c:pt idx="5243">
                  <c:v>5527.8997940235367</c:v>
                </c:pt>
                <c:pt idx="5244">
                  <c:v>5350.4387326252991</c:v>
                </c:pt>
                <c:pt idx="5245">
                  <c:v>5135.9086772105211</c:v>
                </c:pt>
                <c:pt idx="5246">
                  <c:v>5321.1337221561353</c:v>
                </c:pt>
                <c:pt idx="5247">
                  <c:v>6033.6994688600671</c:v>
                </c:pt>
                <c:pt idx="5248">
                  <c:v>5825.7957807289995</c:v>
                </c:pt>
                <c:pt idx="5249">
                  <c:v>5482.4066643361002</c:v>
                </c:pt>
                <c:pt idx="5250">
                  <c:v>5343.2119094604595</c:v>
                </c:pt>
                <c:pt idx="5251">
                  <c:v>4967.5324305118957</c:v>
                </c:pt>
                <c:pt idx="5252">
                  <c:v>4813.289234064333</c:v>
                </c:pt>
                <c:pt idx="5253">
                  <c:v>4369.75550597049</c:v>
                </c:pt>
                <c:pt idx="5254">
                  <c:v>4076.300512908479</c:v>
                </c:pt>
                <c:pt idx="5255">
                  <c:v>3798.2949668344727</c:v>
                </c:pt>
                <c:pt idx="5256">
                  <c:v>3585.4671971146586</c:v>
                </c:pt>
                <c:pt idx="5257">
                  <c:v>3402.1150762544594</c:v>
                </c:pt>
                <c:pt idx="5258">
                  <c:v>3340.4870377199813</c:v>
                </c:pt>
                <c:pt idx="5259">
                  <c:v>3303.7596637433544</c:v>
                </c:pt>
                <c:pt idx="5260">
                  <c:v>3306.6894036904787</c:v>
                </c:pt>
                <c:pt idx="5261">
                  <c:v>3516.4116968665958</c:v>
                </c:pt>
                <c:pt idx="5262">
                  <c:v>4229.8534353400582</c:v>
                </c:pt>
                <c:pt idx="5263">
                  <c:v>5074.7915956479692</c:v>
                </c:pt>
                <c:pt idx="5264">
                  <c:v>5549.3989344641832</c:v>
                </c:pt>
                <c:pt idx="5265">
                  <c:v>5683.2758833967382</c:v>
                </c:pt>
                <c:pt idx="5266">
                  <c:v>5654.9582579930411</c:v>
                </c:pt>
                <c:pt idx="5267">
                  <c:v>5320.9059314017077</c:v>
                </c:pt>
                <c:pt idx="5268">
                  <c:v>5079.1739014050227</c:v>
                </c:pt>
                <c:pt idx="5269">
                  <c:v>5031.0799363367651</c:v>
                </c:pt>
                <c:pt idx="5270">
                  <c:v>5278.3785697509375</c:v>
                </c:pt>
                <c:pt idx="5271">
                  <c:v>5651.1950755034259</c:v>
                </c:pt>
                <c:pt idx="5272">
                  <c:v>5636.6502121408676</c:v>
                </c:pt>
                <c:pt idx="5273">
                  <c:v>5346.483676708378</c:v>
                </c:pt>
                <c:pt idx="5274">
                  <c:v>5049.9061483837741</c:v>
                </c:pt>
                <c:pt idx="5275">
                  <c:v>4583.3439609066909</c:v>
                </c:pt>
                <c:pt idx="5276">
                  <c:v>4361.9050329079746</c:v>
                </c:pt>
                <c:pt idx="5277">
                  <c:v>3999.5845261455797</c:v>
                </c:pt>
                <c:pt idx="5278">
                  <c:v>3741.2516625683043</c:v>
                </c:pt>
                <c:pt idx="5279">
                  <c:v>3463.713364891018</c:v>
                </c:pt>
                <c:pt idx="5280">
                  <c:v>3271.3015251176153</c:v>
                </c:pt>
                <c:pt idx="5281">
                  <c:v>3178.0015952595309</c:v>
                </c:pt>
                <c:pt idx="5282">
                  <c:v>3102.550604156027</c:v>
                </c:pt>
                <c:pt idx="5283">
                  <c:v>3065.494731306585</c:v>
                </c:pt>
                <c:pt idx="5284">
                  <c:v>3084.857164867879</c:v>
                </c:pt>
                <c:pt idx="5285">
                  <c:v>3237.8458512522511</c:v>
                </c:pt>
                <c:pt idx="5286">
                  <c:v>3807.8322564705268</c:v>
                </c:pt>
                <c:pt idx="5287">
                  <c:v>4608.8072700856528</c:v>
                </c:pt>
                <c:pt idx="5288">
                  <c:v>5084.3397757900184</c:v>
                </c:pt>
                <c:pt idx="5289">
                  <c:v>5174.0433316247754</c:v>
                </c:pt>
                <c:pt idx="5290">
                  <c:v>5068.2668604606661</c:v>
                </c:pt>
                <c:pt idx="5291">
                  <c:v>4826.2389234333568</c:v>
                </c:pt>
                <c:pt idx="5292">
                  <c:v>4678.2864987648236</c:v>
                </c:pt>
                <c:pt idx="5293">
                  <c:v>4681.9999810592517</c:v>
                </c:pt>
                <c:pt idx="5294">
                  <c:v>4301.6363408063216</c:v>
                </c:pt>
                <c:pt idx="5295">
                  <c:v>4302.5622579531337</c:v>
                </c:pt>
                <c:pt idx="5296">
                  <c:v>4909.1699526113134</c:v>
                </c:pt>
                <c:pt idx="5297">
                  <c:v>4786.6663476207832</c:v>
                </c:pt>
                <c:pt idx="5298">
                  <c:v>4955.9686300656031</c:v>
                </c:pt>
                <c:pt idx="5299">
                  <c:v>4630.2975905461135</c:v>
                </c:pt>
                <c:pt idx="5300">
                  <c:v>4435.0167820381666</c:v>
                </c:pt>
                <c:pt idx="5301">
                  <c:v>4055.3223348913211</c:v>
                </c:pt>
                <c:pt idx="5302">
                  <c:v>3801.2387067335594</c:v>
                </c:pt>
                <c:pt idx="5303">
                  <c:v>3526.5981491131997</c:v>
                </c:pt>
                <c:pt idx="5304">
                  <c:v>3332.0360667179675</c:v>
                </c:pt>
                <c:pt idx="5305">
                  <c:v>3222.6974418937784</c:v>
                </c:pt>
                <c:pt idx="5306">
                  <c:v>3132.6715008015917</c:v>
                </c:pt>
                <c:pt idx="5307">
                  <c:v>3094.7826308104291</c:v>
                </c:pt>
                <c:pt idx="5308">
                  <c:v>3142.6657165082393</c:v>
                </c:pt>
                <c:pt idx="5309">
                  <c:v>3178.2202426284043</c:v>
                </c:pt>
                <c:pt idx="5310">
                  <c:v>3680.75310997011</c:v>
                </c:pt>
                <c:pt idx="5311">
                  <c:v>4484.2060685831375</c:v>
                </c:pt>
                <c:pt idx="5312">
                  <c:v>4899.3764877832245</c:v>
                </c:pt>
                <c:pt idx="5313">
                  <c:v>4888.3834311987994</c:v>
                </c:pt>
                <c:pt idx="5314">
                  <c:v>4764.5501040207082</c:v>
                </c:pt>
                <c:pt idx="5315">
                  <c:v>4452.8257368651584</c:v>
                </c:pt>
                <c:pt idx="5316">
                  <c:v>3976.8546438464987</c:v>
                </c:pt>
                <c:pt idx="5317">
                  <c:v>4871.5603355804406</c:v>
                </c:pt>
                <c:pt idx="5318">
                  <c:v>4969.2077755991959</c:v>
                </c:pt>
                <c:pt idx="5319">
                  <c:v>4657.11146719116</c:v>
                </c:pt>
                <c:pt idx="5320">
                  <c:v>3974.2257625849002</c:v>
                </c:pt>
                <c:pt idx="5321">
                  <c:v>4272.8050951691994</c:v>
                </c:pt>
                <c:pt idx="5322">
                  <c:v>4341.9158943393204</c:v>
                </c:pt>
                <c:pt idx="5323">
                  <c:v>3892.9435062238749</c:v>
                </c:pt>
                <c:pt idx="5324">
                  <c:v>3671.8226508014618</c:v>
                </c:pt>
                <c:pt idx="5325">
                  <c:v>3443.9076828506518</c:v>
                </c:pt>
                <c:pt idx="5326">
                  <c:v>3150.0671911114114</c:v>
                </c:pt>
                <c:pt idx="5327">
                  <c:v>2934.5401806535547</c:v>
                </c:pt>
                <c:pt idx="5328">
                  <c:v>2769.4919969866905</c:v>
                </c:pt>
                <c:pt idx="5329">
                  <c:v>2638.8264453420129</c:v>
                </c:pt>
                <c:pt idx="5330">
                  <c:v>2562.0249588724896</c:v>
                </c:pt>
                <c:pt idx="5331">
                  <c:v>2474.0972605805609</c:v>
                </c:pt>
                <c:pt idx="5332">
                  <c:v>2480.8564873874902</c:v>
                </c:pt>
                <c:pt idx="5333">
                  <c:v>2385.845431216921</c:v>
                </c:pt>
                <c:pt idx="5334">
                  <c:v>2669.7568060334538</c:v>
                </c:pt>
                <c:pt idx="5335">
                  <c:v>3077.3908331204821</c:v>
                </c:pt>
                <c:pt idx="5336">
                  <c:v>3336.5579276387966</c:v>
                </c:pt>
                <c:pt idx="5337">
                  <c:v>3355.0732483805787</c:v>
                </c:pt>
                <c:pt idx="5338">
                  <c:v>3243.7545885532409</c:v>
                </c:pt>
                <c:pt idx="5339">
                  <c:v>2998.8921024747469</c:v>
                </c:pt>
                <c:pt idx="5340">
                  <c:v>2764.8988755998248</c:v>
                </c:pt>
                <c:pt idx="5341">
                  <c:v>2540.7193480708129</c:v>
                </c:pt>
                <c:pt idx="5342">
                  <c:v>2138.0400649542589</c:v>
                </c:pt>
                <c:pt idx="5343">
                  <c:v>2040.5278292782627</c:v>
                </c:pt>
                <c:pt idx="5344">
                  <c:v>2152.1921180136815</c:v>
                </c:pt>
                <c:pt idx="5345">
                  <c:v>2887.1514602918128</c:v>
                </c:pt>
                <c:pt idx="5346">
                  <c:v>3488.1321985525524</c:v>
                </c:pt>
                <c:pt idx="5347">
                  <c:v>3428.8291831269053</c:v>
                </c:pt>
                <c:pt idx="5348">
                  <c:v>3268.8212836281173</c:v>
                </c:pt>
                <c:pt idx="5349">
                  <c:v>3109.3373308685955</c:v>
                </c:pt>
                <c:pt idx="5350">
                  <c:v>2885.7143481906114</c:v>
                </c:pt>
                <c:pt idx="5351">
                  <c:v>2691.1742657198884</c:v>
                </c:pt>
                <c:pt idx="5352">
                  <c:v>2556.8439766500978</c:v>
                </c:pt>
                <c:pt idx="5353">
                  <c:v>2427.6884198241441</c:v>
                </c:pt>
                <c:pt idx="5354">
                  <c:v>2330.0120049831817</c:v>
                </c:pt>
                <c:pt idx="5355">
                  <c:v>2272.4469525072977</c:v>
                </c:pt>
                <c:pt idx="5356">
                  <c:v>2240.9213106818638</c:v>
                </c:pt>
                <c:pt idx="5357">
                  <c:v>2080.2538387336367</c:v>
                </c:pt>
                <c:pt idx="5358">
                  <c:v>2258.3962682223041</c:v>
                </c:pt>
                <c:pt idx="5359">
                  <c:v>2706.5300829351218</c:v>
                </c:pt>
                <c:pt idx="5360">
                  <c:v>2876.8513010163547</c:v>
                </c:pt>
                <c:pt idx="5361">
                  <c:v>2909.9129908626533</c:v>
                </c:pt>
                <c:pt idx="5362">
                  <c:v>2827.1065129814597</c:v>
                </c:pt>
                <c:pt idx="5363">
                  <c:v>2982.9841463494804</c:v>
                </c:pt>
                <c:pt idx="5364">
                  <c:v>2754.9460087586094</c:v>
                </c:pt>
                <c:pt idx="5365">
                  <c:v>2306.9929700712601</c:v>
                </c:pt>
                <c:pt idx="5366">
                  <c:v>1713.4221512645488</c:v>
                </c:pt>
                <c:pt idx="5367">
                  <c:v>1581.8886741758479</c:v>
                </c:pt>
                <c:pt idx="5368">
                  <c:v>1915.2701757440227</c:v>
                </c:pt>
                <c:pt idx="5369">
                  <c:v>2424.00254976517</c:v>
                </c:pt>
                <c:pt idx="5370">
                  <c:v>3165.4324432472486</c:v>
                </c:pt>
                <c:pt idx="5371">
                  <c:v>3257.4955724902566</c:v>
                </c:pt>
                <c:pt idx="5372">
                  <c:v>3179.3370906770188</c:v>
                </c:pt>
                <c:pt idx="5373">
                  <c:v>3083.6409190412082</c:v>
                </c:pt>
                <c:pt idx="5374">
                  <c:v>2887.3495925795646</c:v>
                </c:pt>
                <c:pt idx="5375">
                  <c:v>2669.2215910465407</c:v>
                </c:pt>
                <c:pt idx="5376">
                  <c:v>2517.3598621327305</c:v>
                </c:pt>
                <c:pt idx="5377">
                  <c:v>2406.3729929641959</c:v>
                </c:pt>
                <c:pt idx="5378">
                  <c:v>2368.3203735349098</c:v>
                </c:pt>
                <c:pt idx="5379">
                  <c:v>2331.0212515201338</c:v>
                </c:pt>
                <c:pt idx="5380">
                  <c:v>2304.937091023236</c:v>
                </c:pt>
                <c:pt idx="5381">
                  <c:v>2289.1605200270824</c:v>
                </c:pt>
                <c:pt idx="5382">
                  <c:v>2605.6917591422175</c:v>
                </c:pt>
                <c:pt idx="5383">
                  <c:v>3102.3941624253252</c:v>
                </c:pt>
                <c:pt idx="5384">
                  <c:v>3377.3831496233611</c:v>
                </c:pt>
                <c:pt idx="5385">
                  <c:v>3428.6260644403801</c:v>
                </c:pt>
                <c:pt idx="5386">
                  <c:v>3255.7445688328885</c:v>
                </c:pt>
                <c:pt idx="5387">
                  <c:v>2980.9838504440668</c:v>
                </c:pt>
                <c:pt idx="5388">
                  <c:v>2969.5688365823285</c:v>
                </c:pt>
                <c:pt idx="5389">
                  <c:v>2939.9553002648149</c:v>
                </c:pt>
                <c:pt idx="5390">
                  <c:v>2601.4807856081338</c:v>
                </c:pt>
                <c:pt idx="5391">
                  <c:v>2571.8834592663461</c:v>
                </c:pt>
                <c:pt idx="5392">
                  <c:v>2613.2350258398383</c:v>
                </c:pt>
                <c:pt idx="5393">
                  <c:v>3369.1876252369907</c:v>
                </c:pt>
                <c:pt idx="5394">
                  <c:v>3722.3452859583285</c:v>
                </c:pt>
                <c:pt idx="5395">
                  <c:v>3587.8841888211859</c:v>
                </c:pt>
                <c:pt idx="5396">
                  <c:v>3449.1521648551557</c:v>
                </c:pt>
                <c:pt idx="5397">
                  <c:v>3250.0670979797301</c:v>
                </c:pt>
                <c:pt idx="5398">
                  <c:v>2974.7945425279572</c:v>
                </c:pt>
                <c:pt idx="5399">
                  <c:v>2743.8060851232744</c:v>
                </c:pt>
                <c:pt idx="5400">
                  <c:v>2552.5787412854852</c:v>
                </c:pt>
                <c:pt idx="5401">
                  <c:v>2452.7558338098256</c:v>
                </c:pt>
                <c:pt idx="5402">
                  <c:v>2396.6647762761932</c:v>
                </c:pt>
                <c:pt idx="5403">
                  <c:v>2369.9631178981281</c:v>
                </c:pt>
                <c:pt idx="5404">
                  <c:v>2386.5798108809372</c:v>
                </c:pt>
                <c:pt idx="5405">
                  <c:v>2378.1455503753982</c:v>
                </c:pt>
                <c:pt idx="5406">
                  <c:v>2609.4369996871274</c:v>
                </c:pt>
                <c:pt idx="5407">
                  <c:v>2933.6140331000106</c:v>
                </c:pt>
                <c:pt idx="5408">
                  <c:v>3358.9528014217776</c:v>
                </c:pt>
                <c:pt idx="5409">
                  <c:v>3402.3192288977289</c:v>
                </c:pt>
                <c:pt idx="5410">
                  <c:v>3544.4192191023826</c:v>
                </c:pt>
                <c:pt idx="5411">
                  <c:v>3483.5708879238264</c:v>
                </c:pt>
                <c:pt idx="5412">
                  <c:v>2991.4922258284737</c:v>
                </c:pt>
                <c:pt idx="5413">
                  <c:v>2894.9419291192594</c:v>
                </c:pt>
                <c:pt idx="5414">
                  <c:v>3166.502643859269</c:v>
                </c:pt>
                <c:pt idx="5415">
                  <c:v>3308.996621740238</c:v>
                </c:pt>
                <c:pt idx="5416">
                  <c:v>3040.3680949535819</c:v>
                </c:pt>
                <c:pt idx="5417">
                  <c:v>3200.7442685283063</c:v>
                </c:pt>
                <c:pt idx="5418">
                  <c:v>3309.1230998851433</c:v>
                </c:pt>
                <c:pt idx="5419">
                  <c:v>3218.2937070044022</c:v>
                </c:pt>
                <c:pt idx="5420">
                  <c:v>3008.4321771064688</c:v>
                </c:pt>
                <c:pt idx="5421">
                  <c:v>2830.5417875053231</c:v>
                </c:pt>
                <c:pt idx="5422">
                  <c:v>2618.6380146149795</c:v>
                </c:pt>
                <c:pt idx="5423">
                  <c:v>2423.1914352547378</c:v>
                </c:pt>
                <c:pt idx="5424">
                  <c:v>2251.7932733766802</c:v>
                </c:pt>
                <c:pt idx="5425">
                  <c:v>2159.2675908619058</c:v>
                </c:pt>
                <c:pt idx="5426">
                  <c:v>2120.4747239726471</c:v>
                </c:pt>
                <c:pt idx="5427">
                  <c:v>2118.9364792508568</c:v>
                </c:pt>
                <c:pt idx="5428">
                  <c:v>2040.16024955731</c:v>
                </c:pt>
                <c:pt idx="5429">
                  <c:v>1865.8582457623859</c:v>
                </c:pt>
                <c:pt idx="5430">
                  <c:v>2062.6342962661151</c:v>
                </c:pt>
                <c:pt idx="5431">
                  <c:v>2235.3971138586767</c:v>
                </c:pt>
                <c:pt idx="5432">
                  <c:v>2049.0842918200774</c:v>
                </c:pt>
                <c:pt idx="5433">
                  <c:v>2714.9674675156257</c:v>
                </c:pt>
                <c:pt idx="5434">
                  <c:v>1955.0933551899043</c:v>
                </c:pt>
                <c:pt idx="5435">
                  <c:v>2554.6618550885437</c:v>
                </c:pt>
                <c:pt idx="5436">
                  <c:v>1874.0428326209781</c:v>
                </c:pt>
                <c:pt idx="5437">
                  <c:v>1575.2844131381216</c:v>
                </c:pt>
                <c:pt idx="5438">
                  <c:v>687.24556660542487</c:v>
                </c:pt>
                <c:pt idx="5439">
                  <c:v>1058.2232265254709</c:v>
                </c:pt>
                <c:pt idx="5440">
                  <c:v>976.31658071862933</c:v>
                </c:pt>
                <c:pt idx="5441">
                  <c:v>1821.1987702154593</c:v>
                </c:pt>
                <c:pt idx="5442">
                  <c:v>2412.378341741412</c:v>
                </c:pt>
                <c:pt idx="5443">
                  <c:v>2636.3551301541743</c:v>
                </c:pt>
                <c:pt idx="5444">
                  <c:v>2699.8599859164042</c:v>
                </c:pt>
                <c:pt idx="5445">
                  <c:v>2590.1616123266281</c:v>
                </c:pt>
                <c:pt idx="5446">
                  <c:v>2472.6312656108589</c:v>
                </c:pt>
                <c:pt idx="5447">
                  <c:v>2283.0291661963365</c:v>
                </c:pt>
                <c:pt idx="5448">
                  <c:v>2153.6646100875259</c:v>
                </c:pt>
                <c:pt idx="5449">
                  <c:v>2078.4418682008263</c:v>
                </c:pt>
                <c:pt idx="5450">
                  <c:v>2059.1266844774023</c:v>
                </c:pt>
                <c:pt idx="5451">
                  <c:v>2049.849716309649</c:v>
                </c:pt>
                <c:pt idx="5452">
                  <c:v>2138.484912173928</c:v>
                </c:pt>
                <c:pt idx="5453">
                  <c:v>2120.2831143897861</c:v>
                </c:pt>
                <c:pt idx="5454">
                  <c:v>2359.4226041704974</c:v>
                </c:pt>
                <c:pt idx="5455">
                  <c:v>2768.1096937360844</c:v>
                </c:pt>
                <c:pt idx="5456">
                  <c:v>2996.4518511824081</c:v>
                </c:pt>
                <c:pt idx="5457">
                  <c:v>2531.3105235111957</c:v>
                </c:pt>
                <c:pt idx="5458">
                  <c:v>2049.3707255289769</c:v>
                </c:pt>
                <c:pt idx="5459">
                  <c:v>2807.1995381852112</c:v>
                </c:pt>
                <c:pt idx="5460">
                  <c:v>2274.7788232937819</c:v>
                </c:pt>
                <c:pt idx="5461">
                  <c:v>2466.1435545911841</c:v>
                </c:pt>
                <c:pt idx="5462">
                  <c:v>1918.8751286302838</c:v>
                </c:pt>
                <c:pt idx="5463">
                  <c:v>1857.0812816260855</c:v>
                </c:pt>
                <c:pt idx="5464">
                  <c:v>1980.3350042099125</c:v>
                </c:pt>
                <c:pt idx="5465">
                  <c:v>2669.4837090081537</c:v>
                </c:pt>
                <c:pt idx="5466">
                  <c:v>3350.6009358790734</c:v>
                </c:pt>
                <c:pt idx="5467">
                  <c:v>3277.1499029078486</c:v>
                </c:pt>
                <c:pt idx="5468">
                  <c:v>3101.5413576190745</c:v>
                </c:pt>
                <c:pt idx="5469">
                  <c:v>2825.1973058439494</c:v>
                </c:pt>
                <c:pt idx="5470">
                  <c:v>2691.9477630657725</c:v>
                </c:pt>
                <c:pt idx="5471">
                  <c:v>2487.8942132388011</c:v>
                </c:pt>
                <c:pt idx="5472">
                  <c:v>2372.23786009276</c:v>
                </c:pt>
                <c:pt idx="5473">
                  <c:v>2265.6352258805118</c:v>
                </c:pt>
                <c:pt idx="5474">
                  <c:v>2230.7493455851309</c:v>
                </c:pt>
                <c:pt idx="5475">
                  <c:v>2221.8906259822329</c:v>
                </c:pt>
                <c:pt idx="5476">
                  <c:v>2275.7959410158469</c:v>
                </c:pt>
                <c:pt idx="5477">
                  <c:v>2139.0447545580491</c:v>
                </c:pt>
                <c:pt idx="5478">
                  <c:v>2393.0252474897643</c:v>
                </c:pt>
                <c:pt idx="5479">
                  <c:v>2759.3485701932877</c:v>
                </c:pt>
                <c:pt idx="5480">
                  <c:v>3023.3497596707748</c:v>
                </c:pt>
                <c:pt idx="5481">
                  <c:v>3021.6001909614624</c:v>
                </c:pt>
                <c:pt idx="5482">
                  <c:v>2938.8600474921514</c:v>
                </c:pt>
                <c:pt idx="5483">
                  <c:v>2702.6355704363718</c:v>
                </c:pt>
                <c:pt idx="5484">
                  <c:v>2654.5220902835599</c:v>
                </c:pt>
                <c:pt idx="5485">
                  <c:v>2353.5932952803491</c:v>
                </c:pt>
                <c:pt idx="5486">
                  <c:v>1941.1702564127872</c:v>
                </c:pt>
                <c:pt idx="5487">
                  <c:v>1892.2432628549529</c:v>
                </c:pt>
                <c:pt idx="5488">
                  <c:v>2117.1161409306669</c:v>
                </c:pt>
                <c:pt idx="5489">
                  <c:v>2860.1744128377968</c:v>
                </c:pt>
                <c:pt idx="5490">
                  <c:v>3483.3125290924704</c:v>
                </c:pt>
                <c:pt idx="5491">
                  <c:v>3331.6245681299506</c:v>
                </c:pt>
                <c:pt idx="5492">
                  <c:v>3147.8186988267075</c:v>
                </c:pt>
                <c:pt idx="5493">
                  <c:v>2889.6150848059356</c:v>
                </c:pt>
                <c:pt idx="5494">
                  <c:v>2726.126645787087</c:v>
                </c:pt>
                <c:pt idx="5495">
                  <c:v>2563.206204819257</c:v>
                </c:pt>
                <c:pt idx="5496">
                  <c:v>2407.0122407707313</c:v>
                </c:pt>
                <c:pt idx="5497">
                  <c:v>2311.0640699996102</c:v>
                </c:pt>
                <c:pt idx="5498">
                  <c:v>2244.2722991835494</c:v>
                </c:pt>
                <c:pt idx="5499">
                  <c:v>2220.0981321328532</c:v>
                </c:pt>
                <c:pt idx="5500">
                  <c:v>2267.3669699383436</c:v>
                </c:pt>
                <c:pt idx="5501">
                  <c:v>2112.1343257364679</c:v>
                </c:pt>
                <c:pt idx="5502">
                  <c:v>2307.2501912367188</c:v>
                </c:pt>
                <c:pt idx="5503">
                  <c:v>2666.8618021217881</c:v>
                </c:pt>
                <c:pt idx="5504">
                  <c:v>2926.2147865456195</c:v>
                </c:pt>
                <c:pt idx="5505">
                  <c:v>2892.8419742036649</c:v>
                </c:pt>
                <c:pt idx="5506">
                  <c:v>2788.9664327759997</c:v>
                </c:pt>
                <c:pt idx="5507">
                  <c:v>2452.3278389356747</c:v>
                </c:pt>
                <c:pt idx="5508">
                  <c:v>2482.265783230951</c:v>
                </c:pt>
                <c:pt idx="5509">
                  <c:v>2195.1035697780726</c:v>
                </c:pt>
                <c:pt idx="5510">
                  <c:v>1783.7522195007064</c:v>
                </c:pt>
                <c:pt idx="5511">
                  <c:v>1687.6584820921848</c:v>
                </c:pt>
                <c:pt idx="5512">
                  <c:v>1878.6779562148183</c:v>
                </c:pt>
                <c:pt idx="5513">
                  <c:v>2672.6489719193291</c:v>
                </c:pt>
                <c:pt idx="5514">
                  <c:v>3300.1275246912346</c:v>
                </c:pt>
                <c:pt idx="5515">
                  <c:v>3173.152611897945</c:v>
                </c:pt>
                <c:pt idx="5516">
                  <c:v>2999.8192066603269</c:v>
                </c:pt>
                <c:pt idx="5517">
                  <c:v>2773.3322338096091</c:v>
                </c:pt>
                <c:pt idx="5518">
                  <c:v>2631.8779691844584</c:v>
                </c:pt>
                <c:pt idx="5519">
                  <c:v>2446.3846056715479</c:v>
                </c:pt>
                <c:pt idx="5520">
                  <c:v>2294.3801272475566</c:v>
                </c:pt>
                <c:pt idx="5521">
                  <c:v>2203.5221890102184</c:v>
                </c:pt>
                <c:pt idx="5522">
                  <c:v>2138.7096614027409</c:v>
                </c:pt>
                <c:pt idx="5523">
                  <c:v>2080.5268610465487</c:v>
                </c:pt>
                <c:pt idx="5524">
                  <c:v>2081.6573571674539</c:v>
                </c:pt>
                <c:pt idx="5525">
                  <c:v>1877.1258212585585</c:v>
                </c:pt>
                <c:pt idx="5526">
                  <c:v>2028.4028434535019</c:v>
                </c:pt>
                <c:pt idx="5527">
                  <c:v>2306.7125606363602</c:v>
                </c:pt>
                <c:pt idx="5528">
                  <c:v>2532.5362868078219</c:v>
                </c:pt>
                <c:pt idx="5529">
                  <c:v>2566.2053745176968</c:v>
                </c:pt>
                <c:pt idx="5530">
                  <c:v>2440.6735576086298</c:v>
                </c:pt>
                <c:pt idx="5531">
                  <c:v>2256.8354318852435</c:v>
                </c:pt>
                <c:pt idx="5532">
                  <c:v>1943.4669935685199</c:v>
                </c:pt>
                <c:pt idx="5533">
                  <c:v>1721.3894653577011</c:v>
                </c:pt>
                <c:pt idx="5534">
                  <c:v>1411.4052445300024</c:v>
                </c:pt>
                <c:pt idx="5535">
                  <c:v>1353.1888815930492</c:v>
                </c:pt>
                <c:pt idx="5536">
                  <c:v>1620.2168671109632</c:v>
                </c:pt>
                <c:pt idx="5537">
                  <c:v>2346.9152035137231</c:v>
                </c:pt>
                <c:pt idx="5538">
                  <c:v>3084.0391449474946</c:v>
                </c:pt>
                <c:pt idx="5539">
                  <c:v>3177.4583471235896</c:v>
                </c:pt>
                <c:pt idx="5540">
                  <c:v>3058.4757553909376</c:v>
                </c:pt>
                <c:pt idx="5541">
                  <c:v>2961.5453379902187</c:v>
                </c:pt>
                <c:pt idx="5542">
                  <c:v>2713.711188388495</c:v>
                </c:pt>
                <c:pt idx="5543">
                  <c:v>2505.5774025621195</c:v>
                </c:pt>
                <c:pt idx="5544">
                  <c:v>2330.9087519061559</c:v>
                </c:pt>
                <c:pt idx="5545">
                  <c:v>2253.2852682571684</c:v>
                </c:pt>
                <c:pt idx="5546">
                  <c:v>2234.0910841185564</c:v>
                </c:pt>
                <c:pt idx="5547">
                  <c:v>2224.9328655433355</c:v>
                </c:pt>
                <c:pt idx="5548">
                  <c:v>2371.7226118607414</c:v>
                </c:pt>
                <c:pt idx="5549">
                  <c:v>2523.3818187421971</c:v>
                </c:pt>
                <c:pt idx="5550">
                  <c:v>3138.0428049937082</c:v>
                </c:pt>
                <c:pt idx="5551">
                  <c:v>3949.6434840818997</c:v>
                </c:pt>
                <c:pt idx="5552">
                  <c:v>4474.6923384273723</c:v>
                </c:pt>
                <c:pt idx="5553">
                  <c:v>4595.941636070841</c:v>
                </c:pt>
                <c:pt idx="5554">
                  <c:v>4518.3892569323125</c:v>
                </c:pt>
                <c:pt idx="5555">
                  <c:v>4236.5807338343911</c:v>
                </c:pt>
                <c:pt idx="5556">
                  <c:v>4050.3690222116511</c:v>
                </c:pt>
                <c:pt idx="5557">
                  <c:v>3907.3913626047688</c:v>
                </c:pt>
                <c:pt idx="5558">
                  <c:v>3699.2352265416057</c:v>
                </c:pt>
                <c:pt idx="5559">
                  <c:v>3645.7819292882168</c:v>
                </c:pt>
                <c:pt idx="5560">
                  <c:v>3746.9563686989609</c:v>
                </c:pt>
                <c:pt idx="5561">
                  <c:v>4294.0370615004822</c:v>
                </c:pt>
                <c:pt idx="5562">
                  <c:v>4726.2555162471899</c:v>
                </c:pt>
                <c:pt idx="5563">
                  <c:v>4539.45017369378</c:v>
                </c:pt>
                <c:pt idx="5564">
                  <c:v>4199.7193394189899</c:v>
                </c:pt>
                <c:pt idx="5565">
                  <c:v>3868.4337261659443</c:v>
                </c:pt>
                <c:pt idx="5566">
                  <c:v>3518.600176556803</c:v>
                </c:pt>
                <c:pt idx="5567">
                  <c:v>3254.4108330749846</c:v>
                </c:pt>
                <c:pt idx="5568">
                  <c:v>3049.5105361534734</c:v>
                </c:pt>
                <c:pt idx="5569">
                  <c:v>2930.8119434463301</c:v>
                </c:pt>
                <c:pt idx="5570">
                  <c:v>2904.434783954805</c:v>
                </c:pt>
                <c:pt idx="5571">
                  <c:v>2865.8079164959486</c:v>
                </c:pt>
                <c:pt idx="5572">
                  <c:v>2998.7022104930984</c:v>
                </c:pt>
                <c:pt idx="5573">
                  <c:v>3289.4692880133157</c:v>
                </c:pt>
                <c:pt idx="5574">
                  <c:v>3833.9969537861652</c:v>
                </c:pt>
                <c:pt idx="5575">
                  <c:v>4619.137566666268</c:v>
                </c:pt>
                <c:pt idx="5576">
                  <c:v>4918.3855756395096</c:v>
                </c:pt>
                <c:pt idx="5577">
                  <c:v>4964.2272289481889</c:v>
                </c:pt>
                <c:pt idx="5578">
                  <c:v>4930.9765758004405</c:v>
                </c:pt>
                <c:pt idx="5579">
                  <c:v>4628.385582739008</c:v>
                </c:pt>
                <c:pt idx="5580">
                  <c:v>4275.568805121763</c:v>
                </c:pt>
                <c:pt idx="5581">
                  <c:v>4103.6523568820912</c:v>
                </c:pt>
                <c:pt idx="5582">
                  <c:v>3787.1628509048428</c:v>
                </c:pt>
                <c:pt idx="5583">
                  <c:v>3914.9761163596163</c:v>
                </c:pt>
                <c:pt idx="5584">
                  <c:v>3965.8910949978149</c:v>
                </c:pt>
                <c:pt idx="5585">
                  <c:v>4593.5644464743427</c:v>
                </c:pt>
                <c:pt idx="5586">
                  <c:v>4848.6964749009576</c:v>
                </c:pt>
                <c:pt idx="5587">
                  <c:v>4638.5218337472097</c:v>
                </c:pt>
                <c:pt idx="5588">
                  <c:v>4253.3684053318766</c:v>
                </c:pt>
                <c:pt idx="5589">
                  <c:v>3878.6601910756704</c:v>
                </c:pt>
                <c:pt idx="5590">
                  <c:v>3556.8785452114716</c:v>
                </c:pt>
                <c:pt idx="5591">
                  <c:v>3253.0075878899675</c:v>
                </c:pt>
                <c:pt idx="5592">
                  <c:v>3031.1700990853824</c:v>
                </c:pt>
                <c:pt idx="5593">
                  <c:v>2953.2068666021819</c:v>
                </c:pt>
                <c:pt idx="5594">
                  <c:v>2893.6650709091373</c:v>
                </c:pt>
                <c:pt idx="5595">
                  <c:v>2838.2430110799601</c:v>
                </c:pt>
                <c:pt idx="5596">
                  <c:v>3028.176859356146</c:v>
                </c:pt>
                <c:pt idx="5597">
                  <c:v>3254.3972746053114</c:v>
                </c:pt>
                <c:pt idx="5598">
                  <c:v>3745.2234093892907</c:v>
                </c:pt>
                <c:pt idx="5599">
                  <c:v>4609.8843755851613</c:v>
                </c:pt>
                <c:pt idx="5600">
                  <c:v>5093.8540558394034</c:v>
                </c:pt>
                <c:pt idx="5601">
                  <c:v>5128.0552598007425</c:v>
                </c:pt>
                <c:pt idx="5602">
                  <c:v>5026.8859750222582</c:v>
                </c:pt>
                <c:pt idx="5603">
                  <c:v>4686.5017707323377</c:v>
                </c:pt>
                <c:pt idx="5604">
                  <c:v>4464.2730293517707</c:v>
                </c:pt>
                <c:pt idx="5605">
                  <c:v>4283.5691018603629</c:v>
                </c:pt>
                <c:pt idx="5606">
                  <c:v>4035.6812298724449</c:v>
                </c:pt>
                <c:pt idx="5607">
                  <c:v>4645.2799231494755</c:v>
                </c:pt>
                <c:pt idx="5608">
                  <c:v>5139.7673081709509</c:v>
                </c:pt>
                <c:pt idx="5609">
                  <c:v>5163.8050519698018</c:v>
                </c:pt>
                <c:pt idx="5610">
                  <c:v>5165.6483121026649</c:v>
                </c:pt>
                <c:pt idx="5611">
                  <c:v>4968.3104521369241</c:v>
                </c:pt>
                <c:pt idx="5612">
                  <c:v>4479.7691284785442</c:v>
                </c:pt>
                <c:pt idx="5613">
                  <c:v>3987.152568803604</c:v>
                </c:pt>
                <c:pt idx="5614">
                  <c:v>3670.8344041924524</c:v>
                </c:pt>
                <c:pt idx="5615">
                  <c:v>3420.4320134031859</c:v>
                </c:pt>
                <c:pt idx="5616">
                  <c:v>3225.6951816075743</c:v>
                </c:pt>
                <c:pt idx="5617">
                  <c:v>3081.7976753659668</c:v>
                </c:pt>
                <c:pt idx="5618">
                  <c:v>3033.0305927014333</c:v>
                </c:pt>
                <c:pt idx="5619">
                  <c:v>3010.4866700568468</c:v>
                </c:pt>
                <c:pt idx="5620">
                  <c:v>3161.458902022805</c:v>
                </c:pt>
                <c:pt idx="5621">
                  <c:v>3433.4670109956878</c:v>
                </c:pt>
                <c:pt idx="5622">
                  <c:v>3912.4545466420227</c:v>
                </c:pt>
                <c:pt idx="5623">
                  <c:v>4669.4889667785128</c:v>
                </c:pt>
                <c:pt idx="5624">
                  <c:v>5140.2033696318422</c:v>
                </c:pt>
                <c:pt idx="5625">
                  <c:v>5267.2488446177022</c:v>
                </c:pt>
                <c:pt idx="5626">
                  <c:v>5237.7369025179387</c:v>
                </c:pt>
                <c:pt idx="5627">
                  <c:v>5072.181081094508</c:v>
                </c:pt>
                <c:pt idx="5628">
                  <c:v>4807.381055277624</c:v>
                </c:pt>
                <c:pt idx="5629">
                  <c:v>4723.2627895778442</c:v>
                </c:pt>
                <c:pt idx="5630">
                  <c:v>4352.5584790333287</c:v>
                </c:pt>
                <c:pt idx="5631">
                  <c:v>4233.0295770017829</c:v>
                </c:pt>
                <c:pt idx="5632">
                  <c:v>5277.3108268107344</c:v>
                </c:pt>
                <c:pt idx="5633">
                  <c:v>5425.5535569094691</c:v>
                </c:pt>
                <c:pt idx="5634">
                  <c:v>5265.8587104117287</c:v>
                </c:pt>
                <c:pt idx="5635">
                  <c:v>5063.6738749145043</c:v>
                </c:pt>
                <c:pt idx="5636">
                  <c:v>4529.2594586613841</c:v>
                </c:pt>
                <c:pt idx="5637">
                  <c:v>4120.3476117687878</c:v>
                </c:pt>
                <c:pt idx="5638">
                  <c:v>3856.4447673038985</c:v>
                </c:pt>
                <c:pt idx="5639">
                  <c:v>3579.3524680962496</c:v>
                </c:pt>
                <c:pt idx="5640">
                  <c:v>3335.9993031188351</c:v>
                </c:pt>
                <c:pt idx="5641">
                  <c:v>3192.4805455776195</c:v>
                </c:pt>
                <c:pt idx="5642">
                  <c:v>3112.314320653591</c:v>
                </c:pt>
                <c:pt idx="5643">
                  <c:v>3088.8566511443619</c:v>
                </c:pt>
                <c:pt idx="5644">
                  <c:v>3218.6222058772173</c:v>
                </c:pt>
                <c:pt idx="5645">
                  <c:v>3517.1178391666886</c:v>
                </c:pt>
                <c:pt idx="5646">
                  <c:v>4007.3723147314395</c:v>
                </c:pt>
                <c:pt idx="5647">
                  <c:v>4822.1063527127981</c:v>
                </c:pt>
                <c:pt idx="5648">
                  <c:v>5308.7958410326282</c:v>
                </c:pt>
                <c:pt idx="5649">
                  <c:v>5484.4169100506342</c:v>
                </c:pt>
                <c:pt idx="5650">
                  <c:v>5327.2373809408464</c:v>
                </c:pt>
                <c:pt idx="5651">
                  <c:v>4912.4494165412862</c:v>
                </c:pt>
                <c:pt idx="5652">
                  <c:v>4519.580809792511</c:v>
                </c:pt>
                <c:pt idx="5653">
                  <c:v>4456.3745833608655</c:v>
                </c:pt>
                <c:pt idx="5654">
                  <c:v>3894.0271864134679</c:v>
                </c:pt>
                <c:pt idx="5655">
                  <c:v>4066.1901837026571</c:v>
                </c:pt>
                <c:pt idx="5656">
                  <c:v>4097.5408203814641</c:v>
                </c:pt>
                <c:pt idx="5657">
                  <c:v>4629.6863638033019</c:v>
                </c:pt>
                <c:pt idx="5658">
                  <c:v>5092.5080604579462</c:v>
                </c:pt>
                <c:pt idx="5659">
                  <c:v>4823.8464478391543</c:v>
                </c:pt>
                <c:pt idx="5660">
                  <c:v>4290.5855276280199</c:v>
                </c:pt>
                <c:pt idx="5661">
                  <c:v>3808.032683421251</c:v>
                </c:pt>
                <c:pt idx="5662">
                  <c:v>3537.3756121322754</c:v>
                </c:pt>
                <c:pt idx="5663">
                  <c:v>3266.0257932203394</c:v>
                </c:pt>
                <c:pt idx="5664">
                  <c:v>3086.1206605324214</c:v>
                </c:pt>
                <c:pt idx="5665">
                  <c:v>2959.4813450724387</c:v>
                </c:pt>
                <c:pt idx="5666">
                  <c:v>2845.1267374596919</c:v>
                </c:pt>
                <c:pt idx="5667">
                  <c:v>2791.4069217895708</c:v>
                </c:pt>
                <c:pt idx="5668">
                  <c:v>2827.4700480454435</c:v>
                </c:pt>
                <c:pt idx="5669">
                  <c:v>2717.0974340837274</c:v>
                </c:pt>
                <c:pt idx="5670">
                  <c:v>2898.9201926367982</c:v>
                </c:pt>
                <c:pt idx="5671">
                  <c:v>3280.2099914150203</c:v>
                </c:pt>
                <c:pt idx="5672">
                  <c:v>3646.2719492891424</c:v>
                </c:pt>
                <c:pt idx="5673">
                  <c:v>3741.7400381130119</c:v>
                </c:pt>
                <c:pt idx="5674">
                  <c:v>3693.7432746443478</c:v>
                </c:pt>
                <c:pt idx="5675">
                  <c:v>4119.3169653575123</c:v>
                </c:pt>
                <c:pt idx="5676">
                  <c:v>3697.7297672350087</c:v>
                </c:pt>
                <c:pt idx="5677">
                  <c:v>2952.1083288355671</c:v>
                </c:pt>
                <c:pt idx="5678">
                  <c:v>4045.4866259553105</c:v>
                </c:pt>
                <c:pt idx="5679">
                  <c:v>2847.6143697284269</c:v>
                </c:pt>
                <c:pt idx="5680">
                  <c:v>3385.6899186645874</c:v>
                </c:pt>
                <c:pt idx="5681">
                  <c:v>3757.057272910999</c:v>
                </c:pt>
                <c:pt idx="5682">
                  <c:v>3870.7662210359708</c:v>
                </c:pt>
                <c:pt idx="5683">
                  <c:v>3537.485611754832</c:v>
                </c:pt>
                <c:pt idx="5684">
                  <c:v>3146.2897040731782</c:v>
                </c:pt>
                <c:pt idx="5685">
                  <c:v>2974.4170438232763</c:v>
                </c:pt>
                <c:pt idx="5686">
                  <c:v>2744.1755838554059</c:v>
                </c:pt>
                <c:pt idx="5687">
                  <c:v>2544.6185185995573</c:v>
                </c:pt>
                <c:pt idx="5688">
                  <c:v>2383.3590719323233</c:v>
                </c:pt>
                <c:pt idx="5689">
                  <c:v>2293.260381089764</c:v>
                </c:pt>
                <c:pt idx="5690">
                  <c:v>2223.4221207271848</c:v>
                </c:pt>
                <c:pt idx="5691">
                  <c:v>2172.5130454125137</c:v>
                </c:pt>
                <c:pt idx="5692">
                  <c:v>2219.8918828405604</c:v>
                </c:pt>
                <c:pt idx="5693">
                  <c:v>2034.2307868833404</c:v>
                </c:pt>
                <c:pt idx="5694">
                  <c:v>2140.6502639393148</c:v>
                </c:pt>
                <c:pt idx="5695">
                  <c:v>2415.9679111903852</c:v>
                </c:pt>
                <c:pt idx="5696">
                  <c:v>2996.2139131273766</c:v>
                </c:pt>
                <c:pt idx="5697">
                  <c:v>2976.7646901564658</c:v>
                </c:pt>
                <c:pt idx="5698">
                  <c:v>2985.3221492988318</c:v>
                </c:pt>
                <c:pt idx="5699">
                  <c:v>2862.0867406542534</c:v>
                </c:pt>
                <c:pt idx="5700">
                  <c:v>2511.3799205306109</c:v>
                </c:pt>
                <c:pt idx="5701">
                  <c:v>2240.9404320896065</c:v>
                </c:pt>
                <c:pt idx="5702">
                  <c:v>1734.9525175646102</c:v>
                </c:pt>
                <c:pt idx="5703">
                  <c:v>1304.6533535153783</c:v>
                </c:pt>
                <c:pt idx="5704">
                  <c:v>1432.9767810127248</c:v>
                </c:pt>
                <c:pt idx="5705">
                  <c:v>2242.6101293383967</c:v>
                </c:pt>
                <c:pt idx="5706">
                  <c:v>2968.2136264989463</c:v>
                </c:pt>
                <c:pt idx="5707">
                  <c:v>3081.5049263704818</c:v>
                </c:pt>
                <c:pt idx="5708">
                  <c:v>2847.5524791361959</c:v>
                </c:pt>
                <c:pt idx="5709">
                  <c:v>2726.6178941014578</c:v>
                </c:pt>
                <c:pt idx="5710">
                  <c:v>2551.9439934635084</c:v>
                </c:pt>
                <c:pt idx="5711">
                  <c:v>2356.7974130738748</c:v>
                </c:pt>
                <c:pt idx="5712">
                  <c:v>2233.900584772221</c:v>
                </c:pt>
                <c:pt idx="5713">
                  <c:v>2195.8137154604578</c:v>
                </c:pt>
                <c:pt idx="5714">
                  <c:v>2161.055084728443</c:v>
                </c:pt>
                <c:pt idx="5715">
                  <c:v>2233.2873368764704</c:v>
                </c:pt>
                <c:pt idx="5716">
                  <c:v>2542.0447774308864</c:v>
                </c:pt>
                <c:pt idx="5717">
                  <c:v>3499.504464650835</c:v>
                </c:pt>
                <c:pt idx="5718">
                  <c:v>4335.9804350819568</c:v>
                </c:pt>
                <c:pt idx="5719">
                  <c:v>5603.6210992465294</c:v>
                </c:pt>
                <c:pt idx="5720">
                  <c:v>5918.7412598701922</c:v>
                </c:pt>
                <c:pt idx="5721">
                  <c:v>5967.7381210043814</c:v>
                </c:pt>
                <c:pt idx="5722">
                  <c:v>6159.802348072958</c:v>
                </c:pt>
                <c:pt idx="5723">
                  <c:v>5393.2910785318954</c:v>
                </c:pt>
                <c:pt idx="5724">
                  <c:v>4984.9261477354867</c:v>
                </c:pt>
                <c:pt idx="5725">
                  <c:v>5217.876537279627</c:v>
                </c:pt>
                <c:pt idx="5726">
                  <c:v>4965.6411611393769</c:v>
                </c:pt>
                <c:pt idx="5727">
                  <c:v>4916.7953836038041</c:v>
                </c:pt>
                <c:pt idx="5728">
                  <c:v>4660.1060412940833</c:v>
                </c:pt>
                <c:pt idx="5729">
                  <c:v>5048.4642507713024</c:v>
                </c:pt>
                <c:pt idx="5730">
                  <c:v>5600.7063109199926</c:v>
                </c:pt>
                <c:pt idx="5731">
                  <c:v>5537.9247476079945</c:v>
                </c:pt>
                <c:pt idx="5732">
                  <c:v>5097.3810092545409</c:v>
                </c:pt>
                <c:pt idx="5733">
                  <c:v>4558.8051072808094</c:v>
                </c:pt>
                <c:pt idx="5734">
                  <c:v>4230.3662342596872</c:v>
                </c:pt>
                <c:pt idx="5735">
                  <c:v>3955.8859260894606</c:v>
                </c:pt>
                <c:pt idx="5736">
                  <c:v>3788.3247510454739</c:v>
                </c:pt>
                <c:pt idx="5737">
                  <c:v>3673.5056450265702</c:v>
                </c:pt>
                <c:pt idx="5738">
                  <c:v>3650.2814747161306</c:v>
                </c:pt>
                <c:pt idx="5739">
                  <c:v>3635.6065250705778</c:v>
                </c:pt>
                <c:pt idx="5740">
                  <c:v>3836.5423355955113</c:v>
                </c:pt>
                <c:pt idx="5741">
                  <c:v>4277.9925468051297</c:v>
                </c:pt>
                <c:pt idx="5742">
                  <c:v>5145.0339969958068</c:v>
                </c:pt>
                <c:pt idx="5743">
                  <c:v>6167.1148783627268</c:v>
                </c:pt>
                <c:pt idx="5744">
                  <c:v>6510.6330611884123</c:v>
                </c:pt>
                <c:pt idx="5745">
                  <c:v>6607.8883638379821</c:v>
                </c:pt>
                <c:pt idx="5746">
                  <c:v>6515.0003698704886</c:v>
                </c:pt>
                <c:pt idx="5747">
                  <c:v>5770.7073098805631</c:v>
                </c:pt>
                <c:pt idx="5748">
                  <c:v>5418.598432133138</c:v>
                </c:pt>
                <c:pt idx="5749">
                  <c:v>5588.7510217438785</c:v>
                </c:pt>
                <c:pt idx="5750">
                  <c:v>5427.9769388762006</c:v>
                </c:pt>
                <c:pt idx="5751">
                  <c:v>5327.2362869007129</c:v>
                </c:pt>
                <c:pt idx="5752">
                  <c:v>5197.8415211254469</c:v>
                </c:pt>
                <c:pt idx="5753">
                  <c:v>5499.7450016556731</c:v>
                </c:pt>
                <c:pt idx="5754">
                  <c:v>5887.3573597214063</c:v>
                </c:pt>
                <c:pt idx="5755">
                  <c:v>5687.2034853848736</c:v>
                </c:pt>
                <c:pt idx="5756">
                  <c:v>5188.2351975047459</c:v>
                </c:pt>
                <c:pt idx="5757">
                  <c:v>4686.0961705044374</c:v>
                </c:pt>
                <c:pt idx="5758">
                  <c:v>4323.4911647182489</c:v>
                </c:pt>
                <c:pt idx="5759">
                  <c:v>4023.9744424559717</c:v>
                </c:pt>
                <c:pt idx="5760">
                  <c:v>3837.9188308723146</c:v>
                </c:pt>
                <c:pt idx="5761">
                  <c:v>3723.9432219591031</c:v>
                </c:pt>
                <c:pt idx="5762">
                  <c:v>3664.5056759083432</c:v>
                </c:pt>
                <c:pt idx="5763">
                  <c:v>3645.1429923479077</c:v>
                </c:pt>
                <c:pt idx="5764">
                  <c:v>3875.4187021982566</c:v>
                </c:pt>
                <c:pt idx="5765">
                  <c:v>4415.3406525835662</c:v>
                </c:pt>
                <c:pt idx="5766">
                  <c:v>5271.1673818511526</c:v>
                </c:pt>
                <c:pt idx="5767">
                  <c:v>6451.5109375140619</c:v>
                </c:pt>
                <c:pt idx="5768">
                  <c:v>6695.6004860671128</c:v>
                </c:pt>
                <c:pt idx="5769">
                  <c:v>6854.4214988338927</c:v>
                </c:pt>
                <c:pt idx="5770">
                  <c:v>6736.9363975219112</c:v>
                </c:pt>
                <c:pt idx="5771">
                  <c:v>5854.8108117856527</c:v>
                </c:pt>
                <c:pt idx="5772">
                  <c:v>5534.5581476133766</c:v>
                </c:pt>
                <c:pt idx="5773">
                  <c:v>5840.4070208230432</c:v>
                </c:pt>
                <c:pt idx="5774">
                  <c:v>5813.8462872487762</c:v>
                </c:pt>
                <c:pt idx="5775">
                  <c:v>5658.3495347577382</c:v>
                </c:pt>
                <c:pt idx="5776">
                  <c:v>5468.5556303587264</c:v>
                </c:pt>
                <c:pt idx="5777">
                  <c:v>5858.246435315632</c:v>
                </c:pt>
                <c:pt idx="5778">
                  <c:v>6113.2516995481665</c:v>
                </c:pt>
                <c:pt idx="5779">
                  <c:v>5859.7536433100649</c:v>
                </c:pt>
                <c:pt idx="5780">
                  <c:v>5252.4787270646357</c:v>
                </c:pt>
                <c:pt idx="5781">
                  <c:v>4722.1817966831059</c:v>
                </c:pt>
                <c:pt idx="5782">
                  <c:v>4402.0101452945009</c:v>
                </c:pt>
                <c:pt idx="5783">
                  <c:v>4146.7035213332274</c:v>
                </c:pt>
                <c:pt idx="5784">
                  <c:v>3935.490996070992</c:v>
                </c:pt>
                <c:pt idx="5785">
                  <c:v>3798.0684676116643</c:v>
                </c:pt>
                <c:pt idx="5786">
                  <c:v>3728.0909577268935</c:v>
                </c:pt>
                <c:pt idx="5787">
                  <c:v>3700.4563025502389</c:v>
                </c:pt>
                <c:pt idx="5788">
                  <c:v>3890.9906487659241</c:v>
                </c:pt>
                <c:pt idx="5789">
                  <c:v>4397.1331899808274</c:v>
                </c:pt>
                <c:pt idx="5790">
                  <c:v>5216.4311739005725</c:v>
                </c:pt>
                <c:pt idx="5791">
                  <c:v>6198.1258529363859</c:v>
                </c:pt>
                <c:pt idx="5792">
                  <c:v>6391.6486447493771</c:v>
                </c:pt>
                <c:pt idx="5793">
                  <c:v>6980.2463340687627</c:v>
                </c:pt>
                <c:pt idx="5794">
                  <c:v>6984.3518949551462</c:v>
                </c:pt>
                <c:pt idx="5795">
                  <c:v>6140.9759568207119</c:v>
                </c:pt>
                <c:pt idx="5796">
                  <c:v>6124.0128379106127</c:v>
                </c:pt>
                <c:pt idx="5797">
                  <c:v>6644.938022236438</c:v>
                </c:pt>
                <c:pt idx="5798">
                  <c:v>6025.8452199484382</c:v>
                </c:pt>
                <c:pt idx="5799">
                  <c:v>6010.2285815278528</c:v>
                </c:pt>
                <c:pt idx="5800">
                  <c:v>6214.6731799085173</c:v>
                </c:pt>
                <c:pt idx="5801">
                  <c:v>6132.3722308569559</c:v>
                </c:pt>
                <c:pt idx="5802">
                  <c:v>6368.0819787489463</c:v>
                </c:pt>
                <c:pt idx="5803">
                  <c:v>6037.158034578827</c:v>
                </c:pt>
                <c:pt idx="5804">
                  <c:v>5363.3803465256915</c:v>
                </c:pt>
                <c:pt idx="5805">
                  <c:v>4847.4461168611379</c:v>
                </c:pt>
                <c:pt idx="5806">
                  <c:v>4466.3029246853994</c:v>
                </c:pt>
                <c:pt idx="5807">
                  <c:v>4143.8287811973814</c:v>
                </c:pt>
                <c:pt idx="5808">
                  <c:v>3945.4329619569257</c:v>
                </c:pt>
                <c:pt idx="5809">
                  <c:v>3820.1681417806094</c:v>
                </c:pt>
                <c:pt idx="5810">
                  <c:v>3791.6939894845382</c:v>
                </c:pt>
                <c:pt idx="5811">
                  <c:v>3702.1647966878495</c:v>
                </c:pt>
                <c:pt idx="5812">
                  <c:v>3914.709317379582</c:v>
                </c:pt>
                <c:pt idx="5813">
                  <c:v>4502.5818866688005</c:v>
                </c:pt>
                <c:pt idx="5814">
                  <c:v>5347.5947149545673</c:v>
                </c:pt>
                <c:pt idx="5815">
                  <c:v>6457.6282051862472</c:v>
                </c:pt>
                <c:pt idx="5816">
                  <c:v>7009.8845019632017</c:v>
                </c:pt>
                <c:pt idx="5817">
                  <c:v>7201.3171875728858</c:v>
                </c:pt>
                <c:pt idx="5818">
                  <c:v>7058.4879605810302</c:v>
                </c:pt>
                <c:pt idx="5819">
                  <c:v>6112.6013431068113</c:v>
                </c:pt>
                <c:pt idx="5820">
                  <c:v>6009.1382360006301</c:v>
                </c:pt>
                <c:pt idx="5821">
                  <c:v>6163.3572133567923</c:v>
                </c:pt>
                <c:pt idx="5822">
                  <c:v>6594.9842006972767</c:v>
                </c:pt>
                <c:pt idx="5823">
                  <c:v>6900.2832231290822</c:v>
                </c:pt>
                <c:pt idx="5824">
                  <c:v>6380.4344071057121</c:v>
                </c:pt>
                <c:pt idx="5825">
                  <c:v>6373.9533177979047</c:v>
                </c:pt>
                <c:pt idx="5826">
                  <c:v>6324.0322500648499</c:v>
                </c:pt>
                <c:pt idx="5827">
                  <c:v>5940.2198672047016</c:v>
                </c:pt>
                <c:pt idx="5828">
                  <c:v>5147.2885880056647</c:v>
                </c:pt>
                <c:pt idx="5829">
                  <c:v>4573.1378081007269</c:v>
                </c:pt>
                <c:pt idx="5830">
                  <c:v>4171.4871862925429</c:v>
                </c:pt>
                <c:pt idx="5831">
                  <c:v>3880.9074333646631</c:v>
                </c:pt>
                <c:pt idx="5832">
                  <c:v>3661.824685107681</c:v>
                </c:pt>
                <c:pt idx="5833">
                  <c:v>3504.9734733143828</c:v>
                </c:pt>
                <c:pt idx="5834">
                  <c:v>3416.6795262791707</c:v>
                </c:pt>
                <c:pt idx="5835">
                  <c:v>3343.6852767457995</c:v>
                </c:pt>
                <c:pt idx="5836">
                  <c:v>3373.5624242277454</c:v>
                </c:pt>
                <c:pt idx="5837">
                  <c:v>3421.8128743912384</c:v>
                </c:pt>
                <c:pt idx="5838">
                  <c:v>3677.7009490741907</c:v>
                </c:pt>
                <c:pt idx="5839">
                  <c:v>4161.7051749256743</c:v>
                </c:pt>
                <c:pt idx="5840">
                  <c:v>4659.602737117214</c:v>
                </c:pt>
                <c:pt idx="5841">
                  <c:v>4812.2114747008191</c:v>
                </c:pt>
                <c:pt idx="5842">
                  <c:v>4400.4576853654789</c:v>
                </c:pt>
                <c:pt idx="5843">
                  <c:v>3642.5373664924055</c:v>
                </c:pt>
                <c:pt idx="5844">
                  <c:v>3565.2686757743904</c:v>
                </c:pt>
                <c:pt idx="5845">
                  <c:v>2640.3281230523899</c:v>
                </c:pt>
                <c:pt idx="5846">
                  <c:v>3745.4749252451725</c:v>
                </c:pt>
                <c:pt idx="5847">
                  <c:v>3953.8024977629257</c:v>
                </c:pt>
                <c:pt idx="5848">
                  <c:v>3282.3920886819869</c:v>
                </c:pt>
                <c:pt idx="5849">
                  <c:v>3426.408173409086</c:v>
                </c:pt>
                <c:pt idx="5850">
                  <c:v>3728.819364840871</c:v>
                </c:pt>
                <c:pt idx="5851">
                  <c:v>3672.3183991003907</c:v>
                </c:pt>
                <c:pt idx="5852">
                  <c:v>3207.6487435306781</c:v>
                </c:pt>
                <c:pt idx="5853">
                  <c:v>2962.6533341883287</c:v>
                </c:pt>
                <c:pt idx="5854">
                  <c:v>2728.4178879251031</c:v>
                </c:pt>
                <c:pt idx="5855">
                  <c:v>2545.2497664335438</c:v>
                </c:pt>
                <c:pt idx="5856">
                  <c:v>2396.0642783366943</c:v>
                </c:pt>
                <c:pt idx="5857">
                  <c:v>2303.5080959265752</c:v>
                </c:pt>
                <c:pt idx="5858">
                  <c:v>2266.7969718941899</c:v>
                </c:pt>
                <c:pt idx="5859">
                  <c:v>2237.5208223500272</c:v>
                </c:pt>
                <c:pt idx="5860">
                  <c:v>2248.2227856281665</c:v>
                </c:pt>
                <c:pt idx="5861">
                  <c:v>2150.7880063217108</c:v>
                </c:pt>
                <c:pt idx="5862">
                  <c:v>2224.5623691657242</c:v>
                </c:pt>
                <c:pt idx="5863">
                  <c:v>2655.9011913507961</c:v>
                </c:pt>
                <c:pt idx="5864">
                  <c:v>3048.1801752533725</c:v>
                </c:pt>
                <c:pt idx="5865">
                  <c:v>2887.9524512737639</c:v>
                </c:pt>
                <c:pt idx="5866">
                  <c:v>2312.8333021733224</c:v>
                </c:pt>
                <c:pt idx="5867">
                  <c:v>3637.0393200497074</c:v>
                </c:pt>
                <c:pt idx="5868">
                  <c:v>2825.4511304693388</c:v>
                </c:pt>
                <c:pt idx="5869">
                  <c:v>2923.9966329760418</c:v>
                </c:pt>
                <c:pt idx="5870">
                  <c:v>2923.7017627757141</c:v>
                </c:pt>
                <c:pt idx="5871">
                  <c:v>2973.6270656039551</c:v>
                </c:pt>
                <c:pt idx="5872">
                  <c:v>2738.4903917643728</c:v>
                </c:pt>
                <c:pt idx="5873">
                  <c:v>2878.0155893410588</c:v>
                </c:pt>
                <c:pt idx="5874">
                  <c:v>3161.5324521884045</c:v>
                </c:pt>
                <c:pt idx="5875">
                  <c:v>3307.4676510200634</c:v>
                </c:pt>
                <c:pt idx="5876">
                  <c:v>3020.6216352805372</c:v>
                </c:pt>
                <c:pt idx="5877">
                  <c:v>2850.4947190404296</c:v>
                </c:pt>
                <c:pt idx="5878">
                  <c:v>2612.7972846563925</c:v>
                </c:pt>
                <c:pt idx="5879">
                  <c:v>2367.6321258965077</c:v>
                </c:pt>
                <c:pt idx="5880">
                  <c:v>2234.5820824337848</c:v>
                </c:pt>
                <c:pt idx="5881">
                  <c:v>2193.9852217346047</c:v>
                </c:pt>
                <c:pt idx="5882">
                  <c:v>2161.9350817088921</c:v>
                </c:pt>
                <c:pt idx="5883">
                  <c:v>2223.275371230729</c:v>
                </c:pt>
                <c:pt idx="5884">
                  <c:v>2580.3341460478096</c:v>
                </c:pt>
                <c:pt idx="5885">
                  <c:v>3697.1190984840127</c:v>
                </c:pt>
                <c:pt idx="5886">
                  <c:v>4768.1995525745615</c:v>
                </c:pt>
                <c:pt idx="5887">
                  <c:v>5917.7814737173394</c:v>
                </c:pt>
                <c:pt idx="5888">
                  <c:v>6398.193757348472</c:v>
                </c:pt>
                <c:pt idx="5889">
                  <c:v>6403.3812217847753</c:v>
                </c:pt>
                <c:pt idx="5890">
                  <c:v>6399.6962208450768</c:v>
                </c:pt>
                <c:pt idx="5891">
                  <c:v>5584.2933690666778</c:v>
                </c:pt>
                <c:pt idx="5892">
                  <c:v>4877.3690747919536</c:v>
                </c:pt>
                <c:pt idx="5893">
                  <c:v>5465.5809297508295</c:v>
                </c:pt>
                <c:pt idx="5894">
                  <c:v>4630.9139222870808</c:v>
                </c:pt>
                <c:pt idx="5895">
                  <c:v>5744.2426953599715</c:v>
                </c:pt>
                <c:pt idx="5896">
                  <c:v>6510.3157004696441</c:v>
                </c:pt>
                <c:pt idx="5897">
                  <c:v>6033.0406479754456</c:v>
                </c:pt>
                <c:pt idx="5898">
                  <c:v>6345.0639662995554</c:v>
                </c:pt>
                <c:pt idx="5899">
                  <c:v>6082.1793800961832</c:v>
                </c:pt>
                <c:pt idx="5900">
                  <c:v>5367.9920807013541</c:v>
                </c:pt>
                <c:pt idx="5901">
                  <c:v>4729.9225201222052</c:v>
                </c:pt>
                <c:pt idx="5902">
                  <c:v>4338.699612533198</c:v>
                </c:pt>
                <c:pt idx="5903">
                  <c:v>4061.7025629987165</c:v>
                </c:pt>
                <c:pt idx="5904">
                  <c:v>3884.0091727216027</c:v>
                </c:pt>
                <c:pt idx="5905">
                  <c:v>3752.6811233501662</c:v>
                </c:pt>
                <c:pt idx="5906">
                  <c:v>3655.3782072276099</c:v>
                </c:pt>
                <c:pt idx="5907">
                  <c:v>3625.6730591554783</c:v>
                </c:pt>
                <c:pt idx="5908">
                  <c:v>3825.3913738580291</c:v>
                </c:pt>
                <c:pt idx="5909">
                  <c:v>4452.1236791905476</c:v>
                </c:pt>
                <c:pt idx="5910">
                  <c:v>5271.6825462276602</c:v>
                </c:pt>
                <c:pt idx="5911">
                  <c:v>6246.0407371144265</c:v>
                </c:pt>
                <c:pt idx="5912">
                  <c:v>6632.300735661709</c:v>
                </c:pt>
                <c:pt idx="5913">
                  <c:v>6696.3473952074692</c:v>
                </c:pt>
                <c:pt idx="5914">
                  <c:v>6549.9872129855785</c:v>
                </c:pt>
                <c:pt idx="5915">
                  <c:v>5859.0558194244795</c:v>
                </c:pt>
                <c:pt idx="5916">
                  <c:v>5271.3659940223151</c:v>
                </c:pt>
                <c:pt idx="5917">
                  <c:v>5669.5262325615613</c:v>
                </c:pt>
                <c:pt idx="5918">
                  <c:v>5538.7881127228375</c:v>
                </c:pt>
                <c:pt idx="5919">
                  <c:v>5995.9138613149944</c:v>
                </c:pt>
                <c:pt idx="5920">
                  <c:v>6838.9152492717267</c:v>
                </c:pt>
                <c:pt idx="5921">
                  <c:v>6271.6877086725881</c:v>
                </c:pt>
                <c:pt idx="5922">
                  <c:v>6347.3638957118374</c:v>
                </c:pt>
                <c:pt idx="5923">
                  <c:v>6147.9856542937978</c:v>
                </c:pt>
                <c:pt idx="5924">
                  <c:v>5448.666303882279</c:v>
                </c:pt>
                <c:pt idx="5925">
                  <c:v>4735.042502553908</c:v>
                </c:pt>
                <c:pt idx="5926">
                  <c:v>4344.5100925955812</c:v>
                </c:pt>
                <c:pt idx="5927">
                  <c:v>4062.7350594558916</c:v>
                </c:pt>
                <c:pt idx="5928">
                  <c:v>3896.8296287305157</c:v>
                </c:pt>
                <c:pt idx="5929">
                  <c:v>3797.6669689893342</c:v>
                </c:pt>
                <c:pt idx="5930">
                  <c:v>3727.2277106889705</c:v>
                </c:pt>
                <c:pt idx="5931">
                  <c:v>3695.1853206366654</c:v>
                </c:pt>
                <c:pt idx="5932">
                  <c:v>3852.0537823707732</c:v>
                </c:pt>
                <c:pt idx="5933">
                  <c:v>4439.9369331283851</c:v>
                </c:pt>
                <c:pt idx="5934">
                  <c:v>5228.5051008618702</c:v>
                </c:pt>
                <c:pt idx="5935">
                  <c:v>6317.856703595774</c:v>
                </c:pt>
                <c:pt idx="5936">
                  <c:v>6731.8910104455317</c:v>
                </c:pt>
                <c:pt idx="5937">
                  <c:v>6974.9032358927152</c:v>
                </c:pt>
                <c:pt idx="5938">
                  <c:v>6820.4384756808531</c:v>
                </c:pt>
                <c:pt idx="5939">
                  <c:v>5769.1894794042946</c:v>
                </c:pt>
                <c:pt idx="5940">
                  <c:v>5452.7404273112261</c:v>
                </c:pt>
                <c:pt idx="5941">
                  <c:v>6023.359477432884</c:v>
                </c:pt>
                <c:pt idx="5942">
                  <c:v>5763.0370757502706</c:v>
                </c:pt>
                <c:pt idx="5943">
                  <c:v>5631.4169591991931</c:v>
                </c:pt>
                <c:pt idx="5944">
                  <c:v>5484.2691762315371</c:v>
                </c:pt>
                <c:pt idx="5945">
                  <c:v>5967.8443904934456</c:v>
                </c:pt>
                <c:pt idx="5946">
                  <c:v>6520.1653725238875</c:v>
                </c:pt>
                <c:pt idx="5947">
                  <c:v>6246.827065137285</c:v>
                </c:pt>
                <c:pt idx="5948">
                  <c:v>5461.2572606786762</c:v>
                </c:pt>
                <c:pt idx="5949">
                  <c:v>4811.6197397929009</c:v>
                </c:pt>
                <c:pt idx="5950">
                  <c:v>4428.7918033980613</c:v>
                </c:pt>
                <c:pt idx="5951">
                  <c:v>4140.6620420634763</c:v>
                </c:pt>
                <c:pt idx="5952">
                  <c:v>3944.2324660762115</c:v>
                </c:pt>
                <c:pt idx="5953">
                  <c:v>3851.6187838633919</c:v>
                </c:pt>
                <c:pt idx="5954">
                  <c:v>3763.9900845455022</c:v>
                </c:pt>
                <c:pt idx="5955">
                  <c:v>3747.1453923450313</c:v>
                </c:pt>
                <c:pt idx="5956">
                  <c:v>3969.0061310698388</c:v>
                </c:pt>
                <c:pt idx="5957">
                  <c:v>4632.8635775616622</c:v>
                </c:pt>
                <c:pt idx="5958">
                  <c:v>5470.1703915368771</c:v>
                </c:pt>
                <c:pt idx="5959">
                  <c:v>6431.5699181637874</c:v>
                </c:pt>
                <c:pt idx="5960">
                  <c:v>6870.4738413498244</c:v>
                </c:pt>
                <c:pt idx="5961">
                  <c:v>7048.7714411524476</c:v>
                </c:pt>
                <c:pt idx="5962">
                  <c:v>6896.5305701226671</c:v>
                </c:pt>
                <c:pt idx="5963">
                  <c:v>5990.3643072120449</c:v>
                </c:pt>
                <c:pt idx="5964">
                  <c:v>5659.8229369643013</c:v>
                </c:pt>
                <c:pt idx="5965">
                  <c:v>5963.5107433991025</c:v>
                </c:pt>
                <c:pt idx="5966">
                  <c:v>5833.9171151922992</c:v>
                </c:pt>
                <c:pt idx="5967">
                  <c:v>5651.6226294177504</c:v>
                </c:pt>
                <c:pt idx="5968">
                  <c:v>6162.6218545947768</c:v>
                </c:pt>
                <c:pt idx="5969">
                  <c:v>6366.4744939303619</c:v>
                </c:pt>
                <c:pt idx="5970">
                  <c:v>6552.3002909943316</c:v>
                </c:pt>
                <c:pt idx="5971">
                  <c:v>6205.0957083309249</c:v>
                </c:pt>
                <c:pt idx="5972">
                  <c:v>5535.4022562634682</c:v>
                </c:pt>
                <c:pt idx="5973">
                  <c:v>4847.9418651600663</c:v>
                </c:pt>
                <c:pt idx="5974">
                  <c:v>4447.2319901238779</c:v>
                </c:pt>
                <c:pt idx="5975">
                  <c:v>4116.2093759683985</c:v>
                </c:pt>
                <c:pt idx="5976">
                  <c:v>3959.5431635403083</c:v>
                </c:pt>
                <c:pt idx="5977">
                  <c:v>3776.668041043376</c:v>
                </c:pt>
                <c:pt idx="5978">
                  <c:v>3748.5386375643607</c:v>
                </c:pt>
                <c:pt idx="5979">
                  <c:v>3759.588099650121</c:v>
                </c:pt>
                <c:pt idx="5980">
                  <c:v>3968.377883225558</c:v>
                </c:pt>
                <c:pt idx="5981">
                  <c:v>4584.0614072432309</c:v>
                </c:pt>
                <c:pt idx="5982">
                  <c:v>5423.2320181147006</c:v>
                </c:pt>
                <c:pt idx="5983">
                  <c:v>6382.2194561008064</c:v>
                </c:pt>
                <c:pt idx="5984">
                  <c:v>7040.8393442843262</c:v>
                </c:pt>
                <c:pt idx="5985">
                  <c:v>7072.6860847989819</c:v>
                </c:pt>
                <c:pt idx="5986">
                  <c:v>7028.6424159164544</c:v>
                </c:pt>
                <c:pt idx="5987">
                  <c:v>6113.0181690015224</c:v>
                </c:pt>
                <c:pt idx="5988">
                  <c:v>6126.2931017686387</c:v>
                </c:pt>
                <c:pt idx="5989">
                  <c:v>7344.2541357207137</c:v>
                </c:pt>
                <c:pt idx="5990">
                  <c:v>7658.7025314080392</c:v>
                </c:pt>
                <c:pt idx="5991">
                  <c:v>7260.3204655212803</c:v>
                </c:pt>
                <c:pt idx="5992">
                  <c:v>6624.3887186619895</c:v>
                </c:pt>
                <c:pt idx="5993">
                  <c:v>5967.2826058484852</c:v>
                </c:pt>
                <c:pt idx="5994">
                  <c:v>6333.5795049227181</c:v>
                </c:pt>
                <c:pt idx="5995">
                  <c:v>6077.2308970760123</c:v>
                </c:pt>
                <c:pt idx="5996">
                  <c:v>5270.451415394592</c:v>
                </c:pt>
                <c:pt idx="5997">
                  <c:v>4529.2127088217985</c:v>
                </c:pt>
                <c:pt idx="5998">
                  <c:v>4125.2553449287843</c:v>
                </c:pt>
                <c:pt idx="5999">
                  <c:v>3818.452397667877</c:v>
                </c:pt>
                <c:pt idx="6000">
                  <c:v>3608.0726195482193</c:v>
                </c:pt>
                <c:pt idx="6001">
                  <c:v>3483.7382961790709</c:v>
                </c:pt>
                <c:pt idx="6002">
                  <c:v>3349.1885078624523</c:v>
                </c:pt>
                <c:pt idx="6003">
                  <c:v>3251.0428446316305</c:v>
                </c:pt>
                <c:pt idx="6004">
                  <c:v>3267.3540386627042</c:v>
                </c:pt>
                <c:pt idx="6005">
                  <c:v>3326.061267992663</c:v>
                </c:pt>
                <c:pt idx="6006">
                  <c:v>3595.8897914454451</c:v>
                </c:pt>
                <c:pt idx="6007">
                  <c:v>3814.3379705632224</c:v>
                </c:pt>
                <c:pt idx="6008">
                  <c:v>4607.5543219293286</c:v>
                </c:pt>
                <c:pt idx="6009">
                  <c:v>4761.602175264522</c:v>
                </c:pt>
                <c:pt idx="6010">
                  <c:v>4387.6036837558922</c:v>
                </c:pt>
                <c:pt idx="6011">
                  <c:v>3724.9261663397019</c:v>
                </c:pt>
                <c:pt idx="6012">
                  <c:v>3411.3030031916915</c:v>
                </c:pt>
                <c:pt idx="6013">
                  <c:v>2871.9248354232482</c:v>
                </c:pt>
                <c:pt idx="6014">
                  <c:v>2696.1670733006122</c:v>
                </c:pt>
                <c:pt idx="6015">
                  <c:v>3135.2510883451851</c:v>
                </c:pt>
                <c:pt idx="6016">
                  <c:v>2937.3825773789613</c:v>
                </c:pt>
                <c:pt idx="6017">
                  <c:v>3334.3685007209101</c:v>
                </c:pt>
                <c:pt idx="6018">
                  <c:v>3852.9926814479609</c:v>
                </c:pt>
                <c:pt idx="6019">
                  <c:v>3719.8792359039389</c:v>
                </c:pt>
                <c:pt idx="6020">
                  <c:v>3303.4536647933351</c:v>
                </c:pt>
                <c:pt idx="6021">
                  <c:v>3038.2665747351034</c:v>
                </c:pt>
                <c:pt idx="6022">
                  <c:v>2848.9132244670432</c:v>
                </c:pt>
                <c:pt idx="6023">
                  <c:v>2641.0799376095597</c:v>
                </c:pt>
                <c:pt idx="6024">
                  <c:v>2503.1734108109845</c:v>
                </c:pt>
                <c:pt idx="6025">
                  <c:v>2388.3998046359561</c:v>
                </c:pt>
                <c:pt idx="6026">
                  <c:v>2341.0119672387909</c:v>
                </c:pt>
                <c:pt idx="6027">
                  <c:v>2277.4871852126466</c:v>
                </c:pt>
                <c:pt idx="6028">
                  <c:v>2288.3441479589333</c:v>
                </c:pt>
                <c:pt idx="6029">
                  <c:v>2183.9913111470773</c:v>
                </c:pt>
                <c:pt idx="6030">
                  <c:v>2162.3518488263744</c:v>
                </c:pt>
                <c:pt idx="6031">
                  <c:v>2455.6975162447075</c:v>
                </c:pt>
                <c:pt idx="6032">
                  <c:v>2499.5460954100245</c:v>
                </c:pt>
                <c:pt idx="6033">
                  <c:v>2970.2188918230454</c:v>
                </c:pt>
                <c:pt idx="6034">
                  <c:v>2674.6511301485516</c:v>
                </c:pt>
                <c:pt idx="6035">
                  <c:v>2299.2620410081649</c:v>
                </c:pt>
                <c:pt idx="6036">
                  <c:v>1908.9279890421446</c:v>
                </c:pt>
                <c:pt idx="6037">
                  <c:v>2175.4443749571087</c:v>
                </c:pt>
                <c:pt idx="6038">
                  <c:v>1569.7749511128595</c:v>
                </c:pt>
                <c:pt idx="6039">
                  <c:v>1440.470769405036</c:v>
                </c:pt>
                <c:pt idx="6040">
                  <c:v>2131.3695282818767</c:v>
                </c:pt>
                <c:pt idx="6041">
                  <c:v>2685.1251584721317</c:v>
                </c:pt>
                <c:pt idx="6042">
                  <c:v>3384.2311650493489</c:v>
                </c:pt>
                <c:pt idx="6043">
                  <c:v>3462.1831201417785</c:v>
                </c:pt>
                <c:pt idx="6044">
                  <c:v>3204.5200042663837</c:v>
                </c:pt>
                <c:pt idx="6045">
                  <c:v>2967.5148175070235</c:v>
                </c:pt>
                <c:pt idx="6046">
                  <c:v>2752.0585568064025</c:v>
                </c:pt>
                <c:pt idx="6047">
                  <c:v>2527.7913263390383</c:v>
                </c:pt>
                <c:pt idx="6048">
                  <c:v>2383.6808208282996</c:v>
                </c:pt>
                <c:pt idx="6049">
                  <c:v>2316.1300526166028</c:v>
                </c:pt>
                <c:pt idx="6050">
                  <c:v>2279.9621767201588</c:v>
                </c:pt>
                <c:pt idx="6051">
                  <c:v>2363.3858904667009</c:v>
                </c:pt>
                <c:pt idx="6052">
                  <c:v>2763.4435177409582</c:v>
                </c:pt>
                <c:pt idx="6053">
                  <c:v>3932.8483238431299</c:v>
                </c:pt>
                <c:pt idx="6054">
                  <c:v>5116.2520119002093</c:v>
                </c:pt>
                <c:pt idx="6055">
                  <c:v>6096.5854173938214</c:v>
                </c:pt>
                <c:pt idx="6056">
                  <c:v>6512.1806201415638</c:v>
                </c:pt>
                <c:pt idx="6057">
                  <c:v>6883.648529163107</c:v>
                </c:pt>
                <c:pt idx="6058">
                  <c:v>6703.3607812781374</c:v>
                </c:pt>
                <c:pt idx="6059">
                  <c:v>6103.5202945907231</c:v>
                </c:pt>
                <c:pt idx="6060">
                  <c:v>6027.3872415642691</c:v>
                </c:pt>
                <c:pt idx="6061">
                  <c:v>6487.1070442125556</c:v>
                </c:pt>
                <c:pt idx="6062">
                  <c:v>6362.1096013841952</c:v>
                </c:pt>
                <c:pt idx="6063">
                  <c:v>6279.8466179808347</c:v>
                </c:pt>
                <c:pt idx="6064">
                  <c:v>6060.3842511204894</c:v>
                </c:pt>
                <c:pt idx="6065">
                  <c:v>6098.7279847546306</c:v>
                </c:pt>
                <c:pt idx="6066">
                  <c:v>6517.1618616700207</c:v>
                </c:pt>
                <c:pt idx="6067">
                  <c:v>6184.1390302399959</c:v>
                </c:pt>
                <c:pt idx="6068">
                  <c:v>5494.0936480065238</c:v>
                </c:pt>
                <c:pt idx="6069">
                  <c:v>4856.8693345270613</c:v>
                </c:pt>
                <c:pt idx="6070">
                  <c:v>4466.0594255209235</c:v>
                </c:pt>
                <c:pt idx="6071">
                  <c:v>4136.7560554661668</c:v>
                </c:pt>
                <c:pt idx="6072">
                  <c:v>3928.2272709951571</c:v>
                </c:pt>
                <c:pt idx="6073">
                  <c:v>3809.4664285016129</c:v>
                </c:pt>
                <c:pt idx="6074">
                  <c:v>3740.0021668557238</c:v>
                </c:pt>
                <c:pt idx="6075">
                  <c:v>3747.0351427233327</c:v>
                </c:pt>
                <c:pt idx="6076">
                  <c:v>3982.0040864696939</c:v>
                </c:pt>
                <c:pt idx="6077">
                  <c:v>4708.0579337045929</c:v>
                </c:pt>
                <c:pt idx="6078">
                  <c:v>5433.0837601722897</c:v>
                </c:pt>
                <c:pt idx="6079">
                  <c:v>6428.7561940150226</c:v>
                </c:pt>
                <c:pt idx="6080">
                  <c:v>6856.6489316297284</c:v>
                </c:pt>
                <c:pt idx="6081">
                  <c:v>7004.3395609583204</c:v>
                </c:pt>
                <c:pt idx="6082">
                  <c:v>7003.7520115114849</c:v>
                </c:pt>
                <c:pt idx="6083">
                  <c:v>6175.7388401504641</c:v>
                </c:pt>
                <c:pt idx="6084">
                  <c:v>5857.0473075075488</c:v>
                </c:pt>
                <c:pt idx="6085">
                  <c:v>6148.6181134611406</c:v>
                </c:pt>
                <c:pt idx="6086">
                  <c:v>5927.6311818216154</c:v>
                </c:pt>
                <c:pt idx="6087">
                  <c:v>5860.1114088013692</c:v>
                </c:pt>
                <c:pt idx="6088">
                  <c:v>5814.6856140448481</c:v>
                </c:pt>
                <c:pt idx="6089">
                  <c:v>6209.4943134050927</c:v>
                </c:pt>
                <c:pt idx="6090">
                  <c:v>6600.1921572262754</c:v>
                </c:pt>
                <c:pt idx="6091">
                  <c:v>6263.9892562483155</c:v>
                </c:pt>
                <c:pt idx="6092">
                  <c:v>5552.3059482614926</c:v>
                </c:pt>
                <c:pt idx="6093">
                  <c:v>4973.551934151722</c:v>
                </c:pt>
                <c:pt idx="6094">
                  <c:v>4562.8265934818028</c:v>
                </c:pt>
                <c:pt idx="6095">
                  <c:v>4246.3354294642686</c:v>
                </c:pt>
                <c:pt idx="6096">
                  <c:v>4071.0630308799559</c:v>
                </c:pt>
                <c:pt idx="6097">
                  <c:v>3888.7159065712926</c:v>
                </c:pt>
                <c:pt idx="6098">
                  <c:v>3771.9963070735898</c:v>
                </c:pt>
                <c:pt idx="6099">
                  <c:v>3784.9560126046931</c:v>
                </c:pt>
                <c:pt idx="6100">
                  <c:v>4051.2363489116469</c:v>
                </c:pt>
                <c:pt idx="6101">
                  <c:v>4705.2530499121194</c:v>
                </c:pt>
                <c:pt idx="6102">
                  <c:v>5520.9694374485316</c:v>
                </c:pt>
                <c:pt idx="6103">
                  <c:v>6427.4958232091412</c:v>
                </c:pt>
                <c:pt idx="6104">
                  <c:v>6949.1274554766424</c:v>
                </c:pt>
                <c:pt idx="6105">
                  <c:v>7199.6044708792315</c:v>
                </c:pt>
                <c:pt idx="6106">
                  <c:v>7029.8737144605448</c:v>
                </c:pt>
                <c:pt idx="6107">
                  <c:v>6239.5828593257193</c:v>
                </c:pt>
                <c:pt idx="6108">
                  <c:v>5866.7675194521962</c:v>
                </c:pt>
                <c:pt idx="6109">
                  <c:v>6198.7471415568962</c:v>
                </c:pt>
                <c:pt idx="6110">
                  <c:v>5936.7288151815264</c:v>
                </c:pt>
                <c:pt idx="6111">
                  <c:v>5775.9567626099133</c:v>
                </c:pt>
                <c:pt idx="6112">
                  <c:v>6063.4422881717956</c:v>
                </c:pt>
                <c:pt idx="6113">
                  <c:v>6589.0217927340555</c:v>
                </c:pt>
                <c:pt idx="6114">
                  <c:v>6779.7632827008229</c:v>
                </c:pt>
                <c:pt idx="6115">
                  <c:v>6262.1427625842271</c:v>
                </c:pt>
                <c:pt idx="6116">
                  <c:v>5572.6851283340047</c:v>
                </c:pt>
                <c:pt idx="6117">
                  <c:v>4934.4925681769064</c:v>
                </c:pt>
                <c:pt idx="6118">
                  <c:v>4585.9255142220136</c:v>
                </c:pt>
                <c:pt idx="6119">
                  <c:v>4281.4188090819644</c:v>
                </c:pt>
                <c:pt idx="6120">
                  <c:v>4056.7188300994994</c:v>
                </c:pt>
                <c:pt idx="6121">
                  <c:v>3975.0981101663087</c:v>
                </c:pt>
                <c:pt idx="6122">
                  <c:v>3860.8717521134968</c:v>
                </c:pt>
                <c:pt idx="6123">
                  <c:v>3845.58405457048</c:v>
                </c:pt>
                <c:pt idx="6124">
                  <c:v>4123.3488514705732</c:v>
                </c:pt>
                <c:pt idx="6125">
                  <c:v>4809.433436688746</c:v>
                </c:pt>
                <c:pt idx="6126">
                  <c:v>5697.5190915770254</c:v>
                </c:pt>
                <c:pt idx="6127">
                  <c:v>6709.530532312554</c:v>
                </c:pt>
                <c:pt idx="6128">
                  <c:v>6967.3514266434258</c:v>
                </c:pt>
                <c:pt idx="6129">
                  <c:v>7296.0284913759706</c:v>
                </c:pt>
                <c:pt idx="6130">
                  <c:v>7298.8008031798972</c:v>
                </c:pt>
                <c:pt idx="6131">
                  <c:v>6494.4838791406073</c:v>
                </c:pt>
                <c:pt idx="6132">
                  <c:v>6336.5555704684621</c:v>
                </c:pt>
                <c:pt idx="6133">
                  <c:v>7161.3014157888947</c:v>
                </c:pt>
                <c:pt idx="6134">
                  <c:v>7332.1000102362768</c:v>
                </c:pt>
                <c:pt idx="6135">
                  <c:v>6943.6468627358108</c:v>
                </c:pt>
                <c:pt idx="6136">
                  <c:v>7221.8441858424694</c:v>
                </c:pt>
                <c:pt idx="6137">
                  <c:v>6871.7688052971944</c:v>
                </c:pt>
                <c:pt idx="6138">
                  <c:v>6936.4161803888101</c:v>
                </c:pt>
                <c:pt idx="6139">
                  <c:v>6318.9025678231719</c:v>
                </c:pt>
                <c:pt idx="6140">
                  <c:v>5640.2741464144538</c:v>
                </c:pt>
                <c:pt idx="6141">
                  <c:v>4981.5246567947606</c:v>
                </c:pt>
                <c:pt idx="6142">
                  <c:v>4588.546255229413</c:v>
                </c:pt>
                <c:pt idx="6143">
                  <c:v>4289.8867800256467</c:v>
                </c:pt>
                <c:pt idx="6144">
                  <c:v>4087.2422253639625</c:v>
                </c:pt>
                <c:pt idx="6145">
                  <c:v>3964.2866472638984</c:v>
                </c:pt>
                <c:pt idx="6146">
                  <c:v>3830.2808570806474</c:v>
                </c:pt>
                <c:pt idx="6147">
                  <c:v>3843.6035613661857</c:v>
                </c:pt>
                <c:pt idx="6148">
                  <c:v>4056.3973312026651</c:v>
                </c:pt>
                <c:pt idx="6149">
                  <c:v>4720.8357770070588</c:v>
                </c:pt>
                <c:pt idx="6150">
                  <c:v>5619.1077415092022</c:v>
                </c:pt>
                <c:pt idx="6151">
                  <c:v>6730.6688756631029</c:v>
                </c:pt>
                <c:pt idx="6152">
                  <c:v>7099.8063543320905</c:v>
                </c:pt>
                <c:pt idx="6153">
                  <c:v>6831.9422773779534</c:v>
                </c:pt>
                <c:pt idx="6154">
                  <c:v>6832.8935860259335</c:v>
                </c:pt>
                <c:pt idx="6155">
                  <c:v>5998.7789674713604</c:v>
                </c:pt>
                <c:pt idx="6156">
                  <c:v>5846.8757219810914</c:v>
                </c:pt>
                <c:pt idx="6157">
                  <c:v>5982.6811110050166</c:v>
                </c:pt>
                <c:pt idx="6158">
                  <c:v>5936.6551393632762</c:v>
                </c:pt>
                <c:pt idx="6159">
                  <c:v>5832.7113750767066</c:v>
                </c:pt>
                <c:pt idx="6160">
                  <c:v>6094.0344193550536</c:v>
                </c:pt>
                <c:pt idx="6161">
                  <c:v>6448.4224434094804</c:v>
                </c:pt>
                <c:pt idx="6162">
                  <c:v>6742.001999523698</c:v>
                </c:pt>
                <c:pt idx="6163">
                  <c:v>6194.1457459037501</c:v>
                </c:pt>
                <c:pt idx="6164">
                  <c:v>5387.5325136518759</c:v>
                </c:pt>
                <c:pt idx="6165">
                  <c:v>4821.5892055844743</c:v>
                </c:pt>
                <c:pt idx="6166">
                  <c:v>4435.0097820621859</c:v>
                </c:pt>
                <c:pt idx="6167">
                  <c:v>4114.5651316103267</c:v>
                </c:pt>
                <c:pt idx="6168">
                  <c:v>3903.4361060615779</c:v>
                </c:pt>
                <c:pt idx="6169">
                  <c:v>3728.3877067086528</c:v>
                </c:pt>
                <c:pt idx="6170">
                  <c:v>3620.4373271209511</c:v>
                </c:pt>
                <c:pt idx="6171">
                  <c:v>3575.2522321654715</c:v>
                </c:pt>
                <c:pt idx="6172">
                  <c:v>3585.1379482444158</c:v>
                </c:pt>
                <c:pt idx="6173">
                  <c:v>3585.4903642242971</c:v>
                </c:pt>
                <c:pt idx="6174">
                  <c:v>3819.4845461638624</c:v>
                </c:pt>
                <c:pt idx="6175">
                  <c:v>4186.4653619091223</c:v>
                </c:pt>
                <c:pt idx="6176">
                  <c:v>4754.6964055957469</c:v>
                </c:pt>
                <c:pt idx="6177">
                  <c:v>5014.2264915539972</c:v>
                </c:pt>
                <c:pt idx="6178">
                  <c:v>4732.6630778553617</c:v>
                </c:pt>
                <c:pt idx="6179">
                  <c:v>3975.6998897106064</c:v>
                </c:pt>
                <c:pt idx="6180">
                  <c:v>3426.6762644432029</c:v>
                </c:pt>
                <c:pt idx="6181">
                  <c:v>3371.5500014046947</c:v>
                </c:pt>
                <c:pt idx="6182">
                  <c:v>2812.8165102908938</c:v>
                </c:pt>
                <c:pt idx="6183">
                  <c:v>2881.4686213797481</c:v>
                </c:pt>
                <c:pt idx="6184">
                  <c:v>3491.4275346851155</c:v>
                </c:pt>
                <c:pt idx="6185">
                  <c:v>3892.0951313919736</c:v>
                </c:pt>
                <c:pt idx="6186">
                  <c:v>4301.7784756373176</c:v>
                </c:pt>
                <c:pt idx="6187">
                  <c:v>3921.9885424022314</c:v>
                </c:pt>
                <c:pt idx="6188">
                  <c:v>3516.5614335523824</c:v>
                </c:pt>
                <c:pt idx="6189">
                  <c:v>3275.8390095480536</c:v>
                </c:pt>
                <c:pt idx="6190">
                  <c:v>3054.7472681845697</c:v>
                </c:pt>
                <c:pt idx="6191">
                  <c:v>2863.6751738140711</c:v>
                </c:pt>
                <c:pt idx="6192">
                  <c:v>2701.5172302298679</c:v>
                </c:pt>
                <c:pt idx="6193">
                  <c:v>2587.937119959573</c:v>
                </c:pt>
                <c:pt idx="6194">
                  <c:v>2524.0475891849983</c:v>
                </c:pt>
                <c:pt idx="6195">
                  <c:v>2438.8281316002285</c:v>
                </c:pt>
                <c:pt idx="6196">
                  <c:v>2414.0927164753539</c:v>
                </c:pt>
                <c:pt idx="6197">
                  <c:v>2335.6949146891511</c:v>
                </c:pt>
                <c:pt idx="6198">
                  <c:v>2456.1503861641199</c:v>
                </c:pt>
                <c:pt idx="6199">
                  <c:v>2625.4867565275026</c:v>
                </c:pt>
                <c:pt idx="6200">
                  <c:v>2995.588032307367</c:v>
                </c:pt>
                <c:pt idx="6201">
                  <c:v>2894.9498802414018</c:v>
                </c:pt>
                <c:pt idx="6202">
                  <c:v>3304.5661837031989</c:v>
                </c:pt>
                <c:pt idx="6203">
                  <c:v>3114.6906552373489</c:v>
                </c:pt>
                <c:pt idx="6204">
                  <c:v>2430.4673347924554</c:v>
                </c:pt>
                <c:pt idx="6205">
                  <c:v>1974.180976214544</c:v>
                </c:pt>
                <c:pt idx="6206">
                  <c:v>2032.5334630313305</c:v>
                </c:pt>
                <c:pt idx="6207">
                  <c:v>1789.2140949598911</c:v>
                </c:pt>
                <c:pt idx="6208">
                  <c:v>2135.2186266208882</c:v>
                </c:pt>
                <c:pt idx="6209">
                  <c:v>3073.5487329288267</c:v>
                </c:pt>
                <c:pt idx="6210">
                  <c:v>3700.5494435577066</c:v>
                </c:pt>
                <c:pt idx="6211">
                  <c:v>3622.2383209411646</c:v>
                </c:pt>
                <c:pt idx="6212">
                  <c:v>3397.4113423944759</c:v>
                </c:pt>
                <c:pt idx="6213">
                  <c:v>3205.8007498717361</c:v>
                </c:pt>
                <c:pt idx="6214">
                  <c:v>2919.9749806314176</c:v>
                </c:pt>
                <c:pt idx="6215">
                  <c:v>2699.9177357182452</c:v>
                </c:pt>
                <c:pt idx="6216">
                  <c:v>2592.9513527541353</c:v>
                </c:pt>
                <c:pt idx="6217">
                  <c:v>2523.6763404588714</c:v>
                </c:pt>
                <c:pt idx="6218">
                  <c:v>2445.3211093207447</c:v>
                </c:pt>
                <c:pt idx="6219">
                  <c:v>2501.7326657546419</c:v>
                </c:pt>
                <c:pt idx="6220">
                  <c:v>2895.1138159380298</c:v>
                </c:pt>
                <c:pt idx="6221">
                  <c:v>3898.4642767265304</c:v>
                </c:pt>
                <c:pt idx="6222">
                  <c:v>5005.0090743835772</c:v>
                </c:pt>
                <c:pt idx="6223">
                  <c:v>5849.7761054458761</c:v>
                </c:pt>
                <c:pt idx="6224">
                  <c:v>6210.6397146472691</c:v>
                </c:pt>
                <c:pt idx="6225">
                  <c:v>6347.977249145365</c:v>
                </c:pt>
                <c:pt idx="6226">
                  <c:v>6329.9980650174266</c:v>
                </c:pt>
                <c:pt idx="6227">
                  <c:v>5943.8616083659826</c:v>
                </c:pt>
                <c:pt idx="6228">
                  <c:v>5488.6800087977072</c:v>
                </c:pt>
                <c:pt idx="6229">
                  <c:v>6218.6745460113616</c:v>
                </c:pt>
                <c:pt idx="6230">
                  <c:v>6888.2060103901367</c:v>
                </c:pt>
                <c:pt idx="6231">
                  <c:v>6981.4481627557725</c:v>
                </c:pt>
                <c:pt idx="6232">
                  <c:v>6841.6506991331717</c:v>
                </c:pt>
                <c:pt idx="6233">
                  <c:v>6307.377960032366</c:v>
                </c:pt>
                <c:pt idx="6234">
                  <c:v>6379.9341084044254</c:v>
                </c:pt>
                <c:pt idx="6235">
                  <c:v>5639.3153997042209</c:v>
                </c:pt>
                <c:pt idx="6236">
                  <c:v>4767.8483899864104</c:v>
                </c:pt>
                <c:pt idx="6237">
                  <c:v>3937.3257397753996</c:v>
                </c:pt>
                <c:pt idx="6238">
                  <c:v>3505.6389710308472</c:v>
                </c:pt>
                <c:pt idx="6239">
                  <c:v>3163.9911433338752</c:v>
                </c:pt>
                <c:pt idx="6240">
                  <c:v>2965.5165743636353</c:v>
                </c:pt>
                <c:pt idx="6241">
                  <c:v>2890.7510809079695</c:v>
                </c:pt>
                <c:pt idx="6242">
                  <c:v>2732.5131238730378</c:v>
                </c:pt>
                <c:pt idx="6243">
                  <c:v>2690.0332696350124</c:v>
                </c:pt>
                <c:pt idx="6244">
                  <c:v>2787.491185225716</c:v>
                </c:pt>
                <c:pt idx="6245">
                  <c:v>3127.9672512693955</c:v>
                </c:pt>
                <c:pt idx="6246">
                  <c:v>3481.7969209178759</c:v>
                </c:pt>
                <c:pt idx="6247">
                  <c:v>3855.0044195816158</c:v>
                </c:pt>
                <c:pt idx="6248">
                  <c:v>4392.4274968799173</c:v>
                </c:pt>
                <c:pt idx="6249">
                  <c:v>4459.5570047816082</c:v>
                </c:pt>
                <c:pt idx="6250">
                  <c:v>4234.0874855974662</c:v>
                </c:pt>
                <c:pt idx="6251">
                  <c:v>3892.3255007686917</c:v>
                </c:pt>
                <c:pt idx="6252">
                  <c:v>3496.6991628869637</c:v>
                </c:pt>
                <c:pt idx="6253">
                  <c:v>3398.6852839479388</c:v>
                </c:pt>
                <c:pt idx="6254">
                  <c:v>3182.9011737975611</c:v>
                </c:pt>
                <c:pt idx="6255">
                  <c:v>4052.3230928315834</c:v>
                </c:pt>
                <c:pt idx="6256">
                  <c:v>4279.6844038524914</c:v>
                </c:pt>
                <c:pt idx="6257">
                  <c:v>4217.9215214755859</c:v>
                </c:pt>
                <c:pt idx="6258">
                  <c:v>4714.9080773886908</c:v>
                </c:pt>
                <c:pt idx="6259">
                  <c:v>4307.1522207823946</c:v>
                </c:pt>
                <c:pt idx="6260">
                  <c:v>3856.0752685717666</c:v>
                </c:pt>
                <c:pt idx="6261">
                  <c:v>3531.2098832888641</c:v>
                </c:pt>
                <c:pt idx="6262">
                  <c:v>3270.227278803698</c:v>
                </c:pt>
                <c:pt idx="6263">
                  <c:v>3101.120359063656</c:v>
                </c:pt>
                <c:pt idx="6264">
                  <c:v>2973.8607957319418</c:v>
                </c:pt>
                <c:pt idx="6265">
                  <c:v>2915.4732460783093</c:v>
                </c:pt>
                <c:pt idx="6266">
                  <c:v>2813.5493458118281</c:v>
                </c:pt>
                <c:pt idx="6267">
                  <c:v>2877.5223762998885</c:v>
                </c:pt>
                <c:pt idx="6268">
                  <c:v>3372.3089285288906</c:v>
                </c:pt>
                <c:pt idx="6269">
                  <c:v>4569.8667764824677</c:v>
                </c:pt>
                <c:pt idx="6270">
                  <c:v>5684.0570118554133</c:v>
                </c:pt>
                <c:pt idx="6271">
                  <c:v>6633.5870528257901</c:v>
                </c:pt>
                <c:pt idx="6272">
                  <c:v>7159.6764158788965</c:v>
                </c:pt>
                <c:pt idx="6273">
                  <c:v>7610.5588353192006</c:v>
                </c:pt>
                <c:pt idx="6274">
                  <c:v>8664.5763892328359</c:v>
                </c:pt>
                <c:pt idx="6275">
                  <c:v>6908.0572426921763</c:v>
                </c:pt>
                <c:pt idx="6276">
                  <c:v>6111.9978415203559</c:v>
                </c:pt>
                <c:pt idx="6277">
                  <c:v>6797.6409363516477</c:v>
                </c:pt>
                <c:pt idx="6278">
                  <c:v>6172.0130028827589</c:v>
                </c:pt>
                <c:pt idx="6279">
                  <c:v>6710.2144931318107</c:v>
                </c:pt>
                <c:pt idx="6280">
                  <c:v>6971.3625952204711</c:v>
                </c:pt>
                <c:pt idx="6281">
                  <c:v>6641.2250211315823</c:v>
                </c:pt>
                <c:pt idx="6282">
                  <c:v>7000.4124793445744</c:v>
                </c:pt>
                <c:pt idx="6283">
                  <c:v>6320.712561612504</c:v>
                </c:pt>
                <c:pt idx="6284">
                  <c:v>5531.7717687208342</c:v>
                </c:pt>
                <c:pt idx="6285">
                  <c:v>4845.2483744022948</c:v>
                </c:pt>
                <c:pt idx="6286">
                  <c:v>4426.1145625845302</c:v>
                </c:pt>
                <c:pt idx="6287">
                  <c:v>4100.2146808513162</c:v>
                </c:pt>
                <c:pt idx="6288">
                  <c:v>3890.5439002988614</c:v>
                </c:pt>
                <c:pt idx="6289">
                  <c:v>3806.1084400239461</c:v>
                </c:pt>
                <c:pt idx="6290">
                  <c:v>3738.5284219126142</c:v>
                </c:pt>
                <c:pt idx="6291">
                  <c:v>3735.6409318205174</c:v>
                </c:pt>
                <c:pt idx="6292">
                  <c:v>3961.6521563036795</c:v>
                </c:pt>
                <c:pt idx="6293">
                  <c:v>4890.7239547769086</c:v>
                </c:pt>
                <c:pt idx="6294">
                  <c:v>5868.9494124356424</c:v>
                </c:pt>
                <c:pt idx="6295">
                  <c:v>6995.7170299389227</c:v>
                </c:pt>
                <c:pt idx="6296">
                  <c:v>7419.0633902592417</c:v>
                </c:pt>
                <c:pt idx="6297">
                  <c:v>7104.0613716021917</c:v>
                </c:pt>
                <c:pt idx="6298">
                  <c:v>7335.6064268880236</c:v>
                </c:pt>
                <c:pt idx="6299">
                  <c:v>6139.6705670992951</c:v>
                </c:pt>
                <c:pt idx="6300">
                  <c:v>6248.841863344036</c:v>
                </c:pt>
                <c:pt idx="6301">
                  <c:v>7388.6795538158049</c:v>
                </c:pt>
                <c:pt idx="6302">
                  <c:v>7665.7942758827721</c:v>
                </c:pt>
                <c:pt idx="6303">
                  <c:v>7565.0048241792247</c:v>
                </c:pt>
                <c:pt idx="6304">
                  <c:v>7274.9053010559801</c:v>
                </c:pt>
                <c:pt idx="6305">
                  <c:v>6747.5561230989524</c:v>
                </c:pt>
                <c:pt idx="6306">
                  <c:v>7021.1741473940938</c:v>
                </c:pt>
                <c:pt idx="6307">
                  <c:v>6301.5836272499982</c:v>
                </c:pt>
                <c:pt idx="6308">
                  <c:v>5581.2205990460734</c:v>
                </c:pt>
                <c:pt idx="6309">
                  <c:v>4956.0687441421414</c:v>
                </c:pt>
                <c:pt idx="6310">
                  <c:v>4555.3156192543593</c:v>
                </c:pt>
                <c:pt idx="6311">
                  <c:v>4182.9316470229351</c:v>
                </c:pt>
                <c:pt idx="6312">
                  <c:v>4003.6972620334668</c:v>
                </c:pt>
                <c:pt idx="6313">
                  <c:v>3839.1713265746021</c:v>
                </c:pt>
                <c:pt idx="6314">
                  <c:v>3763.0595877383334</c:v>
                </c:pt>
                <c:pt idx="6315">
                  <c:v>3758.9506018375801</c:v>
                </c:pt>
                <c:pt idx="6316">
                  <c:v>3986.0933224382165</c:v>
                </c:pt>
                <c:pt idx="6317">
                  <c:v>4853.6670983885224</c:v>
                </c:pt>
                <c:pt idx="6318">
                  <c:v>5704.3082242374512</c:v>
                </c:pt>
                <c:pt idx="6319">
                  <c:v>6734.1656285549061</c:v>
                </c:pt>
                <c:pt idx="6320">
                  <c:v>7066.5509673970319</c:v>
                </c:pt>
                <c:pt idx="6321">
                  <c:v>7356.9166735149647</c:v>
                </c:pt>
                <c:pt idx="6322">
                  <c:v>7332.4710094857255</c:v>
                </c:pt>
                <c:pt idx="6323">
                  <c:v>5923.3378365743565</c:v>
                </c:pt>
                <c:pt idx="6324">
                  <c:v>6022.5529940455372</c:v>
                </c:pt>
                <c:pt idx="6325">
                  <c:v>6820.2935388741016</c:v>
                </c:pt>
                <c:pt idx="6326">
                  <c:v>6696.7491153546407</c:v>
                </c:pt>
                <c:pt idx="6327">
                  <c:v>6410.2382225508836</c:v>
                </c:pt>
                <c:pt idx="6328">
                  <c:v>6357.6097529270182</c:v>
                </c:pt>
                <c:pt idx="6329">
                  <c:v>6697.1222590585894</c:v>
                </c:pt>
                <c:pt idx="6330">
                  <c:v>7051.1355552974692</c:v>
                </c:pt>
                <c:pt idx="6331">
                  <c:v>6271.3117311225615</c:v>
                </c:pt>
                <c:pt idx="6332">
                  <c:v>5555.7501864432097</c:v>
                </c:pt>
                <c:pt idx="6333">
                  <c:v>4799.4695314841538</c:v>
                </c:pt>
                <c:pt idx="6334">
                  <c:v>4425.6705641080316</c:v>
                </c:pt>
                <c:pt idx="6335">
                  <c:v>4082.7244908657549</c:v>
                </c:pt>
                <c:pt idx="6336">
                  <c:v>3891.7896460243096</c:v>
                </c:pt>
                <c:pt idx="6337">
                  <c:v>3684.3846076973673</c:v>
                </c:pt>
                <c:pt idx="6338">
                  <c:v>3591.9931747219402</c:v>
                </c:pt>
                <c:pt idx="6339">
                  <c:v>3555.1455511579288</c:v>
                </c:pt>
                <c:pt idx="6340">
                  <c:v>3663.0261809849644</c:v>
                </c:pt>
                <c:pt idx="6341">
                  <c:v>3861.46773439451</c:v>
                </c:pt>
                <c:pt idx="6342">
                  <c:v>4131.2188484995331</c:v>
                </c:pt>
                <c:pt idx="6343">
                  <c:v>4539.9723989133508</c:v>
                </c:pt>
                <c:pt idx="6344">
                  <c:v>4717.6667385080036</c:v>
                </c:pt>
                <c:pt idx="6345">
                  <c:v>4965.0824483229571</c:v>
                </c:pt>
                <c:pt idx="6346">
                  <c:v>4646.5493035900618</c:v>
                </c:pt>
                <c:pt idx="6347">
                  <c:v>4008.6730030583303</c:v>
                </c:pt>
                <c:pt idx="6348">
                  <c:v>3411.725501480732</c:v>
                </c:pt>
                <c:pt idx="6349">
                  <c:v>3266.0525002864838</c:v>
                </c:pt>
                <c:pt idx="6350">
                  <c:v>2973.9422408547766</c:v>
                </c:pt>
                <c:pt idx="6351">
                  <c:v>2986.1534249208585</c:v>
                </c:pt>
                <c:pt idx="6352">
                  <c:v>3528.6679837037254</c:v>
                </c:pt>
                <c:pt idx="6353">
                  <c:v>3891.6439610487569</c:v>
                </c:pt>
                <c:pt idx="6354">
                  <c:v>4450.0212305531022</c:v>
                </c:pt>
                <c:pt idx="6355">
                  <c:v>4045.3108692438636</c:v>
                </c:pt>
                <c:pt idx="6356">
                  <c:v>3561.5497791829725</c:v>
                </c:pt>
                <c:pt idx="6357">
                  <c:v>3272.9212695597535</c:v>
                </c:pt>
                <c:pt idx="6358">
                  <c:v>3037.1683285035379</c:v>
                </c:pt>
                <c:pt idx="6359">
                  <c:v>2816.6475851807772</c:v>
                </c:pt>
                <c:pt idx="6360">
                  <c:v>2625.8647398177723</c:v>
                </c:pt>
                <c:pt idx="6361">
                  <c:v>2502.3841635191443</c:v>
                </c:pt>
                <c:pt idx="6362">
                  <c:v>2434.6448959542495</c:v>
                </c:pt>
                <c:pt idx="6363">
                  <c:v>2383.9045700605443</c:v>
                </c:pt>
                <c:pt idx="6364">
                  <c:v>2417.287955511466</c:v>
                </c:pt>
                <c:pt idx="6365">
                  <c:v>2396.0722840563503</c:v>
                </c:pt>
                <c:pt idx="6366">
                  <c:v>2373.7554831507223</c:v>
                </c:pt>
                <c:pt idx="6367">
                  <c:v>2598.4379219634884</c:v>
                </c:pt>
                <c:pt idx="6368">
                  <c:v>2893.8116571355158</c:v>
                </c:pt>
                <c:pt idx="6369">
                  <c:v>2917.2770447478329</c:v>
                </c:pt>
                <c:pt idx="6370">
                  <c:v>2975.2017704932196</c:v>
                </c:pt>
                <c:pt idx="6371">
                  <c:v>2738.5489022741581</c:v>
                </c:pt>
                <c:pt idx="6372">
                  <c:v>2349.8726944105574</c:v>
                </c:pt>
                <c:pt idx="6373">
                  <c:v>2007.0169385177257</c:v>
                </c:pt>
                <c:pt idx="6374">
                  <c:v>1842.24384350987</c:v>
                </c:pt>
                <c:pt idx="6375">
                  <c:v>1732.6007505559057</c:v>
                </c:pt>
                <c:pt idx="6376">
                  <c:v>2131.8562175732277</c:v>
                </c:pt>
                <c:pt idx="6377">
                  <c:v>3111.9718696342925</c:v>
                </c:pt>
                <c:pt idx="6378">
                  <c:v>3802.8412012348876</c:v>
                </c:pt>
                <c:pt idx="6379">
                  <c:v>3624.2998138675225</c:v>
                </c:pt>
                <c:pt idx="6380">
                  <c:v>3377.8471595254478</c:v>
                </c:pt>
                <c:pt idx="6381">
                  <c:v>3128.8405139469332</c:v>
                </c:pt>
                <c:pt idx="6382">
                  <c:v>2794.8911598340351</c:v>
                </c:pt>
                <c:pt idx="6383">
                  <c:v>2568.2489375160276</c:v>
                </c:pt>
                <c:pt idx="6384">
                  <c:v>2446.0881066889306</c:v>
                </c:pt>
                <c:pt idx="6385">
                  <c:v>2391.307294659428</c:v>
                </c:pt>
                <c:pt idx="6386">
                  <c:v>2365.0213848547955</c:v>
                </c:pt>
                <c:pt idx="6387">
                  <c:v>2479.2642428509907</c:v>
                </c:pt>
                <c:pt idx="6388">
                  <c:v>2912.8165051944375</c:v>
                </c:pt>
                <c:pt idx="6389">
                  <c:v>4356.550557028022</c:v>
                </c:pt>
                <c:pt idx="6390">
                  <c:v>5489.572672923824</c:v>
                </c:pt>
                <c:pt idx="6391">
                  <c:v>6530.0296127099618</c:v>
                </c:pt>
                <c:pt idx="6392">
                  <c:v>7288.0897983967334</c:v>
                </c:pt>
                <c:pt idx="6393">
                  <c:v>7739.0008460042172</c:v>
                </c:pt>
                <c:pt idx="6394">
                  <c:v>7496.0922521241164</c:v>
                </c:pt>
                <c:pt idx="6395">
                  <c:v>7078.348697552653</c:v>
                </c:pt>
                <c:pt idx="6396">
                  <c:v>6728.6841750542271</c:v>
                </c:pt>
                <c:pt idx="6397">
                  <c:v>7470.5294184695176</c:v>
                </c:pt>
                <c:pt idx="6398">
                  <c:v>7530.6586883745458</c:v>
                </c:pt>
                <c:pt idx="6399">
                  <c:v>7523.9963588317869</c:v>
                </c:pt>
                <c:pt idx="6400">
                  <c:v>7166.0272663441483</c:v>
                </c:pt>
                <c:pt idx="6401">
                  <c:v>6622.8280576116831</c:v>
                </c:pt>
                <c:pt idx="6402">
                  <c:v>6804.2574024154164</c:v>
                </c:pt>
                <c:pt idx="6403">
                  <c:v>6166.4428409612838</c:v>
                </c:pt>
                <c:pt idx="6404">
                  <c:v>5456.8212758999607</c:v>
                </c:pt>
                <c:pt idx="6405">
                  <c:v>4758.1171733773281</c:v>
                </c:pt>
                <c:pt idx="6406">
                  <c:v>4341.5601027179409</c:v>
                </c:pt>
                <c:pt idx="6407">
                  <c:v>4075.471765752176</c:v>
                </c:pt>
                <c:pt idx="6408">
                  <c:v>3865.9152348076946</c:v>
                </c:pt>
                <c:pt idx="6409">
                  <c:v>3760.597846185357</c:v>
                </c:pt>
                <c:pt idx="6410">
                  <c:v>3685.9461023393801</c:v>
                </c:pt>
                <c:pt idx="6411">
                  <c:v>3706.1997828425201</c:v>
                </c:pt>
                <c:pt idx="6412">
                  <c:v>3937.6109887966186</c:v>
                </c:pt>
                <c:pt idx="6413">
                  <c:v>4768.8161395393154</c:v>
                </c:pt>
                <c:pt idx="6414">
                  <c:v>5702.4283168949114</c:v>
                </c:pt>
                <c:pt idx="6415">
                  <c:v>6725.4736534164267</c:v>
                </c:pt>
                <c:pt idx="6416">
                  <c:v>6944.9668725742513</c:v>
                </c:pt>
                <c:pt idx="6417">
                  <c:v>6874.3727668428373</c:v>
                </c:pt>
                <c:pt idx="6418">
                  <c:v>6799.8424120787658</c:v>
                </c:pt>
                <c:pt idx="6419">
                  <c:v>5922.0647487274709</c:v>
                </c:pt>
                <c:pt idx="6420">
                  <c:v>5391.154961775911</c:v>
                </c:pt>
                <c:pt idx="6421">
                  <c:v>5556.3978715248704</c:v>
                </c:pt>
                <c:pt idx="6422">
                  <c:v>5285.9219715055651</c:v>
                </c:pt>
                <c:pt idx="6423">
                  <c:v>5387.4690734306887</c:v>
                </c:pt>
                <c:pt idx="6424">
                  <c:v>5740.7401248287779</c:v>
                </c:pt>
                <c:pt idx="6425">
                  <c:v>6339.7223555792198</c:v>
                </c:pt>
                <c:pt idx="6426">
                  <c:v>6864.9991939908905</c:v>
                </c:pt>
                <c:pt idx="6427">
                  <c:v>6184.3510295125579</c:v>
                </c:pt>
                <c:pt idx="6428">
                  <c:v>5516.5290710234067</c:v>
                </c:pt>
                <c:pt idx="6429">
                  <c:v>4786.6143255944799</c:v>
                </c:pt>
                <c:pt idx="6430">
                  <c:v>4302.8637354975599</c:v>
                </c:pt>
                <c:pt idx="6431">
                  <c:v>3946.2727090754843</c:v>
                </c:pt>
                <c:pt idx="6432">
                  <c:v>3807.9451837214901</c:v>
                </c:pt>
                <c:pt idx="6433">
                  <c:v>3708.3880253339603</c:v>
                </c:pt>
                <c:pt idx="6434">
                  <c:v>3668.6286617610604</c:v>
                </c:pt>
                <c:pt idx="6435">
                  <c:v>3648.9517292789124</c:v>
                </c:pt>
                <c:pt idx="6436">
                  <c:v>3911.1103297288605</c:v>
                </c:pt>
                <c:pt idx="6437">
                  <c:v>4780.1583477470049</c:v>
                </c:pt>
                <c:pt idx="6438">
                  <c:v>5614.7614087217125</c:v>
                </c:pt>
                <c:pt idx="6439">
                  <c:v>6076.5722653234488</c:v>
                </c:pt>
                <c:pt idx="6440">
                  <c:v>6460.5088371514057</c:v>
                </c:pt>
                <c:pt idx="6441">
                  <c:v>6477.8412795068807</c:v>
                </c:pt>
                <c:pt idx="6442">
                  <c:v>6328.4827729337039</c:v>
                </c:pt>
                <c:pt idx="6443">
                  <c:v>5564.7453786708256</c:v>
                </c:pt>
                <c:pt idx="6444">
                  <c:v>5270.2119052446396</c:v>
                </c:pt>
                <c:pt idx="6445">
                  <c:v>5481.1621249805976</c:v>
                </c:pt>
                <c:pt idx="6446">
                  <c:v>5310.8370022628151</c:v>
                </c:pt>
                <c:pt idx="6447">
                  <c:v>5165.6028937632136</c:v>
                </c:pt>
                <c:pt idx="6448">
                  <c:v>5443.5361984445599</c:v>
                </c:pt>
                <c:pt idx="6449">
                  <c:v>6202.4600462670969</c:v>
                </c:pt>
                <c:pt idx="6450">
                  <c:v>6742.939862815515</c:v>
                </c:pt>
                <c:pt idx="6451">
                  <c:v>6229.5263745014927</c:v>
                </c:pt>
                <c:pt idx="6452">
                  <c:v>5446.8850599942962</c:v>
                </c:pt>
                <c:pt idx="6453">
                  <c:v>4737.189495186889</c:v>
                </c:pt>
                <c:pt idx="6454">
                  <c:v>4391.6314309071904</c:v>
                </c:pt>
                <c:pt idx="6455">
                  <c:v>4069.8482850481382</c:v>
                </c:pt>
                <c:pt idx="6456">
                  <c:v>3867.976727734052</c:v>
                </c:pt>
                <c:pt idx="6457">
                  <c:v>3775.6162946522541</c:v>
                </c:pt>
                <c:pt idx="6458">
                  <c:v>3736.706178165316</c:v>
                </c:pt>
                <c:pt idx="6459">
                  <c:v>3741.7474108672332</c:v>
                </c:pt>
                <c:pt idx="6460">
                  <c:v>3990.4790573893574</c:v>
                </c:pt>
                <c:pt idx="6461">
                  <c:v>4806.0702588349468</c:v>
                </c:pt>
                <c:pt idx="6462">
                  <c:v>5530.4146375364153</c:v>
                </c:pt>
                <c:pt idx="6463">
                  <c:v>6304.9417693321548</c:v>
                </c:pt>
                <c:pt idx="6464">
                  <c:v>6392.6331400650943</c:v>
                </c:pt>
                <c:pt idx="6465">
                  <c:v>6315.7182647474465</c:v>
                </c:pt>
                <c:pt idx="6466">
                  <c:v>6195.0530270121044</c:v>
                </c:pt>
                <c:pt idx="6467">
                  <c:v>5286.9849205750706</c:v>
                </c:pt>
                <c:pt idx="6468">
                  <c:v>5006.2294246893734</c:v>
                </c:pt>
                <c:pt idx="6469">
                  <c:v>5306.2806419828303</c:v>
                </c:pt>
                <c:pt idx="6470">
                  <c:v>5134.5329105101091</c:v>
                </c:pt>
                <c:pt idx="6471">
                  <c:v>4992.1332951580171</c:v>
                </c:pt>
                <c:pt idx="6472">
                  <c:v>5417.5747621869532</c:v>
                </c:pt>
                <c:pt idx="6473">
                  <c:v>6154.484028286287</c:v>
                </c:pt>
                <c:pt idx="6474">
                  <c:v>6836.1160430982245</c:v>
                </c:pt>
                <c:pt idx="6475">
                  <c:v>6163.8250999435904</c:v>
                </c:pt>
                <c:pt idx="6476">
                  <c:v>5468.522985747647</c:v>
                </c:pt>
                <c:pt idx="6477">
                  <c:v>4770.3388814407372</c:v>
                </c:pt>
                <c:pt idx="6478">
                  <c:v>4361.8710330246395</c:v>
                </c:pt>
                <c:pt idx="6479">
                  <c:v>4019.8564565860993</c:v>
                </c:pt>
                <c:pt idx="6480">
                  <c:v>3826.6148696598239</c:v>
                </c:pt>
                <c:pt idx="6481">
                  <c:v>3689.5025901359313</c:v>
                </c:pt>
                <c:pt idx="6482">
                  <c:v>3647.3729846960905</c:v>
                </c:pt>
                <c:pt idx="6483">
                  <c:v>3622.1198213477751</c:v>
                </c:pt>
                <c:pt idx="6484">
                  <c:v>3834.6628420446546</c:v>
                </c:pt>
                <c:pt idx="6485">
                  <c:v>4688.5586620548402</c:v>
                </c:pt>
                <c:pt idx="6486">
                  <c:v>5433.1415778944829</c:v>
                </c:pt>
                <c:pt idx="6487">
                  <c:v>6183.324988623619</c:v>
                </c:pt>
                <c:pt idx="6488">
                  <c:v>6342.7543584983314</c:v>
                </c:pt>
                <c:pt idx="6489">
                  <c:v>6253.5900398414915</c:v>
                </c:pt>
                <c:pt idx="6490">
                  <c:v>6142.9788384016847</c:v>
                </c:pt>
                <c:pt idx="6491">
                  <c:v>5278.145819243412</c:v>
                </c:pt>
                <c:pt idx="6492">
                  <c:v>4918.3387550060179</c:v>
                </c:pt>
                <c:pt idx="6493">
                  <c:v>5192.0578408666115</c:v>
                </c:pt>
                <c:pt idx="6494">
                  <c:v>5046.8636084057307</c:v>
                </c:pt>
                <c:pt idx="6495">
                  <c:v>4926.1312005769441</c:v>
                </c:pt>
                <c:pt idx="6496">
                  <c:v>5403.5135659213101</c:v>
                </c:pt>
                <c:pt idx="6497">
                  <c:v>6069.2285206684774</c:v>
                </c:pt>
                <c:pt idx="6498">
                  <c:v>6574.0496923317378</c:v>
                </c:pt>
                <c:pt idx="6499">
                  <c:v>5892.9650293511713</c:v>
                </c:pt>
                <c:pt idx="6500">
                  <c:v>5172.6767508907542</c:v>
                </c:pt>
                <c:pt idx="6501">
                  <c:v>4368.2482611423293</c:v>
                </c:pt>
                <c:pt idx="6502">
                  <c:v>3911.2415792785014</c:v>
                </c:pt>
                <c:pt idx="6503">
                  <c:v>3606.5866246471433</c:v>
                </c:pt>
                <c:pt idx="6504">
                  <c:v>3442.8291865513179</c:v>
                </c:pt>
                <c:pt idx="6505">
                  <c:v>3334.5815579835717</c:v>
                </c:pt>
                <c:pt idx="6506">
                  <c:v>3292.2207033372192</c:v>
                </c:pt>
                <c:pt idx="6507">
                  <c:v>3181.1323345169631</c:v>
                </c:pt>
                <c:pt idx="6508">
                  <c:v>3210.1459849618436</c:v>
                </c:pt>
                <c:pt idx="6509">
                  <c:v>3388.9533714164809</c:v>
                </c:pt>
                <c:pt idx="6510">
                  <c:v>3628.6688469428477</c:v>
                </c:pt>
                <c:pt idx="6511">
                  <c:v>3933.3253760202147</c:v>
                </c:pt>
                <c:pt idx="6512">
                  <c:v>4098.6322555078741</c:v>
                </c:pt>
                <c:pt idx="6513">
                  <c:v>3988.9613379367406</c:v>
                </c:pt>
                <c:pt idx="6514">
                  <c:v>3686.3042348618183</c:v>
                </c:pt>
                <c:pt idx="6515">
                  <c:v>3009.4966165052379</c:v>
                </c:pt>
                <c:pt idx="6516">
                  <c:v>2576.4916234438106</c:v>
                </c:pt>
                <c:pt idx="6517">
                  <c:v>2478.1089631160662</c:v>
                </c:pt>
                <c:pt idx="6518">
                  <c:v>1995.9029531423951</c:v>
                </c:pt>
                <c:pt idx="6519">
                  <c:v>1914.7699494040326</c:v>
                </c:pt>
                <c:pt idx="6520">
                  <c:v>2553.705126396464</c:v>
                </c:pt>
                <c:pt idx="6521">
                  <c:v>3365.2817402589776</c:v>
                </c:pt>
                <c:pt idx="6522">
                  <c:v>4037.100647415763</c:v>
                </c:pt>
                <c:pt idx="6523">
                  <c:v>3606.2866256765356</c:v>
                </c:pt>
                <c:pt idx="6524">
                  <c:v>3173.6761101016541</c:v>
                </c:pt>
                <c:pt idx="6525">
                  <c:v>2963.4793313540686</c:v>
                </c:pt>
                <c:pt idx="6526">
                  <c:v>2716.4799288880608</c:v>
                </c:pt>
                <c:pt idx="6527">
                  <c:v>2501.9226651026938</c:v>
                </c:pt>
                <c:pt idx="6528">
                  <c:v>2268.7974650298574</c:v>
                </c:pt>
                <c:pt idx="6529">
                  <c:v>2146.1798857700105</c:v>
                </c:pt>
                <c:pt idx="6530">
                  <c:v>2102.2015366738001</c:v>
                </c:pt>
                <c:pt idx="6531">
                  <c:v>2111.431005004541</c:v>
                </c:pt>
                <c:pt idx="6532">
                  <c:v>2092.4670700758702</c:v>
                </c:pt>
                <c:pt idx="6533">
                  <c:v>2082.2878550040141</c:v>
                </c:pt>
                <c:pt idx="6534">
                  <c:v>2153.9817009535095</c:v>
                </c:pt>
                <c:pt idx="6535">
                  <c:v>2204.8906788285985</c:v>
                </c:pt>
                <c:pt idx="6536">
                  <c:v>2293.2728766059267</c:v>
                </c:pt>
                <c:pt idx="6537">
                  <c:v>2242.1801391732874</c:v>
                </c:pt>
                <c:pt idx="6538">
                  <c:v>2190.663180886987</c:v>
                </c:pt>
                <c:pt idx="6539">
                  <c:v>1795.3279360503109</c:v>
                </c:pt>
                <c:pt idx="6540">
                  <c:v>1532.1560893383685</c:v>
                </c:pt>
                <c:pt idx="6541">
                  <c:v>1200.6066211913201</c:v>
                </c:pt>
                <c:pt idx="6542">
                  <c:v>1054.0802786200391</c:v>
                </c:pt>
                <c:pt idx="6543">
                  <c:v>913.98092157147164</c:v>
                </c:pt>
                <c:pt idx="6544">
                  <c:v>1646.9268423361436</c:v>
                </c:pt>
                <c:pt idx="6545">
                  <c:v>2680.4792222194687</c:v>
                </c:pt>
                <c:pt idx="6546">
                  <c:v>3465.3346093280102</c:v>
                </c:pt>
                <c:pt idx="6547">
                  <c:v>3329.8840741021431</c:v>
                </c:pt>
                <c:pt idx="6548">
                  <c:v>3062.1122429129846</c:v>
                </c:pt>
                <c:pt idx="6549">
                  <c:v>2909.7687656522071</c:v>
                </c:pt>
                <c:pt idx="6550">
                  <c:v>2579.8641476605244</c:v>
                </c:pt>
                <c:pt idx="6551">
                  <c:v>2349.3186887357715</c:v>
                </c:pt>
                <c:pt idx="6552">
                  <c:v>2222.5641236712468</c:v>
                </c:pt>
                <c:pt idx="6553">
                  <c:v>2163.275327110081</c:v>
                </c:pt>
                <c:pt idx="6554">
                  <c:v>2140.3951556192715</c:v>
                </c:pt>
                <c:pt idx="6555">
                  <c:v>2249.0615327501569</c:v>
                </c:pt>
                <c:pt idx="6556">
                  <c:v>2708.2537071148595</c:v>
                </c:pt>
                <c:pt idx="6557">
                  <c:v>4029.2224244484664</c:v>
                </c:pt>
                <c:pt idx="6558">
                  <c:v>5182.4297411973284</c:v>
                </c:pt>
                <c:pt idx="6559">
                  <c:v>6187.9378730043227</c:v>
                </c:pt>
                <c:pt idx="6560">
                  <c:v>6597.1861518668611</c:v>
                </c:pt>
                <c:pt idx="6561">
                  <c:v>6504.6458646477595</c:v>
                </c:pt>
                <c:pt idx="6562">
                  <c:v>6624.7789025373559</c:v>
                </c:pt>
                <c:pt idx="6563">
                  <c:v>5887.6016114956319</c:v>
                </c:pt>
                <c:pt idx="6564">
                  <c:v>5960.4539438043666</c:v>
                </c:pt>
                <c:pt idx="6565">
                  <c:v>7003.1908676689245</c:v>
                </c:pt>
                <c:pt idx="6566">
                  <c:v>7062.2891170782759</c:v>
                </c:pt>
                <c:pt idx="6567">
                  <c:v>7272.1701317578354</c:v>
                </c:pt>
                <c:pt idx="6568">
                  <c:v>6955.6812438557918</c:v>
                </c:pt>
                <c:pt idx="6569">
                  <c:v>6586.3360650112963</c:v>
                </c:pt>
                <c:pt idx="6570">
                  <c:v>6710.110475463649</c:v>
                </c:pt>
                <c:pt idx="6571">
                  <c:v>6044.3370099454651</c:v>
                </c:pt>
                <c:pt idx="6572">
                  <c:v>5268.8631708443672</c:v>
                </c:pt>
                <c:pt idx="6573">
                  <c:v>4638.215334798906</c:v>
                </c:pt>
                <c:pt idx="6574">
                  <c:v>4256.710393864445</c:v>
                </c:pt>
                <c:pt idx="6575">
                  <c:v>3945.8879603956798</c:v>
                </c:pt>
                <c:pt idx="6576">
                  <c:v>3741.4756617996914</c:v>
                </c:pt>
                <c:pt idx="6577">
                  <c:v>3586.6911929147363</c:v>
                </c:pt>
                <c:pt idx="6578">
                  <c:v>3525.120154184674</c:v>
                </c:pt>
                <c:pt idx="6579">
                  <c:v>3517.9001789587192</c:v>
                </c:pt>
                <c:pt idx="6580">
                  <c:v>3573.0579896946197</c:v>
                </c:pt>
                <c:pt idx="6581">
                  <c:v>4565.1200856120986</c:v>
                </c:pt>
                <c:pt idx="6582">
                  <c:v>5413.4448751039981</c:v>
                </c:pt>
                <c:pt idx="6583">
                  <c:v>6638.6236149585711</c:v>
                </c:pt>
                <c:pt idx="6584">
                  <c:v>6984.7657467221316</c:v>
                </c:pt>
                <c:pt idx="6585">
                  <c:v>7261.7878959615018</c:v>
                </c:pt>
                <c:pt idx="6586">
                  <c:v>6942.6513692864637</c:v>
                </c:pt>
                <c:pt idx="6587">
                  <c:v>6686.8584946425763</c:v>
                </c:pt>
                <c:pt idx="6588">
                  <c:v>6514.2222171069352</c:v>
                </c:pt>
                <c:pt idx="6589">
                  <c:v>6258.4016252122819</c:v>
                </c:pt>
                <c:pt idx="6590">
                  <c:v>5911.4652109077006</c:v>
                </c:pt>
                <c:pt idx="6591">
                  <c:v>6620.4159368393312</c:v>
                </c:pt>
                <c:pt idx="6592">
                  <c:v>6518.4473896518575</c:v>
                </c:pt>
                <c:pt idx="6593">
                  <c:v>6285.9682383026602</c:v>
                </c:pt>
                <c:pt idx="6594">
                  <c:v>6667.6703710892289</c:v>
                </c:pt>
                <c:pt idx="6595">
                  <c:v>5986.6879577578111</c:v>
                </c:pt>
                <c:pt idx="6596">
                  <c:v>5357.6173663003192</c:v>
                </c:pt>
                <c:pt idx="6597">
                  <c:v>4707.0385986442634</c:v>
                </c:pt>
                <c:pt idx="6598">
                  <c:v>4261.5023774216161</c:v>
                </c:pt>
                <c:pt idx="6599">
                  <c:v>3933.3567533942623</c:v>
                </c:pt>
                <c:pt idx="6600">
                  <c:v>3749.8138831885849</c:v>
                </c:pt>
                <c:pt idx="6601">
                  <c:v>3638.8765138502008</c:v>
                </c:pt>
                <c:pt idx="6602">
                  <c:v>3622.7890690513718</c:v>
                </c:pt>
                <c:pt idx="6603">
                  <c:v>3635.4042757645607</c:v>
                </c:pt>
                <c:pt idx="6604">
                  <c:v>3834.0188442544172</c:v>
                </c:pt>
                <c:pt idx="6605">
                  <c:v>4679.8426919621224</c:v>
                </c:pt>
                <c:pt idx="6606">
                  <c:v>5458.6794327946664</c:v>
                </c:pt>
                <c:pt idx="6607">
                  <c:v>6225.8067219043096</c:v>
                </c:pt>
                <c:pt idx="6608">
                  <c:v>6292.5426522641183</c:v>
                </c:pt>
                <c:pt idx="6609">
                  <c:v>6210.6481584531966</c:v>
                </c:pt>
                <c:pt idx="6610">
                  <c:v>6156.6585127267117</c:v>
                </c:pt>
                <c:pt idx="6611">
                  <c:v>5374.0028200034385</c:v>
                </c:pt>
                <c:pt idx="6612">
                  <c:v>4999.0757953695156</c:v>
                </c:pt>
                <c:pt idx="6613">
                  <c:v>5146.8474973039329</c:v>
                </c:pt>
                <c:pt idx="6614">
                  <c:v>5142.6682916859227</c:v>
                </c:pt>
                <c:pt idx="6615">
                  <c:v>5037.8355228740547</c:v>
                </c:pt>
                <c:pt idx="6616">
                  <c:v>5551.4505556898266</c:v>
                </c:pt>
                <c:pt idx="6617">
                  <c:v>6264.1813282120356</c:v>
                </c:pt>
                <c:pt idx="6618">
                  <c:v>6856.5937228327521</c:v>
                </c:pt>
                <c:pt idx="6619">
                  <c:v>6099.4075709807476</c:v>
                </c:pt>
                <c:pt idx="6620">
                  <c:v>5357.5066166803381</c:v>
                </c:pt>
                <c:pt idx="6621">
                  <c:v>4663.5547478512717</c:v>
                </c:pt>
                <c:pt idx="6622">
                  <c:v>4274.2248337667961</c:v>
                </c:pt>
                <c:pt idx="6623">
                  <c:v>3920.1640486626534</c:v>
                </c:pt>
                <c:pt idx="6624">
                  <c:v>3730.7719485275566</c:v>
                </c:pt>
                <c:pt idx="6625">
                  <c:v>3602.2996393571616</c:v>
                </c:pt>
                <c:pt idx="6626">
                  <c:v>3569.861750661938</c:v>
                </c:pt>
                <c:pt idx="6627">
                  <c:v>3576.928726412883</c:v>
                </c:pt>
                <c:pt idx="6628">
                  <c:v>3759.5960996226704</c:v>
                </c:pt>
                <c:pt idx="6629">
                  <c:v>4657.934017137798</c:v>
                </c:pt>
                <c:pt idx="6630">
                  <c:v>5411.2781772094795</c:v>
                </c:pt>
                <c:pt idx="6631">
                  <c:v>6213.794933183297</c:v>
                </c:pt>
                <c:pt idx="6632">
                  <c:v>6312.0609619885654</c:v>
                </c:pt>
                <c:pt idx="6633">
                  <c:v>6053.8435637935663</c:v>
                </c:pt>
                <c:pt idx="6634">
                  <c:v>6087.1313121640806</c:v>
                </c:pt>
                <c:pt idx="6635">
                  <c:v>5292.7927530498819</c:v>
                </c:pt>
                <c:pt idx="6636">
                  <c:v>4965.9638880884231</c:v>
                </c:pt>
                <c:pt idx="6637">
                  <c:v>5460.0144901258845</c:v>
                </c:pt>
                <c:pt idx="6638">
                  <c:v>5504.5202253434982</c:v>
                </c:pt>
                <c:pt idx="6639">
                  <c:v>5278.608136883804</c:v>
                </c:pt>
                <c:pt idx="6640">
                  <c:v>5614.9234993358514</c:v>
                </c:pt>
                <c:pt idx="6641">
                  <c:v>6269.1373911435003</c:v>
                </c:pt>
                <c:pt idx="6642">
                  <c:v>6794.0391874773804</c:v>
                </c:pt>
                <c:pt idx="6643">
                  <c:v>6215.5154225775523</c:v>
                </c:pt>
                <c:pt idx="6644">
                  <c:v>5450.6322971363261</c:v>
                </c:pt>
                <c:pt idx="6645">
                  <c:v>4802.634520624064</c:v>
                </c:pt>
                <c:pt idx="6646">
                  <c:v>4359.3242917633243</c:v>
                </c:pt>
                <c:pt idx="6647">
                  <c:v>4069.4430364386758</c:v>
                </c:pt>
                <c:pt idx="6648">
                  <c:v>3856.9095157091979</c:v>
                </c:pt>
                <c:pt idx="6649">
                  <c:v>3733.0626906672874</c:v>
                </c:pt>
                <c:pt idx="6650">
                  <c:v>3682.5853638711492</c:v>
                </c:pt>
                <c:pt idx="6651">
                  <c:v>3666.1779201703389</c:v>
                </c:pt>
                <c:pt idx="6652">
                  <c:v>3886.5441640232361</c:v>
                </c:pt>
                <c:pt idx="6653">
                  <c:v>4826.8879374028293</c:v>
                </c:pt>
                <c:pt idx="6654">
                  <c:v>5621.3174773960654</c:v>
                </c:pt>
                <c:pt idx="6655">
                  <c:v>6614.3964392078424</c:v>
                </c:pt>
                <c:pt idx="6656">
                  <c:v>6742.0656761599566</c:v>
                </c:pt>
                <c:pt idx="6657">
                  <c:v>6683.8916688770405</c:v>
                </c:pt>
                <c:pt idx="6658">
                  <c:v>6669.9994553126517</c:v>
                </c:pt>
                <c:pt idx="6659">
                  <c:v>6413.290428901194</c:v>
                </c:pt>
                <c:pt idx="6660">
                  <c:v>6091.8557478861549</c:v>
                </c:pt>
                <c:pt idx="6661">
                  <c:v>6913.3320866614658</c:v>
                </c:pt>
                <c:pt idx="6662">
                  <c:v>7110.0619288598</c:v>
                </c:pt>
                <c:pt idx="6663">
                  <c:v>6833.0829205382306</c:v>
                </c:pt>
                <c:pt idx="6664">
                  <c:v>6718.7813056903578</c:v>
                </c:pt>
                <c:pt idx="6665">
                  <c:v>5823.227641421985</c:v>
                </c:pt>
                <c:pt idx="6666">
                  <c:v>6147.4131562582215</c:v>
                </c:pt>
                <c:pt idx="6667">
                  <c:v>5654.2405984910874</c:v>
                </c:pt>
                <c:pt idx="6668">
                  <c:v>5080.036318769723</c:v>
                </c:pt>
                <c:pt idx="6669">
                  <c:v>4443.7830019584608</c:v>
                </c:pt>
                <c:pt idx="6670">
                  <c:v>4047.4148620243914</c:v>
                </c:pt>
                <c:pt idx="6671">
                  <c:v>3716.7682465787393</c:v>
                </c:pt>
                <c:pt idx="6672">
                  <c:v>3510.2652051567575</c:v>
                </c:pt>
                <c:pt idx="6673">
                  <c:v>3406.2115621981052</c:v>
                </c:pt>
                <c:pt idx="6674">
                  <c:v>3282.4967367032614</c:v>
                </c:pt>
                <c:pt idx="6675">
                  <c:v>3274.608263771137</c:v>
                </c:pt>
                <c:pt idx="6676">
                  <c:v>3299.7844273836622</c:v>
                </c:pt>
                <c:pt idx="6677">
                  <c:v>3581.1849618083775</c:v>
                </c:pt>
                <c:pt idx="6678">
                  <c:v>3929.8889823779332</c:v>
                </c:pt>
                <c:pt idx="6679">
                  <c:v>4432.4605669326602</c:v>
                </c:pt>
                <c:pt idx="6680">
                  <c:v>4720.3231350879369</c:v>
                </c:pt>
                <c:pt idx="6681">
                  <c:v>4743.4304870949327</c:v>
                </c:pt>
                <c:pt idx="6682">
                  <c:v>4207.7825533920659</c:v>
                </c:pt>
                <c:pt idx="6683">
                  <c:v>3778.2033923581666</c:v>
                </c:pt>
                <c:pt idx="6684">
                  <c:v>3406.9047249189107</c:v>
                </c:pt>
                <c:pt idx="6685">
                  <c:v>3474.7383845319127</c:v>
                </c:pt>
                <c:pt idx="6686">
                  <c:v>3585.4022289467803</c:v>
                </c:pt>
                <c:pt idx="6687">
                  <c:v>3557.3792054580185</c:v>
                </c:pt>
                <c:pt idx="6688">
                  <c:v>3606.0215317585717</c:v>
                </c:pt>
                <c:pt idx="6689">
                  <c:v>3714.2066775208623</c:v>
                </c:pt>
                <c:pt idx="6690">
                  <c:v>4075.1137669805839</c:v>
                </c:pt>
                <c:pt idx="6691">
                  <c:v>3619.4565804862068</c:v>
                </c:pt>
                <c:pt idx="6692">
                  <c:v>3147.4144502138142</c:v>
                </c:pt>
                <c:pt idx="6693">
                  <c:v>2899.7208001299919</c:v>
                </c:pt>
                <c:pt idx="6694">
                  <c:v>2678.6728086163894</c:v>
                </c:pt>
                <c:pt idx="6695">
                  <c:v>2458.0960654857818</c:v>
                </c:pt>
                <c:pt idx="6696">
                  <c:v>2277.8419339953898</c:v>
                </c:pt>
                <c:pt idx="6697">
                  <c:v>2208.4201722036701</c:v>
                </c:pt>
                <c:pt idx="6698">
                  <c:v>2375.4615990310799</c:v>
                </c:pt>
                <c:pt idx="6699">
                  <c:v>2163.5540761536035</c:v>
                </c:pt>
                <c:pt idx="6700">
                  <c:v>2211.698160955842</c:v>
                </c:pt>
                <c:pt idx="6701">
                  <c:v>2122.3142176607553</c:v>
                </c:pt>
                <c:pt idx="6702">
                  <c:v>2145.5436460513765</c:v>
                </c:pt>
                <c:pt idx="6703">
                  <c:v>2589.7285707090837</c:v>
                </c:pt>
                <c:pt idx="6704">
                  <c:v>2408.6734166276542</c:v>
                </c:pt>
                <c:pt idx="6705">
                  <c:v>2921.3504905406512</c:v>
                </c:pt>
                <c:pt idx="6706">
                  <c:v>2987.9713162797475</c:v>
                </c:pt>
                <c:pt idx="6707">
                  <c:v>3132.1952210878972</c:v>
                </c:pt>
                <c:pt idx="6708">
                  <c:v>2803.2943107284527</c:v>
                </c:pt>
                <c:pt idx="6709">
                  <c:v>2385.6004197796815</c:v>
                </c:pt>
                <c:pt idx="6710">
                  <c:v>2367.0730037293506</c:v>
                </c:pt>
                <c:pt idx="6711">
                  <c:v>2524.6133516115028</c:v>
                </c:pt>
                <c:pt idx="6712">
                  <c:v>2449.6212680242488</c:v>
                </c:pt>
                <c:pt idx="6713">
                  <c:v>2919.3258154085456</c:v>
                </c:pt>
                <c:pt idx="6714">
                  <c:v>3541.9093465755823</c:v>
                </c:pt>
                <c:pt idx="6715">
                  <c:v>3365.3027025694932</c:v>
                </c:pt>
                <c:pt idx="6716">
                  <c:v>3063.4009884908864</c:v>
                </c:pt>
                <c:pt idx="6717">
                  <c:v>2777.3682199608488</c:v>
                </c:pt>
                <c:pt idx="6718">
                  <c:v>2478.4542456303502</c:v>
                </c:pt>
                <c:pt idx="6719">
                  <c:v>2247.4390383174546</c:v>
                </c:pt>
                <c:pt idx="6720">
                  <c:v>2123.0439651567585</c:v>
                </c:pt>
                <c:pt idx="6721">
                  <c:v>2098.5647991526102</c:v>
                </c:pt>
                <c:pt idx="6722">
                  <c:v>2048.0134726103888</c:v>
                </c:pt>
                <c:pt idx="6723">
                  <c:v>2108.1247663493032</c:v>
                </c:pt>
                <c:pt idx="6724">
                  <c:v>2522.074345955828</c:v>
                </c:pt>
                <c:pt idx="6725">
                  <c:v>3890.7033997515678</c:v>
                </c:pt>
                <c:pt idx="6726">
                  <c:v>5293.6160200786981</c:v>
                </c:pt>
                <c:pt idx="6727">
                  <c:v>6250.9022867860804</c:v>
                </c:pt>
                <c:pt idx="6728">
                  <c:v>6834.3352237124427</c:v>
                </c:pt>
                <c:pt idx="6729">
                  <c:v>6297.3457679669982</c:v>
                </c:pt>
                <c:pt idx="6730">
                  <c:v>6678.5766560278225</c:v>
                </c:pt>
                <c:pt idx="6731">
                  <c:v>5382.0958870611221</c:v>
                </c:pt>
                <c:pt idx="6732">
                  <c:v>5255.6553804800915</c:v>
                </c:pt>
                <c:pt idx="6733">
                  <c:v>4859.1655680272606</c:v>
                </c:pt>
                <c:pt idx="6734">
                  <c:v>5698.3989895504992</c:v>
                </c:pt>
                <c:pt idx="6735">
                  <c:v>5829.0885925755538</c:v>
                </c:pt>
                <c:pt idx="6736">
                  <c:v>6149.329027949665</c:v>
                </c:pt>
                <c:pt idx="6737">
                  <c:v>6372.1211853698042</c:v>
                </c:pt>
                <c:pt idx="6738">
                  <c:v>6606.6615804299126</c:v>
                </c:pt>
                <c:pt idx="6739">
                  <c:v>6035.6250398390221</c:v>
                </c:pt>
                <c:pt idx="6740">
                  <c:v>5354.6741263995173</c:v>
                </c:pt>
                <c:pt idx="6741">
                  <c:v>4703.6048604265188</c:v>
                </c:pt>
                <c:pt idx="6742">
                  <c:v>4305.6089760777604</c:v>
                </c:pt>
                <c:pt idx="6743">
                  <c:v>3974.4993622208044</c:v>
                </c:pt>
                <c:pt idx="6744">
                  <c:v>3794.227730790461</c:v>
                </c:pt>
                <c:pt idx="6745">
                  <c:v>3665.0871739130384</c:v>
                </c:pt>
                <c:pt idx="6746">
                  <c:v>3624.8485619845928</c:v>
                </c:pt>
                <c:pt idx="6747">
                  <c:v>3628.0983008336989</c:v>
                </c:pt>
                <c:pt idx="6748">
                  <c:v>3826.296870750979</c:v>
                </c:pt>
                <c:pt idx="6749">
                  <c:v>4685.8931712009917</c:v>
                </c:pt>
                <c:pt idx="6750">
                  <c:v>5637.7304336171464</c:v>
                </c:pt>
                <c:pt idx="6751">
                  <c:v>6431.1470437004891</c:v>
                </c:pt>
                <c:pt idx="6752">
                  <c:v>6480.6452019651406</c:v>
                </c:pt>
                <c:pt idx="6753">
                  <c:v>6708.7671370741182</c:v>
                </c:pt>
                <c:pt idx="6754">
                  <c:v>6545.7875706560835</c:v>
                </c:pt>
                <c:pt idx="6755">
                  <c:v>5975.6271171844501</c:v>
                </c:pt>
                <c:pt idx="6756">
                  <c:v>5298.7963970262608</c:v>
                </c:pt>
                <c:pt idx="6757">
                  <c:v>4834.4180058698748</c:v>
                </c:pt>
                <c:pt idx="6758">
                  <c:v>5349.7763325993556</c:v>
                </c:pt>
                <c:pt idx="6759">
                  <c:v>5198.7688915065601</c:v>
                </c:pt>
                <c:pt idx="6760">
                  <c:v>5906.3393042539019</c:v>
                </c:pt>
                <c:pt idx="6761">
                  <c:v>6356.061761112237</c:v>
                </c:pt>
                <c:pt idx="6762">
                  <c:v>6700.5445082875449</c:v>
                </c:pt>
                <c:pt idx="6763">
                  <c:v>5941.420113086273</c:v>
                </c:pt>
                <c:pt idx="6764">
                  <c:v>5199.5081588236071</c:v>
                </c:pt>
                <c:pt idx="6765">
                  <c:v>4648.8000484793665</c:v>
                </c:pt>
                <c:pt idx="6766">
                  <c:v>4227.042245665355</c:v>
                </c:pt>
                <c:pt idx="6767">
                  <c:v>3877.4104453639479</c:v>
                </c:pt>
                <c:pt idx="6768">
                  <c:v>3623.2810673631684</c:v>
                </c:pt>
                <c:pt idx="6769">
                  <c:v>3548.1350752131143</c:v>
                </c:pt>
                <c:pt idx="6770">
                  <c:v>3470.8343404566731</c:v>
                </c:pt>
                <c:pt idx="6771">
                  <c:v>3479.4108110280577</c:v>
                </c:pt>
                <c:pt idx="6772">
                  <c:v>3648.3962311850037</c:v>
                </c:pt>
                <c:pt idx="6773">
                  <c:v>4670.3599745003612</c:v>
                </c:pt>
                <c:pt idx="6774">
                  <c:v>5573.5469971112443</c:v>
                </c:pt>
                <c:pt idx="6775">
                  <c:v>6367.8500208196838</c:v>
                </c:pt>
                <c:pt idx="6776">
                  <c:v>6470.3251289649115</c:v>
                </c:pt>
                <c:pt idx="6777">
                  <c:v>6180.4533237123296</c:v>
                </c:pt>
                <c:pt idx="6778">
                  <c:v>6029.9064596702874</c:v>
                </c:pt>
                <c:pt idx="6779">
                  <c:v>5052.8111423343062</c:v>
                </c:pt>
                <c:pt idx="6780">
                  <c:v>4459.0407659573775</c:v>
                </c:pt>
                <c:pt idx="6781">
                  <c:v>5339.0526021545265</c:v>
                </c:pt>
                <c:pt idx="6782">
                  <c:v>5365.0478037090215</c:v>
                </c:pt>
                <c:pt idx="6783">
                  <c:v>5423.1778505889679</c:v>
                </c:pt>
                <c:pt idx="6784">
                  <c:v>6200.5656854736308</c:v>
                </c:pt>
                <c:pt idx="6785">
                  <c:v>6564.0778307803612</c:v>
                </c:pt>
                <c:pt idx="6786">
                  <c:v>6786.0367149364238</c:v>
                </c:pt>
                <c:pt idx="6787">
                  <c:v>6077.2331470682921</c:v>
                </c:pt>
                <c:pt idx="6788">
                  <c:v>5409.9331867879973</c:v>
                </c:pt>
                <c:pt idx="6789">
                  <c:v>4740.3182344511843</c:v>
                </c:pt>
                <c:pt idx="6790">
                  <c:v>4329.5878937984207</c:v>
                </c:pt>
                <c:pt idx="6791">
                  <c:v>3995.2272910966476</c:v>
                </c:pt>
                <c:pt idx="6792">
                  <c:v>3805.3696925588251</c:v>
                </c:pt>
                <c:pt idx="6793">
                  <c:v>3711.8452634710702</c:v>
                </c:pt>
                <c:pt idx="6794">
                  <c:v>3630.1187939007405</c:v>
                </c:pt>
                <c:pt idx="6795">
                  <c:v>3591.439176622885</c:v>
                </c:pt>
                <c:pt idx="6796">
                  <c:v>3846.5695511889253</c:v>
                </c:pt>
                <c:pt idx="6797">
                  <c:v>4781.7758421968647</c:v>
                </c:pt>
                <c:pt idx="6798">
                  <c:v>5704.1154391100354</c:v>
                </c:pt>
                <c:pt idx="6799">
                  <c:v>6697.3048827788662</c:v>
                </c:pt>
                <c:pt idx="6800">
                  <c:v>7179.6714162351691</c:v>
                </c:pt>
                <c:pt idx="6801">
                  <c:v>7335.3043088024315</c:v>
                </c:pt>
                <c:pt idx="6802">
                  <c:v>7170.9685184591426</c:v>
                </c:pt>
                <c:pt idx="6803">
                  <c:v>6120.1925054081112</c:v>
                </c:pt>
                <c:pt idx="6804">
                  <c:v>5136.2331214995475</c:v>
                </c:pt>
                <c:pt idx="6805">
                  <c:v>5559.7915537149611</c:v>
                </c:pt>
                <c:pt idx="6806">
                  <c:v>6250.155643841259</c:v>
                </c:pt>
                <c:pt idx="6807">
                  <c:v>6835.6989340278915</c:v>
                </c:pt>
                <c:pt idx="6808">
                  <c:v>6822.1844514035411</c:v>
                </c:pt>
                <c:pt idx="6809">
                  <c:v>6725.4871217610171</c:v>
                </c:pt>
                <c:pt idx="6810">
                  <c:v>6872.82041715377</c:v>
                </c:pt>
                <c:pt idx="6811">
                  <c:v>6119.6650014710203</c:v>
                </c:pt>
                <c:pt idx="6812">
                  <c:v>5411.6524308887219</c:v>
                </c:pt>
                <c:pt idx="6813">
                  <c:v>4826.0786901796164</c:v>
                </c:pt>
                <c:pt idx="6814">
                  <c:v>4366.2502679980826</c:v>
                </c:pt>
                <c:pt idx="6815">
                  <c:v>4019.8477066161236</c:v>
                </c:pt>
                <c:pt idx="6816">
                  <c:v>3832.1931005191277</c:v>
                </c:pt>
                <c:pt idx="6817">
                  <c:v>3719.5039871915383</c:v>
                </c:pt>
                <c:pt idx="6818">
                  <c:v>3652.2047181168664</c:v>
                </c:pt>
                <c:pt idx="6819">
                  <c:v>3686.6221000198157</c:v>
                </c:pt>
                <c:pt idx="6820">
                  <c:v>3879.3569386849063</c:v>
                </c:pt>
                <c:pt idx="6821">
                  <c:v>4755.3676828117104</c:v>
                </c:pt>
                <c:pt idx="6822">
                  <c:v>5717.4210499328046</c:v>
                </c:pt>
                <c:pt idx="6823">
                  <c:v>6459.1527493280892</c:v>
                </c:pt>
                <c:pt idx="6824">
                  <c:v>6744.8643878210496</c:v>
                </c:pt>
                <c:pt idx="6825">
                  <c:v>7006.5882013616383</c:v>
                </c:pt>
                <c:pt idx="6826">
                  <c:v>6169.0933404872594</c:v>
                </c:pt>
                <c:pt idx="6827">
                  <c:v>5401.2107658292243</c:v>
                </c:pt>
                <c:pt idx="6828">
                  <c:v>4669.7738401479392</c:v>
                </c:pt>
                <c:pt idx="6829">
                  <c:v>4999.6868285393221</c:v>
                </c:pt>
                <c:pt idx="6830">
                  <c:v>5179.2033802721844</c:v>
                </c:pt>
                <c:pt idx="6831">
                  <c:v>5202.6633350400298</c:v>
                </c:pt>
                <c:pt idx="6832">
                  <c:v>5853.9843154053242</c:v>
                </c:pt>
                <c:pt idx="6833">
                  <c:v>6284.7669710034852</c:v>
                </c:pt>
                <c:pt idx="6834">
                  <c:v>6587.9123947643693</c:v>
                </c:pt>
                <c:pt idx="6835">
                  <c:v>5795.2068647907172</c:v>
                </c:pt>
                <c:pt idx="6836">
                  <c:v>5125.0701642441873</c:v>
                </c:pt>
                <c:pt idx="6837">
                  <c:v>4507.9832816667567</c:v>
                </c:pt>
                <c:pt idx="6838">
                  <c:v>4089.4207178888573</c:v>
                </c:pt>
                <c:pt idx="6839">
                  <c:v>3804.9826938867413</c:v>
                </c:pt>
                <c:pt idx="6840">
                  <c:v>3587.4564402889278</c:v>
                </c:pt>
                <c:pt idx="6841">
                  <c:v>3414.2642845666378</c:v>
                </c:pt>
                <c:pt idx="6842">
                  <c:v>3335.2420557171927</c:v>
                </c:pt>
                <c:pt idx="6843">
                  <c:v>3226.7621779463684</c:v>
                </c:pt>
                <c:pt idx="6844">
                  <c:v>3161.5779016144802</c:v>
                </c:pt>
                <c:pt idx="6845">
                  <c:v>3297.1296864929277</c:v>
                </c:pt>
                <c:pt idx="6846">
                  <c:v>3695.0688296570725</c:v>
                </c:pt>
                <c:pt idx="6847">
                  <c:v>3938.5525997244804</c:v>
                </c:pt>
                <c:pt idx="6848">
                  <c:v>4150.5884889326508</c:v>
                </c:pt>
                <c:pt idx="6849">
                  <c:v>3861.4690139094505</c:v>
                </c:pt>
                <c:pt idx="6850">
                  <c:v>3427.3391780515012</c:v>
                </c:pt>
                <c:pt idx="6851">
                  <c:v>3206.2635599346795</c:v>
                </c:pt>
                <c:pt idx="6852">
                  <c:v>2522.977500380327</c:v>
                </c:pt>
                <c:pt idx="6853">
                  <c:v>2213.3758263068635</c:v>
                </c:pt>
                <c:pt idx="6854">
                  <c:v>2085.9714711522274</c:v>
                </c:pt>
                <c:pt idx="6855">
                  <c:v>2232.9404091222723</c:v>
                </c:pt>
                <c:pt idx="6856">
                  <c:v>3101.5141330520937</c:v>
                </c:pt>
                <c:pt idx="6857">
                  <c:v>3758.048230325755</c:v>
                </c:pt>
                <c:pt idx="6858">
                  <c:v>4116.335375536054</c:v>
                </c:pt>
                <c:pt idx="6859">
                  <c:v>3598.9339009060873</c:v>
                </c:pt>
                <c:pt idx="6860">
                  <c:v>3138.3654812637224</c:v>
                </c:pt>
                <c:pt idx="6861">
                  <c:v>2939.7169128905298</c:v>
                </c:pt>
                <c:pt idx="6862">
                  <c:v>2736.09261159067</c:v>
                </c:pt>
                <c:pt idx="6863">
                  <c:v>2507.3688964149305</c:v>
                </c:pt>
                <c:pt idx="6864">
                  <c:v>2307.951830678699</c:v>
                </c:pt>
                <c:pt idx="6865">
                  <c:v>2243.6563012972351</c:v>
                </c:pt>
                <c:pt idx="6866">
                  <c:v>2174.3765390182703</c:v>
                </c:pt>
                <c:pt idx="6867">
                  <c:v>2145.9761364691403</c:v>
                </c:pt>
                <c:pt idx="6868">
                  <c:v>2156.0516018969943</c:v>
                </c:pt>
                <c:pt idx="6869">
                  <c:v>2211.4529117973702</c:v>
                </c:pt>
                <c:pt idx="6870">
                  <c:v>2189.3089156801939</c:v>
                </c:pt>
                <c:pt idx="6871">
                  <c:v>2325.2239709944852</c:v>
                </c:pt>
                <c:pt idx="6872">
                  <c:v>2405.0828025114188</c:v>
                </c:pt>
                <c:pt idx="6873">
                  <c:v>2182.0876444816749</c:v>
                </c:pt>
                <c:pt idx="6874">
                  <c:v>1825.4425973463199</c:v>
                </c:pt>
                <c:pt idx="6875">
                  <c:v>2204.2228360313611</c:v>
                </c:pt>
                <c:pt idx="6876">
                  <c:v>1619.9728096934389</c:v>
                </c:pt>
                <c:pt idx="6877">
                  <c:v>1632.8693566115835</c:v>
                </c:pt>
                <c:pt idx="6878">
                  <c:v>1417.9421897067571</c:v>
                </c:pt>
                <c:pt idx="6879">
                  <c:v>1346.4371053875129</c:v>
                </c:pt>
                <c:pt idx="6880">
                  <c:v>2260.5412404860431</c:v>
                </c:pt>
                <c:pt idx="6881">
                  <c:v>3054.9907242457462</c:v>
                </c:pt>
                <c:pt idx="6882">
                  <c:v>3631.3350397274116</c:v>
                </c:pt>
                <c:pt idx="6883">
                  <c:v>3367.9679434241993</c:v>
                </c:pt>
                <c:pt idx="6884">
                  <c:v>3126.6707713920146</c:v>
                </c:pt>
                <c:pt idx="6885">
                  <c:v>2878.4581230890412</c:v>
                </c:pt>
                <c:pt idx="6886">
                  <c:v>2564.2532012266774</c:v>
                </c:pt>
                <c:pt idx="6887">
                  <c:v>2358.8616559907964</c:v>
                </c:pt>
                <c:pt idx="6888">
                  <c:v>2241.7950576837579</c:v>
                </c:pt>
                <c:pt idx="6889">
                  <c:v>2161.6393327237015</c:v>
                </c:pt>
                <c:pt idx="6890">
                  <c:v>2181.4067648953155</c:v>
                </c:pt>
                <c:pt idx="6891">
                  <c:v>2287.3861512461267</c:v>
                </c:pt>
                <c:pt idx="6892">
                  <c:v>2674.3203235511578</c:v>
                </c:pt>
                <c:pt idx="6893">
                  <c:v>4344.9915909434058</c:v>
                </c:pt>
                <c:pt idx="6894">
                  <c:v>5700.6661069019101</c:v>
                </c:pt>
                <c:pt idx="6895">
                  <c:v>6889.3614382436735</c:v>
                </c:pt>
                <c:pt idx="6896">
                  <c:v>7132.8097241068199</c:v>
                </c:pt>
                <c:pt idx="6897">
                  <c:v>7211.3803959895049</c:v>
                </c:pt>
                <c:pt idx="6898">
                  <c:v>6971.7295832506634</c:v>
                </c:pt>
                <c:pt idx="6899">
                  <c:v>5676.4286947704213</c:v>
                </c:pt>
                <c:pt idx="6900">
                  <c:v>5619.2438285553062</c:v>
                </c:pt>
                <c:pt idx="6901">
                  <c:v>6756.668883627437</c:v>
                </c:pt>
                <c:pt idx="6902">
                  <c:v>6754.7356125704091</c:v>
                </c:pt>
                <c:pt idx="6903">
                  <c:v>7235.7550417148877</c:v>
                </c:pt>
                <c:pt idx="6904">
                  <c:v>7000.3129770736678</c:v>
                </c:pt>
                <c:pt idx="6905">
                  <c:v>6981.5375678826404</c:v>
                </c:pt>
                <c:pt idx="6906">
                  <c:v>6984.3502844591048</c:v>
                </c:pt>
                <c:pt idx="6907">
                  <c:v>6352.2354534473743</c:v>
                </c:pt>
                <c:pt idx="6908">
                  <c:v>5658.3170845033583</c:v>
                </c:pt>
                <c:pt idx="6909">
                  <c:v>4943.0882886822401</c:v>
                </c:pt>
                <c:pt idx="6910">
                  <c:v>4478.5191327676803</c:v>
                </c:pt>
                <c:pt idx="6911">
                  <c:v>4154.774993637423</c:v>
                </c:pt>
                <c:pt idx="6912">
                  <c:v>3963.0334015641847</c:v>
                </c:pt>
                <c:pt idx="6913">
                  <c:v>3855.792019543685</c:v>
                </c:pt>
                <c:pt idx="6914">
                  <c:v>3790.6534930548146</c:v>
                </c:pt>
                <c:pt idx="6915">
                  <c:v>3768.2665698715123</c:v>
                </c:pt>
                <c:pt idx="6916">
                  <c:v>3983.6930806742153</c:v>
                </c:pt>
                <c:pt idx="6917">
                  <c:v>4949.5217666069175</c:v>
                </c:pt>
                <c:pt idx="6918">
                  <c:v>6053.3046022155386</c:v>
                </c:pt>
                <c:pt idx="6919">
                  <c:v>7015.4844109090418</c:v>
                </c:pt>
                <c:pt idx="6920">
                  <c:v>7367.5763707416836</c:v>
                </c:pt>
                <c:pt idx="6921">
                  <c:v>7502.1306752392557</c:v>
                </c:pt>
                <c:pt idx="6922">
                  <c:v>7608.5672572522117</c:v>
                </c:pt>
                <c:pt idx="6923">
                  <c:v>6634.4940899433404</c:v>
                </c:pt>
                <c:pt idx="6924">
                  <c:v>6498.1233353045063</c:v>
                </c:pt>
                <c:pt idx="6925">
                  <c:v>7212.7431771022912</c:v>
                </c:pt>
                <c:pt idx="6926">
                  <c:v>7129.7188551410036</c:v>
                </c:pt>
                <c:pt idx="6927">
                  <c:v>7300.9755300437328</c:v>
                </c:pt>
                <c:pt idx="6928">
                  <c:v>7034.4153422936952</c:v>
                </c:pt>
                <c:pt idx="6929">
                  <c:v>6924.0651935109017</c:v>
                </c:pt>
                <c:pt idx="6930">
                  <c:v>6894.1883438335763</c:v>
                </c:pt>
                <c:pt idx="6931">
                  <c:v>6090.2071025504983</c:v>
                </c:pt>
                <c:pt idx="6932">
                  <c:v>5382.1360321689299</c:v>
                </c:pt>
                <c:pt idx="6933">
                  <c:v>4758.60067171829</c:v>
                </c:pt>
                <c:pt idx="6934">
                  <c:v>4256.3166452155219</c:v>
                </c:pt>
                <c:pt idx="6935">
                  <c:v>3884.2539218817906</c:v>
                </c:pt>
                <c:pt idx="6936">
                  <c:v>3734.6261853024371</c:v>
                </c:pt>
                <c:pt idx="6937">
                  <c:v>3631.2220401151494</c:v>
                </c:pt>
                <c:pt idx="6938">
                  <c:v>3613.4153512155972</c:v>
                </c:pt>
                <c:pt idx="6939">
                  <c:v>3521.1406678395651</c:v>
                </c:pt>
                <c:pt idx="6940">
                  <c:v>3752.1773750786883</c:v>
                </c:pt>
                <c:pt idx="6941">
                  <c:v>4742.8319758257321</c:v>
                </c:pt>
                <c:pt idx="6942">
                  <c:v>5817.0720413316976</c:v>
                </c:pt>
                <c:pt idx="6943">
                  <c:v>6908.2643464747453</c:v>
                </c:pt>
                <c:pt idx="6944">
                  <c:v>7271.9952723787328</c:v>
                </c:pt>
                <c:pt idx="6945">
                  <c:v>7547.6553641182991</c:v>
                </c:pt>
                <c:pt idx="6946">
                  <c:v>7617.2719253983387</c:v>
                </c:pt>
                <c:pt idx="6947">
                  <c:v>6741.5795900535795</c:v>
                </c:pt>
                <c:pt idx="6948">
                  <c:v>6241.0883413595102</c:v>
                </c:pt>
                <c:pt idx="6949">
                  <c:v>6998.2985890013524</c:v>
                </c:pt>
                <c:pt idx="6950">
                  <c:v>6787.8536172704944</c:v>
                </c:pt>
                <c:pt idx="6951">
                  <c:v>6743.5162461564641</c:v>
                </c:pt>
                <c:pt idx="6952">
                  <c:v>6858.7242999003247</c:v>
                </c:pt>
                <c:pt idx="6953">
                  <c:v>6818.9303520678277</c:v>
                </c:pt>
                <c:pt idx="6954">
                  <c:v>7019.9054124580834</c:v>
                </c:pt>
                <c:pt idx="6955">
                  <c:v>6259.6052712911724</c:v>
                </c:pt>
                <c:pt idx="6956">
                  <c:v>5432.1591105237412</c:v>
                </c:pt>
                <c:pt idx="6957">
                  <c:v>4680.8274385831419</c:v>
                </c:pt>
                <c:pt idx="6958">
                  <c:v>4213.9830404756667</c:v>
                </c:pt>
                <c:pt idx="6959">
                  <c:v>3883.7904234722018</c:v>
                </c:pt>
                <c:pt idx="6960">
                  <c:v>3714.0710058338354</c:v>
                </c:pt>
                <c:pt idx="6961">
                  <c:v>3596.2991599467268</c:v>
                </c:pt>
                <c:pt idx="6962">
                  <c:v>3540.3953517705822</c:v>
                </c:pt>
                <c:pt idx="6963">
                  <c:v>3526.9908977655537</c:v>
                </c:pt>
                <c:pt idx="6964">
                  <c:v>3718.2437415158447</c:v>
                </c:pt>
                <c:pt idx="6965">
                  <c:v>4666.3047384151732</c:v>
                </c:pt>
                <c:pt idx="6966">
                  <c:v>5732.2607074771413</c:v>
                </c:pt>
                <c:pt idx="6967">
                  <c:v>6538.1327722095029</c:v>
                </c:pt>
                <c:pt idx="6968">
                  <c:v>6804.8264498358722</c:v>
                </c:pt>
                <c:pt idx="6969">
                  <c:v>6908.3648236639374</c:v>
                </c:pt>
                <c:pt idx="6970">
                  <c:v>6463.4995356145464</c:v>
                </c:pt>
                <c:pt idx="6971">
                  <c:v>5818.438519401494</c:v>
                </c:pt>
                <c:pt idx="6972">
                  <c:v>5459.3799055739828</c:v>
                </c:pt>
                <c:pt idx="6973">
                  <c:v>5724.4411039534261</c:v>
                </c:pt>
                <c:pt idx="6974">
                  <c:v>5539.3916527104138</c:v>
                </c:pt>
                <c:pt idx="6975">
                  <c:v>5892.7598774950293</c:v>
                </c:pt>
                <c:pt idx="6976">
                  <c:v>6790.280122789728</c:v>
                </c:pt>
                <c:pt idx="6977">
                  <c:v>6773.870713839653</c:v>
                </c:pt>
                <c:pt idx="6978">
                  <c:v>6916.2785180351193</c:v>
                </c:pt>
                <c:pt idx="6979">
                  <c:v>6206.6272030758773</c:v>
                </c:pt>
                <c:pt idx="6980">
                  <c:v>5408.1386929454811</c:v>
                </c:pt>
                <c:pt idx="6981">
                  <c:v>4676.2437043114014</c:v>
                </c:pt>
                <c:pt idx="6982">
                  <c:v>4252.8171572233859</c:v>
                </c:pt>
                <c:pt idx="6983">
                  <c:v>3954.0629323447356</c:v>
                </c:pt>
                <c:pt idx="6984">
                  <c:v>3741.1176630280997</c:v>
                </c:pt>
                <c:pt idx="6985">
                  <c:v>3615.3043447338569</c:v>
                </c:pt>
                <c:pt idx="6986">
                  <c:v>3615.9513425138002</c:v>
                </c:pt>
                <c:pt idx="6987">
                  <c:v>3635.8195243397099</c:v>
                </c:pt>
                <c:pt idx="6988">
                  <c:v>3823.2248812919588</c:v>
                </c:pt>
                <c:pt idx="6989">
                  <c:v>4789.0665671800552</c:v>
                </c:pt>
                <c:pt idx="6990">
                  <c:v>5862.9113850871718</c:v>
                </c:pt>
                <c:pt idx="6991">
                  <c:v>6549.6162732970542</c:v>
                </c:pt>
                <c:pt idx="6992">
                  <c:v>6616.4101768121709</c:v>
                </c:pt>
                <c:pt idx="6993">
                  <c:v>6326.1107102788601</c:v>
                </c:pt>
                <c:pt idx="6994">
                  <c:v>5946.1808420484931</c:v>
                </c:pt>
                <c:pt idx="6995">
                  <c:v>5050.5431926973488</c:v>
                </c:pt>
                <c:pt idx="6996">
                  <c:v>4857.0270406212403</c:v>
                </c:pt>
                <c:pt idx="6997">
                  <c:v>5367.8186432086995</c:v>
                </c:pt>
                <c:pt idx="6998">
                  <c:v>5342.9304041568021</c:v>
                </c:pt>
                <c:pt idx="6999">
                  <c:v>5572.5985345872477</c:v>
                </c:pt>
                <c:pt idx="7000">
                  <c:v>6375.8810611832005</c:v>
                </c:pt>
                <c:pt idx="7001">
                  <c:v>6675.8466886449514</c:v>
                </c:pt>
                <c:pt idx="7002">
                  <c:v>6859.845461674995</c:v>
                </c:pt>
                <c:pt idx="7003">
                  <c:v>6036.0022885445615</c:v>
                </c:pt>
                <c:pt idx="7004">
                  <c:v>5274.993149810447</c:v>
                </c:pt>
                <c:pt idx="7005">
                  <c:v>4528.9819596135721</c:v>
                </c:pt>
                <c:pt idx="7006">
                  <c:v>4124.9600959418785</c:v>
                </c:pt>
                <c:pt idx="7007">
                  <c:v>3813.8676633995674</c:v>
                </c:pt>
                <c:pt idx="7008">
                  <c:v>3637.5692683357784</c:v>
                </c:pt>
                <c:pt idx="7009">
                  <c:v>3493.169263818404</c:v>
                </c:pt>
                <c:pt idx="7010">
                  <c:v>3404.0598195814227</c:v>
                </c:pt>
                <c:pt idx="7011">
                  <c:v>3378.7334064844508</c:v>
                </c:pt>
                <c:pt idx="7012">
                  <c:v>3254.199333800706</c:v>
                </c:pt>
                <c:pt idx="7013">
                  <c:v>3412.2035416377062</c:v>
                </c:pt>
                <c:pt idx="7014">
                  <c:v>3837.3640924414217</c:v>
                </c:pt>
                <c:pt idx="7015">
                  <c:v>4077.0869856539362</c:v>
                </c:pt>
                <c:pt idx="7016">
                  <c:v>4102.0050184907486</c:v>
                </c:pt>
                <c:pt idx="7017">
                  <c:v>3801.6910296329052</c:v>
                </c:pt>
                <c:pt idx="7018">
                  <c:v>3366.7155096339261</c:v>
                </c:pt>
                <c:pt idx="7019">
                  <c:v>2872.8178919200141</c:v>
                </c:pt>
                <c:pt idx="7020">
                  <c:v>2475.9028688050034</c:v>
                </c:pt>
                <c:pt idx="7021">
                  <c:v>2092.6361692866503</c:v>
                </c:pt>
                <c:pt idx="7022">
                  <c:v>2090.4846414027729</c:v>
                </c:pt>
                <c:pt idx="7023">
                  <c:v>2367.745221903423</c:v>
                </c:pt>
                <c:pt idx="7024">
                  <c:v>3298.9839285630324</c:v>
                </c:pt>
                <c:pt idx="7025">
                  <c:v>3921.9392847342592</c:v>
                </c:pt>
                <c:pt idx="7026">
                  <c:v>4290.3485284412409</c:v>
                </c:pt>
                <c:pt idx="7027">
                  <c:v>3753.3813709473934</c:v>
                </c:pt>
                <c:pt idx="7028">
                  <c:v>3253.3213368133956</c:v>
                </c:pt>
                <c:pt idx="7029">
                  <c:v>2965.930322943932</c:v>
                </c:pt>
                <c:pt idx="7030">
                  <c:v>2774.4092301140904</c:v>
                </c:pt>
                <c:pt idx="7031">
                  <c:v>2506.3906497716084</c:v>
                </c:pt>
                <c:pt idx="7032">
                  <c:v>2313.2430625227894</c:v>
                </c:pt>
                <c:pt idx="7033">
                  <c:v>2220.6141303622981</c:v>
                </c:pt>
                <c:pt idx="7034">
                  <c:v>2169.5870554525213</c:v>
                </c:pt>
                <c:pt idx="7035">
                  <c:v>2177.265779104363</c:v>
                </c:pt>
                <c:pt idx="7036">
                  <c:v>2175.3705356075502</c:v>
                </c:pt>
                <c:pt idx="7037">
                  <c:v>2220.347881275884</c:v>
                </c:pt>
                <c:pt idx="7038">
                  <c:v>2301.1578968330755</c:v>
                </c:pt>
                <c:pt idx="7039">
                  <c:v>2415.390192430822</c:v>
                </c:pt>
                <c:pt idx="7040">
                  <c:v>2615.6856313286225</c:v>
                </c:pt>
                <c:pt idx="7041">
                  <c:v>2906.8186566527179</c:v>
                </c:pt>
                <c:pt idx="7042">
                  <c:v>3020.1496180914023</c:v>
                </c:pt>
                <c:pt idx="7043">
                  <c:v>3015.1288829680543</c:v>
                </c:pt>
                <c:pt idx="7044">
                  <c:v>2910.7726472650393</c:v>
                </c:pt>
                <c:pt idx="7045">
                  <c:v>2706.6264376201721</c:v>
                </c:pt>
                <c:pt idx="7046">
                  <c:v>2873.9599854410412</c:v>
                </c:pt>
                <c:pt idx="7047">
                  <c:v>2990.0107959587554</c:v>
                </c:pt>
                <c:pt idx="7048">
                  <c:v>3138.7387299829866</c:v>
                </c:pt>
                <c:pt idx="7049">
                  <c:v>3446.0934253506698</c:v>
                </c:pt>
                <c:pt idx="7050">
                  <c:v>3694.247573854374</c:v>
                </c:pt>
                <c:pt idx="7051">
                  <c:v>3407.9385562722359</c:v>
                </c:pt>
                <c:pt idx="7052">
                  <c:v>3138.0402323797553</c:v>
                </c:pt>
                <c:pt idx="7053">
                  <c:v>2902.311041242046</c:v>
                </c:pt>
                <c:pt idx="7054">
                  <c:v>2594.7645965323159</c:v>
                </c:pt>
                <c:pt idx="7055">
                  <c:v>2309.9728237440245</c:v>
                </c:pt>
                <c:pt idx="7056">
                  <c:v>2130.8794382707424</c:v>
                </c:pt>
                <c:pt idx="7057">
                  <c:v>2062.5136728555608</c:v>
                </c:pt>
                <c:pt idx="7058">
                  <c:v>2050.7874630919396</c:v>
                </c:pt>
                <c:pt idx="7059">
                  <c:v>2149.889373041573</c:v>
                </c:pt>
                <c:pt idx="7060">
                  <c:v>2625.7684901480357</c:v>
                </c:pt>
                <c:pt idx="7061">
                  <c:v>4023.5149440326577</c:v>
                </c:pt>
                <c:pt idx="7062">
                  <c:v>5421.2502406932863</c:v>
                </c:pt>
                <c:pt idx="7063">
                  <c:v>6434.6454522814911</c:v>
                </c:pt>
                <c:pt idx="7064">
                  <c:v>6938.5140741829528</c:v>
                </c:pt>
                <c:pt idx="7065">
                  <c:v>6440.7887522572455</c:v>
                </c:pt>
                <c:pt idx="7066">
                  <c:v>6067.5193940878971</c:v>
                </c:pt>
                <c:pt idx="7067">
                  <c:v>5578.1571215745635</c:v>
                </c:pt>
                <c:pt idx="7068">
                  <c:v>4816.7522934980816</c:v>
                </c:pt>
                <c:pt idx="7069">
                  <c:v>5626.3108301682314</c:v>
                </c:pt>
                <c:pt idx="7070">
                  <c:v>5308.888598551338</c:v>
                </c:pt>
                <c:pt idx="7071">
                  <c:v>5475.9692841259603</c:v>
                </c:pt>
                <c:pt idx="7072">
                  <c:v>6366.8825335438323</c:v>
                </c:pt>
                <c:pt idx="7073">
                  <c:v>6636.2122133582534</c:v>
                </c:pt>
                <c:pt idx="7074">
                  <c:v>6647.5169402420997</c:v>
                </c:pt>
                <c:pt idx="7075">
                  <c:v>5938.2518739575144</c:v>
                </c:pt>
                <c:pt idx="7076">
                  <c:v>5332.4227027512734</c:v>
                </c:pt>
                <c:pt idx="7077">
                  <c:v>4649.3910464514638</c:v>
                </c:pt>
                <c:pt idx="7078">
                  <c:v>4190.1531222437425</c:v>
                </c:pt>
                <c:pt idx="7079">
                  <c:v>3797.24997042019</c:v>
                </c:pt>
                <c:pt idx="7080">
                  <c:v>3647.1232355530601</c:v>
                </c:pt>
                <c:pt idx="7081">
                  <c:v>3528.5403924487418</c:v>
                </c:pt>
                <c:pt idx="7082">
                  <c:v>3475.5940741245031</c:v>
                </c:pt>
                <c:pt idx="7083">
                  <c:v>3491.1455207625136</c:v>
                </c:pt>
                <c:pt idx="7084">
                  <c:v>3709.0312731267713</c:v>
                </c:pt>
                <c:pt idx="7085">
                  <c:v>4727.3397789844175</c:v>
                </c:pt>
                <c:pt idx="7086">
                  <c:v>5797.1774996171343</c:v>
                </c:pt>
                <c:pt idx="7087">
                  <c:v>6516.2839166679014</c:v>
                </c:pt>
                <c:pt idx="7088">
                  <c:v>6405.830243161965</c:v>
                </c:pt>
                <c:pt idx="7089">
                  <c:v>6046.5881931822723</c:v>
                </c:pt>
                <c:pt idx="7090">
                  <c:v>6008.953526603078</c:v>
                </c:pt>
                <c:pt idx="7091">
                  <c:v>5861.544279537814</c:v>
                </c:pt>
                <c:pt idx="7092">
                  <c:v>4566.3093649691264</c:v>
                </c:pt>
                <c:pt idx="7093">
                  <c:v>5100.8173172126844</c:v>
                </c:pt>
                <c:pt idx="7094">
                  <c:v>5039.9534691072258</c:v>
                </c:pt>
                <c:pt idx="7095">
                  <c:v>5185.3091472001333</c:v>
                </c:pt>
                <c:pt idx="7096">
                  <c:v>6166.883480253905</c:v>
                </c:pt>
                <c:pt idx="7097">
                  <c:v>6717.0396831397757</c:v>
                </c:pt>
                <c:pt idx="7098">
                  <c:v>6852.3399874286788</c:v>
                </c:pt>
                <c:pt idx="7099">
                  <c:v>5997.8466694687004</c:v>
                </c:pt>
                <c:pt idx="7100">
                  <c:v>5306.0260433266585</c:v>
                </c:pt>
                <c:pt idx="7101">
                  <c:v>4636.3983410335932</c:v>
                </c:pt>
                <c:pt idx="7102">
                  <c:v>4238.2492072106834</c:v>
                </c:pt>
                <c:pt idx="7103">
                  <c:v>3886.832663033304</c:v>
                </c:pt>
                <c:pt idx="7104">
                  <c:v>3671.0366534984696</c:v>
                </c:pt>
                <c:pt idx="7105">
                  <c:v>3606.8871236160353</c:v>
                </c:pt>
                <c:pt idx="7106">
                  <c:v>3525.385153275377</c:v>
                </c:pt>
                <c:pt idx="7107">
                  <c:v>3510.6912036950202</c:v>
                </c:pt>
                <c:pt idx="7108">
                  <c:v>3731.6159456315322</c:v>
                </c:pt>
                <c:pt idx="7109">
                  <c:v>4730.036769730179</c:v>
                </c:pt>
                <c:pt idx="7110">
                  <c:v>5813.8343706229998</c:v>
                </c:pt>
                <c:pt idx="7111">
                  <c:v>6366.8841949801372</c:v>
                </c:pt>
                <c:pt idx="7112">
                  <c:v>6809.8118522695913</c:v>
                </c:pt>
                <c:pt idx="7113">
                  <c:v>6913.1444355289714</c:v>
                </c:pt>
                <c:pt idx="7114">
                  <c:v>6628.7171583551835</c:v>
                </c:pt>
                <c:pt idx="7115">
                  <c:v>4996.257735812429</c:v>
                </c:pt>
                <c:pt idx="7116">
                  <c:v>4798.5936789513444</c:v>
                </c:pt>
                <c:pt idx="7117">
                  <c:v>5249.0693267989082</c:v>
                </c:pt>
                <c:pt idx="7118">
                  <c:v>5056.2440200534375</c:v>
                </c:pt>
                <c:pt idx="7119">
                  <c:v>5300.1217258119668</c:v>
                </c:pt>
                <c:pt idx="7120">
                  <c:v>6303.331504220082</c:v>
                </c:pt>
                <c:pt idx="7121">
                  <c:v>6776.7439889857515</c:v>
                </c:pt>
                <c:pt idx="7122">
                  <c:v>6902.3783157311618</c:v>
                </c:pt>
                <c:pt idx="7123">
                  <c:v>6079.653388763667</c:v>
                </c:pt>
                <c:pt idx="7124">
                  <c:v>5368.1770800665618</c:v>
                </c:pt>
                <c:pt idx="7125">
                  <c:v>4714.5895727344559</c:v>
                </c:pt>
                <c:pt idx="7126">
                  <c:v>4226.2799982808701</c:v>
                </c:pt>
                <c:pt idx="7127">
                  <c:v>3892.6603930364981</c:v>
                </c:pt>
                <c:pt idx="7128">
                  <c:v>3690.6650861470366</c:v>
                </c:pt>
                <c:pt idx="7129">
                  <c:v>3521.4646667278216</c:v>
                </c:pt>
                <c:pt idx="7130">
                  <c:v>3471.2700889614807</c:v>
                </c:pt>
                <c:pt idx="7131">
                  <c:v>3509.6129573948283</c:v>
                </c:pt>
                <c:pt idx="7132">
                  <c:v>3702.6470450331008</c:v>
                </c:pt>
                <c:pt idx="7133">
                  <c:v>4628.0333697364867</c:v>
                </c:pt>
                <c:pt idx="7134">
                  <c:v>5704.9853995522999</c:v>
                </c:pt>
                <c:pt idx="7135">
                  <c:v>6366.801284606322</c:v>
                </c:pt>
                <c:pt idx="7136">
                  <c:v>6268.5360619633857</c:v>
                </c:pt>
                <c:pt idx="7137">
                  <c:v>6154.7638206909123</c:v>
                </c:pt>
                <c:pt idx="7138">
                  <c:v>5731.2513381610906</c:v>
                </c:pt>
                <c:pt idx="7139">
                  <c:v>4837.1547012860847</c:v>
                </c:pt>
                <c:pt idx="7140">
                  <c:v>4752.8651801655769</c:v>
                </c:pt>
                <c:pt idx="7141">
                  <c:v>5138.8730539248982</c:v>
                </c:pt>
                <c:pt idx="7142">
                  <c:v>5097.9517646106206</c:v>
                </c:pt>
                <c:pt idx="7143">
                  <c:v>5552.4815487561291</c:v>
                </c:pt>
                <c:pt idx="7144">
                  <c:v>6498.0091700745088</c:v>
                </c:pt>
                <c:pt idx="7145">
                  <c:v>6790.6179356326738</c:v>
                </c:pt>
                <c:pt idx="7146">
                  <c:v>6790.8136985450656</c:v>
                </c:pt>
                <c:pt idx="7147">
                  <c:v>6027.7883167293267</c:v>
                </c:pt>
                <c:pt idx="7148">
                  <c:v>5352.8246327457236</c:v>
                </c:pt>
                <c:pt idx="7149">
                  <c:v>4670.0224756584275</c:v>
                </c:pt>
                <c:pt idx="7150">
                  <c:v>4257.2503920115387</c:v>
                </c:pt>
                <c:pt idx="7151">
                  <c:v>3934.6114990888277</c:v>
                </c:pt>
                <c:pt idx="7152">
                  <c:v>3703.9772904686024</c:v>
                </c:pt>
                <c:pt idx="7153">
                  <c:v>3554.0903047788161</c:v>
                </c:pt>
                <c:pt idx="7154">
                  <c:v>3525.9556513178159</c:v>
                </c:pt>
                <c:pt idx="7155">
                  <c:v>3523.6924090837242</c:v>
                </c:pt>
                <c:pt idx="7156">
                  <c:v>3763.7285854427892</c:v>
                </c:pt>
                <c:pt idx="7157">
                  <c:v>4709.9170887672435</c:v>
                </c:pt>
                <c:pt idx="7158">
                  <c:v>5725.1771865896544</c:v>
                </c:pt>
                <c:pt idx="7159">
                  <c:v>6317.2594075784118</c:v>
                </c:pt>
                <c:pt idx="7160">
                  <c:v>6253.1003152940975</c:v>
                </c:pt>
                <c:pt idx="7161">
                  <c:v>6663.9573193053429</c:v>
                </c:pt>
                <c:pt idx="7162">
                  <c:v>7202.1244807798166</c:v>
                </c:pt>
                <c:pt idx="7163">
                  <c:v>6594.4355411378974</c:v>
                </c:pt>
                <c:pt idx="7164">
                  <c:v>6149.7904863976019</c:v>
                </c:pt>
                <c:pt idx="7165">
                  <c:v>6544.6667492668712</c:v>
                </c:pt>
                <c:pt idx="7166">
                  <c:v>6867.3166672301204</c:v>
                </c:pt>
                <c:pt idx="7167">
                  <c:v>6795.7170678224402</c:v>
                </c:pt>
                <c:pt idx="7168">
                  <c:v>6629.366870859355</c:v>
                </c:pt>
                <c:pt idx="7169">
                  <c:v>6716.2617043568134</c:v>
                </c:pt>
                <c:pt idx="7170">
                  <c:v>6746.1953516448921</c:v>
                </c:pt>
                <c:pt idx="7171">
                  <c:v>5873.6288456998045</c:v>
                </c:pt>
                <c:pt idx="7172">
                  <c:v>5184.2972110172377</c:v>
                </c:pt>
                <c:pt idx="7173">
                  <c:v>4523.4427286204464</c:v>
                </c:pt>
                <c:pt idx="7174">
                  <c:v>4082.8172405475016</c:v>
                </c:pt>
                <c:pt idx="7175">
                  <c:v>3690.3080873720137</c:v>
                </c:pt>
                <c:pt idx="7176">
                  <c:v>3480.1218085883979</c:v>
                </c:pt>
                <c:pt idx="7177">
                  <c:v>3349.3075074541271</c:v>
                </c:pt>
                <c:pt idx="7178">
                  <c:v>3234.7694004710252</c:v>
                </c:pt>
                <c:pt idx="7179">
                  <c:v>3166.462634853397</c:v>
                </c:pt>
                <c:pt idx="7180">
                  <c:v>3102.6913536730694</c:v>
                </c:pt>
                <c:pt idx="7181">
                  <c:v>3233.4579049711861</c:v>
                </c:pt>
                <c:pt idx="7182">
                  <c:v>3732.0673978442114</c:v>
                </c:pt>
                <c:pt idx="7183">
                  <c:v>3792.8024214178308</c:v>
                </c:pt>
                <c:pt idx="7184">
                  <c:v>3963.6182984600377</c:v>
                </c:pt>
                <c:pt idx="7185">
                  <c:v>3678.5145319669573</c:v>
                </c:pt>
                <c:pt idx="7186">
                  <c:v>3164.3223801805766</c:v>
                </c:pt>
                <c:pt idx="7187">
                  <c:v>3950.6089146772442</c:v>
                </c:pt>
                <c:pt idx="7188">
                  <c:v>3872.8059426159266</c:v>
                </c:pt>
                <c:pt idx="7189">
                  <c:v>2498.3652117922129</c:v>
                </c:pt>
                <c:pt idx="7190">
                  <c:v>1929.4640262044336</c:v>
                </c:pt>
                <c:pt idx="7191">
                  <c:v>2232.0948151063253</c:v>
                </c:pt>
                <c:pt idx="7192">
                  <c:v>3212.1546442136923</c:v>
                </c:pt>
                <c:pt idx="7193">
                  <c:v>3886.2791706796402</c:v>
                </c:pt>
                <c:pt idx="7194">
                  <c:v>4085.3464818688653</c:v>
                </c:pt>
                <c:pt idx="7195">
                  <c:v>3564.0105207393808</c:v>
                </c:pt>
                <c:pt idx="7196">
                  <c:v>3112.8135689405103</c:v>
                </c:pt>
                <c:pt idx="7197">
                  <c:v>2901.1767951340071</c:v>
                </c:pt>
                <c:pt idx="7198">
                  <c:v>2640.641439114188</c:v>
                </c:pt>
                <c:pt idx="7199">
                  <c:v>2395.8702790023676</c:v>
                </c:pt>
                <c:pt idx="7200">
                  <c:v>2190.2837344355921</c:v>
                </c:pt>
                <c:pt idx="7201">
                  <c:v>2034.454769134639</c:v>
                </c:pt>
                <c:pt idx="7202">
                  <c:v>1938.2700991750219</c:v>
                </c:pt>
                <c:pt idx="7203">
                  <c:v>1986.884932361972</c:v>
                </c:pt>
                <c:pt idx="7204">
                  <c:v>2005.653995179792</c:v>
                </c:pt>
                <c:pt idx="7205">
                  <c:v>2216.972677601279</c:v>
                </c:pt>
                <c:pt idx="7206">
                  <c:v>2567.4387469836161</c:v>
                </c:pt>
                <c:pt idx="7207">
                  <c:v>2439.0077375670153</c:v>
                </c:pt>
                <c:pt idx="7208">
                  <c:v>2572.4526318169901</c:v>
                </c:pt>
                <c:pt idx="7209">
                  <c:v>3296.8927374627156</c:v>
                </c:pt>
                <c:pt idx="7210">
                  <c:v>2661.8554478268375</c:v>
                </c:pt>
                <c:pt idx="7211">
                  <c:v>3035.0744937341324</c:v>
                </c:pt>
                <c:pt idx="7212">
                  <c:v>2739.3963881331433</c:v>
                </c:pt>
                <c:pt idx="7213">
                  <c:v>2890.9945019640404</c:v>
                </c:pt>
                <c:pt idx="7214">
                  <c:v>2599.2194605565974</c:v>
                </c:pt>
                <c:pt idx="7215">
                  <c:v>2896.4295614232856</c:v>
                </c:pt>
                <c:pt idx="7216">
                  <c:v>3248.9106019480378</c:v>
                </c:pt>
                <c:pt idx="7217">
                  <c:v>3402.0643264285977</c:v>
                </c:pt>
                <c:pt idx="7218">
                  <c:v>3526.3636499178415</c:v>
                </c:pt>
                <c:pt idx="7219">
                  <c:v>3275.9422591937714</c:v>
                </c:pt>
                <c:pt idx="7220">
                  <c:v>3003.2669448300339</c:v>
                </c:pt>
                <c:pt idx="7221">
                  <c:v>2743.0483377233472</c:v>
                </c:pt>
                <c:pt idx="7222">
                  <c:v>2459.6468101646801</c:v>
                </c:pt>
                <c:pt idx="7223">
                  <c:v>2219.5396340492384</c:v>
                </c:pt>
                <c:pt idx="7224">
                  <c:v>2083.3451013762638</c:v>
                </c:pt>
                <c:pt idx="7225">
                  <c:v>2070.8816441423742</c:v>
                </c:pt>
                <c:pt idx="7226">
                  <c:v>2057.3521905662587</c:v>
                </c:pt>
                <c:pt idx="7227">
                  <c:v>2175.6715345747261</c:v>
                </c:pt>
                <c:pt idx="7228">
                  <c:v>2592.6520280236391</c:v>
                </c:pt>
                <c:pt idx="7229">
                  <c:v>4105.508306626587</c:v>
                </c:pt>
                <c:pt idx="7230">
                  <c:v>5797.1662796974315</c:v>
                </c:pt>
                <c:pt idx="7231">
                  <c:v>5664.1114052690491</c:v>
                </c:pt>
                <c:pt idx="7232">
                  <c:v>6620.6114787493461</c:v>
                </c:pt>
                <c:pt idx="7233">
                  <c:v>8502.0595884682843</c:v>
                </c:pt>
                <c:pt idx="7234">
                  <c:v>7237.2512092560837</c:v>
                </c:pt>
                <c:pt idx="7235">
                  <c:v>5023.144830335812</c:v>
                </c:pt>
                <c:pt idx="7236">
                  <c:v>4401.31906720604</c:v>
                </c:pt>
                <c:pt idx="7237">
                  <c:v>4761.2173539621863</c:v>
                </c:pt>
                <c:pt idx="7238">
                  <c:v>6797.6696661381229</c:v>
                </c:pt>
                <c:pt idx="7239">
                  <c:v>7281.2827655887413</c:v>
                </c:pt>
                <c:pt idx="7240">
                  <c:v>7431.7442493072404</c:v>
                </c:pt>
                <c:pt idx="7241">
                  <c:v>6938.2991924751377</c:v>
                </c:pt>
                <c:pt idx="7242">
                  <c:v>6623.2297735791408</c:v>
                </c:pt>
                <c:pt idx="7243">
                  <c:v>5821.7200238155838</c:v>
                </c:pt>
                <c:pt idx="7244">
                  <c:v>5201.5984016513148</c:v>
                </c:pt>
                <c:pt idx="7245">
                  <c:v>4510.2932737404344</c:v>
                </c:pt>
                <c:pt idx="7246">
                  <c:v>4050.6416009524178</c:v>
                </c:pt>
                <c:pt idx="7247">
                  <c:v>3743.2864055864497</c:v>
                </c:pt>
                <c:pt idx="7248">
                  <c:v>3609.8528634396325</c:v>
                </c:pt>
                <c:pt idx="7249">
                  <c:v>3441.5599409065057</c:v>
                </c:pt>
                <c:pt idx="7250">
                  <c:v>3387.0981277824153</c:v>
                </c:pt>
                <c:pt idx="7251">
                  <c:v>3410.7637965779327</c:v>
                </c:pt>
                <c:pt idx="7252">
                  <c:v>3648.1371134743299</c:v>
                </c:pt>
                <c:pt idx="7253">
                  <c:v>5000.5836211779178</c:v>
                </c:pt>
                <c:pt idx="7254">
                  <c:v>5833.5561477788578</c:v>
                </c:pt>
                <c:pt idx="7255">
                  <c:v>6480.4207557655909</c:v>
                </c:pt>
                <c:pt idx="7256">
                  <c:v>6065.1797976225926</c:v>
                </c:pt>
                <c:pt idx="7257">
                  <c:v>6299.7555319031344</c:v>
                </c:pt>
                <c:pt idx="7258">
                  <c:v>8554.4950407293782</c:v>
                </c:pt>
                <c:pt idx="7259">
                  <c:v>6144.9615097594251</c:v>
                </c:pt>
                <c:pt idx="7260">
                  <c:v>3924.6352945533981</c:v>
                </c:pt>
                <c:pt idx="7261">
                  <c:v>4153.6035611366069</c:v>
                </c:pt>
                <c:pt idx="7262">
                  <c:v>5595.9866196957446</c:v>
                </c:pt>
                <c:pt idx="7263">
                  <c:v>6737.5216314072022</c:v>
                </c:pt>
                <c:pt idx="7264">
                  <c:v>7315.0436497443443</c:v>
                </c:pt>
                <c:pt idx="7265">
                  <c:v>6987.6617730963289</c:v>
                </c:pt>
                <c:pt idx="7266">
                  <c:v>6714.917958967636</c:v>
                </c:pt>
                <c:pt idx="7267">
                  <c:v>5904.8182386790149</c:v>
                </c:pt>
                <c:pt idx="7268">
                  <c:v>5176.4714878697969</c:v>
                </c:pt>
                <c:pt idx="7269">
                  <c:v>4555.5211185492253</c:v>
                </c:pt>
                <c:pt idx="7270">
                  <c:v>4100.0096815547349</c:v>
                </c:pt>
                <c:pt idx="7271">
                  <c:v>3796.3569734843481</c:v>
                </c:pt>
                <c:pt idx="7272">
                  <c:v>3614.6513469745005</c:v>
                </c:pt>
                <c:pt idx="7273">
                  <c:v>3520.6451695397786</c:v>
                </c:pt>
                <c:pt idx="7274">
                  <c:v>3465.7988577350252</c:v>
                </c:pt>
                <c:pt idx="7275">
                  <c:v>3490.6722723863804</c:v>
                </c:pt>
                <c:pt idx="7276">
                  <c:v>3700.3726557630685</c:v>
                </c:pt>
                <c:pt idx="7277">
                  <c:v>4657.2647383475778</c:v>
                </c:pt>
                <c:pt idx="7278">
                  <c:v>5432.9748396996347</c:v>
                </c:pt>
                <c:pt idx="7279">
                  <c:v>6098.642034161363</c:v>
                </c:pt>
                <c:pt idx="7280">
                  <c:v>7136.6592250045333</c:v>
                </c:pt>
                <c:pt idx="7281">
                  <c:v>7095.3078018474771</c:v>
                </c:pt>
                <c:pt idx="7282">
                  <c:v>8010.3011204153099</c:v>
                </c:pt>
                <c:pt idx="7283">
                  <c:v>4948.0433636338139</c:v>
                </c:pt>
                <c:pt idx="7284">
                  <c:v>2328.6130293759916</c:v>
                </c:pt>
                <c:pt idx="7285">
                  <c:v>4691.3737197935961</c:v>
                </c:pt>
                <c:pt idx="7286">
                  <c:v>5298.3379550256541</c:v>
                </c:pt>
                <c:pt idx="7287">
                  <c:v>6436.8251631930098</c:v>
                </c:pt>
                <c:pt idx="7288">
                  <c:v>6988.1610213832482</c:v>
                </c:pt>
                <c:pt idx="7289">
                  <c:v>6697.8870174062458</c:v>
                </c:pt>
                <c:pt idx="7290">
                  <c:v>6367.580650793092</c:v>
                </c:pt>
                <c:pt idx="7291">
                  <c:v>5518.2253152030517</c:v>
                </c:pt>
                <c:pt idx="7292">
                  <c:v>4508.583779606256</c:v>
                </c:pt>
                <c:pt idx="7293">
                  <c:v>3737.0226770793065</c:v>
                </c:pt>
                <c:pt idx="7294">
                  <c:v>3369.9004367931961</c:v>
                </c:pt>
                <c:pt idx="7295">
                  <c:v>3038.3858243259201</c:v>
                </c:pt>
                <c:pt idx="7296">
                  <c:v>2832.8297796544894</c:v>
                </c:pt>
                <c:pt idx="7297">
                  <c:v>2676.9353145782875</c:v>
                </c:pt>
                <c:pt idx="7298">
                  <c:v>2567.3836904849672</c:v>
                </c:pt>
                <c:pt idx="7299">
                  <c:v>2422.3756880538276</c:v>
                </c:pt>
                <c:pt idx="7300">
                  <c:v>2240.2408130168692</c:v>
                </c:pt>
                <c:pt idx="7301">
                  <c:v>2194.1504447831367</c:v>
                </c:pt>
                <c:pt idx="7302">
                  <c:v>2291.3533876332685</c:v>
                </c:pt>
                <c:pt idx="7303">
                  <c:v>2637.8962233510388</c:v>
                </c:pt>
                <c:pt idx="7304">
                  <c:v>3006.8924227242373</c:v>
                </c:pt>
                <c:pt idx="7305">
                  <c:v>3202.5367401729563</c:v>
                </c:pt>
                <c:pt idx="7306">
                  <c:v>3355.94266467633</c:v>
                </c:pt>
                <c:pt idx="7307">
                  <c:v>3218.4650585585509</c:v>
                </c:pt>
                <c:pt idx="7308">
                  <c:v>2865.4912151270614</c:v>
                </c:pt>
                <c:pt idx="7309">
                  <c:v>2806.362056471628</c:v>
                </c:pt>
                <c:pt idx="7310">
                  <c:v>2793.3250628044707</c:v>
                </c:pt>
                <c:pt idx="7311">
                  <c:v>2983.398959711913</c:v>
                </c:pt>
                <c:pt idx="7312">
                  <c:v>3370.0501862793585</c:v>
                </c:pt>
                <c:pt idx="7313">
                  <c:v>3414.3670342140713</c:v>
                </c:pt>
                <c:pt idx="7314">
                  <c:v>3491.5877692450176</c:v>
                </c:pt>
                <c:pt idx="7315">
                  <c:v>3226.8961774865734</c:v>
                </c:pt>
                <c:pt idx="7316">
                  <c:v>2949.6768787147003</c:v>
                </c:pt>
                <c:pt idx="7317">
                  <c:v>2704.2559708323729</c:v>
                </c:pt>
                <c:pt idx="7318">
                  <c:v>2411.9029739890611</c:v>
                </c:pt>
                <c:pt idx="7319">
                  <c:v>2165.105820829071</c:v>
                </c:pt>
                <c:pt idx="7320">
                  <c:v>2007.1258629088618</c:v>
                </c:pt>
                <c:pt idx="7321">
                  <c:v>1962.8110149672866</c:v>
                </c:pt>
                <c:pt idx="7322">
                  <c:v>1920.9266586859164</c:v>
                </c:pt>
                <c:pt idx="7323">
                  <c:v>1981.3209514537712</c:v>
                </c:pt>
                <c:pt idx="7324">
                  <c:v>2216.4923945052929</c:v>
                </c:pt>
                <c:pt idx="7325">
                  <c:v>2770.9934918345807</c:v>
                </c:pt>
                <c:pt idx="7326">
                  <c:v>3326.6758147345308</c:v>
                </c:pt>
                <c:pt idx="7327">
                  <c:v>4228.5822490018008</c:v>
                </c:pt>
                <c:pt idx="7328">
                  <c:v>4819.0452362572214</c:v>
                </c:pt>
                <c:pt idx="7329">
                  <c:v>4978.8474982693488</c:v>
                </c:pt>
                <c:pt idx="7330">
                  <c:v>4915.834049128156</c:v>
                </c:pt>
                <c:pt idx="7331">
                  <c:v>4525.025434004725</c:v>
                </c:pt>
                <c:pt idx="7332">
                  <c:v>4153.888105353557</c:v>
                </c:pt>
                <c:pt idx="7333">
                  <c:v>4448.3678059757467</c:v>
                </c:pt>
                <c:pt idx="7334">
                  <c:v>4680.9831287490233</c:v>
                </c:pt>
                <c:pt idx="7335">
                  <c:v>4719.8305717310568</c:v>
                </c:pt>
                <c:pt idx="7336">
                  <c:v>5012.1785516114378</c:v>
                </c:pt>
                <c:pt idx="7337">
                  <c:v>4973.8416831575014</c:v>
                </c:pt>
                <c:pt idx="7338">
                  <c:v>4919.3506201337768</c:v>
                </c:pt>
                <c:pt idx="7339">
                  <c:v>4240.6079491170849</c:v>
                </c:pt>
                <c:pt idx="7340">
                  <c:v>3717.0719955364793</c:v>
                </c:pt>
                <c:pt idx="7341">
                  <c:v>3352.9099950928385</c:v>
                </c:pt>
                <c:pt idx="7342">
                  <c:v>2962.5910844019277</c:v>
                </c:pt>
                <c:pt idx="7343">
                  <c:v>2676.0638175686718</c:v>
                </c:pt>
                <c:pt idx="7344">
                  <c:v>2495.7659362284003</c:v>
                </c:pt>
                <c:pt idx="7345">
                  <c:v>2418.900199979339</c:v>
                </c:pt>
                <c:pt idx="7346">
                  <c:v>2326.8535158209684</c:v>
                </c:pt>
                <c:pt idx="7347">
                  <c:v>2341.0224672027621</c:v>
                </c:pt>
                <c:pt idx="7348">
                  <c:v>2426.7421730710203</c:v>
                </c:pt>
                <c:pt idx="7349">
                  <c:v>2633.3284642073454</c:v>
                </c:pt>
                <c:pt idx="7350">
                  <c:v>2948.3585057567457</c:v>
                </c:pt>
                <c:pt idx="7351">
                  <c:v>3486.2288417084478</c:v>
                </c:pt>
                <c:pt idx="7352">
                  <c:v>3854.1769597772177</c:v>
                </c:pt>
                <c:pt idx="7353">
                  <c:v>3824.7780269553036</c:v>
                </c:pt>
                <c:pt idx="7354">
                  <c:v>3806.4689617753861</c:v>
                </c:pt>
                <c:pt idx="7355">
                  <c:v>3426.4121634685393</c:v>
                </c:pt>
                <c:pt idx="7356">
                  <c:v>3276.3887960628149</c:v>
                </c:pt>
                <c:pt idx="7357">
                  <c:v>3273.4661451718243</c:v>
                </c:pt>
                <c:pt idx="7358">
                  <c:v>3312.0657825778262</c:v>
                </c:pt>
                <c:pt idx="7359">
                  <c:v>3477.9722527458212</c:v>
                </c:pt>
                <c:pt idx="7360">
                  <c:v>3920.0687989894859</c:v>
                </c:pt>
                <c:pt idx="7361">
                  <c:v>3940.884477564231</c:v>
                </c:pt>
                <c:pt idx="7362">
                  <c:v>3946.3417088387246</c:v>
                </c:pt>
                <c:pt idx="7363">
                  <c:v>3431.2622262412606</c:v>
                </c:pt>
                <c:pt idx="7364">
                  <c:v>2988.1902465630101</c:v>
                </c:pt>
                <c:pt idx="7365">
                  <c:v>2754.5592982255589</c:v>
                </c:pt>
                <c:pt idx="7366">
                  <c:v>2501.3314171314546</c:v>
                </c:pt>
                <c:pt idx="7367">
                  <c:v>2227.4023570697195</c:v>
                </c:pt>
                <c:pt idx="7368">
                  <c:v>2032.7602749489911</c:v>
                </c:pt>
                <c:pt idx="7369">
                  <c:v>1921.7251559460169</c:v>
                </c:pt>
                <c:pt idx="7370">
                  <c:v>1896.0759939564996</c:v>
                </c:pt>
                <c:pt idx="7371">
                  <c:v>1866.4855954906261</c:v>
                </c:pt>
                <c:pt idx="7372">
                  <c:v>1871.5645780630114</c:v>
                </c:pt>
                <c:pt idx="7373">
                  <c:v>1895.4022462683438</c:v>
                </c:pt>
                <c:pt idx="7374">
                  <c:v>1955.8620610161781</c:v>
                </c:pt>
                <c:pt idx="7375">
                  <c:v>2303.8434061657781</c:v>
                </c:pt>
                <c:pt idx="7376">
                  <c:v>2728.7599972527837</c:v>
                </c:pt>
                <c:pt idx="7377">
                  <c:v>2940.0179844802365</c:v>
                </c:pt>
                <c:pt idx="7378">
                  <c:v>3069.3425104233725</c:v>
                </c:pt>
                <c:pt idx="7379">
                  <c:v>2789.4656481476709</c:v>
                </c:pt>
                <c:pt idx="7380">
                  <c:v>2511.2501882171437</c:v>
                </c:pt>
                <c:pt idx="7381">
                  <c:v>2614.9890242622691</c:v>
                </c:pt>
                <c:pt idx="7382">
                  <c:v>2655.1879963058341</c:v>
                </c:pt>
                <c:pt idx="7383">
                  <c:v>2905.4281637750414</c:v>
                </c:pt>
                <c:pt idx="7384">
                  <c:v>3270.7382770502991</c:v>
                </c:pt>
                <c:pt idx="7385">
                  <c:v>3361.1734667382229</c:v>
                </c:pt>
                <c:pt idx="7386">
                  <c:v>3574.9087333441253</c:v>
                </c:pt>
                <c:pt idx="7387">
                  <c:v>3302.7356672570145</c:v>
                </c:pt>
                <c:pt idx="7388">
                  <c:v>3062.5987412436543</c:v>
                </c:pt>
                <c:pt idx="7389">
                  <c:v>2772.3219872760883</c:v>
                </c:pt>
                <c:pt idx="7390">
                  <c:v>2472.1527672527395</c:v>
                </c:pt>
                <c:pt idx="7391">
                  <c:v>2230.275347211571</c:v>
                </c:pt>
                <c:pt idx="7392">
                  <c:v>2050.2404649688651</c:v>
                </c:pt>
                <c:pt idx="7393">
                  <c:v>2028.4252898237121</c:v>
                </c:pt>
                <c:pt idx="7394">
                  <c:v>2014.1175889180126</c:v>
                </c:pt>
                <c:pt idx="7395">
                  <c:v>2108.2830158062989</c:v>
                </c:pt>
                <c:pt idx="7396">
                  <c:v>2570.2684305865005</c:v>
                </c:pt>
                <c:pt idx="7397">
                  <c:v>3908.2849794444405</c:v>
                </c:pt>
                <c:pt idx="7398">
                  <c:v>4944.9577477847679</c:v>
                </c:pt>
                <c:pt idx="7399">
                  <c:v>5445.3148159047723</c:v>
                </c:pt>
                <c:pt idx="7400">
                  <c:v>5945.9563639786247</c:v>
                </c:pt>
                <c:pt idx="7401">
                  <c:v>5982.0122089115193</c:v>
                </c:pt>
                <c:pt idx="7402">
                  <c:v>6146.0415533366258</c:v>
                </c:pt>
                <c:pt idx="7403">
                  <c:v>4810.0773119611176</c:v>
                </c:pt>
                <c:pt idx="7404">
                  <c:v>4690.6481023774641</c:v>
                </c:pt>
                <c:pt idx="7405">
                  <c:v>6224.8861992008478</c:v>
                </c:pt>
                <c:pt idx="7406">
                  <c:v>6887.5668098666129</c:v>
                </c:pt>
                <c:pt idx="7407">
                  <c:v>7096.6567206776317</c:v>
                </c:pt>
                <c:pt idx="7408">
                  <c:v>7342.9355540382958</c:v>
                </c:pt>
                <c:pt idx="7409">
                  <c:v>6980.4502978412065</c:v>
                </c:pt>
                <c:pt idx="7410">
                  <c:v>6736.6533843864354</c:v>
                </c:pt>
                <c:pt idx="7411">
                  <c:v>5959.4720511442956</c:v>
                </c:pt>
                <c:pt idx="7412">
                  <c:v>5404.5057054114232</c:v>
                </c:pt>
                <c:pt idx="7413">
                  <c:v>4658.253766040636</c:v>
                </c:pt>
                <c:pt idx="7414">
                  <c:v>4190.5621208403381</c:v>
                </c:pt>
                <c:pt idx="7415">
                  <c:v>3866.5732325498934</c:v>
                </c:pt>
                <c:pt idx="7416">
                  <c:v>3661.1694373560463</c:v>
                </c:pt>
                <c:pt idx="7417">
                  <c:v>3581.3814611341249</c:v>
                </c:pt>
                <c:pt idx="7418">
                  <c:v>3473.7620804106605</c:v>
                </c:pt>
                <c:pt idx="7419">
                  <c:v>3498.5322454162974</c:v>
                </c:pt>
                <c:pt idx="7420">
                  <c:v>3743.4889048916093</c:v>
                </c:pt>
                <c:pt idx="7421">
                  <c:v>4521.7576035249076</c:v>
                </c:pt>
                <c:pt idx="7422">
                  <c:v>5378.9567698282581</c:v>
                </c:pt>
                <c:pt idx="7423">
                  <c:v>5770.5522343938683</c:v>
                </c:pt>
                <c:pt idx="7424">
                  <c:v>5943.4676878263226</c:v>
                </c:pt>
                <c:pt idx="7425">
                  <c:v>5747.8053341281029</c:v>
                </c:pt>
                <c:pt idx="7426">
                  <c:v>5599.8268053171678</c:v>
                </c:pt>
                <c:pt idx="7427">
                  <c:v>4557.2423103966621</c:v>
                </c:pt>
                <c:pt idx="7428">
                  <c:v>4410.429738400001</c:v>
                </c:pt>
                <c:pt idx="7429">
                  <c:v>5028.6118839381497</c:v>
                </c:pt>
                <c:pt idx="7430">
                  <c:v>5803.7718701454341</c:v>
                </c:pt>
                <c:pt idx="7431">
                  <c:v>7094.7773240438919</c:v>
                </c:pt>
                <c:pt idx="7432">
                  <c:v>7501.2112609436936</c:v>
                </c:pt>
                <c:pt idx="7433">
                  <c:v>7106.7688644017835</c:v>
                </c:pt>
                <c:pt idx="7434">
                  <c:v>6823.752335522061</c:v>
                </c:pt>
                <c:pt idx="7435">
                  <c:v>5977.0689907635651</c:v>
                </c:pt>
                <c:pt idx="7436">
                  <c:v>5280.4548810695005</c:v>
                </c:pt>
                <c:pt idx="7437">
                  <c:v>4535.8556860276176</c:v>
                </c:pt>
                <c:pt idx="7438">
                  <c:v>4112.5548885081143</c:v>
                </c:pt>
                <c:pt idx="7439">
                  <c:v>3778.5182846945982</c:v>
                </c:pt>
                <c:pt idx="7440">
                  <c:v>3619.7355795288709</c:v>
                </c:pt>
                <c:pt idx="7441">
                  <c:v>3494.5840089639605</c:v>
                </c:pt>
                <c:pt idx="7442">
                  <c:v>3438.3829518077714</c:v>
                </c:pt>
                <c:pt idx="7443">
                  <c:v>3441.9749394825126</c:v>
                </c:pt>
                <c:pt idx="7444">
                  <c:v>3675.6801375651903</c:v>
                </c:pt>
                <c:pt idx="7445">
                  <c:v>4519.1177199499634</c:v>
                </c:pt>
                <c:pt idx="7446">
                  <c:v>5362.8110070477196</c:v>
                </c:pt>
                <c:pt idx="7447">
                  <c:v>6341.0012263216213</c:v>
                </c:pt>
                <c:pt idx="7448">
                  <c:v>6541.3657647733335</c:v>
                </c:pt>
                <c:pt idx="7449">
                  <c:v>6774.590718422377</c:v>
                </c:pt>
                <c:pt idx="7450">
                  <c:v>6228.7464976059209</c:v>
                </c:pt>
                <c:pt idx="7451">
                  <c:v>5982.3538009995955</c:v>
                </c:pt>
                <c:pt idx="7452">
                  <c:v>5449.8109903933637</c:v>
                </c:pt>
                <c:pt idx="7453">
                  <c:v>6622.1887719264896</c:v>
                </c:pt>
                <c:pt idx="7454">
                  <c:v>7137.2658545844351</c:v>
                </c:pt>
                <c:pt idx="7455">
                  <c:v>7323.3420000579263</c:v>
                </c:pt>
                <c:pt idx="7456">
                  <c:v>7522.6496873815922</c:v>
                </c:pt>
                <c:pt idx="7457">
                  <c:v>7077.9837131728473</c:v>
                </c:pt>
                <c:pt idx="7458">
                  <c:v>6848.9329991191471</c:v>
                </c:pt>
                <c:pt idx="7459">
                  <c:v>6078.9721411012461</c:v>
                </c:pt>
                <c:pt idx="7460">
                  <c:v>5425.2678841697443</c:v>
                </c:pt>
                <c:pt idx="7461">
                  <c:v>4700.3266216752045</c:v>
                </c:pt>
                <c:pt idx="7462">
                  <c:v>4254.0709029213831</c:v>
                </c:pt>
                <c:pt idx="7463">
                  <c:v>3897.2226273820115</c:v>
                </c:pt>
                <c:pt idx="7464">
                  <c:v>3736.8754275845668</c:v>
                </c:pt>
                <c:pt idx="7465">
                  <c:v>3651.8874692054487</c:v>
                </c:pt>
                <c:pt idx="7466">
                  <c:v>3565.0045173286608</c:v>
                </c:pt>
                <c:pt idx="7467">
                  <c:v>3604.6936311426098</c:v>
                </c:pt>
                <c:pt idx="7468">
                  <c:v>3834.7153418645107</c:v>
                </c:pt>
                <c:pt idx="7469">
                  <c:v>4704.7515772336683</c:v>
                </c:pt>
                <c:pt idx="7470">
                  <c:v>5458.4327024500544</c:v>
                </c:pt>
                <c:pt idx="7471">
                  <c:v>6023.1963387554651</c:v>
                </c:pt>
                <c:pt idx="7472">
                  <c:v>6006.9644971166863</c:v>
                </c:pt>
                <c:pt idx="7473">
                  <c:v>5846.6102939472421</c:v>
                </c:pt>
                <c:pt idx="7474">
                  <c:v>5724.7979598344782</c:v>
                </c:pt>
                <c:pt idx="7475">
                  <c:v>4605.54389962188</c:v>
                </c:pt>
                <c:pt idx="7476">
                  <c:v>4408.5154837354021</c:v>
                </c:pt>
                <c:pt idx="7477">
                  <c:v>5176.2684128090368</c:v>
                </c:pt>
                <c:pt idx="7478">
                  <c:v>5968.6508704847747</c:v>
                </c:pt>
                <c:pt idx="7479">
                  <c:v>7140.467363191513</c:v>
                </c:pt>
                <c:pt idx="7480">
                  <c:v>7610.0698874149111</c:v>
                </c:pt>
                <c:pt idx="7481">
                  <c:v>7190.5263270031255</c:v>
                </c:pt>
                <c:pt idx="7482">
                  <c:v>6898.1555802207185</c:v>
                </c:pt>
                <c:pt idx="7483">
                  <c:v>6152.0408903789839</c:v>
                </c:pt>
                <c:pt idx="7484">
                  <c:v>5474.8694639708492</c:v>
                </c:pt>
                <c:pt idx="7485">
                  <c:v>4718.1760604280689</c:v>
                </c:pt>
                <c:pt idx="7486">
                  <c:v>4290.6797773046192</c:v>
                </c:pt>
                <c:pt idx="7487">
                  <c:v>3930.6537626690879</c:v>
                </c:pt>
                <c:pt idx="7488">
                  <c:v>3758.8068523308298</c:v>
                </c:pt>
                <c:pt idx="7489">
                  <c:v>3642.0210030604521</c:v>
                </c:pt>
                <c:pt idx="7490">
                  <c:v>3566.5632619801086</c:v>
                </c:pt>
                <c:pt idx="7491">
                  <c:v>3572.3284921977593</c:v>
                </c:pt>
                <c:pt idx="7492">
                  <c:v>3800.802458230467</c:v>
                </c:pt>
                <c:pt idx="7493">
                  <c:v>4750.1501907877409</c:v>
                </c:pt>
                <c:pt idx="7494">
                  <c:v>5553.8470317927695</c:v>
                </c:pt>
                <c:pt idx="7495">
                  <c:v>5984.3688800308792</c:v>
                </c:pt>
                <c:pt idx="7496">
                  <c:v>5970.005557058982</c:v>
                </c:pt>
                <c:pt idx="7497">
                  <c:v>5809.3976559617304</c:v>
                </c:pt>
                <c:pt idx="7498">
                  <c:v>5644.5878330234727</c:v>
                </c:pt>
                <c:pt idx="7499">
                  <c:v>4603.8895398335226</c:v>
                </c:pt>
                <c:pt idx="7500">
                  <c:v>4489.5060639812746</c:v>
                </c:pt>
                <c:pt idx="7501">
                  <c:v>5200.8180145694078</c:v>
                </c:pt>
                <c:pt idx="7502">
                  <c:v>5936.2539220879444</c:v>
                </c:pt>
                <c:pt idx="7503">
                  <c:v>6961.4320331616545</c:v>
                </c:pt>
                <c:pt idx="7504">
                  <c:v>7526.2116751592721</c:v>
                </c:pt>
                <c:pt idx="7505">
                  <c:v>7136.0192640343002</c:v>
                </c:pt>
                <c:pt idx="7506">
                  <c:v>6863.056200657923</c:v>
                </c:pt>
                <c:pt idx="7507">
                  <c:v>5951.0488300470643</c:v>
                </c:pt>
                <c:pt idx="7508">
                  <c:v>5261.3281966992745</c:v>
                </c:pt>
                <c:pt idx="7509">
                  <c:v>4484.8438610655139</c:v>
                </c:pt>
                <c:pt idx="7510">
                  <c:v>4019.064459303695</c:v>
                </c:pt>
                <c:pt idx="7511">
                  <c:v>3638.3720155812957</c:v>
                </c:pt>
                <c:pt idx="7512">
                  <c:v>3457.4406364147576</c:v>
                </c:pt>
                <c:pt idx="7513">
                  <c:v>3347.8112625882213</c:v>
                </c:pt>
                <c:pt idx="7514">
                  <c:v>3251.1353443142343</c:v>
                </c:pt>
                <c:pt idx="7515">
                  <c:v>3205.9162494754196</c:v>
                </c:pt>
                <c:pt idx="7516">
                  <c:v>3166.3888851064557</c:v>
                </c:pt>
                <c:pt idx="7517">
                  <c:v>3333.4015427013383</c:v>
                </c:pt>
                <c:pt idx="7518">
                  <c:v>3675.282566567837</c:v>
                </c:pt>
                <c:pt idx="7519">
                  <c:v>3582.5824596254452</c:v>
                </c:pt>
                <c:pt idx="7520">
                  <c:v>3407.8631863636647</c:v>
                </c:pt>
                <c:pt idx="7521">
                  <c:v>3363.5979471860351</c:v>
                </c:pt>
                <c:pt idx="7522">
                  <c:v>2939.6020956251523</c:v>
                </c:pt>
                <c:pt idx="7523">
                  <c:v>2501.4525961827349</c:v>
                </c:pt>
                <c:pt idx="7524">
                  <c:v>2302.4436518256271</c:v>
                </c:pt>
                <c:pt idx="7525">
                  <c:v>2103.0633983977727</c:v>
                </c:pt>
                <c:pt idx="7526">
                  <c:v>2742.2873612331437</c:v>
                </c:pt>
                <c:pt idx="7527">
                  <c:v>3702.2982228235428</c:v>
                </c:pt>
                <c:pt idx="7528">
                  <c:v>4265.3391142565442</c:v>
                </c:pt>
                <c:pt idx="7529">
                  <c:v>4273.9448347275629</c:v>
                </c:pt>
                <c:pt idx="7530">
                  <c:v>4324.3029119328849</c:v>
                </c:pt>
                <c:pt idx="7531">
                  <c:v>3194.4365388659808</c:v>
                </c:pt>
                <c:pt idx="7532">
                  <c:v>1857.0928777200465</c:v>
                </c:pt>
                <c:pt idx="7533">
                  <c:v>1685.9052151196986</c:v>
                </c:pt>
                <c:pt idx="7534">
                  <c:v>1485.5449026200486</c:v>
                </c:pt>
                <c:pt idx="7535">
                  <c:v>1323.6432081565722</c:v>
                </c:pt>
                <c:pt idx="7536">
                  <c:v>1202.195624882095</c:v>
                </c:pt>
                <c:pt idx="7537">
                  <c:v>1546.7866924798693</c:v>
                </c:pt>
                <c:pt idx="7538">
                  <c:v>2054.6169499517446</c:v>
                </c:pt>
                <c:pt idx="7539">
                  <c:v>2039.3445023563997</c:v>
                </c:pt>
                <c:pt idx="7540">
                  <c:v>2094.0570646200904</c:v>
                </c:pt>
                <c:pt idx="7541">
                  <c:v>2092.893066524276</c:v>
                </c:pt>
                <c:pt idx="7542">
                  <c:v>2066.350361623779</c:v>
                </c:pt>
                <c:pt idx="7543">
                  <c:v>2018.1835700029028</c:v>
                </c:pt>
                <c:pt idx="7544">
                  <c:v>2075.8494928223231</c:v>
                </c:pt>
                <c:pt idx="7545">
                  <c:v>1883.7470966057194</c:v>
                </c:pt>
                <c:pt idx="7546">
                  <c:v>1652.1330854436444</c:v>
                </c:pt>
                <c:pt idx="7547">
                  <c:v>1385.238131339685</c:v>
                </c:pt>
                <c:pt idx="7548">
                  <c:v>1443.4602688127284</c:v>
                </c:pt>
                <c:pt idx="7549">
                  <c:v>1498.6091906031629</c:v>
                </c:pt>
                <c:pt idx="7550">
                  <c:v>1947.9488716066896</c:v>
                </c:pt>
                <c:pt idx="7551">
                  <c:v>2613.2119668802984</c:v>
                </c:pt>
                <c:pt idx="7552">
                  <c:v>3261.3173093766545</c:v>
                </c:pt>
                <c:pt idx="7553">
                  <c:v>3399.9433337064033</c:v>
                </c:pt>
                <c:pt idx="7554">
                  <c:v>3597.8939044746485</c:v>
                </c:pt>
                <c:pt idx="7555">
                  <c:v>3361.3847160133591</c:v>
                </c:pt>
                <c:pt idx="7556">
                  <c:v>3088.8724010903188</c:v>
                </c:pt>
                <c:pt idx="7557">
                  <c:v>2789.8876770025859</c:v>
                </c:pt>
                <c:pt idx="7558">
                  <c:v>2471.5940191699829</c:v>
                </c:pt>
                <c:pt idx="7559">
                  <c:v>2231.2908437270776</c:v>
                </c:pt>
                <c:pt idx="7560">
                  <c:v>2087.3063377839944</c:v>
                </c:pt>
                <c:pt idx="7561">
                  <c:v>2032.2210267993239</c:v>
                </c:pt>
                <c:pt idx="7562">
                  <c:v>2012.6873438256414</c:v>
                </c:pt>
                <c:pt idx="7563">
                  <c:v>2095.2993103575473</c:v>
                </c:pt>
                <c:pt idx="7564">
                  <c:v>2567.5484399196589</c:v>
                </c:pt>
                <c:pt idx="7565">
                  <c:v>3972.113862569227</c:v>
                </c:pt>
                <c:pt idx="7566">
                  <c:v>5089.9794379954819</c:v>
                </c:pt>
                <c:pt idx="7567">
                  <c:v>5757.1565340160641</c:v>
                </c:pt>
                <c:pt idx="7568">
                  <c:v>5804.97668889533</c:v>
                </c:pt>
                <c:pt idx="7569">
                  <c:v>5709.1416428666562</c:v>
                </c:pt>
                <c:pt idx="7570">
                  <c:v>5678.9325482478644</c:v>
                </c:pt>
                <c:pt idx="7571">
                  <c:v>4528.9933924374573</c:v>
                </c:pt>
                <c:pt idx="7572">
                  <c:v>4620.7765746264249</c:v>
                </c:pt>
                <c:pt idx="7573">
                  <c:v>5392.0952866580283</c:v>
                </c:pt>
                <c:pt idx="7574">
                  <c:v>6427.3542338308198</c:v>
                </c:pt>
                <c:pt idx="7575">
                  <c:v>7265.7550837594681</c:v>
                </c:pt>
                <c:pt idx="7576">
                  <c:v>7562.4778007185905</c:v>
                </c:pt>
                <c:pt idx="7577">
                  <c:v>7055.7940393127201</c:v>
                </c:pt>
                <c:pt idx="7578">
                  <c:v>6790.5099495873255</c:v>
                </c:pt>
                <c:pt idx="7579">
                  <c:v>6067.6599299170639</c:v>
                </c:pt>
                <c:pt idx="7580">
                  <c:v>5422.1431448917247</c:v>
                </c:pt>
                <c:pt idx="7581">
                  <c:v>4682.9746812152653</c:v>
                </c:pt>
                <c:pt idx="7582">
                  <c:v>4225.0090026420621</c:v>
                </c:pt>
                <c:pt idx="7583">
                  <c:v>4903.709979801818</c:v>
                </c:pt>
                <c:pt idx="7584">
                  <c:v>4771.3136840958778</c:v>
                </c:pt>
                <c:pt idx="7585">
                  <c:v>4613.5554754147752</c:v>
                </c:pt>
                <c:pt idx="7586">
                  <c:v>4550.85894054665</c:v>
                </c:pt>
                <c:pt idx="7587">
                  <c:v>4574.3993597719382</c:v>
                </c:pt>
                <c:pt idx="7588">
                  <c:v>4788.279125882018</c:v>
                </c:pt>
                <c:pt idx="7589">
                  <c:v>5571.5951880739385</c:v>
                </c:pt>
                <c:pt idx="7590">
                  <c:v>5812.9214347190027</c:v>
                </c:pt>
                <c:pt idx="7591">
                  <c:v>6564.6225521003807</c:v>
                </c:pt>
                <c:pt idx="7592">
                  <c:v>6769.724092323002</c:v>
                </c:pt>
                <c:pt idx="7593">
                  <c:v>7404.9761500307195</c:v>
                </c:pt>
                <c:pt idx="7594">
                  <c:v>8843.8540317457664</c:v>
                </c:pt>
                <c:pt idx="7595">
                  <c:v>6604.10612325493</c:v>
                </c:pt>
                <c:pt idx="7596">
                  <c:v>4558.9116942630371</c:v>
                </c:pt>
                <c:pt idx="7597">
                  <c:v>5529.1940381113063</c:v>
                </c:pt>
                <c:pt idx="7598">
                  <c:v>6838.4311073509443</c:v>
                </c:pt>
                <c:pt idx="7599">
                  <c:v>7688.9555191280479</c:v>
                </c:pt>
                <c:pt idx="7600">
                  <c:v>8182.3617296984585</c:v>
                </c:pt>
                <c:pt idx="7601">
                  <c:v>7856.6485973244489</c:v>
                </c:pt>
                <c:pt idx="7602">
                  <c:v>7634.9111081767323</c:v>
                </c:pt>
                <c:pt idx="7603">
                  <c:v>7071.5135413740772</c:v>
                </c:pt>
                <c:pt idx="7604">
                  <c:v>6342.7260420772072</c:v>
                </c:pt>
                <c:pt idx="7605">
                  <c:v>5722.4884203109714</c:v>
                </c:pt>
                <c:pt idx="7606">
                  <c:v>5268.3769785126478</c:v>
                </c:pt>
                <c:pt idx="7607">
                  <c:v>4972.0712452324397</c:v>
                </c:pt>
                <c:pt idx="7608">
                  <c:v>4787.9246270984158</c:v>
                </c:pt>
                <c:pt idx="7609">
                  <c:v>4683.8062343619404</c:v>
                </c:pt>
                <c:pt idx="7610">
                  <c:v>4633.7881559899724</c:v>
                </c:pt>
                <c:pt idx="7611">
                  <c:v>4656.6520775365416</c:v>
                </c:pt>
                <c:pt idx="7612">
                  <c:v>4856.8158907104435</c:v>
                </c:pt>
                <c:pt idx="7613">
                  <c:v>5407.5822508548117</c:v>
                </c:pt>
                <c:pt idx="7614">
                  <c:v>5667.1204444132472</c:v>
                </c:pt>
                <c:pt idx="7615">
                  <c:v>7421.3353355376621</c:v>
                </c:pt>
                <c:pt idx="7616">
                  <c:v>8790.004148340131</c:v>
                </c:pt>
                <c:pt idx="7617">
                  <c:v>8654.101716284511</c:v>
                </c:pt>
                <c:pt idx="7618">
                  <c:v>7711.8273251825685</c:v>
                </c:pt>
                <c:pt idx="7619">
                  <c:v>5022.3721638042161</c:v>
                </c:pt>
                <c:pt idx="7620">
                  <c:v>4107.1431072782943</c:v>
                </c:pt>
                <c:pt idx="7621">
                  <c:v>6291.1874503750651</c:v>
                </c:pt>
                <c:pt idx="7622">
                  <c:v>6521.2611105007372</c:v>
                </c:pt>
                <c:pt idx="7623">
                  <c:v>7347.9906083667665</c:v>
                </c:pt>
                <c:pt idx="7624">
                  <c:v>7857.354344902802</c:v>
                </c:pt>
                <c:pt idx="7625">
                  <c:v>7565.2800971030138</c:v>
                </c:pt>
                <c:pt idx="7626">
                  <c:v>7288.4235470864342</c:v>
                </c:pt>
                <c:pt idx="7627">
                  <c:v>6683.6053724111407</c:v>
                </c:pt>
                <c:pt idx="7628">
                  <c:v>5674.7258341996876</c:v>
                </c:pt>
                <c:pt idx="7629">
                  <c:v>4903.6584799785314</c:v>
                </c:pt>
                <c:pt idx="7630">
                  <c:v>4536.8302386836149</c:v>
                </c:pt>
                <c:pt idx="7631">
                  <c:v>5063.4959315250862</c:v>
                </c:pt>
                <c:pt idx="7632">
                  <c:v>4858.8008838992973</c:v>
                </c:pt>
                <c:pt idx="7633">
                  <c:v>4687.9069702910028</c:v>
                </c:pt>
                <c:pt idx="7634">
                  <c:v>4639.774635448447</c:v>
                </c:pt>
                <c:pt idx="7635">
                  <c:v>4677.3955063591993</c:v>
                </c:pt>
                <c:pt idx="7636">
                  <c:v>4865.8768596193604</c:v>
                </c:pt>
                <c:pt idx="7637">
                  <c:v>5756.0285552240348</c:v>
                </c:pt>
                <c:pt idx="7638">
                  <c:v>6709.8275865095675</c:v>
                </c:pt>
                <c:pt idx="7639">
                  <c:v>7628.4132253006346</c:v>
                </c:pt>
                <c:pt idx="7640">
                  <c:v>7404.1435544027709</c:v>
                </c:pt>
                <c:pt idx="7641">
                  <c:v>5205.4736071024172</c:v>
                </c:pt>
                <c:pt idx="7642">
                  <c:v>4661.0695994737007</c:v>
                </c:pt>
                <c:pt idx="7643">
                  <c:v>3293.4587200839637</c:v>
                </c:pt>
                <c:pt idx="7644">
                  <c:v>3517.1636841943323</c:v>
                </c:pt>
                <c:pt idx="7645">
                  <c:v>4133.7611888793981</c:v>
                </c:pt>
                <c:pt idx="7646">
                  <c:v>4432.8009919317428</c:v>
                </c:pt>
                <c:pt idx="7647">
                  <c:v>5792.9332519986892</c:v>
                </c:pt>
                <c:pt idx="7648">
                  <c:v>7221.3150273572419</c:v>
                </c:pt>
                <c:pt idx="7649">
                  <c:v>7658.1650283850904</c:v>
                </c:pt>
                <c:pt idx="7650">
                  <c:v>7707.3878594858061</c:v>
                </c:pt>
                <c:pt idx="7651">
                  <c:v>7194.1461205824544</c:v>
                </c:pt>
                <c:pt idx="7652">
                  <c:v>6519.1169368236006</c:v>
                </c:pt>
                <c:pt idx="7653">
                  <c:v>5836.7145283646405</c:v>
                </c:pt>
                <c:pt idx="7654">
                  <c:v>5425.9579378019498</c:v>
                </c:pt>
                <c:pt idx="7655">
                  <c:v>5104.106792176226</c:v>
                </c:pt>
                <c:pt idx="7656">
                  <c:v>4879.0068145662835</c:v>
                </c:pt>
                <c:pt idx="7657">
                  <c:v>4721.0138566906817</c:v>
                </c:pt>
                <c:pt idx="7658">
                  <c:v>4691.8572067364776</c:v>
                </c:pt>
                <c:pt idx="7659">
                  <c:v>4693.240951988405</c:v>
                </c:pt>
                <c:pt idx="7660">
                  <c:v>4922.2081663286199</c:v>
                </c:pt>
                <c:pt idx="7661">
                  <c:v>5839.2155197829379</c:v>
                </c:pt>
                <c:pt idx="7662">
                  <c:v>6724.9364960035773</c:v>
                </c:pt>
                <c:pt idx="7663">
                  <c:v>7693.4743215431754</c:v>
                </c:pt>
                <c:pt idx="7664">
                  <c:v>6582.3072824319952</c:v>
                </c:pt>
                <c:pt idx="7665">
                  <c:v>8604.3908651760084</c:v>
                </c:pt>
                <c:pt idx="7666">
                  <c:v>10813.092156843491</c:v>
                </c:pt>
                <c:pt idx="7667">
                  <c:v>9694.7656339393325</c:v>
                </c:pt>
                <c:pt idx="7668">
                  <c:v>8315.3937575490199</c:v>
                </c:pt>
                <c:pt idx="7669">
                  <c:v>6823.0101041002426</c:v>
                </c:pt>
                <c:pt idx="7670">
                  <c:v>7427.6885041767764</c:v>
                </c:pt>
                <c:pt idx="7671">
                  <c:v>7445.7355935053583</c:v>
                </c:pt>
                <c:pt idx="7672">
                  <c:v>7360.2395506627427</c:v>
                </c:pt>
                <c:pt idx="7673">
                  <c:v>7583.7577837001591</c:v>
                </c:pt>
                <c:pt idx="7674">
                  <c:v>7663.3417606220655</c:v>
                </c:pt>
                <c:pt idx="7675">
                  <c:v>7040.5616475799316</c:v>
                </c:pt>
                <c:pt idx="7676">
                  <c:v>6350.5205153318748</c:v>
                </c:pt>
                <c:pt idx="7677">
                  <c:v>5690.5382799421277</c:v>
                </c:pt>
                <c:pt idx="7678">
                  <c:v>5249.993791591246</c:v>
                </c:pt>
                <c:pt idx="7679">
                  <c:v>4857.7563874832995</c:v>
                </c:pt>
                <c:pt idx="7680">
                  <c:v>4488.2491553808586</c:v>
                </c:pt>
                <c:pt idx="7681">
                  <c:v>4473.140457223637</c:v>
                </c:pt>
                <c:pt idx="7682">
                  <c:v>4403.0211978252546</c:v>
                </c:pt>
                <c:pt idx="7683">
                  <c:v>4336.1389273197292</c:v>
                </c:pt>
                <c:pt idx="7684">
                  <c:v>4270.1644036994303</c:v>
                </c:pt>
                <c:pt idx="7685">
                  <c:v>4360.2875944579237</c:v>
                </c:pt>
                <c:pt idx="7686">
                  <c:v>4586.8357773911921</c:v>
                </c:pt>
                <c:pt idx="7687">
                  <c:v>4255.1545254748089</c:v>
                </c:pt>
                <c:pt idx="7688">
                  <c:v>4160.2941302292802</c:v>
                </c:pt>
                <c:pt idx="7689">
                  <c:v>4228.5785427365663</c:v>
                </c:pt>
                <c:pt idx="7690">
                  <c:v>3595.9585838865123</c:v>
                </c:pt>
                <c:pt idx="7691">
                  <c:v>4234.4253270108466</c:v>
                </c:pt>
                <c:pt idx="7692">
                  <c:v>3683.2573039291433</c:v>
                </c:pt>
                <c:pt idx="7693">
                  <c:v>273.65895450161497</c:v>
                </c:pt>
                <c:pt idx="7694">
                  <c:v>775.65791928659678</c:v>
                </c:pt>
                <c:pt idx="7695">
                  <c:v>2265.5968765784537</c:v>
                </c:pt>
                <c:pt idx="7696">
                  <c:v>3842.5741208985251</c:v>
                </c:pt>
                <c:pt idx="7697">
                  <c:v>4754.088243201877</c:v>
                </c:pt>
                <c:pt idx="7698">
                  <c:v>5002.6551402893092</c:v>
                </c:pt>
                <c:pt idx="7699">
                  <c:v>4730.6683235631162</c:v>
                </c:pt>
                <c:pt idx="7700">
                  <c:v>4280.1903692971355</c:v>
                </c:pt>
                <c:pt idx="7701">
                  <c:v>4068.0998470475884</c:v>
                </c:pt>
                <c:pt idx="7702">
                  <c:v>3813.2619714778893</c:v>
                </c:pt>
                <c:pt idx="7703">
                  <c:v>3563.5030784805776</c:v>
                </c:pt>
                <c:pt idx="7704">
                  <c:v>3357.8760340527697</c:v>
                </c:pt>
                <c:pt idx="7705">
                  <c:v>3232.063715755095</c:v>
                </c:pt>
                <c:pt idx="7706">
                  <c:v>3162.9519528996707</c:v>
                </c:pt>
                <c:pt idx="7707">
                  <c:v>3113.6468720811808</c:v>
                </c:pt>
                <c:pt idx="7708">
                  <c:v>3156.2332259537729</c:v>
                </c:pt>
                <c:pt idx="7709">
                  <c:v>3163.0902024252923</c:v>
                </c:pt>
                <c:pt idx="7710">
                  <c:v>3136.3514903603673</c:v>
                </c:pt>
                <c:pt idx="7711">
                  <c:v>3485.6171061815935</c:v>
                </c:pt>
                <c:pt idx="7712">
                  <c:v>3172.3091276887612</c:v>
                </c:pt>
                <c:pt idx="7713">
                  <c:v>3496.700058486816</c:v>
                </c:pt>
                <c:pt idx="7714">
                  <c:v>4345.5506207305261</c:v>
                </c:pt>
                <c:pt idx="7715">
                  <c:v>5475.7647891035103</c:v>
                </c:pt>
                <c:pt idx="7716">
                  <c:v>5619.8843050326523</c:v>
                </c:pt>
                <c:pt idx="7717">
                  <c:v>4770.6705342651121</c:v>
                </c:pt>
                <c:pt idx="7718">
                  <c:v>3774.8572759317162</c:v>
                </c:pt>
                <c:pt idx="7719">
                  <c:v>3460.9646918168487</c:v>
                </c:pt>
                <c:pt idx="7720">
                  <c:v>3764.7948877839644</c:v>
                </c:pt>
                <c:pt idx="7721">
                  <c:v>4118.8879227774478</c:v>
                </c:pt>
                <c:pt idx="7722">
                  <c:v>4270.3109031967442</c:v>
                </c:pt>
                <c:pt idx="7723">
                  <c:v>4445.3190526877806</c:v>
                </c:pt>
                <c:pt idx="7724">
                  <c:v>4442.409312672029</c:v>
                </c:pt>
                <c:pt idx="7725">
                  <c:v>4170.0464972360078</c:v>
                </c:pt>
                <c:pt idx="7726">
                  <c:v>3911.2373852928922</c:v>
                </c:pt>
                <c:pt idx="7727">
                  <c:v>3394.6191579753536</c:v>
                </c:pt>
                <c:pt idx="7728">
                  <c:v>3255.6123849520764</c:v>
                </c:pt>
                <c:pt idx="7729">
                  <c:v>3230.6144707279186</c:v>
                </c:pt>
                <c:pt idx="7730">
                  <c:v>3215.569522351951</c:v>
                </c:pt>
                <c:pt idx="7731">
                  <c:v>3344.138331191225</c:v>
                </c:pt>
                <c:pt idx="7732">
                  <c:v>3735.1697394373282</c:v>
                </c:pt>
                <c:pt idx="7733">
                  <c:v>4929.1041426663196</c:v>
                </c:pt>
                <c:pt idx="7734">
                  <c:v>5724.7600261527286</c:v>
                </c:pt>
                <c:pt idx="7735">
                  <c:v>6416.7937777390162</c:v>
                </c:pt>
                <c:pt idx="7736">
                  <c:v>7841.6019702708572</c:v>
                </c:pt>
                <c:pt idx="7737">
                  <c:v>8165.0110648349782</c:v>
                </c:pt>
                <c:pt idx="7738">
                  <c:v>5837.7114222794016</c:v>
                </c:pt>
                <c:pt idx="7739">
                  <c:v>4271.9946777222058</c:v>
                </c:pt>
                <c:pt idx="7740">
                  <c:v>4830.1044983009942</c:v>
                </c:pt>
                <c:pt idx="7741">
                  <c:v>6005.1475157254163</c:v>
                </c:pt>
                <c:pt idx="7742">
                  <c:v>8012.0403927566103</c:v>
                </c:pt>
                <c:pt idx="7743">
                  <c:v>8301.7053844555103</c:v>
                </c:pt>
                <c:pt idx="7744">
                  <c:v>8299.8595765257469</c:v>
                </c:pt>
                <c:pt idx="7745">
                  <c:v>7806.9705177858368</c:v>
                </c:pt>
                <c:pt idx="7746">
                  <c:v>7542.200926295036</c:v>
                </c:pt>
                <c:pt idx="7747">
                  <c:v>6988.3308268005912</c:v>
                </c:pt>
                <c:pt idx="7748">
                  <c:v>6367.3717075100431</c:v>
                </c:pt>
                <c:pt idx="7749">
                  <c:v>5677.1138260057241</c:v>
                </c:pt>
                <c:pt idx="7750">
                  <c:v>5217.3529035925785</c:v>
                </c:pt>
                <c:pt idx="7751">
                  <c:v>4910.7004558152576</c:v>
                </c:pt>
                <c:pt idx="7752">
                  <c:v>4779.7731550687249</c:v>
                </c:pt>
                <c:pt idx="7753">
                  <c:v>4608.6897421106632</c:v>
                </c:pt>
                <c:pt idx="7754">
                  <c:v>4552.4059352384165</c:v>
                </c:pt>
                <c:pt idx="7755">
                  <c:v>4569.9653749863592</c:v>
                </c:pt>
                <c:pt idx="7756">
                  <c:v>4787.8698772862808</c:v>
                </c:pt>
                <c:pt idx="7757">
                  <c:v>5570.4326920628337</c:v>
                </c:pt>
                <c:pt idx="7758">
                  <c:v>5779.2953063706018</c:v>
                </c:pt>
                <c:pt idx="7759">
                  <c:v>6566.6739047794008</c:v>
                </c:pt>
                <c:pt idx="7760">
                  <c:v>6739.1864742755761</c:v>
                </c:pt>
                <c:pt idx="7761">
                  <c:v>7091.3315736855457</c:v>
                </c:pt>
                <c:pt idx="7762">
                  <c:v>7698.9005158290774</c:v>
                </c:pt>
                <c:pt idx="7763">
                  <c:v>5450.1423177225133</c:v>
                </c:pt>
                <c:pt idx="7764">
                  <c:v>3227.9931581446335</c:v>
                </c:pt>
                <c:pt idx="7765">
                  <c:v>4435.6739933065755</c:v>
                </c:pt>
                <c:pt idx="7766">
                  <c:v>6410.6462868163053</c:v>
                </c:pt>
                <c:pt idx="7767">
                  <c:v>7607.1726934292565</c:v>
                </c:pt>
                <c:pt idx="7768">
                  <c:v>8183.786724808846</c:v>
                </c:pt>
                <c:pt idx="7769">
                  <c:v>7856.1988488676798</c:v>
                </c:pt>
                <c:pt idx="7770">
                  <c:v>7635.1546073412082</c:v>
                </c:pt>
                <c:pt idx="7771">
                  <c:v>7070.9727932295573</c:v>
                </c:pt>
                <c:pt idx="7772">
                  <c:v>6343.6855387848664</c:v>
                </c:pt>
                <c:pt idx="7773">
                  <c:v>5722.1009216406028</c:v>
                </c:pt>
                <c:pt idx="7774">
                  <c:v>5268.1427293164315</c:v>
                </c:pt>
                <c:pt idx="7775">
                  <c:v>4971.1772483000286</c:v>
                </c:pt>
                <c:pt idx="7776">
                  <c:v>4788.3966254788384</c:v>
                </c:pt>
                <c:pt idx="7777">
                  <c:v>4687.9309702086521</c:v>
                </c:pt>
                <c:pt idx="7778">
                  <c:v>4633.3381575340627</c:v>
                </c:pt>
                <c:pt idx="7779">
                  <c:v>4665.6612966230277</c:v>
                </c:pt>
                <c:pt idx="7780">
                  <c:v>4861.5753743791329</c:v>
                </c:pt>
                <c:pt idx="7781">
                  <c:v>5405.3165086292984</c:v>
                </c:pt>
                <c:pt idx="7782">
                  <c:v>5718.993067623348</c:v>
                </c:pt>
                <c:pt idx="7783">
                  <c:v>7554.9841927763837</c:v>
                </c:pt>
                <c:pt idx="7784">
                  <c:v>9156.1078380459803</c:v>
                </c:pt>
                <c:pt idx="7785">
                  <c:v>9593.3155836665646</c:v>
                </c:pt>
                <c:pt idx="7786">
                  <c:v>9159.0684329029045</c:v>
                </c:pt>
                <c:pt idx="7787">
                  <c:v>5395.9838703286377</c:v>
                </c:pt>
                <c:pt idx="7788">
                  <c:v>4065.6325707696105</c:v>
                </c:pt>
                <c:pt idx="7789">
                  <c:v>5953.5166228770813</c:v>
                </c:pt>
                <c:pt idx="7790">
                  <c:v>6411.2597118274361</c:v>
                </c:pt>
                <c:pt idx="7791">
                  <c:v>7328.9259078486393</c:v>
                </c:pt>
                <c:pt idx="7792">
                  <c:v>7856.8480966399029</c:v>
                </c:pt>
                <c:pt idx="7793">
                  <c:v>7565.1895974135468</c:v>
                </c:pt>
                <c:pt idx="7794">
                  <c:v>7288.4422970220976</c:v>
                </c:pt>
                <c:pt idx="7795">
                  <c:v>6684.9928676502004</c:v>
                </c:pt>
                <c:pt idx="7796">
                  <c:v>5675.2758323124681</c:v>
                </c:pt>
                <c:pt idx="7797">
                  <c:v>4903.7087298061069</c:v>
                </c:pt>
                <c:pt idx="7798">
                  <c:v>4536.6087394436499</c:v>
                </c:pt>
                <c:pt idx="7799">
                  <c:v>5062.5619347299262</c:v>
                </c:pt>
                <c:pt idx="7800">
                  <c:v>4858.7228841669403</c:v>
                </c:pt>
                <c:pt idx="7801">
                  <c:v>4687.0694731647236</c:v>
                </c:pt>
                <c:pt idx="7802">
                  <c:v>4637.1091445945995</c:v>
                </c:pt>
                <c:pt idx="7803">
                  <c:v>4675.9895111836195</c:v>
                </c:pt>
                <c:pt idx="7804">
                  <c:v>4865.8798596090664</c:v>
                </c:pt>
                <c:pt idx="7805">
                  <c:v>5755.9193055989044</c:v>
                </c:pt>
                <c:pt idx="7806">
                  <c:v>6601.4614202085413</c:v>
                </c:pt>
                <c:pt idx="7807">
                  <c:v>7177.7512700986217</c:v>
                </c:pt>
                <c:pt idx="7808">
                  <c:v>6801.5656382368816</c:v>
                </c:pt>
                <c:pt idx="7809">
                  <c:v>6782.7692683027299</c:v>
                </c:pt>
                <c:pt idx="7810">
                  <c:v>4228.4667450533043</c:v>
                </c:pt>
                <c:pt idx="7811">
                  <c:v>2535.2162489725156</c:v>
                </c:pt>
                <c:pt idx="7812">
                  <c:v>2662.3780568925326</c:v>
                </c:pt>
                <c:pt idx="7813">
                  <c:v>3314.0999528100579</c:v>
                </c:pt>
                <c:pt idx="7814">
                  <c:v>4152.7820246055089</c:v>
                </c:pt>
                <c:pt idx="7815">
                  <c:v>5738.2291311898362</c:v>
                </c:pt>
                <c:pt idx="7816">
                  <c:v>7221.5245266383818</c:v>
                </c:pt>
                <c:pt idx="7817">
                  <c:v>7658.046278792559</c:v>
                </c:pt>
                <c:pt idx="7818">
                  <c:v>7707.406859420611</c:v>
                </c:pt>
                <c:pt idx="7819">
                  <c:v>7194.0023710757059</c:v>
                </c:pt>
                <c:pt idx="7820">
                  <c:v>6519.8761842183803</c:v>
                </c:pt>
                <c:pt idx="7821">
                  <c:v>5836.7145283646405</c:v>
                </c:pt>
                <c:pt idx="7822">
                  <c:v>5426.72993515298</c:v>
                </c:pt>
                <c:pt idx="7823">
                  <c:v>5104.0597923374989</c:v>
                </c:pt>
                <c:pt idx="7824">
                  <c:v>4878.9008149300025</c:v>
                </c:pt>
                <c:pt idx="7825">
                  <c:v>4724.2855954642982</c:v>
                </c:pt>
                <c:pt idx="7826">
                  <c:v>4691.6072075943048</c:v>
                </c:pt>
                <c:pt idx="7827">
                  <c:v>4695.3751946651355</c:v>
                </c:pt>
                <c:pt idx="7828">
                  <c:v>4925.2269059703585</c:v>
                </c:pt>
                <c:pt idx="7829">
                  <c:v>5836.7625281999381</c:v>
                </c:pt>
                <c:pt idx="7830">
                  <c:v>6655.2014633432173</c:v>
                </c:pt>
                <c:pt idx="7831">
                  <c:v>7080.1532282907201</c:v>
                </c:pt>
                <c:pt idx="7832">
                  <c:v>5847.2635587819605</c:v>
                </c:pt>
                <c:pt idx="7833">
                  <c:v>6120.9939314376816</c:v>
                </c:pt>
                <c:pt idx="7834">
                  <c:v>8114.7105250497834</c:v>
                </c:pt>
                <c:pt idx="7835">
                  <c:v>7638.44057412243</c:v>
                </c:pt>
                <c:pt idx="7836">
                  <c:v>6798.8248291984228</c:v>
                </c:pt>
                <c:pt idx="7837">
                  <c:v>6740.7775106135032</c:v>
                </c:pt>
                <c:pt idx="7838">
                  <c:v>7629.8415895217177</c:v>
                </c:pt>
                <c:pt idx="7839">
                  <c:v>7409.7365412198042</c:v>
                </c:pt>
                <c:pt idx="7840">
                  <c:v>7359.3085538572914</c:v>
                </c:pt>
                <c:pt idx="7841">
                  <c:v>7583.2145355642169</c:v>
                </c:pt>
                <c:pt idx="7842">
                  <c:v>7664.0912580503009</c:v>
                </c:pt>
                <c:pt idx="7843">
                  <c:v>7040.8583965616899</c:v>
                </c:pt>
                <c:pt idx="7844">
                  <c:v>6350.1202667052567</c:v>
                </c:pt>
                <c:pt idx="7845">
                  <c:v>5690.5130300287683</c:v>
                </c:pt>
                <c:pt idx="7846">
                  <c:v>5251.2407873124039</c:v>
                </c:pt>
                <c:pt idx="7847">
                  <c:v>4858.1408861639611</c:v>
                </c:pt>
                <c:pt idx="7848">
                  <c:v>4647.6518584191745</c:v>
                </c:pt>
                <c:pt idx="7849">
                  <c:v>4520.6840440863753</c:v>
                </c:pt>
                <c:pt idx="7850">
                  <c:v>4402.1367008602483</c:v>
                </c:pt>
                <c:pt idx="7851">
                  <c:v>4333.173437495273</c:v>
                </c:pt>
                <c:pt idx="7852">
                  <c:v>4272.2396465786096</c:v>
                </c:pt>
                <c:pt idx="7853">
                  <c:v>4355.8158598018763</c:v>
                </c:pt>
                <c:pt idx="7854">
                  <c:v>4564.0023954472499</c:v>
                </c:pt>
                <c:pt idx="7855">
                  <c:v>4037.6968701264623</c:v>
                </c:pt>
                <c:pt idx="7856">
                  <c:v>3062.7070228386669</c:v>
                </c:pt>
                <c:pt idx="7857">
                  <c:v>1600.6381747222342</c:v>
                </c:pt>
                <c:pt idx="7858">
                  <c:v>1027.4626702064447</c:v>
                </c:pt>
                <c:pt idx="7859">
                  <c:v>2165.6411717528213</c:v>
                </c:pt>
                <c:pt idx="7860">
                  <c:v>1827.745932799161</c:v>
                </c:pt>
                <c:pt idx="7861">
                  <c:v>14.697142977967683</c:v>
                </c:pt>
                <c:pt idx="7862">
                  <c:v>549.6357985503314</c:v>
                </c:pt>
                <c:pt idx="7863">
                  <c:v>2206.9296868185252</c:v>
                </c:pt>
                <c:pt idx="7864">
                  <c:v>3842.1651223019303</c:v>
                </c:pt>
                <c:pt idx="7865">
                  <c:v>4753.7599943282039</c:v>
                </c:pt>
                <c:pt idx="7866">
                  <c:v>5002.8863894958185</c:v>
                </c:pt>
                <c:pt idx="7867">
                  <c:v>4730.3650746036601</c:v>
                </c:pt>
                <c:pt idx="7868">
                  <c:v>4279.9528701120717</c:v>
                </c:pt>
                <c:pt idx="7869">
                  <c:v>4067.8840977878926</c:v>
                </c:pt>
                <c:pt idx="7870">
                  <c:v>3812.7837231189137</c:v>
                </c:pt>
                <c:pt idx="7871">
                  <c:v>3563.4500786624371</c:v>
                </c:pt>
                <c:pt idx="7872">
                  <c:v>3358.1507831100184</c:v>
                </c:pt>
                <c:pt idx="7873">
                  <c:v>3238.3139443085611</c:v>
                </c:pt>
                <c:pt idx="7874">
                  <c:v>3161.6829572540009</c:v>
                </c:pt>
                <c:pt idx="7875">
                  <c:v>3105.4686501432775</c:v>
                </c:pt>
                <c:pt idx="7876">
                  <c:v>3154.8269807790493</c:v>
                </c:pt>
                <c:pt idx="7877">
                  <c:v>3160.0589628264452</c:v>
                </c:pt>
                <c:pt idx="7878">
                  <c:v>3113.9446168797945</c:v>
                </c:pt>
                <c:pt idx="7879">
                  <c:v>2992.582819361116</c:v>
                </c:pt>
                <c:pt idx="7880">
                  <c:v>2949.9744859401185</c:v>
                </c:pt>
                <c:pt idx="7881">
                  <c:v>3459.0802136958441</c:v>
                </c:pt>
                <c:pt idx="7882">
                  <c:v>3763.0444311466631</c:v>
                </c:pt>
                <c:pt idx="7883">
                  <c:v>3509.0234597749504</c:v>
                </c:pt>
                <c:pt idx="7884">
                  <c:v>4095.7335118932629</c:v>
                </c:pt>
                <c:pt idx="7885">
                  <c:v>3788.1018543097807</c:v>
                </c:pt>
                <c:pt idx="7886">
                  <c:v>3636.3745267111808</c:v>
                </c:pt>
                <c:pt idx="7887">
                  <c:v>3460.905661193905</c:v>
                </c:pt>
                <c:pt idx="7888">
                  <c:v>3764.3696392431284</c:v>
                </c:pt>
                <c:pt idx="7889">
                  <c:v>4117.7441767020064</c:v>
                </c:pt>
                <c:pt idx="7890">
                  <c:v>4269.9979042707446</c:v>
                </c:pt>
                <c:pt idx="7891">
                  <c:v>4445.4440522588666</c:v>
                </c:pt>
                <c:pt idx="7892">
                  <c:v>4443.5590587268825</c:v>
                </c:pt>
                <c:pt idx="7893">
                  <c:v>4170.5624954654513</c:v>
                </c:pt>
                <c:pt idx="7894">
                  <c:v>3910.9186363866215</c:v>
                </c:pt>
                <c:pt idx="7895">
                  <c:v>3394.050659926052</c:v>
                </c:pt>
                <c:pt idx="7896">
                  <c:v>3256.3463824334954</c:v>
                </c:pt>
                <c:pt idx="7897">
                  <c:v>3231.9897160090118</c:v>
                </c:pt>
                <c:pt idx="7898">
                  <c:v>3218.4755123805694</c:v>
                </c:pt>
                <c:pt idx="7899">
                  <c:v>3345.7228257543165</c:v>
                </c:pt>
                <c:pt idx="7900">
                  <c:v>3736.2104858661942</c:v>
                </c:pt>
                <c:pt idx="7901">
                  <c:v>4926.1851526823084</c:v>
                </c:pt>
                <c:pt idx="7902">
                  <c:v>5693.7440602168854</c:v>
                </c:pt>
                <c:pt idx="7903">
                  <c:v>6640.4458742146999</c:v>
                </c:pt>
                <c:pt idx="7904">
                  <c:v>9087.6310889468332</c:v>
                </c:pt>
                <c:pt idx="7905">
                  <c:v>9923.8945744748744</c:v>
                </c:pt>
                <c:pt idx="7906">
                  <c:v>7207.4795750923386</c:v>
                </c:pt>
                <c:pt idx="7907">
                  <c:v>5119.211170860287</c:v>
                </c:pt>
                <c:pt idx="7908">
                  <c:v>4913.9820210964326</c:v>
                </c:pt>
                <c:pt idx="7909">
                  <c:v>6525.7126728122103</c:v>
                </c:pt>
                <c:pt idx="7910">
                  <c:v>8237.9789907909635</c:v>
                </c:pt>
                <c:pt idx="7911">
                  <c:v>8315.1278425784913</c:v>
                </c:pt>
                <c:pt idx="7912">
                  <c:v>8300.6063239634186</c:v>
                </c:pt>
                <c:pt idx="7913">
                  <c:v>7806.8455182147509</c:v>
                </c:pt>
                <c:pt idx="7914">
                  <c:v>7543.0476733895748</c:v>
                </c:pt>
                <c:pt idx="7915">
                  <c:v>6988.3248268211782</c:v>
                </c:pt>
                <c:pt idx="7916">
                  <c:v>6367.9184556339751</c:v>
                </c:pt>
                <c:pt idx="7917">
                  <c:v>5676.9918264243433</c:v>
                </c:pt>
                <c:pt idx="7918">
                  <c:v>5217.8746518022936</c:v>
                </c:pt>
                <c:pt idx="7919">
                  <c:v>4909.5224598573386</c:v>
                </c:pt>
                <c:pt idx="7920">
                  <c:v>4779.6229055842787</c:v>
                </c:pt>
                <c:pt idx="7921">
                  <c:v>4619.705204313088</c:v>
                </c:pt>
                <c:pt idx="7922">
                  <c:v>4546.3744559343522</c:v>
                </c:pt>
                <c:pt idx="7923">
                  <c:v>4575.8901046567171</c:v>
                </c:pt>
                <c:pt idx="7924">
                  <c:v>4790.9351167684626</c:v>
                </c:pt>
                <c:pt idx="7925">
                  <c:v>5573.6984308570391</c:v>
                </c:pt>
                <c:pt idx="7926">
                  <c:v>5670.970380784911</c:v>
                </c:pt>
                <c:pt idx="7927">
                  <c:v>6125.6768996949395</c:v>
                </c:pt>
                <c:pt idx="7928">
                  <c:v>6402.0802989675722</c:v>
                </c:pt>
                <c:pt idx="7929">
                  <c:v>7057.2467964406978</c:v>
                </c:pt>
                <c:pt idx="7930">
                  <c:v>7254.0126829249675</c:v>
                </c:pt>
                <c:pt idx="7931">
                  <c:v>4764.5412298003748</c:v>
                </c:pt>
                <c:pt idx="7932">
                  <c:v>3042.2834186761647</c:v>
                </c:pt>
                <c:pt idx="7933">
                  <c:v>4822.7365901970643</c:v>
                </c:pt>
                <c:pt idx="7934">
                  <c:v>6612.8893331900726</c:v>
                </c:pt>
                <c:pt idx="7935">
                  <c:v>7624.3640521518</c:v>
                </c:pt>
                <c:pt idx="7936">
                  <c:v>8183.2772265570966</c:v>
                </c:pt>
                <c:pt idx="7937">
                  <c:v>7855.7426004332137</c:v>
                </c:pt>
                <c:pt idx="7938">
                  <c:v>7634.8171084992755</c:v>
                </c:pt>
                <c:pt idx="7939">
                  <c:v>7071.7855404407628</c:v>
                </c:pt>
                <c:pt idx="7940">
                  <c:v>6342.9730412296749</c:v>
                </c:pt>
                <c:pt idx="7941">
                  <c:v>5723.7196660861719</c:v>
                </c:pt>
                <c:pt idx="7942">
                  <c:v>5267.7394807001074</c:v>
                </c:pt>
                <c:pt idx="7943">
                  <c:v>4971.2147481713555</c:v>
                </c:pt>
                <c:pt idx="7944">
                  <c:v>4788.2781258854484</c:v>
                </c:pt>
                <c:pt idx="7945">
                  <c:v>4691.5124579194216</c:v>
                </c:pt>
                <c:pt idx="7946">
                  <c:v>4629.8756694149679</c:v>
                </c:pt>
                <c:pt idx="7947">
                  <c:v>4661.3425614419912</c:v>
                </c:pt>
                <c:pt idx="7948">
                  <c:v>4855.6378947525245</c:v>
                </c:pt>
                <c:pt idx="7949">
                  <c:v>5407.4947511550517</c:v>
                </c:pt>
                <c:pt idx="7950">
                  <c:v>5594.8966580146443</c:v>
                </c:pt>
                <c:pt idx="7951">
                  <c:v>7190.51310143931</c:v>
                </c:pt>
                <c:pt idx="7952">
                  <c:v>8328.0240237716625</c:v>
                </c:pt>
                <c:pt idx="7953">
                  <c:v>7422.3975168459556</c:v>
                </c:pt>
                <c:pt idx="7954">
                  <c:v>6146.1556267090482</c:v>
                </c:pt>
                <c:pt idx="7955">
                  <c:v>2948.1981184721849</c:v>
                </c:pt>
                <c:pt idx="7956">
                  <c:v>2107.7595080331339</c:v>
                </c:pt>
                <c:pt idx="7957">
                  <c:v>5085.3675709488007</c:v>
                </c:pt>
                <c:pt idx="7958">
                  <c:v>6296.9439102466322</c:v>
                </c:pt>
                <c:pt idx="7959">
                  <c:v>7332.8382355945159</c:v>
                </c:pt>
                <c:pt idx="7960">
                  <c:v>7856.7323470370766</c:v>
                </c:pt>
                <c:pt idx="7961">
                  <c:v>7565.8928450004805</c:v>
                </c:pt>
                <c:pt idx="7962">
                  <c:v>7288.542046679825</c:v>
                </c:pt>
                <c:pt idx="7963">
                  <c:v>6684.9053679504395</c:v>
                </c:pt>
                <c:pt idx="7964">
                  <c:v>5675.5790812719242</c:v>
                </c:pt>
                <c:pt idx="7965">
                  <c:v>4904.1212283906925</c:v>
                </c:pt>
                <c:pt idx="7966">
                  <c:v>4536.9054884254092</c:v>
                </c:pt>
                <c:pt idx="7967">
                  <c:v>5062.3586854273408</c:v>
                </c:pt>
                <c:pt idx="7968">
                  <c:v>4858.5818846507555</c:v>
                </c:pt>
                <c:pt idx="7969">
                  <c:v>4697.5069373504439</c:v>
                </c:pt>
                <c:pt idx="7970">
                  <c:v>4633.902905596231</c:v>
                </c:pt>
                <c:pt idx="7971">
                  <c:v>4672.801772121772</c:v>
                </c:pt>
                <c:pt idx="7972">
                  <c:v>4871.4828403834463</c:v>
                </c:pt>
                <c:pt idx="7973">
                  <c:v>5760.8910385392983</c:v>
                </c:pt>
                <c:pt idx="7974">
                  <c:v>6611.2972035957064</c:v>
                </c:pt>
                <c:pt idx="7975">
                  <c:v>7461.6941798121716</c:v>
                </c:pt>
                <c:pt idx="7976">
                  <c:v>7106.2382879485876</c:v>
                </c:pt>
                <c:pt idx="7977">
                  <c:v>6782.5909938360764</c:v>
                </c:pt>
                <c:pt idx="7978">
                  <c:v>6023.4809619606513</c:v>
                </c:pt>
                <c:pt idx="7979">
                  <c:v>4294.7021685098234</c:v>
                </c:pt>
                <c:pt idx="7980">
                  <c:v>3715.7160854471394</c:v>
                </c:pt>
                <c:pt idx="7981">
                  <c:v>3939.1720506731349</c:v>
                </c:pt>
                <c:pt idx="7982">
                  <c:v>4374.2607079537065</c:v>
                </c:pt>
                <c:pt idx="7983">
                  <c:v>5739.7499877790242</c:v>
                </c:pt>
                <c:pt idx="7984">
                  <c:v>7221.5245266383818</c:v>
                </c:pt>
                <c:pt idx="7985">
                  <c:v>7657.8552794479374</c:v>
                </c:pt>
                <c:pt idx="7986">
                  <c:v>7707.6848584667059</c:v>
                </c:pt>
                <c:pt idx="7987">
                  <c:v>7194.5493691987785</c:v>
                </c:pt>
                <c:pt idx="7988">
                  <c:v>6518.8979375750569</c:v>
                </c:pt>
                <c:pt idx="7989">
                  <c:v>5836.7270283217495</c:v>
                </c:pt>
                <c:pt idx="7990">
                  <c:v>5426.36418640798</c:v>
                </c:pt>
                <c:pt idx="7991">
                  <c:v>5099.6065576179717</c:v>
                </c:pt>
                <c:pt idx="7992">
                  <c:v>4875.5568264042977</c:v>
                </c:pt>
                <c:pt idx="7993">
                  <c:v>4720.0293600688046</c:v>
                </c:pt>
                <c:pt idx="7994">
                  <c:v>4691.5417078190567</c:v>
                </c:pt>
                <c:pt idx="7995">
                  <c:v>4700.2064280876284</c:v>
                </c:pt>
                <c:pt idx="7996">
                  <c:v>4934.4673742633549</c:v>
                </c:pt>
                <c:pt idx="7997">
                  <c:v>5833.8125383222978</c:v>
                </c:pt>
                <c:pt idx="7998">
                  <c:v>6644.8689259134453</c:v>
                </c:pt>
                <c:pt idx="7999">
                  <c:v>7196.7944712129847</c:v>
                </c:pt>
                <c:pt idx="8000">
                  <c:v>6575.867926000843</c:v>
                </c:pt>
                <c:pt idx="8001">
                  <c:v>7872.014502801826</c:v>
                </c:pt>
                <c:pt idx="8002">
                  <c:v>9880.1296966942427</c:v>
                </c:pt>
                <c:pt idx="8003">
                  <c:v>9009.5235534060157</c:v>
                </c:pt>
                <c:pt idx="8004">
                  <c:v>7397.5804008519963</c:v>
                </c:pt>
                <c:pt idx="8005">
                  <c:v>6899.9488832021179</c:v>
                </c:pt>
                <c:pt idx="8006">
                  <c:v>7431.0495715362522</c:v>
                </c:pt>
                <c:pt idx="8007">
                  <c:v>7411.1070960781199</c:v>
                </c:pt>
                <c:pt idx="8008">
                  <c:v>7360.4332999979279</c:v>
                </c:pt>
                <c:pt idx="8009">
                  <c:v>7583.2455354578451</c:v>
                </c:pt>
                <c:pt idx="8010">
                  <c:v>7664.0727581137789</c:v>
                </c:pt>
                <c:pt idx="8011">
                  <c:v>7040.224148737997</c:v>
                </c:pt>
                <c:pt idx="8012">
                  <c:v>6351.348512490752</c:v>
                </c:pt>
                <c:pt idx="8013">
                  <c:v>5689.7257827300655</c:v>
                </c:pt>
                <c:pt idx="8014">
                  <c:v>5251.6532858969895</c:v>
                </c:pt>
                <c:pt idx="8015">
                  <c:v>3802.8144943265274</c:v>
                </c:pt>
                <c:pt idx="8016">
                  <c:v>3635.6810738147778</c:v>
                </c:pt>
                <c:pt idx="8017">
                  <c:v>3509.1498414839275</c:v>
                </c:pt>
                <c:pt idx="8018">
                  <c:v>3461.297678180013</c:v>
                </c:pt>
                <c:pt idx="8019">
                  <c:v>3434.7612572349653</c:v>
                </c:pt>
                <c:pt idx="8020">
                  <c:v>3453.9888222590362</c:v>
                </c:pt>
                <c:pt idx="8021">
                  <c:v>3611.7132098061888</c:v>
                </c:pt>
                <c:pt idx="8022">
                  <c:v>4008.7498931845166</c:v>
                </c:pt>
                <c:pt idx="8023">
                  <c:v>4407.6846406022269</c:v>
                </c:pt>
                <c:pt idx="8024">
                  <c:v>3150.2080850825046</c:v>
                </c:pt>
                <c:pt idx="8025">
                  <c:v>2227.6297204941088</c:v>
                </c:pt>
                <c:pt idx="8026">
                  <c:v>3382.8391230406237</c:v>
                </c:pt>
                <c:pt idx="8027">
                  <c:v>3771.0317185889921</c:v>
                </c:pt>
                <c:pt idx="8028">
                  <c:v>3105.4003031068992</c:v>
                </c:pt>
                <c:pt idx="8029">
                  <c:v>3136.1878877179793</c:v>
                </c:pt>
                <c:pt idx="8030">
                  <c:v>3074.7944222519077</c:v>
                </c:pt>
                <c:pt idx="8031">
                  <c:v>3227.4816509319098</c:v>
                </c:pt>
                <c:pt idx="8032">
                  <c:v>3389.8903347014589</c:v>
                </c:pt>
                <c:pt idx="8033">
                  <c:v>3363.6034784000758</c:v>
                </c:pt>
                <c:pt idx="8034">
                  <c:v>3364.7189745724509</c:v>
                </c:pt>
                <c:pt idx="8035">
                  <c:v>3267.0963392969529</c:v>
                </c:pt>
                <c:pt idx="8036">
                  <c:v>2823.8663369109299</c:v>
                </c:pt>
                <c:pt idx="8037">
                  <c:v>2672.3514938068424</c:v>
                </c:pt>
                <c:pt idx="8038">
                  <c:v>2522.6361447781164</c:v>
                </c:pt>
                <c:pt idx="8039">
                  <c:v>2379.0333402752931</c:v>
                </c:pt>
                <c:pt idx="8040">
                  <c:v>2263.1893862729703</c:v>
                </c:pt>
                <c:pt idx="8041">
                  <c:v>2203.5126327930088</c:v>
                </c:pt>
                <c:pt idx="8042">
                  <c:v>2155.0482873396872</c:v>
                </c:pt>
                <c:pt idx="8043">
                  <c:v>2149.1264271594841</c:v>
                </c:pt>
                <c:pt idx="8044">
                  <c:v>2141.1298890981657</c:v>
                </c:pt>
                <c:pt idx="8045">
                  <c:v>2211.2499217438944</c:v>
                </c:pt>
                <c:pt idx="8046">
                  <c:v>2133.2778094915288</c:v>
                </c:pt>
                <c:pt idx="8047">
                  <c:v>1780.8239930384616</c:v>
                </c:pt>
                <c:pt idx="8048">
                  <c:v>1661.953972590388</c:v>
                </c:pt>
                <c:pt idx="8049">
                  <c:v>2443.8606509036217</c:v>
                </c:pt>
                <c:pt idx="8050">
                  <c:v>2228.1747703012456</c:v>
                </c:pt>
                <c:pt idx="8051">
                  <c:v>2313.4074088752695</c:v>
                </c:pt>
                <c:pt idx="8052">
                  <c:v>1939.9525845575713</c:v>
                </c:pt>
                <c:pt idx="8053">
                  <c:v>2283.2291186975399</c:v>
                </c:pt>
                <c:pt idx="8054">
                  <c:v>2442.8114418039513</c:v>
                </c:pt>
                <c:pt idx="8055">
                  <c:v>2706.0337012386804</c:v>
                </c:pt>
                <c:pt idx="8056">
                  <c:v>2903.4241534226016</c:v>
                </c:pt>
                <c:pt idx="8057">
                  <c:v>2912.0549390576143</c:v>
                </c:pt>
                <c:pt idx="8058">
                  <c:v>2930.1482574736488</c:v>
                </c:pt>
                <c:pt idx="8059">
                  <c:v>2814.2478041651939</c:v>
                </c:pt>
                <c:pt idx="8060">
                  <c:v>2672.4919933247443</c:v>
                </c:pt>
                <c:pt idx="8061">
                  <c:v>2494.2617953895892</c:v>
                </c:pt>
                <c:pt idx="8062">
                  <c:v>2362.5902656967437</c:v>
                </c:pt>
                <c:pt idx="8063">
                  <c:v>2246.4838125951392</c:v>
                </c:pt>
                <c:pt idx="8064">
                  <c:v>2194.4660983345634</c:v>
                </c:pt>
                <c:pt idx="8065">
                  <c:v>2162.398012120429</c:v>
                </c:pt>
                <c:pt idx="8066">
                  <c:v>2220.6995200692986</c:v>
                </c:pt>
                <c:pt idx="8067">
                  <c:v>3082.4819132681273</c:v>
                </c:pt>
                <c:pt idx="8068">
                  <c:v>4119.716013686003</c:v>
                </c:pt>
                <c:pt idx="8069">
                  <c:v>5674.544134823157</c:v>
                </c:pt>
                <c:pt idx="8070">
                  <c:v>7253.576535940857</c:v>
                </c:pt>
                <c:pt idx="8071">
                  <c:v>8985.1801508876906</c:v>
                </c:pt>
                <c:pt idx="8072">
                  <c:v>9353.3148370926701</c:v>
                </c:pt>
                <c:pt idx="8073">
                  <c:v>9032.3350313310711</c:v>
                </c:pt>
                <c:pt idx="8074">
                  <c:v>8291.1417470049801</c:v>
                </c:pt>
                <c:pt idx="8075">
                  <c:v>7084.0395323834682</c:v>
                </c:pt>
                <c:pt idx="8076">
                  <c:v>7960.6417151924534</c:v>
                </c:pt>
                <c:pt idx="8077">
                  <c:v>8539.5919133631196</c:v>
                </c:pt>
                <c:pt idx="8078">
                  <c:v>8974.1185213128556</c:v>
                </c:pt>
                <c:pt idx="8079">
                  <c:v>9315.7339809855748</c:v>
                </c:pt>
                <c:pt idx="8080">
                  <c:v>8667.7154257946113</c:v>
                </c:pt>
                <c:pt idx="8081">
                  <c:v>7355.0564911974789</c:v>
                </c:pt>
                <c:pt idx="8082">
                  <c:v>6769.8236788185404</c:v>
                </c:pt>
                <c:pt idx="8083">
                  <c:v>6175.8695808651228</c:v>
                </c:pt>
                <c:pt idx="8084">
                  <c:v>5360.4828559679081</c:v>
                </c:pt>
                <c:pt idx="8085">
                  <c:v>4899.4067835674623</c:v>
                </c:pt>
                <c:pt idx="8086">
                  <c:v>4606.966876772366</c:v>
                </c:pt>
                <c:pt idx="8087">
                  <c:v>4340.4765771858638</c:v>
                </c:pt>
                <c:pt idx="8088">
                  <c:v>4179.6962001247884</c:v>
                </c:pt>
                <c:pt idx="8089">
                  <c:v>4171.6617279436341</c:v>
                </c:pt>
                <c:pt idx="8090">
                  <c:v>4237.1509614791157</c:v>
                </c:pt>
                <c:pt idx="8091">
                  <c:v>4356.3294037897422</c:v>
                </c:pt>
                <c:pt idx="8092">
                  <c:v>4973.9391170731751</c:v>
                </c:pt>
                <c:pt idx="8093">
                  <c:v>6061.8564363307059</c:v>
                </c:pt>
                <c:pt idx="8094">
                  <c:v>7454.4694213453158</c:v>
                </c:pt>
                <c:pt idx="8095">
                  <c:v>8657.500659373216</c:v>
                </c:pt>
                <c:pt idx="8096">
                  <c:v>8014.1303068479874</c:v>
                </c:pt>
                <c:pt idx="8097">
                  <c:v>7603.3987886046971</c:v>
                </c:pt>
                <c:pt idx="8098">
                  <c:v>7126.7140090879548</c:v>
                </c:pt>
                <c:pt idx="8099">
                  <c:v>5513.0897561769398</c:v>
                </c:pt>
                <c:pt idx="8100">
                  <c:v>5946.6791262773313</c:v>
                </c:pt>
                <c:pt idx="8101">
                  <c:v>7951.3035446845488</c:v>
                </c:pt>
                <c:pt idx="8102">
                  <c:v>8826.9164824310574</c:v>
                </c:pt>
                <c:pt idx="8103">
                  <c:v>9355.9457172141811</c:v>
                </c:pt>
                <c:pt idx="8104">
                  <c:v>9005.3322548232281</c:v>
                </c:pt>
                <c:pt idx="8105">
                  <c:v>7577.094866062761</c:v>
                </c:pt>
                <c:pt idx="8106">
                  <c:v>6858.6217786238431</c:v>
                </c:pt>
                <c:pt idx="8107">
                  <c:v>6183.7726192472683</c:v>
                </c:pt>
                <c:pt idx="8108">
                  <c:v>5457.5212427481501</c:v>
                </c:pt>
                <c:pt idx="8109">
                  <c:v>4952.0179960415562</c:v>
                </c:pt>
                <c:pt idx="8110">
                  <c:v>4632.2007364369174</c:v>
                </c:pt>
                <c:pt idx="8111">
                  <c:v>4384.0472551809253</c:v>
                </c:pt>
                <c:pt idx="8112">
                  <c:v>4242.2509439794439</c:v>
                </c:pt>
                <c:pt idx="8113">
                  <c:v>4189.3392980362332</c:v>
                </c:pt>
                <c:pt idx="8114">
                  <c:v>4263.6720669767165</c:v>
                </c:pt>
                <c:pt idx="8115">
                  <c:v>4445.271003602651</c:v>
                </c:pt>
                <c:pt idx="8116">
                  <c:v>4995.751423228171</c:v>
                </c:pt>
                <c:pt idx="8117">
                  <c:v>6175.6193969735832</c:v>
                </c:pt>
                <c:pt idx="8118">
                  <c:v>7606.3146257267472</c:v>
                </c:pt>
                <c:pt idx="8119">
                  <c:v>9187.5970904401111</c:v>
                </c:pt>
                <c:pt idx="8120">
                  <c:v>7573.638253514936</c:v>
                </c:pt>
                <c:pt idx="8121">
                  <c:v>6931.0698479866624</c:v>
                </c:pt>
                <c:pt idx="8122">
                  <c:v>6073.8234530044592</c:v>
                </c:pt>
                <c:pt idx="8123">
                  <c:v>4362.5278621128018</c:v>
                </c:pt>
                <c:pt idx="8124">
                  <c:v>4694.5231682334334</c:v>
                </c:pt>
                <c:pt idx="8125">
                  <c:v>6385.1041889437438</c:v>
                </c:pt>
                <c:pt idx="8126">
                  <c:v>9074.4606800527745</c:v>
                </c:pt>
                <c:pt idx="8127">
                  <c:v>9612.1705753439237</c:v>
                </c:pt>
                <c:pt idx="8128">
                  <c:v>9031.4411114853847</c:v>
                </c:pt>
                <c:pt idx="8129">
                  <c:v>7381.5310966046372</c:v>
                </c:pt>
                <c:pt idx="8130">
                  <c:v>6761.0958932663652</c:v>
                </c:pt>
                <c:pt idx="8131">
                  <c:v>6069.015911514256</c:v>
                </c:pt>
                <c:pt idx="8132">
                  <c:v>5412.7505691206579</c:v>
                </c:pt>
                <c:pt idx="8133">
                  <c:v>4987.6763854362107</c:v>
                </c:pt>
                <c:pt idx="8134">
                  <c:v>4720.8580869751768</c:v>
                </c:pt>
                <c:pt idx="8135">
                  <c:v>4455.0550350305075</c:v>
                </c:pt>
                <c:pt idx="8136">
                  <c:v>4320.2740157573162</c:v>
                </c:pt>
                <c:pt idx="8137">
                  <c:v>4280.6123898490468</c:v>
                </c:pt>
                <c:pt idx="8138">
                  <c:v>4370.4539865737788</c:v>
                </c:pt>
                <c:pt idx="8139">
                  <c:v>4490.7354245996739</c:v>
                </c:pt>
                <c:pt idx="8140">
                  <c:v>5180.9061624030101</c:v>
                </c:pt>
                <c:pt idx="8141">
                  <c:v>6391.2642282771576</c:v>
                </c:pt>
                <c:pt idx="8142">
                  <c:v>7765.7058448120424</c:v>
                </c:pt>
                <c:pt idx="8143">
                  <c:v>8882.3845027451607</c:v>
                </c:pt>
                <c:pt idx="8144">
                  <c:v>8560.9036471006821</c:v>
                </c:pt>
                <c:pt idx="8145">
                  <c:v>8750.6413395214659</c:v>
                </c:pt>
                <c:pt idx="8146">
                  <c:v>8755.0178924578759</c:v>
                </c:pt>
                <c:pt idx="8147">
                  <c:v>7366.5590602752454</c:v>
                </c:pt>
                <c:pt idx="8148">
                  <c:v>6029.7327548313706</c:v>
                </c:pt>
                <c:pt idx="8149">
                  <c:v>8538.7643571894077</c:v>
                </c:pt>
                <c:pt idx="8150">
                  <c:v>9289.3106898323313</c:v>
                </c:pt>
                <c:pt idx="8151">
                  <c:v>9378.9062318757533</c:v>
                </c:pt>
                <c:pt idx="8152">
                  <c:v>8889.4068018505532</c:v>
                </c:pt>
                <c:pt idx="8153">
                  <c:v>7408.6899499139208</c:v>
                </c:pt>
                <c:pt idx="8154">
                  <c:v>6707.8474332288715</c:v>
                </c:pt>
                <c:pt idx="8155">
                  <c:v>6087.2934800480698</c:v>
                </c:pt>
                <c:pt idx="8156">
                  <c:v>5341.0742915649025</c:v>
                </c:pt>
                <c:pt idx="8157">
                  <c:v>4818.6649713684583</c:v>
                </c:pt>
                <c:pt idx="8158">
                  <c:v>4482.5668873785389</c:v>
                </c:pt>
                <c:pt idx="8159">
                  <c:v>4259.8380146325771</c:v>
                </c:pt>
                <c:pt idx="8160">
                  <c:v>4119.3224495364475</c:v>
                </c:pt>
                <c:pt idx="8161">
                  <c:v>4033.4214050404207</c:v>
                </c:pt>
                <c:pt idx="8162">
                  <c:v>4110.4037301394274</c:v>
                </c:pt>
                <c:pt idx="8163">
                  <c:v>4268.7375493454247</c:v>
                </c:pt>
                <c:pt idx="8164">
                  <c:v>5005.5887047233109</c:v>
                </c:pt>
                <c:pt idx="8165">
                  <c:v>6103.3463054656886</c:v>
                </c:pt>
                <c:pt idx="8166">
                  <c:v>7532.1113978386338</c:v>
                </c:pt>
                <c:pt idx="8167">
                  <c:v>8667.8902461748912</c:v>
                </c:pt>
                <c:pt idx="8168">
                  <c:v>6987.2946143044428</c:v>
                </c:pt>
                <c:pt idx="8169">
                  <c:v>6423.1062606791802</c:v>
                </c:pt>
                <c:pt idx="8170">
                  <c:v>6004.319659762763</c:v>
                </c:pt>
                <c:pt idx="8171">
                  <c:v>4589.582586044643</c:v>
                </c:pt>
                <c:pt idx="8172">
                  <c:v>4888.0260281688934</c:v>
                </c:pt>
                <c:pt idx="8173">
                  <c:v>6069.6807616744263</c:v>
                </c:pt>
                <c:pt idx="8174">
                  <c:v>8391.4593402071951</c:v>
                </c:pt>
                <c:pt idx="8175">
                  <c:v>9025.352223281654</c:v>
                </c:pt>
                <c:pt idx="8176">
                  <c:v>8649.8876062175641</c:v>
                </c:pt>
                <c:pt idx="8177">
                  <c:v>7292.9704959843975</c:v>
                </c:pt>
                <c:pt idx="8178">
                  <c:v>6653.8204758626507</c:v>
                </c:pt>
                <c:pt idx="8179">
                  <c:v>5971.5805258462442</c:v>
                </c:pt>
                <c:pt idx="8180">
                  <c:v>5022.5225276179453</c:v>
                </c:pt>
                <c:pt idx="8181">
                  <c:v>4527.050311991673</c:v>
                </c:pt>
                <c:pt idx="8182">
                  <c:v>4136.4627717225167</c:v>
                </c:pt>
                <c:pt idx="8183">
                  <c:v>3824.6235504926767</c:v>
                </c:pt>
                <c:pt idx="8184">
                  <c:v>3637.1248191108261</c:v>
                </c:pt>
                <c:pt idx="8185">
                  <c:v>3496.3472544137007</c:v>
                </c:pt>
                <c:pt idx="8186">
                  <c:v>3371.9655807070267</c:v>
                </c:pt>
                <c:pt idx="8187">
                  <c:v>3271.4461398713952</c:v>
                </c:pt>
                <c:pt idx="8188">
                  <c:v>2776.6644213758068</c:v>
                </c:pt>
                <c:pt idx="8189">
                  <c:v>2528.4732554991215</c:v>
                </c:pt>
                <c:pt idx="8190">
                  <c:v>2670.5104896633634</c:v>
                </c:pt>
                <c:pt idx="8191">
                  <c:v>2706.2791207761388</c:v>
                </c:pt>
                <c:pt idx="8192">
                  <c:v>3052.4181925721423</c:v>
                </c:pt>
                <c:pt idx="8193">
                  <c:v>2763.3907903722484</c:v>
                </c:pt>
                <c:pt idx="8194">
                  <c:v>2278.1745367948233</c:v>
                </c:pt>
                <c:pt idx="8195">
                  <c:v>2094.0299406974868</c:v>
                </c:pt>
                <c:pt idx="8196">
                  <c:v>2516.540262414997</c:v>
                </c:pt>
                <c:pt idx="8197">
                  <c:v>2192.4797275903534</c:v>
                </c:pt>
                <c:pt idx="8198">
                  <c:v>2515.1152409645765</c:v>
                </c:pt>
                <c:pt idx="8199">
                  <c:v>2892.7627275813848</c:v>
                </c:pt>
                <c:pt idx="8200">
                  <c:v>3097.8629262409499</c:v>
                </c:pt>
                <c:pt idx="8201">
                  <c:v>3142.508850546496</c:v>
                </c:pt>
                <c:pt idx="8202">
                  <c:v>3258.2275539785937</c:v>
                </c:pt>
                <c:pt idx="8203">
                  <c:v>3053.0920023643166</c:v>
                </c:pt>
                <c:pt idx="8204">
                  <c:v>2823.7695872429085</c:v>
                </c:pt>
                <c:pt idx="8205">
                  <c:v>2645.8676384314258</c:v>
                </c:pt>
                <c:pt idx="8206">
                  <c:v>2521.4956484415234</c:v>
                </c:pt>
                <c:pt idx="8207">
                  <c:v>2378.6270914192619</c:v>
                </c:pt>
                <c:pt idx="8208">
                  <c:v>2290.3357396251445</c:v>
                </c:pt>
                <c:pt idx="8209">
                  <c:v>2238.3430905285618</c:v>
                </c:pt>
                <c:pt idx="8210">
                  <c:v>2198.5534650595</c:v>
                </c:pt>
                <c:pt idx="8211">
                  <c:v>2193.1693527841126</c:v>
                </c:pt>
                <c:pt idx="8212">
                  <c:v>2165.9075003282519</c:v>
                </c:pt>
                <c:pt idx="8213">
                  <c:v>2252.1958584952822</c:v>
                </c:pt>
                <c:pt idx="8214">
                  <c:v>2122.6702992508376</c:v>
                </c:pt>
                <c:pt idx="8215">
                  <c:v>1717.2263612267609</c:v>
                </c:pt>
                <c:pt idx="8216">
                  <c:v>1660.8578702908596</c:v>
                </c:pt>
                <c:pt idx="8217">
                  <c:v>2548.9861734131537</c:v>
                </c:pt>
                <c:pt idx="8218">
                  <c:v>2754.2576200538165</c:v>
                </c:pt>
                <c:pt idx="8219">
                  <c:v>1983.7504040582417</c:v>
                </c:pt>
                <c:pt idx="8220">
                  <c:v>1735.1606124608104</c:v>
                </c:pt>
                <c:pt idx="8221">
                  <c:v>1389.1183494940672</c:v>
                </c:pt>
                <c:pt idx="8222">
                  <c:v>2079.9283330260992</c:v>
                </c:pt>
                <c:pt idx="8223">
                  <c:v>2700.9907993329816</c:v>
                </c:pt>
                <c:pt idx="8224">
                  <c:v>2920.6297251347792</c:v>
                </c:pt>
                <c:pt idx="8225">
                  <c:v>2929.5262596079228</c:v>
                </c:pt>
                <c:pt idx="8226">
                  <c:v>2965.363148390089</c:v>
                </c:pt>
                <c:pt idx="8227">
                  <c:v>2787.8766984028966</c:v>
                </c:pt>
                <c:pt idx="8228">
                  <c:v>2725.3812043449361</c:v>
                </c:pt>
                <c:pt idx="8229">
                  <c:v>2610.3747484688893</c:v>
                </c:pt>
                <c:pt idx="8230">
                  <c:v>2433.4290458762198</c:v>
                </c:pt>
                <c:pt idx="8231">
                  <c:v>2318.153840672338</c:v>
                </c:pt>
                <c:pt idx="8232">
                  <c:v>2254.0521021259156</c:v>
                </c:pt>
                <c:pt idx="8233">
                  <c:v>2221.3935176879704</c:v>
                </c:pt>
                <c:pt idx="8234">
                  <c:v>2326.2221937372365</c:v>
                </c:pt>
                <c:pt idx="8235">
                  <c:v>3198.5728661729177</c:v>
                </c:pt>
                <c:pt idx="8236">
                  <c:v>3962.6386239187937</c:v>
                </c:pt>
                <c:pt idx="8237">
                  <c:v>5854.4115768904048</c:v>
                </c:pt>
                <c:pt idx="8238">
                  <c:v>7319.5982865273691</c:v>
                </c:pt>
                <c:pt idx="8239">
                  <c:v>8258.9259826588604</c:v>
                </c:pt>
                <c:pt idx="8240">
                  <c:v>7884.5130771328259</c:v>
                </c:pt>
                <c:pt idx="8241">
                  <c:v>6245.4475099895808</c:v>
                </c:pt>
                <c:pt idx="8242">
                  <c:v>7870.5392871294371</c:v>
                </c:pt>
                <c:pt idx="8243">
                  <c:v>6828.8292266123344</c:v>
                </c:pt>
                <c:pt idx="8244">
                  <c:v>6980.7978163086345</c:v>
                </c:pt>
                <c:pt idx="8245">
                  <c:v>8542.6512365019662</c:v>
                </c:pt>
                <c:pt idx="8246">
                  <c:v>8584.5544620913715</c:v>
                </c:pt>
                <c:pt idx="8247">
                  <c:v>8938.7953850922913</c:v>
                </c:pt>
                <c:pt idx="8248">
                  <c:v>8720.7483150717962</c:v>
                </c:pt>
                <c:pt idx="8249">
                  <c:v>7373.1125599913294</c:v>
                </c:pt>
                <c:pt idx="8250">
                  <c:v>6628.0616177495376</c:v>
                </c:pt>
                <c:pt idx="8251">
                  <c:v>6130.8614075525666</c:v>
                </c:pt>
                <c:pt idx="8252">
                  <c:v>5439.2624243999981</c:v>
                </c:pt>
                <c:pt idx="8253">
                  <c:v>4881.3667144687124</c:v>
                </c:pt>
                <c:pt idx="8254">
                  <c:v>4561.3774557042589</c:v>
                </c:pt>
                <c:pt idx="8255">
                  <c:v>4303.8524411049948</c:v>
                </c:pt>
                <c:pt idx="8256">
                  <c:v>4159.7463880789783</c:v>
                </c:pt>
                <c:pt idx="8257">
                  <c:v>4122.4162541706137</c:v>
                </c:pt>
                <c:pt idx="8258">
                  <c:v>4153.9496579694141</c:v>
                </c:pt>
                <c:pt idx="8259">
                  <c:v>4312.8804753769209</c:v>
                </c:pt>
                <c:pt idx="8260">
                  <c:v>4943.1869605936645</c:v>
                </c:pt>
                <c:pt idx="8261">
                  <c:v>6187.3659221674961</c:v>
                </c:pt>
                <c:pt idx="8262">
                  <c:v>7726.161356682871</c:v>
                </c:pt>
                <c:pt idx="8263">
                  <c:v>8972.8484476870835</c:v>
                </c:pt>
                <c:pt idx="8264">
                  <c:v>8575.6309882942551</c:v>
                </c:pt>
                <c:pt idx="8265">
                  <c:v>7978.2003473070663</c:v>
                </c:pt>
                <c:pt idx="8266">
                  <c:v>6521.2670510002072</c:v>
                </c:pt>
                <c:pt idx="8267">
                  <c:v>5722.517551531022</c:v>
                </c:pt>
                <c:pt idx="8268">
                  <c:v>5235.7238114510974</c:v>
                </c:pt>
                <c:pt idx="8269">
                  <c:v>7760.3476624615278</c:v>
                </c:pt>
                <c:pt idx="8270">
                  <c:v>8678.1212521048237</c:v>
                </c:pt>
                <c:pt idx="8271">
                  <c:v>9645.2124675052819</c:v>
                </c:pt>
                <c:pt idx="8272">
                  <c:v>9173.7376709703567</c:v>
                </c:pt>
                <c:pt idx="8273">
                  <c:v>7656.2961832976962</c:v>
                </c:pt>
                <c:pt idx="8274">
                  <c:v>7017.7054110069921</c:v>
                </c:pt>
                <c:pt idx="8275">
                  <c:v>6211.1282216314421</c:v>
                </c:pt>
                <c:pt idx="8276">
                  <c:v>5457.7307420292909</c:v>
                </c:pt>
                <c:pt idx="8277">
                  <c:v>4890.1382498707662</c:v>
                </c:pt>
                <c:pt idx="8278">
                  <c:v>4606.5388782409664</c:v>
                </c:pt>
                <c:pt idx="8279">
                  <c:v>4340.8015760706885</c:v>
                </c:pt>
                <c:pt idx="8280">
                  <c:v>4240.8289488587643</c:v>
                </c:pt>
                <c:pt idx="8281">
                  <c:v>4245.5129982862927</c:v>
                </c:pt>
                <c:pt idx="8282">
                  <c:v>4315.6270317026065</c:v>
                </c:pt>
                <c:pt idx="8283">
                  <c:v>4412.668418972552</c:v>
                </c:pt>
                <c:pt idx="8284">
                  <c:v>5033.9316194697003</c:v>
                </c:pt>
                <c:pt idx="8285">
                  <c:v>6215.8280207549278</c:v>
                </c:pt>
                <c:pt idx="8286">
                  <c:v>7663.05881931158</c:v>
                </c:pt>
                <c:pt idx="8287">
                  <c:v>8770.3571524650306</c:v>
                </c:pt>
                <c:pt idx="8288">
                  <c:v>8329.2012477936205</c:v>
                </c:pt>
                <c:pt idx="8289">
                  <c:v>6881.5519151143135</c:v>
                </c:pt>
                <c:pt idx="8290">
                  <c:v>6385.9713308956789</c:v>
                </c:pt>
                <c:pt idx="8291">
                  <c:v>4573.7613649702471</c:v>
                </c:pt>
                <c:pt idx="8292">
                  <c:v>5842.159256180993</c:v>
                </c:pt>
                <c:pt idx="8293">
                  <c:v>7758.3058213136101</c:v>
                </c:pt>
                <c:pt idx="8294">
                  <c:v>8898.9135176819036</c:v>
                </c:pt>
                <c:pt idx="8295">
                  <c:v>9559.6557929814753</c:v>
                </c:pt>
                <c:pt idx="8296">
                  <c:v>9120.0264625206983</c:v>
                </c:pt>
                <c:pt idx="8297">
                  <c:v>7807.5270273762744</c:v>
                </c:pt>
                <c:pt idx="8298">
                  <c:v>7053.9512983857521</c:v>
                </c:pt>
                <c:pt idx="8299">
                  <c:v>6238.4525738728453</c:v>
                </c:pt>
                <c:pt idx="8300">
                  <c:v>5431.5156359817083</c:v>
                </c:pt>
                <c:pt idx="8301">
                  <c:v>4864.2796423499249</c:v>
                </c:pt>
                <c:pt idx="8302">
                  <c:v>4597.1358450057814</c:v>
                </c:pt>
                <c:pt idx="8303">
                  <c:v>4286.1246209348183</c:v>
                </c:pt>
                <c:pt idx="8304">
                  <c:v>4163.2496263082476</c:v>
                </c:pt>
                <c:pt idx="8305">
                  <c:v>4098.0636417322194</c:v>
                </c:pt>
                <c:pt idx="8306">
                  <c:v>4159.2809549260282</c:v>
                </c:pt>
                <c:pt idx="8307">
                  <c:v>4330.8297947870606</c:v>
                </c:pt>
                <c:pt idx="8308">
                  <c:v>5013.4662434429547</c:v>
                </c:pt>
                <c:pt idx="8309">
                  <c:v>6113.1868376996727</c:v>
                </c:pt>
                <c:pt idx="8310">
                  <c:v>7577.4198706946918</c:v>
                </c:pt>
                <c:pt idx="8311">
                  <c:v>9540.9085382492249</c:v>
                </c:pt>
                <c:pt idx="8312">
                  <c:v>9633.5929634214936</c:v>
                </c:pt>
                <c:pt idx="8313">
                  <c:v>9697.7022456985633</c:v>
                </c:pt>
                <c:pt idx="8314">
                  <c:v>9287.3082611385198</c:v>
                </c:pt>
                <c:pt idx="8315">
                  <c:v>8093.2173524875616</c:v>
                </c:pt>
                <c:pt idx="8316">
                  <c:v>8434.9684885105653</c:v>
                </c:pt>
                <c:pt idx="8317">
                  <c:v>9508.9942851516989</c:v>
                </c:pt>
                <c:pt idx="8318">
                  <c:v>9673.1020129426433</c:v>
                </c:pt>
                <c:pt idx="8319">
                  <c:v>9910.5323262921102</c:v>
                </c:pt>
                <c:pt idx="8320">
                  <c:v>9279.435093788672</c:v>
                </c:pt>
                <c:pt idx="8321">
                  <c:v>7868.9002750350228</c:v>
                </c:pt>
                <c:pt idx="8322">
                  <c:v>7115.487295986055</c:v>
                </c:pt>
                <c:pt idx="8323">
                  <c:v>6415.4950261335371</c:v>
                </c:pt>
                <c:pt idx="8324">
                  <c:v>5626.0111588553291</c:v>
                </c:pt>
                <c:pt idx="8325">
                  <c:v>5102.7673415223089</c:v>
                </c:pt>
                <c:pt idx="8326">
                  <c:v>4676.8466607424652</c:v>
                </c:pt>
                <c:pt idx="8327">
                  <c:v>4348.4483653321076</c:v>
                </c:pt>
                <c:pt idx="8328">
                  <c:v>4215.7075885581908</c:v>
                </c:pt>
                <c:pt idx="8329">
                  <c:v>4140.4438233122546</c:v>
                </c:pt>
                <c:pt idx="8330">
                  <c:v>4206.7733692143565</c:v>
                </c:pt>
                <c:pt idx="8331">
                  <c:v>4366.1196856961524</c:v>
                </c:pt>
                <c:pt idx="8332">
                  <c:v>5031.9410607999444</c:v>
                </c:pt>
                <c:pt idx="8333">
                  <c:v>6119.3958816444565</c:v>
                </c:pt>
                <c:pt idx="8334">
                  <c:v>7523.7931368768077</c:v>
                </c:pt>
                <c:pt idx="8335">
                  <c:v>9272.3481778394289</c:v>
                </c:pt>
                <c:pt idx="8336">
                  <c:v>9659.3433686662793</c:v>
                </c:pt>
                <c:pt idx="8337">
                  <c:v>9985.4540023497957</c:v>
                </c:pt>
                <c:pt idx="8338">
                  <c:v>9744.4681263019593</c:v>
                </c:pt>
                <c:pt idx="8339">
                  <c:v>7960.8952223769256</c:v>
                </c:pt>
                <c:pt idx="8340">
                  <c:v>8282.8846014766023</c:v>
                </c:pt>
                <c:pt idx="8341">
                  <c:v>9285.194410288892</c:v>
                </c:pt>
                <c:pt idx="8342">
                  <c:v>9371.5878178130715</c:v>
                </c:pt>
                <c:pt idx="8343">
                  <c:v>9424.3138288663486</c:v>
                </c:pt>
                <c:pt idx="8344">
                  <c:v>8605.4076813424217</c:v>
                </c:pt>
                <c:pt idx="8345">
                  <c:v>7124.6903294075009</c:v>
                </c:pt>
                <c:pt idx="8346">
                  <c:v>6370.7523519099686</c:v>
                </c:pt>
                <c:pt idx="8347">
                  <c:v>5704.9902268528722</c:v>
                </c:pt>
                <c:pt idx="8348">
                  <c:v>5049.7501304413272</c:v>
                </c:pt>
                <c:pt idx="8349">
                  <c:v>4517.7565283816193</c:v>
                </c:pt>
                <c:pt idx="8350">
                  <c:v>4251.697477065366</c:v>
                </c:pt>
                <c:pt idx="8351">
                  <c:v>3976.57264160672</c:v>
                </c:pt>
                <c:pt idx="8352">
                  <c:v>3736.5879475710026</c:v>
                </c:pt>
                <c:pt idx="8353">
                  <c:v>3577.8543142368953</c:v>
                </c:pt>
                <c:pt idx="8354">
                  <c:v>3513.0713935278272</c:v>
                </c:pt>
                <c:pt idx="8355">
                  <c:v>3425.3644742283345</c:v>
                </c:pt>
                <c:pt idx="8356">
                  <c:v>3222.8161639864052</c:v>
                </c:pt>
                <c:pt idx="8357">
                  <c:v>3384.8808516405988</c:v>
                </c:pt>
                <c:pt idx="8358">
                  <c:v>4070.8362886579812</c:v>
                </c:pt>
                <c:pt idx="8359">
                  <c:v>4493.4902613501863</c:v>
                </c:pt>
                <c:pt idx="8360">
                  <c:v>4515.7705339234744</c:v>
                </c:pt>
                <c:pt idx="8361">
                  <c:v>4564.9439758561457</c:v>
                </c:pt>
                <c:pt idx="8362">
                  <c:v>4226.664230781932</c:v>
                </c:pt>
                <c:pt idx="8363">
                  <c:v>3299.8005387066446</c:v>
                </c:pt>
                <c:pt idx="8364">
                  <c:v>3122.0133443344739</c:v>
                </c:pt>
                <c:pt idx="8365">
                  <c:v>3270.4452527958324</c:v>
                </c:pt>
                <c:pt idx="8366">
                  <c:v>3318.8620776245953</c:v>
                </c:pt>
                <c:pt idx="8367">
                  <c:v>3483.6475724015545</c:v>
                </c:pt>
                <c:pt idx="8368">
                  <c:v>3656.5746333722891</c:v>
                </c:pt>
                <c:pt idx="8369">
                  <c:v>3612.1942084057291</c:v>
                </c:pt>
                <c:pt idx="8370">
                  <c:v>3577.5950651264616</c:v>
                </c:pt>
                <c:pt idx="8371">
                  <c:v>3346.9131541699189</c:v>
                </c:pt>
                <c:pt idx="8372">
                  <c:v>3116.3124939345789</c:v>
                </c:pt>
                <c:pt idx="8373">
                  <c:v>2938.4167946016523</c:v>
                </c:pt>
                <c:pt idx="8374">
                  <c:v>2787.8701984252007</c:v>
                </c:pt>
                <c:pt idx="8375">
                  <c:v>2646.6801353934889</c:v>
                </c:pt>
                <c:pt idx="8376">
                  <c:v>2557.5382867676985</c:v>
                </c:pt>
                <c:pt idx="8377">
                  <c:v>2474.8279810732247</c:v>
                </c:pt>
                <c:pt idx="8378">
                  <c:v>2454.6501693097539</c:v>
                </c:pt>
                <c:pt idx="8379">
                  <c:v>2399.4669661609832</c:v>
                </c:pt>
                <c:pt idx="8380">
                  <c:v>2397.1581590832398</c:v>
                </c:pt>
                <c:pt idx="8381">
                  <c:v>2453.7066727971924</c:v>
                </c:pt>
                <c:pt idx="8382">
                  <c:v>2420.4546606781419</c:v>
                </c:pt>
                <c:pt idx="8383">
                  <c:v>2072.350070958747</c:v>
                </c:pt>
                <c:pt idx="8384">
                  <c:v>1866.7880261177279</c:v>
                </c:pt>
                <c:pt idx="8385">
                  <c:v>2523.2671916527606</c:v>
                </c:pt>
                <c:pt idx="8386">
                  <c:v>2284.6993749365797</c:v>
                </c:pt>
                <c:pt idx="8387">
                  <c:v>2202.4673811614721</c:v>
                </c:pt>
                <c:pt idx="8388">
                  <c:v>1978.3312409694779</c:v>
                </c:pt>
                <c:pt idx="8389">
                  <c:v>2225.7279839942353</c:v>
                </c:pt>
                <c:pt idx="8390">
                  <c:v>2317.1961478027938</c:v>
                </c:pt>
                <c:pt idx="8391">
                  <c:v>2951.6703943058669</c:v>
                </c:pt>
                <c:pt idx="8392">
                  <c:v>3177.7859907493394</c:v>
                </c:pt>
                <c:pt idx="8393">
                  <c:v>3177.938990474348</c:v>
                </c:pt>
                <c:pt idx="8394">
                  <c:v>3302.4389797750432</c:v>
                </c:pt>
                <c:pt idx="8395">
                  <c:v>3178.292239262239</c:v>
                </c:pt>
                <c:pt idx="8396">
                  <c:v>3010.6025706591536</c:v>
                </c:pt>
                <c:pt idx="8397">
                  <c:v>2885.6430829351457</c:v>
                </c:pt>
                <c:pt idx="8398">
                  <c:v>2681.4480280937223</c:v>
                </c:pt>
                <c:pt idx="8399">
                  <c:v>2531.3204302295535</c:v>
                </c:pt>
                <c:pt idx="8400">
                  <c:v>2493.5087979733639</c:v>
                </c:pt>
                <c:pt idx="8401">
                  <c:v>2474.2122331860523</c:v>
                </c:pt>
                <c:pt idx="8402">
                  <c:v>2892.8896893197198</c:v>
                </c:pt>
                <c:pt idx="8403">
                  <c:v>3084.0881577565883</c:v>
                </c:pt>
                <c:pt idx="8404">
                  <c:v>4038.318387987305</c:v>
                </c:pt>
                <c:pt idx="8405">
                  <c:v>5704.4902940683023</c:v>
                </c:pt>
                <c:pt idx="8406">
                  <c:v>7268.9480470011431</c:v>
                </c:pt>
                <c:pt idx="8407">
                  <c:v>9126.9471945372989</c:v>
                </c:pt>
                <c:pt idx="8408">
                  <c:v>9549.0445067385899</c:v>
                </c:pt>
                <c:pt idx="8409">
                  <c:v>9685.0763367141026</c:v>
                </c:pt>
                <c:pt idx="8410">
                  <c:v>9588.8881714490799</c:v>
                </c:pt>
                <c:pt idx="8411">
                  <c:v>8286.3815260673982</c:v>
                </c:pt>
                <c:pt idx="8412">
                  <c:v>8355.4474520200201</c:v>
                </c:pt>
                <c:pt idx="8413">
                  <c:v>9693.9363649731677</c:v>
                </c:pt>
                <c:pt idx="8414">
                  <c:v>9758.5458023490901</c:v>
                </c:pt>
                <c:pt idx="8415">
                  <c:v>9795.2433494643738</c:v>
                </c:pt>
                <c:pt idx="8416">
                  <c:v>9261.9917723922881</c:v>
                </c:pt>
                <c:pt idx="8417">
                  <c:v>7674.1207531358932</c:v>
                </c:pt>
                <c:pt idx="8418">
                  <c:v>6903.2862026159119</c:v>
                </c:pt>
                <c:pt idx="8419">
                  <c:v>6361.3713188492948</c:v>
                </c:pt>
                <c:pt idx="8420">
                  <c:v>5492.0483862744713</c:v>
                </c:pt>
                <c:pt idx="8421">
                  <c:v>4871.6854321882893</c:v>
                </c:pt>
                <c:pt idx="8422">
                  <c:v>4517.1567804395454</c:v>
                </c:pt>
                <c:pt idx="8423">
                  <c:v>4241.6571960167839</c:v>
                </c:pt>
                <c:pt idx="8424">
                  <c:v>4106.3946786457664</c:v>
                </c:pt>
                <c:pt idx="8425">
                  <c:v>4117.850770086251</c:v>
                </c:pt>
                <c:pt idx="8426">
                  <c:v>4122.7785031776211</c:v>
                </c:pt>
                <c:pt idx="8427">
                  <c:v>4295.4306542528402</c:v>
                </c:pt>
                <c:pt idx="8428">
                  <c:v>4916.2751066868477</c:v>
                </c:pt>
                <c:pt idx="8429">
                  <c:v>6195.531459398926</c:v>
                </c:pt>
                <c:pt idx="8430">
                  <c:v>7779.0581534421854</c:v>
                </c:pt>
                <c:pt idx="8431">
                  <c:v>9034.4679675391908</c:v>
                </c:pt>
                <c:pt idx="8432">
                  <c:v>7316.5450091911825</c:v>
                </c:pt>
                <c:pt idx="8433">
                  <c:v>6770.6343366492438</c:v>
                </c:pt>
                <c:pt idx="8434">
                  <c:v>6151.3076859750417</c:v>
                </c:pt>
                <c:pt idx="8435">
                  <c:v>4607.79442649469</c:v>
                </c:pt>
                <c:pt idx="8436">
                  <c:v>5050.8795248810611</c:v>
                </c:pt>
                <c:pt idx="8437">
                  <c:v>7466.6701779970736</c:v>
                </c:pt>
                <c:pt idx="8438">
                  <c:v>8875.5096106773308</c:v>
                </c:pt>
                <c:pt idx="8439">
                  <c:v>9350.5996136320391</c:v>
                </c:pt>
                <c:pt idx="8440">
                  <c:v>8960.3770818288122</c:v>
                </c:pt>
                <c:pt idx="8441">
                  <c:v>7586.5666490620433</c:v>
                </c:pt>
                <c:pt idx="8442">
                  <c:v>6866.8498158908151</c:v>
                </c:pt>
                <c:pt idx="8443">
                  <c:v>6122.4488711686708</c:v>
                </c:pt>
                <c:pt idx="8444">
                  <c:v>5244.4516526080979</c:v>
                </c:pt>
                <c:pt idx="8445">
                  <c:v>4658.7280919130717</c:v>
                </c:pt>
                <c:pt idx="8446">
                  <c:v>4374.3977225415592</c:v>
                </c:pt>
                <c:pt idx="8447">
                  <c:v>4047.3619227060426</c:v>
                </c:pt>
                <c:pt idx="8448">
                  <c:v>3912.0961548461792</c:v>
                </c:pt>
                <c:pt idx="8449">
                  <c:v>3912.4431536555153</c:v>
                </c:pt>
                <c:pt idx="8450">
                  <c:v>4011.8095326976704</c:v>
                </c:pt>
                <c:pt idx="8451">
                  <c:v>4216.0013378002432</c:v>
                </c:pt>
                <c:pt idx="8452">
                  <c:v>4906.5378243485784</c:v>
                </c:pt>
                <c:pt idx="8453">
                  <c:v>5999.3176271713737</c:v>
                </c:pt>
                <c:pt idx="8454">
                  <c:v>7443.7612585759098</c:v>
                </c:pt>
                <c:pt idx="8455">
                  <c:v>8481.2546506181789</c:v>
                </c:pt>
                <c:pt idx="8456">
                  <c:v>8126.6062347093321</c:v>
                </c:pt>
                <c:pt idx="8457">
                  <c:v>8047.2375944111254</c:v>
                </c:pt>
                <c:pt idx="8458">
                  <c:v>7294.1462054318772</c:v>
                </c:pt>
                <c:pt idx="8459">
                  <c:v>7034.4464872299304</c:v>
                </c:pt>
                <c:pt idx="8460">
                  <c:v>7010.8706272344016</c:v>
                </c:pt>
                <c:pt idx="8461">
                  <c:v>8241.1588467427136</c:v>
                </c:pt>
                <c:pt idx="8462">
                  <c:v>8625.4463704032769</c:v>
                </c:pt>
                <c:pt idx="8463">
                  <c:v>8993.8096387298719</c:v>
                </c:pt>
                <c:pt idx="8464">
                  <c:v>8622.9415021782697</c:v>
                </c:pt>
                <c:pt idx="8465">
                  <c:v>7293.2892448906696</c:v>
                </c:pt>
                <c:pt idx="8466">
                  <c:v>6646.1894362971907</c:v>
                </c:pt>
                <c:pt idx="8467">
                  <c:v>5935.7658869877323</c:v>
                </c:pt>
                <c:pt idx="8468">
                  <c:v>4871.9916811374515</c:v>
                </c:pt>
                <c:pt idx="8469">
                  <c:v>4331.6175420840473</c:v>
                </c:pt>
                <c:pt idx="8470">
                  <c:v>4047.3399225315325</c:v>
                </c:pt>
                <c:pt idx="8471">
                  <c:v>3763.7468008802862</c:v>
                </c:pt>
                <c:pt idx="8472">
                  <c:v>3637.0810692609452</c:v>
                </c:pt>
                <c:pt idx="8473">
                  <c:v>3607.472224608367</c:v>
                </c:pt>
                <c:pt idx="8474">
                  <c:v>3729.0442234559341</c:v>
                </c:pt>
                <c:pt idx="8475">
                  <c:v>3878.6440078812002</c:v>
                </c:pt>
                <c:pt idx="8476">
                  <c:v>4548.4024349757065</c:v>
                </c:pt>
                <c:pt idx="8477">
                  <c:v>5471.8988244140655</c:v>
                </c:pt>
                <c:pt idx="8478">
                  <c:v>7056.6367716571904</c:v>
                </c:pt>
                <c:pt idx="8479">
                  <c:v>8520.2256909302923</c:v>
                </c:pt>
                <c:pt idx="8480">
                  <c:v>8744.8955922659625</c:v>
                </c:pt>
                <c:pt idx="8481">
                  <c:v>8872.7698171011671</c:v>
                </c:pt>
                <c:pt idx="8482">
                  <c:v>7497.1012917746311</c:v>
                </c:pt>
                <c:pt idx="8483">
                  <c:v>5663.8532307701307</c:v>
                </c:pt>
                <c:pt idx="8484">
                  <c:v>6577.2637426797392</c:v>
                </c:pt>
                <c:pt idx="8485">
                  <c:v>8197.5431020543292</c:v>
                </c:pt>
                <c:pt idx="8486">
                  <c:v>8118.4148492074</c:v>
                </c:pt>
                <c:pt idx="8487">
                  <c:v>8352.9923116444988</c:v>
                </c:pt>
                <c:pt idx="8488">
                  <c:v>7967.3919073287134</c:v>
                </c:pt>
                <c:pt idx="8489">
                  <c:v>6911.8327387900108</c:v>
                </c:pt>
                <c:pt idx="8490">
                  <c:v>6309.194355135156</c:v>
                </c:pt>
                <c:pt idx="8491">
                  <c:v>5669.9285854105847</c:v>
                </c:pt>
                <c:pt idx="8492">
                  <c:v>4907.4595716857684</c:v>
                </c:pt>
                <c:pt idx="8493">
                  <c:v>4358.3168969700173</c:v>
                </c:pt>
                <c:pt idx="8494">
                  <c:v>4047.1461731963491</c:v>
                </c:pt>
                <c:pt idx="8495">
                  <c:v>3755.3657643883043</c:v>
                </c:pt>
                <c:pt idx="8496">
                  <c:v>3550.3957119561464</c:v>
                </c:pt>
                <c:pt idx="8497">
                  <c:v>3489.8000268793335</c:v>
                </c:pt>
                <c:pt idx="8498">
                  <c:v>3512.4963300010545</c:v>
                </c:pt>
                <c:pt idx="8499">
                  <c:v>3683.4924875085171</c:v>
                </c:pt>
                <c:pt idx="8500">
                  <c:v>4192.4082877555484</c:v>
                </c:pt>
                <c:pt idx="8501">
                  <c:v>4925.0499573275256</c:v>
                </c:pt>
                <c:pt idx="8502">
                  <c:v>6157.4775517115195</c:v>
                </c:pt>
                <c:pt idx="8503">
                  <c:v>7389.5457300341177</c:v>
                </c:pt>
                <c:pt idx="8504">
                  <c:v>7197.2189631357251</c:v>
                </c:pt>
                <c:pt idx="8505">
                  <c:v>5973.9918323348202</c:v>
                </c:pt>
                <c:pt idx="8506">
                  <c:v>4530.5099710708419</c:v>
                </c:pt>
                <c:pt idx="8507">
                  <c:v>3040.0930609367583</c:v>
                </c:pt>
                <c:pt idx="8508">
                  <c:v>3690.4886170009909</c:v>
                </c:pt>
                <c:pt idx="8509">
                  <c:v>5417.7316621436157</c:v>
                </c:pt>
                <c:pt idx="8510">
                  <c:v>6116.5684283607206</c:v>
                </c:pt>
                <c:pt idx="8511">
                  <c:v>6007.8984060636612</c:v>
                </c:pt>
                <c:pt idx="8512">
                  <c:v>5564.3344119879839</c:v>
                </c:pt>
                <c:pt idx="8513">
                  <c:v>4685.5119462590965</c:v>
                </c:pt>
                <c:pt idx="8514">
                  <c:v>4198.2707676395039</c:v>
                </c:pt>
                <c:pt idx="8515">
                  <c:v>3568.4015311724183</c:v>
                </c:pt>
                <c:pt idx="8516">
                  <c:v>3142.8180989853663</c:v>
                </c:pt>
                <c:pt idx="8517">
                  <c:v>2912.0171889371477</c:v>
                </c:pt>
                <c:pt idx="8518">
                  <c:v>2681.7072772041556</c:v>
                </c:pt>
                <c:pt idx="8519">
                  <c:v>2548.057503799298</c:v>
                </c:pt>
                <c:pt idx="8520">
                  <c:v>2404.2389497867803</c:v>
                </c:pt>
                <c:pt idx="8521">
                  <c:v>2280.8392067107879</c:v>
                </c:pt>
                <c:pt idx="8522">
                  <c:v>2201.6657046304103</c:v>
                </c:pt>
                <c:pt idx="8523">
                  <c:v>2174.6917854365593</c:v>
                </c:pt>
                <c:pt idx="8524">
                  <c:v>2139.270644977827</c:v>
                </c:pt>
                <c:pt idx="8525">
                  <c:v>2174.3822867485483</c:v>
                </c:pt>
                <c:pt idx="8526">
                  <c:v>2316.5691413727491</c:v>
                </c:pt>
                <c:pt idx="8527">
                  <c:v>2455.8849156562774</c:v>
                </c:pt>
                <c:pt idx="8528">
                  <c:v>1904.8611593044714</c:v>
                </c:pt>
                <c:pt idx="8529">
                  <c:v>1836.2349667917806</c:v>
                </c:pt>
                <c:pt idx="8530">
                  <c:v>2183.0193722135632</c:v>
                </c:pt>
                <c:pt idx="8531">
                  <c:v>2190.1664412111036</c:v>
                </c:pt>
                <c:pt idx="8532">
                  <c:v>1466.1686686870896</c:v>
                </c:pt>
                <c:pt idx="8533">
                  <c:v>1652.5329206678157</c:v>
                </c:pt>
                <c:pt idx="8534">
                  <c:v>2198.9360895744408</c:v>
                </c:pt>
                <c:pt idx="8535">
                  <c:v>2378.8063227151824</c:v>
                </c:pt>
                <c:pt idx="8536">
                  <c:v>2636.5771050602189</c:v>
                </c:pt>
                <c:pt idx="8537">
                  <c:v>2681.7542767928853</c:v>
                </c:pt>
                <c:pt idx="8538">
                  <c:v>2717.0504174305315</c:v>
                </c:pt>
                <c:pt idx="8539">
                  <c:v>2548.5982519438185</c:v>
                </c:pt>
                <c:pt idx="8540">
                  <c:v>2361.5620192249867</c:v>
                </c:pt>
                <c:pt idx="8541">
                  <c:v>2255.6710965706284</c:v>
                </c:pt>
                <c:pt idx="8542">
                  <c:v>2148.7611781627706</c:v>
                </c:pt>
                <c:pt idx="8543">
                  <c:v>1997.0803353782817</c:v>
                </c:pt>
                <c:pt idx="8544">
                  <c:v>1873.5675929400268</c:v>
                </c:pt>
                <c:pt idx="8545">
                  <c:v>1778.4605145328478</c:v>
                </c:pt>
                <c:pt idx="8546">
                  <c:v>1688.0594199779325</c:v>
                </c:pt>
                <c:pt idx="8547">
                  <c:v>1676.5128285979827</c:v>
                </c:pt>
                <c:pt idx="8548">
                  <c:v>1716.8930172906332</c:v>
                </c:pt>
                <c:pt idx="8549">
                  <c:v>1800.1473866182496</c:v>
                </c:pt>
                <c:pt idx="8550">
                  <c:v>1823.9970116096181</c:v>
                </c:pt>
                <c:pt idx="8551">
                  <c:v>1871.1633686839423</c:v>
                </c:pt>
                <c:pt idx="8552">
                  <c:v>1914.4245561670348</c:v>
                </c:pt>
                <c:pt idx="8553">
                  <c:v>1792.5516840882756</c:v>
                </c:pt>
                <c:pt idx="8554">
                  <c:v>1864.3031447771184</c:v>
                </c:pt>
                <c:pt idx="8555">
                  <c:v>1609.5444783525566</c:v>
                </c:pt>
                <c:pt idx="8556">
                  <c:v>1676.4261906635516</c:v>
                </c:pt>
                <c:pt idx="8557">
                  <c:v>1832.001759204157</c:v>
                </c:pt>
                <c:pt idx="8558">
                  <c:v>2153.0807067891001</c:v>
                </c:pt>
                <c:pt idx="8559">
                  <c:v>2289.4022322567298</c:v>
                </c:pt>
                <c:pt idx="8560">
                  <c:v>2459.9504011229628</c:v>
                </c:pt>
                <c:pt idx="8561">
                  <c:v>2503.7648282816417</c:v>
                </c:pt>
                <c:pt idx="8562">
                  <c:v>2566.2508223722002</c:v>
                </c:pt>
                <c:pt idx="8563">
                  <c:v>2469.4344343302096</c:v>
                </c:pt>
                <c:pt idx="8564">
                  <c:v>2273.4921664208346</c:v>
                </c:pt>
                <c:pt idx="8565">
                  <c:v>2122.8148206930264</c:v>
                </c:pt>
                <c:pt idx="8566">
                  <c:v>1953.6314072154587</c:v>
                </c:pt>
                <c:pt idx="8567">
                  <c:v>1783.4197475161322</c:v>
                </c:pt>
                <c:pt idx="8568">
                  <c:v>1694.1313991430291</c:v>
                </c:pt>
                <c:pt idx="8569">
                  <c:v>1635.6824572000532</c:v>
                </c:pt>
                <c:pt idx="8570">
                  <c:v>1608.1051055767714</c:v>
                </c:pt>
                <c:pt idx="8571">
                  <c:v>1658.0102615862108</c:v>
                </c:pt>
                <c:pt idx="8572">
                  <c:v>1758.0516380622339</c:v>
                </c:pt>
                <c:pt idx="8573">
                  <c:v>1944.0969396812677</c:v>
                </c:pt>
                <c:pt idx="8574">
                  <c:v>1975.4540468073078</c:v>
                </c:pt>
                <c:pt idx="8575">
                  <c:v>1596.3898540226751</c:v>
                </c:pt>
                <c:pt idx="8576">
                  <c:v>1344.9848675495502</c:v>
                </c:pt>
                <c:pt idx="8577">
                  <c:v>1854.5221749411594</c:v>
                </c:pt>
                <c:pt idx="8578">
                  <c:v>2456.6675831867346</c:v>
                </c:pt>
                <c:pt idx="8579">
                  <c:v>2352.4326077781907</c:v>
                </c:pt>
                <c:pt idx="8580">
                  <c:v>1700.8324300783306</c:v>
                </c:pt>
                <c:pt idx="8581">
                  <c:v>1916.2331317911705</c:v>
                </c:pt>
                <c:pt idx="8582">
                  <c:v>2040.691982443057</c:v>
                </c:pt>
                <c:pt idx="8583">
                  <c:v>2562.7569978397314</c:v>
                </c:pt>
                <c:pt idx="8584">
                  <c:v>2770.4366272453626</c:v>
                </c:pt>
                <c:pt idx="8585">
                  <c:v>2699.182097742455</c:v>
                </c:pt>
                <c:pt idx="8586">
                  <c:v>2609.9747495914135</c:v>
                </c:pt>
                <c:pt idx="8587">
                  <c:v>2300.4635203734879</c:v>
                </c:pt>
                <c:pt idx="8588">
                  <c:v>2166.269999084403</c:v>
                </c:pt>
                <c:pt idx="8589">
                  <c:v>2123.2368192450144</c:v>
                </c:pt>
                <c:pt idx="8590">
                  <c:v>2051.8415404750631</c:v>
                </c:pt>
                <c:pt idx="8591">
                  <c:v>1973.1527209815838</c:v>
                </c:pt>
                <c:pt idx="8592">
                  <c:v>1865.4273056219572</c:v>
                </c:pt>
                <c:pt idx="8593">
                  <c:v>1747.8078577119225</c:v>
                </c:pt>
                <c:pt idx="8594">
                  <c:v>1691.9626563346794</c:v>
                </c:pt>
                <c:pt idx="8595">
                  <c:v>1707.5309839147656</c:v>
                </c:pt>
                <c:pt idx="8596">
                  <c:v>1741.498629360904</c:v>
                </c:pt>
                <c:pt idx="8597">
                  <c:v>1821.9749427209194</c:v>
                </c:pt>
                <c:pt idx="8598">
                  <c:v>1806.4971675351869</c:v>
                </c:pt>
                <c:pt idx="8599">
                  <c:v>1343.6616332394158</c:v>
                </c:pt>
                <c:pt idx="8600">
                  <c:v>1473.4418059563341</c:v>
                </c:pt>
                <c:pt idx="8601">
                  <c:v>2472.3904132492121</c:v>
                </c:pt>
                <c:pt idx="8602">
                  <c:v>2881.8099370831928</c:v>
                </c:pt>
                <c:pt idx="8603">
                  <c:v>2427.5945361327063</c:v>
                </c:pt>
                <c:pt idx="8604">
                  <c:v>1409.9558022715278</c:v>
                </c:pt>
                <c:pt idx="8605">
                  <c:v>1163.914464165169</c:v>
                </c:pt>
                <c:pt idx="8606">
                  <c:v>1306.8493434572449</c:v>
                </c:pt>
                <c:pt idx="8607">
                  <c:v>1949.076591611991</c:v>
                </c:pt>
                <c:pt idx="8608">
                  <c:v>2219.9934569920269</c:v>
                </c:pt>
                <c:pt idx="8609">
                  <c:v>2246.8898112020283</c:v>
                </c:pt>
                <c:pt idx="8610">
                  <c:v>2255.9523456055722</c:v>
                </c:pt>
                <c:pt idx="8611">
                  <c:v>2238.4275247388414</c:v>
                </c:pt>
                <c:pt idx="8612">
                  <c:v>2139.9611428585076</c:v>
                </c:pt>
                <c:pt idx="8613">
                  <c:v>2105.4964993677286</c:v>
                </c:pt>
                <c:pt idx="8614">
                  <c:v>1989.5927955704267</c:v>
                </c:pt>
                <c:pt idx="8615">
                  <c:v>1908.3169854537405</c:v>
                </c:pt>
                <c:pt idx="8616">
                  <c:v>1804.2693069746219</c:v>
                </c:pt>
                <c:pt idx="8617">
                  <c:v>1753.4359039002948</c:v>
                </c:pt>
                <c:pt idx="8618">
                  <c:v>1751.0736620059029</c:v>
                </c:pt>
                <c:pt idx="8619">
                  <c:v>1766.066926059216</c:v>
                </c:pt>
                <c:pt idx="8620">
                  <c:v>1787.7195482621401</c:v>
                </c:pt>
                <c:pt idx="8621">
                  <c:v>1851.5928530923911</c:v>
                </c:pt>
                <c:pt idx="8622">
                  <c:v>1840.1397970581581</c:v>
                </c:pt>
                <c:pt idx="8623">
                  <c:v>1655.8318754938141</c:v>
                </c:pt>
                <c:pt idx="8624">
                  <c:v>1484.9189639188369</c:v>
                </c:pt>
                <c:pt idx="8625">
                  <c:v>2346.8120178688318</c:v>
                </c:pt>
                <c:pt idx="8626">
                  <c:v>2666.7518602304863</c:v>
                </c:pt>
                <c:pt idx="8627">
                  <c:v>2462.1107868186609</c:v>
                </c:pt>
                <c:pt idx="8628">
                  <c:v>1827.8141678387967</c:v>
                </c:pt>
                <c:pt idx="8629">
                  <c:v>1129.431075186465</c:v>
                </c:pt>
                <c:pt idx="8630">
                  <c:v>1405.8827748268034</c:v>
                </c:pt>
                <c:pt idx="8631">
                  <c:v>2061.8751987140822</c:v>
                </c:pt>
                <c:pt idx="8632">
                  <c:v>2300.0915216499347</c:v>
                </c:pt>
                <c:pt idx="8633">
                  <c:v>2335.3471626765481</c:v>
                </c:pt>
                <c:pt idx="8634">
                  <c:v>2407.6109384664082</c:v>
                </c:pt>
                <c:pt idx="8635">
                  <c:v>2371.7055499192861</c:v>
                </c:pt>
                <c:pt idx="8636">
                  <c:v>2273.6829157663124</c:v>
                </c:pt>
                <c:pt idx="8637">
                  <c:v>2150.3891725766007</c:v>
                </c:pt>
                <c:pt idx="8638">
                  <c:v>2033.6232219879437</c:v>
                </c:pt>
                <c:pt idx="8639">
                  <c:v>1880.2143858827528</c:v>
                </c:pt>
                <c:pt idx="8640">
                  <c:v>1805.487618294206</c:v>
                </c:pt>
                <c:pt idx="8641">
                  <c:v>1777.8042667846439</c:v>
                </c:pt>
                <c:pt idx="8642">
                  <c:v>1786.2758032160914</c:v>
                </c:pt>
                <c:pt idx="8643">
                  <c:v>1811.262848477543</c:v>
                </c:pt>
                <c:pt idx="8644">
                  <c:v>1862.5708806732655</c:v>
                </c:pt>
                <c:pt idx="8645">
                  <c:v>2180.0443325702568</c:v>
                </c:pt>
                <c:pt idx="8646">
                  <c:v>2680.948391504844</c:v>
                </c:pt>
                <c:pt idx="8647">
                  <c:v>3053.5401509825324</c:v>
                </c:pt>
                <c:pt idx="8648">
                  <c:v>2610.2452087020442</c:v>
                </c:pt>
                <c:pt idx="8649">
                  <c:v>2390.8546504435244</c:v>
                </c:pt>
                <c:pt idx="8650">
                  <c:v>2758.7206235486005</c:v>
                </c:pt>
                <c:pt idx="8651">
                  <c:v>2456.3556615820112</c:v>
                </c:pt>
                <c:pt idx="8652">
                  <c:v>1823.9386652016726</c:v>
                </c:pt>
                <c:pt idx="8653">
                  <c:v>2003.438435682817</c:v>
                </c:pt>
                <c:pt idx="8654">
                  <c:v>2995.5649907017382</c:v>
                </c:pt>
                <c:pt idx="8655">
                  <c:v>3701.0394352865237</c:v>
                </c:pt>
                <c:pt idx="8656">
                  <c:v>3914.8993952273645</c:v>
                </c:pt>
                <c:pt idx="8657">
                  <c:v>3488.8754648018021</c:v>
                </c:pt>
                <c:pt idx="8658">
                  <c:v>3187.766772002085</c:v>
                </c:pt>
                <c:pt idx="8659">
                  <c:v>2868.5405108695422</c:v>
                </c:pt>
                <c:pt idx="8660">
                  <c:v>2602.3184603625918</c:v>
                </c:pt>
                <c:pt idx="8661">
                  <c:v>2451.0536166506772</c:v>
                </c:pt>
                <c:pt idx="8662">
                  <c:v>2265.2173793142774</c:v>
                </c:pt>
                <c:pt idx="8663">
                  <c:v>2103.8430050413967</c:v>
                </c:pt>
                <c:pt idx="8664">
                  <c:v>2025.9326828766441</c:v>
                </c:pt>
                <c:pt idx="8665">
                  <c:v>1961.1965120071632</c:v>
                </c:pt>
                <c:pt idx="8666">
                  <c:v>1972.6712881335336</c:v>
                </c:pt>
                <c:pt idx="8667">
                  <c:v>2015.7361523642032</c:v>
                </c:pt>
                <c:pt idx="8668">
                  <c:v>2108.8960529527722</c:v>
                </c:pt>
                <c:pt idx="8669">
                  <c:v>2388.1236898333946</c:v>
                </c:pt>
                <c:pt idx="8670">
                  <c:v>2856.2211262225369</c:v>
                </c:pt>
                <c:pt idx="8671">
                  <c:v>2899.1219841988277</c:v>
                </c:pt>
                <c:pt idx="8672">
                  <c:v>2521.6219499895947</c:v>
                </c:pt>
                <c:pt idx="8673">
                  <c:v>2455.5121171933056</c:v>
                </c:pt>
                <c:pt idx="8674">
                  <c:v>2784.0250808692904</c:v>
                </c:pt>
                <c:pt idx="8675">
                  <c:v>2195.9066939804989</c:v>
                </c:pt>
                <c:pt idx="8676">
                  <c:v>1539.7395988952899</c:v>
                </c:pt>
                <c:pt idx="8677">
                  <c:v>2128.9195547640161</c:v>
                </c:pt>
                <c:pt idx="8678">
                  <c:v>2828.6030202341335</c:v>
                </c:pt>
                <c:pt idx="8679">
                  <c:v>3620.9013886461621</c:v>
                </c:pt>
                <c:pt idx="8680">
                  <c:v>3781.2401218551036</c:v>
                </c:pt>
                <c:pt idx="8681">
                  <c:v>3408.5586511444922</c:v>
                </c:pt>
                <c:pt idx="8682">
                  <c:v>3134.7713113464697</c:v>
                </c:pt>
                <c:pt idx="8683">
                  <c:v>2726.1062023572358</c:v>
                </c:pt>
                <c:pt idx="8684">
                  <c:v>2495.8215402876049</c:v>
                </c:pt>
                <c:pt idx="8685">
                  <c:v>2317.5038429026886</c:v>
                </c:pt>
                <c:pt idx="8686">
                  <c:v>2140.2798917647783</c:v>
                </c:pt>
                <c:pt idx="8687">
                  <c:v>1970.9652287375695</c:v>
                </c:pt>
                <c:pt idx="8688">
                  <c:v>1882.8798767366006</c:v>
                </c:pt>
                <c:pt idx="8689">
                  <c:v>1824.4186843356599</c:v>
                </c:pt>
                <c:pt idx="8690">
                  <c:v>1784.5725590604673</c:v>
                </c:pt>
                <c:pt idx="8691">
                  <c:v>1808.7878569700306</c:v>
                </c:pt>
                <c:pt idx="8692">
                  <c:v>2278.5357148648059</c:v>
                </c:pt>
                <c:pt idx="8693">
                  <c:v>2625.0681443011463</c:v>
                </c:pt>
                <c:pt idx="8694">
                  <c:v>2794.9846393387729</c:v>
                </c:pt>
                <c:pt idx="8695">
                  <c:v>2201.4896693979749</c:v>
                </c:pt>
                <c:pt idx="8696">
                  <c:v>1803.3480146771453</c:v>
                </c:pt>
                <c:pt idx="8697">
                  <c:v>3274.8004077991327</c:v>
                </c:pt>
                <c:pt idx="8698">
                  <c:v>3264.5815812563528</c:v>
                </c:pt>
                <c:pt idx="8699">
                  <c:v>2490.5290339996122</c:v>
                </c:pt>
                <c:pt idx="8700">
                  <c:v>2376.0719120129197</c:v>
                </c:pt>
                <c:pt idx="8701">
                  <c:v>1490.9206578292844</c:v>
                </c:pt>
                <c:pt idx="8702">
                  <c:v>2411.3453779467609</c:v>
                </c:pt>
                <c:pt idx="8703">
                  <c:v>2985.4205869976331</c:v>
                </c:pt>
                <c:pt idx="8704">
                  <c:v>3230.7594522304412</c:v>
                </c:pt>
                <c:pt idx="8705">
                  <c:v>3186.235777505417</c:v>
                </c:pt>
                <c:pt idx="8706">
                  <c:v>3346.6914054308099</c:v>
                </c:pt>
                <c:pt idx="8707">
                  <c:v>2965.1943992191218</c:v>
                </c:pt>
                <c:pt idx="8708">
                  <c:v>2460.3409000330362</c:v>
                </c:pt>
                <c:pt idx="8709">
                  <c:v>2158.3482107665941</c:v>
                </c:pt>
                <c:pt idx="8710">
                  <c:v>2051.9600400684526</c:v>
                </c:pt>
                <c:pt idx="8711">
                  <c:v>1935.487838471849</c:v>
                </c:pt>
                <c:pt idx="8712">
                  <c:v>1856.0460223121424</c:v>
                </c:pt>
                <c:pt idx="8713">
                  <c:v>1793.1135297536634</c:v>
                </c:pt>
                <c:pt idx="8714">
                  <c:v>1763.6699997838371</c:v>
                </c:pt>
                <c:pt idx="8715">
                  <c:v>1761.6951910600376</c:v>
                </c:pt>
                <c:pt idx="8716">
                  <c:v>1784.3259944065094</c:v>
                </c:pt>
                <c:pt idx="8717">
                  <c:v>1881.3546974699789</c:v>
                </c:pt>
                <c:pt idx="8718">
                  <c:v>1847.3460541321244</c:v>
                </c:pt>
                <c:pt idx="8719">
                  <c:v>1831.198460889736</c:v>
                </c:pt>
                <c:pt idx="8720">
                  <c:v>1726.6809232597932</c:v>
                </c:pt>
                <c:pt idx="8721">
                  <c:v>1883.3736855724876</c:v>
                </c:pt>
                <c:pt idx="8722">
                  <c:v>2710.0895853493348</c:v>
                </c:pt>
                <c:pt idx="8723">
                  <c:v>2333.6423425775324</c:v>
                </c:pt>
                <c:pt idx="8724">
                  <c:v>1764.2746063440345</c:v>
                </c:pt>
                <c:pt idx="8725">
                  <c:v>1331.2319852275514</c:v>
                </c:pt>
                <c:pt idx="8726">
                  <c:v>1770.5963559026111</c:v>
                </c:pt>
                <c:pt idx="8727">
                  <c:v>2164.0731643599065</c:v>
                </c:pt>
                <c:pt idx="8728">
                  <c:v>2415.1577278209588</c:v>
                </c:pt>
                <c:pt idx="8729">
                  <c:v>2450.7538674292127</c:v>
                </c:pt>
                <c:pt idx="8730">
                  <c:v>2592.8689275369634</c:v>
                </c:pt>
                <c:pt idx="8731">
                  <c:v>2433.7260453571193</c:v>
                </c:pt>
                <c:pt idx="8732">
                  <c:v>2290.938487556924</c:v>
                </c:pt>
                <c:pt idx="8733">
                  <c:v>2202.7878855298486</c:v>
                </c:pt>
                <c:pt idx="8734">
                  <c:v>2068.6536137874591</c:v>
                </c:pt>
                <c:pt idx="8735">
                  <c:v>1898.8984525217411</c:v>
                </c:pt>
                <c:pt idx="8736">
                  <c:v>1829.9404153888338</c:v>
                </c:pt>
                <c:pt idx="8737">
                  <c:v>1791.0848522147053</c:v>
                </c:pt>
                <c:pt idx="8738">
                  <c:v>1767.1231724348966</c:v>
                </c:pt>
                <c:pt idx="8739">
                  <c:v>1794.1162763129191</c:v>
                </c:pt>
                <c:pt idx="8740">
                  <c:v>1886.2766803310803</c:v>
                </c:pt>
                <c:pt idx="8741">
                  <c:v>2089.1559896872463</c:v>
                </c:pt>
                <c:pt idx="8742">
                  <c:v>2228.2378950619168</c:v>
                </c:pt>
                <c:pt idx="8743">
                  <c:v>1893.6177660819051</c:v>
                </c:pt>
                <c:pt idx="8744">
                  <c:v>1556.9679805542778</c:v>
                </c:pt>
                <c:pt idx="8745">
                  <c:v>2162.8458830428881</c:v>
                </c:pt>
                <c:pt idx="8746">
                  <c:v>1694.0576391994146</c:v>
                </c:pt>
                <c:pt idx="8747">
                  <c:v>2186.617256158564</c:v>
                </c:pt>
                <c:pt idx="8748">
                  <c:v>1823.6452019975627</c:v>
                </c:pt>
                <c:pt idx="8749">
                  <c:v>1311.8867557979245</c:v>
                </c:pt>
                <c:pt idx="8750">
                  <c:v>1721.6998186198434</c:v>
                </c:pt>
                <c:pt idx="8751">
                  <c:v>2509.9768545160873</c:v>
                </c:pt>
                <c:pt idx="8752">
                  <c:v>2840.531660726871</c:v>
                </c:pt>
                <c:pt idx="8753">
                  <c:v>2787.2517005474642</c:v>
                </c:pt>
                <c:pt idx="8754">
                  <c:v>2672.3669937536579</c:v>
                </c:pt>
                <c:pt idx="8755">
                  <c:v>2468.200188315303</c:v>
                </c:pt>
                <c:pt idx="8756">
                  <c:v>2362.4870160510263</c:v>
                </c:pt>
                <c:pt idx="8757">
                  <c:v>2272.9016684470221</c:v>
                </c:pt>
                <c:pt idx="8758">
                  <c:v>2175.044784225307</c:v>
                </c:pt>
                <c:pt idx="8759">
                  <c:v>2175.044784225307</c:v>
                </c:pt>
                <c:pt idx="8760">
                  <c:v>0</c:v>
                </c:pt>
              </c:numCache>
            </c:numRef>
          </c:yVal>
          <c:smooth val="0"/>
          <c:extLst>
            <c:ext xmlns:c16="http://schemas.microsoft.com/office/drawing/2014/chart" uri="{C3380CC4-5D6E-409C-BE32-E72D297353CC}">
              <c16:uniqueId val="{00000000-D26C-4DB6-A3CE-B5CE0FB00CCF}"/>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Electricity demnad [M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5875" cap="rnd">
              <a:solidFill>
                <a:schemeClr val="accent4"/>
              </a:solidFill>
              <a:round/>
            </a:ln>
            <a:effectLst/>
          </c:spPr>
          <c:marker>
            <c:symbol val="none"/>
          </c:marker>
          <c:yVal>
            <c:numRef>
              <c:f>'Background-Lists'!$AI$6:$AI$8789</c:f>
              <c:numCache>
                <c:formatCode>0.00</c:formatCode>
                <c:ptCount val="8784"/>
                <c:pt idx="0">
                  <c:v>0</c:v>
                </c:pt>
                <c:pt idx="1">
                  <c:v>0</c:v>
                </c:pt>
                <c:pt idx="2">
                  <c:v>0</c:v>
                </c:pt>
                <c:pt idx="3">
                  <c:v>0</c:v>
                </c:pt>
                <c:pt idx="4">
                  <c:v>0</c:v>
                </c:pt>
                <c:pt idx="5">
                  <c:v>0</c:v>
                </c:pt>
                <c:pt idx="6">
                  <c:v>0</c:v>
                </c:pt>
                <c:pt idx="7">
                  <c:v>0</c:v>
                </c:pt>
                <c:pt idx="8">
                  <c:v>3.4271662903923843E-3</c:v>
                </c:pt>
                <c:pt idx="9">
                  <c:v>1.8849414597158113E-2</c:v>
                </c:pt>
                <c:pt idx="10">
                  <c:v>2.9130913468335268E-2</c:v>
                </c:pt>
                <c:pt idx="11">
                  <c:v>3.427166290392384E-2</c:v>
                </c:pt>
                <c:pt idx="12">
                  <c:v>5.3121077501081956E-2</c:v>
                </c:pt>
                <c:pt idx="13">
                  <c:v>5.9975410081866735E-2</c:v>
                </c:pt>
                <c:pt idx="14">
                  <c:v>5.4834660646278149E-2</c:v>
                </c:pt>
                <c:pt idx="15">
                  <c:v>3.4271662903923843E-3</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13537306847049918</c:v>
                </c:pt>
                <c:pt idx="33">
                  <c:v>0.42668220315385186</c:v>
                </c:pt>
                <c:pt idx="34">
                  <c:v>0.64430726259376825</c:v>
                </c:pt>
                <c:pt idx="35">
                  <c:v>0.7231320872727931</c:v>
                </c:pt>
                <c:pt idx="36">
                  <c:v>0.69742834009485022</c:v>
                </c:pt>
                <c:pt idx="37">
                  <c:v>0.52949719186562338</c:v>
                </c:pt>
                <c:pt idx="38">
                  <c:v>0.22790655831109358</c:v>
                </c:pt>
                <c:pt idx="39">
                  <c:v>1.3708665161569537E-2</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6.6829742662651501E-2</c:v>
                </c:pt>
                <c:pt idx="57">
                  <c:v>0.21077072685913162</c:v>
                </c:pt>
                <c:pt idx="58">
                  <c:v>0.29816346726413745</c:v>
                </c:pt>
                <c:pt idx="59">
                  <c:v>0.39926487283071277</c:v>
                </c:pt>
                <c:pt idx="60">
                  <c:v>0.35128454476521936</c:v>
                </c:pt>
                <c:pt idx="61">
                  <c:v>0.22790655831109358</c:v>
                </c:pt>
                <c:pt idx="62">
                  <c:v>9.9387822421379154E-2</c:v>
                </c:pt>
                <c:pt idx="63">
                  <c:v>6.8543325807847687E-3</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2.0562997742354306E-2</c:v>
                </c:pt>
                <c:pt idx="81">
                  <c:v>7.3684075243436259E-2</c:v>
                </c:pt>
                <c:pt idx="82">
                  <c:v>0.17649906395520779</c:v>
                </c:pt>
                <c:pt idx="83">
                  <c:v>0.27074613694099836</c:v>
                </c:pt>
                <c:pt idx="84">
                  <c:v>0.18163981339079638</c:v>
                </c:pt>
                <c:pt idx="85">
                  <c:v>0.11138290443775251</c:v>
                </c:pt>
                <c:pt idx="86">
                  <c:v>4.2839578629904805E-2</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1.8849414597158113E-2</c:v>
                </c:pt>
                <c:pt idx="105">
                  <c:v>6.3402576372259115E-2</c:v>
                </c:pt>
                <c:pt idx="106">
                  <c:v>0.10624215500216391</c:v>
                </c:pt>
                <c:pt idx="107">
                  <c:v>0.13537306847049918</c:v>
                </c:pt>
                <c:pt idx="108">
                  <c:v>0.13708665161569536</c:v>
                </c:pt>
                <c:pt idx="109">
                  <c:v>0.10110140556657533</c:v>
                </c:pt>
                <c:pt idx="110">
                  <c:v>4.2839578629904805E-2</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5.140749435588577E-2</c:v>
                </c:pt>
                <c:pt idx="129">
                  <c:v>0.1507953167772649</c:v>
                </c:pt>
                <c:pt idx="130">
                  <c:v>0.23818805718227073</c:v>
                </c:pt>
                <c:pt idx="131">
                  <c:v>0.29302271782854888</c:v>
                </c:pt>
                <c:pt idx="132">
                  <c:v>0.29302271782854888</c:v>
                </c:pt>
                <c:pt idx="133">
                  <c:v>0.21077072685913162</c:v>
                </c:pt>
                <c:pt idx="134">
                  <c:v>9.0819906695398189E-2</c:v>
                </c:pt>
                <c:pt idx="135">
                  <c:v>5.1407494355885765E-3</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1.713583145196192E-2</c:v>
                </c:pt>
                <c:pt idx="153">
                  <c:v>6.3402576372259115E-2</c:v>
                </c:pt>
                <c:pt idx="154">
                  <c:v>9.2533489840594368E-2</c:v>
                </c:pt>
                <c:pt idx="155">
                  <c:v>9.9387822421379154E-2</c:v>
                </c:pt>
                <c:pt idx="156">
                  <c:v>6.854332580784768E-2</c:v>
                </c:pt>
                <c:pt idx="157">
                  <c:v>3.0844496613531457E-2</c:v>
                </c:pt>
                <c:pt idx="158">
                  <c:v>1.713583145196192E-2</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2.7417330323139075E-2</c:v>
                </c:pt>
                <c:pt idx="177">
                  <c:v>0.10452857185696772</c:v>
                </c:pt>
                <c:pt idx="178">
                  <c:v>0.19534847855236592</c:v>
                </c:pt>
                <c:pt idx="179">
                  <c:v>0.20391639427834687</c:v>
                </c:pt>
                <c:pt idx="180">
                  <c:v>0.22447939202070119</c:v>
                </c:pt>
                <c:pt idx="181">
                  <c:v>0.1507953167772649</c:v>
                </c:pt>
                <c:pt idx="182">
                  <c:v>6.854332580784768E-2</c:v>
                </c:pt>
                <c:pt idx="183">
                  <c:v>3.4271662903923843E-3</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5.140749435588577E-2</c:v>
                </c:pt>
                <c:pt idx="201">
                  <c:v>0.17135831451961922</c:v>
                </c:pt>
                <c:pt idx="202">
                  <c:v>0.26046463806982123</c:v>
                </c:pt>
                <c:pt idx="203">
                  <c:v>0.46609461549336428</c:v>
                </c:pt>
                <c:pt idx="204">
                  <c:v>0.59118618509268628</c:v>
                </c:pt>
                <c:pt idx="205">
                  <c:v>0.52949719186562338</c:v>
                </c:pt>
                <c:pt idx="206">
                  <c:v>0.28445480210256791</c:v>
                </c:pt>
                <c:pt idx="207">
                  <c:v>2.9130913468335268E-2</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2.7417330323139075E-2</c:v>
                </c:pt>
                <c:pt idx="225">
                  <c:v>8.3965574114613417E-2</c:v>
                </c:pt>
                <c:pt idx="226">
                  <c:v>0.12337798645412583</c:v>
                </c:pt>
                <c:pt idx="227">
                  <c:v>0.14908173363206872</c:v>
                </c:pt>
                <c:pt idx="228">
                  <c:v>0.1576496493580497</c:v>
                </c:pt>
                <c:pt idx="229">
                  <c:v>0.12337798645412583</c:v>
                </c:pt>
                <c:pt idx="230">
                  <c:v>7.8824824679024852E-2</c:v>
                </c:pt>
                <c:pt idx="231">
                  <c:v>1.0281498871177153E-2</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6.8543325807847687E-3</c:v>
                </c:pt>
                <c:pt idx="249">
                  <c:v>2.9130913468335268E-2</c:v>
                </c:pt>
                <c:pt idx="250">
                  <c:v>6.1688993227062915E-2</c:v>
                </c:pt>
                <c:pt idx="251">
                  <c:v>8.7392740405005803E-2</c:v>
                </c:pt>
                <c:pt idx="252">
                  <c:v>0.10452857185696772</c:v>
                </c:pt>
                <c:pt idx="253">
                  <c:v>0.11823723701853726</c:v>
                </c:pt>
                <c:pt idx="254">
                  <c:v>5.9975410081866735E-2</c:v>
                </c:pt>
                <c:pt idx="255">
                  <c:v>1.7135831451961922E-3</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3.7698829194316226E-2</c:v>
                </c:pt>
                <c:pt idx="273">
                  <c:v>9.4247072985790575E-2</c:v>
                </c:pt>
                <c:pt idx="274">
                  <c:v>9.4247072985790575E-2</c:v>
                </c:pt>
                <c:pt idx="275">
                  <c:v>4.4553161775100998E-2</c:v>
                </c:pt>
                <c:pt idx="276">
                  <c:v>1.713583145196192E-2</c:v>
                </c:pt>
                <c:pt idx="277">
                  <c:v>1.7135831451961922E-3</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3.4271662903923843E-3</c:v>
                </c:pt>
                <c:pt idx="297">
                  <c:v>2.5703747177942885E-2</c:v>
                </c:pt>
                <c:pt idx="298">
                  <c:v>5.4834660646278149E-2</c:v>
                </c:pt>
                <c:pt idx="299">
                  <c:v>6.1688993227062915E-2</c:v>
                </c:pt>
                <c:pt idx="300">
                  <c:v>5.4834660646278149E-2</c:v>
                </c:pt>
                <c:pt idx="301">
                  <c:v>4.1125995484708612E-2</c:v>
                </c:pt>
                <c:pt idx="302">
                  <c:v>1.5422248306765729E-2</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2.7417330323139075E-2</c:v>
                </c:pt>
                <c:pt idx="321">
                  <c:v>7.7111241533828645E-2</c:v>
                </c:pt>
                <c:pt idx="322">
                  <c:v>0.1507953167772649</c:v>
                </c:pt>
                <c:pt idx="323">
                  <c:v>0.25875105492462502</c:v>
                </c:pt>
                <c:pt idx="324">
                  <c:v>0.267318970650606</c:v>
                </c:pt>
                <c:pt idx="325">
                  <c:v>0.18678056282638494</c:v>
                </c:pt>
                <c:pt idx="326">
                  <c:v>0.12680515274451823</c:v>
                </c:pt>
                <c:pt idx="327">
                  <c:v>1.8849414597158113E-2</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3.9412412339512426E-2</c:v>
                </c:pt>
                <c:pt idx="345">
                  <c:v>0.2193386425851126</c:v>
                </c:pt>
                <c:pt idx="346">
                  <c:v>0.45409953347699095</c:v>
                </c:pt>
                <c:pt idx="347">
                  <c:v>0.55177377275317396</c:v>
                </c:pt>
                <c:pt idx="348">
                  <c:v>0.40097845597590903</c:v>
                </c:pt>
                <c:pt idx="349">
                  <c:v>0.23133372460148596</c:v>
                </c:pt>
                <c:pt idx="350">
                  <c:v>0.11481007072814489</c:v>
                </c:pt>
                <c:pt idx="351">
                  <c:v>1.3708665161569537E-2</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4.2839578629904805E-2</c:v>
                </c:pt>
                <c:pt idx="369">
                  <c:v>0.14565456734167634</c:v>
                </c:pt>
                <c:pt idx="370">
                  <c:v>0.18678056282638494</c:v>
                </c:pt>
                <c:pt idx="371">
                  <c:v>0.2261929751658974</c:v>
                </c:pt>
                <c:pt idx="372">
                  <c:v>0.19020772911677733</c:v>
                </c:pt>
                <c:pt idx="373">
                  <c:v>0.1130964875829487</c:v>
                </c:pt>
                <c:pt idx="374">
                  <c:v>5.140749435588577E-2</c:v>
                </c:pt>
                <c:pt idx="375">
                  <c:v>5.1407494355885765E-3</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3.4271662903923843E-3</c:v>
                </c:pt>
                <c:pt idx="393">
                  <c:v>3.0844496613531457E-2</c:v>
                </c:pt>
                <c:pt idx="394">
                  <c:v>3.598524604912004E-2</c:v>
                </c:pt>
                <c:pt idx="395">
                  <c:v>0.12166440330892964</c:v>
                </c:pt>
                <c:pt idx="396">
                  <c:v>0.21591147629472021</c:v>
                </c:pt>
                <c:pt idx="397">
                  <c:v>0.17478548081001161</c:v>
                </c:pt>
                <c:pt idx="398">
                  <c:v>8.567915725980961E-2</c:v>
                </c:pt>
                <c:pt idx="399">
                  <c:v>8.56791572598096E-3</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3.4271662903923843E-3</c:v>
                </c:pt>
                <c:pt idx="416">
                  <c:v>0.10624215500216391</c:v>
                </c:pt>
                <c:pt idx="417">
                  <c:v>0.23818805718227073</c:v>
                </c:pt>
                <c:pt idx="418">
                  <c:v>0.40269203912110513</c:v>
                </c:pt>
                <c:pt idx="419">
                  <c:v>0.53635152444640821</c:v>
                </c:pt>
                <c:pt idx="420">
                  <c:v>0.59461335138307869</c:v>
                </c:pt>
                <c:pt idx="421">
                  <c:v>0.48151686380013009</c:v>
                </c:pt>
                <c:pt idx="422">
                  <c:v>0.21591147629472021</c:v>
                </c:pt>
                <c:pt idx="423">
                  <c:v>2.5703747177942885E-2</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1.0281498871177153E-2</c:v>
                </c:pt>
                <c:pt idx="440">
                  <c:v>0.31015854928051079</c:v>
                </c:pt>
                <c:pt idx="441">
                  <c:v>0.63745293001298342</c:v>
                </c:pt>
                <c:pt idx="442">
                  <c:v>0.83622857485574176</c:v>
                </c:pt>
                <c:pt idx="443">
                  <c:v>0.89449040179241235</c:v>
                </c:pt>
                <c:pt idx="444">
                  <c:v>0.83965574114613417</c:v>
                </c:pt>
                <c:pt idx="445">
                  <c:v>0.68543325807847688</c:v>
                </c:pt>
                <c:pt idx="446">
                  <c:v>0.4095463717018899</c:v>
                </c:pt>
                <c:pt idx="447">
                  <c:v>9.2533489840594368E-2</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2.2276580887550499E-2</c:v>
                </c:pt>
                <c:pt idx="464">
                  <c:v>0.45581311662218715</c:v>
                </c:pt>
                <c:pt idx="465">
                  <c:v>0.78482108049985599</c:v>
                </c:pt>
                <c:pt idx="466">
                  <c:v>0.97160164332624088</c:v>
                </c:pt>
                <c:pt idx="467">
                  <c:v>1.0384313859888923</c:v>
                </c:pt>
                <c:pt idx="468">
                  <c:v>0.99387822421379135</c:v>
                </c:pt>
                <c:pt idx="469">
                  <c:v>0.83451499171054555</c:v>
                </c:pt>
                <c:pt idx="470">
                  <c:v>0.53806510759160431</c:v>
                </c:pt>
                <c:pt idx="471">
                  <c:v>0.14394098419648016</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2.7417330323139075E-2</c:v>
                </c:pt>
                <c:pt idx="488">
                  <c:v>0.45067236718659859</c:v>
                </c:pt>
                <c:pt idx="489">
                  <c:v>0.77625316477387507</c:v>
                </c:pt>
                <c:pt idx="490">
                  <c:v>0.96474731074545617</c:v>
                </c:pt>
                <c:pt idx="491">
                  <c:v>1.0315770534081077</c:v>
                </c:pt>
                <c:pt idx="492">
                  <c:v>0.98702389163300663</c:v>
                </c:pt>
                <c:pt idx="493">
                  <c:v>0.82766065912976083</c:v>
                </c:pt>
                <c:pt idx="494">
                  <c:v>0.5329243581560158</c:v>
                </c:pt>
                <c:pt idx="495">
                  <c:v>0.14222740105128395</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3.7698829194316226E-2</c:v>
                </c:pt>
                <c:pt idx="513">
                  <c:v>7.197049209824008E-2</c:v>
                </c:pt>
                <c:pt idx="514">
                  <c:v>8.3965574114613417E-2</c:v>
                </c:pt>
                <c:pt idx="515">
                  <c:v>6.1688993227062915E-2</c:v>
                </c:pt>
                <c:pt idx="516">
                  <c:v>5.6548243791474349E-2</c:v>
                </c:pt>
                <c:pt idx="517">
                  <c:v>3.9412412339512426E-2</c:v>
                </c:pt>
                <c:pt idx="518">
                  <c:v>1.8849414597158113E-2</c:v>
                </c:pt>
                <c:pt idx="519">
                  <c:v>1.7135831451961922E-3</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3.4271662903923843E-3</c:v>
                </c:pt>
                <c:pt idx="536">
                  <c:v>0.13023231903491062</c:v>
                </c:pt>
                <c:pt idx="537">
                  <c:v>0.392410540249928</c:v>
                </c:pt>
                <c:pt idx="538">
                  <c:v>0.62717143114180629</c:v>
                </c:pt>
                <c:pt idx="539">
                  <c:v>0.67686534235249596</c:v>
                </c:pt>
                <c:pt idx="540">
                  <c:v>0.49693911210689568</c:v>
                </c:pt>
                <c:pt idx="541">
                  <c:v>0.32558079758727648</c:v>
                </c:pt>
                <c:pt idx="542">
                  <c:v>0.17135831451961922</c:v>
                </c:pt>
                <c:pt idx="543">
                  <c:v>3.598524604912004E-2</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8.56791572598096E-3</c:v>
                </c:pt>
                <c:pt idx="560">
                  <c:v>0.16450398193883445</c:v>
                </c:pt>
                <c:pt idx="561">
                  <c:v>0.35128454476521936</c:v>
                </c:pt>
                <c:pt idx="562">
                  <c:v>0.51236136041366154</c:v>
                </c:pt>
                <c:pt idx="563">
                  <c:v>0.57405035364072443</c:v>
                </c:pt>
                <c:pt idx="564">
                  <c:v>0.47466253121934532</c:v>
                </c:pt>
                <c:pt idx="565">
                  <c:v>0.27245972008619457</c:v>
                </c:pt>
                <c:pt idx="566">
                  <c:v>0.11823723701853726</c:v>
                </c:pt>
                <c:pt idx="567">
                  <c:v>2.0562997742354306E-2</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1.7135831451961922E-3</c:v>
                </c:pt>
                <c:pt idx="584">
                  <c:v>7.5397658388632452E-2</c:v>
                </c:pt>
                <c:pt idx="585">
                  <c:v>0.18163981339079638</c:v>
                </c:pt>
                <c:pt idx="586">
                  <c:v>0.21762505943991642</c:v>
                </c:pt>
                <c:pt idx="587">
                  <c:v>0.27588688637658698</c:v>
                </c:pt>
                <c:pt idx="588">
                  <c:v>0.26046463806982123</c:v>
                </c:pt>
                <c:pt idx="589">
                  <c:v>0.16964473137442304</c:v>
                </c:pt>
                <c:pt idx="590">
                  <c:v>4.6266744920297184E-2</c:v>
                </c:pt>
                <c:pt idx="591">
                  <c:v>1.7135831451961922E-3</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1.0281498871177153E-2</c:v>
                </c:pt>
                <c:pt idx="609">
                  <c:v>3.427166290392384E-2</c:v>
                </c:pt>
                <c:pt idx="610">
                  <c:v>6.3402576372259115E-2</c:v>
                </c:pt>
                <c:pt idx="611">
                  <c:v>8.567915725980961E-2</c:v>
                </c:pt>
                <c:pt idx="612">
                  <c:v>0.1096693212925563</c:v>
                </c:pt>
                <c:pt idx="613">
                  <c:v>9.4247072985790575E-2</c:v>
                </c:pt>
                <c:pt idx="614">
                  <c:v>4.1125995484708612E-2</c:v>
                </c:pt>
                <c:pt idx="615">
                  <c:v>5.1407494355885765E-3</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1.713583145196192E-2</c:v>
                </c:pt>
                <c:pt idx="633">
                  <c:v>3.0844496613531457E-2</c:v>
                </c:pt>
                <c:pt idx="634">
                  <c:v>4.6266744920297184E-2</c:v>
                </c:pt>
                <c:pt idx="635">
                  <c:v>5.8261826936670535E-2</c:v>
                </c:pt>
                <c:pt idx="636">
                  <c:v>5.8261826936670535E-2</c:v>
                </c:pt>
                <c:pt idx="637">
                  <c:v>6.5116159517455308E-2</c:v>
                </c:pt>
                <c:pt idx="638">
                  <c:v>3.427166290392384E-2</c:v>
                </c:pt>
                <c:pt idx="639">
                  <c:v>6.8543325807847687E-3</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2.9130913468335268E-2</c:v>
                </c:pt>
                <c:pt idx="657">
                  <c:v>8.567915725980961E-2</c:v>
                </c:pt>
                <c:pt idx="658">
                  <c:v>0.12851873588971441</c:v>
                </c:pt>
                <c:pt idx="659">
                  <c:v>0.1576496493580497</c:v>
                </c:pt>
                <c:pt idx="660">
                  <c:v>0.16450398193883445</c:v>
                </c:pt>
                <c:pt idx="661">
                  <c:v>0.14394098419648016</c:v>
                </c:pt>
                <c:pt idx="662">
                  <c:v>7.197049209824008E-2</c:v>
                </c:pt>
                <c:pt idx="663">
                  <c:v>1.5422248306765729E-2</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1.8849414597158113E-2</c:v>
                </c:pt>
                <c:pt idx="680">
                  <c:v>0.18849414597158115</c:v>
                </c:pt>
                <c:pt idx="681">
                  <c:v>0.56890960420513581</c:v>
                </c:pt>
                <c:pt idx="682">
                  <c:v>0.97674239276182939</c:v>
                </c:pt>
                <c:pt idx="683">
                  <c:v>1.0332906365533039</c:v>
                </c:pt>
                <c:pt idx="684">
                  <c:v>0.85336440630770372</c:v>
                </c:pt>
                <c:pt idx="685">
                  <c:v>0.57919110307631305</c:v>
                </c:pt>
                <c:pt idx="686">
                  <c:v>0.30330421669972601</c:v>
                </c:pt>
                <c:pt idx="687">
                  <c:v>3.7698829194316226E-2</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2.0562997742354306E-2</c:v>
                </c:pt>
                <c:pt idx="705">
                  <c:v>5.8261826936670535E-2</c:v>
                </c:pt>
                <c:pt idx="706">
                  <c:v>9.2533489840594368E-2</c:v>
                </c:pt>
                <c:pt idx="707">
                  <c:v>0.1096693212925563</c:v>
                </c:pt>
                <c:pt idx="708">
                  <c:v>9.5960656130986768E-2</c:v>
                </c:pt>
                <c:pt idx="709">
                  <c:v>6.6829742662651501E-2</c:v>
                </c:pt>
                <c:pt idx="710">
                  <c:v>3.7698829194316226E-2</c:v>
                </c:pt>
                <c:pt idx="711">
                  <c:v>6.8543325807847687E-3</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2.7417330323139075E-2</c:v>
                </c:pt>
                <c:pt idx="728">
                  <c:v>0.24332880661785927</c:v>
                </c:pt>
                <c:pt idx="729">
                  <c:v>0.56376885476954719</c:v>
                </c:pt>
                <c:pt idx="730">
                  <c:v>0.90134473437319718</c:v>
                </c:pt>
                <c:pt idx="731">
                  <c:v>1.0041597230849686</c:v>
                </c:pt>
                <c:pt idx="732">
                  <c:v>0.95103864558388673</c:v>
                </c:pt>
                <c:pt idx="733">
                  <c:v>0.79852974566142554</c:v>
                </c:pt>
                <c:pt idx="734">
                  <c:v>0.53635152444640821</c:v>
                </c:pt>
                <c:pt idx="735">
                  <c:v>0.18849414597158115</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1.7135831451961922E-3</c:v>
                </c:pt>
                <c:pt idx="752">
                  <c:v>3.2558079758727654E-2</c:v>
                </c:pt>
                <c:pt idx="753">
                  <c:v>7.3684075243436259E-2</c:v>
                </c:pt>
                <c:pt idx="754">
                  <c:v>0.10452857185696772</c:v>
                </c:pt>
                <c:pt idx="755">
                  <c:v>0.20905714371393544</c:v>
                </c:pt>
                <c:pt idx="756">
                  <c:v>0.24504238976305548</c:v>
                </c:pt>
                <c:pt idx="757">
                  <c:v>0.21419789314952403</c:v>
                </c:pt>
                <c:pt idx="758">
                  <c:v>0.14908173363206872</c:v>
                </c:pt>
                <c:pt idx="759">
                  <c:v>5.4834660646278149E-2</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1.7135831451961922E-3</c:v>
                </c:pt>
                <c:pt idx="776">
                  <c:v>3.598524604912004E-2</c:v>
                </c:pt>
                <c:pt idx="777">
                  <c:v>9.4247072985790575E-2</c:v>
                </c:pt>
                <c:pt idx="778">
                  <c:v>0.1559360662128535</c:v>
                </c:pt>
                <c:pt idx="779">
                  <c:v>0.16964473137442304</c:v>
                </c:pt>
                <c:pt idx="780">
                  <c:v>0.15250889992246111</c:v>
                </c:pt>
                <c:pt idx="781">
                  <c:v>0.1130964875829487</c:v>
                </c:pt>
                <c:pt idx="782">
                  <c:v>6.1688993227062915E-2</c:v>
                </c:pt>
                <c:pt idx="783">
                  <c:v>1.3708665161569537E-2</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2.3990164032746692E-2</c:v>
                </c:pt>
                <c:pt idx="800">
                  <c:v>0.20734356056873926</c:v>
                </c:pt>
                <c:pt idx="801">
                  <c:v>0.48665761323571854</c:v>
                </c:pt>
                <c:pt idx="802">
                  <c:v>0.73512716928916644</c:v>
                </c:pt>
                <c:pt idx="803">
                  <c:v>0.87221382090486177</c:v>
                </c:pt>
                <c:pt idx="804">
                  <c:v>0.88763606921162752</c:v>
                </c:pt>
                <c:pt idx="805">
                  <c:v>0.66829742662651503</c:v>
                </c:pt>
                <c:pt idx="806">
                  <c:v>0.36842037621718132</c:v>
                </c:pt>
                <c:pt idx="807">
                  <c:v>0.11995082016373347</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1.8849414597158113E-2</c:v>
                </c:pt>
                <c:pt idx="824">
                  <c:v>0.11823723701853726</c:v>
                </c:pt>
                <c:pt idx="825">
                  <c:v>0.20048922798795452</c:v>
                </c:pt>
                <c:pt idx="826">
                  <c:v>0.18335339653599259</c:v>
                </c:pt>
                <c:pt idx="827">
                  <c:v>0.13194590218010682</c:v>
                </c:pt>
                <c:pt idx="828">
                  <c:v>9.9387822421379154E-2</c:v>
                </c:pt>
                <c:pt idx="829">
                  <c:v>7.3684075243436259E-2</c:v>
                </c:pt>
                <c:pt idx="830">
                  <c:v>3.9412412339512426E-2</c:v>
                </c:pt>
                <c:pt idx="831">
                  <c:v>8.56791572598096E-3</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1.8849414597158113E-2</c:v>
                </c:pt>
                <c:pt idx="848">
                  <c:v>0.12337798645412583</c:v>
                </c:pt>
                <c:pt idx="849">
                  <c:v>0.27931405266697934</c:v>
                </c:pt>
                <c:pt idx="850">
                  <c:v>0.38041545823355466</c:v>
                </c:pt>
                <c:pt idx="851">
                  <c:v>0.4232550368634595</c:v>
                </c:pt>
                <c:pt idx="852">
                  <c:v>0.44381803460581376</c:v>
                </c:pt>
                <c:pt idx="853">
                  <c:v>0.5329243581560158</c:v>
                </c:pt>
                <c:pt idx="854">
                  <c:v>0.52264285928483867</c:v>
                </c:pt>
                <c:pt idx="855">
                  <c:v>0.23304730774668214</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6.8543325807847687E-3</c:v>
                </c:pt>
                <c:pt idx="872">
                  <c:v>3.9412412339512426E-2</c:v>
                </c:pt>
                <c:pt idx="873">
                  <c:v>7.3684075243436259E-2</c:v>
                </c:pt>
                <c:pt idx="874">
                  <c:v>0.1096693212925563</c:v>
                </c:pt>
                <c:pt idx="875">
                  <c:v>0.133659485325303</c:v>
                </c:pt>
                <c:pt idx="876">
                  <c:v>0.11652365387334107</c:v>
                </c:pt>
                <c:pt idx="877">
                  <c:v>8.3965574114613417E-2</c:v>
                </c:pt>
                <c:pt idx="878">
                  <c:v>5.8261826936670535E-2</c:v>
                </c:pt>
                <c:pt idx="879">
                  <c:v>1.8849414597158113E-2</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1.0281498871177153E-2</c:v>
                </c:pt>
                <c:pt idx="896">
                  <c:v>0.10795573814736011</c:v>
                </c:pt>
                <c:pt idx="897">
                  <c:v>0.31701288186129556</c:v>
                </c:pt>
                <c:pt idx="898">
                  <c:v>0.52264285928483867</c:v>
                </c:pt>
                <c:pt idx="899">
                  <c:v>0.68029250864288837</c:v>
                </c:pt>
                <c:pt idx="900">
                  <c:v>0.70770983896602735</c:v>
                </c:pt>
                <c:pt idx="901">
                  <c:v>0.53635152444640821</c:v>
                </c:pt>
                <c:pt idx="902">
                  <c:v>0.21762505943991642</c:v>
                </c:pt>
                <c:pt idx="903">
                  <c:v>7.3684075243436259E-2</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1.713583145196192E-2</c:v>
                </c:pt>
                <c:pt idx="920">
                  <c:v>8.9106323550201996E-2</c:v>
                </c:pt>
                <c:pt idx="921">
                  <c:v>0.16107681564844206</c:v>
                </c:pt>
                <c:pt idx="922">
                  <c:v>0.19877564484275831</c:v>
                </c:pt>
                <c:pt idx="923">
                  <c:v>0.18335339653599259</c:v>
                </c:pt>
                <c:pt idx="924">
                  <c:v>0.133659485325303</c:v>
                </c:pt>
                <c:pt idx="925">
                  <c:v>0.10452857185696772</c:v>
                </c:pt>
                <c:pt idx="926">
                  <c:v>7.0256908953043887E-2</c:v>
                </c:pt>
                <c:pt idx="927">
                  <c:v>2.2276580887550499E-2</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5.4834660646278149E-2</c:v>
                </c:pt>
                <c:pt idx="944">
                  <c:v>0.21762505943991642</c:v>
                </c:pt>
                <c:pt idx="945">
                  <c:v>0.392410540249928</c:v>
                </c:pt>
                <c:pt idx="946">
                  <c:v>0.59289976823788249</c:v>
                </c:pt>
                <c:pt idx="947">
                  <c:v>0.53635152444640821</c:v>
                </c:pt>
                <c:pt idx="948">
                  <c:v>0.33414871331325752</c:v>
                </c:pt>
                <c:pt idx="949">
                  <c:v>0.25361030548903646</c:v>
                </c:pt>
                <c:pt idx="950">
                  <c:v>0.19706206169756213</c:v>
                </c:pt>
                <c:pt idx="951">
                  <c:v>6.6829742662651501E-2</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1.713583145196192E-2</c:v>
                </c:pt>
                <c:pt idx="969">
                  <c:v>4.4553161775100998E-2</c:v>
                </c:pt>
                <c:pt idx="970">
                  <c:v>0.11652365387334107</c:v>
                </c:pt>
                <c:pt idx="971">
                  <c:v>0.21248431000432783</c:v>
                </c:pt>
                <c:pt idx="972">
                  <c:v>0.26217822121501738</c:v>
                </c:pt>
                <c:pt idx="973">
                  <c:v>0.21248431000432783</c:v>
                </c:pt>
                <c:pt idx="974">
                  <c:v>5.3121077501081956E-2</c:v>
                </c:pt>
                <c:pt idx="975">
                  <c:v>2.9130913468335268E-2</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1.5422248306765729E-2</c:v>
                </c:pt>
                <c:pt idx="992">
                  <c:v>6.5116159517455308E-2</c:v>
                </c:pt>
                <c:pt idx="993">
                  <c:v>0.16279039879363824</c:v>
                </c:pt>
                <c:pt idx="994">
                  <c:v>0.38041545823355466</c:v>
                </c:pt>
                <c:pt idx="995">
                  <c:v>0.61346276598023675</c:v>
                </c:pt>
                <c:pt idx="996">
                  <c:v>0.77796674791907139</c:v>
                </c:pt>
                <c:pt idx="997">
                  <c:v>0.66658384348131872</c:v>
                </c:pt>
                <c:pt idx="998">
                  <c:v>0.42154145371826324</c:v>
                </c:pt>
                <c:pt idx="999">
                  <c:v>0.12166440330892964</c:v>
                </c:pt>
                <c:pt idx="1000">
                  <c:v>1.7135831451961922E-3</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1.0281498871177153E-2</c:v>
                </c:pt>
                <c:pt idx="1016">
                  <c:v>6.3402576372259115E-2</c:v>
                </c:pt>
                <c:pt idx="1017">
                  <c:v>0.17478548081001161</c:v>
                </c:pt>
                <c:pt idx="1018">
                  <c:v>0.36670679307198517</c:v>
                </c:pt>
                <c:pt idx="1019">
                  <c:v>0.65630234461014159</c:v>
                </c:pt>
                <c:pt idx="1020">
                  <c:v>0.86535948832407705</c:v>
                </c:pt>
                <c:pt idx="1021">
                  <c:v>0.83108782542015325</c:v>
                </c:pt>
                <c:pt idx="1022">
                  <c:v>0.59804051767347099</c:v>
                </c:pt>
                <c:pt idx="1023">
                  <c:v>0.23304730774668214</c:v>
                </c:pt>
                <c:pt idx="1024">
                  <c:v>8.56791572598096E-3</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7.8824824679024852E-2</c:v>
                </c:pt>
                <c:pt idx="1040">
                  <c:v>0.41982787057306709</c:v>
                </c:pt>
                <c:pt idx="1041">
                  <c:v>0.69228759065926171</c:v>
                </c:pt>
                <c:pt idx="1042">
                  <c:v>0.88420890292123522</c:v>
                </c:pt>
                <c:pt idx="1043">
                  <c:v>0.95789297816467156</c:v>
                </c:pt>
                <c:pt idx="1044">
                  <c:v>0.8790681534856466</c:v>
                </c:pt>
                <c:pt idx="1045">
                  <c:v>0.70256908953043873</c:v>
                </c:pt>
                <c:pt idx="1046">
                  <c:v>0.51236136041366154</c:v>
                </c:pt>
                <c:pt idx="1047">
                  <c:v>0.23133372460148596</c:v>
                </c:pt>
                <c:pt idx="1048">
                  <c:v>1.1995082016373346E-2</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18335339653599259</c:v>
                </c:pt>
                <c:pt idx="1064">
                  <c:v>0.55520093904356627</c:v>
                </c:pt>
                <c:pt idx="1065">
                  <c:v>0.87564098719525429</c:v>
                </c:pt>
                <c:pt idx="1066">
                  <c:v>1.0469993017148733</c:v>
                </c:pt>
                <c:pt idx="1067">
                  <c:v>1.1035475455063479</c:v>
                </c:pt>
                <c:pt idx="1068">
                  <c:v>1.060707966876443</c:v>
                </c:pt>
                <c:pt idx="1069">
                  <c:v>0.92704848155114006</c:v>
                </c:pt>
                <c:pt idx="1070">
                  <c:v>0.68371967493328079</c:v>
                </c:pt>
                <c:pt idx="1071">
                  <c:v>0.33414871331325752</c:v>
                </c:pt>
                <c:pt idx="1072">
                  <c:v>2.3990164032746692E-2</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28445480210256791</c:v>
                </c:pt>
                <c:pt idx="1088">
                  <c:v>0.65287517831974928</c:v>
                </c:pt>
                <c:pt idx="1089">
                  <c:v>0.92362131526074764</c:v>
                </c:pt>
                <c:pt idx="1090">
                  <c:v>1.0727030488928164</c:v>
                </c:pt>
                <c:pt idx="1091">
                  <c:v>1.1206833769583098</c:v>
                </c:pt>
                <c:pt idx="1092">
                  <c:v>1.0812709646187972</c:v>
                </c:pt>
                <c:pt idx="1093">
                  <c:v>0.94589789614829811</c:v>
                </c:pt>
                <c:pt idx="1094">
                  <c:v>0.70942342211122356</c:v>
                </c:pt>
                <c:pt idx="1095">
                  <c:v>0.35813887734600414</c:v>
                </c:pt>
                <c:pt idx="1096">
                  <c:v>3.2558079758727654E-2</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17649906395520779</c:v>
                </c:pt>
                <c:pt idx="1112">
                  <c:v>0.63402576372259112</c:v>
                </c:pt>
                <c:pt idx="1113">
                  <c:v>0.93390281413192489</c:v>
                </c:pt>
                <c:pt idx="1114">
                  <c:v>1.0812709646187972</c:v>
                </c:pt>
                <c:pt idx="1115">
                  <c:v>1.1292512926842908</c:v>
                </c:pt>
                <c:pt idx="1116">
                  <c:v>1.079557381473601</c:v>
                </c:pt>
                <c:pt idx="1117">
                  <c:v>0.9390435635675134</c:v>
                </c:pt>
                <c:pt idx="1118">
                  <c:v>0.69400117380445792</c:v>
                </c:pt>
                <c:pt idx="1119">
                  <c:v>0.34443021218443465</c:v>
                </c:pt>
                <c:pt idx="1120">
                  <c:v>3.427166290392384E-2</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20391639427834687</c:v>
                </c:pt>
                <c:pt idx="1136">
                  <c:v>0.58090468622150926</c:v>
                </c:pt>
                <c:pt idx="1137">
                  <c:v>0.86535948832407705</c:v>
                </c:pt>
                <c:pt idx="1138">
                  <c:v>1.0418585522792849</c:v>
                </c:pt>
                <c:pt idx="1139">
                  <c:v>1.1155426275227212</c:v>
                </c:pt>
                <c:pt idx="1140">
                  <c:v>1.0727030488928164</c:v>
                </c:pt>
                <c:pt idx="1141">
                  <c:v>0.92704848155114006</c:v>
                </c:pt>
                <c:pt idx="1142">
                  <c:v>0.68714684122367309</c:v>
                </c:pt>
                <c:pt idx="1143">
                  <c:v>0.35128454476521936</c:v>
                </c:pt>
                <c:pt idx="1144">
                  <c:v>4.1125995484708612E-2</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22790655831109358</c:v>
                </c:pt>
                <c:pt idx="1160">
                  <c:v>0.59804051767347099</c:v>
                </c:pt>
                <c:pt idx="1161">
                  <c:v>0.8807817366308428</c:v>
                </c:pt>
                <c:pt idx="1162">
                  <c:v>1.0315770534081077</c:v>
                </c:pt>
                <c:pt idx="1163">
                  <c:v>1.079557381473601</c:v>
                </c:pt>
                <c:pt idx="1164">
                  <c:v>1.0315770534081077</c:v>
                </c:pt>
                <c:pt idx="1165">
                  <c:v>0.88934965235682384</c:v>
                </c:pt>
                <c:pt idx="1166">
                  <c:v>0.64944801202935687</c:v>
                </c:pt>
                <c:pt idx="1167">
                  <c:v>0.31701288186129556</c:v>
                </c:pt>
                <c:pt idx="1168">
                  <c:v>3.0844496613531457E-2</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2.3990164032746692E-2</c:v>
                </c:pt>
                <c:pt idx="1184">
                  <c:v>0.17649906395520779</c:v>
                </c:pt>
                <c:pt idx="1185">
                  <c:v>0.69571475694965401</c:v>
                </c:pt>
                <c:pt idx="1186">
                  <c:v>1.0332906365533039</c:v>
                </c:pt>
                <c:pt idx="1187">
                  <c:v>1.1052611286515441</c:v>
                </c:pt>
                <c:pt idx="1188">
                  <c:v>1.0504264680052657</c:v>
                </c:pt>
                <c:pt idx="1189">
                  <c:v>0.90305831751839327</c:v>
                </c:pt>
                <c:pt idx="1190">
                  <c:v>0.61346276598023675</c:v>
                </c:pt>
                <c:pt idx="1191">
                  <c:v>0.21077072685913162</c:v>
                </c:pt>
                <c:pt idx="1192">
                  <c:v>1.0281498871177153E-2</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4.6266744920297184E-2</c:v>
                </c:pt>
                <c:pt idx="1208">
                  <c:v>0.31015854928051079</c:v>
                </c:pt>
                <c:pt idx="1209">
                  <c:v>0.63231218057739491</c:v>
                </c:pt>
                <c:pt idx="1210">
                  <c:v>0.86707307146927326</c:v>
                </c:pt>
                <c:pt idx="1211">
                  <c:v>0.9784559759070256</c:v>
                </c:pt>
                <c:pt idx="1212">
                  <c:v>0.98016955905222192</c:v>
                </c:pt>
                <c:pt idx="1213">
                  <c:v>0.89106323550202005</c:v>
                </c:pt>
                <c:pt idx="1214">
                  <c:v>0.67343817606210354</c:v>
                </c:pt>
                <c:pt idx="1215">
                  <c:v>0.34614379532963085</c:v>
                </c:pt>
                <c:pt idx="1216">
                  <c:v>4.9693911210689577E-2</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4.4553161775100998E-2</c:v>
                </c:pt>
                <c:pt idx="1232">
                  <c:v>0.29816346726413745</c:v>
                </c:pt>
                <c:pt idx="1233">
                  <c:v>0.77282599848348277</c:v>
                </c:pt>
                <c:pt idx="1234">
                  <c:v>1.0247227208273231</c:v>
                </c:pt>
                <c:pt idx="1235">
                  <c:v>1.0915524634899745</c:v>
                </c:pt>
                <c:pt idx="1236">
                  <c:v>1.0110140556657534</c:v>
                </c:pt>
                <c:pt idx="1237">
                  <c:v>0.83108782542015325</c:v>
                </c:pt>
                <c:pt idx="1238">
                  <c:v>0.58433185251190156</c:v>
                </c:pt>
                <c:pt idx="1239">
                  <c:v>0.27417330323139072</c:v>
                </c:pt>
                <c:pt idx="1240">
                  <c:v>3.0844496613531457E-2</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3.2558079758727654E-2</c:v>
                </c:pt>
                <c:pt idx="1256">
                  <c:v>0.11481007072814489</c:v>
                </c:pt>
                <c:pt idx="1257">
                  <c:v>0.267318970650606</c:v>
                </c:pt>
                <c:pt idx="1258">
                  <c:v>0.50550702783287671</c:v>
                </c:pt>
                <c:pt idx="1259">
                  <c:v>0.74712225130553978</c:v>
                </c:pt>
                <c:pt idx="1260">
                  <c:v>0.96817447703584847</c:v>
                </c:pt>
                <c:pt idx="1261">
                  <c:v>0.90648548380878569</c:v>
                </c:pt>
                <c:pt idx="1262">
                  <c:v>0.68371967493328079</c:v>
                </c:pt>
                <c:pt idx="1263">
                  <c:v>0.36670679307198517</c:v>
                </c:pt>
                <c:pt idx="1264">
                  <c:v>5.8261826936670535E-2</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8.56791572598096E-3</c:v>
                </c:pt>
                <c:pt idx="1279">
                  <c:v>0.32215363129688412</c:v>
                </c:pt>
                <c:pt idx="1280">
                  <c:v>0.70770983896602735</c:v>
                </c:pt>
                <c:pt idx="1281">
                  <c:v>0.96132014445506386</c:v>
                </c:pt>
                <c:pt idx="1282">
                  <c:v>1.1086882949419363</c:v>
                </c:pt>
                <c:pt idx="1283">
                  <c:v>1.1635229555882147</c:v>
                </c:pt>
                <c:pt idx="1284">
                  <c:v>1.1206833769583098</c:v>
                </c:pt>
                <c:pt idx="1285">
                  <c:v>0.99559180735898767</c:v>
                </c:pt>
                <c:pt idx="1286">
                  <c:v>0.77282599848348277</c:v>
                </c:pt>
                <c:pt idx="1287">
                  <c:v>0.44895878404140238</c:v>
                </c:pt>
                <c:pt idx="1288">
                  <c:v>9.0819906695398189E-2</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1.5422248306765729E-2</c:v>
                </c:pt>
                <c:pt idx="1303">
                  <c:v>0.38384262452394707</c:v>
                </c:pt>
                <c:pt idx="1304">
                  <c:v>0.74540866816034357</c:v>
                </c:pt>
                <c:pt idx="1305">
                  <c:v>0.99216464106859514</c:v>
                </c:pt>
                <c:pt idx="1306">
                  <c:v>1.130964875829487</c:v>
                </c:pt>
                <c:pt idx="1307">
                  <c:v>1.175518037604588</c:v>
                </c:pt>
                <c:pt idx="1308">
                  <c:v>1.130964875829487</c:v>
                </c:pt>
                <c:pt idx="1309">
                  <c:v>1.0007325567945762</c:v>
                </c:pt>
                <c:pt idx="1310">
                  <c:v>0.77453958162867886</c:v>
                </c:pt>
                <c:pt idx="1311">
                  <c:v>0.44553161775101002</c:v>
                </c:pt>
                <c:pt idx="1312">
                  <c:v>8.7392740405005803E-2</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1.5422248306765729E-2</c:v>
                </c:pt>
                <c:pt idx="1327">
                  <c:v>0.37184754250757374</c:v>
                </c:pt>
                <c:pt idx="1328">
                  <c:v>0.71799133783720448</c:v>
                </c:pt>
                <c:pt idx="1329">
                  <c:v>0.96646089389065226</c:v>
                </c:pt>
                <c:pt idx="1330">
                  <c:v>1.1086882949419363</c:v>
                </c:pt>
                <c:pt idx="1331">
                  <c:v>1.1566686230074297</c:v>
                </c:pt>
                <c:pt idx="1332">
                  <c:v>1.1155426275227212</c:v>
                </c:pt>
                <c:pt idx="1333">
                  <c:v>0.99045105792339894</c:v>
                </c:pt>
                <c:pt idx="1334">
                  <c:v>0.77111241533828656</c:v>
                </c:pt>
                <c:pt idx="1335">
                  <c:v>0.45409953347699095</c:v>
                </c:pt>
                <c:pt idx="1336">
                  <c:v>9.9387822421379154E-2</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2.2276580887550499E-2</c:v>
                </c:pt>
                <c:pt idx="1351">
                  <c:v>0.39069695710473185</c:v>
                </c:pt>
                <c:pt idx="1352">
                  <c:v>0.73512716928916644</c:v>
                </c:pt>
                <c:pt idx="1353">
                  <c:v>0.97160164332624088</c:v>
                </c:pt>
                <c:pt idx="1354">
                  <c:v>1.1121154612323287</c:v>
                </c:pt>
                <c:pt idx="1355">
                  <c:v>1.1600957892978223</c:v>
                </c:pt>
                <c:pt idx="1356">
                  <c:v>1.1241105432487022</c:v>
                </c:pt>
                <c:pt idx="1357">
                  <c:v>1.0007325567945762</c:v>
                </c:pt>
                <c:pt idx="1358">
                  <c:v>0.78482108049985599</c:v>
                </c:pt>
                <c:pt idx="1359">
                  <c:v>0.46438103234816813</c:v>
                </c:pt>
                <c:pt idx="1360">
                  <c:v>0.10110140556657533</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2.3990164032746692E-2</c:v>
                </c:pt>
                <c:pt idx="1375">
                  <c:v>0.392410540249928</c:v>
                </c:pt>
                <c:pt idx="1376">
                  <c:v>0.73855433557955885</c:v>
                </c:pt>
                <c:pt idx="1377">
                  <c:v>0.98188314219741812</c:v>
                </c:pt>
                <c:pt idx="1378">
                  <c:v>1.1189697938131136</c:v>
                </c:pt>
                <c:pt idx="1379">
                  <c:v>1.1652365387334107</c:v>
                </c:pt>
                <c:pt idx="1380">
                  <c:v>1.1258241263938982</c:v>
                </c:pt>
                <c:pt idx="1381">
                  <c:v>0.99901897364938008</c:v>
                </c:pt>
                <c:pt idx="1382">
                  <c:v>0.78139391420946369</c:v>
                </c:pt>
                <c:pt idx="1383">
                  <c:v>0.46438103234816813</c:v>
                </c:pt>
                <c:pt idx="1384">
                  <c:v>0.10281498871177154</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5.1407494355885765E-3</c:v>
                </c:pt>
                <c:pt idx="1399">
                  <c:v>7.8824824679024852E-2</c:v>
                </c:pt>
                <c:pt idx="1400">
                  <c:v>0.27245972008619457</c:v>
                </c:pt>
                <c:pt idx="1401">
                  <c:v>0.71285058840161597</c:v>
                </c:pt>
                <c:pt idx="1402">
                  <c:v>0.9750288096166333</c:v>
                </c:pt>
                <c:pt idx="1403">
                  <c:v>1.0538536342956584</c:v>
                </c:pt>
                <c:pt idx="1404">
                  <c:v>1.0487128848600695</c:v>
                </c:pt>
                <c:pt idx="1405">
                  <c:v>0.73684075243436264</c:v>
                </c:pt>
                <c:pt idx="1406">
                  <c:v>0.26389180436021364</c:v>
                </c:pt>
                <c:pt idx="1407">
                  <c:v>0.11652365387334107</c:v>
                </c:pt>
                <c:pt idx="1408">
                  <c:v>2.2276580887550499E-2</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1.3708665161569537E-2</c:v>
                </c:pt>
                <c:pt idx="1424">
                  <c:v>6.6829742662651501E-2</c:v>
                </c:pt>
                <c:pt idx="1425">
                  <c:v>0.13708665161569536</c:v>
                </c:pt>
                <c:pt idx="1426">
                  <c:v>0.23133372460148596</c:v>
                </c:pt>
                <c:pt idx="1427">
                  <c:v>0.24504238976305548</c:v>
                </c:pt>
                <c:pt idx="1428">
                  <c:v>0.30159063355452981</c:v>
                </c:pt>
                <c:pt idx="1429">
                  <c:v>0.2210522257303088</c:v>
                </c:pt>
                <c:pt idx="1430">
                  <c:v>0.16621756508403066</c:v>
                </c:pt>
                <c:pt idx="1431">
                  <c:v>7.7111241533828645E-2</c:v>
                </c:pt>
                <c:pt idx="1432">
                  <c:v>1.713583145196192E-2</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1.7135831451961922E-3</c:v>
                </c:pt>
                <c:pt idx="1447">
                  <c:v>4.7980328065493384E-2</c:v>
                </c:pt>
                <c:pt idx="1448">
                  <c:v>0.17649906395520779</c:v>
                </c:pt>
                <c:pt idx="1449">
                  <c:v>0.47637611436454147</c:v>
                </c:pt>
                <c:pt idx="1450">
                  <c:v>0.71799133783720448</c:v>
                </c:pt>
                <c:pt idx="1451">
                  <c:v>0.55006018960797776</c:v>
                </c:pt>
                <c:pt idx="1452">
                  <c:v>0.29644988411894124</c:v>
                </c:pt>
                <c:pt idx="1453">
                  <c:v>0.14908173363206872</c:v>
                </c:pt>
                <c:pt idx="1454">
                  <c:v>6.1688993227062915E-2</c:v>
                </c:pt>
                <c:pt idx="1455">
                  <c:v>4.9693911210689577E-2</c:v>
                </c:pt>
                <c:pt idx="1456">
                  <c:v>2.7417330323139075E-2</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1.5422248306765729E-2</c:v>
                </c:pt>
                <c:pt idx="1472">
                  <c:v>4.7980328065493384E-2</c:v>
                </c:pt>
                <c:pt idx="1473">
                  <c:v>8.9106323550201996E-2</c:v>
                </c:pt>
                <c:pt idx="1474">
                  <c:v>0.12509156959932202</c:v>
                </c:pt>
                <c:pt idx="1475">
                  <c:v>0.23476089089187835</c:v>
                </c:pt>
                <c:pt idx="1476">
                  <c:v>0.3290079638776689</c:v>
                </c:pt>
                <c:pt idx="1477">
                  <c:v>0.36327962678159276</c:v>
                </c:pt>
                <c:pt idx="1478">
                  <c:v>0.29644988411894124</c:v>
                </c:pt>
                <c:pt idx="1479">
                  <c:v>8.2251990969417224E-2</c:v>
                </c:pt>
                <c:pt idx="1480">
                  <c:v>2.3990164032746692E-2</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1.3708665161569537E-2</c:v>
                </c:pt>
                <c:pt idx="1495">
                  <c:v>0.13708665161569536</c:v>
                </c:pt>
                <c:pt idx="1496">
                  <c:v>0.11481007072814489</c:v>
                </c:pt>
                <c:pt idx="1497">
                  <c:v>9.0819906695398189E-2</c:v>
                </c:pt>
                <c:pt idx="1498">
                  <c:v>0.10624215500216391</c:v>
                </c:pt>
                <c:pt idx="1499">
                  <c:v>0.49351194581650332</c:v>
                </c:pt>
                <c:pt idx="1500">
                  <c:v>0.85507798945289992</c:v>
                </c:pt>
                <c:pt idx="1501">
                  <c:v>0.75054941759593219</c:v>
                </c:pt>
                <c:pt idx="1502">
                  <c:v>0.51921569299444614</c:v>
                </c:pt>
                <c:pt idx="1503">
                  <c:v>0.24161522347266307</c:v>
                </c:pt>
                <c:pt idx="1504">
                  <c:v>4.4553161775100998E-2</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3.4271662903923843E-3</c:v>
                </c:pt>
                <c:pt idx="1519">
                  <c:v>4.1125995484708612E-2</c:v>
                </c:pt>
                <c:pt idx="1520">
                  <c:v>0.11823723701853726</c:v>
                </c:pt>
                <c:pt idx="1521">
                  <c:v>0.30330421669972601</c:v>
                </c:pt>
                <c:pt idx="1522">
                  <c:v>0.63573934686778732</c:v>
                </c:pt>
                <c:pt idx="1523">
                  <c:v>0.75911733332191311</c:v>
                </c:pt>
                <c:pt idx="1524">
                  <c:v>0.74712225130553978</c:v>
                </c:pt>
                <c:pt idx="1525">
                  <c:v>0.77111241533828656</c:v>
                </c:pt>
                <c:pt idx="1526">
                  <c:v>0.56719602105993971</c:v>
                </c:pt>
                <c:pt idx="1527">
                  <c:v>0.26903255379580215</c:v>
                </c:pt>
                <c:pt idx="1528">
                  <c:v>3.9412412339512426E-2</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3.4271662903923843E-3</c:v>
                </c:pt>
                <c:pt idx="1543">
                  <c:v>3.427166290392384E-2</c:v>
                </c:pt>
                <c:pt idx="1544">
                  <c:v>0.11823723701853726</c:v>
                </c:pt>
                <c:pt idx="1545">
                  <c:v>0.21248431000432783</c:v>
                </c:pt>
                <c:pt idx="1546">
                  <c:v>0.17135831451961922</c:v>
                </c:pt>
                <c:pt idx="1547">
                  <c:v>0.20220281113315067</c:v>
                </c:pt>
                <c:pt idx="1548">
                  <c:v>0.23818805718227073</c:v>
                </c:pt>
                <c:pt idx="1549">
                  <c:v>0.12166440330892964</c:v>
                </c:pt>
                <c:pt idx="1550">
                  <c:v>5.6548243791474349E-2</c:v>
                </c:pt>
                <c:pt idx="1551">
                  <c:v>2.5703747177942885E-2</c:v>
                </c:pt>
                <c:pt idx="1552">
                  <c:v>1.7135831451961922E-3</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3.4271662903923843E-3</c:v>
                </c:pt>
                <c:pt idx="1567">
                  <c:v>4.2839578629904805E-2</c:v>
                </c:pt>
                <c:pt idx="1568">
                  <c:v>0.24504238976305548</c:v>
                </c:pt>
                <c:pt idx="1569">
                  <c:v>0.79167541308064082</c:v>
                </c:pt>
                <c:pt idx="1570">
                  <c:v>0.75054941759593219</c:v>
                </c:pt>
                <c:pt idx="1571">
                  <c:v>0.57919110307631305</c:v>
                </c:pt>
                <c:pt idx="1572">
                  <c:v>0.4712353649289529</c:v>
                </c:pt>
                <c:pt idx="1573">
                  <c:v>0.41982787057306709</c:v>
                </c:pt>
                <c:pt idx="1574">
                  <c:v>0.27760046952178313</c:v>
                </c:pt>
                <c:pt idx="1575">
                  <c:v>0.16279039879363824</c:v>
                </c:pt>
                <c:pt idx="1576">
                  <c:v>5.8261826936670535E-2</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2.0562997742354306E-2</c:v>
                </c:pt>
                <c:pt idx="1591">
                  <c:v>0.19192131226197354</c:v>
                </c:pt>
                <c:pt idx="1592">
                  <c:v>0.60660843339945203</c:v>
                </c:pt>
                <c:pt idx="1593">
                  <c:v>0.94418431300310202</c:v>
                </c:pt>
                <c:pt idx="1594">
                  <c:v>1.0281498871177153</c:v>
                </c:pt>
                <c:pt idx="1595">
                  <c:v>1.0144412219561458</c:v>
                </c:pt>
                <c:pt idx="1596">
                  <c:v>0.88592248606643142</c:v>
                </c:pt>
                <c:pt idx="1597">
                  <c:v>0.79681616251622944</c:v>
                </c:pt>
                <c:pt idx="1598">
                  <c:v>0.62374426485141399</c:v>
                </c:pt>
                <c:pt idx="1599">
                  <c:v>0.14051381790608777</c:v>
                </c:pt>
                <c:pt idx="1600">
                  <c:v>1.0281498871177153E-2</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2.3990164032746692E-2</c:v>
                </c:pt>
                <c:pt idx="1615">
                  <c:v>0.17135831451961922</c:v>
                </c:pt>
                <c:pt idx="1616">
                  <c:v>0.26217822121501738</c:v>
                </c:pt>
                <c:pt idx="1617">
                  <c:v>0.30330421669972601</c:v>
                </c:pt>
                <c:pt idx="1618">
                  <c:v>0.5020798615424843</c:v>
                </c:pt>
                <c:pt idx="1619">
                  <c:v>0.76768524904789415</c:v>
                </c:pt>
                <c:pt idx="1620">
                  <c:v>0.90134473437319718</c:v>
                </c:pt>
                <c:pt idx="1621">
                  <c:v>0.51236136041366154</c:v>
                </c:pt>
                <c:pt idx="1622">
                  <c:v>0.30844496613531458</c:v>
                </c:pt>
                <c:pt idx="1623">
                  <c:v>0.26903255379580215</c:v>
                </c:pt>
                <c:pt idx="1624">
                  <c:v>8.0538407824221031E-2</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3.0844496613531457E-2</c:v>
                </c:pt>
                <c:pt idx="1640">
                  <c:v>0.16450398193883445</c:v>
                </c:pt>
                <c:pt idx="1641">
                  <c:v>0.25703747177942882</c:v>
                </c:pt>
                <c:pt idx="1642">
                  <c:v>0.20220281113315067</c:v>
                </c:pt>
                <c:pt idx="1643">
                  <c:v>0.267318970650606</c:v>
                </c:pt>
                <c:pt idx="1644">
                  <c:v>0.28959555153815653</c:v>
                </c:pt>
                <c:pt idx="1645">
                  <c:v>0.35299812791041557</c:v>
                </c:pt>
                <c:pt idx="1646">
                  <c:v>0.31358571557090315</c:v>
                </c:pt>
                <c:pt idx="1647">
                  <c:v>0.23647447403707453</c:v>
                </c:pt>
                <c:pt idx="1648">
                  <c:v>0.10110140556657533</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1.0281498871177153E-2</c:v>
                </c:pt>
                <c:pt idx="1663">
                  <c:v>5.6548243791474349E-2</c:v>
                </c:pt>
                <c:pt idx="1664">
                  <c:v>0.13194590218010682</c:v>
                </c:pt>
                <c:pt idx="1665">
                  <c:v>0.32044004815168797</c:v>
                </c:pt>
                <c:pt idx="1666">
                  <c:v>0.41811428742787088</c:v>
                </c:pt>
                <c:pt idx="1667">
                  <c:v>0.57405035364072443</c:v>
                </c:pt>
                <c:pt idx="1668">
                  <c:v>0.80538407824221026</c:v>
                </c:pt>
                <c:pt idx="1669">
                  <c:v>0.6905740075140655</c:v>
                </c:pt>
                <c:pt idx="1670">
                  <c:v>0.57233677049552822</c:v>
                </c:pt>
                <c:pt idx="1671">
                  <c:v>0.40097845597590903</c:v>
                </c:pt>
                <c:pt idx="1672">
                  <c:v>0.14051381790608777</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2.2276580887550499E-2</c:v>
                </c:pt>
                <c:pt idx="1687">
                  <c:v>0.10624215500216391</c:v>
                </c:pt>
                <c:pt idx="1688">
                  <c:v>0.20220281113315067</c:v>
                </c:pt>
                <c:pt idx="1689">
                  <c:v>0.33928946274884608</c:v>
                </c:pt>
                <c:pt idx="1690">
                  <c:v>0.58090468622150926</c:v>
                </c:pt>
                <c:pt idx="1691">
                  <c:v>0.73512716928916644</c:v>
                </c:pt>
                <c:pt idx="1692">
                  <c:v>0.70770983896602735</c:v>
                </c:pt>
                <c:pt idx="1693">
                  <c:v>0.57062318735033202</c:v>
                </c:pt>
                <c:pt idx="1694">
                  <c:v>0.2656053875054098</c:v>
                </c:pt>
                <c:pt idx="1695">
                  <c:v>0.10281498871177154</c:v>
                </c:pt>
                <c:pt idx="1696">
                  <c:v>1.8849414597158113E-2</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5.4834660646278149E-2</c:v>
                </c:pt>
                <c:pt idx="1711">
                  <c:v>0.22276580887550501</c:v>
                </c:pt>
                <c:pt idx="1712">
                  <c:v>0.23990164032746694</c:v>
                </c:pt>
                <c:pt idx="1713">
                  <c:v>0.28102763581217555</c:v>
                </c:pt>
                <c:pt idx="1714">
                  <c:v>0.34957096162002321</c:v>
                </c:pt>
                <c:pt idx="1715">
                  <c:v>0.33243513016806131</c:v>
                </c:pt>
                <c:pt idx="1716">
                  <c:v>0.24846955605344784</c:v>
                </c:pt>
                <c:pt idx="1717">
                  <c:v>0.22790655831109358</c:v>
                </c:pt>
                <c:pt idx="1718">
                  <c:v>0.18506697968118874</c:v>
                </c:pt>
                <c:pt idx="1719">
                  <c:v>0.11995082016373347</c:v>
                </c:pt>
                <c:pt idx="1720">
                  <c:v>4.6266744920297184E-2</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1.7135831451961922E-3</c:v>
                </c:pt>
                <c:pt idx="1735">
                  <c:v>1.8849414597158113E-2</c:v>
                </c:pt>
                <c:pt idx="1736">
                  <c:v>3.7698829194316226E-2</c:v>
                </c:pt>
                <c:pt idx="1737">
                  <c:v>7.3684075243436259E-2</c:v>
                </c:pt>
                <c:pt idx="1738">
                  <c:v>0.14565456734167634</c:v>
                </c:pt>
                <c:pt idx="1739">
                  <c:v>0.16793114822922683</c:v>
                </c:pt>
                <c:pt idx="1740">
                  <c:v>0.15250889992246111</c:v>
                </c:pt>
                <c:pt idx="1741">
                  <c:v>0.19877564484275831</c:v>
                </c:pt>
                <c:pt idx="1742">
                  <c:v>0.19534847855236592</c:v>
                </c:pt>
                <c:pt idx="1743">
                  <c:v>0.20220281113315067</c:v>
                </c:pt>
                <c:pt idx="1744">
                  <c:v>0.12851873588971441</c:v>
                </c:pt>
                <c:pt idx="1745">
                  <c:v>1.7135831451961922E-3</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1.8849414597158113E-2</c:v>
                </c:pt>
                <c:pt idx="1760">
                  <c:v>6.3402576372259115E-2</c:v>
                </c:pt>
                <c:pt idx="1761">
                  <c:v>0.14222740105128395</c:v>
                </c:pt>
                <c:pt idx="1762">
                  <c:v>0.21762505943991642</c:v>
                </c:pt>
                <c:pt idx="1763">
                  <c:v>0.26389180436021364</c:v>
                </c:pt>
                <c:pt idx="1764">
                  <c:v>0.19534847855236592</c:v>
                </c:pt>
                <c:pt idx="1765">
                  <c:v>0.11995082016373347</c:v>
                </c:pt>
                <c:pt idx="1766">
                  <c:v>8.567915725980961E-2</c:v>
                </c:pt>
                <c:pt idx="1767">
                  <c:v>5.8261826936670535E-2</c:v>
                </c:pt>
                <c:pt idx="1768">
                  <c:v>1.3708665161569537E-2</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6.8543325807847687E-3</c:v>
                </c:pt>
                <c:pt idx="1783">
                  <c:v>5.3121077501081956E-2</c:v>
                </c:pt>
                <c:pt idx="1784">
                  <c:v>0.17135831451961922</c:v>
                </c:pt>
                <c:pt idx="1785">
                  <c:v>0.53977869073680051</c:v>
                </c:pt>
                <c:pt idx="1786">
                  <c:v>0.8190927434037798</c:v>
                </c:pt>
                <c:pt idx="1787">
                  <c:v>0.88934965235682384</c:v>
                </c:pt>
                <c:pt idx="1788">
                  <c:v>0.74026791872475495</c:v>
                </c:pt>
                <c:pt idx="1789">
                  <c:v>0.58604543565709777</c:v>
                </c:pt>
                <c:pt idx="1790">
                  <c:v>0.56548243791474351</c:v>
                </c:pt>
                <c:pt idx="1791">
                  <c:v>0.35813887734600414</c:v>
                </c:pt>
                <c:pt idx="1792">
                  <c:v>0.13708665161569536</c:v>
                </c:pt>
                <c:pt idx="1793">
                  <c:v>3.4271662903923843E-3</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3.2558079758727654E-2</c:v>
                </c:pt>
                <c:pt idx="1807">
                  <c:v>0.19020772911677733</c:v>
                </c:pt>
                <c:pt idx="1808">
                  <c:v>0.43696370202502904</c:v>
                </c:pt>
                <c:pt idx="1809">
                  <c:v>0.7231320872727931</c:v>
                </c:pt>
                <c:pt idx="1810">
                  <c:v>0.80538407824221026</c:v>
                </c:pt>
                <c:pt idx="1811">
                  <c:v>0.73855433557955885</c:v>
                </c:pt>
                <c:pt idx="1812">
                  <c:v>0.69228759065926171</c:v>
                </c:pt>
                <c:pt idx="1813">
                  <c:v>0.56719602105993971</c:v>
                </c:pt>
                <c:pt idx="1814">
                  <c:v>0.38726979081433943</c:v>
                </c:pt>
                <c:pt idx="1815">
                  <c:v>0.21762505943991642</c:v>
                </c:pt>
                <c:pt idx="1816">
                  <c:v>0.10452857185696772</c:v>
                </c:pt>
                <c:pt idx="1817">
                  <c:v>1.7135831451961922E-3</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1.5422248306765729E-2</c:v>
                </c:pt>
                <c:pt idx="1831">
                  <c:v>0.1096693212925563</c:v>
                </c:pt>
                <c:pt idx="1832">
                  <c:v>0.36327962678159276</c:v>
                </c:pt>
                <c:pt idx="1833">
                  <c:v>0.82937424227495704</c:v>
                </c:pt>
                <c:pt idx="1834">
                  <c:v>1.0093004725205572</c:v>
                </c:pt>
                <c:pt idx="1835">
                  <c:v>1.0761302151832086</c:v>
                </c:pt>
                <c:pt idx="1836">
                  <c:v>0.95789297816467156</c:v>
                </c:pt>
                <c:pt idx="1837">
                  <c:v>0.83451499171054555</c:v>
                </c:pt>
                <c:pt idx="1838">
                  <c:v>0.67001100977171124</c:v>
                </c:pt>
                <c:pt idx="1839">
                  <c:v>0.4695217817837567</c:v>
                </c:pt>
                <c:pt idx="1840">
                  <c:v>0.21248431000432783</c:v>
                </c:pt>
                <c:pt idx="1841">
                  <c:v>1.0281498871177153E-2</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1576496493580497</c:v>
                </c:pt>
                <c:pt idx="1855">
                  <c:v>0.51578852670405384</c:v>
                </c:pt>
                <c:pt idx="1856">
                  <c:v>0.83794215800093796</c:v>
                </c:pt>
                <c:pt idx="1857">
                  <c:v>1.0452857185696773</c:v>
                </c:pt>
                <c:pt idx="1858">
                  <c:v>1.1463871241362527</c:v>
                </c:pt>
                <c:pt idx="1859">
                  <c:v>1.1086882949419363</c:v>
                </c:pt>
                <c:pt idx="1860">
                  <c:v>0.94247072985790581</c:v>
                </c:pt>
                <c:pt idx="1861">
                  <c:v>0.76768524904789415</c:v>
                </c:pt>
                <c:pt idx="1862">
                  <c:v>0.63231218057739491</c:v>
                </c:pt>
                <c:pt idx="1863">
                  <c:v>0.45067236718659859</c:v>
                </c:pt>
                <c:pt idx="1864">
                  <c:v>0.19192131226197354</c:v>
                </c:pt>
                <c:pt idx="1865">
                  <c:v>1.0281498871177153E-2</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9.7674239276182961E-2</c:v>
                </c:pt>
                <c:pt idx="1879">
                  <c:v>0.31015854928051079</c:v>
                </c:pt>
                <c:pt idx="1880">
                  <c:v>0.46095386605777572</c:v>
                </c:pt>
                <c:pt idx="1881">
                  <c:v>0.51407494355885763</c:v>
                </c:pt>
                <c:pt idx="1882">
                  <c:v>0.44210445146061761</c:v>
                </c:pt>
                <c:pt idx="1883">
                  <c:v>0.45752669976738336</c:v>
                </c:pt>
                <c:pt idx="1884">
                  <c:v>0.64259367944857204</c:v>
                </c:pt>
                <c:pt idx="1885">
                  <c:v>0.74540866816034357</c:v>
                </c:pt>
                <c:pt idx="1886">
                  <c:v>0.55520093904356627</c:v>
                </c:pt>
                <c:pt idx="1887">
                  <c:v>0.34443021218443465</c:v>
                </c:pt>
                <c:pt idx="1888">
                  <c:v>0.12851873588971441</c:v>
                </c:pt>
                <c:pt idx="1889">
                  <c:v>6.8543325807847687E-3</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9.2533489840594368E-2</c:v>
                </c:pt>
                <c:pt idx="1903">
                  <c:v>0.31701288186129556</c:v>
                </c:pt>
                <c:pt idx="1904">
                  <c:v>0.70770983896602735</c:v>
                </c:pt>
                <c:pt idx="1905">
                  <c:v>1.0212955545369304</c:v>
                </c:pt>
                <c:pt idx="1906">
                  <c:v>1.1600957892978223</c:v>
                </c:pt>
                <c:pt idx="1907">
                  <c:v>1.2115032836537079</c:v>
                </c:pt>
                <c:pt idx="1908">
                  <c:v>1.1720908713141955</c:v>
                </c:pt>
                <c:pt idx="1909">
                  <c:v>1.0572808005860506</c:v>
                </c:pt>
                <c:pt idx="1910">
                  <c:v>0.85679157259809613</c:v>
                </c:pt>
                <c:pt idx="1911">
                  <c:v>0.57062318735033202</c:v>
                </c:pt>
                <c:pt idx="1912">
                  <c:v>0.24504238976305548</c:v>
                </c:pt>
                <c:pt idx="1913">
                  <c:v>1.5422248306765729E-2</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12337798645412583</c:v>
                </c:pt>
                <c:pt idx="1927">
                  <c:v>0.48151686380013009</c:v>
                </c:pt>
                <c:pt idx="1928">
                  <c:v>0.83108782542015325</c:v>
                </c:pt>
                <c:pt idx="1929">
                  <c:v>1.0538536342956584</c:v>
                </c:pt>
                <c:pt idx="1930">
                  <c:v>1.185799536475765</c:v>
                </c:pt>
                <c:pt idx="1931">
                  <c:v>1.2354934476864545</c:v>
                </c:pt>
                <c:pt idx="1932">
                  <c:v>1.202935367927727</c:v>
                </c:pt>
                <c:pt idx="1933">
                  <c:v>1.0915524634899745</c:v>
                </c:pt>
                <c:pt idx="1934">
                  <c:v>0.89791756808280476</c:v>
                </c:pt>
                <c:pt idx="1935">
                  <c:v>0.62203068170621767</c:v>
                </c:pt>
                <c:pt idx="1936">
                  <c:v>0.28616838524776411</c:v>
                </c:pt>
                <c:pt idx="1937">
                  <c:v>2.3990164032746692E-2</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2.2276580887550499E-2</c:v>
                </c:pt>
                <c:pt idx="1951">
                  <c:v>8.7392740405005803E-2</c:v>
                </c:pt>
                <c:pt idx="1952">
                  <c:v>0.17821264710040399</c:v>
                </c:pt>
                <c:pt idx="1953">
                  <c:v>0.30501779984492222</c:v>
                </c:pt>
                <c:pt idx="1954">
                  <c:v>0.34957096162002321</c:v>
                </c:pt>
                <c:pt idx="1955">
                  <c:v>0.42839578629904806</c:v>
                </c:pt>
                <c:pt idx="1956">
                  <c:v>0.38212904137875087</c:v>
                </c:pt>
                <c:pt idx="1957">
                  <c:v>0.35299812791041557</c:v>
                </c:pt>
                <c:pt idx="1958">
                  <c:v>0.27245972008619457</c:v>
                </c:pt>
                <c:pt idx="1959">
                  <c:v>0.15422248306765729</c:v>
                </c:pt>
                <c:pt idx="1960">
                  <c:v>5.6548243791474349E-2</c:v>
                </c:pt>
                <c:pt idx="1961">
                  <c:v>1.7135831451961922E-3</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7.3684075243436259E-2</c:v>
                </c:pt>
                <c:pt idx="1975">
                  <c:v>0.37527470879796609</c:v>
                </c:pt>
                <c:pt idx="1976">
                  <c:v>0.74369508501514747</c:v>
                </c:pt>
                <c:pt idx="1977">
                  <c:v>1.0110140556657534</c:v>
                </c:pt>
                <c:pt idx="1978">
                  <c:v>1.1429599578458602</c:v>
                </c:pt>
                <c:pt idx="1979">
                  <c:v>1.1446735409910564</c:v>
                </c:pt>
                <c:pt idx="1980">
                  <c:v>1.1669501218786069</c:v>
                </c:pt>
                <c:pt idx="1981">
                  <c:v>1.1258241263938982</c:v>
                </c:pt>
                <c:pt idx="1982">
                  <c:v>0.94932506243869064</c:v>
                </c:pt>
                <c:pt idx="1983">
                  <c:v>0.66658384348131872</c:v>
                </c:pt>
                <c:pt idx="1984">
                  <c:v>0.31358571557090315</c:v>
                </c:pt>
                <c:pt idx="1985">
                  <c:v>3.0844496613531457E-2</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9.4247072985790575E-2</c:v>
                </c:pt>
                <c:pt idx="1999">
                  <c:v>0.43696370202502904</c:v>
                </c:pt>
                <c:pt idx="2000">
                  <c:v>0.73684075243436264</c:v>
                </c:pt>
                <c:pt idx="2001">
                  <c:v>0.75911733332191311</c:v>
                </c:pt>
                <c:pt idx="2002">
                  <c:v>0.88249531977603901</c:v>
                </c:pt>
                <c:pt idx="2003">
                  <c:v>1.0264363039725193</c:v>
                </c:pt>
                <c:pt idx="2004">
                  <c:v>1.0641351331668354</c:v>
                </c:pt>
                <c:pt idx="2005">
                  <c:v>0.96817447703584847</c:v>
                </c:pt>
                <c:pt idx="2006">
                  <c:v>0.79338899622583703</c:v>
                </c:pt>
                <c:pt idx="2007">
                  <c:v>0.50379344468768039</c:v>
                </c:pt>
                <c:pt idx="2008">
                  <c:v>0.16621756508403066</c:v>
                </c:pt>
                <c:pt idx="2009">
                  <c:v>6.8543325807847687E-3</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12851873588971441</c:v>
                </c:pt>
                <c:pt idx="2023">
                  <c:v>0.36670679307198517</c:v>
                </c:pt>
                <c:pt idx="2024">
                  <c:v>0.62374426485141399</c:v>
                </c:pt>
                <c:pt idx="2025">
                  <c:v>0.79852974566142554</c:v>
                </c:pt>
                <c:pt idx="2026">
                  <c:v>0.80024332880662186</c:v>
                </c:pt>
                <c:pt idx="2027">
                  <c:v>0.89791756808280476</c:v>
                </c:pt>
                <c:pt idx="2028">
                  <c:v>0.94247072985790581</c:v>
                </c:pt>
                <c:pt idx="2029">
                  <c:v>0.74026791872475495</c:v>
                </c:pt>
                <c:pt idx="2030">
                  <c:v>0.59461335138307869</c:v>
                </c:pt>
                <c:pt idx="2031">
                  <c:v>0.44724520089620617</c:v>
                </c:pt>
                <c:pt idx="2032">
                  <c:v>0.22276580887550501</c:v>
                </c:pt>
                <c:pt idx="2033">
                  <c:v>1.8849414597158113E-2</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11138290443775251</c:v>
                </c:pt>
                <c:pt idx="2047">
                  <c:v>0.36499320992678891</c:v>
                </c:pt>
                <c:pt idx="2048">
                  <c:v>0.74883583445073609</c:v>
                </c:pt>
                <c:pt idx="2049">
                  <c:v>1.0538536342956584</c:v>
                </c:pt>
                <c:pt idx="2050">
                  <c:v>1.204648951072923</c:v>
                </c:pt>
                <c:pt idx="2051">
                  <c:v>1.2629107780095936</c:v>
                </c:pt>
                <c:pt idx="2052">
                  <c:v>1.2372070308316507</c:v>
                </c:pt>
                <c:pt idx="2053">
                  <c:v>1.1241105432487022</c:v>
                </c:pt>
                <c:pt idx="2054">
                  <c:v>0.92019414897035534</c:v>
                </c:pt>
                <c:pt idx="2055">
                  <c:v>0.60832201654464824</c:v>
                </c:pt>
                <c:pt idx="2056">
                  <c:v>0.23818805718227073</c:v>
                </c:pt>
                <c:pt idx="2057">
                  <c:v>2.5703747177942885E-2</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9.9387822421379154E-2</c:v>
                </c:pt>
                <c:pt idx="2071">
                  <c:v>0.3307215470228651</c:v>
                </c:pt>
                <c:pt idx="2072">
                  <c:v>0.6288850142870025</c:v>
                </c:pt>
                <c:pt idx="2073">
                  <c:v>0.81052482767779888</c:v>
                </c:pt>
                <c:pt idx="2074">
                  <c:v>0.85165082316250762</c:v>
                </c:pt>
                <c:pt idx="2075">
                  <c:v>0.88592248606643142</c:v>
                </c:pt>
                <c:pt idx="2076">
                  <c:v>1.0281498871177153</c:v>
                </c:pt>
                <c:pt idx="2077">
                  <c:v>0.94932506243869064</c:v>
                </c:pt>
                <c:pt idx="2078">
                  <c:v>0.73684075243436264</c:v>
                </c:pt>
                <c:pt idx="2079">
                  <c:v>0.51921569299444614</c:v>
                </c:pt>
                <c:pt idx="2080">
                  <c:v>0.26389180436021364</c:v>
                </c:pt>
                <c:pt idx="2081">
                  <c:v>3.7698829194316226E-2</c:v>
                </c:pt>
                <c:pt idx="2082">
                  <c:v>0</c:v>
                </c:pt>
                <c:pt idx="2083">
                  <c:v>0</c:v>
                </c:pt>
                <c:pt idx="2084">
                  <c:v>0</c:v>
                </c:pt>
                <c:pt idx="2085">
                  <c:v>0</c:v>
                </c:pt>
                <c:pt idx="2086">
                  <c:v>0</c:v>
                </c:pt>
                <c:pt idx="2087">
                  <c:v>0</c:v>
                </c:pt>
                <c:pt idx="2088">
                  <c:v>0</c:v>
                </c:pt>
                <c:pt idx="2089">
                  <c:v>0</c:v>
                </c:pt>
                <c:pt idx="2090">
                  <c:v>0</c:v>
                </c:pt>
                <c:pt idx="2091">
                  <c:v>0</c:v>
                </c:pt>
                <c:pt idx="2092">
                  <c:v>0</c:v>
                </c:pt>
                <c:pt idx="2093">
                  <c:v>3.4271662903923843E-3</c:v>
                </c:pt>
                <c:pt idx="2094">
                  <c:v>0.16793114822922683</c:v>
                </c:pt>
                <c:pt idx="2095">
                  <c:v>0.49693911210689568</c:v>
                </c:pt>
                <c:pt idx="2096">
                  <c:v>0.84822365687211509</c:v>
                </c:pt>
                <c:pt idx="2097">
                  <c:v>1.0675622994572276</c:v>
                </c:pt>
                <c:pt idx="2098">
                  <c:v>1.1995082016373344</c:v>
                </c:pt>
                <c:pt idx="2099">
                  <c:v>1.2509156959932204</c:v>
                </c:pt>
                <c:pt idx="2100">
                  <c:v>1.2200711993796889</c:v>
                </c:pt>
                <c:pt idx="2101">
                  <c:v>1.1121154612323287</c:v>
                </c:pt>
                <c:pt idx="2102">
                  <c:v>0.92362131526074764</c:v>
                </c:pt>
                <c:pt idx="2103">
                  <c:v>0.65116159517455297</c:v>
                </c:pt>
                <c:pt idx="2104">
                  <c:v>0.32044004815168797</c:v>
                </c:pt>
                <c:pt idx="2105">
                  <c:v>4.1125995484708612E-2</c:v>
                </c:pt>
                <c:pt idx="2106">
                  <c:v>0</c:v>
                </c:pt>
                <c:pt idx="2107">
                  <c:v>0</c:v>
                </c:pt>
                <c:pt idx="2108">
                  <c:v>0</c:v>
                </c:pt>
                <c:pt idx="2109">
                  <c:v>0</c:v>
                </c:pt>
                <c:pt idx="2110">
                  <c:v>0</c:v>
                </c:pt>
                <c:pt idx="2111">
                  <c:v>0</c:v>
                </c:pt>
                <c:pt idx="2112">
                  <c:v>0</c:v>
                </c:pt>
                <c:pt idx="2113">
                  <c:v>0</c:v>
                </c:pt>
                <c:pt idx="2114">
                  <c:v>0</c:v>
                </c:pt>
                <c:pt idx="2115">
                  <c:v>0</c:v>
                </c:pt>
                <c:pt idx="2116">
                  <c:v>0</c:v>
                </c:pt>
                <c:pt idx="2117">
                  <c:v>3.4271662903923843E-3</c:v>
                </c:pt>
                <c:pt idx="2118">
                  <c:v>0.19706206169756213</c:v>
                </c:pt>
                <c:pt idx="2119">
                  <c:v>0.53977869073680051</c:v>
                </c:pt>
                <c:pt idx="2120">
                  <c:v>0.84136932429133038</c:v>
                </c:pt>
                <c:pt idx="2121">
                  <c:v>1.0452857185696773</c:v>
                </c:pt>
                <c:pt idx="2122">
                  <c:v>1.1772316207497842</c:v>
                </c:pt>
                <c:pt idx="2123">
                  <c:v>1.2286391151056697</c:v>
                </c:pt>
                <c:pt idx="2124">
                  <c:v>1.1909402859113536</c:v>
                </c:pt>
                <c:pt idx="2125">
                  <c:v>1.079557381473601</c:v>
                </c:pt>
                <c:pt idx="2126">
                  <c:v>0.88592248606643142</c:v>
                </c:pt>
                <c:pt idx="2127">
                  <c:v>0.60318126710905962</c:v>
                </c:pt>
                <c:pt idx="2128">
                  <c:v>0.28274121895737175</c:v>
                </c:pt>
                <c:pt idx="2129">
                  <c:v>3.7698829194316226E-2</c:v>
                </c:pt>
                <c:pt idx="2130">
                  <c:v>0</c:v>
                </c:pt>
                <c:pt idx="2131">
                  <c:v>0</c:v>
                </c:pt>
                <c:pt idx="2132">
                  <c:v>0</c:v>
                </c:pt>
                <c:pt idx="2133">
                  <c:v>0</c:v>
                </c:pt>
                <c:pt idx="2134">
                  <c:v>0</c:v>
                </c:pt>
                <c:pt idx="2135">
                  <c:v>0</c:v>
                </c:pt>
                <c:pt idx="2136">
                  <c:v>0</c:v>
                </c:pt>
                <c:pt idx="2137">
                  <c:v>0</c:v>
                </c:pt>
                <c:pt idx="2138">
                  <c:v>0</c:v>
                </c:pt>
                <c:pt idx="2139">
                  <c:v>0</c:v>
                </c:pt>
                <c:pt idx="2140">
                  <c:v>0</c:v>
                </c:pt>
                <c:pt idx="2141">
                  <c:v>3.4271662903923843E-3</c:v>
                </c:pt>
                <c:pt idx="2142">
                  <c:v>0.13537306847049918</c:v>
                </c:pt>
                <c:pt idx="2143">
                  <c:v>0.39069695710473185</c:v>
                </c:pt>
                <c:pt idx="2144">
                  <c:v>0.64088009630337595</c:v>
                </c:pt>
                <c:pt idx="2145">
                  <c:v>0.74712225130553978</c:v>
                </c:pt>
                <c:pt idx="2146">
                  <c:v>0.83622857485574176</c:v>
                </c:pt>
                <c:pt idx="2147">
                  <c:v>0.8807817366308428</c:v>
                </c:pt>
                <c:pt idx="2148">
                  <c:v>0.88249531977603901</c:v>
                </c:pt>
                <c:pt idx="2149">
                  <c:v>0.85507798945289992</c:v>
                </c:pt>
                <c:pt idx="2150">
                  <c:v>0.70942342211122356</c:v>
                </c:pt>
                <c:pt idx="2151">
                  <c:v>0.46780819863856055</c:v>
                </c:pt>
                <c:pt idx="2152">
                  <c:v>0.20905714371393544</c:v>
                </c:pt>
                <c:pt idx="2153">
                  <c:v>3.598524604912004E-2</c:v>
                </c:pt>
                <c:pt idx="2154">
                  <c:v>0</c:v>
                </c:pt>
                <c:pt idx="2155">
                  <c:v>0</c:v>
                </c:pt>
                <c:pt idx="2156">
                  <c:v>0</c:v>
                </c:pt>
                <c:pt idx="2157">
                  <c:v>0</c:v>
                </c:pt>
                <c:pt idx="2158">
                  <c:v>0</c:v>
                </c:pt>
                <c:pt idx="2159">
                  <c:v>0</c:v>
                </c:pt>
                <c:pt idx="2160">
                  <c:v>0</c:v>
                </c:pt>
                <c:pt idx="2161">
                  <c:v>0</c:v>
                </c:pt>
                <c:pt idx="2162">
                  <c:v>0</c:v>
                </c:pt>
                <c:pt idx="2163">
                  <c:v>0</c:v>
                </c:pt>
                <c:pt idx="2164">
                  <c:v>0</c:v>
                </c:pt>
                <c:pt idx="2165">
                  <c:v>5.1407494355885765E-3</c:v>
                </c:pt>
                <c:pt idx="2166">
                  <c:v>0.17649906395520779</c:v>
                </c:pt>
                <c:pt idx="2167">
                  <c:v>0.51407494355885763</c:v>
                </c:pt>
                <c:pt idx="2168">
                  <c:v>0.82423349283936842</c:v>
                </c:pt>
                <c:pt idx="2169">
                  <c:v>1.060707966876443</c:v>
                </c:pt>
                <c:pt idx="2170">
                  <c:v>1.1909402859113536</c:v>
                </c:pt>
                <c:pt idx="2171">
                  <c:v>1.2389206139768469</c:v>
                </c:pt>
                <c:pt idx="2172">
                  <c:v>1.2063625342181192</c:v>
                </c:pt>
                <c:pt idx="2173">
                  <c:v>1.0915524634899745</c:v>
                </c:pt>
                <c:pt idx="2174">
                  <c:v>0.89791756808280476</c:v>
                </c:pt>
                <c:pt idx="2175">
                  <c:v>0.63059859743219882</c:v>
                </c:pt>
                <c:pt idx="2176">
                  <c:v>0.31701288186129556</c:v>
                </c:pt>
                <c:pt idx="2177">
                  <c:v>5.3121077501081956E-2</c:v>
                </c:pt>
                <c:pt idx="2178">
                  <c:v>0</c:v>
                </c:pt>
                <c:pt idx="2179">
                  <c:v>0</c:v>
                </c:pt>
                <c:pt idx="2180">
                  <c:v>0</c:v>
                </c:pt>
                <c:pt idx="2181">
                  <c:v>0</c:v>
                </c:pt>
                <c:pt idx="2182">
                  <c:v>0</c:v>
                </c:pt>
                <c:pt idx="2183">
                  <c:v>0</c:v>
                </c:pt>
                <c:pt idx="2184">
                  <c:v>0</c:v>
                </c:pt>
                <c:pt idx="2185">
                  <c:v>0</c:v>
                </c:pt>
                <c:pt idx="2186">
                  <c:v>0</c:v>
                </c:pt>
                <c:pt idx="2187">
                  <c:v>0</c:v>
                </c:pt>
                <c:pt idx="2188">
                  <c:v>0</c:v>
                </c:pt>
                <c:pt idx="2189">
                  <c:v>3.4271662903923843E-3</c:v>
                </c:pt>
                <c:pt idx="2190">
                  <c:v>7.3684075243436259E-2</c:v>
                </c:pt>
                <c:pt idx="2191">
                  <c:v>0.17821264710040399</c:v>
                </c:pt>
                <c:pt idx="2192">
                  <c:v>0.21762505943991642</c:v>
                </c:pt>
                <c:pt idx="2193">
                  <c:v>0.25875105492462502</c:v>
                </c:pt>
                <c:pt idx="2194">
                  <c:v>0.30673138299011837</c:v>
                </c:pt>
                <c:pt idx="2195">
                  <c:v>0.30673138299011837</c:v>
                </c:pt>
                <c:pt idx="2196">
                  <c:v>0.29473630097374504</c:v>
                </c:pt>
                <c:pt idx="2197">
                  <c:v>0.34271662903923844</c:v>
                </c:pt>
                <c:pt idx="2198">
                  <c:v>0.34443021218443465</c:v>
                </c:pt>
                <c:pt idx="2199">
                  <c:v>0.20905714371393544</c:v>
                </c:pt>
                <c:pt idx="2200">
                  <c:v>8.7392740405005803E-2</c:v>
                </c:pt>
                <c:pt idx="2201">
                  <c:v>1.1995082016373346E-2</c:v>
                </c:pt>
                <c:pt idx="2202">
                  <c:v>0</c:v>
                </c:pt>
                <c:pt idx="2203">
                  <c:v>0</c:v>
                </c:pt>
                <c:pt idx="2204">
                  <c:v>0</c:v>
                </c:pt>
                <c:pt idx="2205">
                  <c:v>0</c:v>
                </c:pt>
                <c:pt idx="2206">
                  <c:v>0</c:v>
                </c:pt>
                <c:pt idx="2207">
                  <c:v>0</c:v>
                </c:pt>
                <c:pt idx="2208">
                  <c:v>0</c:v>
                </c:pt>
                <c:pt idx="2209">
                  <c:v>0</c:v>
                </c:pt>
                <c:pt idx="2210">
                  <c:v>0</c:v>
                </c:pt>
                <c:pt idx="2211">
                  <c:v>0</c:v>
                </c:pt>
                <c:pt idx="2212">
                  <c:v>0</c:v>
                </c:pt>
                <c:pt idx="2213">
                  <c:v>3.4271662903923843E-3</c:v>
                </c:pt>
                <c:pt idx="2214">
                  <c:v>0.10795573814736011</c:v>
                </c:pt>
                <c:pt idx="2215">
                  <c:v>0.37013395936237747</c:v>
                </c:pt>
                <c:pt idx="2216">
                  <c:v>0.56548243791474351</c:v>
                </c:pt>
                <c:pt idx="2217">
                  <c:v>0.55691452218876258</c:v>
                </c:pt>
                <c:pt idx="2218">
                  <c:v>0.64430726259376825</c:v>
                </c:pt>
                <c:pt idx="2219">
                  <c:v>0.66829742662651503</c:v>
                </c:pt>
                <c:pt idx="2220">
                  <c:v>0.62374426485141399</c:v>
                </c:pt>
                <c:pt idx="2221">
                  <c:v>0.44895878404140238</c:v>
                </c:pt>
                <c:pt idx="2222">
                  <c:v>0.35985246049120034</c:v>
                </c:pt>
                <c:pt idx="2223">
                  <c:v>0.25703747177942882</c:v>
                </c:pt>
                <c:pt idx="2224">
                  <c:v>0.13194590218010682</c:v>
                </c:pt>
                <c:pt idx="2225">
                  <c:v>2.7417330323139075E-2</c:v>
                </c:pt>
                <c:pt idx="2226">
                  <c:v>0</c:v>
                </c:pt>
                <c:pt idx="2227">
                  <c:v>0</c:v>
                </c:pt>
                <c:pt idx="2228">
                  <c:v>0</c:v>
                </c:pt>
                <c:pt idx="2229">
                  <c:v>0</c:v>
                </c:pt>
                <c:pt idx="2230">
                  <c:v>0</c:v>
                </c:pt>
                <c:pt idx="2231">
                  <c:v>0</c:v>
                </c:pt>
                <c:pt idx="2232">
                  <c:v>0</c:v>
                </c:pt>
                <c:pt idx="2233">
                  <c:v>0</c:v>
                </c:pt>
                <c:pt idx="2234">
                  <c:v>0</c:v>
                </c:pt>
                <c:pt idx="2235">
                  <c:v>0</c:v>
                </c:pt>
                <c:pt idx="2236">
                  <c:v>0</c:v>
                </c:pt>
                <c:pt idx="2237">
                  <c:v>1.7135831451961922E-3</c:v>
                </c:pt>
                <c:pt idx="2238">
                  <c:v>4.9693911210689577E-2</c:v>
                </c:pt>
                <c:pt idx="2239">
                  <c:v>0.17821264710040399</c:v>
                </c:pt>
                <c:pt idx="2240">
                  <c:v>0.35471171105561178</c:v>
                </c:pt>
                <c:pt idx="2241">
                  <c:v>0.48665761323571854</c:v>
                </c:pt>
                <c:pt idx="2242">
                  <c:v>0.54663302331758534</c:v>
                </c:pt>
                <c:pt idx="2243">
                  <c:v>0.5020798615424843</c:v>
                </c:pt>
                <c:pt idx="2244">
                  <c:v>0.4712353649289529</c:v>
                </c:pt>
                <c:pt idx="2245">
                  <c:v>0.39755128968551662</c:v>
                </c:pt>
                <c:pt idx="2246">
                  <c:v>0.33928946274884608</c:v>
                </c:pt>
                <c:pt idx="2247">
                  <c:v>0.267318970650606</c:v>
                </c:pt>
                <c:pt idx="2248">
                  <c:v>0.14394098419648016</c:v>
                </c:pt>
                <c:pt idx="2249">
                  <c:v>3.598524604912004E-2</c:v>
                </c:pt>
                <c:pt idx="2250">
                  <c:v>0</c:v>
                </c:pt>
                <c:pt idx="2251">
                  <c:v>0</c:v>
                </c:pt>
                <c:pt idx="2252">
                  <c:v>0</c:v>
                </c:pt>
                <c:pt idx="2253">
                  <c:v>0</c:v>
                </c:pt>
                <c:pt idx="2254">
                  <c:v>0</c:v>
                </c:pt>
                <c:pt idx="2255">
                  <c:v>0</c:v>
                </c:pt>
                <c:pt idx="2256">
                  <c:v>0</c:v>
                </c:pt>
                <c:pt idx="2257">
                  <c:v>0</c:v>
                </c:pt>
                <c:pt idx="2258">
                  <c:v>0</c:v>
                </c:pt>
                <c:pt idx="2259">
                  <c:v>0</c:v>
                </c:pt>
                <c:pt idx="2260">
                  <c:v>0</c:v>
                </c:pt>
                <c:pt idx="2261">
                  <c:v>1.1995082016373346E-2</c:v>
                </c:pt>
                <c:pt idx="2262">
                  <c:v>0.23818805718227073</c:v>
                </c:pt>
                <c:pt idx="2263">
                  <c:v>0.5997541008186672</c:v>
                </c:pt>
                <c:pt idx="2264">
                  <c:v>0.89620398493760867</c:v>
                </c:pt>
                <c:pt idx="2265">
                  <c:v>1.1138290443775252</c:v>
                </c:pt>
                <c:pt idx="2266">
                  <c:v>1.2526292791384166</c:v>
                </c:pt>
                <c:pt idx="2267">
                  <c:v>1.3023231903491059</c:v>
                </c:pt>
                <c:pt idx="2268">
                  <c:v>1.2611971948643976</c:v>
                </c:pt>
                <c:pt idx="2269">
                  <c:v>1.1138290443775252</c:v>
                </c:pt>
                <c:pt idx="2270">
                  <c:v>0.87050023775966567</c:v>
                </c:pt>
                <c:pt idx="2271">
                  <c:v>0.54149227388199672</c:v>
                </c:pt>
                <c:pt idx="2272">
                  <c:v>0.18849414597158115</c:v>
                </c:pt>
                <c:pt idx="2273">
                  <c:v>3.598524604912004E-2</c:v>
                </c:pt>
                <c:pt idx="2274">
                  <c:v>0</c:v>
                </c:pt>
                <c:pt idx="2275">
                  <c:v>0</c:v>
                </c:pt>
                <c:pt idx="2276">
                  <c:v>0</c:v>
                </c:pt>
                <c:pt idx="2277">
                  <c:v>0</c:v>
                </c:pt>
                <c:pt idx="2278">
                  <c:v>0</c:v>
                </c:pt>
                <c:pt idx="2279">
                  <c:v>0</c:v>
                </c:pt>
                <c:pt idx="2280">
                  <c:v>0</c:v>
                </c:pt>
                <c:pt idx="2281">
                  <c:v>0</c:v>
                </c:pt>
                <c:pt idx="2282">
                  <c:v>0</c:v>
                </c:pt>
                <c:pt idx="2283">
                  <c:v>0</c:v>
                </c:pt>
                <c:pt idx="2284">
                  <c:v>0</c:v>
                </c:pt>
                <c:pt idx="2285">
                  <c:v>8.56791572598096E-3</c:v>
                </c:pt>
                <c:pt idx="2286">
                  <c:v>0.1096693212925563</c:v>
                </c:pt>
                <c:pt idx="2287">
                  <c:v>0.32558079758727648</c:v>
                </c:pt>
                <c:pt idx="2288">
                  <c:v>0.56890960420513581</c:v>
                </c:pt>
                <c:pt idx="2289">
                  <c:v>0.73512716928916644</c:v>
                </c:pt>
                <c:pt idx="2290">
                  <c:v>0.82423349283936842</c:v>
                </c:pt>
                <c:pt idx="2291">
                  <c:v>0.86364590517888085</c:v>
                </c:pt>
                <c:pt idx="2292">
                  <c:v>0.82251990969417232</c:v>
                </c:pt>
                <c:pt idx="2293">
                  <c:v>0.68200609178808447</c:v>
                </c:pt>
                <c:pt idx="2294">
                  <c:v>0.47294894807414906</c:v>
                </c:pt>
                <c:pt idx="2295">
                  <c:v>0.28274121895737175</c:v>
                </c:pt>
                <c:pt idx="2296">
                  <c:v>0.12509156959932202</c:v>
                </c:pt>
                <c:pt idx="2297">
                  <c:v>2.7417330323139075E-2</c:v>
                </c:pt>
                <c:pt idx="2298">
                  <c:v>0</c:v>
                </c:pt>
                <c:pt idx="2299">
                  <c:v>0</c:v>
                </c:pt>
                <c:pt idx="2300">
                  <c:v>0</c:v>
                </c:pt>
                <c:pt idx="2301">
                  <c:v>0</c:v>
                </c:pt>
                <c:pt idx="2302">
                  <c:v>0</c:v>
                </c:pt>
                <c:pt idx="2303">
                  <c:v>0</c:v>
                </c:pt>
                <c:pt idx="2304">
                  <c:v>0</c:v>
                </c:pt>
                <c:pt idx="2305">
                  <c:v>0</c:v>
                </c:pt>
                <c:pt idx="2306">
                  <c:v>0</c:v>
                </c:pt>
                <c:pt idx="2307">
                  <c:v>0</c:v>
                </c:pt>
                <c:pt idx="2308">
                  <c:v>0</c:v>
                </c:pt>
                <c:pt idx="2309">
                  <c:v>1.0281498871177153E-2</c:v>
                </c:pt>
                <c:pt idx="2310">
                  <c:v>0.14051381790608777</c:v>
                </c:pt>
                <c:pt idx="2311">
                  <c:v>0.37356112565276989</c:v>
                </c:pt>
                <c:pt idx="2312">
                  <c:v>0.65287517831974928</c:v>
                </c:pt>
                <c:pt idx="2313">
                  <c:v>0.8807817366308428</c:v>
                </c:pt>
                <c:pt idx="2314">
                  <c:v>0.98702389163300663</c:v>
                </c:pt>
                <c:pt idx="2315">
                  <c:v>0.9784559759070256</c:v>
                </c:pt>
                <c:pt idx="2316">
                  <c:v>0.87564098719525429</c:v>
                </c:pt>
                <c:pt idx="2317">
                  <c:v>0.73855433557955885</c:v>
                </c:pt>
                <c:pt idx="2318">
                  <c:v>0.49865269525209194</c:v>
                </c:pt>
                <c:pt idx="2319">
                  <c:v>0.30673138299011837</c:v>
                </c:pt>
                <c:pt idx="2320">
                  <c:v>0.16107681564844206</c:v>
                </c:pt>
                <c:pt idx="2321">
                  <c:v>3.598524604912004E-2</c:v>
                </c:pt>
                <c:pt idx="2322">
                  <c:v>0</c:v>
                </c:pt>
                <c:pt idx="2323">
                  <c:v>0</c:v>
                </c:pt>
                <c:pt idx="2324">
                  <c:v>0</c:v>
                </c:pt>
                <c:pt idx="2325">
                  <c:v>0</c:v>
                </c:pt>
                <c:pt idx="2326">
                  <c:v>0</c:v>
                </c:pt>
                <c:pt idx="2327">
                  <c:v>0</c:v>
                </c:pt>
                <c:pt idx="2328">
                  <c:v>0</c:v>
                </c:pt>
                <c:pt idx="2329">
                  <c:v>0</c:v>
                </c:pt>
                <c:pt idx="2330">
                  <c:v>0</c:v>
                </c:pt>
                <c:pt idx="2331">
                  <c:v>0</c:v>
                </c:pt>
                <c:pt idx="2332">
                  <c:v>0</c:v>
                </c:pt>
                <c:pt idx="2333">
                  <c:v>8.56791572598096E-3</c:v>
                </c:pt>
                <c:pt idx="2334">
                  <c:v>7.7111241533828645E-2</c:v>
                </c:pt>
                <c:pt idx="2335">
                  <c:v>0.20391639427834687</c:v>
                </c:pt>
                <c:pt idx="2336">
                  <c:v>0.39412412339512426</c:v>
                </c:pt>
                <c:pt idx="2337">
                  <c:v>0.60489485025425582</c:v>
                </c:pt>
                <c:pt idx="2338">
                  <c:v>0.77282599848348277</c:v>
                </c:pt>
                <c:pt idx="2339">
                  <c:v>0.77968033106426748</c:v>
                </c:pt>
                <c:pt idx="2340">
                  <c:v>0.75911733332191311</c:v>
                </c:pt>
                <c:pt idx="2341">
                  <c:v>0.58090468622150926</c:v>
                </c:pt>
                <c:pt idx="2342">
                  <c:v>0.32558079758727648</c:v>
                </c:pt>
                <c:pt idx="2343">
                  <c:v>0.17478548081001161</c:v>
                </c:pt>
                <c:pt idx="2344">
                  <c:v>0.10624215500216391</c:v>
                </c:pt>
                <c:pt idx="2345">
                  <c:v>2.7417330323139075E-2</c:v>
                </c:pt>
                <c:pt idx="2346">
                  <c:v>0</c:v>
                </c:pt>
                <c:pt idx="2347">
                  <c:v>0</c:v>
                </c:pt>
                <c:pt idx="2348">
                  <c:v>0</c:v>
                </c:pt>
                <c:pt idx="2349">
                  <c:v>0</c:v>
                </c:pt>
                <c:pt idx="2350">
                  <c:v>0</c:v>
                </c:pt>
                <c:pt idx="2351">
                  <c:v>0</c:v>
                </c:pt>
                <c:pt idx="2352">
                  <c:v>0</c:v>
                </c:pt>
                <c:pt idx="2353">
                  <c:v>0</c:v>
                </c:pt>
                <c:pt idx="2354">
                  <c:v>0</c:v>
                </c:pt>
                <c:pt idx="2355">
                  <c:v>0</c:v>
                </c:pt>
                <c:pt idx="2356">
                  <c:v>0</c:v>
                </c:pt>
                <c:pt idx="2357">
                  <c:v>1.0281498871177153E-2</c:v>
                </c:pt>
                <c:pt idx="2358">
                  <c:v>9.4247072985790575E-2</c:v>
                </c:pt>
                <c:pt idx="2359">
                  <c:v>0.20734356056873926</c:v>
                </c:pt>
                <c:pt idx="2360">
                  <c:v>0.33586229645845367</c:v>
                </c:pt>
                <c:pt idx="2361">
                  <c:v>0.46780819863856055</c:v>
                </c:pt>
                <c:pt idx="2362">
                  <c:v>0.56376885476954719</c:v>
                </c:pt>
                <c:pt idx="2363">
                  <c:v>0.58947260194749007</c:v>
                </c:pt>
                <c:pt idx="2364">
                  <c:v>0.50550702783287671</c:v>
                </c:pt>
                <c:pt idx="2365">
                  <c:v>0.392410540249928</c:v>
                </c:pt>
                <c:pt idx="2366">
                  <c:v>0.28788196839296032</c:v>
                </c:pt>
                <c:pt idx="2367">
                  <c:v>0.17135831451961922</c:v>
                </c:pt>
                <c:pt idx="2368">
                  <c:v>7.8824824679024852E-2</c:v>
                </c:pt>
                <c:pt idx="2369">
                  <c:v>1.713583145196192E-2</c:v>
                </c:pt>
                <c:pt idx="2370">
                  <c:v>0</c:v>
                </c:pt>
                <c:pt idx="2371">
                  <c:v>0</c:v>
                </c:pt>
                <c:pt idx="2372">
                  <c:v>0</c:v>
                </c:pt>
                <c:pt idx="2373">
                  <c:v>0</c:v>
                </c:pt>
                <c:pt idx="2374">
                  <c:v>0</c:v>
                </c:pt>
                <c:pt idx="2375">
                  <c:v>0</c:v>
                </c:pt>
                <c:pt idx="2376">
                  <c:v>0</c:v>
                </c:pt>
                <c:pt idx="2377">
                  <c:v>0</c:v>
                </c:pt>
                <c:pt idx="2378">
                  <c:v>0</c:v>
                </c:pt>
                <c:pt idx="2379">
                  <c:v>0</c:v>
                </c:pt>
                <c:pt idx="2380">
                  <c:v>0</c:v>
                </c:pt>
                <c:pt idx="2381">
                  <c:v>2.0562997742354306E-2</c:v>
                </c:pt>
                <c:pt idx="2382">
                  <c:v>0.17135831451961922</c:v>
                </c:pt>
                <c:pt idx="2383">
                  <c:v>0.42496862000865565</c:v>
                </c:pt>
                <c:pt idx="2384">
                  <c:v>0.71627775469200827</c:v>
                </c:pt>
                <c:pt idx="2385">
                  <c:v>0.98188314219741812</c:v>
                </c:pt>
                <c:pt idx="2386">
                  <c:v>1.1720908713141955</c:v>
                </c:pt>
                <c:pt idx="2387">
                  <c:v>1.2560564454288088</c:v>
                </c:pt>
                <c:pt idx="2388">
                  <c:v>1.247488529702828</c:v>
                </c:pt>
                <c:pt idx="2389">
                  <c:v>1.1635229555882147</c:v>
                </c:pt>
                <c:pt idx="2390">
                  <c:v>0.99387822421379135</c:v>
                </c:pt>
                <c:pt idx="2391">
                  <c:v>0.73170000299877402</c:v>
                </c:pt>
                <c:pt idx="2392">
                  <c:v>0.40440562226630133</c:v>
                </c:pt>
                <c:pt idx="2393">
                  <c:v>9.7674239276182961E-2</c:v>
                </c:pt>
                <c:pt idx="2394">
                  <c:v>0</c:v>
                </c:pt>
                <c:pt idx="2395">
                  <c:v>0</c:v>
                </c:pt>
                <c:pt idx="2396">
                  <c:v>0</c:v>
                </c:pt>
                <c:pt idx="2397">
                  <c:v>0</c:v>
                </c:pt>
                <c:pt idx="2398">
                  <c:v>0</c:v>
                </c:pt>
                <c:pt idx="2399">
                  <c:v>0</c:v>
                </c:pt>
                <c:pt idx="2400">
                  <c:v>0</c:v>
                </c:pt>
                <c:pt idx="2401">
                  <c:v>0</c:v>
                </c:pt>
                <c:pt idx="2402">
                  <c:v>0</c:v>
                </c:pt>
                <c:pt idx="2403">
                  <c:v>0</c:v>
                </c:pt>
                <c:pt idx="2404">
                  <c:v>0</c:v>
                </c:pt>
                <c:pt idx="2405">
                  <c:v>2.5703747177942885E-2</c:v>
                </c:pt>
                <c:pt idx="2406">
                  <c:v>0.28959555153815653</c:v>
                </c:pt>
                <c:pt idx="2407">
                  <c:v>0.65287517831974928</c:v>
                </c:pt>
                <c:pt idx="2408">
                  <c:v>0.95275222872908294</c:v>
                </c:pt>
                <c:pt idx="2409">
                  <c:v>1.1686637050238031</c:v>
                </c:pt>
                <c:pt idx="2410">
                  <c:v>1.3006096072039099</c:v>
                </c:pt>
                <c:pt idx="2411">
                  <c:v>1.3503035184145997</c:v>
                </c:pt>
                <c:pt idx="2412">
                  <c:v>1.3160318555106756</c:v>
                </c:pt>
                <c:pt idx="2413">
                  <c:v>1.204648951072923</c:v>
                </c:pt>
                <c:pt idx="2414">
                  <c:v>1.0110140556657534</c:v>
                </c:pt>
                <c:pt idx="2415">
                  <c:v>0.73512716928916644</c:v>
                </c:pt>
                <c:pt idx="2416">
                  <c:v>0.40440562226630133</c:v>
                </c:pt>
                <c:pt idx="2417">
                  <c:v>9.7674239276182961E-2</c:v>
                </c:pt>
                <c:pt idx="2418">
                  <c:v>0</c:v>
                </c:pt>
                <c:pt idx="2419">
                  <c:v>0</c:v>
                </c:pt>
                <c:pt idx="2420">
                  <c:v>0</c:v>
                </c:pt>
                <c:pt idx="2421">
                  <c:v>0</c:v>
                </c:pt>
                <c:pt idx="2422">
                  <c:v>0</c:v>
                </c:pt>
                <c:pt idx="2423">
                  <c:v>0</c:v>
                </c:pt>
                <c:pt idx="2424">
                  <c:v>0</c:v>
                </c:pt>
                <c:pt idx="2425">
                  <c:v>0</c:v>
                </c:pt>
                <c:pt idx="2426">
                  <c:v>0</c:v>
                </c:pt>
                <c:pt idx="2427">
                  <c:v>0</c:v>
                </c:pt>
                <c:pt idx="2428">
                  <c:v>0</c:v>
                </c:pt>
                <c:pt idx="2429">
                  <c:v>2.9130913468335268E-2</c:v>
                </c:pt>
                <c:pt idx="2430">
                  <c:v>0.28274121895737175</c:v>
                </c:pt>
                <c:pt idx="2431">
                  <c:v>0.61003559968984444</c:v>
                </c:pt>
                <c:pt idx="2432">
                  <c:v>0.89620398493760867</c:v>
                </c:pt>
                <c:pt idx="2433">
                  <c:v>1.0864117140543859</c:v>
                </c:pt>
                <c:pt idx="2434">
                  <c:v>1.1995082016373344</c:v>
                </c:pt>
                <c:pt idx="2435">
                  <c:v>1.1892267027661574</c:v>
                </c:pt>
                <c:pt idx="2436">
                  <c:v>1.1943674522017458</c:v>
                </c:pt>
                <c:pt idx="2437">
                  <c:v>1.0332906365533039</c:v>
                </c:pt>
                <c:pt idx="2438">
                  <c:v>0.80024332880662186</c:v>
                </c:pt>
                <c:pt idx="2439">
                  <c:v>0.56548243791474351</c:v>
                </c:pt>
                <c:pt idx="2440">
                  <c:v>0.27245972008619457</c:v>
                </c:pt>
                <c:pt idx="2441">
                  <c:v>7.5397658388632452E-2</c:v>
                </c:pt>
                <c:pt idx="2442">
                  <c:v>0</c:v>
                </c:pt>
                <c:pt idx="2443">
                  <c:v>0</c:v>
                </c:pt>
                <c:pt idx="2444">
                  <c:v>0</c:v>
                </c:pt>
                <c:pt idx="2445">
                  <c:v>0</c:v>
                </c:pt>
                <c:pt idx="2446">
                  <c:v>0</c:v>
                </c:pt>
                <c:pt idx="2447">
                  <c:v>0</c:v>
                </c:pt>
                <c:pt idx="2448">
                  <c:v>0</c:v>
                </c:pt>
                <c:pt idx="2449">
                  <c:v>0</c:v>
                </c:pt>
                <c:pt idx="2450">
                  <c:v>0</c:v>
                </c:pt>
                <c:pt idx="2451">
                  <c:v>0</c:v>
                </c:pt>
                <c:pt idx="2452">
                  <c:v>0</c:v>
                </c:pt>
                <c:pt idx="2453">
                  <c:v>3.427166290392384E-2</c:v>
                </c:pt>
                <c:pt idx="2454">
                  <c:v>0.2518967223438402</c:v>
                </c:pt>
                <c:pt idx="2455">
                  <c:v>0.59118618509268628</c:v>
                </c:pt>
                <c:pt idx="2456">
                  <c:v>0.83622857485574176</c:v>
                </c:pt>
                <c:pt idx="2457">
                  <c:v>0.93732998042231719</c:v>
                </c:pt>
                <c:pt idx="2458">
                  <c:v>0.95103864558388673</c:v>
                </c:pt>
                <c:pt idx="2459">
                  <c:v>0.76768524904789415</c:v>
                </c:pt>
                <c:pt idx="2460">
                  <c:v>0.6288850142870025</c:v>
                </c:pt>
                <c:pt idx="2461">
                  <c:v>0.56034168847915489</c:v>
                </c:pt>
                <c:pt idx="2462">
                  <c:v>0.47466253121934532</c:v>
                </c:pt>
                <c:pt idx="2463">
                  <c:v>0.35642529420080798</c:v>
                </c:pt>
                <c:pt idx="2464">
                  <c:v>0.20905714371393544</c:v>
                </c:pt>
                <c:pt idx="2465">
                  <c:v>6.854332580784768E-2</c:v>
                </c:pt>
                <c:pt idx="2466">
                  <c:v>0</c:v>
                </c:pt>
                <c:pt idx="2467">
                  <c:v>0</c:v>
                </c:pt>
                <c:pt idx="2468">
                  <c:v>0</c:v>
                </c:pt>
                <c:pt idx="2469">
                  <c:v>0</c:v>
                </c:pt>
                <c:pt idx="2470">
                  <c:v>0</c:v>
                </c:pt>
                <c:pt idx="2471">
                  <c:v>0</c:v>
                </c:pt>
                <c:pt idx="2472">
                  <c:v>0</c:v>
                </c:pt>
                <c:pt idx="2473">
                  <c:v>0</c:v>
                </c:pt>
                <c:pt idx="2474">
                  <c:v>0</c:v>
                </c:pt>
                <c:pt idx="2475">
                  <c:v>0</c:v>
                </c:pt>
                <c:pt idx="2476">
                  <c:v>0</c:v>
                </c:pt>
                <c:pt idx="2477">
                  <c:v>2.7417330323139075E-2</c:v>
                </c:pt>
                <c:pt idx="2478">
                  <c:v>0.1576496493580497</c:v>
                </c:pt>
                <c:pt idx="2479">
                  <c:v>0.50893419412326901</c:v>
                </c:pt>
                <c:pt idx="2480">
                  <c:v>0.85336440630770372</c:v>
                </c:pt>
                <c:pt idx="2481">
                  <c:v>0.91505339953476672</c:v>
                </c:pt>
                <c:pt idx="2482">
                  <c:v>0.8790681534856466</c:v>
                </c:pt>
                <c:pt idx="2483">
                  <c:v>0.8790681534856466</c:v>
                </c:pt>
                <c:pt idx="2484">
                  <c:v>0.77968033106426748</c:v>
                </c:pt>
                <c:pt idx="2485">
                  <c:v>0.70085550638524252</c:v>
                </c:pt>
                <c:pt idx="2486">
                  <c:v>0.58433185251190156</c:v>
                </c:pt>
                <c:pt idx="2487">
                  <c:v>0.43525011887983284</c:v>
                </c:pt>
                <c:pt idx="2488">
                  <c:v>0.24332880661785927</c:v>
                </c:pt>
                <c:pt idx="2489">
                  <c:v>8.567915725980961E-2</c:v>
                </c:pt>
                <c:pt idx="2490">
                  <c:v>0</c:v>
                </c:pt>
                <c:pt idx="2491">
                  <c:v>0</c:v>
                </c:pt>
                <c:pt idx="2492">
                  <c:v>0</c:v>
                </c:pt>
                <c:pt idx="2493">
                  <c:v>0</c:v>
                </c:pt>
                <c:pt idx="2494">
                  <c:v>0</c:v>
                </c:pt>
                <c:pt idx="2495">
                  <c:v>0</c:v>
                </c:pt>
                <c:pt idx="2496">
                  <c:v>0</c:v>
                </c:pt>
                <c:pt idx="2497">
                  <c:v>0</c:v>
                </c:pt>
                <c:pt idx="2498">
                  <c:v>0</c:v>
                </c:pt>
                <c:pt idx="2499">
                  <c:v>0</c:v>
                </c:pt>
                <c:pt idx="2500">
                  <c:v>0</c:v>
                </c:pt>
                <c:pt idx="2501">
                  <c:v>3.2558079758727654E-2</c:v>
                </c:pt>
                <c:pt idx="2502">
                  <c:v>0.24504238976305548</c:v>
                </c:pt>
                <c:pt idx="2503">
                  <c:v>0.6288850142870025</c:v>
                </c:pt>
                <c:pt idx="2504">
                  <c:v>0.92190773211555144</c:v>
                </c:pt>
                <c:pt idx="2505">
                  <c:v>1.1326784589746832</c:v>
                </c:pt>
                <c:pt idx="2506">
                  <c:v>1.2611971948643976</c:v>
                </c:pt>
                <c:pt idx="2507">
                  <c:v>1.3057503566394986</c:v>
                </c:pt>
                <c:pt idx="2508">
                  <c:v>1.2680515274451822</c:v>
                </c:pt>
                <c:pt idx="2509">
                  <c:v>1.1549550398622335</c:v>
                </c:pt>
                <c:pt idx="2510">
                  <c:v>0.96988806018104479</c:v>
                </c:pt>
                <c:pt idx="2511">
                  <c:v>0.70770983896602735</c:v>
                </c:pt>
                <c:pt idx="2512">
                  <c:v>0.39583770654032041</c:v>
                </c:pt>
                <c:pt idx="2513">
                  <c:v>0.10624215500216391</c:v>
                </c:pt>
                <c:pt idx="2514">
                  <c:v>1.7135831451961922E-3</c:v>
                </c:pt>
                <c:pt idx="2515">
                  <c:v>0</c:v>
                </c:pt>
                <c:pt idx="2516">
                  <c:v>0</c:v>
                </c:pt>
                <c:pt idx="2517">
                  <c:v>0</c:v>
                </c:pt>
                <c:pt idx="2518">
                  <c:v>0</c:v>
                </c:pt>
                <c:pt idx="2519">
                  <c:v>0</c:v>
                </c:pt>
                <c:pt idx="2520">
                  <c:v>0</c:v>
                </c:pt>
                <c:pt idx="2521">
                  <c:v>0</c:v>
                </c:pt>
                <c:pt idx="2522">
                  <c:v>0</c:v>
                </c:pt>
                <c:pt idx="2523">
                  <c:v>0</c:v>
                </c:pt>
                <c:pt idx="2524">
                  <c:v>0</c:v>
                </c:pt>
                <c:pt idx="2525">
                  <c:v>4.4553161775100998E-2</c:v>
                </c:pt>
                <c:pt idx="2526">
                  <c:v>0.27588688637658698</c:v>
                </c:pt>
                <c:pt idx="2527">
                  <c:v>0.56376885476954719</c:v>
                </c:pt>
                <c:pt idx="2528">
                  <c:v>0.81223841082299508</c:v>
                </c:pt>
                <c:pt idx="2529">
                  <c:v>0.96303372760026018</c:v>
                </c:pt>
                <c:pt idx="2530">
                  <c:v>1.0058733062301648</c:v>
                </c:pt>
                <c:pt idx="2531">
                  <c:v>0.91505339953476672</c:v>
                </c:pt>
                <c:pt idx="2532">
                  <c:v>0.73341358614397034</c:v>
                </c:pt>
                <c:pt idx="2533">
                  <c:v>0.46609461549336428</c:v>
                </c:pt>
                <c:pt idx="2534">
                  <c:v>0.25703747177942882</c:v>
                </c:pt>
                <c:pt idx="2535">
                  <c:v>0.1576496493580497</c:v>
                </c:pt>
                <c:pt idx="2536">
                  <c:v>9.0819906695398189E-2</c:v>
                </c:pt>
                <c:pt idx="2537">
                  <c:v>3.0844496613531457E-2</c:v>
                </c:pt>
                <c:pt idx="2538">
                  <c:v>0</c:v>
                </c:pt>
                <c:pt idx="2539">
                  <c:v>0</c:v>
                </c:pt>
                <c:pt idx="2540">
                  <c:v>0</c:v>
                </c:pt>
                <c:pt idx="2541">
                  <c:v>0</c:v>
                </c:pt>
                <c:pt idx="2542">
                  <c:v>0</c:v>
                </c:pt>
                <c:pt idx="2543">
                  <c:v>0</c:v>
                </c:pt>
                <c:pt idx="2544">
                  <c:v>0</c:v>
                </c:pt>
                <c:pt idx="2545">
                  <c:v>0</c:v>
                </c:pt>
                <c:pt idx="2546">
                  <c:v>0</c:v>
                </c:pt>
                <c:pt idx="2547">
                  <c:v>0</c:v>
                </c:pt>
                <c:pt idx="2548">
                  <c:v>0</c:v>
                </c:pt>
                <c:pt idx="2549">
                  <c:v>3.0844496613531457E-2</c:v>
                </c:pt>
                <c:pt idx="2550">
                  <c:v>0.16279039879363824</c:v>
                </c:pt>
                <c:pt idx="2551">
                  <c:v>0.36327962678159276</c:v>
                </c:pt>
                <c:pt idx="2552">
                  <c:v>0.58090468622150926</c:v>
                </c:pt>
                <c:pt idx="2553">
                  <c:v>0.78996182993544461</c:v>
                </c:pt>
                <c:pt idx="2554">
                  <c:v>0.85850515574329223</c:v>
                </c:pt>
                <c:pt idx="2555">
                  <c:v>0.61688993227062916</c:v>
                </c:pt>
                <c:pt idx="2556">
                  <c:v>0.51921569299444614</c:v>
                </c:pt>
                <c:pt idx="2557">
                  <c:v>0.48494403009052239</c:v>
                </c:pt>
                <c:pt idx="2558">
                  <c:v>0.41640070428267467</c:v>
                </c:pt>
                <c:pt idx="2559">
                  <c:v>0.33757587960364993</c:v>
                </c:pt>
                <c:pt idx="2560">
                  <c:v>0.20905714371393544</c:v>
                </c:pt>
                <c:pt idx="2561">
                  <c:v>9.2533489840594368E-2</c:v>
                </c:pt>
                <c:pt idx="2562">
                  <c:v>1.7135831451961922E-3</c:v>
                </c:pt>
                <c:pt idx="2563">
                  <c:v>0</c:v>
                </c:pt>
                <c:pt idx="2564">
                  <c:v>0</c:v>
                </c:pt>
                <c:pt idx="2565">
                  <c:v>0</c:v>
                </c:pt>
                <c:pt idx="2566">
                  <c:v>0</c:v>
                </c:pt>
                <c:pt idx="2567">
                  <c:v>0</c:v>
                </c:pt>
                <c:pt idx="2568">
                  <c:v>0</c:v>
                </c:pt>
                <c:pt idx="2569">
                  <c:v>0</c:v>
                </c:pt>
                <c:pt idx="2570">
                  <c:v>0</c:v>
                </c:pt>
                <c:pt idx="2571">
                  <c:v>0</c:v>
                </c:pt>
                <c:pt idx="2572">
                  <c:v>0</c:v>
                </c:pt>
                <c:pt idx="2573">
                  <c:v>4.2839578629904805E-2</c:v>
                </c:pt>
                <c:pt idx="2574">
                  <c:v>0.29816346726413745</c:v>
                </c:pt>
                <c:pt idx="2575">
                  <c:v>0.62717143114180629</c:v>
                </c:pt>
                <c:pt idx="2576">
                  <c:v>0.90648548380878569</c:v>
                </c:pt>
                <c:pt idx="2577">
                  <c:v>1.1069747117967401</c:v>
                </c:pt>
                <c:pt idx="2578">
                  <c:v>1.2252119488152773</c:v>
                </c:pt>
                <c:pt idx="2579">
                  <c:v>1.2697651105903784</c:v>
                </c:pt>
                <c:pt idx="2580">
                  <c:v>1.2354934476864545</c:v>
                </c:pt>
                <c:pt idx="2581">
                  <c:v>1.130964875829487</c:v>
                </c:pt>
                <c:pt idx="2582">
                  <c:v>0.95275222872908294</c:v>
                </c:pt>
                <c:pt idx="2583">
                  <c:v>0.70085550638524252</c:v>
                </c:pt>
                <c:pt idx="2584">
                  <c:v>0.39755128968551662</c:v>
                </c:pt>
                <c:pt idx="2585">
                  <c:v>0.1130964875829487</c:v>
                </c:pt>
                <c:pt idx="2586">
                  <c:v>3.4271662903923843E-3</c:v>
                </c:pt>
                <c:pt idx="2587">
                  <c:v>0</c:v>
                </c:pt>
                <c:pt idx="2588">
                  <c:v>0</c:v>
                </c:pt>
                <c:pt idx="2589">
                  <c:v>0</c:v>
                </c:pt>
                <c:pt idx="2590">
                  <c:v>0</c:v>
                </c:pt>
                <c:pt idx="2591">
                  <c:v>0</c:v>
                </c:pt>
                <c:pt idx="2592">
                  <c:v>0</c:v>
                </c:pt>
                <c:pt idx="2593">
                  <c:v>0</c:v>
                </c:pt>
                <c:pt idx="2594">
                  <c:v>0</c:v>
                </c:pt>
                <c:pt idx="2595">
                  <c:v>0</c:v>
                </c:pt>
                <c:pt idx="2596">
                  <c:v>0</c:v>
                </c:pt>
                <c:pt idx="2597">
                  <c:v>4.4553161775100998E-2</c:v>
                </c:pt>
                <c:pt idx="2598">
                  <c:v>0.30330421669972601</c:v>
                </c:pt>
                <c:pt idx="2599">
                  <c:v>0.62717143114180629</c:v>
                </c:pt>
                <c:pt idx="2600">
                  <c:v>0.90134473437319718</c:v>
                </c:pt>
                <c:pt idx="2601">
                  <c:v>1.0949796297803669</c:v>
                </c:pt>
                <c:pt idx="2602">
                  <c:v>1.2149304499441</c:v>
                </c:pt>
                <c:pt idx="2603">
                  <c:v>1.2594836117192012</c:v>
                </c:pt>
                <c:pt idx="2604">
                  <c:v>1.2252119488152773</c:v>
                </c:pt>
                <c:pt idx="2605">
                  <c:v>1.122396960103506</c:v>
                </c:pt>
                <c:pt idx="2606">
                  <c:v>0.94589789614829811</c:v>
                </c:pt>
                <c:pt idx="2607">
                  <c:v>0.69742834009485022</c:v>
                </c:pt>
                <c:pt idx="2608">
                  <c:v>0.39069695710473185</c:v>
                </c:pt>
                <c:pt idx="2609">
                  <c:v>0.1130964875829487</c:v>
                </c:pt>
                <c:pt idx="2610">
                  <c:v>3.4271662903923843E-3</c:v>
                </c:pt>
                <c:pt idx="2611">
                  <c:v>0</c:v>
                </c:pt>
                <c:pt idx="2612">
                  <c:v>0</c:v>
                </c:pt>
                <c:pt idx="2613">
                  <c:v>0</c:v>
                </c:pt>
                <c:pt idx="2614">
                  <c:v>0</c:v>
                </c:pt>
                <c:pt idx="2615">
                  <c:v>0</c:v>
                </c:pt>
                <c:pt idx="2616">
                  <c:v>0</c:v>
                </c:pt>
                <c:pt idx="2617">
                  <c:v>0</c:v>
                </c:pt>
                <c:pt idx="2618">
                  <c:v>0</c:v>
                </c:pt>
                <c:pt idx="2619">
                  <c:v>0</c:v>
                </c:pt>
                <c:pt idx="2620">
                  <c:v>0</c:v>
                </c:pt>
                <c:pt idx="2621">
                  <c:v>4.4553161775100998E-2</c:v>
                </c:pt>
                <c:pt idx="2622">
                  <c:v>0.31701288186129556</c:v>
                </c:pt>
                <c:pt idx="2623">
                  <c:v>0.64430726259376825</c:v>
                </c:pt>
                <c:pt idx="2624">
                  <c:v>0.91848056582515913</c:v>
                </c:pt>
                <c:pt idx="2625">
                  <c:v>1.0984067960707591</c:v>
                </c:pt>
                <c:pt idx="2626">
                  <c:v>1.2115032836537079</c:v>
                </c:pt>
                <c:pt idx="2627">
                  <c:v>1.2543428622836126</c:v>
                </c:pt>
                <c:pt idx="2628">
                  <c:v>1.2200711993796889</c:v>
                </c:pt>
                <c:pt idx="2629">
                  <c:v>1.1189697938131136</c:v>
                </c:pt>
                <c:pt idx="2630">
                  <c:v>0.94247072985790581</c:v>
                </c:pt>
                <c:pt idx="2631">
                  <c:v>0.69571475694965401</c:v>
                </c:pt>
                <c:pt idx="2632">
                  <c:v>0.39755128968551662</c:v>
                </c:pt>
                <c:pt idx="2633">
                  <c:v>0.11823723701853726</c:v>
                </c:pt>
                <c:pt idx="2634">
                  <c:v>5.1407494355885765E-3</c:v>
                </c:pt>
                <c:pt idx="2635">
                  <c:v>0</c:v>
                </c:pt>
                <c:pt idx="2636">
                  <c:v>0</c:v>
                </c:pt>
                <c:pt idx="2637">
                  <c:v>0</c:v>
                </c:pt>
                <c:pt idx="2638">
                  <c:v>0</c:v>
                </c:pt>
                <c:pt idx="2639">
                  <c:v>0</c:v>
                </c:pt>
                <c:pt idx="2640">
                  <c:v>0</c:v>
                </c:pt>
                <c:pt idx="2641">
                  <c:v>0</c:v>
                </c:pt>
                <c:pt idx="2642">
                  <c:v>0</c:v>
                </c:pt>
                <c:pt idx="2643">
                  <c:v>0</c:v>
                </c:pt>
                <c:pt idx="2644">
                  <c:v>0</c:v>
                </c:pt>
                <c:pt idx="2645">
                  <c:v>4.9693911210689577E-2</c:v>
                </c:pt>
                <c:pt idx="2646">
                  <c:v>0.30673138299011837</c:v>
                </c:pt>
                <c:pt idx="2647">
                  <c:v>0.63059859743219882</c:v>
                </c:pt>
                <c:pt idx="2648">
                  <c:v>0.90305831751839327</c:v>
                </c:pt>
                <c:pt idx="2649">
                  <c:v>1.0966932129255629</c:v>
                </c:pt>
                <c:pt idx="2650">
                  <c:v>1.2149304499441</c:v>
                </c:pt>
                <c:pt idx="2651">
                  <c:v>1.2594836117192012</c:v>
                </c:pt>
                <c:pt idx="2652">
                  <c:v>1.2269255319604735</c:v>
                </c:pt>
                <c:pt idx="2653">
                  <c:v>1.1275377095390944</c:v>
                </c:pt>
                <c:pt idx="2654">
                  <c:v>0.95446581187427915</c:v>
                </c:pt>
                <c:pt idx="2655">
                  <c:v>0.70770983896602735</c:v>
                </c:pt>
                <c:pt idx="2656">
                  <c:v>0.4095463717018899</c:v>
                </c:pt>
                <c:pt idx="2657">
                  <c:v>0.12166440330892964</c:v>
                </c:pt>
                <c:pt idx="2658">
                  <c:v>6.8543325807847687E-3</c:v>
                </c:pt>
                <c:pt idx="2659">
                  <c:v>0</c:v>
                </c:pt>
                <c:pt idx="2660">
                  <c:v>0</c:v>
                </c:pt>
                <c:pt idx="2661">
                  <c:v>0</c:v>
                </c:pt>
                <c:pt idx="2662">
                  <c:v>0</c:v>
                </c:pt>
                <c:pt idx="2663">
                  <c:v>0</c:v>
                </c:pt>
                <c:pt idx="2664">
                  <c:v>0</c:v>
                </c:pt>
                <c:pt idx="2665">
                  <c:v>0</c:v>
                </c:pt>
                <c:pt idx="2666">
                  <c:v>0</c:v>
                </c:pt>
                <c:pt idx="2667">
                  <c:v>0</c:v>
                </c:pt>
                <c:pt idx="2668">
                  <c:v>0</c:v>
                </c:pt>
                <c:pt idx="2669">
                  <c:v>5.4834660646278149E-2</c:v>
                </c:pt>
                <c:pt idx="2670">
                  <c:v>0.29816346726413745</c:v>
                </c:pt>
                <c:pt idx="2671">
                  <c:v>0.61860351541582537</c:v>
                </c:pt>
                <c:pt idx="2672">
                  <c:v>0.88763606921162752</c:v>
                </c:pt>
                <c:pt idx="2673">
                  <c:v>1.0778437983284048</c:v>
                </c:pt>
                <c:pt idx="2674">
                  <c:v>1.1977946184921382</c:v>
                </c:pt>
                <c:pt idx="2675">
                  <c:v>1.2406341971220431</c:v>
                </c:pt>
                <c:pt idx="2676">
                  <c:v>1.2063625342181192</c:v>
                </c:pt>
                <c:pt idx="2677">
                  <c:v>1.1001203792159555</c:v>
                </c:pt>
                <c:pt idx="2678">
                  <c:v>0.89620398493760867</c:v>
                </c:pt>
                <c:pt idx="2679">
                  <c:v>0.61174918283504054</c:v>
                </c:pt>
                <c:pt idx="2680">
                  <c:v>0.29130913468335268</c:v>
                </c:pt>
                <c:pt idx="2681">
                  <c:v>9.4247072985790575E-2</c:v>
                </c:pt>
                <c:pt idx="2682">
                  <c:v>5.1407494355885765E-3</c:v>
                </c:pt>
                <c:pt idx="2683">
                  <c:v>0</c:v>
                </c:pt>
                <c:pt idx="2684">
                  <c:v>0</c:v>
                </c:pt>
                <c:pt idx="2685">
                  <c:v>0</c:v>
                </c:pt>
                <c:pt idx="2686">
                  <c:v>0</c:v>
                </c:pt>
                <c:pt idx="2687">
                  <c:v>0</c:v>
                </c:pt>
                <c:pt idx="2688">
                  <c:v>0</c:v>
                </c:pt>
                <c:pt idx="2689">
                  <c:v>0</c:v>
                </c:pt>
                <c:pt idx="2690">
                  <c:v>0</c:v>
                </c:pt>
                <c:pt idx="2691">
                  <c:v>0</c:v>
                </c:pt>
                <c:pt idx="2692">
                  <c:v>0</c:v>
                </c:pt>
                <c:pt idx="2693">
                  <c:v>5.9975410081866735E-2</c:v>
                </c:pt>
                <c:pt idx="2694">
                  <c:v>0.29816346726413745</c:v>
                </c:pt>
                <c:pt idx="2695">
                  <c:v>0.59461335138307869</c:v>
                </c:pt>
                <c:pt idx="2696">
                  <c:v>0.85507798945289992</c:v>
                </c:pt>
                <c:pt idx="2697">
                  <c:v>1.0452857185696773</c:v>
                </c:pt>
                <c:pt idx="2698">
                  <c:v>1.1549550398622335</c:v>
                </c:pt>
                <c:pt idx="2699">
                  <c:v>1.1840859533305688</c:v>
                </c:pt>
                <c:pt idx="2700">
                  <c:v>1.1446735409910564</c:v>
                </c:pt>
                <c:pt idx="2701">
                  <c:v>1.0298634702629115</c:v>
                </c:pt>
                <c:pt idx="2702">
                  <c:v>0.83108782542015325</c:v>
                </c:pt>
                <c:pt idx="2703">
                  <c:v>0.57405035364072443</c:v>
                </c:pt>
                <c:pt idx="2704">
                  <c:v>0.30159063355452981</c:v>
                </c:pt>
                <c:pt idx="2705">
                  <c:v>9.9387822421379154E-2</c:v>
                </c:pt>
                <c:pt idx="2706">
                  <c:v>5.1407494355885765E-3</c:v>
                </c:pt>
                <c:pt idx="2707">
                  <c:v>0</c:v>
                </c:pt>
                <c:pt idx="2708">
                  <c:v>0</c:v>
                </c:pt>
                <c:pt idx="2709">
                  <c:v>0</c:v>
                </c:pt>
                <c:pt idx="2710">
                  <c:v>0</c:v>
                </c:pt>
                <c:pt idx="2711">
                  <c:v>0</c:v>
                </c:pt>
                <c:pt idx="2712">
                  <c:v>0</c:v>
                </c:pt>
                <c:pt idx="2713">
                  <c:v>0</c:v>
                </c:pt>
                <c:pt idx="2714">
                  <c:v>0</c:v>
                </c:pt>
                <c:pt idx="2715">
                  <c:v>0</c:v>
                </c:pt>
                <c:pt idx="2716">
                  <c:v>0</c:v>
                </c:pt>
                <c:pt idx="2717">
                  <c:v>6.1688993227062915E-2</c:v>
                </c:pt>
                <c:pt idx="2718">
                  <c:v>0.2656053875054098</c:v>
                </c:pt>
                <c:pt idx="2719">
                  <c:v>0.53463794130121201</c:v>
                </c:pt>
                <c:pt idx="2720">
                  <c:v>0.78653466364505231</c:v>
                </c:pt>
                <c:pt idx="2721">
                  <c:v>1.0110140556657534</c:v>
                </c:pt>
                <c:pt idx="2722">
                  <c:v>1.1155426275227212</c:v>
                </c:pt>
                <c:pt idx="2723">
                  <c:v>1.1121154612323287</c:v>
                </c:pt>
                <c:pt idx="2724">
                  <c:v>1.0401449691340887</c:v>
                </c:pt>
                <c:pt idx="2725">
                  <c:v>0.67857892549769216</c:v>
                </c:pt>
                <c:pt idx="2726">
                  <c:v>0.43182295258944042</c:v>
                </c:pt>
                <c:pt idx="2727">
                  <c:v>0.22276580887550501</c:v>
                </c:pt>
                <c:pt idx="2728">
                  <c:v>9.0819906695398189E-2</c:v>
                </c:pt>
                <c:pt idx="2729">
                  <c:v>2.5703747177942885E-2</c:v>
                </c:pt>
                <c:pt idx="2730">
                  <c:v>0</c:v>
                </c:pt>
                <c:pt idx="2731">
                  <c:v>0</c:v>
                </c:pt>
                <c:pt idx="2732">
                  <c:v>0</c:v>
                </c:pt>
                <c:pt idx="2733">
                  <c:v>0</c:v>
                </c:pt>
                <c:pt idx="2734">
                  <c:v>0</c:v>
                </c:pt>
                <c:pt idx="2735">
                  <c:v>0</c:v>
                </c:pt>
                <c:pt idx="2736">
                  <c:v>0</c:v>
                </c:pt>
                <c:pt idx="2737">
                  <c:v>0</c:v>
                </c:pt>
                <c:pt idx="2738">
                  <c:v>0</c:v>
                </c:pt>
                <c:pt idx="2739">
                  <c:v>0</c:v>
                </c:pt>
                <c:pt idx="2740">
                  <c:v>0</c:v>
                </c:pt>
                <c:pt idx="2741">
                  <c:v>3.0844496613531457E-2</c:v>
                </c:pt>
                <c:pt idx="2742">
                  <c:v>0.1096693212925563</c:v>
                </c:pt>
                <c:pt idx="2743">
                  <c:v>0.15936323250324586</c:v>
                </c:pt>
                <c:pt idx="2744">
                  <c:v>0.28959555153815653</c:v>
                </c:pt>
                <c:pt idx="2745">
                  <c:v>0.47808969750973768</c:v>
                </c:pt>
                <c:pt idx="2746">
                  <c:v>0.67515175920729986</c:v>
                </c:pt>
                <c:pt idx="2747">
                  <c:v>0.59118618509268628</c:v>
                </c:pt>
                <c:pt idx="2748">
                  <c:v>0.60489485025425582</c:v>
                </c:pt>
                <c:pt idx="2749">
                  <c:v>0.61346276598023675</c:v>
                </c:pt>
                <c:pt idx="2750">
                  <c:v>0.3769882919431623</c:v>
                </c:pt>
                <c:pt idx="2751">
                  <c:v>0.2193386425851126</c:v>
                </c:pt>
                <c:pt idx="2752">
                  <c:v>0.11995082016373347</c:v>
                </c:pt>
                <c:pt idx="2753">
                  <c:v>6.5116159517455308E-2</c:v>
                </c:pt>
                <c:pt idx="2754">
                  <c:v>1.7135831451961922E-3</c:v>
                </c:pt>
                <c:pt idx="2755">
                  <c:v>0</c:v>
                </c:pt>
                <c:pt idx="2756">
                  <c:v>0</c:v>
                </c:pt>
                <c:pt idx="2757">
                  <c:v>0</c:v>
                </c:pt>
                <c:pt idx="2758">
                  <c:v>0</c:v>
                </c:pt>
                <c:pt idx="2759">
                  <c:v>0</c:v>
                </c:pt>
                <c:pt idx="2760">
                  <c:v>0</c:v>
                </c:pt>
                <c:pt idx="2761">
                  <c:v>0</c:v>
                </c:pt>
                <c:pt idx="2762">
                  <c:v>0</c:v>
                </c:pt>
                <c:pt idx="2763">
                  <c:v>0</c:v>
                </c:pt>
                <c:pt idx="2764">
                  <c:v>0</c:v>
                </c:pt>
                <c:pt idx="2765">
                  <c:v>6.1688993227062915E-2</c:v>
                </c:pt>
                <c:pt idx="2766">
                  <c:v>0.29302271782854888</c:v>
                </c:pt>
                <c:pt idx="2767">
                  <c:v>0.62717143114180629</c:v>
                </c:pt>
                <c:pt idx="2768">
                  <c:v>0.88763606921162752</c:v>
                </c:pt>
                <c:pt idx="2769">
                  <c:v>1.0504264680052657</c:v>
                </c:pt>
                <c:pt idx="2770">
                  <c:v>1.1789452038949801</c:v>
                </c:pt>
                <c:pt idx="2771">
                  <c:v>1.1429599578458602</c:v>
                </c:pt>
                <c:pt idx="2772">
                  <c:v>1.0589943837312468</c:v>
                </c:pt>
                <c:pt idx="2773">
                  <c:v>0.96474731074545617</c:v>
                </c:pt>
                <c:pt idx="2774">
                  <c:v>0.79338899622583703</c:v>
                </c:pt>
                <c:pt idx="2775">
                  <c:v>0.58947260194749007</c:v>
                </c:pt>
                <c:pt idx="2776">
                  <c:v>0.36156604363639655</c:v>
                </c:pt>
                <c:pt idx="2777">
                  <c:v>0.13537306847049918</c:v>
                </c:pt>
                <c:pt idx="2778">
                  <c:v>1.3708665161569537E-2</c:v>
                </c:pt>
                <c:pt idx="2779">
                  <c:v>0</c:v>
                </c:pt>
                <c:pt idx="2780">
                  <c:v>0</c:v>
                </c:pt>
                <c:pt idx="2781">
                  <c:v>0</c:v>
                </c:pt>
                <c:pt idx="2782">
                  <c:v>0</c:v>
                </c:pt>
                <c:pt idx="2783">
                  <c:v>0</c:v>
                </c:pt>
                <c:pt idx="2784">
                  <c:v>0</c:v>
                </c:pt>
                <c:pt idx="2785">
                  <c:v>0</c:v>
                </c:pt>
                <c:pt idx="2786">
                  <c:v>0</c:v>
                </c:pt>
                <c:pt idx="2787">
                  <c:v>0</c:v>
                </c:pt>
                <c:pt idx="2788">
                  <c:v>0</c:v>
                </c:pt>
                <c:pt idx="2789">
                  <c:v>3.427166290392384E-2</c:v>
                </c:pt>
                <c:pt idx="2790">
                  <c:v>0.17307189766481543</c:v>
                </c:pt>
                <c:pt idx="2791">
                  <c:v>0.47808969750973768</c:v>
                </c:pt>
                <c:pt idx="2792">
                  <c:v>0.80195691195181806</c:v>
                </c:pt>
                <c:pt idx="2793">
                  <c:v>0.81395199396819118</c:v>
                </c:pt>
                <c:pt idx="2794">
                  <c:v>0.75054941759593219</c:v>
                </c:pt>
                <c:pt idx="2795">
                  <c:v>0.65458876146494549</c:v>
                </c:pt>
                <c:pt idx="2796">
                  <c:v>0.60146768396386352</c:v>
                </c:pt>
                <c:pt idx="2797">
                  <c:v>0.6288850142870025</c:v>
                </c:pt>
                <c:pt idx="2798">
                  <c:v>0.52778360872042729</c:v>
                </c:pt>
                <c:pt idx="2799">
                  <c:v>0.36670679307198517</c:v>
                </c:pt>
                <c:pt idx="2800">
                  <c:v>0.19534847855236592</c:v>
                </c:pt>
                <c:pt idx="2801">
                  <c:v>7.0256908953043887E-2</c:v>
                </c:pt>
                <c:pt idx="2802">
                  <c:v>5.1407494355885765E-3</c:v>
                </c:pt>
                <c:pt idx="2803">
                  <c:v>0</c:v>
                </c:pt>
                <c:pt idx="2804">
                  <c:v>0</c:v>
                </c:pt>
                <c:pt idx="2805">
                  <c:v>0</c:v>
                </c:pt>
                <c:pt idx="2806">
                  <c:v>0</c:v>
                </c:pt>
                <c:pt idx="2807">
                  <c:v>0</c:v>
                </c:pt>
                <c:pt idx="2808">
                  <c:v>0</c:v>
                </c:pt>
                <c:pt idx="2809">
                  <c:v>0</c:v>
                </c:pt>
                <c:pt idx="2810">
                  <c:v>0</c:v>
                </c:pt>
                <c:pt idx="2811">
                  <c:v>0</c:v>
                </c:pt>
                <c:pt idx="2812">
                  <c:v>0</c:v>
                </c:pt>
                <c:pt idx="2813">
                  <c:v>4.7980328065493384E-2</c:v>
                </c:pt>
                <c:pt idx="2814">
                  <c:v>0.13537306847049918</c:v>
                </c:pt>
                <c:pt idx="2815">
                  <c:v>0.16793114822922683</c:v>
                </c:pt>
                <c:pt idx="2816">
                  <c:v>0.1559360662128535</c:v>
                </c:pt>
                <c:pt idx="2817">
                  <c:v>0.20562997742354308</c:v>
                </c:pt>
                <c:pt idx="2818">
                  <c:v>0.26046463806982123</c:v>
                </c:pt>
                <c:pt idx="2819">
                  <c:v>0.32386721444208033</c:v>
                </c:pt>
                <c:pt idx="2820">
                  <c:v>0.38212904137875087</c:v>
                </c:pt>
                <c:pt idx="2821">
                  <c:v>0.59461335138307869</c:v>
                </c:pt>
                <c:pt idx="2822">
                  <c:v>0.62717143114180629</c:v>
                </c:pt>
                <c:pt idx="2823">
                  <c:v>0.49693911210689568</c:v>
                </c:pt>
                <c:pt idx="2824">
                  <c:v>0.31358571557090315</c:v>
                </c:pt>
                <c:pt idx="2825">
                  <c:v>0.10624215500216391</c:v>
                </c:pt>
                <c:pt idx="2826">
                  <c:v>1.3708665161569537E-2</c:v>
                </c:pt>
                <c:pt idx="2827">
                  <c:v>0</c:v>
                </c:pt>
                <c:pt idx="2828">
                  <c:v>0</c:v>
                </c:pt>
                <c:pt idx="2829">
                  <c:v>0</c:v>
                </c:pt>
                <c:pt idx="2830">
                  <c:v>0</c:v>
                </c:pt>
                <c:pt idx="2831">
                  <c:v>0</c:v>
                </c:pt>
                <c:pt idx="2832">
                  <c:v>0</c:v>
                </c:pt>
                <c:pt idx="2833">
                  <c:v>0</c:v>
                </c:pt>
                <c:pt idx="2834">
                  <c:v>0</c:v>
                </c:pt>
                <c:pt idx="2835">
                  <c:v>0</c:v>
                </c:pt>
                <c:pt idx="2836">
                  <c:v>1.7135831451961922E-3</c:v>
                </c:pt>
                <c:pt idx="2837">
                  <c:v>7.8824824679024852E-2</c:v>
                </c:pt>
                <c:pt idx="2838">
                  <c:v>0.29130913468335268</c:v>
                </c:pt>
                <c:pt idx="2839">
                  <c:v>0.58604543565709777</c:v>
                </c:pt>
                <c:pt idx="2840">
                  <c:v>0.85336440630770372</c:v>
                </c:pt>
                <c:pt idx="2841">
                  <c:v>1.0058733062301648</c:v>
                </c:pt>
                <c:pt idx="2842">
                  <c:v>1.1155426275227212</c:v>
                </c:pt>
                <c:pt idx="2843">
                  <c:v>1.2080761173633154</c:v>
                </c:pt>
                <c:pt idx="2844">
                  <c:v>1.2440613634124353</c:v>
                </c:pt>
                <c:pt idx="2845">
                  <c:v>1.1532414567170375</c:v>
                </c:pt>
                <c:pt idx="2846">
                  <c:v>0.95617939501947535</c:v>
                </c:pt>
                <c:pt idx="2847">
                  <c:v>0.63916651315817974</c:v>
                </c:pt>
                <c:pt idx="2848">
                  <c:v>0.29816346726413745</c:v>
                </c:pt>
                <c:pt idx="2849">
                  <c:v>0.10281498871177154</c:v>
                </c:pt>
                <c:pt idx="2850">
                  <c:v>1.5422248306765729E-2</c:v>
                </c:pt>
                <c:pt idx="2851">
                  <c:v>0</c:v>
                </c:pt>
                <c:pt idx="2852">
                  <c:v>0</c:v>
                </c:pt>
                <c:pt idx="2853">
                  <c:v>0</c:v>
                </c:pt>
                <c:pt idx="2854">
                  <c:v>0</c:v>
                </c:pt>
                <c:pt idx="2855">
                  <c:v>0</c:v>
                </c:pt>
                <c:pt idx="2856">
                  <c:v>0</c:v>
                </c:pt>
                <c:pt idx="2857">
                  <c:v>0</c:v>
                </c:pt>
                <c:pt idx="2858">
                  <c:v>0</c:v>
                </c:pt>
                <c:pt idx="2859">
                  <c:v>0</c:v>
                </c:pt>
                <c:pt idx="2860">
                  <c:v>0</c:v>
                </c:pt>
                <c:pt idx="2861">
                  <c:v>5.9975410081866735E-2</c:v>
                </c:pt>
                <c:pt idx="2862">
                  <c:v>0.18163981339079638</c:v>
                </c:pt>
                <c:pt idx="2863">
                  <c:v>0.38726979081433943</c:v>
                </c:pt>
                <c:pt idx="2864">
                  <c:v>0.6905740075140655</c:v>
                </c:pt>
                <c:pt idx="2865">
                  <c:v>0.97674239276182939</c:v>
                </c:pt>
                <c:pt idx="2866">
                  <c:v>1.2012217847825308</c:v>
                </c:pt>
                <c:pt idx="2867">
                  <c:v>1.2920416914779289</c:v>
                </c:pt>
                <c:pt idx="2868">
                  <c:v>1.2594836117192012</c:v>
                </c:pt>
                <c:pt idx="2869">
                  <c:v>1.1583822061526261</c:v>
                </c:pt>
                <c:pt idx="2870">
                  <c:v>0.98016955905222192</c:v>
                </c:pt>
                <c:pt idx="2871">
                  <c:v>0.73170000299877402</c:v>
                </c:pt>
                <c:pt idx="2872">
                  <c:v>0.43353653573463663</c:v>
                </c:pt>
                <c:pt idx="2873">
                  <c:v>0.14908173363206872</c:v>
                </c:pt>
                <c:pt idx="2874">
                  <c:v>2.0562997742354306E-2</c:v>
                </c:pt>
                <c:pt idx="2875">
                  <c:v>0</c:v>
                </c:pt>
                <c:pt idx="2876">
                  <c:v>0</c:v>
                </c:pt>
                <c:pt idx="2877">
                  <c:v>0</c:v>
                </c:pt>
                <c:pt idx="2878">
                  <c:v>0</c:v>
                </c:pt>
                <c:pt idx="2879">
                  <c:v>0</c:v>
                </c:pt>
                <c:pt idx="2880">
                  <c:v>0</c:v>
                </c:pt>
                <c:pt idx="2881">
                  <c:v>0</c:v>
                </c:pt>
                <c:pt idx="2882">
                  <c:v>0</c:v>
                </c:pt>
                <c:pt idx="2883">
                  <c:v>0</c:v>
                </c:pt>
                <c:pt idx="2884">
                  <c:v>0</c:v>
                </c:pt>
                <c:pt idx="2885">
                  <c:v>3.427166290392384E-2</c:v>
                </c:pt>
                <c:pt idx="2886">
                  <c:v>0.12166440330892964</c:v>
                </c:pt>
                <c:pt idx="2887">
                  <c:v>0.27931405266697934</c:v>
                </c:pt>
                <c:pt idx="2888">
                  <c:v>0.5963269345282749</c:v>
                </c:pt>
                <c:pt idx="2889">
                  <c:v>1.0572808005860506</c:v>
                </c:pt>
                <c:pt idx="2890">
                  <c:v>1.2269255319604735</c:v>
                </c:pt>
                <c:pt idx="2891">
                  <c:v>1.2731922768807706</c:v>
                </c:pt>
                <c:pt idx="2892">
                  <c:v>1.2234983656700811</c:v>
                </c:pt>
                <c:pt idx="2893">
                  <c:v>1.1206833769583098</c:v>
                </c:pt>
                <c:pt idx="2894">
                  <c:v>0.94247072985790581</c:v>
                </c:pt>
                <c:pt idx="2895">
                  <c:v>0.70599625582083114</c:v>
                </c:pt>
                <c:pt idx="2896">
                  <c:v>0.40783278855669375</c:v>
                </c:pt>
                <c:pt idx="2897">
                  <c:v>0.14736815048687252</c:v>
                </c:pt>
                <c:pt idx="2898">
                  <c:v>2.2276580887550499E-2</c:v>
                </c:pt>
                <c:pt idx="2899">
                  <c:v>0</c:v>
                </c:pt>
                <c:pt idx="2900">
                  <c:v>0</c:v>
                </c:pt>
                <c:pt idx="2901">
                  <c:v>0</c:v>
                </c:pt>
                <c:pt idx="2902">
                  <c:v>0</c:v>
                </c:pt>
                <c:pt idx="2903">
                  <c:v>0</c:v>
                </c:pt>
                <c:pt idx="2904">
                  <c:v>0</c:v>
                </c:pt>
                <c:pt idx="2905">
                  <c:v>0</c:v>
                </c:pt>
                <c:pt idx="2906">
                  <c:v>0</c:v>
                </c:pt>
                <c:pt idx="2907">
                  <c:v>0</c:v>
                </c:pt>
                <c:pt idx="2908">
                  <c:v>0</c:v>
                </c:pt>
                <c:pt idx="2909">
                  <c:v>5.3121077501081956E-2</c:v>
                </c:pt>
                <c:pt idx="2910">
                  <c:v>0.20734356056873926</c:v>
                </c:pt>
                <c:pt idx="2911">
                  <c:v>0.41297353799228231</c:v>
                </c:pt>
                <c:pt idx="2912">
                  <c:v>0.57405035364072443</c:v>
                </c:pt>
                <c:pt idx="2913">
                  <c:v>0.8156655771133875</c:v>
                </c:pt>
                <c:pt idx="2914">
                  <c:v>0.89277681864721614</c:v>
                </c:pt>
                <c:pt idx="2915">
                  <c:v>0.68543325807847688</c:v>
                </c:pt>
                <c:pt idx="2916">
                  <c:v>0.44210445146061761</c:v>
                </c:pt>
                <c:pt idx="2917">
                  <c:v>0.29302271782854888</c:v>
                </c:pt>
                <c:pt idx="2918">
                  <c:v>0.22276580887550501</c:v>
                </c:pt>
                <c:pt idx="2919">
                  <c:v>0.22790655831109358</c:v>
                </c:pt>
                <c:pt idx="2920">
                  <c:v>0.23476089089187835</c:v>
                </c:pt>
                <c:pt idx="2921">
                  <c:v>0.13537306847049918</c:v>
                </c:pt>
                <c:pt idx="2922">
                  <c:v>2.7417330323139075E-2</c:v>
                </c:pt>
                <c:pt idx="2923">
                  <c:v>0</c:v>
                </c:pt>
                <c:pt idx="2924">
                  <c:v>0</c:v>
                </c:pt>
                <c:pt idx="2925">
                  <c:v>0</c:v>
                </c:pt>
                <c:pt idx="2926">
                  <c:v>0</c:v>
                </c:pt>
                <c:pt idx="2927">
                  <c:v>0</c:v>
                </c:pt>
                <c:pt idx="2928">
                  <c:v>0</c:v>
                </c:pt>
                <c:pt idx="2929">
                  <c:v>0</c:v>
                </c:pt>
                <c:pt idx="2930">
                  <c:v>0</c:v>
                </c:pt>
                <c:pt idx="2931">
                  <c:v>0</c:v>
                </c:pt>
                <c:pt idx="2932">
                  <c:v>1.7135831451961922E-3</c:v>
                </c:pt>
                <c:pt idx="2933">
                  <c:v>7.3684075243436259E-2</c:v>
                </c:pt>
                <c:pt idx="2934">
                  <c:v>0.26046463806982123</c:v>
                </c:pt>
                <c:pt idx="2935">
                  <c:v>0.61346276598023675</c:v>
                </c:pt>
                <c:pt idx="2936">
                  <c:v>0.83965574114613417</c:v>
                </c:pt>
                <c:pt idx="2937">
                  <c:v>0.9750288096166333</c:v>
                </c:pt>
                <c:pt idx="2938">
                  <c:v>0.98873747477820284</c:v>
                </c:pt>
                <c:pt idx="2939">
                  <c:v>0.95103864558388673</c:v>
                </c:pt>
                <c:pt idx="2940">
                  <c:v>0.83108782542015325</c:v>
                </c:pt>
                <c:pt idx="2941">
                  <c:v>0.66315667719092641</c:v>
                </c:pt>
                <c:pt idx="2942">
                  <c:v>0.64602084573896446</c:v>
                </c:pt>
                <c:pt idx="2943">
                  <c:v>0.46780819863856055</c:v>
                </c:pt>
                <c:pt idx="2944">
                  <c:v>0.28959555153815653</c:v>
                </c:pt>
                <c:pt idx="2945">
                  <c:v>9.4247072985790575E-2</c:v>
                </c:pt>
                <c:pt idx="2946">
                  <c:v>1.3708665161569537E-2</c:v>
                </c:pt>
                <c:pt idx="2947">
                  <c:v>0</c:v>
                </c:pt>
                <c:pt idx="2948">
                  <c:v>0</c:v>
                </c:pt>
                <c:pt idx="2949">
                  <c:v>0</c:v>
                </c:pt>
                <c:pt idx="2950">
                  <c:v>0</c:v>
                </c:pt>
                <c:pt idx="2951">
                  <c:v>0</c:v>
                </c:pt>
                <c:pt idx="2952">
                  <c:v>0</c:v>
                </c:pt>
                <c:pt idx="2953">
                  <c:v>0</c:v>
                </c:pt>
                <c:pt idx="2954">
                  <c:v>0</c:v>
                </c:pt>
                <c:pt idx="2955">
                  <c:v>0</c:v>
                </c:pt>
                <c:pt idx="2956">
                  <c:v>0</c:v>
                </c:pt>
                <c:pt idx="2957">
                  <c:v>6.6829742662651501E-2</c:v>
                </c:pt>
                <c:pt idx="2958">
                  <c:v>0.21762505943991642</c:v>
                </c:pt>
                <c:pt idx="2959">
                  <c:v>0.4386772851702252</c:v>
                </c:pt>
                <c:pt idx="2960">
                  <c:v>0.52607002557523097</c:v>
                </c:pt>
                <c:pt idx="2961">
                  <c:v>0.63059859743219882</c:v>
                </c:pt>
                <c:pt idx="2962">
                  <c:v>0.68714684122367309</c:v>
                </c:pt>
                <c:pt idx="2963">
                  <c:v>0.66829742662651503</c:v>
                </c:pt>
                <c:pt idx="2964">
                  <c:v>0.62031709856102157</c:v>
                </c:pt>
                <c:pt idx="2965">
                  <c:v>0.59289976823788249</c:v>
                </c:pt>
                <c:pt idx="2966">
                  <c:v>0.46780819863856055</c:v>
                </c:pt>
                <c:pt idx="2967">
                  <c:v>0.3290079638776689</c:v>
                </c:pt>
                <c:pt idx="2968">
                  <c:v>0.24161522347266307</c:v>
                </c:pt>
                <c:pt idx="2969">
                  <c:v>0.11481007072814489</c:v>
                </c:pt>
                <c:pt idx="2970">
                  <c:v>2.3990164032746692E-2</c:v>
                </c:pt>
                <c:pt idx="2971">
                  <c:v>0</c:v>
                </c:pt>
                <c:pt idx="2972">
                  <c:v>0</c:v>
                </c:pt>
                <c:pt idx="2973">
                  <c:v>0</c:v>
                </c:pt>
                <c:pt idx="2974">
                  <c:v>0</c:v>
                </c:pt>
                <c:pt idx="2975">
                  <c:v>0</c:v>
                </c:pt>
                <c:pt idx="2976">
                  <c:v>0</c:v>
                </c:pt>
                <c:pt idx="2977">
                  <c:v>0</c:v>
                </c:pt>
                <c:pt idx="2978">
                  <c:v>0</c:v>
                </c:pt>
                <c:pt idx="2979">
                  <c:v>0</c:v>
                </c:pt>
                <c:pt idx="2980">
                  <c:v>1.7135831451961922E-3</c:v>
                </c:pt>
                <c:pt idx="2981">
                  <c:v>7.5397658388632452E-2</c:v>
                </c:pt>
                <c:pt idx="2982">
                  <c:v>0.25361030548903646</c:v>
                </c:pt>
                <c:pt idx="2983">
                  <c:v>0.52778360872042729</c:v>
                </c:pt>
                <c:pt idx="2984">
                  <c:v>0.73341358614397034</c:v>
                </c:pt>
                <c:pt idx="2985">
                  <c:v>0.83794215800093796</c:v>
                </c:pt>
                <c:pt idx="2986">
                  <c:v>0.89106323550202005</c:v>
                </c:pt>
                <c:pt idx="2987">
                  <c:v>0.90819906695398189</c:v>
                </c:pt>
                <c:pt idx="2988">
                  <c:v>0.87050023775966567</c:v>
                </c:pt>
                <c:pt idx="2989">
                  <c:v>0.80881124453260267</c:v>
                </c:pt>
                <c:pt idx="2990">
                  <c:v>0.70256908953043873</c:v>
                </c:pt>
                <c:pt idx="2991">
                  <c:v>0.51750210984925005</c:v>
                </c:pt>
                <c:pt idx="2992">
                  <c:v>0.33928946274884608</c:v>
                </c:pt>
                <c:pt idx="2993">
                  <c:v>0.16107681564844206</c:v>
                </c:pt>
                <c:pt idx="2994">
                  <c:v>3.2558079758727654E-2</c:v>
                </c:pt>
                <c:pt idx="2995">
                  <c:v>0</c:v>
                </c:pt>
                <c:pt idx="2996">
                  <c:v>0</c:v>
                </c:pt>
                <c:pt idx="2997">
                  <c:v>0</c:v>
                </c:pt>
                <c:pt idx="2998">
                  <c:v>0</c:v>
                </c:pt>
                <c:pt idx="2999">
                  <c:v>0</c:v>
                </c:pt>
                <c:pt idx="3000">
                  <c:v>0</c:v>
                </c:pt>
                <c:pt idx="3001">
                  <c:v>0</c:v>
                </c:pt>
                <c:pt idx="3002">
                  <c:v>0</c:v>
                </c:pt>
                <c:pt idx="3003">
                  <c:v>0</c:v>
                </c:pt>
                <c:pt idx="3004">
                  <c:v>5.1407494355885765E-3</c:v>
                </c:pt>
                <c:pt idx="3005">
                  <c:v>0.10110140556657533</c:v>
                </c:pt>
                <c:pt idx="3006">
                  <c:v>0.28959555153815653</c:v>
                </c:pt>
                <c:pt idx="3007">
                  <c:v>0.48494403009052239</c:v>
                </c:pt>
                <c:pt idx="3008">
                  <c:v>0.659729510900534</c:v>
                </c:pt>
                <c:pt idx="3009">
                  <c:v>0.846510073726919</c:v>
                </c:pt>
                <c:pt idx="3010">
                  <c:v>0.84308290743652647</c:v>
                </c:pt>
                <c:pt idx="3011">
                  <c:v>0.7522630007411284</c:v>
                </c:pt>
                <c:pt idx="3012">
                  <c:v>0.72141850412759689</c:v>
                </c:pt>
                <c:pt idx="3013">
                  <c:v>0.54834660646278144</c:v>
                </c:pt>
                <c:pt idx="3014">
                  <c:v>0.43182295258944042</c:v>
                </c:pt>
                <c:pt idx="3015">
                  <c:v>0.35642529420080798</c:v>
                </c:pt>
                <c:pt idx="3016">
                  <c:v>0.25703747177942882</c:v>
                </c:pt>
                <c:pt idx="3017">
                  <c:v>0.13708665161569536</c:v>
                </c:pt>
                <c:pt idx="3018">
                  <c:v>2.7417330323139075E-2</c:v>
                </c:pt>
                <c:pt idx="3019">
                  <c:v>0</c:v>
                </c:pt>
                <c:pt idx="3020">
                  <c:v>0</c:v>
                </c:pt>
                <c:pt idx="3021">
                  <c:v>0</c:v>
                </c:pt>
                <c:pt idx="3022">
                  <c:v>0</c:v>
                </c:pt>
                <c:pt idx="3023">
                  <c:v>0</c:v>
                </c:pt>
                <c:pt idx="3024">
                  <c:v>0</c:v>
                </c:pt>
                <c:pt idx="3025">
                  <c:v>0</c:v>
                </c:pt>
                <c:pt idx="3026">
                  <c:v>0</c:v>
                </c:pt>
                <c:pt idx="3027">
                  <c:v>0</c:v>
                </c:pt>
                <c:pt idx="3028">
                  <c:v>5.1407494355885765E-3</c:v>
                </c:pt>
                <c:pt idx="3029">
                  <c:v>8.3965574114613417E-2</c:v>
                </c:pt>
                <c:pt idx="3030">
                  <c:v>0.267318970650606</c:v>
                </c:pt>
                <c:pt idx="3031">
                  <c:v>0.48665761323571854</c:v>
                </c:pt>
                <c:pt idx="3032">
                  <c:v>0.68543325807847688</c:v>
                </c:pt>
                <c:pt idx="3033">
                  <c:v>0.76254449961230553</c:v>
                </c:pt>
                <c:pt idx="3034">
                  <c:v>0.85679157259809613</c:v>
                </c:pt>
                <c:pt idx="3035">
                  <c:v>1.060707966876443</c:v>
                </c:pt>
                <c:pt idx="3036">
                  <c:v>1.0949796297803669</c:v>
                </c:pt>
                <c:pt idx="3037">
                  <c:v>1.0367178028436961</c:v>
                </c:pt>
                <c:pt idx="3038">
                  <c:v>0.90819906695398189</c:v>
                </c:pt>
                <c:pt idx="3039">
                  <c:v>0.60489485025425582</c:v>
                </c:pt>
                <c:pt idx="3040">
                  <c:v>0.32215363129688412</c:v>
                </c:pt>
                <c:pt idx="3041">
                  <c:v>0.11995082016373347</c:v>
                </c:pt>
                <c:pt idx="3042">
                  <c:v>2.7417330323139075E-2</c:v>
                </c:pt>
                <c:pt idx="3043">
                  <c:v>0</c:v>
                </c:pt>
                <c:pt idx="3044">
                  <c:v>0</c:v>
                </c:pt>
                <c:pt idx="3045">
                  <c:v>0</c:v>
                </c:pt>
                <c:pt idx="3046">
                  <c:v>0</c:v>
                </c:pt>
                <c:pt idx="3047">
                  <c:v>0</c:v>
                </c:pt>
                <c:pt idx="3048">
                  <c:v>0</c:v>
                </c:pt>
                <c:pt idx="3049">
                  <c:v>0</c:v>
                </c:pt>
                <c:pt idx="3050">
                  <c:v>0</c:v>
                </c:pt>
                <c:pt idx="3051">
                  <c:v>0</c:v>
                </c:pt>
                <c:pt idx="3052">
                  <c:v>0</c:v>
                </c:pt>
                <c:pt idx="3053">
                  <c:v>3.2558079758727654E-2</c:v>
                </c:pt>
                <c:pt idx="3054">
                  <c:v>8.2251990969417224E-2</c:v>
                </c:pt>
                <c:pt idx="3055">
                  <c:v>0.14394098419648016</c:v>
                </c:pt>
                <c:pt idx="3056">
                  <c:v>0.24846955605344784</c:v>
                </c:pt>
                <c:pt idx="3057">
                  <c:v>0.36156604363639655</c:v>
                </c:pt>
                <c:pt idx="3058">
                  <c:v>0.21762505943991642</c:v>
                </c:pt>
                <c:pt idx="3059">
                  <c:v>0.2210522257303088</c:v>
                </c:pt>
                <c:pt idx="3060">
                  <c:v>0.29644988411894124</c:v>
                </c:pt>
                <c:pt idx="3061">
                  <c:v>0.37356112565276989</c:v>
                </c:pt>
                <c:pt idx="3062">
                  <c:v>0.36499320992678891</c:v>
                </c:pt>
                <c:pt idx="3063">
                  <c:v>0.41640070428267467</c:v>
                </c:pt>
                <c:pt idx="3064">
                  <c:v>0.25018313919864404</c:v>
                </c:pt>
                <c:pt idx="3065">
                  <c:v>0.16279039879363824</c:v>
                </c:pt>
                <c:pt idx="3066">
                  <c:v>4.2839578629904805E-2</c:v>
                </c:pt>
                <c:pt idx="3067">
                  <c:v>0</c:v>
                </c:pt>
                <c:pt idx="3068">
                  <c:v>0</c:v>
                </c:pt>
                <c:pt idx="3069">
                  <c:v>0</c:v>
                </c:pt>
                <c:pt idx="3070">
                  <c:v>0</c:v>
                </c:pt>
                <c:pt idx="3071">
                  <c:v>0</c:v>
                </c:pt>
                <c:pt idx="3072">
                  <c:v>0</c:v>
                </c:pt>
                <c:pt idx="3073">
                  <c:v>0</c:v>
                </c:pt>
                <c:pt idx="3074">
                  <c:v>0</c:v>
                </c:pt>
                <c:pt idx="3075">
                  <c:v>0</c:v>
                </c:pt>
                <c:pt idx="3076">
                  <c:v>5.1407494355885765E-3</c:v>
                </c:pt>
                <c:pt idx="3077">
                  <c:v>9.2533489840594368E-2</c:v>
                </c:pt>
                <c:pt idx="3078">
                  <c:v>0.33414871331325752</c:v>
                </c:pt>
                <c:pt idx="3079">
                  <c:v>0.58775901880229398</c:v>
                </c:pt>
                <c:pt idx="3080">
                  <c:v>0.74712225130553978</c:v>
                </c:pt>
                <c:pt idx="3081">
                  <c:v>0.96132014445506386</c:v>
                </c:pt>
                <c:pt idx="3082">
                  <c:v>0.94761147929349432</c:v>
                </c:pt>
                <c:pt idx="3083">
                  <c:v>0.86021873888848854</c:v>
                </c:pt>
                <c:pt idx="3084">
                  <c:v>0.73512716928916644</c:v>
                </c:pt>
                <c:pt idx="3085">
                  <c:v>0.61003559968984444</c:v>
                </c:pt>
                <c:pt idx="3086">
                  <c:v>0.49693911210689568</c:v>
                </c:pt>
                <c:pt idx="3087">
                  <c:v>0.39926487283071277</c:v>
                </c:pt>
                <c:pt idx="3088">
                  <c:v>0.23476089089187835</c:v>
                </c:pt>
                <c:pt idx="3089">
                  <c:v>0.12509156959932202</c:v>
                </c:pt>
                <c:pt idx="3090">
                  <c:v>3.427166290392384E-2</c:v>
                </c:pt>
                <c:pt idx="3091">
                  <c:v>0</c:v>
                </c:pt>
                <c:pt idx="3092">
                  <c:v>0</c:v>
                </c:pt>
                <c:pt idx="3093">
                  <c:v>0</c:v>
                </c:pt>
                <c:pt idx="3094">
                  <c:v>0</c:v>
                </c:pt>
                <c:pt idx="3095">
                  <c:v>0</c:v>
                </c:pt>
                <c:pt idx="3096">
                  <c:v>0</c:v>
                </c:pt>
                <c:pt idx="3097">
                  <c:v>0</c:v>
                </c:pt>
                <c:pt idx="3098">
                  <c:v>0</c:v>
                </c:pt>
                <c:pt idx="3099">
                  <c:v>0</c:v>
                </c:pt>
                <c:pt idx="3100">
                  <c:v>3.4271662903923843E-3</c:v>
                </c:pt>
                <c:pt idx="3101">
                  <c:v>5.4834660646278149E-2</c:v>
                </c:pt>
                <c:pt idx="3102">
                  <c:v>0.14394098419648016</c:v>
                </c:pt>
                <c:pt idx="3103">
                  <c:v>0.29130913468335268</c:v>
                </c:pt>
                <c:pt idx="3104">
                  <c:v>0.50893419412326901</c:v>
                </c:pt>
                <c:pt idx="3105">
                  <c:v>0.82080632654897601</c:v>
                </c:pt>
                <c:pt idx="3106">
                  <c:v>1.0641351331668354</c:v>
                </c:pt>
                <c:pt idx="3107">
                  <c:v>1.0675622994572276</c:v>
                </c:pt>
                <c:pt idx="3108">
                  <c:v>1.0367178028436961</c:v>
                </c:pt>
                <c:pt idx="3109">
                  <c:v>0.93390281413192489</c:v>
                </c:pt>
                <c:pt idx="3110">
                  <c:v>0.75911733332191311</c:v>
                </c:pt>
                <c:pt idx="3111">
                  <c:v>0.53806510759160431</c:v>
                </c:pt>
                <c:pt idx="3112">
                  <c:v>0.25703747177942882</c:v>
                </c:pt>
                <c:pt idx="3113">
                  <c:v>0.10624215500216391</c:v>
                </c:pt>
                <c:pt idx="3114">
                  <c:v>2.2276580887550499E-2</c:v>
                </c:pt>
                <c:pt idx="3115">
                  <c:v>0</c:v>
                </c:pt>
                <c:pt idx="3116">
                  <c:v>0</c:v>
                </c:pt>
                <c:pt idx="3117">
                  <c:v>0</c:v>
                </c:pt>
                <c:pt idx="3118">
                  <c:v>0</c:v>
                </c:pt>
                <c:pt idx="3119">
                  <c:v>0</c:v>
                </c:pt>
                <c:pt idx="3120">
                  <c:v>0</c:v>
                </c:pt>
                <c:pt idx="3121">
                  <c:v>0</c:v>
                </c:pt>
                <c:pt idx="3122">
                  <c:v>0</c:v>
                </c:pt>
                <c:pt idx="3123">
                  <c:v>0</c:v>
                </c:pt>
                <c:pt idx="3124">
                  <c:v>5.1407494355885765E-3</c:v>
                </c:pt>
                <c:pt idx="3125">
                  <c:v>6.5116159517455308E-2</c:v>
                </c:pt>
                <c:pt idx="3126">
                  <c:v>0.1559360662128535</c:v>
                </c:pt>
                <c:pt idx="3127">
                  <c:v>0.31358571557090315</c:v>
                </c:pt>
                <c:pt idx="3128">
                  <c:v>0.49179836267130717</c:v>
                </c:pt>
                <c:pt idx="3129">
                  <c:v>0.73512716928916644</c:v>
                </c:pt>
                <c:pt idx="3130">
                  <c:v>0.93218923098672857</c:v>
                </c:pt>
                <c:pt idx="3131">
                  <c:v>1.017868388246538</c:v>
                </c:pt>
                <c:pt idx="3132">
                  <c:v>1.016154805101342</c:v>
                </c:pt>
                <c:pt idx="3133">
                  <c:v>0.9750288096166333</c:v>
                </c:pt>
                <c:pt idx="3134">
                  <c:v>0.82937424227495704</c:v>
                </c:pt>
                <c:pt idx="3135">
                  <c:v>0.64088009630337595</c:v>
                </c:pt>
                <c:pt idx="3136">
                  <c:v>0.41125995484708616</c:v>
                </c:pt>
                <c:pt idx="3137">
                  <c:v>0.17992623024560017</c:v>
                </c:pt>
                <c:pt idx="3138">
                  <c:v>4.6266744920297184E-2</c:v>
                </c:pt>
                <c:pt idx="3139">
                  <c:v>0</c:v>
                </c:pt>
                <c:pt idx="3140">
                  <c:v>0</c:v>
                </c:pt>
                <c:pt idx="3141">
                  <c:v>0</c:v>
                </c:pt>
                <c:pt idx="3142">
                  <c:v>0</c:v>
                </c:pt>
                <c:pt idx="3143">
                  <c:v>0</c:v>
                </c:pt>
                <c:pt idx="3144">
                  <c:v>0</c:v>
                </c:pt>
                <c:pt idx="3145">
                  <c:v>0</c:v>
                </c:pt>
                <c:pt idx="3146">
                  <c:v>0</c:v>
                </c:pt>
                <c:pt idx="3147">
                  <c:v>0</c:v>
                </c:pt>
                <c:pt idx="3148">
                  <c:v>1.3708665161569537E-2</c:v>
                </c:pt>
                <c:pt idx="3149">
                  <c:v>0.10624215500216391</c:v>
                </c:pt>
                <c:pt idx="3150">
                  <c:v>0.3769882919431623</c:v>
                </c:pt>
                <c:pt idx="3151">
                  <c:v>0.68029250864288837</c:v>
                </c:pt>
                <c:pt idx="3152">
                  <c:v>0.95960656130986777</c:v>
                </c:pt>
                <c:pt idx="3153">
                  <c:v>1.1035475455063479</c:v>
                </c:pt>
                <c:pt idx="3154">
                  <c:v>1.1977946184921382</c:v>
                </c:pt>
                <c:pt idx="3155">
                  <c:v>1.2457749465576318</c:v>
                </c:pt>
                <c:pt idx="3156">
                  <c:v>1.2200711993796889</c:v>
                </c:pt>
                <c:pt idx="3157">
                  <c:v>1.1326784589746832</c:v>
                </c:pt>
                <c:pt idx="3158">
                  <c:v>0.9750288096166333</c:v>
                </c:pt>
                <c:pt idx="3159">
                  <c:v>0.74369508501514747</c:v>
                </c:pt>
                <c:pt idx="3160">
                  <c:v>0.4695217817837567</c:v>
                </c:pt>
                <c:pt idx="3161">
                  <c:v>0.17992623024560017</c:v>
                </c:pt>
                <c:pt idx="3162">
                  <c:v>4.2839578629904805E-2</c:v>
                </c:pt>
                <c:pt idx="3163">
                  <c:v>0</c:v>
                </c:pt>
                <c:pt idx="3164">
                  <c:v>0</c:v>
                </c:pt>
                <c:pt idx="3165">
                  <c:v>0</c:v>
                </c:pt>
                <c:pt idx="3166">
                  <c:v>0</c:v>
                </c:pt>
                <c:pt idx="3167">
                  <c:v>0</c:v>
                </c:pt>
                <c:pt idx="3168">
                  <c:v>0</c:v>
                </c:pt>
                <c:pt idx="3169">
                  <c:v>0</c:v>
                </c:pt>
                <c:pt idx="3170">
                  <c:v>0</c:v>
                </c:pt>
                <c:pt idx="3171">
                  <c:v>0</c:v>
                </c:pt>
                <c:pt idx="3172">
                  <c:v>1.3708665161569537E-2</c:v>
                </c:pt>
                <c:pt idx="3173">
                  <c:v>9.9387822421379154E-2</c:v>
                </c:pt>
                <c:pt idx="3174">
                  <c:v>0.40611920541149754</c:v>
                </c:pt>
                <c:pt idx="3175">
                  <c:v>0.72827283670838172</c:v>
                </c:pt>
                <c:pt idx="3176">
                  <c:v>0.99559180735898767</c:v>
                </c:pt>
                <c:pt idx="3177">
                  <c:v>1.1909402859113536</c:v>
                </c:pt>
                <c:pt idx="3178">
                  <c:v>1.3074639397846948</c:v>
                </c:pt>
                <c:pt idx="3179">
                  <c:v>1.3485899352694033</c:v>
                </c:pt>
                <c:pt idx="3180">
                  <c:v>1.3177454386558718</c:v>
                </c:pt>
                <c:pt idx="3181">
                  <c:v>1.2149304499441</c:v>
                </c:pt>
                <c:pt idx="3182">
                  <c:v>1.0384313859888923</c:v>
                </c:pt>
                <c:pt idx="3183">
                  <c:v>0.79510257937103324</c:v>
                </c:pt>
                <c:pt idx="3184">
                  <c:v>0.49351194581650332</c:v>
                </c:pt>
                <c:pt idx="3185">
                  <c:v>0.17992623024560017</c:v>
                </c:pt>
                <c:pt idx="3186">
                  <c:v>3.7698829194316226E-2</c:v>
                </c:pt>
                <c:pt idx="3187">
                  <c:v>0</c:v>
                </c:pt>
                <c:pt idx="3188">
                  <c:v>0</c:v>
                </c:pt>
                <c:pt idx="3189">
                  <c:v>0</c:v>
                </c:pt>
                <c:pt idx="3190">
                  <c:v>0</c:v>
                </c:pt>
                <c:pt idx="3191">
                  <c:v>0</c:v>
                </c:pt>
                <c:pt idx="3192">
                  <c:v>0</c:v>
                </c:pt>
                <c:pt idx="3193">
                  <c:v>0</c:v>
                </c:pt>
                <c:pt idx="3194">
                  <c:v>0</c:v>
                </c:pt>
                <c:pt idx="3195">
                  <c:v>0</c:v>
                </c:pt>
                <c:pt idx="3196">
                  <c:v>1.8849414597158113E-2</c:v>
                </c:pt>
                <c:pt idx="3197">
                  <c:v>0.1130964875829487</c:v>
                </c:pt>
                <c:pt idx="3198">
                  <c:v>0.36499320992678891</c:v>
                </c:pt>
                <c:pt idx="3199">
                  <c:v>0.65116159517455297</c:v>
                </c:pt>
                <c:pt idx="3200">
                  <c:v>0.94932506243869064</c:v>
                </c:pt>
                <c:pt idx="3201">
                  <c:v>1.1686637050238031</c:v>
                </c:pt>
                <c:pt idx="3202">
                  <c:v>1.2903281083327329</c:v>
                </c:pt>
                <c:pt idx="3203">
                  <c:v>1.3314541038174412</c:v>
                </c:pt>
                <c:pt idx="3204">
                  <c:v>1.2988960240587137</c:v>
                </c:pt>
                <c:pt idx="3205">
                  <c:v>1.1035475455063479</c:v>
                </c:pt>
                <c:pt idx="3206">
                  <c:v>0.80709766138740657</c:v>
                </c:pt>
                <c:pt idx="3207">
                  <c:v>0.66144309404573021</c:v>
                </c:pt>
                <c:pt idx="3208">
                  <c:v>0.47466253121934532</c:v>
                </c:pt>
                <c:pt idx="3209">
                  <c:v>0.18506697968118874</c:v>
                </c:pt>
                <c:pt idx="3210">
                  <c:v>4.2839578629904805E-2</c:v>
                </c:pt>
                <c:pt idx="3211">
                  <c:v>0</c:v>
                </c:pt>
                <c:pt idx="3212">
                  <c:v>0</c:v>
                </c:pt>
                <c:pt idx="3213">
                  <c:v>0</c:v>
                </c:pt>
                <c:pt idx="3214">
                  <c:v>0</c:v>
                </c:pt>
                <c:pt idx="3215">
                  <c:v>0</c:v>
                </c:pt>
                <c:pt idx="3216">
                  <c:v>0</c:v>
                </c:pt>
                <c:pt idx="3217">
                  <c:v>0</c:v>
                </c:pt>
                <c:pt idx="3218">
                  <c:v>0</c:v>
                </c:pt>
                <c:pt idx="3219">
                  <c:v>0</c:v>
                </c:pt>
                <c:pt idx="3220">
                  <c:v>1.8849414597158113E-2</c:v>
                </c:pt>
                <c:pt idx="3221">
                  <c:v>0.10624215500216391</c:v>
                </c:pt>
                <c:pt idx="3222">
                  <c:v>0.39583770654032041</c:v>
                </c:pt>
                <c:pt idx="3223">
                  <c:v>0.70256908953043873</c:v>
                </c:pt>
                <c:pt idx="3224">
                  <c:v>0.96474731074545617</c:v>
                </c:pt>
                <c:pt idx="3225">
                  <c:v>1.1566686230074297</c:v>
                </c:pt>
                <c:pt idx="3226">
                  <c:v>1.2783330263163595</c:v>
                </c:pt>
                <c:pt idx="3227">
                  <c:v>1.3245997712366566</c:v>
                </c:pt>
                <c:pt idx="3228">
                  <c:v>1.3006096072039099</c:v>
                </c:pt>
                <c:pt idx="3229">
                  <c:v>1.204648951072923</c:v>
                </c:pt>
                <c:pt idx="3230">
                  <c:v>1.0332906365533039</c:v>
                </c:pt>
                <c:pt idx="3231">
                  <c:v>0.79167541308064082</c:v>
                </c:pt>
                <c:pt idx="3232">
                  <c:v>0.49179836267130717</c:v>
                </c:pt>
                <c:pt idx="3233">
                  <c:v>0.18335339653599259</c:v>
                </c:pt>
                <c:pt idx="3234">
                  <c:v>4.2839578629904805E-2</c:v>
                </c:pt>
                <c:pt idx="3235">
                  <c:v>0</c:v>
                </c:pt>
                <c:pt idx="3236">
                  <c:v>0</c:v>
                </c:pt>
                <c:pt idx="3237">
                  <c:v>0</c:v>
                </c:pt>
                <c:pt idx="3238">
                  <c:v>0</c:v>
                </c:pt>
                <c:pt idx="3239">
                  <c:v>0</c:v>
                </c:pt>
                <c:pt idx="3240">
                  <c:v>0</c:v>
                </c:pt>
                <c:pt idx="3241">
                  <c:v>0</c:v>
                </c:pt>
                <c:pt idx="3242">
                  <c:v>0</c:v>
                </c:pt>
                <c:pt idx="3243">
                  <c:v>0</c:v>
                </c:pt>
                <c:pt idx="3244">
                  <c:v>2.0562997742354306E-2</c:v>
                </c:pt>
                <c:pt idx="3245">
                  <c:v>0.11481007072814489</c:v>
                </c:pt>
                <c:pt idx="3246">
                  <c:v>0.38898337395953569</c:v>
                </c:pt>
                <c:pt idx="3247">
                  <c:v>0.69228759065926171</c:v>
                </c:pt>
                <c:pt idx="3248">
                  <c:v>0.94932506243869064</c:v>
                </c:pt>
                <c:pt idx="3249">
                  <c:v>1.1463871241362527</c:v>
                </c:pt>
                <c:pt idx="3250">
                  <c:v>1.2646243611547898</c:v>
                </c:pt>
                <c:pt idx="3251">
                  <c:v>1.309177522929891</c:v>
                </c:pt>
                <c:pt idx="3252">
                  <c:v>1.2766194431711633</c:v>
                </c:pt>
                <c:pt idx="3253">
                  <c:v>1.173804454459392</c:v>
                </c:pt>
                <c:pt idx="3254">
                  <c:v>0.98188314219741812</c:v>
                </c:pt>
                <c:pt idx="3255">
                  <c:v>0.70599625582083114</c:v>
                </c:pt>
                <c:pt idx="3256">
                  <c:v>0.41125995484708616</c:v>
                </c:pt>
                <c:pt idx="3257">
                  <c:v>0.17478548081001161</c:v>
                </c:pt>
                <c:pt idx="3258">
                  <c:v>4.6266744920297184E-2</c:v>
                </c:pt>
                <c:pt idx="3259">
                  <c:v>0</c:v>
                </c:pt>
                <c:pt idx="3260">
                  <c:v>0</c:v>
                </c:pt>
                <c:pt idx="3261">
                  <c:v>0</c:v>
                </c:pt>
                <c:pt idx="3262">
                  <c:v>0</c:v>
                </c:pt>
                <c:pt idx="3263">
                  <c:v>0</c:v>
                </c:pt>
                <c:pt idx="3264">
                  <c:v>0</c:v>
                </c:pt>
                <c:pt idx="3265">
                  <c:v>0</c:v>
                </c:pt>
                <c:pt idx="3266">
                  <c:v>0</c:v>
                </c:pt>
                <c:pt idx="3267">
                  <c:v>0</c:v>
                </c:pt>
                <c:pt idx="3268">
                  <c:v>5.1407494355885765E-3</c:v>
                </c:pt>
                <c:pt idx="3269">
                  <c:v>4.9693911210689577E-2</c:v>
                </c:pt>
                <c:pt idx="3270">
                  <c:v>0.14394098419648016</c:v>
                </c:pt>
                <c:pt idx="3271">
                  <c:v>0.29816346726413745</c:v>
                </c:pt>
                <c:pt idx="3272">
                  <c:v>0.42496862000865565</c:v>
                </c:pt>
                <c:pt idx="3273">
                  <c:v>0.49179836267130717</c:v>
                </c:pt>
                <c:pt idx="3274">
                  <c:v>0.49179836267130717</c:v>
                </c:pt>
                <c:pt idx="3275">
                  <c:v>0.50893419412326901</c:v>
                </c:pt>
                <c:pt idx="3276">
                  <c:v>0.4883711963809147</c:v>
                </c:pt>
                <c:pt idx="3277">
                  <c:v>0.46095386605777572</c:v>
                </c:pt>
                <c:pt idx="3278">
                  <c:v>0.37870187508835851</c:v>
                </c:pt>
                <c:pt idx="3279">
                  <c:v>0.32386721444208033</c:v>
                </c:pt>
                <c:pt idx="3280">
                  <c:v>0.2261929751658974</c:v>
                </c:pt>
                <c:pt idx="3281">
                  <c:v>0.11995082016373347</c:v>
                </c:pt>
                <c:pt idx="3282">
                  <c:v>4.2839578629904805E-2</c:v>
                </c:pt>
                <c:pt idx="3283">
                  <c:v>0</c:v>
                </c:pt>
                <c:pt idx="3284">
                  <c:v>0</c:v>
                </c:pt>
                <c:pt idx="3285">
                  <c:v>0</c:v>
                </c:pt>
                <c:pt idx="3286">
                  <c:v>0</c:v>
                </c:pt>
                <c:pt idx="3287">
                  <c:v>0</c:v>
                </c:pt>
                <c:pt idx="3288">
                  <c:v>0</c:v>
                </c:pt>
                <c:pt idx="3289">
                  <c:v>0</c:v>
                </c:pt>
                <c:pt idx="3290">
                  <c:v>0</c:v>
                </c:pt>
                <c:pt idx="3291">
                  <c:v>0</c:v>
                </c:pt>
                <c:pt idx="3292">
                  <c:v>2.2276580887550499E-2</c:v>
                </c:pt>
                <c:pt idx="3293">
                  <c:v>0.12509156959932202</c:v>
                </c:pt>
                <c:pt idx="3294">
                  <c:v>0.31187213242570699</c:v>
                </c:pt>
                <c:pt idx="3295">
                  <c:v>0.54149227388199672</c:v>
                </c:pt>
                <c:pt idx="3296">
                  <c:v>0.74540866816034357</c:v>
                </c:pt>
                <c:pt idx="3297">
                  <c:v>0.82423349283936842</c:v>
                </c:pt>
                <c:pt idx="3298">
                  <c:v>0.80709766138740657</c:v>
                </c:pt>
                <c:pt idx="3299">
                  <c:v>0.68029250864288837</c:v>
                </c:pt>
                <c:pt idx="3300">
                  <c:v>0.47294894807414906</c:v>
                </c:pt>
                <c:pt idx="3301">
                  <c:v>0.52092927613964246</c:v>
                </c:pt>
                <c:pt idx="3302">
                  <c:v>0.50550702783287671</c:v>
                </c:pt>
                <c:pt idx="3303">
                  <c:v>0.36499320992678891</c:v>
                </c:pt>
                <c:pt idx="3304">
                  <c:v>0.19192131226197354</c:v>
                </c:pt>
                <c:pt idx="3305">
                  <c:v>9.7674239276182961E-2</c:v>
                </c:pt>
                <c:pt idx="3306">
                  <c:v>3.0844496613531457E-2</c:v>
                </c:pt>
                <c:pt idx="3307">
                  <c:v>0</c:v>
                </c:pt>
                <c:pt idx="3308">
                  <c:v>0</c:v>
                </c:pt>
                <c:pt idx="3309">
                  <c:v>0</c:v>
                </c:pt>
                <c:pt idx="3310">
                  <c:v>0</c:v>
                </c:pt>
                <c:pt idx="3311">
                  <c:v>0</c:v>
                </c:pt>
                <c:pt idx="3312">
                  <c:v>0</c:v>
                </c:pt>
                <c:pt idx="3313">
                  <c:v>0</c:v>
                </c:pt>
                <c:pt idx="3314">
                  <c:v>0</c:v>
                </c:pt>
                <c:pt idx="3315">
                  <c:v>0</c:v>
                </c:pt>
                <c:pt idx="3316">
                  <c:v>6.8543325807847687E-3</c:v>
                </c:pt>
                <c:pt idx="3317">
                  <c:v>4.6266744920297184E-2</c:v>
                </c:pt>
                <c:pt idx="3318">
                  <c:v>9.9387822421379154E-2</c:v>
                </c:pt>
                <c:pt idx="3319">
                  <c:v>0.16279039879363824</c:v>
                </c:pt>
                <c:pt idx="3320">
                  <c:v>0.27245972008619457</c:v>
                </c:pt>
                <c:pt idx="3321">
                  <c:v>0.42496862000865565</c:v>
                </c:pt>
                <c:pt idx="3322">
                  <c:v>0.58947260194749007</c:v>
                </c:pt>
                <c:pt idx="3323">
                  <c:v>0.64602084573896446</c:v>
                </c:pt>
                <c:pt idx="3324">
                  <c:v>0.58775901880229398</c:v>
                </c:pt>
                <c:pt idx="3325">
                  <c:v>0.46609461549336428</c:v>
                </c:pt>
                <c:pt idx="3326">
                  <c:v>0.39926487283071277</c:v>
                </c:pt>
                <c:pt idx="3327">
                  <c:v>0.30330421669972601</c:v>
                </c:pt>
                <c:pt idx="3328">
                  <c:v>0.21591147629472021</c:v>
                </c:pt>
                <c:pt idx="3329">
                  <c:v>0.133659485325303</c:v>
                </c:pt>
                <c:pt idx="3330">
                  <c:v>3.9412412339512426E-2</c:v>
                </c:pt>
                <c:pt idx="3331">
                  <c:v>0</c:v>
                </c:pt>
                <c:pt idx="3332">
                  <c:v>0</c:v>
                </c:pt>
                <c:pt idx="3333">
                  <c:v>0</c:v>
                </c:pt>
                <c:pt idx="3334">
                  <c:v>0</c:v>
                </c:pt>
                <c:pt idx="3335">
                  <c:v>0</c:v>
                </c:pt>
                <c:pt idx="3336">
                  <c:v>0</c:v>
                </c:pt>
                <c:pt idx="3337">
                  <c:v>0</c:v>
                </c:pt>
                <c:pt idx="3338">
                  <c:v>0</c:v>
                </c:pt>
                <c:pt idx="3339">
                  <c:v>0</c:v>
                </c:pt>
                <c:pt idx="3340">
                  <c:v>1.3708665161569537E-2</c:v>
                </c:pt>
                <c:pt idx="3341">
                  <c:v>7.8824824679024852E-2</c:v>
                </c:pt>
                <c:pt idx="3342">
                  <c:v>0.17307189766481543</c:v>
                </c:pt>
                <c:pt idx="3343">
                  <c:v>0.28445480210256791</c:v>
                </c:pt>
                <c:pt idx="3344">
                  <c:v>0.47637611436454147</c:v>
                </c:pt>
                <c:pt idx="3345">
                  <c:v>0.60660843339945203</c:v>
                </c:pt>
                <c:pt idx="3346">
                  <c:v>0.72998641985357782</c:v>
                </c:pt>
                <c:pt idx="3347">
                  <c:v>0.69742834009485022</c:v>
                </c:pt>
                <c:pt idx="3348">
                  <c:v>0.64602084573896446</c:v>
                </c:pt>
                <c:pt idx="3349">
                  <c:v>0.59118618509268628</c:v>
                </c:pt>
                <c:pt idx="3350">
                  <c:v>0.50893419412326901</c:v>
                </c:pt>
                <c:pt idx="3351">
                  <c:v>0.38041545823355466</c:v>
                </c:pt>
                <c:pt idx="3352">
                  <c:v>0.27760046952178313</c:v>
                </c:pt>
                <c:pt idx="3353">
                  <c:v>0.1559360662128535</c:v>
                </c:pt>
                <c:pt idx="3354">
                  <c:v>4.6266744920297184E-2</c:v>
                </c:pt>
                <c:pt idx="3355">
                  <c:v>0</c:v>
                </c:pt>
                <c:pt idx="3356">
                  <c:v>0</c:v>
                </c:pt>
                <c:pt idx="3357">
                  <c:v>0</c:v>
                </c:pt>
                <c:pt idx="3358">
                  <c:v>0</c:v>
                </c:pt>
                <c:pt idx="3359">
                  <c:v>0</c:v>
                </c:pt>
                <c:pt idx="3360">
                  <c:v>0</c:v>
                </c:pt>
                <c:pt idx="3361">
                  <c:v>0</c:v>
                </c:pt>
                <c:pt idx="3362">
                  <c:v>0</c:v>
                </c:pt>
                <c:pt idx="3363">
                  <c:v>0</c:v>
                </c:pt>
                <c:pt idx="3364">
                  <c:v>1.713583145196192E-2</c:v>
                </c:pt>
                <c:pt idx="3365">
                  <c:v>0.10452857185696772</c:v>
                </c:pt>
                <c:pt idx="3366">
                  <c:v>0.26046463806982123</c:v>
                </c:pt>
                <c:pt idx="3367">
                  <c:v>0.43525011887983284</c:v>
                </c:pt>
                <c:pt idx="3368">
                  <c:v>0.58433185251190156</c:v>
                </c:pt>
                <c:pt idx="3369">
                  <c:v>0.69228759065926171</c:v>
                </c:pt>
                <c:pt idx="3370">
                  <c:v>0.73512716928916644</c:v>
                </c:pt>
                <c:pt idx="3371">
                  <c:v>0.72655925356318551</c:v>
                </c:pt>
                <c:pt idx="3372">
                  <c:v>0.66829742662651503</c:v>
                </c:pt>
                <c:pt idx="3373">
                  <c:v>0.57919110307631305</c:v>
                </c:pt>
                <c:pt idx="3374">
                  <c:v>0.47294894807414906</c:v>
                </c:pt>
                <c:pt idx="3375">
                  <c:v>0.35642529420080798</c:v>
                </c:pt>
                <c:pt idx="3376">
                  <c:v>0.23647447403707453</c:v>
                </c:pt>
                <c:pt idx="3377">
                  <c:v>0.12509156959932202</c:v>
                </c:pt>
                <c:pt idx="3378">
                  <c:v>4.1125995484708612E-2</c:v>
                </c:pt>
                <c:pt idx="3379">
                  <c:v>0</c:v>
                </c:pt>
                <c:pt idx="3380">
                  <c:v>0</c:v>
                </c:pt>
                <c:pt idx="3381">
                  <c:v>0</c:v>
                </c:pt>
                <c:pt idx="3382">
                  <c:v>0</c:v>
                </c:pt>
                <c:pt idx="3383">
                  <c:v>0</c:v>
                </c:pt>
                <c:pt idx="3384">
                  <c:v>0</c:v>
                </c:pt>
                <c:pt idx="3385">
                  <c:v>0</c:v>
                </c:pt>
                <c:pt idx="3386">
                  <c:v>0</c:v>
                </c:pt>
                <c:pt idx="3387">
                  <c:v>0</c:v>
                </c:pt>
                <c:pt idx="3388">
                  <c:v>2.9130913468335268E-2</c:v>
                </c:pt>
                <c:pt idx="3389">
                  <c:v>0.13023231903491062</c:v>
                </c:pt>
                <c:pt idx="3390">
                  <c:v>0.35299812791041557</c:v>
                </c:pt>
                <c:pt idx="3391">
                  <c:v>0.69400117380445792</c:v>
                </c:pt>
                <c:pt idx="3392">
                  <c:v>0.93561639727712109</c:v>
                </c:pt>
                <c:pt idx="3393">
                  <c:v>1.079557381473601</c:v>
                </c:pt>
                <c:pt idx="3394">
                  <c:v>1.1618093724430185</c:v>
                </c:pt>
                <c:pt idx="3395">
                  <c:v>1.175518037604588</c:v>
                </c:pt>
                <c:pt idx="3396">
                  <c:v>1.1138290443775252</c:v>
                </c:pt>
                <c:pt idx="3397">
                  <c:v>0.98531030848781043</c:v>
                </c:pt>
                <c:pt idx="3398">
                  <c:v>0.75054941759593219</c:v>
                </c:pt>
                <c:pt idx="3399">
                  <c:v>0.48323044694532613</c:v>
                </c:pt>
                <c:pt idx="3400">
                  <c:v>0.27760046952178313</c:v>
                </c:pt>
                <c:pt idx="3401">
                  <c:v>0.13023231903491062</c:v>
                </c:pt>
                <c:pt idx="3402">
                  <c:v>3.7698829194316226E-2</c:v>
                </c:pt>
                <c:pt idx="3403">
                  <c:v>0</c:v>
                </c:pt>
                <c:pt idx="3404">
                  <c:v>0</c:v>
                </c:pt>
                <c:pt idx="3405">
                  <c:v>0</c:v>
                </c:pt>
                <c:pt idx="3406">
                  <c:v>0</c:v>
                </c:pt>
                <c:pt idx="3407">
                  <c:v>0</c:v>
                </c:pt>
                <c:pt idx="3408">
                  <c:v>0</c:v>
                </c:pt>
                <c:pt idx="3409">
                  <c:v>0</c:v>
                </c:pt>
                <c:pt idx="3410">
                  <c:v>0</c:v>
                </c:pt>
                <c:pt idx="3411">
                  <c:v>0</c:v>
                </c:pt>
                <c:pt idx="3412">
                  <c:v>3.427166290392384E-2</c:v>
                </c:pt>
                <c:pt idx="3413">
                  <c:v>0.133659485325303</c:v>
                </c:pt>
                <c:pt idx="3414">
                  <c:v>0.39069695710473185</c:v>
                </c:pt>
                <c:pt idx="3415">
                  <c:v>0.64944801202935687</c:v>
                </c:pt>
                <c:pt idx="3416">
                  <c:v>0.8190927434037798</c:v>
                </c:pt>
                <c:pt idx="3417">
                  <c:v>0.88420890292123522</c:v>
                </c:pt>
                <c:pt idx="3418">
                  <c:v>0.87392740405005809</c:v>
                </c:pt>
                <c:pt idx="3419">
                  <c:v>0.80367049509701405</c:v>
                </c:pt>
                <c:pt idx="3420">
                  <c:v>0.71456417154681218</c:v>
                </c:pt>
                <c:pt idx="3421">
                  <c:v>0.63745293001298342</c:v>
                </c:pt>
                <c:pt idx="3422">
                  <c:v>0.57405035364072443</c:v>
                </c:pt>
                <c:pt idx="3423">
                  <c:v>0.46609461549336428</c:v>
                </c:pt>
                <c:pt idx="3424">
                  <c:v>0.29130913468335268</c:v>
                </c:pt>
                <c:pt idx="3425">
                  <c:v>0.13023231903491062</c:v>
                </c:pt>
                <c:pt idx="3426">
                  <c:v>3.7698829194316226E-2</c:v>
                </c:pt>
                <c:pt idx="3427">
                  <c:v>0</c:v>
                </c:pt>
                <c:pt idx="3428">
                  <c:v>0</c:v>
                </c:pt>
                <c:pt idx="3429">
                  <c:v>0</c:v>
                </c:pt>
                <c:pt idx="3430">
                  <c:v>0</c:v>
                </c:pt>
                <c:pt idx="3431">
                  <c:v>0</c:v>
                </c:pt>
                <c:pt idx="3432">
                  <c:v>0</c:v>
                </c:pt>
                <c:pt idx="3433">
                  <c:v>0</c:v>
                </c:pt>
                <c:pt idx="3434">
                  <c:v>0</c:v>
                </c:pt>
                <c:pt idx="3435">
                  <c:v>0</c:v>
                </c:pt>
                <c:pt idx="3436">
                  <c:v>2.7417330323139075E-2</c:v>
                </c:pt>
                <c:pt idx="3437">
                  <c:v>0.12166440330892964</c:v>
                </c:pt>
                <c:pt idx="3438">
                  <c:v>0.31015854928051079</c:v>
                </c:pt>
                <c:pt idx="3439">
                  <c:v>0.52949719186562338</c:v>
                </c:pt>
                <c:pt idx="3440">
                  <c:v>0.74026791872475495</c:v>
                </c:pt>
                <c:pt idx="3441">
                  <c:v>0.89791756808280476</c:v>
                </c:pt>
                <c:pt idx="3442">
                  <c:v>1.1138290443775252</c:v>
                </c:pt>
                <c:pt idx="3443">
                  <c:v>1.1806587870401763</c:v>
                </c:pt>
                <c:pt idx="3444">
                  <c:v>1.1395327915554678</c:v>
                </c:pt>
                <c:pt idx="3445">
                  <c:v>1.0469993017148733</c:v>
                </c:pt>
                <c:pt idx="3446">
                  <c:v>0.89963115122800097</c:v>
                </c:pt>
                <c:pt idx="3447">
                  <c:v>0.70599625582083114</c:v>
                </c:pt>
                <c:pt idx="3448">
                  <c:v>0.45924028291257957</c:v>
                </c:pt>
                <c:pt idx="3449">
                  <c:v>0.20048922798795452</c:v>
                </c:pt>
                <c:pt idx="3450">
                  <c:v>5.8261826936670535E-2</c:v>
                </c:pt>
                <c:pt idx="3451">
                  <c:v>1.7135831451961922E-3</c:v>
                </c:pt>
                <c:pt idx="3452">
                  <c:v>0</c:v>
                </c:pt>
                <c:pt idx="3453">
                  <c:v>0</c:v>
                </c:pt>
                <c:pt idx="3454">
                  <c:v>0</c:v>
                </c:pt>
                <c:pt idx="3455">
                  <c:v>0</c:v>
                </c:pt>
                <c:pt idx="3456">
                  <c:v>0</c:v>
                </c:pt>
                <c:pt idx="3457">
                  <c:v>0</c:v>
                </c:pt>
                <c:pt idx="3458">
                  <c:v>0</c:v>
                </c:pt>
                <c:pt idx="3459">
                  <c:v>0</c:v>
                </c:pt>
                <c:pt idx="3460">
                  <c:v>3.7698829194316226E-2</c:v>
                </c:pt>
                <c:pt idx="3461">
                  <c:v>0.14222740105128395</c:v>
                </c:pt>
                <c:pt idx="3462">
                  <c:v>0.36670679307198517</c:v>
                </c:pt>
                <c:pt idx="3463">
                  <c:v>0.49693911210689568</c:v>
                </c:pt>
                <c:pt idx="3464">
                  <c:v>0.48494403009052239</c:v>
                </c:pt>
                <c:pt idx="3465">
                  <c:v>0.44553161775101002</c:v>
                </c:pt>
                <c:pt idx="3466">
                  <c:v>0.50893419412326901</c:v>
                </c:pt>
                <c:pt idx="3467">
                  <c:v>0.77796674791907139</c:v>
                </c:pt>
                <c:pt idx="3468">
                  <c:v>0.91676698267996282</c:v>
                </c:pt>
                <c:pt idx="3469">
                  <c:v>0.78653466364505231</c:v>
                </c:pt>
                <c:pt idx="3470">
                  <c:v>0.63059859743219882</c:v>
                </c:pt>
                <c:pt idx="3471">
                  <c:v>0.4695217817837567</c:v>
                </c:pt>
                <c:pt idx="3472">
                  <c:v>0.34785737847482701</c:v>
                </c:pt>
                <c:pt idx="3473">
                  <c:v>0.17992623024560017</c:v>
                </c:pt>
                <c:pt idx="3474">
                  <c:v>6.5116159517455308E-2</c:v>
                </c:pt>
                <c:pt idx="3475">
                  <c:v>0</c:v>
                </c:pt>
                <c:pt idx="3476">
                  <c:v>0</c:v>
                </c:pt>
                <c:pt idx="3477">
                  <c:v>0</c:v>
                </c:pt>
                <c:pt idx="3478">
                  <c:v>0</c:v>
                </c:pt>
                <c:pt idx="3479">
                  <c:v>0</c:v>
                </c:pt>
                <c:pt idx="3480">
                  <c:v>0</c:v>
                </c:pt>
                <c:pt idx="3481">
                  <c:v>0</c:v>
                </c:pt>
                <c:pt idx="3482">
                  <c:v>0</c:v>
                </c:pt>
                <c:pt idx="3483">
                  <c:v>0</c:v>
                </c:pt>
                <c:pt idx="3484">
                  <c:v>3.427166290392384E-2</c:v>
                </c:pt>
                <c:pt idx="3485">
                  <c:v>0.133659485325303</c:v>
                </c:pt>
                <c:pt idx="3486">
                  <c:v>0.37013395936237747</c:v>
                </c:pt>
                <c:pt idx="3487">
                  <c:v>0.64602084573896446</c:v>
                </c:pt>
                <c:pt idx="3488">
                  <c:v>0.88249531977603901</c:v>
                </c:pt>
                <c:pt idx="3489">
                  <c:v>1.0761302151832086</c:v>
                </c:pt>
                <c:pt idx="3490">
                  <c:v>1.1635229555882147</c:v>
                </c:pt>
                <c:pt idx="3491">
                  <c:v>1.1600957892978223</c:v>
                </c:pt>
                <c:pt idx="3492">
                  <c:v>1.0315770534081077</c:v>
                </c:pt>
                <c:pt idx="3493">
                  <c:v>0.85336440630770372</c:v>
                </c:pt>
                <c:pt idx="3494">
                  <c:v>0.74198150186995127</c:v>
                </c:pt>
                <c:pt idx="3495">
                  <c:v>0.63402576372259112</c:v>
                </c:pt>
                <c:pt idx="3496">
                  <c:v>0.45238595033179479</c:v>
                </c:pt>
                <c:pt idx="3497">
                  <c:v>0.20048922798795452</c:v>
                </c:pt>
                <c:pt idx="3498">
                  <c:v>5.9975410081866735E-2</c:v>
                </c:pt>
                <c:pt idx="3499">
                  <c:v>0</c:v>
                </c:pt>
                <c:pt idx="3500">
                  <c:v>0</c:v>
                </c:pt>
                <c:pt idx="3501">
                  <c:v>0</c:v>
                </c:pt>
                <c:pt idx="3502">
                  <c:v>0</c:v>
                </c:pt>
                <c:pt idx="3503">
                  <c:v>0</c:v>
                </c:pt>
                <c:pt idx="3504">
                  <c:v>0</c:v>
                </c:pt>
                <c:pt idx="3505">
                  <c:v>0</c:v>
                </c:pt>
                <c:pt idx="3506">
                  <c:v>0</c:v>
                </c:pt>
                <c:pt idx="3507">
                  <c:v>0</c:v>
                </c:pt>
                <c:pt idx="3508">
                  <c:v>2.3990164032746692E-2</c:v>
                </c:pt>
                <c:pt idx="3509">
                  <c:v>0.13537306847049918</c:v>
                </c:pt>
                <c:pt idx="3510">
                  <c:v>0.33414871331325752</c:v>
                </c:pt>
                <c:pt idx="3511">
                  <c:v>0.55520093904356627</c:v>
                </c:pt>
                <c:pt idx="3512">
                  <c:v>0.76597166590269794</c:v>
                </c:pt>
                <c:pt idx="3513">
                  <c:v>0.99216464106859514</c:v>
                </c:pt>
                <c:pt idx="3514">
                  <c:v>1.1292512926842908</c:v>
                </c:pt>
                <c:pt idx="3515">
                  <c:v>1.1926538690565498</c:v>
                </c:pt>
                <c:pt idx="3516">
                  <c:v>1.0538536342956584</c:v>
                </c:pt>
                <c:pt idx="3517">
                  <c:v>0.69571475694965401</c:v>
                </c:pt>
                <c:pt idx="3518">
                  <c:v>0.45238595033179479</c:v>
                </c:pt>
                <c:pt idx="3519">
                  <c:v>0.32215363129688412</c:v>
                </c:pt>
                <c:pt idx="3520">
                  <c:v>0.267318970650606</c:v>
                </c:pt>
                <c:pt idx="3521">
                  <c:v>0.16107681564844206</c:v>
                </c:pt>
                <c:pt idx="3522">
                  <c:v>6.1688993227062915E-2</c:v>
                </c:pt>
                <c:pt idx="3523">
                  <c:v>1.7135831451961922E-3</c:v>
                </c:pt>
                <c:pt idx="3524">
                  <c:v>0</c:v>
                </c:pt>
                <c:pt idx="3525">
                  <c:v>0</c:v>
                </c:pt>
                <c:pt idx="3526">
                  <c:v>0</c:v>
                </c:pt>
                <c:pt idx="3527">
                  <c:v>0</c:v>
                </c:pt>
                <c:pt idx="3528">
                  <c:v>0</c:v>
                </c:pt>
                <c:pt idx="3529">
                  <c:v>0</c:v>
                </c:pt>
                <c:pt idx="3530">
                  <c:v>0</c:v>
                </c:pt>
                <c:pt idx="3531">
                  <c:v>0</c:v>
                </c:pt>
                <c:pt idx="3532">
                  <c:v>3.427166290392384E-2</c:v>
                </c:pt>
                <c:pt idx="3533">
                  <c:v>0.13708665161569536</c:v>
                </c:pt>
                <c:pt idx="3534">
                  <c:v>0.30159063355452981</c:v>
                </c:pt>
                <c:pt idx="3535">
                  <c:v>0.45238595033179479</c:v>
                </c:pt>
                <c:pt idx="3536">
                  <c:v>0.43010936944424427</c:v>
                </c:pt>
                <c:pt idx="3537">
                  <c:v>0.35813887734600414</c:v>
                </c:pt>
                <c:pt idx="3538">
                  <c:v>0.40440562226630133</c:v>
                </c:pt>
                <c:pt idx="3539">
                  <c:v>0.3769882919431623</c:v>
                </c:pt>
                <c:pt idx="3540">
                  <c:v>0.32386721444208033</c:v>
                </c:pt>
                <c:pt idx="3541">
                  <c:v>0.30673138299011837</c:v>
                </c:pt>
                <c:pt idx="3542">
                  <c:v>0.31358571557090315</c:v>
                </c:pt>
                <c:pt idx="3543">
                  <c:v>0.28274121895737175</c:v>
                </c:pt>
                <c:pt idx="3544">
                  <c:v>0.19877564484275831</c:v>
                </c:pt>
                <c:pt idx="3545">
                  <c:v>0.13708665161569536</c:v>
                </c:pt>
                <c:pt idx="3546">
                  <c:v>6.5116159517455308E-2</c:v>
                </c:pt>
                <c:pt idx="3547">
                  <c:v>1.7135831451961922E-3</c:v>
                </c:pt>
                <c:pt idx="3548">
                  <c:v>0</c:v>
                </c:pt>
                <c:pt idx="3549">
                  <c:v>0</c:v>
                </c:pt>
                <c:pt idx="3550">
                  <c:v>0</c:v>
                </c:pt>
                <c:pt idx="3551">
                  <c:v>0</c:v>
                </c:pt>
                <c:pt idx="3552">
                  <c:v>0</c:v>
                </c:pt>
                <c:pt idx="3553">
                  <c:v>0</c:v>
                </c:pt>
                <c:pt idx="3554">
                  <c:v>0</c:v>
                </c:pt>
                <c:pt idx="3555">
                  <c:v>0</c:v>
                </c:pt>
                <c:pt idx="3556">
                  <c:v>3.7698829194316226E-2</c:v>
                </c:pt>
                <c:pt idx="3557">
                  <c:v>0.13194590218010682</c:v>
                </c:pt>
                <c:pt idx="3558">
                  <c:v>0.40611920541149754</c:v>
                </c:pt>
                <c:pt idx="3559">
                  <c:v>0.69914192324004643</c:v>
                </c:pt>
                <c:pt idx="3560">
                  <c:v>0.9407571467127096</c:v>
                </c:pt>
                <c:pt idx="3561">
                  <c:v>1.1138290443775252</c:v>
                </c:pt>
                <c:pt idx="3562">
                  <c:v>1.2012217847825308</c:v>
                </c:pt>
                <c:pt idx="3563">
                  <c:v>1.2132168667989041</c:v>
                </c:pt>
                <c:pt idx="3564">
                  <c:v>1.1686637050238031</c:v>
                </c:pt>
                <c:pt idx="3565">
                  <c:v>1.079557381473601</c:v>
                </c:pt>
                <c:pt idx="3566">
                  <c:v>0.92533489840594385</c:v>
                </c:pt>
                <c:pt idx="3567">
                  <c:v>0.70942342211122356</c:v>
                </c:pt>
                <c:pt idx="3568">
                  <c:v>0.40440562226630133</c:v>
                </c:pt>
                <c:pt idx="3569">
                  <c:v>0.19534847855236592</c:v>
                </c:pt>
                <c:pt idx="3570">
                  <c:v>6.5116159517455308E-2</c:v>
                </c:pt>
                <c:pt idx="3571">
                  <c:v>1.7135831451961922E-3</c:v>
                </c:pt>
                <c:pt idx="3572">
                  <c:v>0</c:v>
                </c:pt>
                <c:pt idx="3573">
                  <c:v>0</c:v>
                </c:pt>
                <c:pt idx="3574">
                  <c:v>0</c:v>
                </c:pt>
                <c:pt idx="3575">
                  <c:v>0</c:v>
                </c:pt>
                <c:pt idx="3576">
                  <c:v>0</c:v>
                </c:pt>
                <c:pt idx="3577">
                  <c:v>0</c:v>
                </c:pt>
                <c:pt idx="3578">
                  <c:v>0</c:v>
                </c:pt>
                <c:pt idx="3579">
                  <c:v>0</c:v>
                </c:pt>
                <c:pt idx="3580">
                  <c:v>2.7417330323139075E-2</c:v>
                </c:pt>
                <c:pt idx="3581">
                  <c:v>0.13708665161569536</c:v>
                </c:pt>
                <c:pt idx="3582">
                  <c:v>0.3307215470228651</c:v>
                </c:pt>
                <c:pt idx="3583">
                  <c:v>0.53635152444640821</c:v>
                </c:pt>
                <c:pt idx="3584">
                  <c:v>0.76597166590269794</c:v>
                </c:pt>
                <c:pt idx="3585">
                  <c:v>0.88763606921162752</c:v>
                </c:pt>
                <c:pt idx="3586">
                  <c:v>0.98873747477820284</c:v>
                </c:pt>
                <c:pt idx="3587">
                  <c:v>1.0709894657476202</c:v>
                </c:pt>
                <c:pt idx="3588">
                  <c:v>1.1018339623611517</c:v>
                </c:pt>
                <c:pt idx="3589">
                  <c:v>0.93390281413192489</c:v>
                </c:pt>
                <c:pt idx="3590">
                  <c:v>0.84479649058172279</c:v>
                </c:pt>
                <c:pt idx="3591">
                  <c:v>0.68371967493328079</c:v>
                </c:pt>
                <c:pt idx="3592">
                  <c:v>0.46266744920297193</c:v>
                </c:pt>
                <c:pt idx="3593">
                  <c:v>0.21077072685913162</c:v>
                </c:pt>
                <c:pt idx="3594">
                  <c:v>7.0256908953043887E-2</c:v>
                </c:pt>
                <c:pt idx="3595">
                  <c:v>3.4271662903923843E-3</c:v>
                </c:pt>
                <c:pt idx="3596">
                  <c:v>0</c:v>
                </c:pt>
                <c:pt idx="3597">
                  <c:v>0</c:v>
                </c:pt>
                <c:pt idx="3598">
                  <c:v>0</c:v>
                </c:pt>
                <c:pt idx="3599">
                  <c:v>0</c:v>
                </c:pt>
                <c:pt idx="3600">
                  <c:v>0</c:v>
                </c:pt>
                <c:pt idx="3601">
                  <c:v>0</c:v>
                </c:pt>
                <c:pt idx="3602">
                  <c:v>0</c:v>
                </c:pt>
                <c:pt idx="3603">
                  <c:v>0</c:v>
                </c:pt>
                <c:pt idx="3604">
                  <c:v>3.7698829194316226E-2</c:v>
                </c:pt>
                <c:pt idx="3605">
                  <c:v>0.12851873588971441</c:v>
                </c:pt>
                <c:pt idx="3606">
                  <c:v>0.39412412339512426</c:v>
                </c:pt>
                <c:pt idx="3607">
                  <c:v>0.68029250864288837</c:v>
                </c:pt>
                <c:pt idx="3608">
                  <c:v>0.92704848155114006</c:v>
                </c:pt>
                <c:pt idx="3609">
                  <c:v>1.1052611286515441</c:v>
                </c:pt>
                <c:pt idx="3610">
                  <c:v>1.2183576162344927</c:v>
                </c:pt>
                <c:pt idx="3611">
                  <c:v>1.2646243611547898</c:v>
                </c:pt>
                <c:pt idx="3612">
                  <c:v>1.2372070308316507</c:v>
                </c:pt>
                <c:pt idx="3613">
                  <c:v>1.1446735409910564</c:v>
                </c:pt>
                <c:pt idx="3614">
                  <c:v>0.98359672534261433</c:v>
                </c:pt>
                <c:pt idx="3615">
                  <c:v>0.75911733332191311</c:v>
                </c:pt>
                <c:pt idx="3616">
                  <c:v>0.48665761323571854</c:v>
                </c:pt>
                <c:pt idx="3617">
                  <c:v>0.20562997742354308</c:v>
                </c:pt>
                <c:pt idx="3618">
                  <c:v>5.8261826936670535E-2</c:v>
                </c:pt>
                <c:pt idx="3619">
                  <c:v>3.4271662903923843E-3</c:v>
                </c:pt>
                <c:pt idx="3620">
                  <c:v>0</c:v>
                </c:pt>
                <c:pt idx="3621">
                  <c:v>0</c:v>
                </c:pt>
                <c:pt idx="3622">
                  <c:v>0</c:v>
                </c:pt>
                <c:pt idx="3623">
                  <c:v>0</c:v>
                </c:pt>
                <c:pt idx="3624">
                  <c:v>0</c:v>
                </c:pt>
                <c:pt idx="3625">
                  <c:v>0</c:v>
                </c:pt>
                <c:pt idx="3626">
                  <c:v>0</c:v>
                </c:pt>
                <c:pt idx="3627">
                  <c:v>0</c:v>
                </c:pt>
                <c:pt idx="3628">
                  <c:v>3.9412412339512426E-2</c:v>
                </c:pt>
                <c:pt idx="3629">
                  <c:v>0.13023231903491062</c:v>
                </c:pt>
                <c:pt idx="3630">
                  <c:v>0.39412412339512426</c:v>
                </c:pt>
                <c:pt idx="3631">
                  <c:v>0.64602084573896446</c:v>
                </c:pt>
                <c:pt idx="3632">
                  <c:v>0.82251990969417232</c:v>
                </c:pt>
                <c:pt idx="3633">
                  <c:v>0.9390435635675134</c:v>
                </c:pt>
                <c:pt idx="3634">
                  <c:v>1.017868388246538</c:v>
                </c:pt>
                <c:pt idx="3635">
                  <c:v>1.1086882949419363</c:v>
                </c:pt>
                <c:pt idx="3636">
                  <c:v>1.1121154612323287</c:v>
                </c:pt>
                <c:pt idx="3637">
                  <c:v>1.0435721354244811</c:v>
                </c:pt>
                <c:pt idx="3638">
                  <c:v>0.92533489840594385</c:v>
                </c:pt>
                <c:pt idx="3639">
                  <c:v>0.73512716928916644</c:v>
                </c:pt>
                <c:pt idx="3640">
                  <c:v>0.47466253121934532</c:v>
                </c:pt>
                <c:pt idx="3641">
                  <c:v>0.20391639427834687</c:v>
                </c:pt>
                <c:pt idx="3642">
                  <c:v>5.9975410081866735E-2</c:v>
                </c:pt>
                <c:pt idx="3643">
                  <c:v>3.4271662903923843E-3</c:v>
                </c:pt>
                <c:pt idx="3644">
                  <c:v>0</c:v>
                </c:pt>
                <c:pt idx="3645">
                  <c:v>0</c:v>
                </c:pt>
                <c:pt idx="3646">
                  <c:v>0</c:v>
                </c:pt>
                <c:pt idx="3647">
                  <c:v>0</c:v>
                </c:pt>
                <c:pt idx="3648">
                  <c:v>0</c:v>
                </c:pt>
                <c:pt idx="3649">
                  <c:v>0</c:v>
                </c:pt>
                <c:pt idx="3650">
                  <c:v>0</c:v>
                </c:pt>
                <c:pt idx="3651">
                  <c:v>0</c:v>
                </c:pt>
                <c:pt idx="3652">
                  <c:v>3.9412412339512426E-2</c:v>
                </c:pt>
                <c:pt idx="3653">
                  <c:v>0.12851873588971441</c:v>
                </c:pt>
                <c:pt idx="3654">
                  <c:v>0.38555620766914328</c:v>
                </c:pt>
                <c:pt idx="3655">
                  <c:v>0.63745293001298342</c:v>
                </c:pt>
                <c:pt idx="3656">
                  <c:v>0.83451499171054555</c:v>
                </c:pt>
                <c:pt idx="3657">
                  <c:v>0.99216464106859514</c:v>
                </c:pt>
                <c:pt idx="3658">
                  <c:v>1.1121154612323287</c:v>
                </c:pt>
                <c:pt idx="3659">
                  <c:v>1.1772316207497842</c:v>
                </c:pt>
                <c:pt idx="3660">
                  <c:v>1.1703772881689993</c:v>
                </c:pt>
                <c:pt idx="3661">
                  <c:v>1.0932660466351707</c:v>
                </c:pt>
                <c:pt idx="3662">
                  <c:v>0.94247072985790581</c:v>
                </c:pt>
                <c:pt idx="3663">
                  <c:v>0.73170000299877402</c:v>
                </c:pt>
                <c:pt idx="3664">
                  <c:v>0.4712353649289529</c:v>
                </c:pt>
                <c:pt idx="3665">
                  <c:v>0.20220281113315067</c:v>
                </c:pt>
                <c:pt idx="3666">
                  <c:v>5.9975410081866735E-2</c:v>
                </c:pt>
                <c:pt idx="3667">
                  <c:v>3.4271662903923843E-3</c:v>
                </c:pt>
                <c:pt idx="3668">
                  <c:v>0</c:v>
                </c:pt>
                <c:pt idx="3669">
                  <c:v>0</c:v>
                </c:pt>
                <c:pt idx="3670">
                  <c:v>0</c:v>
                </c:pt>
                <c:pt idx="3671">
                  <c:v>0</c:v>
                </c:pt>
                <c:pt idx="3672">
                  <c:v>0</c:v>
                </c:pt>
                <c:pt idx="3673">
                  <c:v>0</c:v>
                </c:pt>
                <c:pt idx="3674">
                  <c:v>0</c:v>
                </c:pt>
                <c:pt idx="3675">
                  <c:v>0</c:v>
                </c:pt>
                <c:pt idx="3676">
                  <c:v>2.7417330323139075E-2</c:v>
                </c:pt>
                <c:pt idx="3677">
                  <c:v>9.9387822421379154E-2</c:v>
                </c:pt>
                <c:pt idx="3678">
                  <c:v>0.20734356056873926</c:v>
                </c:pt>
                <c:pt idx="3679">
                  <c:v>0.43696370202502904</c:v>
                </c:pt>
                <c:pt idx="3680">
                  <c:v>0.73684075243436264</c:v>
                </c:pt>
                <c:pt idx="3681">
                  <c:v>0.67686534235249596</c:v>
                </c:pt>
                <c:pt idx="3682">
                  <c:v>0.40269203912110513</c:v>
                </c:pt>
                <c:pt idx="3683">
                  <c:v>0.29816346726413745</c:v>
                </c:pt>
                <c:pt idx="3684">
                  <c:v>0.33243513016806131</c:v>
                </c:pt>
                <c:pt idx="3685">
                  <c:v>0.34785737847482701</c:v>
                </c:pt>
                <c:pt idx="3686">
                  <c:v>0.50722061097807292</c:v>
                </c:pt>
                <c:pt idx="3687">
                  <c:v>0.60832201654464824</c:v>
                </c:pt>
                <c:pt idx="3688">
                  <c:v>0.38726979081433943</c:v>
                </c:pt>
                <c:pt idx="3689">
                  <c:v>0.18335339653599259</c:v>
                </c:pt>
                <c:pt idx="3690">
                  <c:v>6.1688993227062915E-2</c:v>
                </c:pt>
                <c:pt idx="3691">
                  <c:v>1.7135831451961922E-3</c:v>
                </c:pt>
                <c:pt idx="3692">
                  <c:v>0</c:v>
                </c:pt>
                <c:pt idx="3693">
                  <c:v>0</c:v>
                </c:pt>
                <c:pt idx="3694">
                  <c:v>0</c:v>
                </c:pt>
                <c:pt idx="3695">
                  <c:v>0</c:v>
                </c:pt>
                <c:pt idx="3696">
                  <c:v>0</c:v>
                </c:pt>
                <c:pt idx="3697">
                  <c:v>0</c:v>
                </c:pt>
                <c:pt idx="3698">
                  <c:v>0</c:v>
                </c:pt>
                <c:pt idx="3699">
                  <c:v>0</c:v>
                </c:pt>
                <c:pt idx="3700">
                  <c:v>4.4553161775100998E-2</c:v>
                </c:pt>
                <c:pt idx="3701">
                  <c:v>0.14736815048687252</c:v>
                </c:pt>
                <c:pt idx="3702">
                  <c:v>0.35471171105561178</c:v>
                </c:pt>
                <c:pt idx="3703">
                  <c:v>0.62545784799661019</c:v>
                </c:pt>
                <c:pt idx="3704">
                  <c:v>0.8173791602585837</c:v>
                </c:pt>
                <c:pt idx="3705">
                  <c:v>0.78996182993544461</c:v>
                </c:pt>
                <c:pt idx="3706">
                  <c:v>0.68200609178808447</c:v>
                </c:pt>
                <c:pt idx="3707">
                  <c:v>0.65287517831974928</c:v>
                </c:pt>
                <c:pt idx="3708">
                  <c:v>0.87392740405005809</c:v>
                </c:pt>
                <c:pt idx="3709">
                  <c:v>0.96132014445506386</c:v>
                </c:pt>
                <c:pt idx="3710">
                  <c:v>0.659729510900534</c:v>
                </c:pt>
                <c:pt idx="3711">
                  <c:v>0.35642529420080798</c:v>
                </c:pt>
                <c:pt idx="3712">
                  <c:v>0.15250889992246111</c:v>
                </c:pt>
                <c:pt idx="3713">
                  <c:v>8.2251990969417224E-2</c:v>
                </c:pt>
                <c:pt idx="3714">
                  <c:v>2.7417330323139075E-2</c:v>
                </c:pt>
                <c:pt idx="3715">
                  <c:v>0</c:v>
                </c:pt>
                <c:pt idx="3716">
                  <c:v>0</c:v>
                </c:pt>
                <c:pt idx="3717">
                  <c:v>0</c:v>
                </c:pt>
                <c:pt idx="3718">
                  <c:v>0</c:v>
                </c:pt>
                <c:pt idx="3719">
                  <c:v>0</c:v>
                </c:pt>
                <c:pt idx="3720">
                  <c:v>0</c:v>
                </c:pt>
                <c:pt idx="3721">
                  <c:v>0</c:v>
                </c:pt>
                <c:pt idx="3722">
                  <c:v>0</c:v>
                </c:pt>
                <c:pt idx="3723">
                  <c:v>0</c:v>
                </c:pt>
                <c:pt idx="3724">
                  <c:v>3.7698829194316226E-2</c:v>
                </c:pt>
                <c:pt idx="3725">
                  <c:v>5.6548243791474349E-2</c:v>
                </c:pt>
                <c:pt idx="3726">
                  <c:v>7.3684075243436259E-2</c:v>
                </c:pt>
                <c:pt idx="3727">
                  <c:v>0.17649906395520779</c:v>
                </c:pt>
                <c:pt idx="3728">
                  <c:v>0.32558079758727648</c:v>
                </c:pt>
                <c:pt idx="3729">
                  <c:v>0.43525011887983284</c:v>
                </c:pt>
                <c:pt idx="3730">
                  <c:v>0.67343817606210354</c:v>
                </c:pt>
                <c:pt idx="3731">
                  <c:v>0.81223841082299508</c:v>
                </c:pt>
                <c:pt idx="3732">
                  <c:v>0.77282599848348277</c:v>
                </c:pt>
                <c:pt idx="3733">
                  <c:v>0.60318126710905962</c:v>
                </c:pt>
                <c:pt idx="3734">
                  <c:v>0.45067236718659859</c:v>
                </c:pt>
                <c:pt idx="3735">
                  <c:v>0.45924028291257957</c:v>
                </c:pt>
                <c:pt idx="3736">
                  <c:v>0.34957096162002321</c:v>
                </c:pt>
                <c:pt idx="3737">
                  <c:v>0.20048922798795452</c:v>
                </c:pt>
                <c:pt idx="3738">
                  <c:v>7.5397658388632452E-2</c:v>
                </c:pt>
                <c:pt idx="3739">
                  <c:v>3.4271662903923843E-3</c:v>
                </c:pt>
                <c:pt idx="3740">
                  <c:v>0</c:v>
                </c:pt>
                <c:pt idx="3741">
                  <c:v>0</c:v>
                </c:pt>
                <c:pt idx="3742">
                  <c:v>0</c:v>
                </c:pt>
                <c:pt idx="3743">
                  <c:v>0</c:v>
                </c:pt>
                <c:pt idx="3744">
                  <c:v>0</c:v>
                </c:pt>
                <c:pt idx="3745">
                  <c:v>0</c:v>
                </c:pt>
                <c:pt idx="3746">
                  <c:v>0</c:v>
                </c:pt>
                <c:pt idx="3747">
                  <c:v>0</c:v>
                </c:pt>
                <c:pt idx="3748">
                  <c:v>4.6266744920297184E-2</c:v>
                </c:pt>
                <c:pt idx="3749">
                  <c:v>0.1559360662128535</c:v>
                </c:pt>
                <c:pt idx="3750">
                  <c:v>0.33243513016806131</c:v>
                </c:pt>
                <c:pt idx="3751">
                  <c:v>0.65287517831974928</c:v>
                </c:pt>
                <c:pt idx="3752">
                  <c:v>0.8156655771133875</c:v>
                </c:pt>
                <c:pt idx="3753">
                  <c:v>0.78482108049985599</c:v>
                </c:pt>
                <c:pt idx="3754">
                  <c:v>0.75740375017671702</c:v>
                </c:pt>
                <c:pt idx="3755">
                  <c:v>0.65801592775533779</c:v>
                </c:pt>
                <c:pt idx="3756">
                  <c:v>0.95275222872908294</c:v>
                </c:pt>
                <c:pt idx="3757">
                  <c:v>1.0521400511504619</c:v>
                </c:pt>
                <c:pt idx="3758">
                  <c:v>0.73684075243436264</c:v>
                </c:pt>
                <c:pt idx="3759">
                  <c:v>0.49351194581650332</c:v>
                </c:pt>
                <c:pt idx="3760">
                  <c:v>0.33928946274884608</c:v>
                </c:pt>
                <c:pt idx="3761">
                  <c:v>0.18849414597158115</c:v>
                </c:pt>
                <c:pt idx="3762">
                  <c:v>7.7111241533828645E-2</c:v>
                </c:pt>
                <c:pt idx="3763">
                  <c:v>5.1407494355885765E-3</c:v>
                </c:pt>
                <c:pt idx="3764">
                  <c:v>0</c:v>
                </c:pt>
                <c:pt idx="3765">
                  <c:v>0</c:v>
                </c:pt>
                <c:pt idx="3766">
                  <c:v>0</c:v>
                </c:pt>
                <c:pt idx="3767">
                  <c:v>0</c:v>
                </c:pt>
                <c:pt idx="3768">
                  <c:v>0</c:v>
                </c:pt>
                <c:pt idx="3769">
                  <c:v>0</c:v>
                </c:pt>
                <c:pt idx="3770">
                  <c:v>0</c:v>
                </c:pt>
                <c:pt idx="3771">
                  <c:v>0</c:v>
                </c:pt>
                <c:pt idx="3772">
                  <c:v>4.4553161775100998E-2</c:v>
                </c:pt>
                <c:pt idx="3773">
                  <c:v>0.14222740105128395</c:v>
                </c:pt>
                <c:pt idx="3774">
                  <c:v>0.4095463717018899</c:v>
                </c:pt>
                <c:pt idx="3775">
                  <c:v>0.68714684122367309</c:v>
                </c:pt>
                <c:pt idx="3776">
                  <c:v>0.92533489840594385</c:v>
                </c:pt>
                <c:pt idx="3777">
                  <c:v>1.0984067960707591</c:v>
                </c:pt>
                <c:pt idx="3778">
                  <c:v>1.1926538690565498</c:v>
                </c:pt>
                <c:pt idx="3779">
                  <c:v>1.2252119488152773</c:v>
                </c:pt>
                <c:pt idx="3780">
                  <c:v>1.175518037604588</c:v>
                </c:pt>
                <c:pt idx="3781">
                  <c:v>0.9407571467127096</c:v>
                </c:pt>
                <c:pt idx="3782">
                  <c:v>0.41125995484708616</c:v>
                </c:pt>
                <c:pt idx="3783">
                  <c:v>0.27760046952178313</c:v>
                </c:pt>
                <c:pt idx="3784">
                  <c:v>0.28788196839296032</c:v>
                </c:pt>
                <c:pt idx="3785">
                  <c:v>0.21077072685913162</c:v>
                </c:pt>
                <c:pt idx="3786">
                  <c:v>7.7111241533828645E-2</c:v>
                </c:pt>
                <c:pt idx="3787">
                  <c:v>6.8543325807847687E-3</c:v>
                </c:pt>
                <c:pt idx="3788">
                  <c:v>0</c:v>
                </c:pt>
                <c:pt idx="3789">
                  <c:v>0</c:v>
                </c:pt>
                <c:pt idx="3790">
                  <c:v>0</c:v>
                </c:pt>
                <c:pt idx="3791">
                  <c:v>0</c:v>
                </c:pt>
                <c:pt idx="3792">
                  <c:v>0</c:v>
                </c:pt>
                <c:pt idx="3793">
                  <c:v>0</c:v>
                </c:pt>
                <c:pt idx="3794">
                  <c:v>0</c:v>
                </c:pt>
                <c:pt idx="3795">
                  <c:v>0</c:v>
                </c:pt>
                <c:pt idx="3796">
                  <c:v>1.1995082016373346E-2</c:v>
                </c:pt>
                <c:pt idx="3797">
                  <c:v>0.10281498871177154</c:v>
                </c:pt>
                <c:pt idx="3798">
                  <c:v>0.267318970650606</c:v>
                </c:pt>
                <c:pt idx="3799">
                  <c:v>0.54149227388199672</c:v>
                </c:pt>
                <c:pt idx="3800">
                  <c:v>0.8499372400173113</c:v>
                </c:pt>
                <c:pt idx="3801">
                  <c:v>1.0658487163120316</c:v>
                </c:pt>
                <c:pt idx="3802">
                  <c:v>1.1395327915554678</c:v>
                </c:pt>
                <c:pt idx="3803">
                  <c:v>1.0966932129255629</c:v>
                </c:pt>
                <c:pt idx="3804">
                  <c:v>1.0298634702629115</c:v>
                </c:pt>
                <c:pt idx="3805">
                  <c:v>0.93047564784153247</c:v>
                </c:pt>
                <c:pt idx="3806">
                  <c:v>0.80367049509701405</c:v>
                </c:pt>
                <c:pt idx="3807">
                  <c:v>0.65630234461014159</c:v>
                </c:pt>
                <c:pt idx="3808">
                  <c:v>0.4403908683154214</c:v>
                </c:pt>
                <c:pt idx="3809">
                  <c:v>0.22276580887550501</c:v>
                </c:pt>
                <c:pt idx="3810">
                  <c:v>7.7111241533828645E-2</c:v>
                </c:pt>
                <c:pt idx="3811">
                  <c:v>8.56791572598096E-3</c:v>
                </c:pt>
                <c:pt idx="3812">
                  <c:v>0</c:v>
                </c:pt>
                <c:pt idx="3813">
                  <c:v>0</c:v>
                </c:pt>
                <c:pt idx="3814">
                  <c:v>0</c:v>
                </c:pt>
                <c:pt idx="3815">
                  <c:v>0</c:v>
                </c:pt>
                <c:pt idx="3816">
                  <c:v>0</c:v>
                </c:pt>
                <c:pt idx="3817">
                  <c:v>0</c:v>
                </c:pt>
                <c:pt idx="3818">
                  <c:v>0</c:v>
                </c:pt>
                <c:pt idx="3819">
                  <c:v>0</c:v>
                </c:pt>
                <c:pt idx="3820">
                  <c:v>2.3990164032746692E-2</c:v>
                </c:pt>
                <c:pt idx="3821">
                  <c:v>0.14222740105128395</c:v>
                </c:pt>
                <c:pt idx="3822">
                  <c:v>0.35299812791041557</c:v>
                </c:pt>
                <c:pt idx="3823">
                  <c:v>0.50722061097807292</c:v>
                </c:pt>
                <c:pt idx="3824">
                  <c:v>0.6905740075140655</c:v>
                </c:pt>
                <c:pt idx="3825">
                  <c:v>0.91505339953476672</c:v>
                </c:pt>
                <c:pt idx="3826">
                  <c:v>1.0624215500216392</c:v>
                </c:pt>
                <c:pt idx="3827">
                  <c:v>1.0401449691340887</c:v>
                </c:pt>
                <c:pt idx="3828">
                  <c:v>1.0264363039725193</c:v>
                </c:pt>
                <c:pt idx="3829">
                  <c:v>0.94418431300310202</c:v>
                </c:pt>
                <c:pt idx="3830">
                  <c:v>0.67515175920729986</c:v>
                </c:pt>
                <c:pt idx="3831">
                  <c:v>0.34614379532963085</c:v>
                </c:pt>
                <c:pt idx="3832">
                  <c:v>0.26389180436021364</c:v>
                </c:pt>
                <c:pt idx="3833">
                  <c:v>0.16621756508403066</c:v>
                </c:pt>
                <c:pt idx="3834">
                  <c:v>7.7111241533828645E-2</c:v>
                </c:pt>
                <c:pt idx="3835">
                  <c:v>6.8543325807847687E-3</c:v>
                </c:pt>
                <c:pt idx="3836">
                  <c:v>0</c:v>
                </c:pt>
                <c:pt idx="3837">
                  <c:v>0</c:v>
                </c:pt>
                <c:pt idx="3838">
                  <c:v>0</c:v>
                </c:pt>
                <c:pt idx="3839">
                  <c:v>0</c:v>
                </c:pt>
                <c:pt idx="3840">
                  <c:v>0</c:v>
                </c:pt>
                <c:pt idx="3841">
                  <c:v>0</c:v>
                </c:pt>
                <c:pt idx="3842">
                  <c:v>0</c:v>
                </c:pt>
                <c:pt idx="3843">
                  <c:v>0</c:v>
                </c:pt>
                <c:pt idx="3844">
                  <c:v>4.9693911210689577E-2</c:v>
                </c:pt>
                <c:pt idx="3845">
                  <c:v>0.15936323250324586</c:v>
                </c:pt>
                <c:pt idx="3846">
                  <c:v>0.31701288186129556</c:v>
                </c:pt>
                <c:pt idx="3847">
                  <c:v>0.53463794130121201</c:v>
                </c:pt>
                <c:pt idx="3848">
                  <c:v>0.87735457034045039</c:v>
                </c:pt>
                <c:pt idx="3849">
                  <c:v>0.9784559759070256</c:v>
                </c:pt>
                <c:pt idx="3850">
                  <c:v>0.90134473437319718</c:v>
                </c:pt>
                <c:pt idx="3851">
                  <c:v>0.84822365687211509</c:v>
                </c:pt>
                <c:pt idx="3852">
                  <c:v>0.57233677049552822</c:v>
                </c:pt>
                <c:pt idx="3853">
                  <c:v>0.39583770654032041</c:v>
                </c:pt>
                <c:pt idx="3854">
                  <c:v>0.40097845597590903</c:v>
                </c:pt>
                <c:pt idx="3855">
                  <c:v>0.30673138299011837</c:v>
                </c:pt>
                <c:pt idx="3856">
                  <c:v>0.27417330323139072</c:v>
                </c:pt>
                <c:pt idx="3857">
                  <c:v>0.21248431000432783</c:v>
                </c:pt>
                <c:pt idx="3858">
                  <c:v>8.0538407824221031E-2</c:v>
                </c:pt>
                <c:pt idx="3859">
                  <c:v>6.8543325807847687E-3</c:v>
                </c:pt>
                <c:pt idx="3860">
                  <c:v>0</c:v>
                </c:pt>
                <c:pt idx="3861">
                  <c:v>0</c:v>
                </c:pt>
                <c:pt idx="3862">
                  <c:v>0</c:v>
                </c:pt>
                <c:pt idx="3863">
                  <c:v>0</c:v>
                </c:pt>
                <c:pt idx="3864">
                  <c:v>0</c:v>
                </c:pt>
                <c:pt idx="3865">
                  <c:v>0</c:v>
                </c:pt>
                <c:pt idx="3866">
                  <c:v>0</c:v>
                </c:pt>
                <c:pt idx="3867">
                  <c:v>0</c:v>
                </c:pt>
                <c:pt idx="3868">
                  <c:v>3.9412412339512426E-2</c:v>
                </c:pt>
                <c:pt idx="3869">
                  <c:v>0.14222740105128395</c:v>
                </c:pt>
                <c:pt idx="3870">
                  <c:v>0.35471171105561178</c:v>
                </c:pt>
                <c:pt idx="3871">
                  <c:v>0.65801592775533779</c:v>
                </c:pt>
                <c:pt idx="3872">
                  <c:v>0.93047564784153247</c:v>
                </c:pt>
                <c:pt idx="3873">
                  <c:v>1.079557381473601</c:v>
                </c:pt>
                <c:pt idx="3874">
                  <c:v>1.0761302151832086</c:v>
                </c:pt>
                <c:pt idx="3875">
                  <c:v>0.85165082316250762</c:v>
                </c:pt>
                <c:pt idx="3876">
                  <c:v>0.59118618509268628</c:v>
                </c:pt>
                <c:pt idx="3877">
                  <c:v>0.55177377275317396</c:v>
                </c:pt>
                <c:pt idx="3878">
                  <c:v>0.80709766138740657</c:v>
                </c:pt>
                <c:pt idx="3879">
                  <c:v>0.75569016703152081</c:v>
                </c:pt>
                <c:pt idx="3880">
                  <c:v>0.48151686380013009</c:v>
                </c:pt>
                <c:pt idx="3881">
                  <c:v>0.14736815048687252</c:v>
                </c:pt>
                <c:pt idx="3882">
                  <c:v>3.7698829194316226E-2</c:v>
                </c:pt>
                <c:pt idx="3883">
                  <c:v>0</c:v>
                </c:pt>
                <c:pt idx="3884">
                  <c:v>0</c:v>
                </c:pt>
                <c:pt idx="3885">
                  <c:v>0</c:v>
                </c:pt>
                <c:pt idx="3886">
                  <c:v>0</c:v>
                </c:pt>
                <c:pt idx="3887">
                  <c:v>0</c:v>
                </c:pt>
                <c:pt idx="3888">
                  <c:v>0</c:v>
                </c:pt>
                <c:pt idx="3889">
                  <c:v>0</c:v>
                </c:pt>
                <c:pt idx="3890">
                  <c:v>0</c:v>
                </c:pt>
                <c:pt idx="3891">
                  <c:v>0</c:v>
                </c:pt>
                <c:pt idx="3892">
                  <c:v>8.56791572598096E-3</c:v>
                </c:pt>
                <c:pt idx="3893">
                  <c:v>4.4553161775100998E-2</c:v>
                </c:pt>
                <c:pt idx="3894">
                  <c:v>8.7392740405005803E-2</c:v>
                </c:pt>
                <c:pt idx="3895">
                  <c:v>0.14908173363206872</c:v>
                </c:pt>
                <c:pt idx="3896">
                  <c:v>0.24504238976305548</c:v>
                </c:pt>
                <c:pt idx="3897">
                  <c:v>0.35299812791041557</c:v>
                </c:pt>
                <c:pt idx="3898">
                  <c:v>0.49693911210689568</c:v>
                </c:pt>
                <c:pt idx="3899">
                  <c:v>0.84822365687211509</c:v>
                </c:pt>
                <c:pt idx="3900">
                  <c:v>1.0538536342956584</c:v>
                </c:pt>
                <c:pt idx="3901">
                  <c:v>0.99559180735898767</c:v>
                </c:pt>
                <c:pt idx="3902">
                  <c:v>0.86878665461446947</c:v>
                </c:pt>
                <c:pt idx="3903">
                  <c:v>0.64773442888416066</c:v>
                </c:pt>
                <c:pt idx="3904">
                  <c:v>0.42154145371826324</c:v>
                </c:pt>
                <c:pt idx="3905">
                  <c:v>0.21077072685913162</c:v>
                </c:pt>
                <c:pt idx="3906">
                  <c:v>8.3965574114613417E-2</c:v>
                </c:pt>
                <c:pt idx="3907">
                  <c:v>6.8543325807847687E-3</c:v>
                </c:pt>
                <c:pt idx="3908">
                  <c:v>0</c:v>
                </c:pt>
                <c:pt idx="3909">
                  <c:v>0</c:v>
                </c:pt>
                <c:pt idx="3910">
                  <c:v>0</c:v>
                </c:pt>
                <c:pt idx="3911">
                  <c:v>0</c:v>
                </c:pt>
                <c:pt idx="3912">
                  <c:v>0</c:v>
                </c:pt>
                <c:pt idx="3913">
                  <c:v>0</c:v>
                </c:pt>
                <c:pt idx="3914">
                  <c:v>0</c:v>
                </c:pt>
                <c:pt idx="3915">
                  <c:v>0</c:v>
                </c:pt>
                <c:pt idx="3916">
                  <c:v>5.140749435588577E-2</c:v>
                </c:pt>
                <c:pt idx="3917">
                  <c:v>0.14222740105128395</c:v>
                </c:pt>
                <c:pt idx="3918">
                  <c:v>0.41640070428267467</c:v>
                </c:pt>
                <c:pt idx="3919">
                  <c:v>0.67172459291690734</c:v>
                </c:pt>
                <c:pt idx="3920">
                  <c:v>0.74198150186995127</c:v>
                </c:pt>
                <c:pt idx="3921">
                  <c:v>0.70428267267563505</c:v>
                </c:pt>
                <c:pt idx="3922">
                  <c:v>0.6905740075140655</c:v>
                </c:pt>
                <c:pt idx="3923">
                  <c:v>0.67172459291690734</c:v>
                </c:pt>
                <c:pt idx="3924">
                  <c:v>0.79681616251622944</c:v>
                </c:pt>
                <c:pt idx="3925">
                  <c:v>0.74198150186995127</c:v>
                </c:pt>
                <c:pt idx="3926">
                  <c:v>0.63402576372259112</c:v>
                </c:pt>
                <c:pt idx="3927">
                  <c:v>0.54834660646278144</c:v>
                </c:pt>
                <c:pt idx="3928">
                  <c:v>0.40097845597590903</c:v>
                </c:pt>
                <c:pt idx="3929">
                  <c:v>0.21762505943991642</c:v>
                </c:pt>
                <c:pt idx="3930">
                  <c:v>8.0538407824221031E-2</c:v>
                </c:pt>
                <c:pt idx="3931">
                  <c:v>6.8543325807847687E-3</c:v>
                </c:pt>
                <c:pt idx="3932">
                  <c:v>0</c:v>
                </c:pt>
                <c:pt idx="3933">
                  <c:v>0</c:v>
                </c:pt>
                <c:pt idx="3934">
                  <c:v>0</c:v>
                </c:pt>
                <c:pt idx="3935">
                  <c:v>0</c:v>
                </c:pt>
                <c:pt idx="3936">
                  <c:v>0</c:v>
                </c:pt>
                <c:pt idx="3937">
                  <c:v>0</c:v>
                </c:pt>
                <c:pt idx="3938">
                  <c:v>0</c:v>
                </c:pt>
                <c:pt idx="3939">
                  <c:v>0</c:v>
                </c:pt>
                <c:pt idx="3940">
                  <c:v>3.598524604912004E-2</c:v>
                </c:pt>
                <c:pt idx="3941">
                  <c:v>7.3684075243436259E-2</c:v>
                </c:pt>
                <c:pt idx="3942">
                  <c:v>0.12851873588971441</c:v>
                </c:pt>
                <c:pt idx="3943">
                  <c:v>0.26046463806982123</c:v>
                </c:pt>
                <c:pt idx="3944">
                  <c:v>0.64430726259376825</c:v>
                </c:pt>
                <c:pt idx="3945">
                  <c:v>0.86878665461446947</c:v>
                </c:pt>
                <c:pt idx="3946">
                  <c:v>0.97674239276182939</c:v>
                </c:pt>
                <c:pt idx="3947">
                  <c:v>0.97331522647143709</c:v>
                </c:pt>
                <c:pt idx="3948">
                  <c:v>0.92704848155114006</c:v>
                </c:pt>
                <c:pt idx="3949">
                  <c:v>0.82937424227495704</c:v>
                </c:pt>
                <c:pt idx="3950">
                  <c:v>0.82251990969417232</c:v>
                </c:pt>
                <c:pt idx="3951">
                  <c:v>0.66829742662651503</c:v>
                </c:pt>
                <c:pt idx="3952">
                  <c:v>0.4095463717018899</c:v>
                </c:pt>
                <c:pt idx="3953">
                  <c:v>0.17649906395520779</c:v>
                </c:pt>
                <c:pt idx="3954">
                  <c:v>4.6266744920297184E-2</c:v>
                </c:pt>
                <c:pt idx="3955">
                  <c:v>1.7135831451961922E-3</c:v>
                </c:pt>
                <c:pt idx="3956">
                  <c:v>0</c:v>
                </c:pt>
                <c:pt idx="3957">
                  <c:v>0</c:v>
                </c:pt>
                <c:pt idx="3958">
                  <c:v>0</c:v>
                </c:pt>
                <c:pt idx="3959">
                  <c:v>0</c:v>
                </c:pt>
                <c:pt idx="3960">
                  <c:v>0</c:v>
                </c:pt>
                <c:pt idx="3961">
                  <c:v>0</c:v>
                </c:pt>
                <c:pt idx="3962">
                  <c:v>0</c:v>
                </c:pt>
                <c:pt idx="3963">
                  <c:v>0</c:v>
                </c:pt>
                <c:pt idx="3964">
                  <c:v>1.8849414597158113E-2</c:v>
                </c:pt>
                <c:pt idx="3965">
                  <c:v>0.10624215500216391</c:v>
                </c:pt>
                <c:pt idx="3966">
                  <c:v>0.22276580887550501</c:v>
                </c:pt>
                <c:pt idx="3967">
                  <c:v>0.33586229645845367</c:v>
                </c:pt>
                <c:pt idx="3968">
                  <c:v>0.42839578629904806</c:v>
                </c:pt>
                <c:pt idx="3969">
                  <c:v>0.63231218057739491</c:v>
                </c:pt>
                <c:pt idx="3970">
                  <c:v>0.87735457034045039</c:v>
                </c:pt>
                <c:pt idx="3971">
                  <c:v>1.0881252971995821</c:v>
                </c:pt>
                <c:pt idx="3972">
                  <c:v>1.0538536342956584</c:v>
                </c:pt>
                <c:pt idx="3973">
                  <c:v>0.90134473437319718</c:v>
                </c:pt>
                <c:pt idx="3974">
                  <c:v>0.69228759065926171</c:v>
                </c:pt>
                <c:pt idx="3975">
                  <c:v>0.53121077501081959</c:v>
                </c:pt>
                <c:pt idx="3976">
                  <c:v>0.45752669976738336</c:v>
                </c:pt>
                <c:pt idx="3977">
                  <c:v>0.22276580887550501</c:v>
                </c:pt>
                <c:pt idx="3978">
                  <c:v>8.3965574114613417E-2</c:v>
                </c:pt>
                <c:pt idx="3979">
                  <c:v>1.0281498871177153E-2</c:v>
                </c:pt>
                <c:pt idx="3980">
                  <c:v>0</c:v>
                </c:pt>
                <c:pt idx="3981">
                  <c:v>0</c:v>
                </c:pt>
                <c:pt idx="3982">
                  <c:v>0</c:v>
                </c:pt>
                <c:pt idx="3983">
                  <c:v>0</c:v>
                </c:pt>
                <c:pt idx="3984">
                  <c:v>0</c:v>
                </c:pt>
                <c:pt idx="3985">
                  <c:v>0</c:v>
                </c:pt>
                <c:pt idx="3986">
                  <c:v>0</c:v>
                </c:pt>
                <c:pt idx="3987">
                  <c:v>0</c:v>
                </c:pt>
                <c:pt idx="3988">
                  <c:v>4.7980328065493384E-2</c:v>
                </c:pt>
                <c:pt idx="3989">
                  <c:v>0.133659485325303</c:v>
                </c:pt>
                <c:pt idx="3990">
                  <c:v>0.39755128968551662</c:v>
                </c:pt>
                <c:pt idx="3991">
                  <c:v>0.67515175920729986</c:v>
                </c:pt>
                <c:pt idx="3992">
                  <c:v>0.91505339953476672</c:v>
                </c:pt>
                <c:pt idx="3993">
                  <c:v>1.0744166320380126</c:v>
                </c:pt>
                <c:pt idx="3994">
                  <c:v>1.1669501218786069</c:v>
                </c:pt>
                <c:pt idx="3995">
                  <c:v>1.1823723701853726</c:v>
                </c:pt>
                <c:pt idx="3996">
                  <c:v>1.1206833769583098</c:v>
                </c:pt>
                <c:pt idx="3997">
                  <c:v>0.98873747477820284</c:v>
                </c:pt>
                <c:pt idx="3998">
                  <c:v>0.846510073726919</c:v>
                </c:pt>
                <c:pt idx="3999">
                  <c:v>0.61003559968984444</c:v>
                </c:pt>
                <c:pt idx="4000">
                  <c:v>0.38041545823355466</c:v>
                </c:pt>
                <c:pt idx="4001">
                  <c:v>0.21591147629472021</c:v>
                </c:pt>
                <c:pt idx="4002">
                  <c:v>7.3684075243436259E-2</c:v>
                </c:pt>
                <c:pt idx="4003">
                  <c:v>8.56791572598096E-3</c:v>
                </c:pt>
                <c:pt idx="4004">
                  <c:v>0</c:v>
                </c:pt>
                <c:pt idx="4005">
                  <c:v>0</c:v>
                </c:pt>
                <c:pt idx="4006">
                  <c:v>0</c:v>
                </c:pt>
                <c:pt idx="4007">
                  <c:v>0</c:v>
                </c:pt>
                <c:pt idx="4008">
                  <c:v>0</c:v>
                </c:pt>
                <c:pt idx="4009">
                  <c:v>0</c:v>
                </c:pt>
                <c:pt idx="4010">
                  <c:v>0</c:v>
                </c:pt>
                <c:pt idx="4011">
                  <c:v>0</c:v>
                </c:pt>
                <c:pt idx="4012">
                  <c:v>4.4553161775100998E-2</c:v>
                </c:pt>
                <c:pt idx="4013">
                  <c:v>0.12680515274451823</c:v>
                </c:pt>
                <c:pt idx="4014">
                  <c:v>0.39583770654032041</c:v>
                </c:pt>
                <c:pt idx="4015">
                  <c:v>0.67343817606210354</c:v>
                </c:pt>
                <c:pt idx="4016">
                  <c:v>0.90819906695398189</c:v>
                </c:pt>
                <c:pt idx="4017">
                  <c:v>1.0812709646187972</c:v>
                </c:pt>
                <c:pt idx="4018">
                  <c:v>1.1875131196209612</c:v>
                </c:pt>
                <c:pt idx="4019">
                  <c:v>1.2286391151056697</c:v>
                </c:pt>
                <c:pt idx="4020">
                  <c:v>1.204648951072923</c:v>
                </c:pt>
                <c:pt idx="4021">
                  <c:v>1.1172562106679174</c:v>
                </c:pt>
                <c:pt idx="4022">
                  <c:v>0.96132014445506386</c:v>
                </c:pt>
                <c:pt idx="4023">
                  <c:v>0.73684075243436264</c:v>
                </c:pt>
                <c:pt idx="4024">
                  <c:v>0.46609461549336428</c:v>
                </c:pt>
                <c:pt idx="4025">
                  <c:v>0.21591147629472021</c:v>
                </c:pt>
                <c:pt idx="4026">
                  <c:v>7.197049209824008E-2</c:v>
                </c:pt>
                <c:pt idx="4027">
                  <c:v>8.56791572598096E-3</c:v>
                </c:pt>
                <c:pt idx="4028">
                  <c:v>0</c:v>
                </c:pt>
                <c:pt idx="4029">
                  <c:v>0</c:v>
                </c:pt>
                <c:pt idx="4030">
                  <c:v>0</c:v>
                </c:pt>
                <c:pt idx="4031">
                  <c:v>0</c:v>
                </c:pt>
                <c:pt idx="4032">
                  <c:v>0</c:v>
                </c:pt>
                <c:pt idx="4033">
                  <c:v>0</c:v>
                </c:pt>
                <c:pt idx="4034">
                  <c:v>0</c:v>
                </c:pt>
                <c:pt idx="4035">
                  <c:v>0</c:v>
                </c:pt>
                <c:pt idx="4036">
                  <c:v>4.9693911210689577E-2</c:v>
                </c:pt>
                <c:pt idx="4037">
                  <c:v>0.13880023476089157</c:v>
                </c:pt>
                <c:pt idx="4038">
                  <c:v>0.38384262452394707</c:v>
                </c:pt>
                <c:pt idx="4039">
                  <c:v>0.62545784799661019</c:v>
                </c:pt>
                <c:pt idx="4040">
                  <c:v>0.68714684122367309</c:v>
                </c:pt>
                <c:pt idx="4041">
                  <c:v>0.77453958162867886</c:v>
                </c:pt>
                <c:pt idx="4042">
                  <c:v>1.0093004725205572</c:v>
                </c:pt>
                <c:pt idx="4043">
                  <c:v>1.016154805101342</c:v>
                </c:pt>
                <c:pt idx="4044">
                  <c:v>0.84479649058172279</c:v>
                </c:pt>
                <c:pt idx="4045">
                  <c:v>0.58261826936670535</c:v>
                </c:pt>
                <c:pt idx="4046">
                  <c:v>0.48151686380013009</c:v>
                </c:pt>
                <c:pt idx="4047">
                  <c:v>0.4386772851702252</c:v>
                </c:pt>
                <c:pt idx="4048">
                  <c:v>0.3769882919431623</c:v>
                </c:pt>
                <c:pt idx="4049">
                  <c:v>0.2210522257303088</c:v>
                </c:pt>
                <c:pt idx="4050">
                  <c:v>7.7111241533828645E-2</c:v>
                </c:pt>
                <c:pt idx="4051">
                  <c:v>8.56791572598096E-3</c:v>
                </c:pt>
                <c:pt idx="4052">
                  <c:v>0</c:v>
                </c:pt>
                <c:pt idx="4053">
                  <c:v>0</c:v>
                </c:pt>
                <c:pt idx="4054">
                  <c:v>0</c:v>
                </c:pt>
                <c:pt idx="4055">
                  <c:v>0</c:v>
                </c:pt>
                <c:pt idx="4056">
                  <c:v>0</c:v>
                </c:pt>
                <c:pt idx="4057">
                  <c:v>0</c:v>
                </c:pt>
                <c:pt idx="4058">
                  <c:v>0</c:v>
                </c:pt>
                <c:pt idx="4059">
                  <c:v>0</c:v>
                </c:pt>
                <c:pt idx="4060">
                  <c:v>5.140749435588577E-2</c:v>
                </c:pt>
                <c:pt idx="4061">
                  <c:v>0.14222740105128395</c:v>
                </c:pt>
                <c:pt idx="4062">
                  <c:v>0.38041545823355466</c:v>
                </c:pt>
                <c:pt idx="4063">
                  <c:v>0.62717143114180629</c:v>
                </c:pt>
                <c:pt idx="4064">
                  <c:v>0.75911733332191311</c:v>
                </c:pt>
                <c:pt idx="4065">
                  <c:v>0.66829742662651503</c:v>
                </c:pt>
                <c:pt idx="4066">
                  <c:v>0.63745293001298342</c:v>
                </c:pt>
                <c:pt idx="4067">
                  <c:v>0.93047564784153247</c:v>
                </c:pt>
                <c:pt idx="4068">
                  <c:v>1.0521400511504619</c:v>
                </c:pt>
                <c:pt idx="4069">
                  <c:v>0.98531030848781043</c:v>
                </c:pt>
                <c:pt idx="4070">
                  <c:v>0.82423349283936842</c:v>
                </c:pt>
                <c:pt idx="4071">
                  <c:v>0.63231218057739491</c:v>
                </c:pt>
                <c:pt idx="4072">
                  <c:v>0.41640070428267467</c:v>
                </c:pt>
                <c:pt idx="4073">
                  <c:v>0.20562997742354308</c:v>
                </c:pt>
                <c:pt idx="4074">
                  <c:v>7.3684075243436259E-2</c:v>
                </c:pt>
                <c:pt idx="4075">
                  <c:v>5.1407494355885765E-3</c:v>
                </c:pt>
                <c:pt idx="4076">
                  <c:v>0</c:v>
                </c:pt>
                <c:pt idx="4077">
                  <c:v>0</c:v>
                </c:pt>
                <c:pt idx="4078">
                  <c:v>0</c:v>
                </c:pt>
                <c:pt idx="4079">
                  <c:v>0</c:v>
                </c:pt>
                <c:pt idx="4080">
                  <c:v>0</c:v>
                </c:pt>
                <c:pt idx="4081">
                  <c:v>0</c:v>
                </c:pt>
                <c:pt idx="4082">
                  <c:v>0</c:v>
                </c:pt>
                <c:pt idx="4083">
                  <c:v>0</c:v>
                </c:pt>
                <c:pt idx="4084">
                  <c:v>5.140749435588577E-2</c:v>
                </c:pt>
                <c:pt idx="4085">
                  <c:v>0.1507953167772649</c:v>
                </c:pt>
                <c:pt idx="4086">
                  <c:v>0.35299812791041557</c:v>
                </c:pt>
                <c:pt idx="4087">
                  <c:v>0.54491944017238914</c:v>
                </c:pt>
                <c:pt idx="4088">
                  <c:v>0.73855433557955885</c:v>
                </c:pt>
                <c:pt idx="4089">
                  <c:v>0.86193232203368475</c:v>
                </c:pt>
                <c:pt idx="4090">
                  <c:v>0.98016955905222192</c:v>
                </c:pt>
                <c:pt idx="4091">
                  <c:v>0.92533489840594385</c:v>
                </c:pt>
                <c:pt idx="4092">
                  <c:v>0.8807817366308428</c:v>
                </c:pt>
                <c:pt idx="4093">
                  <c:v>0.74369508501514747</c:v>
                </c:pt>
                <c:pt idx="4094">
                  <c:v>0.69571475694965401</c:v>
                </c:pt>
                <c:pt idx="4095">
                  <c:v>0.54491944017238914</c:v>
                </c:pt>
                <c:pt idx="4096">
                  <c:v>0.39412412339512426</c:v>
                </c:pt>
                <c:pt idx="4097">
                  <c:v>0.22447939202070119</c:v>
                </c:pt>
                <c:pt idx="4098">
                  <c:v>7.8824824679024852E-2</c:v>
                </c:pt>
                <c:pt idx="4099">
                  <c:v>1.0281498871177153E-2</c:v>
                </c:pt>
                <c:pt idx="4100">
                  <c:v>0</c:v>
                </c:pt>
                <c:pt idx="4101">
                  <c:v>0</c:v>
                </c:pt>
                <c:pt idx="4102">
                  <c:v>0</c:v>
                </c:pt>
                <c:pt idx="4103">
                  <c:v>0</c:v>
                </c:pt>
                <c:pt idx="4104">
                  <c:v>0</c:v>
                </c:pt>
                <c:pt idx="4105">
                  <c:v>0</c:v>
                </c:pt>
                <c:pt idx="4106">
                  <c:v>0</c:v>
                </c:pt>
                <c:pt idx="4107">
                  <c:v>0</c:v>
                </c:pt>
                <c:pt idx="4108">
                  <c:v>4.4553161775100998E-2</c:v>
                </c:pt>
                <c:pt idx="4109">
                  <c:v>0.12509156959932202</c:v>
                </c:pt>
                <c:pt idx="4110">
                  <c:v>0.40783278855669375</c:v>
                </c:pt>
                <c:pt idx="4111">
                  <c:v>0.69742834009485022</c:v>
                </c:pt>
                <c:pt idx="4112">
                  <c:v>0.93390281413192489</c:v>
                </c:pt>
                <c:pt idx="4113">
                  <c:v>1.0932660466351707</c:v>
                </c:pt>
                <c:pt idx="4114">
                  <c:v>1.1909402859113536</c:v>
                </c:pt>
                <c:pt idx="4115">
                  <c:v>1.1926538690565498</c:v>
                </c:pt>
                <c:pt idx="4116">
                  <c:v>1.1669501218786069</c:v>
                </c:pt>
                <c:pt idx="4117">
                  <c:v>1.1069747117967401</c:v>
                </c:pt>
                <c:pt idx="4118">
                  <c:v>0.9407571467127096</c:v>
                </c:pt>
                <c:pt idx="4119">
                  <c:v>0.73341358614397034</c:v>
                </c:pt>
                <c:pt idx="4120">
                  <c:v>0.47294894807414906</c:v>
                </c:pt>
                <c:pt idx="4121">
                  <c:v>0.2261929751658974</c:v>
                </c:pt>
                <c:pt idx="4122">
                  <c:v>6.5116159517455308E-2</c:v>
                </c:pt>
                <c:pt idx="4123">
                  <c:v>1.0281498871177153E-2</c:v>
                </c:pt>
                <c:pt idx="4124">
                  <c:v>0</c:v>
                </c:pt>
                <c:pt idx="4125">
                  <c:v>0</c:v>
                </c:pt>
                <c:pt idx="4126">
                  <c:v>0</c:v>
                </c:pt>
                <c:pt idx="4127">
                  <c:v>0</c:v>
                </c:pt>
                <c:pt idx="4128">
                  <c:v>0</c:v>
                </c:pt>
                <c:pt idx="4129">
                  <c:v>0</c:v>
                </c:pt>
                <c:pt idx="4130">
                  <c:v>0</c:v>
                </c:pt>
                <c:pt idx="4131">
                  <c:v>0</c:v>
                </c:pt>
                <c:pt idx="4132">
                  <c:v>4.7980328065493384E-2</c:v>
                </c:pt>
                <c:pt idx="4133">
                  <c:v>0.13194590218010682</c:v>
                </c:pt>
                <c:pt idx="4134">
                  <c:v>0.39412412339512426</c:v>
                </c:pt>
                <c:pt idx="4135">
                  <c:v>0.66315667719092641</c:v>
                </c:pt>
                <c:pt idx="4136">
                  <c:v>0.89106323550202005</c:v>
                </c:pt>
                <c:pt idx="4137">
                  <c:v>1.0350042196985001</c:v>
                </c:pt>
                <c:pt idx="4138">
                  <c:v>1.0898388803447783</c:v>
                </c:pt>
                <c:pt idx="4139">
                  <c:v>1.1343920421198794</c:v>
                </c:pt>
                <c:pt idx="4140">
                  <c:v>1.1241105432487022</c:v>
                </c:pt>
                <c:pt idx="4141">
                  <c:v>1.0469993017148733</c:v>
                </c:pt>
                <c:pt idx="4142">
                  <c:v>0.92876206469633626</c:v>
                </c:pt>
                <c:pt idx="4143">
                  <c:v>0.72655925356318551</c:v>
                </c:pt>
                <c:pt idx="4144">
                  <c:v>0.46609461549336428</c:v>
                </c:pt>
                <c:pt idx="4145">
                  <c:v>0.2210522257303088</c:v>
                </c:pt>
                <c:pt idx="4146">
                  <c:v>7.197049209824008E-2</c:v>
                </c:pt>
                <c:pt idx="4147">
                  <c:v>8.56791572598096E-3</c:v>
                </c:pt>
                <c:pt idx="4148">
                  <c:v>0</c:v>
                </c:pt>
                <c:pt idx="4149">
                  <c:v>0</c:v>
                </c:pt>
                <c:pt idx="4150">
                  <c:v>0</c:v>
                </c:pt>
                <c:pt idx="4151">
                  <c:v>0</c:v>
                </c:pt>
                <c:pt idx="4152">
                  <c:v>0</c:v>
                </c:pt>
                <c:pt idx="4153">
                  <c:v>0</c:v>
                </c:pt>
                <c:pt idx="4154">
                  <c:v>0</c:v>
                </c:pt>
                <c:pt idx="4155">
                  <c:v>0</c:v>
                </c:pt>
                <c:pt idx="4156">
                  <c:v>4.7980328065493384E-2</c:v>
                </c:pt>
                <c:pt idx="4157">
                  <c:v>0.13023231903491062</c:v>
                </c:pt>
                <c:pt idx="4158">
                  <c:v>0.38555620766914328</c:v>
                </c:pt>
                <c:pt idx="4159">
                  <c:v>0.64602084573896446</c:v>
                </c:pt>
                <c:pt idx="4160">
                  <c:v>0.86193232203368475</c:v>
                </c:pt>
                <c:pt idx="4161">
                  <c:v>1.0264363039725193</c:v>
                </c:pt>
                <c:pt idx="4162">
                  <c:v>1.1395327915554678</c:v>
                </c:pt>
                <c:pt idx="4163">
                  <c:v>1.185799536475765</c:v>
                </c:pt>
                <c:pt idx="4164">
                  <c:v>1.1669501218786069</c:v>
                </c:pt>
                <c:pt idx="4165">
                  <c:v>1.0658487163120316</c:v>
                </c:pt>
                <c:pt idx="4166">
                  <c:v>0.88420890292123522</c:v>
                </c:pt>
                <c:pt idx="4167">
                  <c:v>0.63059859743219882</c:v>
                </c:pt>
                <c:pt idx="4168">
                  <c:v>0.41468712113747852</c:v>
                </c:pt>
                <c:pt idx="4169">
                  <c:v>0.20391639427834687</c:v>
                </c:pt>
                <c:pt idx="4170">
                  <c:v>7.0256908953043887E-2</c:v>
                </c:pt>
                <c:pt idx="4171">
                  <c:v>3.4271662903923843E-3</c:v>
                </c:pt>
                <c:pt idx="4172">
                  <c:v>0</c:v>
                </c:pt>
                <c:pt idx="4173">
                  <c:v>0</c:v>
                </c:pt>
                <c:pt idx="4174">
                  <c:v>0</c:v>
                </c:pt>
                <c:pt idx="4175">
                  <c:v>0</c:v>
                </c:pt>
                <c:pt idx="4176">
                  <c:v>0</c:v>
                </c:pt>
                <c:pt idx="4177">
                  <c:v>0</c:v>
                </c:pt>
                <c:pt idx="4178">
                  <c:v>0</c:v>
                </c:pt>
                <c:pt idx="4179">
                  <c:v>0</c:v>
                </c:pt>
                <c:pt idx="4180">
                  <c:v>4.7980328065493384E-2</c:v>
                </c:pt>
                <c:pt idx="4181">
                  <c:v>0.13194590218010682</c:v>
                </c:pt>
                <c:pt idx="4182">
                  <c:v>0.37870187508835851</c:v>
                </c:pt>
                <c:pt idx="4183">
                  <c:v>0.64259367944857204</c:v>
                </c:pt>
                <c:pt idx="4184">
                  <c:v>0.86364590517888085</c:v>
                </c:pt>
                <c:pt idx="4185">
                  <c:v>1.0195819713917342</c:v>
                </c:pt>
                <c:pt idx="4186">
                  <c:v>1.1121154612323287</c:v>
                </c:pt>
                <c:pt idx="4187">
                  <c:v>1.1361056252650754</c:v>
                </c:pt>
                <c:pt idx="4188">
                  <c:v>1.0315770534081077</c:v>
                </c:pt>
                <c:pt idx="4189">
                  <c:v>0.82423349283936842</c:v>
                </c:pt>
                <c:pt idx="4190">
                  <c:v>0.62545784799661019</c:v>
                </c:pt>
                <c:pt idx="4191">
                  <c:v>0.47980328065493388</c:v>
                </c:pt>
                <c:pt idx="4192">
                  <c:v>0.38212904137875087</c:v>
                </c:pt>
                <c:pt idx="4193">
                  <c:v>0.20562997742354308</c:v>
                </c:pt>
                <c:pt idx="4194">
                  <c:v>7.5397658388632452E-2</c:v>
                </c:pt>
                <c:pt idx="4195">
                  <c:v>5.1407494355885765E-3</c:v>
                </c:pt>
                <c:pt idx="4196">
                  <c:v>0</c:v>
                </c:pt>
                <c:pt idx="4197">
                  <c:v>0</c:v>
                </c:pt>
                <c:pt idx="4198">
                  <c:v>0</c:v>
                </c:pt>
                <c:pt idx="4199">
                  <c:v>0</c:v>
                </c:pt>
                <c:pt idx="4200">
                  <c:v>0</c:v>
                </c:pt>
                <c:pt idx="4201">
                  <c:v>0</c:v>
                </c:pt>
                <c:pt idx="4202">
                  <c:v>0</c:v>
                </c:pt>
                <c:pt idx="4203">
                  <c:v>0</c:v>
                </c:pt>
                <c:pt idx="4204">
                  <c:v>2.5703747177942885E-2</c:v>
                </c:pt>
                <c:pt idx="4205">
                  <c:v>0.12509156959932202</c:v>
                </c:pt>
                <c:pt idx="4206">
                  <c:v>0.3307215470228651</c:v>
                </c:pt>
                <c:pt idx="4207">
                  <c:v>0.61688993227062916</c:v>
                </c:pt>
                <c:pt idx="4208">
                  <c:v>0.84822365687211509</c:v>
                </c:pt>
                <c:pt idx="4209">
                  <c:v>1.0041597230849686</c:v>
                </c:pt>
                <c:pt idx="4210">
                  <c:v>1.1018339623611517</c:v>
                </c:pt>
                <c:pt idx="4211">
                  <c:v>1.1326784589746832</c:v>
                </c:pt>
                <c:pt idx="4212">
                  <c:v>1.0624215500216392</c:v>
                </c:pt>
                <c:pt idx="4213">
                  <c:v>0.86878665461446947</c:v>
                </c:pt>
                <c:pt idx="4214">
                  <c:v>0.71627775469200827</c:v>
                </c:pt>
                <c:pt idx="4215">
                  <c:v>0.57919110307631305</c:v>
                </c:pt>
                <c:pt idx="4216">
                  <c:v>0.34443021218443465</c:v>
                </c:pt>
                <c:pt idx="4217">
                  <c:v>0.14394098419648016</c:v>
                </c:pt>
                <c:pt idx="4218">
                  <c:v>5.4834660646278149E-2</c:v>
                </c:pt>
                <c:pt idx="4219">
                  <c:v>5.1407494355885765E-3</c:v>
                </c:pt>
                <c:pt idx="4220">
                  <c:v>0</c:v>
                </c:pt>
                <c:pt idx="4221">
                  <c:v>0</c:v>
                </c:pt>
                <c:pt idx="4222">
                  <c:v>0</c:v>
                </c:pt>
                <c:pt idx="4223">
                  <c:v>0</c:v>
                </c:pt>
                <c:pt idx="4224">
                  <c:v>0</c:v>
                </c:pt>
                <c:pt idx="4225">
                  <c:v>0</c:v>
                </c:pt>
                <c:pt idx="4226">
                  <c:v>0</c:v>
                </c:pt>
                <c:pt idx="4227">
                  <c:v>0</c:v>
                </c:pt>
                <c:pt idx="4228">
                  <c:v>4.7980328065493384E-2</c:v>
                </c:pt>
                <c:pt idx="4229">
                  <c:v>0.13194590218010682</c:v>
                </c:pt>
                <c:pt idx="4230">
                  <c:v>0.37013395936237747</c:v>
                </c:pt>
                <c:pt idx="4231">
                  <c:v>0.63402576372259112</c:v>
                </c:pt>
                <c:pt idx="4232">
                  <c:v>0.86193232203368475</c:v>
                </c:pt>
                <c:pt idx="4233">
                  <c:v>1.0315770534081077</c:v>
                </c:pt>
                <c:pt idx="4234">
                  <c:v>1.1343920421198794</c:v>
                </c:pt>
                <c:pt idx="4235">
                  <c:v>1.1703772881689993</c:v>
                </c:pt>
                <c:pt idx="4236">
                  <c:v>1.1258241263938982</c:v>
                </c:pt>
                <c:pt idx="4237">
                  <c:v>1.0418585522792849</c:v>
                </c:pt>
                <c:pt idx="4238">
                  <c:v>0.89620398493760867</c:v>
                </c:pt>
                <c:pt idx="4239">
                  <c:v>0.69571475694965401</c:v>
                </c:pt>
                <c:pt idx="4240">
                  <c:v>0.45581311662218715</c:v>
                </c:pt>
                <c:pt idx="4241">
                  <c:v>0.21762505943991642</c:v>
                </c:pt>
                <c:pt idx="4242">
                  <c:v>7.3684075243436259E-2</c:v>
                </c:pt>
                <c:pt idx="4243">
                  <c:v>8.56791572598096E-3</c:v>
                </c:pt>
                <c:pt idx="4244">
                  <c:v>0</c:v>
                </c:pt>
                <c:pt idx="4245">
                  <c:v>0</c:v>
                </c:pt>
                <c:pt idx="4246">
                  <c:v>0</c:v>
                </c:pt>
                <c:pt idx="4247">
                  <c:v>0</c:v>
                </c:pt>
                <c:pt idx="4248">
                  <c:v>0</c:v>
                </c:pt>
                <c:pt idx="4249">
                  <c:v>0</c:v>
                </c:pt>
                <c:pt idx="4250">
                  <c:v>0</c:v>
                </c:pt>
                <c:pt idx="4251">
                  <c:v>0</c:v>
                </c:pt>
                <c:pt idx="4252">
                  <c:v>4.6266744920297184E-2</c:v>
                </c:pt>
                <c:pt idx="4253">
                  <c:v>0.12680515274451823</c:v>
                </c:pt>
                <c:pt idx="4254">
                  <c:v>0.38384262452394707</c:v>
                </c:pt>
                <c:pt idx="4255">
                  <c:v>0.66144309404573021</c:v>
                </c:pt>
                <c:pt idx="4256">
                  <c:v>0.90134473437319718</c:v>
                </c:pt>
                <c:pt idx="4257">
                  <c:v>1.0778437983284048</c:v>
                </c:pt>
                <c:pt idx="4258">
                  <c:v>1.185799536475765</c:v>
                </c:pt>
                <c:pt idx="4259">
                  <c:v>1.2269255319604735</c:v>
                </c:pt>
                <c:pt idx="4260">
                  <c:v>1.2115032836537079</c:v>
                </c:pt>
                <c:pt idx="4261">
                  <c:v>1.1241105432487022</c:v>
                </c:pt>
                <c:pt idx="4262">
                  <c:v>0.97331522647143709</c:v>
                </c:pt>
                <c:pt idx="4263">
                  <c:v>0.76083091646710932</c:v>
                </c:pt>
                <c:pt idx="4264">
                  <c:v>0.49865269525209194</c:v>
                </c:pt>
                <c:pt idx="4265">
                  <c:v>0.2261929751658974</c:v>
                </c:pt>
                <c:pt idx="4266">
                  <c:v>6.1688993227062915E-2</c:v>
                </c:pt>
                <c:pt idx="4267">
                  <c:v>8.56791572598096E-3</c:v>
                </c:pt>
                <c:pt idx="4268">
                  <c:v>0</c:v>
                </c:pt>
                <c:pt idx="4269">
                  <c:v>0</c:v>
                </c:pt>
                <c:pt idx="4270">
                  <c:v>0</c:v>
                </c:pt>
                <c:pt idx="4271">
                  <c:v>0</c:v>
                </c:pt>
                <c:pt idx="4272">
                  <c:v>0</c:v>
                </c:pt>
                <c:pt idx="4273">
                  <c:v>0</c:v>
                </c:pt>
                <c:pt idx="4274">
                  <c:v>0</c:v>
                </c:pt>
                <c:pt idx="4275">
                  <c:v>0</c:v>
                </c:pt>
                <c:pt idx="4276">
                  <c:v>4.2839578629904805E-2</c:v>
                </c:pt>
                <c:pt idx="4277">
                  <c:v>0.11823723701853726</c:v>
                </c:pt>
                <c:pt idx="4278">
                  <c:v>0.39583770654032041</c:v>
                </c:pt>
                <c:pt idx="4279">
                  <c:v>0.68371967493328079</c:v>
                </c:pt>
                <c:pt idx="4280">
                  <c:v>0.92533489840594385</c:v>
                </c:pt>
                <c:pt idx="4281">
                  <c:v>1.1001203792159555</c:v>
                </c:pt>
                <c:pt idx="4282">
                  <c:v>1.204648951072923</c:v>
                </c:pt>
                <c:pt idx="4283">
                  <c:v>1.2423477802672394</c:v>
                </c:pt>
                <c:pt idx="4284">
                  <c:v>1.2149304499441</c:v>
                </c:pt>
                <c:pt idx="4285">
                  <c:v>1.1258241263938982</c:v>
                </c:pt>
                <c:pt idx="4286">
                  <c:v>0.97160164332624088</c:v>
                </c:pt>
                <c:pt idx="4287">
                  <c:v>0.75740375017671702</c:v>
                </c:pt>
                <c:pt idx="4288">
                  <c:v>0.49693911210689568</c:v>
                </c:pt>
                <c:pt idx="4289">
                  <c:v>0.22447939202070119</c:v>
                </c:pt>
                <c:pt idx="4290">
                  <c:v>5.8261826936670535E-2</c:v>
                </c:pt>
                <c:pt idx="4291">
                  <c:v>8.56791572598096E-3</c:v>
                </c:pt>
                <c:pt idx="4292">
                  <c:v>0</c:v>
                </c:pt>
                <c:pt idx="4293">
                  <c:v>0</c:v>
                </c:pt>
                <c:pt idx="4294">
                  <c:v>0</c:v>
                </c:pt>
                <c:pt idx="4295">
                  <c:v>0</c:v>
                </c:pt>
                <c:pt idx="4296">
                  <c:v>0</c:v>
                </c:pt>
                <c:pt idx="4297">
                  <c:v>0</c:v>
                </c:pt>
                <c:pt idx="4298">
                  <c:v>0</c:v>
                </c:pt>
                <c:pt idx="4299">
                  <c:v>0</c:v>
                </c:pt>
                <c:pt idx="4300">
                  <c:v>3.9412412339512426E-2</c:v>
                </c:pt>
                <c:pt idx="4301">
                  <c:v>0.11138290443775251</c:v>
                </c:pt>
                <c:pt idx="4302">
                  <c:v>0.39583770654032041</c:v>
                </c:pt>
                <c:pt idx="4303">
                  <c:v>0.68200609178808447</c:v>
                </c:pt>
                <c:pt idx="4304">
                  <c:v>0.91505339953476672</c:v>
                </c:pt>
                <c:pt idx="4305">
                  <c:v>1.0846981309091899</c:v>
                </c:pt>
                <c:pt idx="4306">
                  <c:v>1.1875131196209612</c:v>
                </c:pt>
                <c:pt idx="4307">
                  <c:v>1.2234983656700811</c:v>
                </c:pt>
                <c:pt idx="4308">
                  <c:v>1.1995082016373344</c:v>
                </c:pt>
                <c:pt idx="4309">
                  <c:v>1.1086882949419363</c:v>
                </c:pt>
                <c:pt idx="4310">
                  <c:v>0.95446581187427915</c:v>
                </c:pt>
                <c:pt idx="4311">
                  <c:v>0.74369508501514747</c:v>
                </c:pt>
                <c:pt idx="4312">
                  <c:v>0.4883711963809147</c:v>
                </c:pt>
                <c:pt idx="4313">
                  <c:v>0.2193386425851126</c:v>
                </c:pt>
                <c:pt idx="4314">
                  <c:v>5.140749435588577E-2</c:v>
                </c:pt>
                <c:pt idx="4315">
                  <c:v>8.56791572598096E-3</c:v>
                </c:pt>
                <c:pt idx="4316">
                  <c:v>0</c:v>
                </c:pt>
                <c:pt idx="4317">
                  <c:v>0</c:v>
                </c:pt>
                <c:pt idx="4318">
                  <c:v>0</c:v>
                </c:pt>
                <c:pt idx="4319">
                  <c:v>0</c:v>
                </c:pt>
                <c:pt idx="4320">
                  <c:v>0</c:v>
                </c:pt>
                <c:pt idx="4321">
                  <c:v>0</c:v>
                </c:pt>
                <c:pt idx="4322">
                  <c:v>0</c:v>
                </c:pt>
                <c:pt idx="4323">
                  <c:v>0</c:v>
                </c:pt>
                <c:pt idx="4324">
                  <c:v>4.7980328065493384E-2</c:v>
                </c:pt>
                <c:pt idx="4325">
                  <c:v>0.13537306847049918</c:v>
                </c:pt>
                <c:pt idx="4326">
                  <c:v>0.35813887734600414</c:v>
                </c:pt>
                <c:pt idx="4327">
                  <c:v>0.60660843339945203</c:v>
                </c:pt>
                <c:pt idx="4328">
                  <c:v>0.83451499171054555</c:v>
                </c:pt>
                <c:pt idx="4329">
                  <c:v>1.0127276388109496</c:v>
                </c:pt>
                <c:pt idx="4330">
                  <c:v>1.1189697938131136</c:v>
                </c:pt>
                <c:pt idx="4331">
                  <c:v>1.1515278735718413</c:v>
                </c:pt>
                <c:pt idx="4332">
                  <c:v>1.0846981309091899</c:v>
                </c:pt>
                <c:pt idx="4333">
                  <c:v>0.61003559968984444</c:v>
                </c:pt>
                <c:pt idx="4334">
                  <c:v>0.25532388863423261</c:v>
                </c:pt>
                <c:pt idx="4335">
                  <c:v>0.41811428742787088</c:v>
                </c:pt>
                <c:pt idx="4336">
                  <c:v>0.42839578629904806</c:v>
                </c:pt>
                <c:pt idx="4337">
                  <c:v>0.22962014145628978</c:v>
                </c:pt>
                <c:pt idx="4338">
                  <c:v>7.5397658388632452E-2</c:v>
                </c:pt>
                <c:pt idx="4339">
                  <c:v>8.56791572598096E-3</c:v>
                </c:pt>
                <c:pt idx="4340">
                  <c:v>0</c:v>
                </c:pt>
                <c:pt idx="4341">
                  <c:v>0</c:v>
                </c:pt>
                <c:pt idx="4342">
                  <c:v>0</c:v>
                </c:pt>
                <c:pt idx="4343">
                  <c:v>0</c:v>
                </c:pt>
                <c:pt idx="4344">
                  <c:v>0</c:v>
                </c:pt>
                <c:pt idx="4345">
                  <c:v>0</c:v>
                </c:pt>
                <c:pt idx="4346">
                  <c:v>0</c:v>
                </c:pt>
                <c:pt idx="4347">
                  <c:v>0</c:v>
                </c:pt>
                <c:pt idx="4348">
                  <c:v>4.4553161775100998E-2</c:v>
                </c:pt>
                <c:pt idx="4349">
                  <c:v>0.12166440330892964</c:v>
                </c:pt>
                <c:pt idx="4350">
                  <c:v>0.38041545823355466</c:v>
                </c:pt>
                <c:pt idx="4351">
                  <c:v>0.67172459291690734</c:v>
                </c:pt>
                <c:pt idx="4352">
                  <c:v>0.90819906695398189</c:v>
                </c:pt>
                <c:pt idx="4353">
                  <c:v>1.0812709646187972</c:v>
                </c:pt>
                <c:pt idx="4354">
                  <c:v>1.1926538690565498</c:v>
                </c:pt>
                <c:pt idx="4355">
                  <c:v>1.2406341971220431</c:v>
                </c:pt>
                <c:pt idx="4356">
                  <c:v>1.2252119488152773</c:v>
                </c:pt>
                <c:pt idx="4357">
                  <c:v>1.1395327915554678</c:v>
                </c:pt>
                <c:pt idx="4358">
                  <c:v>0.98702389163300663</c:v>
                </c:pt>
                <c:pt idx="4359">
                  <c:v>0.77282599848348277</c:v>
                </c:pt>
                <c:pt idx="4360">
                  <c:v>0.50893419412326901</c:v>
                </c:pt>
                <c:pt idx="4361">
                  <c:v>0.22962014145628978</c:v>
                </c:pt>
                <c:pt idx="4362">
                  <c:v>5.8261826936670535E-2</c:v>
                </c:pt>
                <c:pt idx="4363">
                  <c:v>8.56791572598096E-3</c:v>
                </c:pt>
                <c:pt idx="4364">
                  <c:v>0</c:v>
                </c:pt>
                <c:pt idx="4365">
                  <c:v>0</c:v>
                </c:pt>
                <c:pt idx="4366">
                  <c:v>0</c:v>
                </c:pt>
                <c:pt idx="4367">
                  <c:v>0</c:v>
                </c:pt>
                <c:pt idx="4368">
                  <c:v>0</c:v>
                </c:pt>
                <c:pt idx="4369">
                  <c:v>0</c:v>
                </c:pt>
                <c:pt idx="4370">
                  <c:v>0</c:v>
                </c:pt>
                <c:pt idx="4371">
                  <c:v>0</c:v>
                </c:pt>
                <c:pt idx="4372">
                  <c:v>4.2839578629904805E-2</c:v>
                </c:pt>
                <c:pt idx="4373">
                  <c:v>0.11652365387334107</c:v>
                </c:pt>
                <c:pt idx="4374">
                  <c:v>0.38898337395953569</c:v>
                </c:pt>
                <c:pt idx="4375">
                  <c:v>0.67172459291690734</c:v>
                </c:pt>
                <c:pt idx="4376">
                  <c:v>0.90819906695398189</c:v>
                </c:pt>
                <c:pt idx="4377">
                  <c:v>1.0624215500216392</c:v>
                </c:pt>
                <c:pt idx="4378">
                  <c:v>1.141246374700664</c:v>
                </c:pt>
                <c:pt idx="4379">
                  <c:v>1.2132168667989041</c:v>
                </c:pt>
                <c:pt idx="4380">
                  <c:v>1.1926538690565498</c:v>
                </c:pt>
                <c:pt idx="4381">
                  <c:v>1.0778437983284048</c:v>
                </c:pt>
                <c:pt idx="4382">
                  <c:v>0.90134473437319718</c:v>
                </c:pt>
                <c:pt idx="4383">
                  <c:v>0.70256908953043873</c:v>
                </c:pt>
                <c:pt idx="4384">
                  <c:v>0.47466253121934532</c:v>
                </c:pt>
                <c:pt idx="4385">
                  <c:v>0.22276580887550501</c:v>
                </c:pt>
                <c:pt idx="4386">
                  <c:v>6.854332580784768E-2</c:v>
                </c:pt>
                <c:pt idx="4387">
                  <c:v>8.56791572598096E-3</c:v>
                </c:pt>
                <c:pt idx="4388">
                  <c:v>0</c:v>
                </c:pt>
                <c:pt idx="4389">
                  <c:v>0</c:v>
                </c:pt>
                <c:pt idx="4390">
                  <c:v>0</c:v>
                </c:pt>
                <c:pt idx="4391">
                  <c:v>0</c:v>
                </c:pt>
                <c:pt idx="4392">
                  <c:v>0</c:v>
                </c:pt>
                <c:pt idx="4393">
                  <c:v>0</c:v>
                </c:pt>
                <c:pt idx="4394">
                  <c:v>0</c:v>
                </c:pt>
                <c:pt idx="4395">
                  <c:v>0</c:v>
                </c:pt>
                <c:pt idx="4396">
                  <c:v>3.9412412339512426E-2</c:v>
                </c:pt>
                <c:pt idx="4397">
                  <c:v>0.1096693212925563</c:v>
                </c:pt>
                <c:pt idx="4398">
                  <c:v>0.39926487283071277</c:v>
                </c:pt>
                <c:pt idx="4399">
                  <c:v>0.69571475694965401</c:v>
                </c:pt>
                <c:pt idx="4400">
                  <c:v>0.94247072985790581</c:v>
                </c:pt>
                <c:pt idx="4401">
                  <c:v>1.1241105432487022</c:v>
                </c:pt>
                <c:pt idx="4402">
                  <c:v>1.2337798645412583</c:v>
                </c:pt>
                <c:pt idx="4403">
                  <c:v>1.2749058600259668</c:v>
                </c:pt>
                <c:pt idx="4404">
                  <c:v>1.247488529702828</c:v>
                </c:pt>
                <c:pt idx="4405">
                  <c:v>1.1566686230074297</c:v>
                </c:pt>
                <c:pt idx="4406">
                  <c:v>1.0007325567945762</c:v>
                </c:pt>
                <c:pt idx="4407">
                  <c:v>0.7831074973546599</c:v>
                </c:pt>
                <c:pt idx="4408">
                  <c:v>0.51236136041366154</c:v>
                </c:pt>
                <c:pt idx="4409">
                  <c:v>0.22962014145628978</c:v>
                </c:pt>
                <c:pt idx="4410">
                  <c:v>5.4834660646278149E-2</c:v>
                </c:pt>
                <c:pt idx="4411">
                  <c:v>6.8543325807847687E-3</c:v>
                </c:pt>
                <c:pt idx="4412">
                  <c:v>0</c:v>
                </c:pt>
                <c:pt idx="4413">
                  <c:v>0</c:v>
                </c:pt>
                <c:pt idx="4414">
                  <c:v>0</c:v>
                </c:pt>
                <c:pt idx="4415">
                  <c:v>0</c:v>
                </c:pt>
                <c:pt idx="4416">
                  <c:v>0</c:v>
                </c:pt>
                <c:pt idx="4417">
                  <c:v>0</c:v>
                </c:pt>
                <c:pt idx="4418">
                  <c:v>0</c:v>
                </c:pt>
                <c:pt idx="4419">
                  <c:v>0</c:v>
                </c:pt>
                <c:pt idx="4420">
                  <c:v>3.9412412339512426E-2</c:v>
                </c:pt>
                <c:pt idx="4421">
                  <c:v>0.11138290443775251</c:v>
                </c:pt>
                <c:pt idx="4422">
                  <c:v>0.39755128968551662</c:v>
                </c:pt>
                <c:pt idx="4423">
                  <c:v>0.69228759065926171</c:v>
                </c:pt>
                <c:pt idx="4424">
                  <c:v>0.93732998042231719</c:v>
                </c:pt>
                <c:pt idx="4425">
                  <c:v>1.1121154612323287</c:v>
                </c:pt>
                <c:pt idx="4426">
                  <c:v>1.2200711993796889</c:v>
                </c:pt>
                <c:pt idx="4427">
                  <c:v>1.2611971948643976</c:v>
                </c:pt>
                <c:pt idx="4428">
                  <c:v>1.2354934476864545</c:v>
                </c:pt>
                <c:pt idx="4429">
                  <c:v>1.1446735409910564</c:v>
                </c:pt>
                <c:pt idx="4430">
                  <c:v>0.98873747477820284</c:v>
                </c:pt>
                <c:pt idx="4431">
                  <c:v>0.77282599848348277</c:v>
                </c:pt>
                <c:pt idx="4432">
                  <c:v>0.50550702783287671</c:v>
                </c:pt>
                <c:pt idx="4433">
                  <c:v>0.2261929751658974</c:v>
                </c:pt>
                <c:pt idx="4434">
                  <c:v>7.197049209824008E-2</c:v>
                </c:pt>
                <c:pt idx="4435">
                  <c:v>3.4271662903923843E-3</c:v>
                </c:pt>
                <c:pt idx="4436">
                  <c:v>0</c:v>
                </c:pt>
                <c:pt idx="4437">
                  <c:v>0</c:v>
                </c:pt>
                <c:pt idx="4438">
                  <c:v>0</c:v>
                </c:pt>
                <c:pt idx="4439">
                  <c:v>0</c:v>
                </c:pt>
                <c:pt idx="4440">
                  <c:v>0</c:v>
                </c:pt>
                <c:pt idx="4441">
                  <c:v>0</c:v>
                </c:pt>
                <c:pt idx="4442">
                  <c:v>0</c:v>
                </c:pt>
                <c:pt idx="4443">
                  <c:v>0</c:v>
                </c:pt>
                <c:pt idx="4444">
                  <c:v>4.1125995484708612E-2</c:v>
                </c:pt>
                <c:pt idx="4445">
                  <c:v>0.13023231903491062</c:v>
                </c:pt>
                <c:pt idx="4446">
                  <c:v>0.37013395936237747</c:v>
                </c:pt>
                <c:pt idx="4447">
                  <c:v>0.63231218057739491</c:v>
                </c:pt>
                <c:pt idx="4448">
                  <c:v>0.87221382090486177</c:v>
                </c:pt>
                <c:pt idx="4449">
                  <c:v>1.0589943837312468</c:v>
                </c:pt>
                <c:pt idx="4450">
                  <c:v>1.1669501218786069</c:v>
                </c:pt>
                <c:pt idx="4451">
                  <c:v>1.2097897005085116</c:v>
                </c:pt>
                <c:pt idx="4452">
                  <c:v>1.1823723701853726</c:v>
                </c:pt>
                <c:pt idx="4453">
                  <c:v>1.0864117140543859</c:v>
                </c:pt>
                <c:pt idx="4454">
                  <c:v>0.91162623324437431</c:v>
                </c:pt>
                <c:pt idx="4455">
                  <c:v>0.659729510900534</c:v>
                </c:pt>
                <c:pt idx="4456">
                  <c:v>0.39755128968551662</c:v>
                </c:pt>
                <c:pt idx="4457">
                  <c:v>0.19363489540716972</c:v>
                </c:pt>
                <c:pt idx="4458">
                  <c:v>7.0256908953043887E-2</c:v>
                </c:pt>
                <c:pt idx="4459">
                  <c:v>3.4271662903923843E-3</c:v>
                </c:pt>
                <c:pt idx="4460">
                  <c:v>0</c:v>
                </c:pt>
                <c:pt idx="4461">
                  <c:v>0</c:v>
                </c:pt>
                <c:pt idx="4462">
                  <c:v>0</c:v>
                </c:pt>
                <c:pt idx="4463">
                  <c:v>0</c:v>
                </c:pt>
                <c:pt idx="4464">
                  <c:v>0</c:v>
                </c:pt>
                <c:pt idx="4465">
                  <c:v>0</c:v>
                </c:pt>
                <c:pt idx="4466">
                  <c:v>0</c:v>
                </c:pt>
                <c:pt idx="4467">
                  <c:v>0</c:v>
                </c:pt>
                <c:pt idx="4468">
                  <c:v>4.7980328065493384E-2</c:v>
                </c:pt>
                <c:pt idx="4469">
                  <c:v>0.14222740105128395</c:v>
                </c:pt>
                <c:pt idx="4470">
                  <c:v>0.34957096162002321</c:v>
                </c:pt>
                <c:pt idx="4471">
                  <c:v>0.58261826936670535</c:v>
                </c:pt>
                <c:pt idx="4472">
                  <c:v>0.76425808275750173</c:v>
                </c:pt>
                <c:pt idx="4473">
                  <c:v>0.89277681864721614</c:v>
                </c:pt>
                <c:pt idx="4474">
                  <c:v>0.96474731074545617</c:v>
                </c:pt>
                <c:pt idx="4475">
                  <c:v>0.94761147929349432</c:v>
                </c:pt>
                <c:pt idx="4476">
                  <c:v>0.87564098719525429</c:v>
                </c:pt>
                <c:pt idx="4477">
                  <c:v>0.75911733332191311</c:v>
                </c:pt>
                <c:pt idx="4478">
                  <c:v>0.61003559968984444</c:v>
                </c:pt>
                <c:pt idx="4479">
                  <c:v>0.4403908683154214</c:v>
                </c:pt>
                <c:pt idx="4480">
                  <c:v>0.27074613694099836</c:v>
                </c:pt>
                <c:pt idx="4481">
                  <c:v>0.133659485325303</c:v>
                </c:pt>
                <c:pt idx="4482">
                  <c:v>4.4553161775100998E-2</c:v>
                </c:pt>
                <c:pt idx="4483">
                  <c:v>0</c:v>
                </c:pt>
                <c:pt idx="4484">
                  <c:v>0</c:v>
                </c:pt>
                <c:pt idx="4485">
                  <c:v>0</c:v>
                </c:pt>
                <c:pt idx="4486">
                  <c:v>0</c:v>
                </c:pt>
                <c:pt idx="4487">
                  <c:v>0</c:v>
                </c:pt>
                <c:pt idx="4488">
                  <c:v>0</c:v>
                </c:pt>
                <c:pt idx="4489">
                  <c:v>0</c:v>
                </c:pt>
                <c:pt idx="4490">
                  <c:v>0</c:v>
                </c:pt>
                <c:pt idx="4491">
                  <c:v>0</c:v>
                </c:pt>
                <c:pt idx="4492">
                  <c:v>3.9412412339512426E-2</c:v>
                </c:pt>
                <c:pt idx="4493">
                  <c:v>0.13537306847049918</c:v>
                </c:pt>
                <c:pt idx="4494">
                  <c:v>0.31529929871609941</c:v>
                </c:pt>
                <c:pt idx="4495">
                  <c:v>0.52607002557523097</c:v>
                </c:pt>
                <c:pt idx="4496">
                  <c:v>0.73512716928916644</c:v>
                </c:pt>
                <c:pt idx="4497">
                  <c:v>0.92704848155114006</c:v>
                </c:pt>
                <c:pt idx="4498">
                  <c:v>1.0915524634899745</c:v>
                </c:pt>
                <c:pt idx="4499">
                  <c:v>1.1840859533305688</c:v>
                </c:pt>
                <c:pt idx="4500">
                  <c:v>1.1926538690565498</c:v>
                </c:pt>
                <c:pt idx="4501">
                  <c:v>1.1172562106679174</c:v>
                </c:pt>
                <c:pt idx="4502">
                  <c:v>0.94761147929349432</c:v>
                </c:pt>
                <c:pt idx="4503">
                  <c:v>0.74026791872475495</c:v>
                </c:pt>
                <c:pt idx="4504">
                  <c:v>0.48151686380013009</c:v>
                </c:pt>
                <c:pt idx="4505">
                  <c:v>0.22962014145628978</c:v>
                </c:pt>
                <c:pt idx="4506">
                  <c:v>6.5116159517455308E-2</c:v>
                </c:pt>
                <c:pt idx="4507">
                  <c:v>6.8543325807847687E-3</c:v>
                </c:pt>
                <c:pt idx="4508">
                  <c:v>0</c:v>
                </c:pt>
                <c:pt idx="4509">
                  <c:v>0</c:v>
                </c:pt>
                <c:pt idx="4510">
                  <c:v>0</c:v>
                </c:pt>
                <c:pt idx="4511">
                  <c:v>0</c:v>
                </c:pt>
                <c:pt idx="4512">
                  <c:v>0</c:v>
                </c:pt>
                <c:pt idx="4513">
                  <c:v>0</c:v>
                </c:pt>
                <c:pt idx="4514">
                  <c:v>0</c:v>
                </c:pt>
                <c:pt idx="4515">
                  <c:v>0</c:v>
                </c:pt>
                <c:pt idx="4516">
                  <c:v>4.2839578629904805E-2</c:v>
                </c:pt>
                <c:pt idx="4517">
                  <c:v>0.11652365387334107</c:v>
                </c:pt>
                <c:pt idx="4518">
                  <c:v>0.38555620766914328</c:v>
                </c:pt>
                <c:pt idx="4519">
                  <c:v>0.65458876146494549</c:v>
                </c:pt>
                <c:pt idx="4520">
                  <c:v>0.87735457034045039</c:v>
                </c:pt>
                <c:pt idx="4521">
                  <c:v>0.99387822421379135</c:v>
                </c:pt>
                <c:pt idx="4522">
                  <c:v>0.83794215800093796</c:v>
                </c:pt>
                <c:pt idx="4523">
                  <c:v>0.71970492098240069</c:v>
                </c:pt>
                <c:pt idx="4524">
                  <c:v>0.86193232203368475</c:v>
                </c:pt>
                <c:pt idx="4525">
                  <c:v>0.80195691195181806</c:v>
                </c:pt>
                <c:pt idx="4526">
                  <c:v>0.51578852670405384</c:v>
                </c:pt>
                <c:pt idx="4527">
                  <c:v>0.48494403009052239</c:v>
                </c:pt>
                <c:pt idx="4528">
                  <c:v>0.49522552896169947</c:v>
                </c:pt>
                <c:pt idx="4529">
                  <c:v>0.23818805718227073</c:v>
                </c:pt>
                <c:pt idx="4530">
                  <c:v>6.3402576372259115E-2</c:v>
                </c:pt>
                <c:pt idx="4531">
                  <c:v>6.8543325807847687E-3</c:v>
                </c:pt>
                <c:pt idx="4532">
                  <c:v>0</c:v>
                </c:pt>
                <c:pt idx="4533">
                  <c:v>0</c:v>
                </c:pt>
                <c:pt idx="4534">
                  <c:v>0</c:v>
                </c:pt>
                <c:pt idx="4535">
                  <c:v>0</c:v>
                </c:pt>
                <c:pt idx="4536">
                  <c:v>0</c:v>
                </c:pt>
                <c:pt idx="4537">
                  <c:v>0</c:v>
                </c:pt>
                <c:pt idx="4538">
                  <c:v>0</c:v>
                </c:pt>
                <c:pt idx="4539">
                  <c:v>0</c:v>
                </c:pt>
                <c:pt idx="4540">
                  <c:v>4.2839578629904805E-2</c:v>
                </c:pt>
                <c:pt idx="4541">
                  <c:v>0.12337798645412583</c:v>
                </c:pt>
                <c:pt idx="4542">
                  <c:v>0.37356112565276989</c:v>
                </c:pt>
                <c:pt idx="4543">
                  <c:v>0.68714684122367309</c:v>
                </c:pt>
                <c:pt idx="4544">
                  <c:v>0.93390281413192489</c:v>
                </c:pt>
                <c:pt idx="4545">
                  <c:v>1.1121154612323287</c:v>
                </c:pt>
                <c:pt idx="4546">
                  <c:v>1.2200711993796889</c:v>
                </c:pt>
                <c:pt idx="4547">
                  <c:v>1.2629107780095936</c:v>
                </c:pt>
                <c:pt idx="4548">
                  <c:v>1.2320662813960623</c:v>
                </c:pt>
                <c:pt idx="4549">
                  <c:v>1.1395327915554678</c:v>
                </c:pt>
                <c:pt idx="4550">
                  <c:v>0.98188314219741812</c:v>
                </c:pt>
                <c:pt idx="4551">
                  <c:v>0.76768524904789415</c:v>
                </c:pt>
                <c:pt idx="4552">
                  <c:v>0.5020798615424843</c:v>
                </c:pt>
                <c:pt idx="4553">
                  <c:v>0.2261929751658974</c:v>
                </c:pt>
                <c:pt idx="4554">
                  <c:v>5.9975410081866735E-2</c:v>
                </c:pt>
                <c:pt idx="4555">
                  <c:v>5.1407494355885765E-3</c:v>
                </c:pt>
                <c:pt idx="4556">
                  <c:v>0</c:v>
                </c:pt>
                <c:pt idx="4557">
                  <c:v>0</c:v>
                </c:pt>
                <c:pt idx="4558">
                  <c:v>0</c:v>
                </c:pt>
                <c:pt idx="4559">
                  <c:v>0</c:v>
                </c:pt>
                <c:pt idx="4560">
                  <c:v>0</c:v>
                </c:pt>
                <c:pt idx="4561">
                  <c:v>0</c:v>
                </c:pt>
                <c:pt idx="4562">
                  <c:v>0</c:v>
                </c:pt>
                <c:pt idx="4563">
                  <c:v>0</c:v>
                </c:pt>
                <c:pt idx="4564">
                  <c:v>4.6266744920297184E-2</c:v>
                </c:pt>
                <c:pt idx="4565">
                  <c:v>0.12337798645412583</c:v>
                </c:pt>
                <c:pt idx="4566">
                  <c:v>0.38384262452394707</c:v>
                </c:pt>
                <c:pt idx="4567">
                  <c:v>0.66144309404573021</c:v>
                </c:pt>
                <c:pt idx="4568">
                  <c:v>0.88763606921162752</c:v>
                </c:pt>
                <c:pt idx="4569">
                  <c:v>1.0144412219561458</c:v>
                </c:pt>
                <c:pt idx="4570">
                  <c:v>1.0555672174408546</c:v>
                </c:pt>
                <c:pt idx="4571">
                  <c:v>1.1035475455063479</c:v>
                </c:pt>
                <c:pt idx="4572">
                  <c:v>1.0538536342956584</c:v>
                </c:pt>
                <c:pt idx="4573">
                  <c:v>0.88934965235682384</c:v>
                </c:pt>
                <c:pt idx="4574">
                  <c:v>0.55862810533395868</c:v>
                </c:pt>
                <c:pt idx="4575">
                  <c:v>0.29473630097374504</c:v>
                </c:pt>
                <c:pt idx="4576">
                  <c:v>0.16621756508403066</c:v>
                </c:pt>
                <c:pt idx="4577">
                  <c:v>0.12166440330892964</c:v>
                </c:pt>
                <c:pt idx="4578">
                  <c:v>5.140749435588577E-2</c:v>
                </c:pt>
                <c:pt idx="4579">
                  <c:v>1.7135831451961922E-3</c:v>
                </c:pt>
                <c:pt idx="4580">
                  <c:v>0</c:v>
                </c:pt>
                <c:pt idx="4581">
                  <c:v>0</c:v>
                </c:pt>
                <c:pt idx="4582">
                  <c:v>0</c:v>
                </c:pt>
                <c:pt idx="4583">
                  <c:v>0</c:v>
                </c:pt>
                <c:pt idx="4584">
                  <c:v>0</c:v>
                </c:pt>
                <c:pt idx="4585">
                  <c:v>0</c:v>
                </c:pt>
                <c:pt idx="4586">
                  <c:v>0</c:v>
                </c:pt>
                <c:pt idx="4587">
                  <c:v>0</c:v>
                </c:pt>
                <c:pt idx="4588">
                  <c:v>6.8543325807847687E-3</c:v>
                </c:pt>
                <c:pt idx="4589">
                  <c:v>4.2839578629904805E-2</c:v>
                </c:pt>
                <c:pt idx="4590">
                  <c:v>0.1096693212925563</c:v>
                </c:pt>
                <c:pt idx="4591">
                  <c:v>0.21762505943991642</c:v>
                </c:pt>
                <c:pt idx="4592">
                  <c:v>0.37527470879796609</c:v>
                </c:pt>
                <c:pt idx="4593">
                  <c:v>0.60489485025425582</c:v>
                </c:pt>
                <c:pt idx="4594">
                  <c:v>0.88249531977603901</c:v>
                </c:pt>
                <c:pt idx="4595">
                  <c:v>1.0487128848600695</c:v>
                </c:pt>
                <c:pt idx="4596">
                  <c:v>1.0384313859888923</c:v>
                </c:pt>
                <c:pt idx="4597">
                  <c:v>0.97674239276182939</c:v>
                </c:pt>
                <c:pt idx="4598">
                  <c:v>0.82080632654897601</c:v>
                </c:pt>
                <c:pt idx="4599">
                  <c:v>0.64773442888416066</c:v>
                </c:pt>
                <c:pt idx="4600">
                  <c:v>0.43010936944424427</c:v>
                </c:pt>
                <c:pt idx="4601">
                  <c:v>0.2193386425851126</c:v>
                </c:pt>
                <c:pt idx="4602">
                  <c:v>7.7111241533828645E-2</c:v>
                </c:pt>
                <c:pt idx="4603">
                  <c:v>3.4271662903923843E-3</c:v>
                </c:pt>
                <c:pt idx="4604">
                  <c:v>0</c:v>
                </c:pt>
                <c:pt idx="4605">
                  <c:v>0</c:v>
                </c:pt>
                <c:pt idx="4606">
                  <c:v>0</c:v>
                </c:pt>
                <c:pt idx="4607">
                  <c:v>0</c:v>
                </c:pt>
                <c:pt idx="4608">
                  <c:v>0</c:v>
                </c:pt>
                <c:pt idx="4609">
                  <c:v>0</c:v>
                </c:pt>
                <c:pt idx="4610">
                  <c:v>0</c:v>
                </c:pt>
                <c:pt idx="4611">
                  <c:v>0</c:v>
                </c:pt>
                <c:pt idx="4612">
                  <c:v>4.1125995484708612E-2</c:v>
                </c:pt>
                <c:pt idx="4613">
                  <c:v>0.13537306847049918</c:v>
                </c:pt>
                <c:pt idx="4614">
                  <c:v>0.34614379532963085</c:v>
                </c:pt>
                <c:pt idx="4615">
                  <c:v>0.57747751993111673</c:v>
                </c:pt>
                <c:pt idx="4616">
                  <c:v>0.77796674791907139</c:v>
                </c:pt>
                <c:pt idx="4617">
                  <c:v>0.8190927434037798</c:v>
                </c:pt>
                <c:pt idx="4618">
                  <c:v>0.66829742662651503</c:v>
                </c:pt>
                <c:pt idx="4619">
                  <c:v>0.4712353649289529</c:v>
                </c:pt>
                <c:pt idx="4620">
                  <c:v>0.51064777726846522</c:v>
                </c:pt>
                <c:pt idx="4621">
                  <c:v>0.61860351541582537</c:v>
                </c:pt>
                <c:pt idx="4622">
                  <c:v>0.77968033106426748</c:v>
                </c:pt>
                <c:pt idx="4623">
                  <c:v>0.63916651315817974</c:v>
                </c:pt>
                <c:pt idx="4624">
                  <c:v>0.41982787057306709</c:v>
                </c:pt>
                <c:pt idx="4625">
                  <c:v>0.21591147629472021</c:v>
                </c:pt>
                <c:pt idx="4626">
                  <c:v>7.197049209824008E-2</c:v>
                </c:pt>
                <c:pt idx="4627">
                  <c:v>3.4271662903923843E-3</c:v>
                </c:pt>
                <c:pt idx="4628">
                  <c:v>0</c:v>
                </c:pt>
                <c:pt idx="4629">
                  <c:v>0</c:v>
                </c:pt>
                <c:pt idx="4630">
                  <c:v>0</c:v>
                </c:pt>
                <c:pt idx="4631">
                  <c:v>0</c:v>
                </c:pt>
                <c:pt idx="4632">
                  <c:v>0</c:v>
                </c:pt>
                <c:pt idx="4633">
                  <c:v>0</c:v>
                </c:pt>
                <c:pt idx="4634">
                  <c:v>0</c:v>
                </c:pt>
                <c:pt idx="4635">
                  <c:v>0</c:v>
                </c:pt>
                <c:pt idx="4636">
                  <c:v>3.7698829194316226E-2</c:v>
                </c:pt>
                <c:pt idx="4637">
                  <c:v>0.12509156959932202</c:v>
                </c:pt>
                <c:pt idx="4638">
                  <c:v>0.28274121895737175</c:v>
                </c:pt>
                <c:pt idx="4639">
                  <c:v>0.45067236718659859</c:v>
                </c:pt>
                <c:pt idx="4640">
                  <c:v>0.7231320872727931</c:v>
                </c:pt>
                <c:pt idx="4641">
                  <c:v>0.9784559759070256</c:v>
                </c:pt>
                <c:pt idx="4642">
                  <c:v>1.0230091376821266</c:v>
                </c:pt>
                <c:pt idx="4643">
                  <c:v>1.0315770534081077</c:v>
                </c:pt>
                <c:pt idx="4644">
                  <c:v>0.92190773211555144</c:v>
                </c:pt>
                <c:pt idx="4645">
                  <c:v>0.79510257937103324</c:v>
                </c:pt>
                <c:pt idx="4646">
                  <c:v>0.68714684122367309</c:v>
                </c:pt>
                <c:pt idx="4647">
                  <c:v>0.51921569299444614</c:v>
                </c:pt>
                <c:pt idx="4648">
                  <c:v>0.37013395936237747</c:v>
                </c:pt>
                <c:pt idx="4649">
                  <c:v>0.18163981339079638</c:v>
                </c:pt>
                <c:pt idx="4650">
                  <c:v>6.6829742662651501E-2</c:v>
                </c:pt>
                <c:pt idx="4651">
                  <c:v>1.7135831451961922E-3</c:v>
                </c:pt>
                <c:pt idx="4652">
                  <c:v>0</c:v>
                </c:pt>
                <c:pt idx="4653">
                  <c:v>0</c:v>
                </c:pt>
                <c:pt idx="4654">
                  <c:v>0</c:v>
                </c:pt>
                <c:pt idx="4655">
                  <c:v>0</c:v>
                </c:pt>
                <c:pt idx="4656">
                  <c:v>0</c:v>
                </c:pt>
                <c:pt idx="4657">
                  <c:v>0</c:v>
                </c:pt>
                <c:pt idx="4658">
                  <c:v>0</c:v>
                </c:pt>
                <c:pt idx="4659">
                  <c:v>0</c:v>
                </c:pt>
                <c:pt idx="4660">
                  <c:v>3.427166290392384E-2</c:v>
                </c:pt>
                <c:pt idx="4661">
                  <c:v>0.12851873588971441</c:v>
                </c:pt>
                <c:pt idx="4662">
                  <c:v>0.30673138299011837</c:v>
                </c:pt>
                <c:pt idx="4663">
                  <c:v>0.46609461549336428</c:v>
                </c:pt>
                <c:pt idx="4664">
                  <c:v>0.58947260194749007</c:v>
                </c:pt>
                <c:pt idx="4665">
                  <c:v>0.73855433557955885</c:v>
                </c:pt>
                <c:pt idx="4666">
                  <c:v>0.85679157259809613</c:v>
                </c:pt>
                <c:pt idx="4667">
                  <c:v>0.93218923098672857</c:v>
                </c:pt>
                <c:pt idx="4668">
                  <c:v>0.97160164332624088</c:v>
                </c:pt>
                <c:pt idx="4669">
                  <c:v>0.93390281413192489</c:v>
                </c:pt>
                <c:pt idx="4670">
                  <c:v>0.77625316477387507</c:v>
                </c:pt>
                <c:pt idx="4671">
                  <c:v>0.55520093904356627</c:v>
                </c:pt>
                <c:pt idx="4672">
                  <c:v>0.30844496613531458</c:v>
                </c:pt>
                <c:pt idx="4673">
                  <c:v>0.17821264710040399</c:v>
                </c:pt>
                <c:pt idx="4674">
                  <c:v>6.3402576372259115E-2</c:v>
                </c:pt>
                <c:pt idx="4675">
                  <c:v>1.7135831451961922E-3</c:v>
                </c:pt>
                <c:pt idx="4676">
                  <c:v>0</c:v>
                </c:pt>
                <c:pt idx="4677">
                  <c:v>0</c:v>
                </c:pt>
                <c:pt idx="4678">
                  <c:v>0</c:v>
                </c:pt>
                <c:pt idx="4679">
                  <c:v>0</c:v>
                </c:pt>
                <c:pt idx="4680">
                  <c:v>0</c:v>
                </c:pt>
                <c:pt idx="4681">
                  <c:v>0</c:v>
                </c:pt>
                <c:pt idx="4682">
                  <c:v>0</c:v>
                </c:pt>
                <c:pt idx="4683">
                  <c:v>0</c:v>
                </c:pt>
                <c:pt idx="4684">
                  <c:v>3.7698829194316226E-2</c:v>
                </c:pt>
                <c:pt idx="4685">
                  <c:v>0.12337798645412583</c:v>
                </c:pt>
                <c:pt idx="4686">
                  <c:v>0.31529929871609941</c:v>
                </c:pt>
                <c:pt idx="4687">
                  <c:v>0.5997541008186672</c:v>
                </c:pt>
                <c:pt idx="4688">
                  <c:v>0.84308290743652647</c:v>
                </c:pt>
                <c:pt idx="4689">
                  <c:v>1.060707966876443</c:v>
                </c:pt>
                <c:pt idx="4690">
                  <c:v>1.1926538690565498</c:v>
                </c:pt>
                <c:pt idx="4691">
                  <c:v>1.2594836117192012</c:v>
                </c:pt>
                <c:pt idx="4692">
                  <c:v>1.2354934476864545</c:v>
                </c:pt>
                <c:pt idx="4693">
                  <c:v>1.1463871241362527</c:v>
                </c:pt>
                <c:pt idx="4694">
                  <c:v>0.99045105792339894</c:v>
                </c:pt>
                <c:pt idx="4695">
                  <c:v>0.77282599848348277</c:v>
                </c:pt>
                <c:pt idx="4696">
                  <c:v>0.5020798615424843</c:v>
                </c:pt>
                <c:pt idx="4697">
                  <c:v>0.22447939202070119</c:v>
                </c:pt>
                <c:pt idx="4698">
                  <c:v>5.9975410081866735E-2</c:v>
                </c:pt>
                <c:pt idx="4699">
                  <c:v>3.4271662903923843E-3</c:v>
                </c:pt>
                <c:pt idx="4700">
                  <c:v>0</c:v>
                </c:pt>
                <c:pt idx="4701">
                  <c:v>0</c:v>
                </c:pt>
                <c:pt idx="4702">
                  <c:v>0</c:v>
                </c:pt>
                <c:pt idx="4703">
                  <c:v>0</c:v>
                </c:pt>
                <c:pt idx="4704">
                  <c:v>0</c:v>
                </c:pt>
                <c:pt idx="4705">
                  <c:v>0</c:v>
                </c:pt>
                <c:pt idx="4706">
                  <c:v>0</c:v>
                </c:pt>
                <c:pt idx="4707">
                  <c:v>0</c:v>
                </c:pt>
                <c:pt idx="4708">
                  <c:v>3.598524604912004E-2</c:v>
                </c:pt>
                <c:pt idx="4709">
                  <c:v>0.11138290443775251</c:v>
                </c:pt>
                <c:pt idx="4710">
                  <c:v>0.37013395936237747</c:v>
                </c:pt>
                <c:pt idx="4711">
                  <c:v>0.67515175920729986</c:v>
                </c:pt>
                <c:pt idx="4712">
                  <c:v>0.92533489840594385</c:v>
                </c:pt>
                <c:pt idx="4713">
                  <c:v>1.1035475455063479</c:v>
                </c:pt>
                <c:pt idx="4714">
                  <c:v>1.204648951072923</c:v>
                </c:pt>
                <c:pt idx="4715">
                  <c:v>1.2337798645412583</c:v>
                </c:pt>
                <c:pt idx="4716">
                  <c:v>1.1875131196209612</c:v>
                </c:pt>
                <c:pt idx="4717">
                  <c:v>1.0761302151832086</c:v>
                </c:pt>
                <c:pt idx="4718">
                  <c:v>0.86707307146927326</c:v>
                </c:pt>
                <c:pt idx="4719">
                  <c:v>0.65116159517455297</c:v>
                </c:pt>
                <c:pt idx="4720">
                  <c:v>0.45924028291257957</c:v>
                </c:pt>
                <c:pt idx="4721">
                  <c:v>0.2193386425851126</c:v>
                </c:pt>
                <c:pt idx="4722">
                  <c:v>5.6548243791474349E-2</c:v>
                </c:pt>
                <c:pt idx="4723">
                  <c:v>1.7135831451961922E-3</c:v>
                </c:pt>
                <c:pt idx="4724">
                  <c:v>0</c:v>
                </c:pt>
                <c:pt idx="4725">
                  <c:v>0</c:v>
                </c:pt>
                <c:pt idx="4726">
                  <c:v>0</c:v>
                </c:pt>
                <c:pt idx="4727">
                  <c:v>0</c:v>
                </c:pt>
                <c:pt idx="4728">
                  <c:v>0</c:v>
                </c:pt>
                <c:pt idx="4729">
                  <c:v>0</c:v>
                </c:pt>
                <c:pt idx="4730">
                  <c:v>0</c:v>
                </c:pt>
                <c:pt idx="4731">
                  <c:v>0</c:v>
                </c:pt>
                <c:pt idx="4732">
                  <c:v>3.598524604912004E-2</c:v>
                </c:pt>
                <c:pt idx="4733">
                  <c:v>0.10795573814736011</c:v>
                </c:pt>
                <c:pt idx="4734">
                  <c:v>0.37184754250757374</c:v>
                </c:pt>
                <c:pt idx="4735">
                  <c:v>0.65801592775533779</c:v>
                </c:pt>
                <c:pt idx="4736">
                  <c:v>0.90134473437319718</c:v>
                </c:pt>
                <c:pt idx="4737">
                  <c:v>1.0778437983284048</c:v>
                </c:pt>
                <c:pt idx="4738">
                  <c:v>1.175518037604588</c:v>
                </c:pt>
                <c:pt idx="4739">
                  <c:v>1.185799536475765</c:v>
                </c:pt>
                <c:pt idx="4740">
                  <c:v>1.1326784589746832</c:v>
                </c:pt>
                <c:pt idx="4741">
                  <c:v>1.0332906365533039</c:v>
                </c:pt>
                <c:pt idx="4742">
                  <c:v>0.86878665461446947</c:v>
                </c:pt>
                <c:pt idx="4743">
                  <c:v>0.64602084573896446</c:v>
                </c:pt>
                <c:pt idx="4744">
                  <c:v>0.41125995484708616</c:v>
                </c:pt>
                <c:pt idx="4745">
                  <c:v>0.18849414597158115</c:v>
                </c:pt>
                <c:pt idx="4746">
                  <c:v>5.4834660646278149E-2</c:v>
                </c:pt>
                <c:pt idx="4747">
                  <c:v>0</c:v>
                </c:pt>
                <c:pt idx="4748">
                  <c:v>0</c:v>
                </c:pt>
                <c:pt idx="4749">
                  <c:v>0</c:v>
                </c:pt>
                <c:pt idx="4750">
                  <c:v>0</c:v>
                </c:pt>
                <c:pt idx="4751">
                  <c:v>0</c:v>
                </c:pt>
                <c:pt idx="4752">
                  <c:v>0</c:v>
                </c:pt>
                <c:pt idx="4753">
                  <c:v>0</c:v>
                </c:pt>
                <c:pt idx="4754">
                  <c:v>0</c:v>
                </c:pt>
                <c:pt idx="4755">
                  <c:v>0</c:v>
                </c:pt>
                <c:pt idx="4756">
                  <c:v>2.5703747177942885E-2</c:v>
                </c:pt>
                <c:pt idx="4757">
                  <c:v>0.13537306847049918</c:v>
                </c:pt>
                <c:pt idx="4758">
                  <c:v>0.34100304589404223</c:v>
                </c:pt>
                <c:pt idx="4759">
                  <c:v>0.54491944017238914</c:v>
                </c:pt>
                <c:pt idx="4760">
                  <c:v>0.62203068170621767</c:v>
                </c:pt>
                <c:pt idx="4761">
                  <c:v>0.63573934686778732</c:v>
                </c:pt>
                <c:pt idx="4762">
                  <c:v>0.77453958162867886</c:v>
                </c:pt>
                <c:pt idx="4763">
                  <c:v>0.69571475694965401</c:v>
                </c:pt>
                <c:pt idx="4764">
                  <c:v>0.45067236718659859</c:v>
                </c:pt>
                <c:pt idx="4765">
                  <c:v>0.37184754250757374</c:v>
                </c:pt>
                <c:pt idx="4766">
                  <c:v>0.54149227388199672</c:v>
                </c:pt>
                <c:pt idx="4767">
                  <c:v>0.53121077501081959</c:v>
                </c:pt>
                <c:pt idx="4768">
                  <c:v>0.31015854928051079</c:v>
                </c:pt>
                <c:pt idx="4769">
                  <c:v>0.11481007072814489</c:v>
                </c:pt>
                <c:pt idx="4770">
                  <c:v>4.1125995484708612E-2</c:v>
                </c:pt>
                <c:pt idx="4771">
                  <c:v>0</c:v>
                </c:pt>
                <c:pt idx="4772">
                  <c:v>0</c:v>
                </c:pt>
                <c:pt idx="4773">
                  <c:v>0</c:v>
                </c:pt>
                <c:pt idx="4774">
                  <c:v>0</c:v>
                </c:pt>
                <c:pt idx="4775">
                  <c:v>0</c:v>
                </c:pt>
                <c:pt idx="4776">
                  <c:v>0</c:v>
                </c:pt>
                <c:pt idx="4777">
                  <c:v>0</c:v>
                </c:pt>
                <c:pt idx="4778">
                  <c:v>0</c:v>
                </c:pt>
                <c:pt idx="4779">
                  <c:v>0</c:v>
                </c:pt>
                <c:pt idx="4780">
                  <c:v>3.0844496613531457E-2</c:v>
                </c:pt>
                <c:pt idx="4781">
                  <c:v>0.12509156959932202</c:v>
                </c:pt>
                <c:pt idx="4782">
                  <c:v>0.30330421669972601</c:v>
                </c:pt>
                <c:pt idx="4783">
                  <c:v>0.47294894807414906</c:v>
                </c:pt>
                <c:pt idx="4784">
                  <c:v>0.74026791872475495</c:v>
                </c:pt>
                <c:pt idx="4785">
                  <c:v>0.95617939501947535</c:v>
                </c:pt>
                <c:pt idx="4786">
                  <c:v>1.0915524634899745</c:v>
                </c:pt>
                <c:pt idx="4787">
                  <c:v>1.0984067960707591</c:v>
                </c:pt>
                <c:pt idx="4788">
                  <c:v>1.0350042196985001</c:v>
                </c:pt>
                <c:pt idx="4789">
                  <c:v>0.95617939501947535</c:v>
                </c:pt>
                <c:pt idx="4790">
                  <c:v>0.83794215800093796</c:v>
                </c:pt>
                <c:pt idx="4791">
                  <c:v>0.68371967493328079</c:v>
                </c:pt>
                <c:pt idx="4792">
                  <c:v>0.44724520089620617</c:v>
                </c:pt>
                <c:pt idx="4793">
                  <c:v>0.19363489540716972</c:v>
                </c:pt>
                <c:pt idx="4794">
                  <c:v>5.3121077501081956E-2</c:v>
                </c:pt>
                <c:pt idx="4795">
                  <c:v>0</c:v>
                </c:pt>
                <c:pt idx="4796">
                  <c:v>0</c:v>
                </c:pt>
                <c:pt idx="4797">
                  <c:v>0</c:v>
                </c:pt>
                <c:pt idx="4798">
                  <c:v>0</c:v>
                </c:pt>
                <c:pt idx="4799">
                  <c:v>0</c:v>
                </c:pt>
                <c:pt idx="4800">
                  <c:v>0</c:v>
                </c:pt>
                <c:pt idx="4801">
                  <c:v>0</c:v>
                </c:pt>
                <c:pt idx="4802">
                  <c:v>0</c:v>
                </c:pt>
                <c:pt idx="4803">
                  <c:v>0</c:v>
                </c:pt>
                <c:pt idx="4804">
                  <c:v>3.0844496613531457E-2</c:v>
                </c:pt>
                <c:pt idx="4805">
                  <c:v>0.12337798645412583</c:v>
                </c:pt>
                <c:pt idx="4806">
                  <c:v>0.27074613694099836</c:v>
                </c:pt>
                <c:pt idx="4807">
                  <c:v>0.37356112565276989</c:v>
                </c:pt>
                <c:pt idx="4808">
                  <c:v>0.34957096162002321</c:v>
                </c:pt>
                <c:pt idx="4809">
                  <c:v>0.49008477952611096</c:v>
                </c:pt>
                <c:pt idx="4810">
                  <c:v>0.97160164332624088</c:v>
                </c:pt>
                <c:pt idx="4811">
                  <c:v>1.130964875829487</c:v>
                </c:pt>
                <c:pt idx="4812">
                  <c:v>1.0264363039725193</c:v>
                </c:pt>
                <c:pt idx="4813">
                  <c:v>0.84822365687211509</c:v>
                </c:pt>
                <c:pt idx="4814">
                  <c:v>0.63231218057739491</c:v>
                </c:pt>
                <c:pt idx="4815">
                  <c:v>0.42496862000865565</c:v>
                </c:pt>
                <c:pt idx="4816">
                  <c:v>0.28616838524776411</c:v>
                </c:pt>
                <c:pt idx="4817">
                  <c:v>0.18506697968118874</c:v>
                </c:pt>
                <c:pt idx="4818">
                  <c:v>6.6829742662651501E-2</c:v>
                </c:pt>
                <c:pt idx="4819">
                  <c:v>0</c:v>
                </c:pt>
                <c:pt idx="4820">
                  <c:v>0</c:v>
                </c:pt>
                <c:pt idx="4821">
                  <c:v>0</c:v>
                </c:pt>
                <c:pt idx="4822">
                  <c:v>0</c:v>
                </c:pt>
                <c:pt idx="4823">
                  <c:v>0</c:v>
                </c:pt>
                <c:pt idx="4824">
                  <c:v>0</c:v>
                </c:pt>
                <c:pt idx="4825">
                  <c:v>0</c:v>
                </c:pt>
                <c:pt idx="4826">
                  <c:v>0</c:v>
                </c:pt>
                <c:pt idx="4827">
                  <c:v>0</c:v>
                </c:pt>
                <c:pt idx="4828">
                  <c:v>3.0844496613531457E-2</c:v>
                </c:pt>
                <c:pt idx="4829">
                  <c:v>0.10624215500216391</c:v>
                </c:pt>
                <c:pt idx="4830">
                  <c:v>0.35128454476521936</c:v>
                </c:pt>
                <c:pt idx="4831">
                  <c:v>0.61174918283504054</c:v>
                </c:pt>
                <c:pt idx="4832">
                  <c:v>0.83965574114613417</c:v>
                </c:pt>
                <c:pt idx="4833">
                  <c:v>0.91676698267996282</c:v>
                </c:pt>
                <c:pt idx="4834">
                  <c:v>0.98873747477820284</c:v>
                </c:pt>
                <c:pt idx="4835">
                  <c:v>1.130964875829487</c:v>
                </c:pt>
                <c:pt idx="4836">
                  <c:v>1.1378192084102716</c:v>
                </c:pt>
                <c:pt idx="4837">
                  <c:v>1.0589943837312468</c:v>
                </c:pt>
                <c:pt idx="4838">
                  <c:v>0.90305831751839327</c:v>
                </c:pt>
                <c:pt idx="4839">
                  <c:v>0.71627775469200827</c:v>
                </c:pt>
                <c:pt idx="4840">
                  <c:v>0.4712353649289529</c:v>
                </c:pt>
                <c:pt idx="4841">
                  <c:v>0.21077072685913162</c:v>
                </c:pt>
                <c:pt idx="4842">
                  <c:v>5.8261826936670535E-2</c:v>
                </c:pt>
                <c:pt idx="4843">
                  <c:v>0</c:v>
                </c:pt>
                <c:pt idx="4844">
                  <c:v>0</c:v>
                </c:pt>
                <c:pt idx="4845">
                  <c:v>0</c:v>
                </c:pt>
                <c:pt idx="4846">
                  <c:v>0</c:v>
                </c:pt>
                <c:pt idx="4847">
                  <c:v>0</c:v>
                </c:pt>
                <c:pt idx="4848">
                  <c:v>0</c:v>
                </c:pt>
                <c:pt idx="4849">
                  <c:v>0</c:v>
                </c:pt>
                <c:pt idx="4850">
                  <c:v>0</c:v>
                </c:pt>
                <c:pt idx="4851">
                  <c:v>0</c:v>
                </c:pt>
                <c:pt idx="4852">
                  <c:v>2.9130913468335268E-2</c:v>
                </c:pt>
                <c:pt idx="4853">
                  <c:v>9.5960656130986768E-2</c:v>
                </c:pt>
                <c:pt idx="4854">
                  <c:v>0.18849414597158115</c:v>
                </c:pt>
                <c:pt idx="4855">
                  <c:v>0.37527470879796609</c:v>
                </c:pt>
                <c:pt idx="4856">
                  <c:v>0.74198150186995127</c:v>
                </c:pt>
                <c:pt idx="4857">
                  <c:v>0.85165082316250762</c:v>
                </c:pt>
                <c:pt idx="4858">
                  <c:v>0.83451499171054555</c:v>
                </c:pt>
                <c:pt idx="4859">
                  <c:v>0.90134473437319718</c:v>
                </c:pt>
                <c:pt idx="4860">
                  <c:v>1.017868388246538</c:v>
                </c:pt>
                <c:pt idx="4861">
                  <c:v>1.0007325567945762</c:v>
                </c:pt>
                <c:pt idx="4862">
                  <c:v>0.84479649058172279</c:v>
                </c:pt>
                <c:pt idx="4863">
                  <c:v>0.5963269345282749</c:v>
                </c:pt>
                <c:pt idx="4864">
                  <c:v>0.36842037621718132</c:v>
                </c:pt>
                <c:pt idx="4865">
                  <c:v>0.17821264710040399</c:v>
                </c:pt>
                <c:pt idx="4866">
                  <c:v>5.8261826936670535E-2</c:v>
                </c:pt>
                <c:pt idx="4867">
                  <c:v>0</c:v>
                </c:pt>
                <c:pt idx="4868">
                  <c:v>0</c:v>
                </c:pt>
                <c:pt idx="4869">
                  <c:v>0</c:v>
                </c:pt>
                <c:pt idx="4870">
                  <c:v>0</c:v>
                </c:pt>
                <c:pt idx="4871">
                  <c:v>0</c:v>
                </c:pt>
                <c:pt idx="4872">
                  <c:v>0</c:v>
                </c:pt>
                <c:pt idx="4873">
                  <c:v>0</c:v>
                </c:pt>
                <c:pt idx="4874">
                  <c:v>0</c:v>
                </c:pt>
                <c:pt idx="4875">
                  <c:v>0</c:v>
                </c:pt>
                <c:pt idx="4876">
                  <c:v>2.7417330323139075E-2</c:v>
                </c:pt>
                <c:pt idx="4877">
                  <c:v>9.0819906695398189E-2</c:v>
                </c:pt>
                <c:pt idx="4878">
                  <c:v>0.34957096162002321</c:v>
                </c:pt>
                <c:pt idx="4879">
                  <c:v>0.62717143114180629</c:v>
                </c:pt>
                <c:pt idx="4880">
                  <c:v>0.86021873888848854</c:v>
                </c:pt>
                <c:pt idx="4881">
                  <c:v>1.0332906365533039</c:v>
                </c:pt>
                <c:pt idx="4882">
                  <c:v>1.1378192084102716</c:v>
                </c:pt>
                <c:pt idx="4883">
                  <c:v>1.1772316207497842</c:v>
                </c:pt>
                <c:pt idx="4884">
                  <c:v>1.1515278735718413</c:v>
                </c:pt>
                <c:pt idx="4885">
                  <c:v>1.0641351331668354</c:v>
                </c:pt>
                <c:pt idx="4886">
                  <c:v>0.91676698267996282</c:v>
                </c:pt>
                <c:pt idx="4887">
                  <c:v>0.70770983896602735</c:v>
                </c:pt>
                <c:pt idx="4888">
                  <c:v>0.45581311662218715</c:v>
                </c:pt>
                <c:pt idx="4889">
                  <c:v>0.19706206169756213</c:v>
                </c:pt>
                <c:pt idx="4890">
                  <c:v>4.9693911210689577E-2</c:v>
                </c:pt>
                <c:pt idx="4891">
                  <c:v>0</c:v>
                </c:pt>
                <c:pt idx="4892">
                  <c:v>0</c:v>
                </c:pt>
                <c:pt idx="4893">
                  <c:v>0</c:v>
                </c:pt>
                <c:pt idx="4894">
                  <c:v>0</c:v>
                </c:pt>
                <c:pt idx="4895">
                  <c:v>0</c:v>
                </c:pt>
                <c:pt idx="4896">
                  <c:v>0</c:v>
                </c:pt>
                <c:pt idx="4897">
                  <c:v>0</c:v>
                </c:pt>
                <c:pt idx="4898">
                  <c:v>0</c:v>
                </c:pt>
                <c:pt idx="4899">
                  <c:v>0</c:v>
                </c:pt>
                <c:pt idx="4900">
                  <c:v>2.5703747177942885E-2</c:v>
                </c:pt>
                <c:pt idx="4901">
                  <c:v>9.4247072985790575E-2</c:v>
                </c:pt>
                <c:pt idx="4902">
                  <c:v>0.33928946274884608</c:v>
                </c:pt>
                <c:pt idx="4903">
                  <c:v>0.60832201654464824</c:v>
                </c:pt>
                <c:pt idx="4904">
                  <c:v>0.83280140856534934</c:v>
                </c:pt>
                <c:pt idx="4905">
                  <c:v>0.99387822421379135</c:v>
                </c:pt>
                <c:pt idx="4906">
                  <c:v>1.0915524634899745</c:v>
                </c:pt>
                <c:pt idx="4907">
                  <c:v>1.1258241263938982</c:v>
                </c:pt>
                <c:pt idx="4908">
                  <c:v>1.0864117140543859</c:v>
                </c:pt>
                <c:pt idx="4909">
                  <c:v>0.99901897364938008</c:v>
                </c:pt>
                <c:pt idx="4910">
                  <c:v>0.8499372400173113</c:v>
                </c:pt>
                <c:pt idx="4911">
                  <c:v>0.64430726259376825</c:v>
                </c:pt>
                <c:pt idx="4912">
                  <c:v>0.41468712113747852</c:v>
                </c:pt>
                <c:pt idx="4913">
                  <c:v>0.19020772911677733</c:v>
                </c:pt>
                <c:pt idx="4914">
                  <c:v>5.140749435588577E-2</c:v>
                </c:pt>
                <c:pt idx="4915">
                  <c:v>0</c:v>
                </c:pt>
                <c:pt idx="4916">
                  <c:v>0</c:v>
                </c:pt>
                <c:pt idx="4917">
                  <c:v>0</c:v>
                </c:pt>
                <c:pt idx="4918">
                  <c:v>0</c:v>
                </c:pt>
                <c:pt idx="4919">
                  <c:v>0</c:v>
                </c:pt>
                <c:pt idx="4920">
                  <c:v>0</c:v>
                </c:pt>
                <c:pt idx="4921">
                  <c:v>0</c:v>
                </c:pt>
                <c:pt idx="4922">
                  <c:v>0</c:v>
                </c:pt>
                <c:pt idx="4923">
                  <c:v>0</c:v>
                </c:pt>
                <c:pt idx="4924">
                  <c:v>2.3990164032746692E-2</c:v>
                </c:pt>
                <c:pt idx="4925">
                  <c:v>0.11138290443775251</c:v>
                </c:pt>
                <c:pt idx="4926">
                  <c:v>0.28445480210256791</c:v>
                </c:pt>
                <c:pt idx="4927">
                  <c:v>0.44381803460581376</c:v>
                </c:pt>
                <c:pt idx="4928">
                  <c:v>0.5963269345282749</c:v>
                </c:pt>
                <c:pt idx="4929">
                  <c:v>0.71113700525641976</c:v>
                </c:pt>
                <c:pt idx="4930">
                  <c:v>0.81052482767779888</c:v>
                </c:pt>
                <c:pt idx="4931">
                  <c:v>0.87564098719525429</c:v>
                </c:pt>
                <c:pt idx="4932">
                  <c:v>0.91848056582515913</c:v>
                </c:pt>
                <c:pt idx="4933">
                  <c:v>0.87221382090486177</c:v>
                </c:pt>
                <c:pt idx="4934">
                  <c:v>0.74198150186995127</c:v>
                </c:pt>
                <c:pt idx="4935">
                  <c:v>0.56034168847915489</c:v>
                </c:pt>
                <c:pt idx="4936">
                  <c:v>0.35299812791041557</c:v>
                </c:pt>
                <c:pt idx="4937">
                  <c:v>0.16621756508403066</c:v>
                </c:pt>
                <c:pt idx="4938">
                  <c:v>4.6266744920297184E-2</c:v>
                </c:pt>
                <c:pt idx="4939">
                  <c:v>0</c:v>
                </c:pt>
                <c:pt idx="4940">
                  <c:v>0</c:v>
                </c:pt>
                <c:pt idx="4941">
                  <c:v>0</c:v>
                </c:pt>
                <c:pt idx="4942">
                  <c:v>0</c:v>
                </c:pt>
                <c:pt idx="4943">
                  <c:v>0</c:v>
                </c:pt>
                <c:pt idx="4944">
                  <c:v>0</c:v>
                </c:pt>
                <c:pt idx="4945">
                  <c:v>0</c:v>
                </c:pt>
                <c:pt idx="4946">
                  <c:v>0</c:v>
                </c:pt>
                <c:pt idx="4947">
                  <c:v>0</c:v>
                </c:pt>
                <c:pt idx="4948">
                  <c:v>1.713583145196192E-2</c:v>
                </c:pt>
                <c:pt idx="4949">
                  <c:v>0.10281498871177154</c:v>
                </c:pt>
                <c:pt idx="4950">
                  <c:v>0.2193386425851126</c:v>
                </c:pt>
                <c:pt idx="4951">
                  <c:v>0.392410540249928</c:v>
                </c:pt>
                <c:pt idx="4952">
                  <c:v>0.61003559968984444</c:v>
                </c:pt>
                <c:pt idx="4953">
                  <c:v>0.83794215800093796</c:v>
                </c:pt>
                <c:pt idx="4954">
                  <c:v>1.0024461399397724</c:v>
                </c:pt>
                <c:pt idx="4955">
                  <c:v>1.0435721354244811</c:v>
                </c:pt>
                <c:pt idx="4956">
                  <c:v>1.0195819713917342</c:v>
                </c:pt>
                <c:pt idx="4957">
                  <c:v>0.92019414897035534</c:v>
                </c:pt>
                <c:pt idx="4958">
                  <c:v>0.7248456704179892</c:v>
                </c:pt>
                <c:pt idx="4959">
                  <c:v>0.52264285928483867</c:v>
                </c:pt>
                <c:pt idx="4960">
                  <c:v>0.32729438073247274</c:v>
                </c:pt>
                <c:pt idx="4961">
                  <c:v>0.14222740105128395</c:v>
                </c:pt>
                <c:pt idx="4962">
                  <c:v>3.2558079758727654E-2</c:v>
                </c:pt>
                <c:pt idx="4963">
                  <c:v>0</c:v>
                </c:pt>
                <c:pt idx="4964">
                  <c:v>0</c:v>
                </c:pt>
                <c:pt idx="4965">
                  <c:v>0</c:v>
                </c:pt>
                <c:pt idx="4966">
                  <c:v>0</c:v>
                </c:pt>
                <c:pt idx="4967">
                  <c:v>0</c:v>
                </c:pt>
                <c:pt idx="4968">
                  <c:v>0</c:v>
                </c:pt>
                <c:pt idx="4969">
                  <c:v>0</c:v>
                </c:pt>
                <c:pt idx="4970">
                  <c:v>0</c:v>
                </c:pt>
                <c:pt idx="4971">
                  <c:v>0</c:v>
                </c:pt>
                <c:pt idx="4972">
                  <c:v>2.2276580887550499E-2</c:v>
                </c:pt>
                <c:pt idx="4973">
                  <c:v>0.12166440330892964</c:v>
                </c:pt>
                <c:pt idx="4974">
                  <c:v>0.28102763581217555</c:v>
                </c:pt>
                <c:pt idx="4975">
                  <c:v>0.392410540249928</c:v>
                </c:pt>
                <c:pt idx="4976">
                  <c:v>0.42154145371826324</c:v>
                </c:pt>
                <c:pt idx="4977">
                  <c:v>0.31187213242570699</c:v>
                </c:pt>
                <c:pt idx="4978">
                  <c:v>0.30844496613531458</c:v>
                </c:pt>
                <c:pt idx="4979">
                  <c:v>0.35813887734600414</c:v>
                </c:pt>
                <c:pt idx="4980">
                  <c:v>0.40097845597590903</c:v>
                </c:pt>
                <c:pt idx="4981">
                  <c:v>0.34271662903923844</c:v>
                </c:pt>
                <c:pt idx="4982">
                  <c:v>0.25018313919864404</c:v>
                </c:pt>
                <c:pt idx="4983">
                  <c:v>0.1576496493580497</c:v>
                </c:pt>
                <c:pt idx="4984">
                  <c:v>9.9387822421379154E-2</c:v>
                </c:pt>
                <c:pt idx="4985">
                  <c:v>4.9693911210689577E-2</c:v>
                </c:pt>
                <c:pt idx="4986">
                  <c:v>1.0281498871177153E-2</c:v>
                </c:pt>
                <c:pt idx="4987">
                  <c:v>0</c:v>
                </c:pt>
                <c:pt idx="4988">
                  <c:v>0</c:v>
                </c:pt>
                <c:pt idx="4989">
                  <c:v>0</c:v>
                </c:pt>
                <c:pt idx="4990">
                  <c:v>0</c:v>
                </c:pt>
                <c:pt idx="4991">
                  <c:v>0</c:v>
                </c:pt>
                <c:pt idx="4992">
                  <c:v>0</c:v>
                </c:pt>
                <c:pt idx="4993">
                  <c:v>0</c:v>
                </c:pt>
                <c:pt idx="4994">
                  <c:v>0</c:v>
                </c:pt>
                <c:pt idx="4995">
                  <c:v>0</c:v>
                </c:pt>
                <c:pt idx="4996">
                  <c:v>6.8543325807847687E-3</c:v>
                </c:pt>
                <c:pt idx="4997">
                  <c:v>6.5116159517455308E-2</c:v>
                </c:pt>
                <c:pt idx="4998">
                  <c:v>0.16107681564844206</c:v>
                </c:pt>
                <c:pt idx="4999">
                  <c:v>0.25532388863423261</c:v>
                </c:pt>
                <c:pt idx="5000">
                  <c:v>0.3307215470228651</c:v>
                </c:pt>
                <c:pt idx="5001">
                  <c:v>0.37870187508835851</c:v>
                </c:pt>
                <c:pt idx="5002">
                  <c:v>0.41640070428267467</c:v>
                </c:pt>
                <c:pt idx="5003">
                  <c:v>0.44210445146061761</c:v>
                </c:pt>
                <c:pt idx="5004">
                  <c:v>0.42154145371826324</c:v>
                </c:pt>
                <c:pt idx="5005">
                  <c:v>0.43353653573463663</c:v>
                </c:pt>
                <c:pt idx="5006">
                  <c:v>0.42839578629904806</c:v>
                </c:pt>
                <c:pt idx="5007">
                  <c:v>0.37527470879796609</c:v>
                </c:pt>
                <c:pt idx="5008">
                  <c:v>0.27931405266697934</c:v>
                </c:pt>
                <c:pt idx="5009">
                  <c:v>0.15422248306765729</c:v>
                </c:pt>
                <c:pt idx="5010">
                  <c:v>4.4553161775100998E-2</c:v>
                </c:pt>
                <c:pt idx="5011">
                  <c:v>0</c:v>
                </c:pt>
                <c:pt idx="5012">
                  <c:v>0</c:v>
                </c:pt>
                <c:pt idx="5013">
                  <c:v>0</c:v>
                </c:pt>
                <c:pt idx="5014">
                  <c:v>0</c:v>
                </c:pt>
                <c:pt idx="5015">
                  <c:v>0</c:v>
                </c:pt>
                <c:pt idx="5016">
                  <c:v>0</c:v>
                </c:pt>
                <c:pt idx="5017">
                  <c:v>0</c:v>
                </c:pt>
                <c:pt idx="5018">
                  <c:v>0</c:v>
                </c:pt>
                <c:pt idx="5019">
                  <c:v>0</c:v>
                </c:pt>
                <c:pt idx="5020">
                  <c:v>1.8849414597158113E-2</c:v>
                </c:pt>
                <c:pt idx="5021">
                  <c:v>8.567915725980961E-2</c:v>
                </c:pt>
                <c:pt idx="5022">
                  <c:v>0.34785737847482701</c:v>
                </c:pt>
                <c:pt idx="5023">
                  <c:v>0.64088009630337595</c:v>
                </c:pt>
                <c:pt idx="5024">
                  <c:v>0.89449040179241235</c:v>
                </c:pt>
                <c:pt idx="5025">
                  <c:v>1.0812709646187972</c:v>
                </c:pt>
                <c:pt idx="5026">
                  <c:v>1.196081035346942</c:v>
                </c:pt>
                <c:pt idx="5027">
                  <c:v>1.2423477802672394</c:v>
                </c:pt>
                <c:pt idx="5028">
                  <c:v>1.2183576162344927</c:v>
                </c:pt>
                <c:pt idx="5029">
                  <c:v>1.1275377095390944</c:v>
                </c:pt>
                <c:pt idx="5030">
                  <c:v>0.96988806018104479</c:v>
                </c:pt>
                <c:pt idx="5031">
                  <c:v>0.74712225130553978</c:v>
                </c:pt>
                <c:pt idx="5032">
                  <c:v>0.47637611436454147</c:v>
                </c:pt>
                <c:pt idx="5033">
                  <c:v>0.19706206169756213</c:v>
                </c:pt>
                <c:pt idx="5034">
                  <c:v>4.2839578629904805E-2</c:v>
                </c:pt>
                <c:pt idx="5035">
                  <c:v>0</c:v>
                </c:pt>
                <c:pt idx="5036">
                  <c:v>0</c:v>
                </c:pt>
                <c:pt idx="5037">
                  <c:v>0</c:v>
                </c:pt>
                <c:pt idx="5038">
                  <c:v>0</c:v>
                </c:pt>
                <c:pt idx="5039">
                  <c:v>0</c:v>
                </c:pt>
                <c:pt idx="5040">
                  <c:v>0</c:v>
                </c:pt>
                <c:pt idx="5041">
                  <c:v>0</c:v>
                </c:pt>
                <c:pt idx="5042">
                  <c:v>0</c:v>
                </c:pt>
                <c:pt idx="5043">
                  <c:v>0</c:v>
                </c:pt>
                <c:pt idx="5044">
                  <c:v>1.713583145196192E-2</c:v>
                </c:pt>
                <c:pt idx="5045">
                  <c:v>8.3965574114613417E-2</c:v>
                </c:pt>
                <c:pt idx="5046">
                  <c:v>0.34614379532963085</c:v>
                </c:pt>
                <c:pt idx="5047">
                  <c:v>0.63231218057739491</c:v>
                </c:pt>
                <c:pt idx="5048">
                  <c:v>0.87735457034045039</c:v>
                </c:pt>
                <c:pt idx="5049">
                  <c:v>1.060707966876443</c:v>
                </c:pt>
                <c:pt idx="5050">
                  <c:v>1.1686637050238031</c:v>
                </c:pt>
                <c:pt idx="5051">
                  <c:v>1.1720908713141955</c:v>
                </c:pt>
                <c:pt idx="5052">
                  <c:v>1.0589943837312468</c:v>
                </c:pt>
                <c:pt idx="5053">
                  <c:v>0.93047564784153247</c:v>
                </c:pt>
                <c:pt idx="5054">
                  <c:v>0.87050023775966567</c:v>
                </c:pt>
                <c:pt idx="5055">
                  <c:v>0.69742834009485022</c:v>
                </c:pt>
                <c:pt idx="5056">
                  <c:v>0.4232550368634595</c:v>
                </c:pt>
                <c:pt idx="5057">
                  <c:v>0.18335339653599259</c:v>
                </c:pt>
                <c:pt idx="5058">
                  <c:v>4.6266744920297184E-2</c:v>
                </c:pt>
                <c:pt idx="5059">
                  <c:v>0</c:v>
                </c:pt>
                <c:pt idx="5060">
                  <c:v>0</c:v>
                </c:pt>
                <c:pt idx="5061">
                  <c:v>0</c:v>
                </c:pt>
                <c:pt idx="5062">
                  <c:v>0</c:v>
                </c:pt>
                <c:pt idx="5063">
                  <c:v>0</c:v>
                </c:pt>
                <c:pt idx="5064">
                  <c:v>0</c:v>
                </c:pt>
                <c:pt idx="5065">
                  <c:v>0</c:v>
                </c:pt>
                <c:pt idx="5066">
                  <c:v>0</c:v>
                </c:pt>
                <c:pt idx="5067">
                  <c:v>0</c:v>
                </c:pt>
                <c:pt idx="5068">
                  <c:v>1.3708665161569537E-2</c:v>
                </c:pt>
                <c:pt idx="5069">
                  <c:v>9.0819906695398189E-2</c:v>
                </c:pt>
                <c:pt idx="5070">
                  <c:v>0.20220281113315067</c:v>
                </c:pt>
                <c:pt idx="5071">
                  <c:v>0.35813887734600414</c:v>
                </c:pt>
                <c:pt idx="5072">
                  <c:v>0.58090468622150926</c:v>
                </c:pt>
                <c:pt idx="5073">
                  <c:v>0.8173791602585837</c:v>
                </c:pt>
                <c:pt idx="5074">
                  <c:v>0.95446581187427915</c:v>
                </c:pt>
                <c:pt idx="5075">
                  <c:v>0.9407571467127096</c:v>
                </c:pt>
                <c:pt idx="5076">
                  <c:v>0.82594707598456463</c:v>
                </c:pt>
                <c:pt idx="5077">
                  <c:v>0.7831074973546599</c:v>
                </c:pt>
                <c:pt idx="5078">
                  <c:v>0.6905740075140655</c:v>
                </c:pt>
                <c:pt idx="5079">
                  <c:v>0.55006018960797776</c:v>
                </c:pt>
                <c:pt idx="5080">
                  <c:v>0.32729438073247274</c:v>
                </c:pt>
                <c:pt idx="5081">
                  <c:v>0.15250889992246111</c:v>
                </c:pt>
                <c:pt idx="5082">
                  <c:v>4.1125995484708612E-2</c:v>
                </c:pt>
                <c:pt idx="5083">
                  <c:v>0</c:v>
                </c:pt>
                <c:pt idx="5084">
                  <c:v>0</c:v>
                </c:pt>
                <c:pt idx="5085">
                  <c:v>0</c:v>
                </c:pt>
                <c:pt idx="5086">
                  <c:v>0</c:v>
                </c:pt>
                <c:pt idx="5087">
                  <c:v>0</c:v>
                </c:pt>
                <c:pt idx="5088">
                  <c:v>0</c:v>
                </c:pt>
                <c:pt idx="5089">
                  <c:v>0</c:v>
                </c:pt>
                <c:pt idx="5090">
                  <c:v>0</c:v>
                </c:pt>
                <c:pt idx="5091">
                  <c:v>0</c:v>
                </c:pt>
                <c:pt idx="5092">
                  <c:v>1.5422248306765729E-2</c:v>
                </c:pt>
                <c:pt idx="5093">
                  <c:v>8.567915725980961E-2</c:v>
                </c:pt>
                <c:pt idx="5094">
                  <c:v>0.34271662903923844</c:v>
                </c:pt>
                <c:pt idx="5095">
                  <c:v>0.6288850142870025</c:v>
                </c:pt>
                <c:pt idx="5096">
                  <c:v>0.87221382090486177</c:v>
                </c:pt>
                <c:pt idx="5097">
                  <c:v>1.0469993017148733</c:v>
                </c:pt>
                <c:pt idx="5098">
                  <c:v>1.141246374700664</c:v>
                </c:pt>
                <c:pt idx="5099">
                  <c:v>1.175518037604588</c:v>
                </c:pt>
                <c:pt idx="5100">
                  <c:v>1.1155426275227212</c:v>
                </c:pt>
                <c:pt idx="5101">
                  <c:v>0.93047564784153247</c:v>
                </c:pt>
                <c:pt idx="5102">
                  <c:v>0.61517634912543295</c:v>
                </c:pt>
                <c:pt idx="5103">
                  <c:v>0.4095463717018899</c:v>
                </c:pt>
                <c:pt idx="5104">
                  <c:v>0.3307215470228651</c:v>
                </c:pt>
                <c:pt idx="5105">
                  <c:v>0.15250889992246111</c:v>
                </c:pt>
                <c:pt idx="5106">
                  <c:v>3.9412412339512426E-2</c:v>
                </c:pt>
                <c:pt idx="5107">
                  <c:v>0</c:v>
                </c:pt>
                <c:pt idx="5108">
                  <c:v>0</c:v>
                </c:pt>
                <c:pt idx="5109">
                  <c:v>0</c:v>
                </c:pt>
                <c:pt idx="5110">
                  <c:v>0</c:v>
                </c:pt>
                <c:pt idx="5111">
                  <c:v>0</c:v>
                </c:pt>
                <c:pt idx="5112">
                  <c:v>0</c:v>
                </c:pt>
                <c:pt idx="5113">
                  <c:v>0</c:v>
                </c:pt>
                <c:pt idx="5114">
                  <c:v>0</c:v>
                </c:pt>
                <c:pt idx="5115">
                  <c:v>0</c:v>
                </c:pt>
                <c:pt idx="5116">
                  <c:v>1.3708665161569537E-2</c:v>
                </c:pt>
                <c:pt idx="5117">
                  <c:v>8.7392740405005803E-2</c:v>
                </c:pt>
                <c:pt idx="5118">
                  <c:v>0.3307215470228651</c:v>
                </c:pt>
                <c:pt idx="5119">
                  <c:v>0.61346276598023675</c:v>
                </c:pt>
                <c:pt idx="5120">
                  <c:v>0.85679157259809613</c:v>
                </c:pt>
                <c:pt idx="5121">
                  <c:v>1.0281498871177153</c:v>
                </c:pt>
                <c:pt idx="5122">
                  <c:v>1.1275377095390944</c:v>
                </c:pt>
                <c:pt idx="5123">
                  <c:v>1.1326784589746832</c:v>
                </c:pt>
                <c:pt idx="5124">
                  <c:v>1.0829845477639934</c:v>
                </c:pt>
                <c:pt idx="5125">
                  <c:v>0.94761147929349432</c:v>
                </c:pt>
                <c:pt idx="5126">
                  <c:v>0.77453958162867886</c:v>
                </c:pt>
                <c:pt idx="5127">
                  <c:v>0.57233677049552822</c:v>
                </c:pt>
                <c:pt idx="5128">
                  <c:v>0.32729438073247274</c:v>
                </c:pt>
                <c:pt idx="5129">
                  <c:v>0.16107681564844206</c:v>
                </c:pt>
                <c:pt idx="5130">
                  <c:v>3.598524604912004E-2</c:v>
                </c:pt>
                <c:pt idx="5131">
                  <c:v>0</c:v>
                </c:pt>
                <c:pt idx="5132">
                  <c:v>0</c:v>
                </c:pt>
                <c:pt idx="5133">
                  <c:v>0</c:v>
                </c:pt>
                <c:pt idx="5134">
                  <c:v>0</c:v>
                </c:pt>
                <c:pt idx="5135">
                  <c:v>0</c:v>
                </c:pt>
                <c:pt idx="5136">
                  <c:v>0</c:v>
                </c:pt>
                <c:pt idx="5137">
                  <c:v>0</c:v>
                </c:pt>
                <c:pt idx="5138">
                  <c:v>0</c:v>
                </c:pt>
                <c:pt idx="5139">
                  <c:v>0</c:v>
                </c:pt>
                <c:pt idx="5140">
                  <c:v>1.1995082016373346E-2</c:v>
                </c:pt>
                <c:pt idx="5141">
                  <c:v>8.9106323550201996E-2</c:v>
                </c:pt>
                <c:pt idx="5142">
                  <c:v>0.32729438073247274</c:v>
                </c:pt>
                <c:pt idx="5143">
                  <c:v>0.60489485025425582</c:v>
                </c:pt>
                <c:pt idx="5144">
                  <c:v>0.846510073726919</c:v>
                </c:pt>
                <c:pt idx="5145">
                  <c:v>0.9407571467127096</c:v>
                </c:pt>
                <c:pt idx="5146">
                  <c:v>1.1292512926842908</c:v>
                </c:pt>
                <c:pt idx="5147">
                  <c:v>1.1275377095390944</c:v>
                </c:pt>
                <c:pt idx="5148">
                  <c:v>1.0401449691340887</c:v>
                </c:pt>
                <c:pt idx="5149">
                  <c:v>0.96474731074545617</c:v>
                </c:pt>
                <c:pt idx="5150">
                  <c:v>0.7522630007411284</c:v>
                </c:pt>
                <c:pt idx="5151">
                  <c:v>0.44895878404140238</c:v>
                </c:pt>
                <c:pt idx="5152">
                  <c:v>0.24846955605344784</c:v>
                </c:pt>
                <c:pt idx="5153">
                  <c:v>0.12337798645412583</c:v>
                </c:pt>
                <c:pt idx="5154">
                  <c:v>1.8849414597158113E-2</c:v>
                </c:pt>
                <c:pt idx="5155">
                  <c:v>0</c:v>
                </c:pt>
                <c:pt idx="5156">
                  <c:v>0</c:v>
                </c:pt>
                <c:pt idx="5157">
                  <c:v>0</c:v>
                </c:pt>
                <c:pt idx="5158">
                  <c:v>0</c:v>
                </c:pt>
                <c:pt idx="5159">
                  <c:v>0</c:v>
                </c:pt>
                <c:pt idx="5160">
                  <c:v>0</c:v>
                </c:pt>
                <c:pt idx="5161">
                  <c:v>0</c:v>
                </c:pt>
                <c:pt idx="5162">
                  <c:v>0</c:v>
                </c:pt>
                <c:pt idx="5163">
                  <c:v>0</c:v>
                </c:pt>
                <c:pt idx="5164">
                  <c:v>1.1995082016373346E-2</c:v>
                </c:pt>
                <c:pt idx="5165">
                  <c:v>9.5960656130986768E-2</c:v>
                </c:pt>
                <c:pt idx="5166">
                  <c:v>0.29130913468335268</c:v>
                </c:pt>
                <c:pt idx="5167">
                  <c:v>0.56890960420513581</c:v>
                </c:pt>
                <c:pt idx="5168">
                  <c:v>0.84308290743652647</c:v>
                </c:pt>
                <c:pt idx="5169">
                  <c:v>1.0384313859888923</c:v>
                </c:pt>
                <c:pt idx="5170">
                  <c:v>1.1429599578458602</c:v>
                </c:pt>
                <c:pt idx="5171">
                  <c:v>1.141246374700664</c:v>
                </c:pt>
                <c:pt idx="5172">
                  <c:v>1.0401449691340887</c:v>
                </c:pt>
                <c:pt idx="5173">
                  <c:v>0.70428267267563505</c:v>
                </c:pt>
                <c:pt idx="5174">
                  <c:v>0.37356112565276989</c:v>
                </c:pt>
                <c:pt idx="5175">
                  <c:v>0.29644988411894124</c:v>
                </c:pt>
                <c:pt idx="5176">
                  <c:v>0.18335339653599259</c:v>
                </c:pt>
                <c:pt idx="5177">
                  <c:v>5.4834660646278149E-2</c:v>
                </c:pt>
                <c:pt idx="5178">
                  <c:v>1.0281498871177153E-2</c:v>
                </c:pt>
                <c:pt idx="5179">
                  <c:v>0</c:v>
                </c:pt>
                <c:pt idx="5180">
                  <c:v>0</c:v>
                </c:pt>
                <c:pt idx="5181">
                  <c:v>0</c:v>
                </c:pt>
                <c:pt idx="5182">
                  <c:v>0</c:v>
                </c:pt>
                <c:pt idx="5183">
                  <c:v>0</c:v>
                </c:pt>
                <c:pt idx="5184">
                  <c:v>0</c:v>
                </c:pt>
                <c:pt idx="5185">
                  <c:v>0</c:v>
                </c:pt>
                <c:pt idx="5186">
                  <c:v>0</c:v>
                </c:pt>
                <c:pt idx="5187">
                  <c:v>0</c:v>
                </c:pt>
                <c:pt idx="5188">
                  <c:v>5.1407494355885765E-3</c:v>
                </c:pt>
                <c:pt idx="5189">
                  <c:v>6.3402576372259115E-2</c:v>
                </c:pt>
                <c:pt idx="5190">
                  <c:v>0.20905714371393544</c:v>
                </c:pt>
                <c:pt idx="5191">
                  <c:v>0.37184754250757374</c:v>
                </c:pt>
                <c:pt idx="5192">
                  <c:v>0.56034168847915489</c:v>
                </c:pt>
                <c:pt idx="5193">
                  <c:v>0.77968033106426748</c:v>
                </c:pt>
                <c:pt idx="5194">
                  <c:v>0.89620398493760867</c:v>
                </c:pt>
                <c:pt idx="5195">
                  <c:v>0.99559180735898767</c:v>
                </c:pt>
                <c:pt idx="5196">
                  <c:v>1.0281498871177153</c:v>
                </c:pt>
                <c:pt idx="5197">
                  <c:v>0.99387822421379135</c:v>
                </c:pt>
                <c:pt idx="5198">
                  <c:v>0.83108782542015325</c:v>
                </c:pt>
                <c:pt idx="5199">
                  <c:v>0.52264285928483867</c:v>
                </c:pt>
                <c:pt idx="5200">
                  <c:v>0.2998770504093336</c:v>
                </c:pt>
                <c:pt idx="5201">
                  <c:v>0.14222740105128395</c:v>
                </c:pt>
                <c:pt idx="5202">
                  <c:v>2.9130913468335268E-2</c:v>
                </c:pt>
                <c:pt idx="5203">
                  <c:v>0</c:v>
                </c:pt>
                <c:pt idx="5204">
                  <c:v>0</c:v>
                </c:pt>
                <c:pt idx="5205">
                  <c:v>0</c:v>
                </c:pt>
                <c:pt idx="5206">
                  <c:v>0</c:v>
                </c:pt>
                <c:pt idx="5207">
                  <c:v>0</c:v>
                </c:pt>
                <c:pt idx="5208">
                  <c:v>0</c:v>
                </c:pt>
                <c:pt idx="5209">
                  <c:v>0</c:v>
                </c:pt>
                <c:pt idx="5210">
                  <c:v>0</c:v>
                </c:pt>
                <c:pt idx="5211">
                  <c:v>0</c:v>
                </c:pt>
                <c:pt idx="5212">
                  <c:v>3.4271662903923843E-3</c:v>
                </c:pt>
                <c:pt idx="5213">
                  <c:v>6.5116159517455308E-2</c:v>
                </c:pt>
                <c:pt idx="5214">
                  <c:v>0.19363489540716972</c:v>
                </c:pt>
                <c:pt idx="5215">
                  <c:v>0.32386721444208033</c:v>
                </c:pt>
                <c:pt idx="5216">
                  <c:v>0.45067236718659859</c:v>
                </c:pt>
                <c:pt idx="5217">
                  <c:v>0.58947260194749007</c:v>
                </c:pt>
                <c:pt idx="5218">
                  <c:v>0.74883583445073609</c:v>
                </c:pt>
                <c:pt idx="5219">
                  <c:v>0.52092927613964246</c:v>
                </c:pt>
                <c:pt idx="5220">
                  <c:v>0.44724520089620617</c:v>
                </c:pt>
                <c:pt idx="5221">
                  <c:v>0.68543325807847688</c:v>
                </c:pt>
                <c:pt idx="5222">
                  <c:v>0.89277681864721614</c:v>
                </c:pt>
                <c:pt idx="5223">
                  <c:v>0.66658384348131872</c:v>
                </c:pt>
                <c:pt idx="5224">
                  <c:v>0.39069695710473185</c:v>
                </c:pt>
                <c:pt idx="5225">
                  <c:v>0.13708665161569536</c:v>
                </c:pt>
                <c:pt idx="5226">
                  <c:v>2.2276580887550499E-2</c:v>
                </c:pt>
                <c:pt idx="5227">
                  <c:v>0</c:v>
                </c:pt>
                <c:pt idx="5228">
                  <c:v>0</c:v>
                </c:pt>
                <c:pt idx="5229">
                  <c:v>0</c:v>
                </c:pt>
                <c:pt idx="5230">
                  <c:v>0</c:v>
                </c:pt>
                <c:pt idx="5231">
                  <c:v>0</c:v>
                </c:pt>
                <c:pt idx="5232">
                  <c:v>0</c:v>
                </c:pt>
                <c:pt idx="5233">
                  <c:v>0</c:v>
                </c:pt>
                <c:pt idx="5234">
                  <c:v>0</c:v>
                </c:pt>
                <c:pt idx="5235">
                  <c:v>0</c:v>
                </c:pt>
                <c:pt idx="5236">
                  <c:v>6.8543325807847687E-3</c:v>
                </c:pt>
                <c:pt idx="5237">
                  <c:v>8.3965574114613417E-2</c:v>
                </c:pt>
                <c:pt idx="5238">
                  <c:v>0.29302271782854888</c:v>
                </c:pt>
                <c:pt idx="5239">
                  <c:v>0.48323044694532613</c:v>
                </c:pt>
                <c:pt idx="5240">
                  <c:v>0.65116159517455297</c:v>
                </c:pt>
                <c:pt idx="5241">
                  <c:v>0.97160164332624088</c:v>
                </c:pt>
                <c:pt idx="5242">
                  <c:v>1.0675622994572276</c:v>
                </c:pt>
                <c:pt idx="5243">
                  <c:v>1.0949796297803669</c:v>
                </c:pt>
                <c:pt idx="5244">
                  <c:v>1.0984067960707591</c:v>
                </c:pt>
                <c:pt idx="5245">
                  <c:v>1.0350042196985001</c:v>
                </c:pt>
                <c:pt idx="5246">
                  <c:v>0.87392740405005809</c:v>
                </c:pt>
                <c:pt idx="5247">
                  <c:v>0.66487026033612262</c:v>
                </c:pt>
                <c:pt idx="5248">
                  <c:v>0.41468712113747852</c:v>
                </c:pt>
                <c:pt idx="5249">
                  <c:v>0.17307189766481543</c:v>
                </c:pt>
                <c:pt idx="5250">
                  <c:v>3.2558079758727654E-2</c:v>
                </c:pt>
                <c:pt idx="5251">
                  <c:v>0</c:v>
                </c:pt>
                <c:pt idx="5252">
                  <c:v>0</c:v>
                </c:pt>
                <c:pt idx="5253">
                  <c:v>0</c:v>
                </c:pt>
                <c:pt idx="5254">
                  <c:v>0</c:v>
                </c:pt>
                <c:pt idx="5255">
                  <c:v>0</c:v>
                </c:pt>
                <c:pt idx="5256">
                  <c:v>0</c:v>
                </c:pt>
                <c:pt idx="5257">
                  <c:v>0</c:v>
                </c:pt>
                <c:pt idx="5258">
                  <c:v>0</c:v>
                </c:pt>
                <c:pt idx="5259">
                  <c:v>0</c:v>
                </c:pt>
                <c:pt idx="5260">
                  <c:v>6.8543325807847687E-3</c:v>
                </c:pt>
                <c:pt idx="5261">
                  <c:v>8.567915725980961E-2</c:v>
                </c:pt>
                <c:pt idx="5262">
                  <c:v>0.23476089089187835</c:v>
                </c:pt>
                <c:pt idx="5263">
                  <c:v>0.54320585702719293</c:v>
                </c:pt>
                <c:pt idx="5264">
                  <c:v>0.83280140856534934</c:v>
                </c:pt>
                <c:pt idx="5265">
                  <c:v>0.9407571467127096</c:v>
                </c:pt>
                <c:pt idx="5266">
                  <c:v>0.98702389163300663</c:v>
                </c:pt>
                <c:pt idx="5267">
                  <c:v>1.0864117140543859</c:v>
                </c:pt>
                <c:pt idx="5268">
                  <c:v>1.0898388803447783</c:v>
                </c:pt>
                <c:pt idx="5269">
                  <c:v>0.58947260194749007</c:v>
                </c:pt>
                <c:pt idx="5270">
                  <c:v>0.52092927613964246</c:v>
                </c:pt>
                <c:pt idx="5271">
                  <c:v>0.47466253121934532</c:v>
                </c:pt>
                <c:pt idx="5272">
                  <c:v>0.28959555153815653</c:v>
                </c:pt>
                <c:pt idx="5273">
                  <c:v>0.1507953167772649</c:v>
                </c:pt>
                <c:pt idx="5274">
                  <c:v>3.0844496613531457E-2</c:v>
                </c:pt>
                <c:pt idx="5275">
                  <c:v>0</c:v>
                </c:pt>
                <c:pt idx="5276">
                  <c:v>0</c:v>
                </c:pt>
                <c:pt idx="5277">
                  <c:v>0</c:v>
                </c:pt>
                <c:pt idx="5278">
                  <c:v>0</c:v>
                </c:pt>
                <c:pt idx="5279">
                  <c:v>0</c:v>
                </c:pt>
                <c:pt idx="5280">
                  <c:v>0</c:v>
                </c:pt>
                <c:pt idx="5281">
                  <c:v>0</c:v>
                </c:pt>
                <c:pt idx="5282">
                  <c:v>0</c:v>
                </c:pt>
                <c:pt idx="5283">
                  <c:v>0</c:v>
                </c:pt>
                <c:pt idx="5284">
                  <c:v>0</c:v>
                </c:pt>
                <c:pt idx="5285">
                  <c:v>5.6548243791474349E-2</c:v>
                </c:pt>
                <c:pt idx="5286">
                  <c:v>0.24161522347266307</c:v>
                </c:pt>
                <c:pt idx="5287">
                  <c:v>0.51750210984925005</c:v>
                </c:pt>
                <c:pt idx="5288">
                  <c:v>0.73512716928916644</c:v>
                </c:pt>
                <c:pt idx="5289">
                  <c:v>0.79852974566142554</c:v>
                </c:pt>
                <c:pt idx="5290">
                  <c:v>0.63573934686778732</c:v>
                </c:pt>
                <c:pt idx="5291">
                  <c:v>0.46266744920297193</c:v>
                </c:pt>
                <c:pt idx="5292">
                  <c:v>0.25361030548903646</c:v>
                </c:pt>
                <c:pt idx="5293">
                  <c:v>0.29130913468335268</c:v>
                </c:pt>
                <c:pt idx="5294">
                  <c:v>0.25875105492462502</c:v>
                </c:pt>
                <c:pt idx="5295">
                  <c:v>0.21419789314952403</c:v>
                </c:pt>
                <c:pt idx="5296">
                  <c:v>0.16450398193883445</c:v>
                </c:pt>
                <c:pt idx="5297">
                  <c:v>7.5397658388632452E-2</c:v>
                </c:pt>
                <c:pt idx="5298">
                  <c:v>1.5422248306765729E-2</c:v>
                </c:pt>
                <c:pt idx="5299">
                  <c:v>0</c:v>
                </c:pt>
                <c:pt idx="5300">
                  <c:v>0</c:v>
                </c:pt>
                <c:pt idx="5301">
                  <c:v>0</c:v>
                </c:pt>
                <c:pt idx="5302">
                  <c:v>0</c:v>
                </c:pt>
                <c:pt idx="5303">
                  <c:v>0</c:v>
                </c:pt>
                <c:pt idx="5304">
                  <c:v>0</c:v>
                </c:pt>
                <c:pt idx="5305">
                  <c:v>0</c:v>
                </c:pt>
                <c:pt idx="5306">
                  <c:v>0</c:v>
                </c:pt>
                <c:pt idx="5307">
                  <c:v>0</c:v>
                </c:pt>
                <c:pt idx="5308">
                  <c:v>3.4271662903923843E-3</c:v>
                </c:pt>
                <c:pt idx="5309">
                  <c:v>7.5397658388632452E-2</c:v>
                </c:pt>
                <c:pt idx="5310">
                  <c:v>0.20905714371393544</c:v>
                </c:pt>
                <c:pt idx="5311">
                  <c:v>0.48494403009052239</c:v>
                </c:pt>
                <c:pt idx="5312">
                  <c:v>0.83108782542015325</c:v>
                </c:pt>
                <c:pt idx="5313">
                  <c:v>1.0264363039725193</c:v>
                </c:pt>
                <c:pt idx="5314">
                  <c:v>1.1772316207497842</c:v>
                </c:pt>
                <c:pt idx="5315">
                  <c:v>1.2269255319604735</c:v>
                </c:pt>
                <c:pt idx="5316">
                  <c:v>1.1875131196209612</c:v>
                </c:pt>
                <c:pt idx="5317">
                  <c:v>1.0915524634899745</c:v>
                </c:pt>
                <c:pt idx="5318">
                  <c:v>0.87392740405005809</c:v>
                </c:pt>
                <c:pt idx="5319">
                  <c:v>0.57919110307631305</c:v>
                </c:pt>
                <c:pt idx="5320">
                  <c:v>0.39412412339512426</c:v>
                </c:pt>
                <c:pt idx="5321">
                  <c:v>0.16450398193883445</c:v>
                </c:pt>
                <c:pt idx="5322">
                  <c:v>2.5703747177942885E-2</c:v>
                </c:pt>
                <c:pt idx="5323">
                  <c:v>0</c:v>
                </c:pt>
                <c:pt idx="5324">
                  <c:v>0</c:v>
                </c:pt>
                <c:pt idx="5325">
                  <c:v>0</c:v>
                </c:pt>
                <c:pt idx="5326">
                  <c:v>0</c:v>
                </c:pt>
                <c:pt idx="5327">
                  <c:v>0</c:v>
                </c:pt>
                <c:pt idx="5328">
                  <c:v>0</c:v>
                </c:pt>
                <c:pt idx="5329">
                  <c:v>0</c:v>
                </c:pt>
                <c:pt idx="5330">
                  <c:v>0</c:v>
                </c:pt>
                <c:pt idx="5331">
                  <c:v>0</c:v>
                </c:pt>
                <c:pt idx="5332">
                  <c:v>3.4271662903923843E-3</c:v>
                </c:pt>
                <c:pt idx="5333">
                  <c:v>6.6829742662651501E-2</c:v>
                </c:pt>
                <c:pt idx="5334">
                  <c:v>0.17478548081001161</c:v>
                </c:pt>
                <c:pt idx="5335">
                  <c:v>0.23818805718227073</c:v>
                </c:pt>
                <c:pt idx="5336">
                  <c:v>0.31187213242570699</c:v>
                </c:pt>
                <c:pt idx="5337">
                  <c:v>0.45067236718659859</c:v>
                </c:pt>
                <c:pt idx="5338">
                  <c:v>0.90648548380878569</c:v>
                </c:pt>
                <c:pt idx="5339">
                  <c:v>1.1806587870401763</c:v>
                </c:pt>
                <c:pt idx="5340">
                  <c:v>0.51578852670405384</c:v>
                </c:pt>
                <c:pt idx="5341">
                  <c:v>0.46095386605777572</c:v>
                </c:pt>
                <c:pt idx="5342">
                  <c:v>0.48665761323571854</c:v>
                </c:pt>
                <c:pt idx="5343">
                  <c:v>0.43696370202502904</c:v>
                </c:pt>
                <c:pt idx="5344">
                  <c:v>0.32215363129688412</c:v>
                </c:pt>
                <c:pt idx="5345">
                  <c:v>0.13023231903491062</c:v>
                </c:pt>
                <c:pt idx="5346">
                  <c:v>1.8849414597158113E-2</c:v>
                </c:pt>
                <c:pt idx="5347">
                  <c:v>0</c:v>
                </c:pt>
                <c:pt idx="5348">
                  <c:v>0</c:v>
                </c:pt>
                <c:pt idx="5349">
                  <c:v>0</c:v>
                </c:pt>
                <c:pt idx="5350">
                  <c:v>0</c:v>
                </c:pt>
                <c:pt idx="5351">
                  <c:v>0</c:v>
                </c:pt>
                <c:pt idx="5352">
                  <c:v>0</c:v>
                </c:pt>
                <c:pt idx="5353">
                  <c:v>0</c:v>
                </c:pt>
                <c:pt idx="5354">
                  <c:v>0</c:v>
                </c:pt>
                <c:pt idx="5355">
                  <c:v>0</c:v>
                </c:pt>
                <c:pt idx="5356">
                  <c:v>3.4271662903923843E-3</c:v>
                </c:pt>
                <c:pt idx="5357">
                  <c:v>7.7111241533828645E-2</c:v>
                </c:pt>
                <c:pt idx="5358">
                  <c:v>0.31529929871609941</c:v>
                </c:pt>
                <c:pt idx="5359">
                  <c:v>0.5963269345282749</c:v>
                </c:pt>
                <c:pt idx="5360">
                  <c:v>0.82766065912976083</c:v>
                </c:pt>
                <c:pt idx="5361">
                  <c:v>0.95446581187427915</c:v>
                </c:pt>
                <c:pt idx="5362">
                  <c:v>0.99045105792339894</c:v>
                </c:pt>
                <c:pt idx="5363">
                  <c:v>0.92533489840594385</c:v>
                </c:pt>
                <c:pt idx="5364">
                  <c:v>0.74883583445073609</c:v>
                </c:pt>
                <c:pt idx="5365">
                  <c:v>0.61346276598023675</c:v>
                </c:pt>
                <c:pt idx="5366">
                  <c:v>0.31358571557090315</c:v>
                </c:pt>
                <c:pt idx="5367">
                  <c:v>0.24846955605344784</c:v>
                </c:pt>
                <c:pt idx="5368">
                  <c:v>0.18678056282638494</c:v>
                </c:pt>
                <c:pt idx="5369">
                  <c:v>0.10624215500216391</c:v>
                </c:pt>
                <c:pt idx="5370">
                  <c:v>1.713583145196192E-2</c:v>
                </c:pt>
                <c:pt idx="5371">
                  <c:v>0</c:v>
                </c:pt>
                <c:pt idx="5372">
                  <c:v>0</c:v>
                </c:pt>
                <c:pt idx="5373">
                  <c:v>0</c:v>
                </c:pt>
                <c:pt idx="5374">
                  <c:v>0</c:v>
                </c:pt>
                <c:pt idx="5375">
                  <c:v>0</c:v>
                </c:pt>
                <c:pt idx="5376">
                  <c:v>0</c:v>
                </c:pt>
                <c:pt idx="5377">
                  <c:v>0</c:v>
                </c:pt>
                <c:pt idx="5378">
                  <c:v>0</c:v>
                </c:pt>
                <c:pt idx="5379">
                  <c:v>0</c:v>
                </c:pt>
                <c:pt idx="5380">
                  <c:v>1.7135831451961922E-3</c:v>
                </c:pt>
                <c:pt idx="5381">
                  <c:v>7.5397658388632452E-2</c:v>
                </c:pt>
                <c:pt idx="5382">
                  <c:v>0.30673138299011837</c:v>
                </c:pt>
                <c:pt idx="5383">
                  <c:v>0.58947260194749007</c:v>
                </c:pt>
                <c:pt idx="5384">
                  <c:v>0.8190927434037798</c:v>
                </c:pt>
                <c:pt idx="5385">
                  <c:v>0.96988806018104479</c:v>
                </c:pt>
                <c:pt idx="5386">
                  <c:v>0.96817447703584847</c:v>
                </c:pt>
                <c:pt idx="5387">
                  <c:v>0.71970492098240069</c:v>
                </c:pt>
                <c:pt idx="5388">
                  <c:v>0.53635152444640821</c:v>
                </c:pt>
                <c:pt idx="5389">
                  <c:v>0.66829742662651503</c:v>
                </c:pt>
                <c:pt idx="5390">
                  <c:v>0.68029250864288837</c:v>
                </c:pt>
                <c:pt idx="5391">
                  <c:v>0.43353653573463663</c:v>
                </c:pt>
                <c:pt idx="5392">
                  <c:v>0.31015854928051079</c:v>
                </c:pt>
                <c:pt idx="5393">
                  <c:v>0.14565456734167634</c:v>
                </c:pt>
                <c:pt idx="5394">
                  <c:v>1.8849414597158113E-2</c:v>
                </c:pt>
                <c:pt idx="5395">
                  <c:v>0</c:v>
                </c:pt>
                <c:pt idx="5396">
                  <c:v>0</c:v>
                </c:pt>
                <c:pt idx="5397">
                  <c:v>0</c:v>
                </c:pt>
                <c:pt idx="5398">
                  <c:v>0</c:v>
                </c:pt>
                <c:pt idx="5399">
                  <c:v>0</c:v>
                </c:pt>
                <c:pt idx="5400">
                  <c:v>0</c:v>
                </c:pt>
                <c:pt idx="5401">
                  <c:v>0</c:v>
                </c:pt>
                <c:pt idx="5402">
                  <c:v>0</c:v>
                </c:pt>
                <c:pt idx="5403">
                  <c:v>0</c:v>
                </c:pt>
                <c:pt idx="5404">
                  <c:v>1.7135831451961922E-3</c:v>
                </c:pt>
                <c:pt idx="5405">
                  <c:v>7.5397658388632452E-2</c:v>
                </c:pt>
                <c:pt idx="5406">
                  <c:v>0.30501779984492222</c:v>
                </c:pt>
                <c:pt idx="5407">
                  <c:v>0.61517634912543295</c:v>
                </c:pt>
                <c:pt idx="5408">
                  <c:v>0.86193232203368475</c:v>
                </c:pt>
                <c:pt idx="5409">
                  <c:v>1.0007325567945762</c:v>
                </c:pt>
                <c:pt idx="5410">
                  <c:v>0.91333981638957051</c:v>
                </c:pt>
                <c:pt idx="5411">
                  <c:v>0.60146768396386352</c:v>
                </c:pt>
                <c:pt idx="5412">
                  <c:v>0.37870187508835851</c:v>
                </c:pt>
                <c:pt idx="5413">
                  <c:v>0.38041545823355466</c:v>
                </c:pt>
                <c:pt idx="5414">
                  <c:v>0.45238595033179479</c:v>
                </c:pt>
                <c:pt idx="5415">
                  <c:v>0.3769882919431623</c:v>
                </c:pt>
                <c:pt idx="5416">
                  <c:v>0.2518967223438402</c:v>
                </c:pt>
                <c:pt idx="5417">
                  <c:v>9.2533489840594368E-2</c:v>
                </c:pt>
                <c:pt idx="5418">
                  <c:v>6.8543325807847687E-3</c:v>
                </c:pt>
                <c:pt idx="5419">
                  <c:v>0</c:v>
                </c:pt>
                <c:pt idx="5420">
                  <c:v>0</c:v>
                </c:pt>
                <c:pt idx="5421">
                  <c:v>0</c:v>
                </c:pt>
                <c:pt idx="5422">
                  <c:v>0</c:v>
                </c:pt>
                <c:pt idx="5423">
                  <c:v>0</c:v>
                </c:pt>
                <c:pt idx="5424">
                  <c:v>0</c:v>
                </c:pt>
                <c:pt idx="5425">
                  <c:v>0</c:v>
                </c:pt>
                <c:pt idx="5426">
                  <c:v>0</c:v>
                </c:pt>
                <c:pt idx="5427">
                  <c:v>0</c:v>
                </c:pt>
                <c:pt idx="5428">
                  <c:v>0</c:v>
                </c:pt>
                <c:pt idx="5429">
                  <c:v>3.9412412339512426E-2</c:v>
                </c:pt>
                <c:pt idx="5430">
                  <c:v>0.17992623024560017</c:v>
                </c:pt>
                <c:pt idx="5431">
                  <c:v>0.39755128968551662</c:v>
                </c:pt>
                <c:pt idx="5432">
                  <c:v>0.65287517831974928</c:v>
                </c:pt>
                <c:pt idx="5433">
                  <c:v>0.82594707598456463</c:v>
                </c:pt>
                <c:pt idx="5434">
                  <c:v>0.69914192324004643</c:v>
                </c:pt>
                <c:pt idx="5435">
                  <c:v>0.67001100977171124</c:v>
                </c:pt>
                <c:pt idx="5436">
                  <c:v>0.77625316477387507</c:v>
                </c:pt>
                <c:pt idx="5437">
                  <c:v>0.86878665461446947</c:v>
                </c:pt>
                <c:pt idx="5438">
                  <c:v>0.79338899622583703</c:v>
                </c:pt>
                <c:pt idx="5439">
                  <c:v>0.57919110307631305</c:v>
                </c:pt>
                <c:pt idx="5440">
                  <c:v>0.34957096162002321</c:v>
                </c:pt>
                <c:pt idx="5441">
                  <c:v>0.13537306847049918</c:v>
                </c:pt>
                <c:pt idx="5442">
                  <c:v>1.5422248306765729E-2</c:v>
                </c:pt>
                <c:pt idx="5443">
                  <c:v>0</c:v>
                </c:pt>
                <c:pt idx="5444">
                  <c:v>0</c:v>
                </c:pt>
                <c:pt idx="5445">
                  <c:v>0</c:v>
                </c:pt>
                <c:pt idx="5446">
                  <c:v>0</c:v>
                </c:pt>
                <c:pt idx="5447">
                  <c:v>0</c:v>
                </c:pt>
                <c:pt idx="5448">
                  <c:v>0</c:v>
                </c:pt>
                <c:pt idx="5449">
                  <c:v>0</c:v>
                </c:pt>
                <c:pt idx="5450">
                  <c:v>0</c:v>
                </c:pt>
                <c:pt idx="5451">
                  <c:v>0</c:v>
                </c:pt>
                <c:pt idx="5452">
                  <c:v>0</c:v>
                </c:pt>
                <c:pt idx="5453">
                  <c:v>7.0256908953043887E-2</c:v>
                </c:pt>
                <c:pt idx="5454">
                  <c:v>0.25361030548903646</c:v>
                </c:pt>
                <c:pt idx="5455">
                  <c:v>0.35471171105561178</c:v>
                </c:pt>
                <c:pt idx="5456">
                  <c:v>0.31187213242570699</c:v>
                </c:pt>
                <c:pt idx="5457">
                  <c:v>0.59118618509268628</c:v>
                </c:pt>
                <c:pt idx="5458">
                  <c:v>1.0230091376821266</c:v>
                </c:pt>
                <c:pt idx="5459">
                  <c:v>0.95789297816467156</c:v>
                </c:pt>
                <c:pt idx="5460">
                  <c:v>0.83622857485574176</c:v>
                </c:pt>
                <c:pt idx="5461">
                  <c:v>0.87221382090486177</c:v>
                </c:pt>
                <c:pt idx="5462">
                  <c:v>0.46438103234816813</c:v>
                </c:pt>
                <c:pt idx="5463">
                  <c:v>0.19363489540716972</c:v>
                </c:pt>
                <c:pt idx="5464">
                  <c:v>0.10624215500216391</c:v>
                </c:pt>
                <c:pt idx="5465">
                  <c:v>3.598524604912004E-2</c:v>
                </c:pt>
                <c:pt idx="5466">
                  <c:v>1.7135831451961922E-3</c:v>
                </c:pt>
                <c:pt idx="5467">
                  <c:v>0</c:v>
                </c:pt>
                <c:pt idx="5468">
                  <c:v>0</c:v>
                </c:pt>
                <c:pt idx="5469">
                  <c:v>0</c:v>
                </c:pt>
                <c:pt idx="5470">
                  <c:v>0</c:v>
                </c:pt>
                <c:pt idx="5471">
                  <c:v>0</c:v>
                </c:pt>
                <c:pt idx="5472">
                  <c:v>0</c:v>
                </c:pt>
                <c:pt idx="5473">
                  <c:v>0</c:v>
                </c:pt>
                <c:pt idx="5474">
                  <c:v>0</c:v>
                </c:pt>
                <c:pt idx="5475">
                  <c:v>0</c:v>
                </c:pt>
                <c:pt idx="5476">
                  <c:v>0</c:v>
                </c:pt>
                <c:pt idx="5477">
                  <c:v>2.9130913468335268E-2</c:v>
                </c:pt>
                <c:pt idx="5478">
                  <c:v>9.9387822421379154E-2</c:v>
                </c:pt>
                <c:pt idx="5479">
                  <c:v>0.16793114822922683</c:v>
                </c:pt>
                <c:pt idx="5480">
                  <c:v>0.2210522257303088</c:v>
                </c:pt>
                <c:pt idx="5481">
                  <c:v>0.28788196839296032</c:v>
                </c:pt>
                <c:pt idx="5482">
                  <c:v>0.33928946274884608</c:v>
                </c:pt>
                <c:pt idx="5483">
                  <c:v>0.35642529420080798</c:v>
                </c:pt>
                <c:pt idx="5484">
                  <c:v>0.52435644243003476</c:v>
                </c:pt>
                <c:pt idx="5485">
                  <c:v>0.28959555153815653</c:v>
                </c:pt>
                <c:pt idx="5486">
                  <c:v>0.22276580887550501</c:v>
                </c:pt>
                <c:pt idx="5487">
                  <c:v>0.21762505943991642</c:v>
                </c:pt>
                <c:pt idx="5488">
                  <c:v>0.12851873588971441</c:v>
                </c:pt>
                <c:pt idx="5489">
                  <c:v>4.1125995484708612E-2</c:v>
                </c:pt>
                <c:pt idx="5490">
                  <c:v>1.7135831451961922E-3</c:v>
                </c:pt>
                <c:pt idx="5491">
                  <c:v>0</c:v>
                </c:pt>
                <c:pt idx="5492">
                  <c:v>0</c:v>
                </c:pt>
                <c:pt idx="5493">
                  <c:v>0</c:v>
                </c:pt>
                <c:pt idx="5494">
                  <c:v>0</c:v>
                </c:pt>
                <c:pt idx="5495">
                  <c:v>0</c:v>
                </c:pt>
                <c:pt idx="5496">
                  <c:v>0</c:v>
                </c:pt>
                <c:pt idx="5497">
                  <c:v>0</c:v>
                </c:pt>
                <c:pt idx="5498">
                  <c:v>0</c:v>
                </c:pt>
                <c:pt idx="5499">
                  <c:v>0</c:v>
                </c:pt>
                <c:pt idx="5500">
                  <c:v>0</c:v>
                </c:pt>
                <c:pt idx="5501">
                  <c:v>6.8543325807847687E-3</c:v>
                </c:pt>
                <c:pt idx="5502">
                  <c:v>3.9412412339512426E-2</c:v>
                </c:pt>
                <c:pt idx="5503">
                  <c:v>9.5960656130986768E-2</c:v>
                </c:pt>
                <c:pt idx="5504">
                  <c:v>0.13880023476089157</c:v>
                </c:pt>
                <c:pt idx="5505">
                  <c:v>0.19534847855236592</c:v>
                </c:pt>
                <c:pt idx="5506">
                  <c:v>0.27588688637658698</c:v>
                </c:pt>
                <c:pt idx="5507">
                  <c:v>0.40097845597590903</c:v>
                </c:pt>
                <c:pt idx="5508">
                  <c:v>0.49179836267130717</c:v>
                </c:pt>
                <c:pt idx="5509">
                  <c:v>0.61517634912543295</c:v>
                </c:pt>
                <c:pt idx="5510">
                  <c:v>0.59118618509268628</c:v>
                </c:pt>
                <c:pt idx="5511">
                  <c:v>0.45409953347699095</c:v>
                </c:pt>
                <c:pt idx="5512">
                  <c:v>0.3290079638776689</c:v>
                </c:pt>
                <c:pt idx="5513">
                  <c:v>0.13023231903491062</c:v>
                </c:pt>
                <c:pt idx="5514">
                  <c:v>1.1995082016373346E-2</c:v>
                </c:pt>
                <c:pt idx="5515">
                  <c:v>0</c:v>
                </c:pt>
                <c:pt idx="5516">
                  <c:v>0</c:v>
                </c:pt>
                <c:pt idx="5517">
                  <c:v>0</c:v>
                </c:pt>
                <c:pt idx="5518">
                  <c:v>0</c:v>
                </c:pt>
                <c:pt idx="5519">
                  <c:v>0</c:v>
                </c:pt>
                <c:pt idx="5520">
                  <c:v>0</c:v>
                </c:pt>
                <c:pt idx="5521">
                  <c:v>0</c:v>
                </c:pt>
                <c:pt idx="5522">
                  <c:v>0</c:v>
                </c:pt>
                <c:pt idx="5523">
                  <c:v>0</c:v>
                </c:pt>
                <c:pt idx="5524">
                  <c:v>0</c:v>
                </c:pt>
                <c:pt idx="5525">
                  <c:v>5.3121077501081956E-2</c:v>
                </c:pt>
                <c:pt idx="5526">
                  <c:v>0.30501779984492222</c:v>
                </c:pt>
                <c:pt idx="5527">
                  <c:v>0.60660843339945203</c:v>
                </c:pt>
                <c:pt idx="5528">
                  <c:v>0.85507798945289992</c:v>
                </c:pt>
                <c:pt idx="5529">
                  <c:v>1.0298634702629115</c:v>
                </c:pt>
                <c:pt idx="5530">
                  <c:v>1.141246374700664</c:v>
                </c:pt>
                <c:pt idx="5531">
                  <c:v>1.1909402859113536</c:v>
                </c:pt>
                <c:pt idx="5532">
                  <c:v>1.1086882949419363</c:v>
                </c:pt>
                <c:pt idx="5533">
                  <c:v>1.0195819713917342</c:v>
                </c:pt>
                <c:pt idx="5534">
                  <c:v>0.84308290743652647</c:v>
                </c:pt>
                <c:pt idx="5535">
                  <c:v>0.55348735589837006</c:v>
                </c:pt>
                <c:pt idx="5536">
                  <c:v>0.33928946274884608</c:v>
                </c:pt>
                <c:pt idx="5537">
                  <c:v>0.10624215500216391</c:v>
                </c:pt>
                <c:pt idx="5538">
                  <c:v>6.8543325807847687E-3</c:v>
                </c:pt>
                <c:pt idx="5539">
                  <c:v>0</c:v>
                </c:pt>
                <c:pt idx="5540">
                  <c:v>0</c:v>
                </c:pt>
                <c:pt idx="5541">
                  <c:v>0</c:v>
                </c:pt>
                <c:pt idx="5542">
                  <c:v>0</c:v>
                </c:pt>
                <c:pt idx="5543">
                  <c:v>0</c:v>
                </c:pt>
                <c:pt idx="5544">
                  <c:v>0</c:v>
                </c:pt>
                <c:pt idx="5545">
                  <c:v>0</c:v>
                </c:pt>
                <c:pt idx="5546">
                  <c:v>0</c:v>
                </c:pt>
                <c:pt idx="5547">
                  <c:v>0</c:v>
                </c:pt>
                <c:pt idx="5548">
                  <c:v>0</c:v>
                </c:pt>
                <c:pt idx="5549">
                  <c:v>5.4834660646278149E-2</c:v>
                </c:pt>
                <c:pt idx="5550">
                  <c:v>0.29302271782854888</c:v>
                </c:pt>
                <c:pt idx="5551">
                  <c:v>0.60146768396386352</c:v>
                </c:pt>
                <c:pt idx="5552">
                  <c:v>0.8499372400173113</c:v>
                </c:pt>
                <c:pt idx="5553">
                  <c:v>1.0127276388109496</c:v>
                </c:pt>
                <c:pt idx="5554">
                  <c:v>1.1206833769583098</c:v>
                </c:pt>
                <c:pt idx="5555">
                  <c:v>1.1703772881689993</c:v>
                </c:pt>
                <c:pt idx="5556">
                  <c:v>1.1463871241362527</c:v>
                </c:pt>
                <c:pt idx="5557">
                  <c:v>1.0418585522792849</c:v>
                </c:pt>
                <c:pt idx="5558">
                  <c:v>0.85679157259809613</c:v>
                </c:pt>
                <c:pt idx="5559">
                  <c:v>0.55006018960797776</c:v>
                </c:pt>
                <c:pt idx="5560">
                  <c:v>0.28788196839296032</c:v>
                </c:pt>
                <c:pt idx="5561">
                  <c:v>0.10110140556657533</c:v>
                </c:pt>
                <c:pt idx="5562">
                  <c:v>6.8543325807847687E-3</c:v>
                </c:pt>
                <c:pt idx="5563">
                  <c:v>0</c:v>
                </c:pt>
                <c:pt idx="5564">
                  <c:v>0</c:v>
                </c:pt>
                <c:pt idx="5565">
                  <c:v>0</c:v>
                </c:pt>
                <c:pt idx="5566">
                  <c:v>0</c:v>
                </c:pt>
                <c:pt idx="5567">
                  <c:v>0</c:v>
                </c:pt>
                <c:pt idx="5568">
                  <c:v>0</c:v>
                </c:pt>
                <c:pt idx="5569">
                  <c:v>0</c:v>
                </c:pt>
                <c:pt idx="5570">
                  <c:v>0</c:v>
                </c:pt>
                <c:pt idx="5571">
                  <c:v>0</c:v>
                </c:pt>
                <c:pt idx="5572">
                  <c:v>0</c:v>
                </c:pt>
                <c:pt idx="5573">
                  <c:v>5.140749435588577E-2</c:v>
                </c:pt>
                <c:pt idx="5574">
                  <c:v>0.30159063355452981</c:v>
                </c:pt>
                <c:pt idx="5575">
                  <c:v>0.60832201654464824</c:v>
                </c:pt>
                <c:pt idx="5576">
                  <c:v>0.87392740405005809</c:v>
                </c:pt>
                <c:pt idx="5577">
                  <c:v>1.0538536342956584</c:v>
                </c:pt>
                <c:pt idx="5578">
                  <c:v>1.1481007072814489</c:v>
                </c:pt>
                <c:pt idx="5579">
                  <c:v>1.1875131196209612</c:v>
                </c:pt>
                <c:pt idx="5580">
                  <c:v>1.0846981309091899</c:v>
                </c:pt>
                <c:pt idx="5581">
                  <c:v>0.84479649058172279</c:v>
                </c:pt>
                <c:pt idx="5582">
                  <c:v>0.59461335138307869</c:v>
                </c:pt>
                <c:pt idx="5583">
                  <c:v>0.4095463717018899</c:v>
                </c:pt>
                <c:pt idx="5584">
                  <c:v>0.28274121895737175</c:v>
                </c:pt>
                <c:pt idx="5585">
                  <c:v>0.12337798645412583</c:v>
                </c:pt>
                <c:pt idx="5586">
                  <c:v>8.56791572598096E-3</c:v>
                </c:pt>
                <c:pt idx="5587">
                  <c:v>0</c:v>
                </c:pt>
                <c:pt idx="5588">
                  <c:v>0</c:v>
                </c:pt>
                <c:pt idx="5589">
                  <c:v>0</c:v>
                </c:pt>
                <c:pt idx="5590">
                  <c:v>0</c:v>
                </c:pt>
                <c:pt idx="5591">
                  <c:v>0</c:v>
                </c:pt>
                <c:pt idx="5592">
                  <c:v>0</c:v>
                </c:pt>
                <c:pt idx="5593">
                  <c:v>0</c:v>
                </c:pt>
                <c:pt idx="5594">
                  <c:v>0</c:v>
                </c:pt>
                <c:pt idx="5595">
                  <c:v>0</c:v>
                </c:pt>
                <c:pt idx="5596">
                  <c:v>0</c:v>
                </c:pt>
                <c:pt idx="5597">
                  <c:v>4.6266744920297184E-2</c:v>
                </c:pt>
                <c:pt idx="5598">
                  <c:v>0.29473630097374504</c:v>
                </c:pt>
                <c:pt idx="5599">
                  <c:v>0.55348735589837006</c:v>
                </c:pt>
                <c:pt idx="5600">
                  <c:v>0.71456417154681218</c:v>
                </c:pt>
                <c:pt idx="5601">
                  <c:v>0.80709766138740657</c:v>
                </c:pt>
                <c:pt idx="5602">
                  <c:v>1.0487128848600695</c:v>
                </c:pt>
                <c:pt idx="5603">
                  <c:v>1.1977946184921382</c:v>
                </c:pt>
                <c:pt idx="5604">
                  <c:v>1.1943674522017458</c:v>
                </c:pt>
                <c:pt idx="5605">
                  <c:v>1.0984067960707591</c:v>
                </c:pt>
                <c:pt idx="5606">
                  <c:v>0.93047564784153247</c:v>
                </c:pt>
                <c:pt idx="5607">
                  <c:v>0.69400117380445792</c:v>
                </c:pt>
                <c:pt idx="5608">
                  <c:v>0.40783278855669375</c:v>
                </c:pt>
                <c:pt idx="5609">
                  <c:v>0.12851873588971441</c:v>
                </c:pt>
                <c:pt idx="5610">
                  <c:v>6.8543325807847687E-3</c:v>
                </c:pt>
                <c:pt idx="5611">
                  <c:v>0</c:v>
                </c:pt>
                <c:pt idx="5612">
                  <c:v>0</c:v>
                </c:pt>
                <c:pt idx="5613">
                  <c:v>0</c:v>
                </c:pt>
                <c:pt idx="5614">
                  <c:v>0</c:v>
                </c:pt>
                <c:pt idx="5615">
                  <c:v>0</c:v>
                </c:pt>
                <c:pt idx="5616">
                  <c:v>0</c:v>
                </c:pt>
                <c:pt idx="5617">
                  <c:v>0</c:v>
                </c:pt>
                <c:pt idx="5618">
                  <c:v>0</c:v>
                </c:pt>
                <c:pt idx="5619">
                  <c:v>0</c:v>
                </c:pt>
                <c:pt idx="5620">
                  <c:v>0</c:v>
                </c:pt>
                <c:pt idx="5621">
                  <c:v>4.6266744920297184E-2</c:v>
                </c:pt>
                <c:pt idx="5622">
                  <c:v>0.28102763581217555</c:v>
                </c:pt>
                <c:pt idx="5623">
                  <c:v>0.57747751993111673</c:v>
                </c:pt>
                <c:pt idx="5624">
                  <c:v>0.82423349283936842</c:v>
                </c:pt>
                <c:pt idx="5625">
                  <c:v>1.0024461399397724</c:v>
                </c:pt>
                <c:pt idx="5626">
                  <c:v>1.1104018780871325</c:v>
                </c:pt>
                <c:pt idx="5627">
                  <c:v>1.1498142904266451</c:v>
                </c:pt>
                <c:pt idx="5628">
                  <c:v>1.1241105432487022</c:v>
                </c:pt>
                <c:pt idx="5629">
                  <c:v>1.0350042196985001</c:v>
                </c:pt>
                <c:pt idx="5630">
                  <c:v>0.8790681534856466</c:v>
                </c:pt>
                <c:pt idx="5631">
                  <c:v>0.65630234461014159</c:v>
                </c:pt>
                <c:pt idx="5632">
                  <c:v>0.38555620766914328</c:v>
                </c:pt>
                <c:pt idx="5633">
                  <c:v>0.12166440330892964</c:v>
                </c:pt>
                <c:pt idx="5634">
                  <c:v>5.1407494355885765E-3</c:v>
                </c:pt>
                <c:pt idx="5635">
                  <c:v>0</c:v>
                </c:pt>
                <c:pt idx="5636">
                  <c:v>0</c:v>
                </c:pt>
                <c:pt idx="5637">
                  <c:v>0</c:v>
                </c:pt>
                <c:pt idx="5638">
                  <c:v>0</c:v>
                </c:pt>
                <c:pt idx="5639">
                  <c:v>0</c:v>
                </c:pt>
                <c:pt idx="5640">
                  <c:v>0</c:v>
                </c:pt>
                <c:pt idx="5641">
                  <c:v>0</c:v>
                </c:pt>
                <c:pt idx="5642">
                  <c:v>0</c:v>
                </c:pt>
                <c:pt idx="5643">
                  <c:v>0</c:v>
                </c:pt>
                <c:pt idx="5644">
                  <c:v>0</c:v>
                </c:pt>
                <c:pt idx="5645">
                  <c:v>4.1125995484708612E-2</c:v>
                </c:pt>
                <c:pt idx="5646">
                  <c:v>0.28959555153815653</c:v>
                </c:pt>
                <c:pt idx="5647">
                  <c:v>0.59804051767347099</c:v>
                </c:pt>
                <c:pt idx="5648">
                  <c:v>0.85507798945289992</c:v>
                </c:pt>
                <c:pt idx="5649">
                  <c:v>1.0367178028436961</c:v>
                </c:pt>
                <c:pt idx="5650">
                  <c:v>1.1532414567170375</c:v>
                </c:pt>
                <c:pt idx="5651">
                  <c:v>1.196081035346942</c:v>
                </c:pt>
                <c:pt idx="5652">
                  <c:v>1.1686637050238031</c:v>
                </c:pt>
                <c:pt idx="5653">
                  <c:v>1.0727030488928164</c:v>
                </c:pt>
                <c:pt idx="5654">
                  <c:v>0.90477190066358959</c:v>
                </c:pt>
                <c:pt idx="5655">
                  <c:v>0.67172459291690734</c:v>
                </c:pt>
                <c:pt idx="5656">
                  <c:v>0.38555620766914328</c:v>
                </c:pt>
                <c:pt idx="5657">
                  <c:v>0.11652365387334107</c:v>
                </c:pt>
                <c:pt idx="5658">
                  <c:v>3.4271662903923843E-3</c:v>
                </c:pt>
                <c:pt idx="5659">
                  <c:v>0</c:v>
                </c:pt>
                <c:pt idx="5660">
                  <c:v>0</c:v>
                </c:pt>
                <c:pt idx="5661">
                  <c:v>0</c:v>
                </c:pt>
                <c:pt idx="5662">
                  <c:v>0</c:v>
                </c:pt>
                <c:pt idx="5663">
                  <c:v>0</c:v>
                </c:pt>
                <c:pt idx="5664">
                  <c:v>0</c:v>
                </c:pt>
                <c:pt idx="5665">
                  <c:v>0</c:v>
                </c:pt>
                <c:pt idx="5666">
                  <c:v>0</c:v>
                </c:pt>
                <c:pt idx="5667">
                  <c:v>0</c:v>
                </c:pt>
                <c:pt idx="5668">
                  <c:v>0</c:v>
                </c:pt>
                <c:pt idx="5669">
                  <c:v>4.4553161775100998E-2</c:v>
                </c:pt>
                <c:pt idx="5670">
                  <c:v>0.23818805718227073</c:v>
                </c:pt>
                <c:pt idx="5671">
                  <c:v>0.47980328065493388</c:v>
                </c:pt>
                <c:pt idx="5672">
                  <c:v>0.70256908953043873</c:v>
                </c:pt>
                <c:pt idx="5673">
                  <c:v>0.89449040179241235</c:v>
                </c:pt>
                <c:pt idx="5674">
                  <c:v>1.0367178028436961</c:v>
                </c:pt>
                <c:pt idx="5675">
                  <c:v>1.0932660466351707</c:v>
                </c:pt>
                <c:pt idx="5676">
                  <c:v>1.0744166320380126</c:v>
                </c:pt>
                <c:pt idx="5677">
                  <c:v>1.0075868893753608</c:v>
                </c:pt>
                <c:pt idx="5678">
                  <c:v>0.86535948832407705</c:v>
                </c:pt>
                <c:pt idx="5679">
                  <c:v>0.63573934686778732</c:v>
                </c:pt>
                <c:pt idx="5680">
                  <c:v>0.36499320992678891</c:v>
                </c:pt>
                <c:pt idx="5681">
                  <c:v>0.11138290443775251</c:v>
                </c:pt>
                <c:pt idx="5682">
                  <c:v>3.4271662903923843E-3</c:v>
                </c:pt>
                <c:pt idx="5683">
                  <c:v>0</c:v>
                </c:pt>
                <c:pt idx="5684">
                  <c:v>0</c:v>
                </c:pt>
                <c:pt idx="5685">
                  <c:v>0</c:v>
                </c:pt>
                <c:pt idx="5686">
                  <c:v>0</c:v>
                </c:pt>
                <c:pt idx="5687">
                  <c:v>0</c:v>
                </c:pt>
                <c:pt idx="5688">
                  <c:v>0</c:v>
                </c:pt>
                <c:pt idx="5689">
                  <c:v>0</c:v>
                </c:pt>
                <c:pt idx="5690">
                  <c:v>0</c:v>
                </c:pt>
                <c:pt idx="5691">
                  <c:v>0</c:v>
                </c:pt>
                <c:pt idx="5692">
                  <c:v>0</c:v>
                </c:pt>
                <c:pt idx="5693">
                  <c:v>4.1125995484708612E-2</c:v>
                </c:pt>
                <c:pt idx="5694">
                  <c:v>0.26046463806982123</c:v>
                </c:pt>
                <c:pt idx="5695">
                  <c:v>0.54834660646278144</c:v>
                </c:pt>
                <c:pt idx="5696">
                  <c:v>0.79681616251622944</c:v>
                </c:pt>
                <c:pt idx="5697">
                  <c:v>0.95960656130986777</c:v>
                </c:pt>
                <c:pt idx="5698">
                  <c:v>1.069275882602424</c:v>
                </c:pt>
                <c:pt idx="5699">
                  <c:v>1.1104018780871325</c:v>
                </c:pt>
                <c:pt idx="5700">
                  <c:v>1.0709894657476202</c:v>
                </c:pt>
                <c:pt idx="5701">
                  <c:v>0.9750288096166333</c:v>
                </c:pt>
                <c:pt idx="5702">
                  <c:v>0.80538407824221026</c:v>
                </c:pt>
                <c:pt idx="5703">
                  <c:v>0.59804051767347099</c:v>
                </c:pt>
                <c:pt idx="5704">
                  <c:v>0.32044004815168797</c:v>
                </c:pt>
                <c:pt idx="5705">
                  <c:v>9.7674239276182961E-2</c:v>
                </c:pt>
                <c:pt idx="5706">
                  <c:v>1.7135831451961922E-3</c:v>
                </c:pt>
                <c:pt idx="5707">
                  <c:v>0</c:v>
                </c:pt>
                <c:pt idx="5708">
                  <c:v>0</c:v>
                </c:pt>
                <c:pt idx="5709">
                  <c:v>0</c:v>
                </c:pt>
                <c:pt idx="5710">
                  <c:v>0</c:v>
                </c:pt>
                <c:pt idx="5711">
                  <c:v>0</c:v>
                </c:pt>
                <c:pt idx="5712">
                  <c:v>0</c:v>
                </c:pt>
                <c:pt idx="5713">
                  <c:v>0</c:v>
                </c:pt>
                <c:pt idx="5714">
                  <c:v>0</c:v>
                </c:pt>
                <c:pt idx="5715">
                  <c:v>0</c:v>
                </c:pt>
                <c:pt idx="5716">
                  <c:v>0</c:v>
                </c:pt>
                <c:pt idx="5717">
                  <c:v>3.9412412339512426E-2</c:v>
                </c:pt>
                <c:pt idx="5718">
                  <c:v>0.24675597290825166</c:v>
                </c:pt>
                <c:pt idx="5719">
                  <c:v>0.52607002557523097</c:v>
                </c:pt>
                <c:pt idx="5720">
                  <c:v>0.77625316477387507</c:v>
                </c:pt>
                <c:pt idx="5721">
                  <c:v>0.95789297816467156</c:v>
                </c:pt>
                <c:pt idx="5722">
                  <c:v>1.0727030488928164</c:v>
                </c:pt>
                <c:pt idx="5723">
                  <c:v>1.1155426275227212</c:v>
                </c:pt>
                <c:pt idx="5724">
                  <c:v>1.0881252971995821</c:v>
                </c:pt>
                <c:pt idx="5725">
                  <c:v>0.99045105792339894</c:v>
                </c:pt>
                <c:pt idx="5726">
                  <c:v>0.82080632654897601</c:v>
                </c:pt>
                <c:pt idx="5727">
                  <c:v>0.46609461549336428</c:v>
                </c:pt>
                <c:pt idx="5728">
                  <c:v>0.24504238976305548</c:v>
                </c:pt>
                <c:pt idx="5729">
                  <c:v>7.7111241533828645E-2</c:v>
                </c:pt>
                <c:pt idx="5730">
                  <c:v>0</c:v>
                </c:pt>
                <c:pt idx="5731">
                  <c:v>0</c:v>
                </c:pt>
                <c:pt idx="5732">
                  <c:v>0</c:v>
                </c:pt>
                <c:pt idx="5733">
                  <c:v>0</c:v>
                </c:pt>
                <c:pt idx="5734">
                  <c:v>0</c:v>
                </c:pt>
                <c:pt idx="5735">
                  <c:v>0</c:v>
                </c:pt>
                <c:pt idx="5736">
                  <c:v>0</c:v>
                </c:pt>
                <c:pt idx="5737">
                  <c:v>0</c:v>
                </c:pt>
                <c:pt idx="5738">
                  <c:v>0</c:v>
                </c:pt>
                <c:pt idx="5739">
                  <c:v>0</c:v>
                </c:pt>
                <c:pt idx="5740">
                  <c:v>0</c:v>
                </c:pt>
                <c:pt idx="5741">
                  <c:v>3.9412412339512426E-2</c:v>
                </c:pt>
                <c:pt idx="5742">
                  <c:v>0.16964473137442304</c:v>
                </c:pt>
                <c:pt idx="5743">
                  <c:v>0.25875105492462502</c:v>
                </c:pt>
                <c:pt idx="5744">
                  <c:v>0.2656053875054098</c:v>
                </c:pt>
                <c:pt idx="5745">
                  <c:v>0.26903255379580215</c:v>
                </c:pt>
                <c:pt idx="5746">
                  <c:v>0.31529929871609941</c:v>
                </c:pt>
                <c:pt idx="5747">
                  <c:v>0.34100304589404223</c:v>
                </c:pt>
                <c:pt idx="5748">
                  <c:v>0.42154145371826324</c:v>
                </c:pt>
                <c:pt idx="5749">
                  <c:v>0.49522552896169947</c:v>
                </c:pt>
                <c:pt idx="5750">
                  <c:v>0.37184754250757374</c:v>
                </c:pt>
                <c:pt idx="5751">
                  <c:v>0.16964473137442304</c:v>
                </c:pt>
                <c:pt idx="5752">
                  <c:v>6.854332580784768E-2</c:v>
                </c:pt>
                <c:pt idx="5753">
                  <c:v>1.8849414597158113E-2</c:v>
                </c:pt>
                <c:pt idx="5754">
                  <c:v>0</c:v>
                </c:pt>
                <c:pt idx="5755">
                  <c:v>0</c:v>
                </c:pt>
                <c:pt idx="5756">
                  <c:v>0</c:v>
                </c:pt>
                <c:pt idx="5757">
                  <c:v>0</c:v>
                </c:pt>
                <c:pt idx="5758">
                  <c:v>0</c:v>
                </c:pt>
                <c:pt idx="5759">
                  <c:v>0</c:v>
                </c:pt>
                <c:pt idx="5760">
                  <c:v>0</c:v>
                </c:pt>
                <c:pt idx="5761">
                  <c:v>0</c:v>
                </c:pt>
                <c:pt idx="5762">
                  <c:v>0</c:v>
                </c:pt>
                <c:pt idx="5763">
                  <c:v>0</c:v>
                </c:pt>
                <c:pt idx="5764">
                  <c:v>0</c:v>
                </c:pt>
                <c:pt idx="5765">
                  <c:v>2.7417330323139075E-2</c:v>
                </c:pt>
                <c:pt idx="5766">
                  <c:v>0.17135831451961922</c:v>
                </c:pt>
                <c:pt idx="5767">
                  <c:v>0.35471171105561178</c:v>
                </c:pt>
                <c:pt idx="5768">
                  <c:v>0.53977869073680051</c:v>
                </c:pt>
                <c:pt idx="5769">
                  <c:v>0.69228759065926171</c:v>
                </c:pt>
                <c:pt idx="5770">
                  <c:v>0.92704848155114006</c:v>
                </c:pt>
                <c:pt idx="5771">
                  <c:v>0.97331522647143709</c:v>
                </c:pt>
                <c:pt idx="5772">
                  <c:v>0.89620398493760867</c:v>
                </c:pt>
                <c:pt idx="5773">
                  <c:v>0.83280140856534934</c:v>
                </c:pt>
                <c:pt idx="5774">
                  <c:v>0.68200609178808447</c:v>
                </c:pt>
                <c:pt idx="5775">
                  <c:v>0.52778360872042729</c:v>
                </c:pt>
                <c:pt idx="5776">
                  <c:v>0.30501779984492222</c:v>
                </c:pt>
                <c:pt idx="5777">
                  <c:v>9.2533489840594368E-2</c:v>
                </c:pt>
                <c:pt idx="5778">
                  <c:v>0</c:v>
                </c:pt>
                <c:pt idx="5779">
                  <c:v>0</c:v>
                </c:pt>
                <c:pt idx="5780">
                  <c:v>0</c:v>
                </c:pt>
                <c:pt idx="5781">
                  <c:v>0</c:v>
                </c:pt>
                <c:pt idx="5782">
                  <c:v>0</c:v>
                </c:pt>
                <c:pt idx="5783">
                  <c:v>0</c:v>
                </c:pt>
                <c:pt idx="5784">
                  <c:v>0</c:v>
                </c:pt>
                <c:pt idx="5785">
                  <c:v>0</c:v>
                </c:pt>
                <c:pt idx="5786">
                  <c:v>0</c:v>
                </c:pt>
                <c:pt idx="5787">
                  <c:v>0</c:v>
                </c:pt>
                <c:pt idx="5788">
                  <c:v>0</c:v>
                </c:pt>
                <c:pt idx="5789">
                  <c:v>3.2558079758727654E-2</c:v>
                </c:pt>
                <c:pt idx="5790">
                  <c:v>0.28102763581217555</c:v>
                </c:pt>
                <c:pt idx="5791">
                  <c:v>0.5997541008186672</c:v>
                </c:pt>
                <c:pt idx="5792">
                  <c:v>0.87221382090486177</c:v>
                </c:pt>
                <c:pt idx="5793">
                  <c:v>1.0709894657476202</c:v>
                </c:pt>
                <c:pt idx="5794">
                  <c:v>1.1772316207497842</c:v>
                </c:pt>
                <c:pt idx="5795">
                  <c:v>1.196081035346942</c:v>
                </c:pt>
                <c:pt idx="5796">
                  <c:v>1.130964875829487</c:v>
                </c:pt>
                <c:pt idx="5797">
                  <c:v>0.97160164332624088</c:v>
                </c:pt>
                <c:pt idx="5798">
                  <c:v>0.74540866816034357</c:v>
                </c:pt>
                <c:pt idx="5799">
                  <c:v>0.49693911210689568</c:v>
                </c:pt>
                <c:pt idx="5800">
                  <c:v>0.2518967223438402</c:v>
                </c:pt>
                <c:pt idx="5801">
                  <c:v>7.5397658388632452E-2</c:v>
                </c:pt>
                <c:pt idx="5802">
                  <c:v>0</c:v>
                </c:pt>
                <c:pt idx="5803">
                  <c:v>0</c:v>
                </c:pt>
                <c:pt idx="5804">
                  <c:v>0</c:v>
                </c:pt>
                <c:pt idx="5805">
                  <c:v>0</c:v>
                </c:pt>
                <c:pt idx="5806">
                  <c:v>0</c:v>
                </c:pt>
                <c:pt idx="5807">
                  <c:v>0</c:v>
                </c:pt>
                <c:pt idx="5808">
                  <c:v>0</c:v>
                </c:pt>
                <c:pt idx="5809">
                  <c:v>0</c:v>
                </c:pt>
                <c:pt idx="5810">
                  <c:v>0</c:v>
                </c:pt>
                <c:pt idx="5811">
                  <c:v>0</c:v>
                </c:pt>
                <c:pt idx="5812">
                  <c:v>0</c:v>
                </c:pt>
                <c:pt idx="5813">
                  <c:v>3.0844496613531457E-2</c:v>
                </c:pt>
                <c:pt idx="5814">
                  <c:v>0.27760046952178313</c:v>
                </c:pt>
                <c:pt idx="5815">
                  <c:v>0.58947260194749007</c:v>
                </c:pt>
                <c:pt idx="5816">
                  <c:v>0.84479649058172279</c:v>
                </c:pt>
                <c:pt idx="5817">
                  <c:v>1.0195819713917342</c:v>
                </c:pt>
                <c:pt idx="5818">
                  <c:v>1.1069747117967401</c:v>
                </c:pt>
                <c:pt idx="5819">
                  <c:v>1.0812709646187972</c:v>
                </c:pt>
                <c:pt idx="5820">
                  <c:v>0.98702389163300663</c:v>
                </c:pt>
                <c:pt idx="5821">
                  <c:v>0.7831074973546599</c:v>
                </c:pt>
                <c:pt idx="5822">
                  <c:v>0.52092927613964246</c:v>
                </c:pt>
                <c:pt idx="5823">
                  <c:v>0.35128454476521936</c:v>
                </c:pt>
                <c:pt idx="5824">
                  <c:v>0.18163981339079638</c:v>
                </c:pt>
                <c:pt idx="5825">
                  <c:v>5.140749435588577E-2</c:v>
                </c:pt>
                <c:pt idx="5826">
                  <c:v>0</c:v>
                </c:pt>
                <c:pt idx="5827">
                  <c:v>0</c:v>
                </c:pt>
                <c:pt idx="5828">
                  <c:v>0</c:v>
                </c:pt>
                <c:pt idx="5829">
                  <c:v>0</c:v>
                </c:pt>
                <c:pt idx="5830">
                  <c:v>0</c:v>
                </c:pt>
                <c:pt idx="5831">
                  <c:v>0</c:v>
                </c:pt>
                <c:pt idx="5832">
                  <c:v>0</c:v>
                </c:pt>
                <c:pt idx="5833">
                  <c:v>0</c:v>
                </c:pt>
                <c:pt idx="5834">
                  <c:v>0</c:v>
                </c:pt>
                <c:pt idx="5835">
                  <c:v>0</c:v>
                </c:pt>
                <c:pt idx="5836">
                  <c:v>0</c:v>
                </c:pt>
                <c:pt idx="5837">
                  <c:v>3.4271662903923843E-3</c:v>
                </c:pt>
                <c:pt idx="5838">
                  <c:v>0.10624215500216391</c:v>
                </c:pt>
                <c:pt idx="5839">
                  <c:v>0.43696370202502904</c:v>
                </c:pt>
                <c:pt idx="5840">
                  <c:v>0.61174918283504054</c:v>
                </c:pt>
                <c:pt idx="5841">
                  <c:v>0.42154145371826324</c:v>
                </c:pt>
                <c:pt idx="5842">
                  <c:v>0.50379344468768039</c:v>
                </c:pt>
                <c:pt idx="5843">
                  <c:v>0.79852974566142554</c:v>
                </c:pt>
                <c:pt idx="5844">
                  <c:v>1.069275882602424</c:v>
                </c:pt>
                <c:pt idx="5845">
                  <c:v>1.0041597230849686</c:v>
                </c:pt>
                <c:pt idx="5846">
                  <c:v>0.83794215800093796</c:v>
                </c:pt>
                <c:pt idx="5847">
                  <c:v>0.57233677049552822</c:v>
                </c:pt>
                <c:pt idx="5848">
                  <c:v>0.28959555153815653</c:v>
                </c:pt>
                <c:pt idx="5849">
                  <c:v>8.0538407824221031E-2</c:v>
                </c:pt>
                <c:pt idx="5850">
                  <c:v>0</c:v>
                </c:pt>
                <c:pt idx="5851">
                  <c:v>0</c:v>
                </c:pt>
                <c:pt idx="5852">
                  <c:v>0</c:v>
                </c:pt>
                <c:pt idx="5853">
                  <c:v>0</c:v>
                </c:pt>
                <c:pt idx="5854">
                  <c:v>0</c:v>
                </c:pt>
                <c:pt idx="5855">
                  <c:v>0</c:v>
                </c:pt>
                <c:pt idx="5856">
                  <c:v>0</c:v>
                </c:pt>
                <c:pt idx="5857">
                  <c:v>0</c:v>
                </c:pt>
                <c:pt idx="5858">
                  <c:v>0</c:v>
                </c:pt>
                <c:pt idx="5859">
                  <c:v>0</c:v>
                </c:pt>
                <c:pt idx="5860">
                  <c:v>0</c:v>
                </c:pt>
                <c:pt idx="5861">
                  <c:v>2.5703747177942885E-2</c:v>
                </c:pt>
                <c:pt idx="5862">
                  <c:v>0.267318970650606</c:v>
                </c:pt>
                <c:pt idx="5863">
                  <c:v>0.58775901880229398</c:v>
                </c:pt>
                <c:pt idx="5864">
                  <c:v>0.86535948832407705</c:v>
                </c:pt>
                <c:pt idx="5865">
                  <c:v>1.0658487163120316</c:v>
                </c:pt>
                <c:pt idx="5866">
                  <c:v>1.1926538690565498</c:v>
                </c:pt>
                <c:pt idx="5867">
                  <c:v>1.2440613634124353</c:v>
                </c:pt>
                <c:pt idx="5868">
                  <c:v>1.2149304499441</c:v>
                </c:pt>
                <c:pt idx="5869">
                  <c:v>1.1138290443775252</c:v>
                </c:pt>
                <c:pt idx="5870">
                  <c:v>0.93561639727712109</c:v>
                </c:pt>
                <c:pt idx="5871">
                  <c:v>0.68200609178808447</c:v>
                </c:pt>
                <c:pt idx="5872">
                  <c:v>0.34443021218443465</c:v>
                </c:pt>
                <c:pt idx="5873">
                  <c:v>6.5116159517455308E-2</c:v>
                </c:pt>
                <c:pt idx="5874">
                  <c:v>0</c:v>
                </c:pt>
                <c:pt idx="5875">
                  <c:v>0</c:v>
                </c:pt>
                <c:pt idx="5876">
                  <c:v>0</c:v>
                </c:pt>
                <c:pt idx="5877">
                  <c:v>0</c:v>
                </c:pt>
                <c:pt idx="5878">
                  <c:v>0</c:v>
                </c:pt>
                <c:pt idx="5879">
                  <c:v>0</c:v>
                </c:pt>
                <c:pt idx="5880">
                  <c:v>0</c:v>
                </c:pt>
                <c:pt idx="5881">
                  <c:v>0</c:v>
                </c:pt>
                <c:pt idx="5882">
                  <c:v>0</c:v>
                </c:pt>
                <c:pt idx="5883">
                  <c:v>0</c:v>
                </c:pt>
                <c:pt idx="5884">
                  <c:v>0</c:v>
                </c:pt>
                <c:pt idx="5885">
                  <c:v>2.5703747177942885E-2</c:v>
                </c:pt>
                <c:pt idx="5886">
                  <c:v>0.23990164032746694</c:v>
                </c:pt>
                <c:pt idx="5887">
                  <c:v>0.52949719186562338</c:v>
                </c:pt>
                <c:pt idx="5888">
                  <c:v>0.79681616251622944</c:v>
                </c:pt>
                <c:pt idx="5889">
                  <c:v>0.94247072985790581</c:v>
                </c:pt>
                <c:pt idx="5890">
                  <c:v>1.0469993017148733</c:v>
                </c:pt>
                <c:pt idx="5891">
                  <c:v>1.0212955545369304</c:v>
                </c:pt>
                <c:pt idx="5892">
                  <c:v>0.92533489840594385</c:v>
                </c:pt>
                <c:pt idx="5893">
                  <c:v>0.86878665461446947</c:v>
                </c:pt>
                <c:pt idx="5894">
                  <c:v>0.77625316477387507</c:v>
                </c:pt>
                <c:pt idx="5895">
                  <c:v>0.57233677049552822</c:v>
                </c:pt>
                <c:pt idx="5896">
                  <c:v>0.25018313919864404</c:v>
                </c:pt>
                <c:pt idx="5897">
                  <c:v>5.4834660646278149E-2</c:v>
                </c:pt>
                <c:pt idx="5898">
                  <c:v>0</c:v>
                </c:pt>
                <c:pt idx="5899">
                  <c:v>0</c:v>
                </c:pt>
                <c:pt idx="5900">
                  <c:v>0</c:v>
                </c:pt>
                <c:pt idx="5901">
                  <c:v>0</c:v>
                </c:pt>
                <c:pt idx="5902">
                  <c:v>0</c:v>
                </c:pt>
                <c:pt idx="5903">
                  <c:v>0</c:v>
                </c:pt>
                <c:pt idx="5904">
                  <c:v>0</c:v>
                </c:pt>
                <c:pt idx="5905">
                  <c:v>0</c:v>
                </c:pt>
                <c:pt idx="5906">
                  <c:v>0</c:v>
                </c:pt>
                <c:pt idx="5907">
                  <c:v>0</c:v>
                </c:pt>
                <c:pt idx="5908">
                  <c:v>0</c:v>
                </c:pt>
                <c:pt idx="5909">
                  <c:v>2.3990164032746692E-2</c:v>
                </c:pt>
                <c:pt idx="5910">
                  <c:v>0.24332880661785927</c:v>
                </c:pt>
                <c:pt idx="5911">
                  <c:v>0.55348735589837006</c:v>
                </c:pt>
                <c:pt idx="5912">
                  <c:v>0.82423349283936842</c:v>
                </c:pt>
                <c:pt idx="5913">
                  <c:v>1.0127276388109496</c:v>
                </c:pt>
                <c:pt idx="5914">
                  <c:v>1.1138290443775252</c:v>
                </c:pt>
                <c:pt idx="5915">
                  <c:v>1.0761302151832086</c:v>
                </c:pt>
                <c:pt idx="5916">
                  <c:v>0.82766065912976083</c:v>
                </c:pt>
                <c:pt idx="5917">
                  <c:v>0.51921569299444614</c:v>
                </c:pt>
                <c:pt idx="5918">
                  <c:v>0.30673138299011837</c:v>
                </c:pt>
                <c:pt idx="5919">
                  <c:v>0.25875105492462502</c:v>
                </c:pt>
                <c:pt idx="5920">
                  <c:v>0.2210522257303088</c:v>
                </c:pt>
                <c:pt idx="5921">
                  <c:v>6.1688993227062915E-2</c:v>
                </c:pt>
                <c:pt idx="5922">
                  <c:v>0</c:v>
                </c:pt>
                <c:pt idx="5923">
                  <c:v>0</c:v>
                </c:pt>
                <c:pt idx="5924">
                  <c:v>0</c:v>
                </c:pt>
                <c:pt idx="5925">
                  <c:v>0</c:v>
                </c:pt>
                <c:pt idx="5926">
                  <c:v>0</c:v>
                </c:pt>
                <c:pt idx="5927">
                  <c:v>0</c:v>
                </c:pt>
                <c:pt idx="5928">
                  <c:v>0</c:v>
                </c:pt>
                <c:pt idx="5929">
                  <c:v>0</c:v>
                </c:pt>
                <c:pt idx="5930">
                  <c:v>0</c:v>
                </c:pt>
                <c:pt idx="5931">
                  <c:v>0</c:v>
                </c:pt>
                <c:pt idx="5932">
                  <c:v>0</c:v>
                </c:pt>
                <c:pt idx="5933">
                  <c:v>1.8849414597158113E-2</c:v>
                </c:pt>
                <c:pt idx="5934">
                  <c:v>0.23304730774668214</c:v>
                </c:pt>
                <c:pt idx="5935">
                  <c:v>0.5329243581560158</c:v>
                </c:pt>
                <c:pt idx="5936">
                  <c:v>0.81052482767779888</c:v>
                </c:pt>
                <c:pt idx="5937">
                  <c:v>0.99216464106859514</c:v>
                </c:pt>
                <c:pt idx="5938">
                  <c:v>1.1104018780871325</c:v>
                </c:pt>
                <c:pt idx="5939">
                  <c:v>0.99045105792339894</c:v>
                </c:pt>
                <c:pt idx="5940">
                  <c:v>0.84822365687211509</c:v>
                </c:pt>
                <c:pt idx="5941">
                  <c:v>0.74198150186995127</c:v>
                </c:pt>
                <c:pt idx="5942">
                  <c:v>0.82423349283936842</c:v>
                </c:pt>
                <c:pt idx="5943">
                  <c:v>0.54491944017238914</c:v>
                </c:pt>
                <c:pt idx="5944">
                  <c:v>0.20048922798795452</c:v>
                </c:pt>
                <c:pt idx="5945">
                  <c:v>5.9975410081866735E-2</c:v>
                </c:pt>
                <c:pt idx="5946">
                  <c:v>0</c:v>
                </c:pt>
                <c:pt idx="5947">
                  <c:v>0</c:v>
                </c:pt>
                <c:pt idx="5948">
                  <c:v>0</c:v>
                </c:pt>
                <c:pt idx="5949">
                  <c:v>0</c:v>
                </c:pt>
                <c:pt idx="5950">
                  <c:v>0</c:v>
                </c:pt>
                <c:pt idx="5951">
                  <c:v>0</c:v>
                </c:pt>
                <c:pt idx="5952">
                  <c:v>0</c:v>
                </c:pt>
                <c:pt idx="5953">
                  <c:v>0</c:v>
                </c:pt>
                <c:pt idx="5954">
                  <c:v>0</c:v>
                </c:pt>
                <c:pt idx="5955">
                  <c:v>0</c:v>
                </c:pt>
                <c:pt idx="5956">
                  <c:v>0</c:v>
                </c:pt>
                <c:pt idx="5957">
                  <c:v>1.8849414597158113E-2</c:v>
                </c:pt>
                <c:pt idx="5958">
                  <c:v>0.25361030548903646</c:v>
                </c:pt>
                <c:pt idx="5959">
                  <c:v>0.53977869073680051</c:v>
                </c:pt>
                <c:pt idx="5960">
                  <c:v>0.63059859743219882</c:v>
                </c:pt>
                <c:pt idx="5961">
                  <c:v>0.65116159517455297</c:v>
                </c:pt>
                <c:pt idx="5962">
                  <c:v>0.8173791602585837</c:v>
                </c:pt>
                <c:pt idx="5963">
                  <c:v>1.1343920421198794</c:v>
                </c:pt>
                <c:pt idx="5964">
                  <c:v>1.0264363039725193</c:v>
                </c:pt>
                <c:pt idx="5965">
                  <c:v>0.7231320872727931</c:v>
                </c:pt>
                <c:pt idx="5966">
                  <c:v>0.47294894807414906</c:v>
                </c:pt>
                <c:pt idx="5967">
                  <c:v>0.27417330323139072</c:v>
                </c:pt>
                <c:pt idx="5968">
                  <c:v>0.10110140556657533</c:v>
                </c:pt>
                <c:pt idx="5969">
                  <c:v>1.713583145196192E-2</c:v>
                </c:pt>
                <c:pt idx="5970">
                  <c:v>0</c:v>
                </c:pt>
                <c:pt idx="5971">
                  <c:v>0</c:v>
                </c:pt>
                <c:pt idx="5972">
                  <c:v>0</c:v>
                </c:pt>
                <c:pt idx="5973">
                  <c:v>0</c:v>
                </c:pt>
                <c:pt idx="5974">
                  <c:v>0</c:v>
                </c:pt>
                <c:pt idx="5975">
                  <c:v>0</c:v>
                </c:pt>
                <c:pt idx="5976">
                  <c:v>0</c:v>
                </c:pt>
                <c:pt idx="5977">
                  <c:v>0</c:v>
                </c:pt>
                <c:pt idx="5978">
                  <c:v>0</c:v>
                </c:pt>
                <c:pt idx="5979">
                  <c:v>0</c:v>
                </c:pt>
                <c:pt idx="5980">
                  <c:v>0</c:v>
                </c:pt>
                <c:pt idx="5981">
                  <c:v>1.5422248306765729E-2</c:v>
                </c:pt>
                <c:pt idx="5982">
                  <c:v>0.22790655831109358</c:v>
                </c:pt>
                <c:pt idx="5983">
                  <c:v>0.54834660646278144</c:v>
                </c:pt>
                <c:pt idx="5984">
                  <c:v>0.82251990969417232</c:v>
                </c:pt>
                <c:pt idx="5985">
                  <c:v>0.98531030848781043</c:v>
                </c:pt>
                <c:pt idx="5986">
                  <c:v>1.0093004725205572</c:v>
                </c:pt>
                <c:pt idx="5987">
                  <c:v>0.89791756808280476</c:v>
                </c:pt>
                <c:pt idx="5988">
                  <c:v>0.63402576372259112</c:v>
                </c:pt>
                <c:pt idx="5989">
                  <c:v>0.49522552896169947</c:v>
                </c:pt>
                <c:pt idx="5990">
                  <c:v>0.37184754250757374</c:v>
                </c:pt>
                <c:pt idx="5991">
                  <c:v>0.27245972008619457</c:v>
                </c:pt>
                <c:pt idx="5992">
                  <c:v>0.11481007072814489</c:v>
                </c:pt>
                <c:pt idx="5993">
                  <c:v>2.0562997742354306E-2</c:v>
                </c:pt>
                <c:pt idx="5994">
                  <c:v>0</c:v>
                </c:pt>
                <c:pt idx="5995">
                  <c:v>0</c:v>
                </c:pt>
                <c:pt idx="5996">
                  <c:v>0</c:v>
                </c:pt>
                <c:pt idx="5997">
                  <c:v>0</c:v>
                </c:pt>
                <c:pt idx="5998">
                  <c:v>0</c:v>
                </c:pt>
                <c:pt idx="5999">
                  <c:v>0</c:v>
                </c:pt>
                <c:pt idx="6000">
                  <c:v>0</c:v>
                </c:pt>
                <c:pt idx="6001">
                  <c:v>0</c:v>
                </c:pt>
                <c:pt idx="6002">
                  <c:v>0</c:v>
                </c:pt>
                <c:pt idx="6003">
                  <c:v>0</c:v>
                </c:pt>
                <c:pt idx="6004">
                  <c:v>0</c:v>
                </c:pt>
                <c:pt idx="6005">
                  <c:v>1.1995082016373346E-2</c:v>
                </c:pt>
                <c:pt idx="6006">
                  <c:v>0.17135831451961922</c:v>
                </c:pt>
                <c:pt idx="6007">
                  <c:v>0.45238595033179479</c:v>
                </c:pt>
                <c:pt idx="6008">
                  <c:v>0.74369508501514747</c:v>
                </c:pt>
                <c:pt idx="6009">
                  <c:v>0.91505339953476672</c:v>
                </c:pt>
                <c:pt idx="6010">
                  <c:v>1.0127276388109496</c:v>
                </c:pt>
                <c:pt idx="6011">
                  <c:v>1.0469993017148733</c:v>
                </c:pt>
                <c:pt idx="6012">
                  <c:v>0.98702389163300663</c:v>
                </c:pt>
                <c:pt idx="6013">
                  <c:v>0.83280140856534934</c:v>
                </c:pt>
                <c:pt idx="6014">
                  <c:v>0.64259367944857204</c:v>
                </c:pt>
                <c:pt idx="6015">
                  <c:v>0.45752669976738336</c:v>
                </c:pt>
                <c:pt idx="6016">
                  <c:v>0.22962014145628978</c:v>
                </c:pt>
                <c:pt idx="6017">
                  <c:v>4.2839578629904805E-2</c:v>
                </c:pt>
                <c:pt idx="6018">
                  <c:v>0</c:v>
                </c:pt>
                <c:pt idx="6019">
                  <c:v>0</c:v>
                </c:pt>
                <c:pt idx="6020">
                  <c:v>0</c:v>
                </c:pt>
                <c:pt idx="6021">
                  <c:v>0</c:v>
                </c:pt>
                <c:pt idx="6022">
                  <c:v>0</c:v>
                </c:pt>
                <c:pt idx="6023">
                  <c:v>0</c:v>
                </c:pt>
                <c:pt idx="6024">
                  <c:v>0</c:v>
                </c:pt>
                <c:pt idx="6025">
                  <c:v>0</c:v>
                </c:pt>
                <c:pt idx="6026">
                  <c:v>0</c:v>
                </c:pt>
                <c:pt idx="6027">
                  <c:v>0</c:v>
                </c:pt>
                <c:pt idx="6028">
                  <c:v>0</c:v>
                </c:pt>
                <c:pt idx="6029">
                  <c:v>1.3708665161569537E-2</c:v>
                </c:pt>
                <c:pt idx="6030">
                  <c:v>0.2193386425851126</c:v>
                </c:pt>
                <c:pt idx="6031">
                  <c:v>0.51750210984925005</c:v>
                </c:pt>
                <c:pt idx="6032">
                  <c:v>0.73170000299877402</c:v>
                </c:pt>
                <c:pt idx="6033">
                  <c:v>0.86878665461446947</c:v>
                </c:pt>
                <c:pt idx="6034">
                  <c:v>0.96646089389065226</c:v>
                </c:pt>
                <c:pt idx="6035">
                  <c:v>0.98531030848781043</c:v>
                </c:pt>
                <c:pt idx="6036">
                  <c:v>0.93047564784153247</c:v>
                </c:pt>
                <c:pt idx="6037">
                  <c:v>0.83622857485574176</c:v>
                </c:pt>
                <c:pt idx="6038">
                  <c:v>0.61517634912543295</c:v>
                </c:pt>
                <c:pt idx="6039">
                  <c:v>0.34271662903923844</c:v>
                </c:pt>
                <c:pt idx="6040">
                  <c:v>0.12680515274451823</c:v>
                </c:pt>
                <c:pt idx="6041">
                  <c:v>1.8849414597158113E-2</c:v>
                </c:pt>
                <c:pt idx="6042">
                  <c:v>0</c:v>
                </c:pt>
                <c:pt idx="6043">
                  <c:v>0</c:v>
                </c:pt>
                <c:pt idx="6044">
                  <c:v>0</c:v>
                </c:pt>
                <c:pt idx="6045">
                  <c:v>0</c:v>
                </c:pt>
                <c:pt idx="6046">
                  <c:v>0</c:v>
                </c:pt>
                <c:pt idx="6047">
                  <c:v>0</c:v>
                </c:pt>
                <c:pt idx="6048">
                  <c:v>0</c:v>
                </c:pt>
                <c:pt idx="6049">
                  <c:v>0</c:v>
                </c:pt>
                <c:pt idx="6050">
                  <c:v>0</c:v>
                </c:pt>
                <c:pt idx="6051">
                  <c:v>0</c:v>
                </c:pt>
                <c:pt idx="6052">
                  <c:v>0</c:v>
                </c:pt>
                <c:pt idx="6053">
                  <c:v>1.0281498871177153E-2</c:v>
                </c:pt>
                <c:pt idx="6054">
                  <c:v>0.22962014145628978</c:v>
                </c:pt>
                <c:pt idx="6055">
                  <c:v>0.55691452218876258</c:v>
                </c:pt>
                <c:pt idx="6056">
                  <c:v>0.83794215800093796</c:v>
                </c:pt>
                <c:pt idx="6057">
                  <c:v>1.0452857185696773</c:v>
                </c:pt>
                <c:pt idx="6058">
                  <c:v>1.1703772881689993</c:v>
                </c:pt>
                <c:pt idx="6059">
                  <c:v>1.2166440330892965</c:v>
                </c:pt>
                <c:pt idx="6060">
                  <c:v>1.1840859533305688</c:v>
                </c:pt>
                <c:pt idx="6061">
                  <c:v>1.0778437983284048</c:v>
                </c:pt>
                <c:pt idx="6062">
                  <c:v>0.89449040179241235</c:v>
                </c:pt>
                <c:pt idx="6063">
                  <c:v>0.63573934686778732</c:v>
                </c:pt>
                <c:pt idx="6064">
                  <c:v>0.32386721444208033</c:v>
                </c:pt>
                <c:pt idx="6065">
                  <c:v>5.4834660646278149E-2</c:v>
                </c:pt>
                <c:pt idx="6066">
                  <c:v>0</c:v>
                </c:pt>
                <c:pt idx="6067">
                  <c:v>0</c:v>
                </c:pt>
                <c:pt idx="6068">
                  <c:v>0</c:v>
                </c:pt>
                <c:pt idx="6069">
                  <c:v>0</c:v>
                </c:pt>
                <c:pt idx="6070">
                  <c:v>0</c:v>
                </c:pt>
                <c:pt idx="6071">
                  <c:v>0</c:v>
                </c:pt>
                <c:pt idx="6072">
                  <c:v>0</c:v>
                </c:pt>
                <c:pt idx="6073">
                  <c:v>0</c:v>
                </c:pt>
                <c:pt idx="6074">
                  <c:v>0</c:v>
                </c:pt>
                <c:pt idx="6075">
                  <c:v>0</c:v>
                </c:pt>
                <c:pt idx="6076">
                  <c:v>0</c:v>
                </c:pt>
                <c:pt idx="6077">
                  <c:v>1.0281498871177153E-2</c:v>
                </c:pt>
                <c:pt idx="6078">
                  <c:v>9.9387822421379154E-2</c:v>
                </c:pt>
                <c:pt idx="6079">
                  <c:v>0.12166440330892964</c:v>
                </c:pt>
                <c:pt idx="6080">
                  <c:v>0.14394098419648016</c:v>
                </c:pt>
                <c:pt idx="6081">
                  <c:v>0.25532388863423261</c:v>
                </c:pt>
                <c:pt idx="6082">
                  <c:v>0.37870187508835851</c:v>
                </c:pt>
                <c:pt idx="6083">
                  <c:v>0.31358571557090315</c:v>
                </c:pt>
                <c:pt idx="6084">
                  <c:v>0.28274121895737175</c:v>
                </c:pt>
                <c:pt idx="6085">
                  <c:v>0.33414871331325752</c:v>
                </c:pt>
                <c:pt idx="6086">
                  <c:v>0.34957096162002321</c:v>
                </c:pt>
                <c:pt idx="6087">
                  <c:v>0.24161522347266307</c:v>
                </c:pt>
                <c:pt idx="6088">
                  <c:v>9.0819906695398189E-2</c:v>
                </c:pt>
                <c:pt idx="6089">
                  <c:v>1.8849414597158113E-2</c:v>
                </c:pt>
                <c:pt idx="6090">
                  <c:v>0</c:v>
                </c:pt>
                <c:pt idx="6091">
                  <c:v>0</c:v>
                </c:pt>
                <c:pt idx="6092">
                  <c:v>0</c:v>
                </c:pt>
                <c:pt idx="6093">
                  <c:v>0</c:v>
                </c:pt>
                <c:pt idx="6094">
                  <c:v>0</c:v>
                </c:pt>
                <c:pt idx="6095">
                  <c:v>0</c:v>
                </c:pt>
                <c:pt idx="6096">
                  <c:v>0</c:v>
                </c:pt>
                <c:pt idx="6097">
                  <c:v>0</c:v>
                </c:pt>
                <c:pt idx="6098">
                  <c:v>0</c:v>
                </c:pt>
                <c:pt idx="6099">
                  <c:v>0</c:v>
                </c:pt>
                <c:pt idx="6100">
                  <c:v>0</c:v>
                </c:pt>
                <c:pt idx="6101">
                  <c:v>6.8543325807847687E-3</c:v>
                </c:pt>
                <c:pt idx="6102">
                  <c:v>0.15250889992246111</c:v>
                </c:pt>
                <c:pt idx="6103">
                  <c:v>0.36842037621718132</c:v>
                </c:pt>
                <c:pt idx="6104">
                  <c:v>0.63231218057739491</c:v>
                </c:pt>
                <c:pt idx="6105">
                  <c:v>0.87221382090486177</c:v>
                </c:pt>
                <c:pt idx="6106">
                  <c:v>1.0298634702629115</c:v>
                </c:pt>
                <c:pt idx="6107">
                  <c:v>1.1052611286515441</c:v>
                </c:pt>
                <c:pt idx="6108">
                  <c:v>1.1086882949419363</c:v>
                </c:pt>
                <c:pt idx="6109">
                  <c:v>0.93732998042231719</c:v>
                </c:pt>
                <c:pt idx="6110">
                  <c:v>0.73341358614397034</c:v>
                </c:pt>
                <c:pt idx="6111">
                  <c:v>0.55348735589837006</c:v>
                </c:pt>
                <c:pt idx="6112">
                  <c:v>0.24846955605344784</c:v>
                </c:pt>
                <c:pt idx="6113">
                  <c:v>3.2558079758727654E-2</c:v>
                </c:pt>
                <c:pt idx="6114">
                  <c:v>0</c:v>
                </c:pt>
                <c:pt idx="6115">
                  <c:v>0</c:v>
                </c:pt>
                <c:pt idx="6116">
                  <c:v>0</c:v>
                </c:pt>
                <c:pt idx="6117">
                  <c:v>0</c:v>
                </c:pt>
                <c:pt idx="6118">
                  <c:v>0</c:v>
                </c:pt>
                <c:pt idx="6119">
                  <c:v>0</c:v>
                </c:pt>
                <c:pt idx="6120">
                  <c:v>0</c:v>
                </c:pt>
                <c:pt idx="6121">
                  <c:v>0</c:v>
                </c:pt>
                <c:pt idx="6122">
                  <c:v>0</c:v>
                </c:pt>
                <c:pt idx="6123">
                  <c:v>0</c:v>
                </c:pt>
                <c:pt idx="6124">
                  <c:v>0</c:v>
                </c:pt>
                <c:pt idx="6125">
                  <c:v>6.8543325807847687E-3</c:v>
                </c:pt>
                <c:pt idx="6126">
                  <c:v>0.15422248306765729</c:v>
                </c:pt>
                <c:pt idx="6127">
                  <c:v>0.37356112565276989</c:v>
                </c:pt>
                <c:pt idx="6128">
                  <c:v>0.54834660646278144</c:v>
                </c:pt>
                <c:pt idx="6129">
                  <c:v>0.62374426485141399</c:v>
                </c:pt>
                <c:pt idx="6130">
                  <c:v>0.57405035364072443</c:v>
                </c:pt>
                <c:pt idx="6131">
                  <c:v>0.5963269345282749</c:v>
                </c:pt>
                <c:pt idx="6132">
                  <c:v>0.60832201654464824</c:v>
                </c:pt>
                <c:pt idx="6133">
                  <c:v>0.59118618509268628</c:v>
                </c:pt>
                <c:pt idx="6134">
                  <c:v>0.42668220315385186</c:v>
                </c:pt>
                <c:pt idx="6135">
                  <c:v>0.31015854928051079</c:v>
                </c:pt>
                <c:pt idx="6136">
                  <c:v>0.17992623024560017</c:v>
                </c:pt>
                <c:pt idx="6137">
                  <c:v>3.598524604912004E-2</c:v>
                </c:pt>
                <c:pt idx="6138">
                  <c:v>0</c:v>
                </c:pt>
                <c:pt idx="6139">
                  <c:v>0</c:v>
                </c:pt>
                <c:pt idx="6140">
                  <c:v>0</c:v>
                </c:pt>
                <c:pt idx="6141">
                  <c:v>0</c:v>
                </c:pt>
                <c:pt idx="6142">
                  <c:v>0</c:v>
                </c:pt>
                <c:pt idx="6143">
                  <c:v>0</c:v>
                </c:pt>
                <c:pt idx="6144">
                  <c:v>0</c:v>
                </c:pt>
                <c:pt idx="6145">
                  <c:v>0</c:v>
                </c:pt>
                <c:pt idx="6146">
                  <c:v>0</c:v>
                </c:pt>
                <c:pt idx="6147">
                  <c:v>0</c:v>
                </c:pt>
                <c:pt idx="6148">
                  <c:v>0</c:v>
                </c:pt>
                <c:pt idx="6149">
                  <c:v>6.8543325807847687E-3</c:v>
                </c:pt>
                <c:pt idx="6150">
                  <c:v>0.21591147629472021</c:v>
                </c:pt>
                <c:pt idx="6151">
                  <c:v>0.54834660646278144</c:v>
                </c:pt>
                <c:pt idx="6152">
                  <c:v>0.82937424227495704</c:v>
                </c:pt>
                <c:pt idx="6153">
                  <c:v>1.0332906365533039</c:v>
                </c:pt>
                <c:pt idx="6154">
                  <c:v>1.1532414567170375</c:v>
                </c:pt>
                <c:pt idx="6155">
                  <c:v>1.2115032836537079</c:v>
                </c:pt>
                <c:pt idx="6156">
                  <c:v>1.1789452038949801</c:v>
                </c:pt>
                <c:pt idx="6157">
                  <c:v>1.0744166320380126</c:v>
                </c:pt>
                <c:pt idx="6158">
                  <c:v>0.89449040179241235</c:v>
                </c:pt>
                <c:pt idx="6159">
                  <c:v>0.63402576372259112</c:v>
                </c:pt>
                <c:pt idx="6160">
                  <c:v>0.31872646500649171</c:v>
                </c:pt>
                <c:pt idx="6161">
                  <c:v>4.2839578629904805E-2</c:v>
                </c:pt>
                <c:pt idx="6162">
                  <c:v>0</c:v>
                </c:pt>
                <c:pt idx="6163">
                  <c:v>0</c:v>
                </c:pt>
                <c:pt idx="6164">
                  <c:v>0</c:v>
                </c:pt>
                <c:pt idx="6165">
                  <c:v>0</c:v>
                </c:pt>
                <c:pt idx="6166">
                  <c:v>0</c:v>
                </c:pt>
                <c:pt idx="6167">
                  <c:v>0</c:v>
                </c:pt>
                <c:pt idx="6168">
                  <c:v>0</c:v>
                </c:pt>
                <c:pt idx="6169">
                  <c:v>0</c:v>
                </c:pt>
                <c:pt idx="6170">
                  <c:v>0</c:v>
                </c:pt>
                <c:pt idx="6171">
                  <c:v>0</c:v>
                </c:pt>
                <c:pt idx="6172">
                  <c:v>0</c:v>
                </c:pt>
                <c:pt idx="6173">
                  <c:v>5.1407494355885765E-3</c:v>
                </c:pt>
                <c:pt idx="6174">
                  <c:v>0.21591147629472021</c:v>
                </c:pt>
                <c:pt idx="6175">
                  <c:v>0.55006018960797776</c:v>
                </c:pt>
                <c:pt idx="6176">
                  <c:v>0.83622857485574176</c:v>
                </c:pt>
                <c:pt idx="6177">
                  <c:v>1.0350042196985001</c:v>
                </c:pt>
                <c:pt idx="6178">
                  <c:v>1.1583822061526261</c:v>
                </c:pt>
                <c:pt idx="6179">
                  <c:v>1.2012217847825308</c:v>
                </c:pt>
                <c:pt idx="6180">
                  <c:v>1.1652365387334107</c:v>
                </c:pt>
                <c:pt idx="6181">
                  <c:v>1.0332906365533039</c:v>
                </c:pt>
                <c:pt idx="6182">
                  <c:v>0.85336440630770372</c:v>
                </c:pt>
                <c:pt idx="6183">
                  <c:v>0.61346276598023675</c:v>
                </c:pt>
                <c:pt idx="6184">
                  <c:v>0.31015854928051079</c:v>
                </c:pt>
                <c:pt idx="6185">
                  <c:v>3.7698829194316226E-2</c:v>
                </c:pt>
                <c:pt idx="6186">
                  <c:v>0</c:v>
                </c:pt>
                <c:pt idx="6187">
                  <c:v>0</c:v>
                </c:pt>
                <c:pt idx="6188">
                  <c:v>0</c:v>
                </c:pt>
                <c:pt idx="6189">
                  <c:v>0</c:v>
                </c:pt>
                <c:pt idx="6190">
                  <c:v>0</c:v>
                </c:pt>
                <c:pt idx="6191">
                  <c:v>0</c:v>
                </c:pt>
                <c:pt idx="6192">
                  <c:v>0</c:v>
                </c:pt>
                <c:pt idx="6193">
                  <c:v>0</c:v>
                </c:pt>
                <c:pt idx="6194">
                  <c:v>0</c:v>
                </c:pt>
                <c:pt idx="6195">
                  <c:v>0</c:v>
                </c:pt>
                <c:pt idx="6196">
                  <c:v>0</c:v>
                </c:pt>
                <c:pt idx="6197">
                  <c:v>1.7135831451961922E-3</c:v>
                </c:pt>
                <c:pt idx="6198">
                  <c:v>8.3965574114613417E-2</c:v>
                </c:pt>
                <c:pt idx="6199">
                  <c:v>0.21077072685913162</c:v>
                </c:pt>
                <c:pt idx="6200">
                  <c:v>0.40611920541149754</c:v>
                </c:pt>
                <c:pt idx="6201">
                  <c:v>0.59804051767347099</c:v>
                </c:pt>
                <c:pt idx="6202">
                  <c:v>0.61688993227062916</c:v>
                </c:pt>
                <c:pt idx="6203">
                  <c:v>0.56890960420513581</c:v>
                </c:pt>
                <c:pt idx="6204">
                  <c:v>0.45924028291257957</c:v>
                </c:pt>
                <c:pt idx="6205">
                  <c:v>0.31187213242570699</c:v>
                </c:pt>
                <c:pt idx="6206">
                  <c:v>0.21077072685913162</c:v>
                </c:pt>
                <c:pt idx="6207">
                  <c:v>0.13537306847049918</c:v>
                </c:pt>
                <c:pt idx="6208">
                  <c:v>6.5116159517455308E-2</c:v>
                </c:pt>
                <c:pt idx="6209">
                  <c:v>1.1995082016373346E-2</c:v>
                </c:pt>
                <c:pt idx="6210">
                  <c:v>0</c:v>
                </c:pt>
                <c:pt idx="6211">
                  <c:v>0</c:v>
                </c:pt>
                <c:pt idx="6212">
                  <c:v>0</c:v>
                </c:pt>
                <c:pt idx="6213">
                  <c:v>0</c:v>
                </c:pt>
                <c:pt idx="6214">
                  <c:v>0</c:v>
                </c:pt>
                <c:pt idx="6215">
                  <c:v>0</c:v>
                </c:pt>
                <c:pt idx="6216">
                  <c:v>0</c:v>
                </c:pt>
                <c:pt idx="6217">
                  <c:v>0</c:v>
                </c:pt>
                <c:pt idx="6218">
                  <c:v>0</c:v>
                </c:pt>
                <c:pt idx="6219">
                  <c:v>0</c:v>
                </c:pt>
                <c:pt idx="6220">
                  <c:v>0</c:v>
                </c:pt>
                <c:pt idx="6221">
                  <c:v>3.4271662903923843E-3</c:v>
                </c:pt>
                <c:pt idx="6222">
                  <c:v>0.18335339653599259</c:v>
                </c:pt>
                <c:pt idx="6223">
                  <c:v>0.50379344468768039</c:v>
                </c:pt>
                <c:pt idx="6224">
                  <c:v>0.81395199396819118</c:v>
                </c:pt>
                <c:pt idx="6225">
                  <c:v>1.0144412219561458</c:v>
                </c:pt>
                <c:pt idx="6226">
                  <c:v>1.1361056252650754</c:v>
                </c:pt>
                <c:pt idx="6227">
                  <c:v>1.1532414567170375</c:v>
                </c:pt>
                <c:pt idx="6228">
                  <c:v>1.1172562106679174</c:v>
                </c:pt>
                <c:pt idx="6229">
                  <c:v>0.99387822421379135</c:v>
                </c:pt>
                <c:pt idx="6230">
                  <c:v>0.74883583445073609</c:v>
                </c:pt>
                <c:pt idx="6231">
                  <c:v>0.47808969750973768</c:v>
                </c:pt>
                <c:pt idx="6232">
                  <c:v>0.20905714371393544</c:v>
                </c:pt>
                <c:pt idx="6233">
                  <c:v>2.3990164032746692E-2</c:v>
                </c:pt>
                <c:pt idx="6234">
                  <c:v>0</c:v>
                </c:pt>
                <c:pt idx="6235">
                  <c:v>0</c:v>
                </c:pt>
                <c:pt idx="6236">
                  <c:v>0</c:v>
                </c:pt>
                <c:pt idx="6237">
                  <c:v>0</c:v>
                </c:pt>
                <c:pt idx="6238">
                  <c:v>0</c:v>
                </c:pt>
                <c:pt idx="6239">
                  <c:v>0</c:v>
                </c:pt>
                <c:pt idx="6240">
                  <c:v>0</c:v>
                </c:pt>
                <c:pt idx="6241">
                  <c:v>0</c:v>
                </c:pt>
                <c:pt idx="6242">
                  <c:v>0</c:v>
                </c:pt>
                <c:pt idx="6243">
                  <c:v>0</c:v>
                </c:pt>
                <c:pt idx="6244">
                  <c:v>0</c:v>
                </c:pt>
                <c:pt idx="6245">
                  <c:v>1.7135831451961922E-3</c:v>
                </c:pt>
                <c:pt idx="6246">
                  <c:v>0.11481007072814489</c:v>
                </c:pt>
                <c:pt idx="6247">
                  <c:v>0.35128454476521936</c:v>
                </c:pt>
                <c:pt idx="6248">
                  <c:v>0.67172459291690734</c:v>
                </c:pt>
                <c:pt idx="6249">
                  <c:v>0.94761147929349432</c:v>
                </c:pt>
                <c:pt idx="6250">
                  <c:v>1.1275377095390944</c:v>
                </c:pt>
                <c:pt idx="6251">
                  <c:v>1.2132168667989041</c:v>
                </c:pt>
                <c:pt idx="6252">
                  <c:v>1.1840859533305688</c:v>
                </c:pt>
                <c:pt idx="6253">
                  <c:v>1.0761302151832086</c:v>
                </c:pt>
                <c:pt idx="6254">
                  <c:v>0.88420890292123522</c:v>
                </c:pt>
                <c:pt idx="6255">
                  <c:v>0.5963269345282749</c:v>
                </c:pt>
                <c:pt idx="6256">
                  <c:v>0.27588688637658698</c:v>
                </c:pt>
                <c:pt idx="6257">
                  <c:v>2.7417330323139075E-2</c:v>
                </c:pt>
                <c:pt idx="6258">
                  <c:v>0</c:v>
                </c:pt>
                <c:pt idx="6259">
                  <c:v>0</c:v>
                </c:pt>
                <c:pt idx="6260">
                  <c:v>0</c:v>
                </c:pt>
                <c:pt idx="6261">
                  <c:v>0</c:v>
                </c:pt>
                <c:pt idx="6262">
                  <c:v>0</c:v>
                </c:pt>
                <c:pt idx="6263">
                  <c:v>0</c:v>
                </c:pt>
                <c:pt idx="6264">
                  <c:v>0</c:v>
                </c:pt>
                <c:pt idx="6265">
                  <c:v>0</c:v>
                </c:pt>
                <c:pt idx="6266">
                  <c:v>0</c:v>
                </c:pt>
                <c:pt idx="6267">
                  <c:v>0</c:v>
                </c:pt>
                <c:pt idx="6268">
                  <c:v>0</c:v>
                </c:pt>
                <c:pt idx="6269">
                  <c:v>1.7135831451961922E-3</c:v>
                </c:pt>
                <c:pt idx="6270">
                  <c:v>0.18678056282638494</c:v>
                </c:pt>
                <c:pt idx="6271">
                  <c:v>0.52264285928483867</c:v>
                </c:pt>
                <c:pt idx="6272">
                  <c:v>0.8173791602585837</c:v>
                </c:pt>
                <c:pt idx="6273">
                  <c:v>1.0401449691340887</c:v>
                </c:pt>
                <c:pt idx="6274">
                  <c:v>1.1720908713141955</c:v>
                </c:pt>
                <c:pt idx="6275">
                  <c:v>1.2234983656700811</c:v>
                </c:pt>
                <c:pt idx="6276">
                  <c:v>1.1909402859113536</c:v>
                </c:pt>
                <c:pt idx="6277">
                  <c:v>1.079557381473601</c:v>
                </c:pt>
                <c:pt idx="6278">
                  <c:v>0.88763606921162752</c:v>
                </c:pt>
                <c:pt idx="6279">
                  <c:v>0.61688993227062916</c:v>
                </c:pt>
                <c:pt idx="6280">
                  <c:v>0.29130913468335268</c:v>
                </c:pt>
                <c:pt idx="6281">
                  <c:v>2.5703747177942885E-2</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18163981339079638</c:v>
                </c:pt>
                <c:pt idx="6295">
                  <c:v>0.52435644243003476</c:v>
                </c:pt>
                <c:pt idx="6296">
                  <c:v>0.82251990969417232</c:v>
                </c:pt>
                <c:pt idx="6297">
                  <c:v>1.0350042196985001</c:v>
                </c:pt>
                <c:pt idx="6298">
                  <c:v>1.1618093724430185</c:v>
                </c:pt>
                <c:pt idx="6299">
                  <c:v>1.204648951072923</c:v>
                </c:pt>
                <c:pt idx="6300">
                  <c:v>1.1686637050238031</c:v>
                </c:pt>
                <c:pt idx="6301">
                  <c:v>1.0555672174408546</c:v>
                </c:pt>
                <c:pt idx="6302">
                  <c:v>0.86707307146927326</c:v>
                </c:pt>
                <c:pt idx="6303">
                  <c:v>0.60146768396386352</c:v>
                </c:pt>
                <c:pt idx="6304">
                  <c:v>0.28274121895737175</c:v>
                </c:pt>
                <c:pt idx="6305">
                  <c:v>2.3990164032746692E-2</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18678056282638494</c:v>
                </c:pt>
                <c:pt idx="6319">
                  <c:v>0.5329243581560158</c:v>
                </c:pt>
                <c:pt idx="6320">
                  <c:v>0.82937424227495704</c:v>
                </c:pt>
                <c:pt idx="6321">
                  <c:v>1.0367178028436961</c:v>
                </c:pt>
                <c:pt idx="6322">
                  <c:v>1.1532414567170375</c:v>
                </c:pt>
                <c:pt idx="6323">
                  <c:v>1.1909402859113536</c:v>
                </c:pt>
                <c:pt idx="6324">
                  <c:v>1.1498142904266451</c:v>
                </c:pt>
                <c:pt idx="6325">
                  <c:v>1.0367178028436961</c:v>
                </c:pt>
                <c:pt idx="6326">
                  <c:v>0.84822365687211509</c:v>
                </c:pt>
                <c:pt idx="6327">
                  <c:v>0.58433185251190156</c:v>
                </c:pt>
                <c:pt idx="6328">
                  <c:v>0.26903255379580215</c:v>
                </c:pt>
                <c:pt idx="6329">
                  <c:v>1.8849414597158113E-2</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7.7111241533828645E-2</c:v>
                </c:pt>
                <c:pt idx="6343">
                  <c:v>0.19192131226197354</c:v>
                </c:pt>
                <c:pt idx="6344">
                  <c:v>0.28102763581217555</c:v>
                </c:pt>
                <c:pt idx="6345">
                  <c:v>0.38212904137875087</c:v>
                </c:pt>
                <c:pt idx="6346">
                  <c:v>0.52778360872042729</c:v>
                </c:pt>
                <c:pt idx="6347">
                  <c:v>0.73684075243436264</c:v>
                </c:pt>
                <c:pt idx="6348">
                  <c:v>0.91505339953476672</c:v>
                </c:pt>
                <c:pt idx="6349">
                  <c:v>0.89106323550202005</c:v>
                </c:pt>
                <c:pt idx="6350">
                  <c:v>0.64602084573896446</c:v>
                </c:pt>
                <c:pt idx="6351">
                  <c:v>0.267318970650606</c:v>
                </c:pt>
                <c:pt idx="6352">
                  <c:v>5.9975410081866735E-2</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3.7698829194316226E-2</c:v>
                </c:pt>
                <c:pt idx="6367">
                  <c:v>0.15936323250324586</c:v>
                </c:pt>
                <c:pt idx="6368">
                  <c:v>0.37527470879796609</c:v>
                </c:pt>
                <c:pt idx="6369">
                  <c:v>0.76083091646710932</c:v>
                </c:pt>
                <c:pt idx="6370">
                  <c:v>1.0075868893753608</c:v>
                </c:pt>
                <c:pt idx="6371">
                  <c:v>1.0761302151832086</c:v>
                </c:pt>
                <c:pt idx="6372">
                  <c:v>1.0212955545369304</c:v>
                </c:pt>
                <c:pt idx="6373">
                  <c:v>0.91848056582515913</c:v>
                </c:pt>
                <c:pt idx="6374">
                  <c:v>0.77968033106426748</c:v>
                </c:pt>
                <c:pt idx="6375">
                  <c:v>0.54491944017238914</c:v>
                </c:pt>
                <c:pt idx="6376">
                  <c:v>0.2261929751658974</c:v>
                </c:pt>
                <c:pt idx="6377">
                  <c:v>1.3708665161569537E-2</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2.5703747177942885E-2</c:v>
                </c:pt>
                <c:pt idx="6391">
                  <c:v>8.2251990969417224E-2</c:v>
                </c:pt>
                <c:pt idx="6392">
                  <c:v>0.12509156959932202</c:v>
                </c:pt>
                <c:pt idx="6393">
                  <c:v>0.14565456734167634</c:v>
                </c:pt>
                <c:pt idx="6394">
                  <c:v>0.13708665161569536</c:v>
                </c:pt>
                <c:pt idx="6395">
                  <c:v>0.13194590218010682</c:v>
                </c:pt>
                <c:pt idx="6396">
                  <c:v>0.1559360662128535</c:v>
                </c:pt>
                <c:pt idx="6397">
                  <c:v>0.2210522257303088</c:v>
                </c:pt>
                <c:pt idx="6398">
                  <c:v>0.20905714371393544</c:v>
                </c:pt>
                <c:pt idx="6399">
                  <c:v>0.16107681564844206</c:v>
                </c:pt>
                <c:pt idx="6400">
                  <c:v>5.9975410081866735E-2</c:v>
                </c:pt>
                <c:pt idx="6401">
                  <c:v>1.7135831451961922E-3</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5.9975410081866735E-2</c:v>
                </c:pt>
                <c:pt idx="6415">
                  <c:v>0.34443021218443465</c:v>
                </c:pt>
                <c:pt idx="6416">
                  <c:v>0.68200609178808447</c:v>
                </c:pt>
                <c:pt idx="6417">
                  <c:v>0.91505339953476672</c:v>
                </c:pt>
                <c:pt idx="6418">
                  <c:v>1.0007325567945762</c:v>
                </c:pt>
                <c:pt idx="6419">
                  <c:v>0.82766065912976083</c:v>
                </c:pt>
                <c:pt idx="6420">
                  <c:v>0.55691452218876258</c:v>
                </c:pt>
                <c:pt idx="6421">
                  <c:v>0.40440562226630133</c:v>
                </c:pt>
                <c:pt idx="6422">
                  <c:v>0.31701288186129556</c:v>
                </c:pt>
                <c:pt idx="6423">
                  <c:v>0.2261929751658974</c:v>
                </c:pt>
                <c:pt idx="6424">
                  <c:v>9.9387822421379154E-2</c:v>
                </c:pt>
                <c:pt idx="6425">
                  <c:v>1.7135831451961922E-3</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2.9130913468335268E-2</c:v>
                </c:pt>
                <c:pt idx="6439">
                  <c:v>0.11823723701853726</c:v>
                </c:pt>
                <c:pt idx="6440">
                  <c:v>0.20905714371393544</c:v>
                </c:pt>
                <c:pt idx="6441">
                  <c:v>0.18335339653599259</c:v>
                </c:pt>
                <c:pt idx="6442">
                  <c:v>0.17135831451961922</c:v>
                </c:pt>
                <c:pt idx="6443">
                  <c:v>0.28788196839296032</c:v>
                </c:pt>
                <c:pt idx="6444">
                  <c:v>0.42154145371826324</c:v>
                </c:pt>
                <c:pt idx="6445">
                  <c:v>0.62031709856102157</c:v>
                </c:pt>
                <c:pt idx="6446">
                  <c:v>0.56205527162435109</c:v>
                </c:pt>
                <c:pt idx="6447">
                  <c:v>0.18849414597158115</c:v>
                </c:pt>
                <c:pt idx="6448">
                  <c:v>4.9693911210689577E-2</c:v>
                </c:pt>
                <c:pt idx="6449">
                  <c:v>1.7135831451961922E-3</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12851873588971441</c:v>
                </c:pt>
                <c:pt idx="6463">
                  <c:v>0.46266744920297193</c:v>
                </c:pt>
                <c:pt idx="6464">
                  <c:v>0.75911733332191311</c:v>
                </c:pt>
                <c:pt idx="6465">
                  <c:v>0.95960656130986777</c:v>
                </c:pt>
                <c:pt idx="6466">
                  <c:v>1.0727030488928164</c:v>
                </c:pt>
                <c:pt idx="6467">
                  <c:v>1.1069747117967401</c:v>
                </c:pt>
                <c:pt idx="6468">
                  <c:v>1.0572808005860506</c:v>
                </c:pt>
                <c:pt idx="6469">
                  <c:v>0.93218923098672857</c:v>
                </c:pt>
                <c:pt idx="6470">
                  <c:v>0.68543325807847688</c:v>
                </c:pt>
                <c:pt idx="6471">
                  <c:v>0.34614379532963085</c:v>
                </c:pt>
                <c:pt idx="6472">
                  <c:v>0.1130964875829487</c:v>
                </c:pt>
                <c:pt idx="6473">
                  <c:v>1.7135831451961922E-3</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6.6829742662651501E-2</c:v>
                </c:pt>
                <c:pt idx="6487">
                  <c:v>0.28445480210256791</c:v>
                </c:pt>
                <c:pt idx="6488">
                  <c:v>0.58775901880229398</c:v>
                </c:pt>
                <c:pt idx="6489">
                  <c:v>0.89277681864721614</c:v>
                </c:pt>
                <c:pt idx="6490">
                  <c:v>0.88592248606643142</c:v>
                </c:pt>
                <c:pt idx="6491">
                  <c:v>0.80881124453260267</c:v>
                </c:pt>
                <c:pt idx="6492">
                  <c:v>0.66829742662651503</c:v>
                </c:pt>
                <c:pt idx="6493">
                  <c:v>0.49008477952611096</c:v>
                </c:pt>
                <c:pt idx="6494">
                  <c:v>0.4232550368634595</c:v>
                </c:pt>
                <c:pt idx="6495">
                  <c:v>0.3307215470228651</c:v>
                </c:pt>
                <c:pt idx="6496">
                  <c:v>0.13880023476089157</c:v>
                </c:pt>
                <c:pt idx="6497">
                  <c:v>1.7135831451961922E-3</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3.0844496613531457E-2</c:v>
                </c:pt>
                <c:pt idx="6511">
                  <c:v>0.19363489540716972</c:v>
                </c:pt>
                <c:pt idx="6512">
                  <c:v>0.17821264710040399</c:v>
                </c:pt>
                <c:pt idx="6513">
                  <c:v>0.28445480210256791</c:v>
                </c:pt>
                <c:pt idx="6514">
                  <c:v>0.51407494355885763</c:v>
                </c:pt>
                <c:pt idx="6515">
                  <c:v>0.69571475694965401</c:v>
                </c:pt>
                <c:pt idx="6516">
                  <c:v>0.69571475694965401</c:v>
                </c:pt>
                <c:pt idx="6517">
                  <c:v>0.46095386605777572</c:v>
                </c:pt>
                <c:pt idx="6518">
                  <c:v>0.36156604363639655</c:v>
                </c:pt>
                <c:pt idx="6519">
                  <c:v>0.26389180436021364</c:v>
                </c:pt>
                <c:pt idx="6520">
                  <c:v>0.11138290443775251</c:v>
                </c:pt>
                <c:pt idx="6521">
                  <c:v>1.7135831451961922E-3</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5.140749435588577E-2</c:v>
                </c:pt>
                <c:pt idx="6535">
                  <c:v>0.27417330323139072</c:v>
                </c:pt>
                <c:pt idx="6536">
                  <c:v>0.5997541008186672</c:v>
                </c:pt>
                <c:pt idx="6537">
                  <c:v>0.90305831751839327</c:v>
                </c:pt>
                <c:pt idx="6538">
                  <c:v>1.0504264680052657</c:v>
                </c:pt>
                <c:pt idx="6539">
                  <c:v>1.1241105432487022</c:v>
                </c:pt>
                <c:pt idx="6540">
                  <c:v>1.079557381473601</c:v>
                </c:pt>
                <c:pt idx="6541">
                  <c:v>0.9390435635675134</c:v>
                </c:pt>
                <c:pt idx="6542">
                  <c:v>0.66829742662651503</c:v>
                </c:pt>
                <c:pt idx="6543">
                  <c:v>0.24846955605344784</c:v>
                </c:pt>
                <c:pt idx="6544">
                  <c:v>4.9693911210689577E-2</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6.8543325807847687E-3</c:v>
                </c:pt>
                <c:pt idx="6559">
                  <c:v>3.598524604912004E-2</c:v>
                </c:pt>
                <c:pt idx="6560">
                  <c:v>0.11481007072814489</c:v>
                </c:pt>
                <c:pt idx="6561">
                  <c:v>0.44553161775101002</c:v>
                </c:pt>
                <c:pt idx="6562">
                  <c:v>0.56890960420513581</c:v>
                </c:pt>
                <c:pt idx="6563">
                  <c:v>0.56034168847915489</c:v>
                </c:pt>
                <c:pt idx="6564">
                  <c:v>0.46780819863856055</c:v>
                </c:pt>
                <c:pt idx="6565">
                  <c:v>0.33586229645845367</c:v>
                </c:pt>
                <c:pt idx="6566">
                  <c:v>0.20905714371393544</c:v>
                </c:pt>
                <c:pt idx="6567">
                  <c:v>0.19020772911677733</c:v>
                </c:pt>
                <c:pt idx="6568">
                  <c:v>0.11995082016373347</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9.7674239276182961E-2</c:v>
                </c:pt>
                <c:pt idx="6583">
                  <c:v>0.43696370202502904</c:v>
                </c:pt>
                <c:pt idx="6584">
                  <c:v>0.73512716928916644</c:v>
                </c:pt>
                <c:pt idx="6585">
                  <c:v>0.90305831751839327</c:v>
                </c:pt>
                <c:pt idx="6586">
                  <c:v>0.92190773211555144</c:v>
                </c:pt>
                <c:pt idx="6587">
                  <c:v>0.92533489840594385</c:v>
                </c:pt>
                <c:pt idx="6588">
                  <c:v>0.86707307146927326</c:v>
                </c:pt>
                <c:pt idx="6589">
                  <c:v>0.57747751993111673</c:v>
                </c:pt>
                <c:pt idx="6590">
                  <c:v>0.47808969750973768</c:v>
                </c:pt>
                <c:pt idx="6591">
                  <c:v>0.32558079758727648</c:v>
                </c:pt>
                <c:pt idx="6592">
                  <c:v>0.14051381790608777</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2.5703747177942885E-2</c:v>
                </c:pt>
                <c:pt idx="6607">
                  <c:v>0.14908173363206872</c:v>
                </c:pt>
                <c:pt idx="6608">
                  <c:v>0.32215363129688412</c:v>
                </c:pt>
                <c:pt idx="6609">
                  <c:v>0.55006018960797776</c:v>
                </c:pt>
                <c:pt idx="6610">
                  <c:v>0.78996182993544461</c:v>
                </c:pt>
                <c:pt idx="6611">
                  <c:v>0.81223841082299508</c:v>
                </c:pt>
                <c:pt idx="6612">
                  <c:v>0.61174918283504054</c:v>
                </c:pt>
                <c:pt idx="6613">
                  <c:v>0.28788196839296032</c:v>
                </c:pt>
                <c:pt idx="6614">
                  <c:v>0.17992623024560017</c:v>
                </c:pt>
                <c:pt idx="6615">
                  <c:v>0.10110140556657533</c:v>
                </c:pt>
                <c:pt idx="6616">
                  <c:v>3.2558079758727654E-2</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4.6266744920297184E-2</c:v>
                </c:pt>
                <c:pt idx="6632">
                  <c:v>0.18678056282638494</c:v>
                </c:pt>
                <c:pt idx="6633">
                  <c:v>0.47808969750973768</c:v>
                </c:pt>
                <c:pt idx="6634">
                  <c:v>0.80024332880662186</c:v>
                </c:pt>
                <c:pt idx="6635">
                  <c:v>0.92533489840594385</c:v>
                </c:pt>
                <c:pt idx="6636">
                  <c:v>0.92190773211555144</c:v>
                </c:pt>
                <c:pt idx="6637">
                  <c:v>0.67686534235249596</c:v>
                </c:pt>
                <c:pt idx="6638">
                  <c:v>0.32386721444208033</c:v>
                </c:pt>
                <c:pt idx="6639">
                  <c:v>0.13023231903491062</c:v>
                </c:pt>
                <c:pt idx="6640">
                  <c:v>3.2558079758727654E-2</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1.3708665161569537E-2</c:v>
                </c:pt>
                <c:pt idx="6655">
                  <c:v>9.7674239276182961E-2</c:v>
                </c:pt>
                <c:pt idx="6656">
                  <c:v>0.41125995484708616</c:v>
                </c:pt>
                <c:pt idx="6657">
                  <c:v>0.8807817366308428</c:v>
                </c:pt>
                <c:pt idx="6658">
                  <c:v>0.98702389163300663</c:v>
                </c:pt>
                <c:pt idx="6659">
                  <c:v>1.0452857185696773</c:v>
                </c:pt>
                <c:pt idx="6660">
                  <c:v>0.89620398493760867</c:v>
                </c:pt>
                <c:pt idx="6661">
                  <c:v>0.67515175920729986</c:v>
                </c:pt>
                <c:pt idx="6662">
                  <c:v>0.4403908683154214</c:v>
                </c:pt>
                <c:pt idx="6663">
                  <c:v>0.19192131226197354</c:v>
                </c:pt>
                <c:pt idx="6664">
                  <c:v>7.197049209824008E-2</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4.1125995484708612E-2</c:v>
                </c:pt>
                <c:pt idx="6680">
                  <c:v>0.17135831451961922</c:v>
                </c:pt>
                <c:pt idx="6681">
                  <c:v>0.29302271782854888</c:v>
                </c:pt>
                <c:pt idx="6682">
                  <c:v>0.32044004815168797</c:v>
                </c:pt>
                <c:pt idx="6683">
                  <c:v>0.27417330323139072</c:v>
                </c:pt>
                <c:pt idx="6684">
                  <c:v>0.24504238976305548</c:v>
                </c:pt>
                <c:pt idx="6685">
                  <c:v>0.29302271782854888</c:v>
                </c:pt>
                <c:pt idx="6686">
                  <c:v>0.40097845597590903</c:v>
                </c:pt>
                <c:pt idx="6687">
                  <c:v>0.28788196839296032</c:v>
                </c:pt>
                <c:pt idx="6688">
                  <c:v>8.9106323550201996E-2</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1.3708665161569537E-2</c:v>
                </c:pt>
                <c:pt idx="6703">
                  <c:v>9.5960656130986768E-2</c:v>
                </c:pt>
                <c:pt idx="6704">
                  <c:v>0.19192131226197354</c:v>
                </c:pt>
                <c:pt idx="6705">
                  <c:v>0.29644988411894124</c:v>
                </c:pt>
                <c:pt idx="6706">
                  <c:v>0.29302271782854888</c:v>
                </c:pt>
                <c:pt idx="6707">
                  <c:v>0.27588688637658698</c:v>
                </c:pt>
                <c:pt idx="6708">
                  <c:v>0.23818805718227073</c:v>
                </c:pt>
                <c:pt idx="6709">
                  <c:v>0.19192131226197354</c:v>
                </c:pt>
                <c:pt idx="6710">
                  <c:v>0.19192131226197354</c:v>
                </c:pt>
                <c:pt idx="6711">
                  <c:v>0.15250889992246111</c:v>
                </c:pt>
                <c:pt idx="6712">
                  <c:v>3.9412412339512426E-2</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3.4271662903923843E-3</c:v>
                </c:pt>
                <c:pt idx="6727">
                  <c:v>3.598524604912004E-2</c:v>
                </c:pt>
                <c:pt idx="6728">
                  <c:v>9.2533489840594368E-2</c:v>
                </c:pt>
                <c:pt idx="6729">
                  <c:v>0.16793114822922683</c:v>
                </c:pt>
                <c:pt idx="6730">
                  <c:v>0.30673138299011837</c:v>
                </c:pt>
                <c:pt idx="6731">
                  <c:v>0.36327962678159276</c:v>
                </c:pt>
                <c:pt idx="6732">
                  <c:v>0.35642529420080798</c:v>
                </c:pt>
                <c:pt idx="6733">
                  <c:v>0.44210445146061761</c:v>
                </c:pt>
                <c:pt idx="6734">
                  <c:v>0.40269203912110513</c:v>
                </c:pt>
                <c:pt idx="6735">
                  <c:v>0.23818805718227073</c:v>
                </c:pt>
                <c:pt idx="6736">
                  <c:v>6.1688993227062915E-2</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8.56791572598096E-3</c:v>
                </c:pt>
                <c:pt idx="6751">
                  <c:v>6.1688993227062915E-2</c:v>
                </c:pt>
                <c:pt idx="6752">
                  <c:v>0.14908173363206872</c:v>
                </c:pt>
                <c:pt idx="6753">
                  <c:v>0.21248431000432783</c:v>
                </c:pt>
                <c:pt idx="6754">
                  <c:v>0.24675597290825166</c:v>
                </c:pt>
                <c:pt idx="6755">
                  <c:v>0.23818805718227073</c:v>
                </c:pt>
                <c:pt idx="6756">
                  <c:v>0.17821264710040399</c:v>
                </c:pt>
                <c:pt idx="6757">
                  <c:v>0.16107681564844206</c:v>
                </c:pt>
                <c:pt idx="6758">
                  <c:v>0.10624215500216391</c:v>
                </c:pt>
                <c:pt idx="6759">
                  <c:v>5.6548243791474349E-2</c:v>
                </c:pt>
                <c:pt idx="6760">
                  <c:v>1.0281498871177153E-2</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3.0844496613531457E-2</c:v>
                </c:pt>
                <c:pt idx="6775">
                  <c:v>0.27760046952178313</c:v>
                </c:pt>
                <c:pt idx="6776">
                  <c:v>0.65287517831974928</c:v>
                </c:pt>
                <c:pt idx="6777">
                  <c:v>0.93047564784153247</c:v>
                </c:pt>
                <c:pt idx="6778">
                  <c:v>1.0675622994572276</c:v>
                </c:pt>
                <c:pt idx="6779">
                  <c:v>1.0932660466351707</c:v>
                </c:pt>
                <c:pt idx="6780">
                  <c:v>1.0418585522792849</c:v>
                </c:pt>
                <c:pt idx="6781">
                  <c:v>0.90648548380878569</c:v>
                </c:pt>
                <c:pt idx="6782">
                  <c:v>0.68029250864288837</c:v>
                </c:pt>
                <c:pt idx="6783">
                  <c:v>0.35642529420080798</c:v>
                </c:pt>
                <c:pt idx="6784">
                  <c:v>6.6829742662651501E-2</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1.7135831451961922E-3</c:v>
                </c:pt>
                <c:pt idx="6799">
                  <c:v>5.8261826936670535E-2</c:v>
                </c:pt>
                <c:pt idx="6800">
                  <c:v>0.1559360662128535</c:v>
                </c:pt>
                <c:pt idx="6801">
                  <c:v>0.35128454476521936</c:v>
                </c:pt>
                <c:pt idx="6802">
                  <c:v>0.47637611436454147</c:v>
                </c:pt>
                <c:pt idx="6803">
                  <c:v>0.47808969750973768</c:v>
                </c:pt>
                <c:pt idx="6804">
                  <c:v>0.47808969750973768</c:v>
                </c:pt>
                <c:pt idx="6805">
                  <c:v>0.37013395936237747</c:v>
                </c:pt>
                <c:pt idx="6806">
                  <c:v>0.21419789314952403</c:v>
                </c:pt>
                <c:pt idx="6807">
                  <c:v>0.11481007072814489</c:v>
                </c:pt>
                <c:pt idx="6808">
                  <c:v>2.5703747177942885E-2</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2.7417330323139075E-2</c:v>
                </c:pt>
                <c:pt idx="6823">
                  <c:v>0.24846955605344784</c:v>
                </c:pt>
                <c:pt idx="6824">
                  <c:v>0.47980328065493388</c:v>
                </c:pt>
                <c:pt idx="6825">
                  <c:v>0.64602084573896446</c:v>
                </c:pt>
                <c:pt idx="6826">
                  <c:v>0.6905740075140655</c:v>
                </c:pt>
                <c:pt idx="6827">
                  <c:v>0.56376885476954719</c:v>
                </c:pt>
                <c:pt idx="6828">
                  <c:v>0.4232550368634595</c:v>
                </c:pt>
                <c:pt idx="6829">
                  <c:v>0.32558079758727648</c:v>
                </c:pt>
                <c:pt idx="6830">
                  <c:v>0.24504238976305548</c:v>
                </c:pt>
                <c:pt idx="6831">
                  <c:v>0.18163981339079638</c:v>
                </c:pt>
                <c:pt idx="6832">
                  <c:v>4.4553161775100998E-2</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5.1407494355885765E-3</c:v>
                </c:pt>
                <c:pt idx="6847">
                  <c:v>0.1130964875829487</c:v>
                </c:pt>
                <c:pt idx="6848">
                  <c:v>0.30844496613531458</c:v>
                </c:pt>
                <c:pt idx="6849">
                  <c:v>0.61688993227062916</c:v>
                </c:pt>
                <c:pt idx="6850">
                  <c:v>0.82423349283936842</c:v>
                </c:pt>
                <c:pt idx="6851">
                  <c:v>0.90648548380878569</c:v>
                </c:pt>
                <c:pt idx="6852">
                  <c:v>0.93561639727712109</c:v>
                </c:pt>
                <c:pt idx="6853">
                  <c:v>0.84479649058172279</c:v>
                </c:pt>
                <c:pt idx="6854">
                  <c:v>0.45238595033179479</c:v>
                </c:pt>
                <c:pt idx="6855">
                  <c:v>0.11823723701853726</c:v>
                </c:pt>
                <c:pt idx="6856">
                  <c:v>2.3990164032746692E-2</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3.4271662903923843E-3</c:v>
                </c:pt>
                <c:pt idx="6871">
                  <c:v>6.1688993227062915E-2</c:v>
                </c:pt>
                <c:pt idx="6872">
                  <c:v>0.15250889992246111</c:v>
                </c:pt>
                <c:pt idx="6873">
                  <c:v>0.29644988411894124</c:v>
                </c:pt>
                <c:pt idx="6874">
                  <c:v>0.59461335138307869</c:v>
                </c:pt>
                <c:pt idx="6875">
                  <c:v>0.68714684122367309</c:v>
                </c:pt>
                <c:pt idx="6876">
                  <c:v>0.68200609178808447</c:v>
                </c:pt>
                <c:pt idx="6877">
                  <c:v>0.54834660646278144</c:v>
                </c:pt>
                <c:pt idx="6878">
                  <c:v>0.34100304589404223</c:v>
                </c:pt>
                <c:pt idx="6879">
                  <c:v>0.12509156959932202</c:v>
                </c:pt>
                <c:pt idx="6880">
                  <c:v>1.713583145196192E-2</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2.0562997742354306E-2</c:v>
                </c:pt>
                <c:pt idx="6896">
                  <c:v>3.9412412339512426E-2</c:v>
                </c:pt>
                <c:pt idx="6897">
                  <c:v>5.8261826936670535E-2</c:v>
                </c:pt>
                <c:pt idx="6898">
                  <c:v>8.9106323550201996E-2</c:v>
                </c:pt>
                <c:pt idx="6899">
                  <c:v>8.7392740405005803E-2</c:v>
                </c:pt>
                <c:pt idx="6900">
                  <c:v>9.9387822421379154E-2</c:v>
                </c:pt>
                <c:pt idx="6901">
                  <c:v>7.8824824679024852E-2</c:v>
                </c:pt>
                <c:pt idx="6902">
                  <c:v>8.2251990969417224E-2</c:v>
                </c:pt>
                <c:pt idx="6903">
                  <c:v>9.7674239276182961E-2</c:v>
                </c:pt>
                <c:pt idx="6904">
                  <c:v>1.7135831451961922E-3</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1.0281498871177153E-2</c:v>
                </c:pt>
                <c:pt idx="6919">
                  <c:v>0.18506697968118874</c:v>
                </c:pt>
                <c:pt idx="6920">
                  <c:v>0.33243513016806131</c:v>
                </c:pt>
                <c:pt idx="6921">
                  <c:v>0.2656053875054098</c:v>
                </c:pt>
                <c:pt idx="6922">
                  <c:v>0.19363489540716972</c:v>
                </c:pt>
                <c:pt idx="6923">
                  <c:v>0.19534847855236592</c:v>
                </c:pt>
                <c:pt idx="6924">
                  <c:v>0.17821264710040399</c:v>
                </c:pt>
                <c:pt idx="6925">
                  <c:v>0.18335339653599259</c:v>
                </c:pt>
                <c:pt idx="6926">
                  <c:v>0.133659485325303</c:v>
                </c:pt>
                <c:pt idx="6927">
                  <c:v>4.9693911210689577E-2</c:v>
                </c:pt>
                <c:pt idx="6928">
                  <c:v>3.4271662903923843E-3</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6.8543325807847687E-3</c:v>
                </c:pt>
                <c:pt idx="6943">
                  <c:v>0.21591147629472021</c:v>
                </c:pt>
                <c:pt idx="6944">
                  <c:v>0.4712353649289529</c:v>
                </c:pt>
                <c:pt idx="6945">
                  <c:v>0.7539765838863246</c:v>
                </c:pt>
                <c:pt idx="6946">
                  <c:v>0.91676698267996282</c:v>
                </c:pt>
                <c:pt idx="6947">
                  <c:v>0.80367049509701405</c:v>
                </c:pt>
                <c:pt idx="6948">
                  <c:v>0.63573934686778732</c:v>
                </c:pt>
                <c:pt idx="6949">
                  <c:v>0.47808969750973768</c:v>
                </c:pt>
                <c:pt idx="6950">
                  <c:v>0.30844496613531458</c:v>
                </c:pt>
                <c:pt idx="6951">
                  <c:v>0.1576496493580497</c:v>
                </c:pt>
                <c:pt idx="6952">
                  <c:v>3.2558079758727654E-2</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1.7135831451961922E-3</c:v>
                </c:pt>
                <c:pt idx="6967">
                  <c:v>0.1559360662128535</c:v>
                </c:pt>
                <c:pt idx="6968">
                  <c:v>0.39583770654032041</c:v>
                </c:pt>
                <c:pt idx="6969">
                  <c:v>0.48151686380013009</c:v>
                </c:pt>
                <c:pt idx="6970">
                  <c:v>0.82251990969417232</c:v>
                </c:pt>
                <c:pt idx="6971">
                  <c:v>0.82766065912976083</c:v>
                </c:pt>
                <c:pt idx="6972">
                  <c:v>0.72655925356318551</c:v>
                </c:pt>
                <c:pt idx="6973">
                  <c:v>0.64430726259376825</c:v>
                </c:pt>
                <c:pt idx="6974">
                  <c:v>0.53463794130121201</c:v>
                </c:pt>
                <c:pt idx="6975">
                  <c:v>0.37356112565276989</c:v>
                </c:pt>
                <c:pt idx="6976">
                  <c:v>7.7111241533828645E-2</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6.3402576372259115E-2</c:v>
                </c:pt>
                <c:pt idx="6992">
                  <c:v>0.26903255379580215</c:v>
                </c:pt>
                <c:pt idx="6993">
                  <c:v>0.38898337395953569</c:v>
                </c:pt>
                <c:pt idx="6994">
                  <c:v>0.36842037621718132</c:v>
                </c:pt>
                <c:pt idx="6995">
                  <c:v>0.3290079638776689</c:v>
                </c:pt>
                <c:pt idx="6996">
                  <c:v>0.35985246049120034</c:v>
                </c:pt>
                <c:pt idx="6997">
                  <c:v>0.19363489540716972</c:v>
                </c:pt>
                <c:pt idx="6998">
                  <c:v>0.19363489540716972</c:v>
                </c:pt>
                <c:pt idx="6999">
                  <c:v>0.10281498871177154</c:v>
                </c:pt>
                <c:pt idx="7000">
                  <c:v>6.8543325807847687E-3</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2.3990164032746692E-2</c:v>
                </c:pt>
                <c:pt idx="7016">
                  <c:v>8.7392740405005803E-2</c:v>
                </c:pt>
                <c:pt idx="7017">
                  <c:v>0.17135831451961922</c:v>
                </c:pt>
                <c:pt idx="7018">
                  <c:v>0.18678056282638494</c:v>
                </c:pt>
                <c:pt idx="7019">
                  <c:v>0.14908173363206872</c:v>
                </c:pt>
                <c:pt idx="7020">
                  <c:v>0.16279039879363824</c:v>
                </c:pt>
                <c:pt idx="7021">
                  <c:v>0.12680515274451823</c:v>
                </c:pt>
                <c:pt idx="7022">
                  <c:v>4.6266744920297184E-2</c:v>
                </c:pt>
                <c:pt idx="7023">
                  <c:v>6.8543325807847687E-3</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1.7135831451961922E-3</c:v>
                </c:pt>
                <c:pt idx="7039">
                  <c:v>0.19363489540716972</c:v>
                </c:pt>
                <c:pt idx="7040">
                  <c:v>0.50722061097807292</c:v>
                </c:pt>
                <c:pt idx="7041">
                  <c:v>0.71970492098240069</c:v>
                </c:pt>
                <c:pt idx="7042">
                  <c:v>0.72141850412759689</c:v>
                </c:pt>
                <c:pt idx="7043">
                  <c:v>0.63745293001298342</c:v>
                </c:pt>
                <c:pt idx="7044">
                  <c:v>0.42668220315385186</c:v>
                </c:pt>
                <c:pt idx="7045">
                  <c:v>0.32215363129688412</c:v>
                </c:pt>
                <c:pt idx="7046">
                  <c:v>0.12337798645412583</c:v>
                </c:pt>
                <c:pt idx="7047">
                  <c:v>4.1125995484708612E-2</c:v>
                </c:pt>
                <c:pt idx="7048">
                  <c:v>5.1407494355885765E-3</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3.427166290392384E-2</c:v>
                </c:pt>
                <c:pt idx="7064">
                  <c:v>9.9387822421379154E-2</c:v>
                </c:pt>
                <c:pt idx="7065">
                  <c:v>0.17649906395520779</c:v>
                </c:pt>
                <c:pt idx="7066">
                  <c:v>0.3290079638776689</c:v>
                </c:pt>
                <c:pt idx="7067">
                  <c:v>0.53977869073680051</c:v>
                </c:pt>
                <c:pt idx="7068">
                  <c:v>0.60146768396386352</c:v>
                </c:pt>
                <c:pt idx="7069">
                  <c:v>0.58261826936670535</c:v>
                </c:pt>
                <c:pt idx="7070">
                  <c:v>0.57233677049552822</c:v>
                </c:pt>
                <c:pt idx="7071">
                  <c:v>0.31358571557090315</c:v>
                </c:pt>
                <c:pt idx="7072">
                  <c:v>3.0844496613531457E-2</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6.854332580784768E-2</c:v>
                </c:pt>
                <c:pt idx="7088">
                  <c:v>0.23818805718227073</c:v>
                </c:pt>
                <c:pt idx="7089">
                  <c:v>0.46266744920297193</c:v>
                </c:pt>
                <c:pt idx="7090">
                  <c:v>0.75569016703152081</c:v>
                </c:pt>
                <c:pt idx="7091">
                  <c:v>0.75054941759593219</c:v>
                </c:pt>
                <c:pt idx="7092">
                  <c:v>0.58261826936670535</c:v>
                </c:pt>
                <c:pt idx="7093">
                  <c:v>0.4712353649289529</c:v>
                </c:pt>
                <c:pt idx="7094">
                  <c:v>0.4232550368634595</c:v>
                </c:pt>
                <c:pt idx="7095">
                  <c:v>0.25532388863423261</c:v>
                </c:pt>
                <c:pt idx="7096">
                  <c:v>2.0562997742354306E-2</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5.8261826936670535E-2</c:v>
                </c:pt>
                <c:pt idx="7112">
                  <c:v>0.19534847855236592</c:v>
                </c:pt>
                <c:pt idx="7113">
                  <c:v>0.55177377275317396</c:v>
                </c:pt>
                <c:pt idx="7114">
                  <c:v>0.85165082316250762</c:v>
                </c:pt>
                <c:pt idx="7115">
                  <c:v>0.98188314219741812</c:v>
                </c:pt>
                <c:pt idx="7116">
                  <c:v>0.86364590517888085</c:v>
                </c:pt>
                <c:pt idx="7117">
                  <c:v>0.38041545823355466</c:v>
                </c:pt>
                <c:pt idx="7118">
                  <c:v>0.2193386425851126</c:v>
                </c:pt>
                <c:pt idx="7119">
                  <c:v>0.19534847855236592</c:v>
                </c:pt>
                <c:pt idx="7120">
                  <c:v>2.0562997742354306E-2</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12337798645412583</c:v>
                </c:pt>
                <c:pt idx="7136">
                  <c:v>0.30159063355452981</c:v>
                </c:pt>
                <c:pt idx="7137">
                  <c:v>0.71113700525641976</c:v>
                </c:pt>
                <c:pt idx="7138">
                  <c:v>0.92704848155114006</c:v>
                </c:pt>
                <c:pt idx="7139">
                  <c:v>0.95960656130986777</c:v>
                </c:pt>
                <c:pt idx="7140">
                  <c:v>0.95789297816467156</c:v>
                </c:pt>
                <c:pt idx="7141">
                  <c:v>0.77968033106426748</c:v>
                </c:pt>
                <c:pt idx="7142">
                  <c:v>0.51236136041366154</c:v>
                </c:pt>
                <c:pt idx="7143">
                  <c:v>0.23990164032746694</c:v>
                </c:pt>
                <c:pt idx="7144">
                  <c:v>2.3990164032746692E-2</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15936323250324586</c:v>
                </c:pt>
                <c:pt idx="7160">
                  <c:v>0.54149227388199672</c:v>
                </c:pt>
                <c:pt idx="7161">
                  <c:v>0.77796674791907139</c:v>
                </c:pt>
                <c:pt idx="7162">
                  <c:v>0.6905740075140655</c:v>
                </c:pt>
                <c:pt idx="7163">
                  <c:v>0.76254449961230553</c:v>
                </c:pt>
                <c:pt idx="7164">
                  <c:v>0.90648548380878569</c:v>
                </c:pt>
                <c:pt idx="7165">
                  <c:v>0.83965574114613417</c:v>
                </c:pt>
                <c:pt idx="7166">
                  <c:v>0.54663302331758534</c:v>
                </c:pt>
                <c:pt idx="7167">
                  <c:v>0.21591147629472021</c:v>
                </c:pt>
                <c:pt idx="7168">
                  <c:v>1.3708665161569537E-2</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2.3990164032746692E-2</c:v>
                </c:pt>
                <c:pt idx="7184">
                  <c:v>7.197049209824008E-2</c:v>
                </c:pt>
                <c:pt idx="7185">
                  <c:v>9.7674239276182961E-2</c:v>
                </c:pt>
                <c:pt idx="7186">
                  <c:v>0.11481007072814489</c:v>
                </c:pt>
                <c:pt idx="7187">
                  <c:v>0.14736815048687252</c:v>
                </c:pt>
                <c:pt idx="7188">
                  <c:v>0.52607002557523097</c:v>
                </c:pt>
                <c:pt idx="7189">
                  <c:v>0.81395199396819118</c:v>
                </c:pt>
                <c:pt idx="7190">
                  <c:v>0.5997541008186672</c:v>
                </c:pt>
                <c:pt idx="7191">
                  <c:v>0.23647447403707453</c:v>
                </c:pt>
                <c:pt idx="7192">
                  <c:v>1.1995082016373346E-2</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10795573814736011</c:v>
                </c:pt>
                <c:pt idx="7208">
                  <c:v>0.35299812791041557</c:v>
                </c:pt>
                <c:pt idx="7209">
                  <c:v>0.71285058840161597</c:v>
                </c:pt>
                <c:pt idx="7210">
                  <c:v>0.89277681864721614</c:v>
                </c:pt>
                <c:pt idx="7211">
                  <c:v>0.87392740405005809</c:v>
                </c:pt>
                <c:pt idx="7212">
                  <c:v>0.79852974566142554</c:v>
                </c:pt>
                <c:pt idx="7213">
                  <c:v>0.64259367944857204</c:v>
                </c:pt>
                <c:pt idx="7214">
                  <c:v>0.38212904137875087</c:v>
                </c:pt>
                <c:pt idx="7215">
                  <c:v>0.13023231903491062</c:v>
                </c:pt>
                <c:pt idx="7216">
                  <c:v>5.1407494355885765E-3</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6.1688993227062915E-2</c:v>
                </c:pt>
                <c:pt idx="7232">
                  <c:v>0.34785737847482701</c:v>
                </c:pt>
                <c:pt idx="7233">
                  <c:v>0.73170000299877402</c:v>
                </c:pt>
                <c:pt idx="7234">
                  <c:v>0.94247072985790581</c:v>
                </c:pt>
                <c:pt idx="7235">
                  <c:v>1.0589943837312468</c:v>
                </c:pt>
                <c:pt idx="7236">
                  <c:v>1.0384313859888923</c:v>
                </c:pt>
                <c:pt idx="7237">
                  <c:v>0.91848056582515913</c:v>
                </c:pt>
                <c:pt idx="7238">
                  <c:v>0.68029250864288837</c:v>
                </c:pt>
                <c:pt idx="7239">
                  <c:v>0.34443021218443465</c:v>
                </c:pt>
                <c:pt idx="7240">
                  <c:v>1.713583145196192E-2</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3.427166290392384E-2</c:v>
                </c:pt>
                <c:pt idx="7256">
                  <c:v>0.14222740105128395</c:v>
                </c:pt>
                <c:pt idx="7257">
                  <c:v>0.23647447403707453</c:v>
                </c:pt>
                <c:pt idx="7258">
                  <c:v>0.32558079758727648</c:v>
                </c:pt>
                <c:pt idx="7259">
                  <c:v>0.47294894807414906</c:v>
                </c:pt>
                <c:pt idx="7260">
                  <c:v>0.7248456704179892</c:v>
                </c:pt>
                <c:pt idx="7261">
                  <c:v>0.81223841082299508</c:v>
                </c:pt>
                <c:pt idx="7262">
                  <c:v>0.67172459291690734</c:v>
                </c:pt>
                <c:pt idx="7263">
                  <c:v>0.35299812791041557</c:v>
                </c:pt>
                <c:pt idx="7264">
                  <c:v>1.3708665161569537E-2</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13708665161569536</c:v>
                </c:pt>
                <c:pt idx="7280">
                  <c:v>0.48323044694532613</c:v>
                </c:pt>
                <c:pt idx="7281">
                  <c:v>0.66658384348131872</c:v>
                </c:pt>
                <c:pt idx="7282">
                  <c:v>0.73341358614397034</c:v>
                </c:pt>
                <c:pt idx="7283">
                  <c:v>0.71799133783720448</c:v>
                </c:pt>
                <c:pt idx="7284">
                  <c:v>0.69571475694965401</c:v>
                </c:pt>
                <c:pt idx="7285">
                  <c:v>0.65630234461014159</c:v>
                </c:pt>
                <c:pt idx="7286">
                  <c:v>0.52949719186562338</c:v>
                </c:pt>
                <c:pt idx="7287">
                  <c:v>0.33243513016806131</c:v>
                </c:pt>
                <c:pt idx="7288">
                  <c:v>1.1995082016373346E-2</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1.7135831451961922E-3</c:v>
                </c:pt>
                <c:pt idx="7304">
                  <c:v>2.2276580887550499E-2</c:v>
                </c:pt>
                <c:pt idx="7305">
                  <c:v>4.9693911210689577E-2</c:v>
                </c:pt>
                <c:pt idx="7306">
                  <c:v>7.5397658388632452E-2</c:v>
                </c:pt>
                <c:pt idx="7307">
                  <c:v>0.1130964875829487</c:v>
                </c:pt>
                <c:pt idx="7308">
                  <c:v>0.12337798645412583</c:v>
                </c:pt>
                <c:pt idx="7309">
                  <c:v>9.4247072985790575E-2</c:v>
                </c:pt>
                <c:pt idx="7310">
                  <c:v>5.6548243791474349E-2</c:v>
                </c:pt>
                <c:pt idx="7311">
                  <c:v>2.3990164032746692E-2</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4.6266744920297184E-2</c:v>
                </c:pt>
                <c:pt idx="7328">
                  <c:v>0.10281498871177154</c:v>
                </c:pt>
                <c:pt idx="7329">
                  <c:v>0.21077072685913162</c:v>
                </c:pt>
                <c:pt idx="7330">
                  <c:v>0.61860351541582537</c:v>
                </c:pt>
                <c:pt idx="7331">
                  <c:v>0.94418431300310202</c:v>
                </c:pt>
                <c:pt idx="7332">
                  <c:v>0.92704848155114006</c:v>
                </c:pt>
                <c:pt idx="7333">
                  <c:v>0.81052482767779888</c:v>
                </c:pt>
                <c:pt idx="7334">
                  <c:v>0.54320585702719293</c:v>
                </c:pt>
                <c:pt idx="7335">
                  <c:v>0.20562997742354308</c:v>
                </c:pt>
                <c:pt idx="7336">
                  <c:v>1.7135831451961922E-3</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6.8543325807847687E-3</c:v>
                </c:pt>
                <c:pt idx="7352">
                  <c:v>6.854332580784768E-2</c:v>
                </c:pt>
                <c:pt idx="7353">
                  <c:v>0.14565456734167634</c:v>
                </c:pt>
                <c:pt idx="7354">
                  <c:v>0.133659485325303</c:v>
                </c:pt>
                <c:pt idx="7355">
                  <c:v>0.10110140556657533</c:v>
                </c:pt>
                <c:pt idx="7356">
                  <c:v>9.4247072985790575E-2</c:v>
                </c:pt>
                <c:pt idx="7357">
                  <c:v>0.10110140556657533</c:v>
                </c:pt>
                <c:pt idx="7358">
                  <c:v>0.11995082016373347</c:v>
                </c:pt>
                <c:pt idx="7359">
                  <c:v>7.7111241533828645E-2</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2.3990164032746692E-2</c:v>
                </c:pt>
                <c:pt idx="7376">
                  <c:v>6.3402576372259115E-2</c:v>
                </c:pt>
                <c:pt idx="7377">
                  <c:v>0.10624215500216391</c:v>
                </c:pt>
                <c:pt idx="7378">
                  <c:v>0.30844496613531458</c:v>
                </c:pt>
                <c:pt idx="7379">
                  <c:v>0.63059859743219882</c:v>
                </c:pt>
                <c:pt idx="7380">
                  <c:v>0.82080632654897601</c:v>
                </c:pt>
                <c:pt idx="7381">
                  <c:v>0.7248456704179892</c:v>
                </c:pt>
                <c:pt idx="7382">
                  <c:v>0.45581311662218715</c:v>
                </c:pt>
                <c:pt idx="7383">
                  <c:v>0.11138290443775251</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1.1995082016373346E-2</c:v>
                </c:pt>
                <c:pt idx="7400">
                  <c:v>6.1688993227062915E-2</c:v>
                </c:pt>
                <c:pt idx="7401">
                  <c:v>0.13194590218010682</c:v>
                </c:pt>
                <c:pt idx="7402">
                  <c:v>0.27074613694099836</c:v>
                </c:pt>
                <c:pt idx="7403">
                  <c:v>0.40440562226630133</c:v>
                </c:pt>
                <c:pt idx="7404">
                  <c:v>0.42496862000865565</c:v>
                </c:pt>
                <c:pt idx="7405">
                  <c:v>0.35299812791041557</c:v>
                </c:pt>
                <c:pt idx="7406">
                  <c:v>0.22276580887550501</c:v>
                </c:pt>
                <c:pt idx="7407">
                  <c:v>6.1688993227062915E-2</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1.713583145196192E-2</c:v>
                </c:pt>
                <c:pt idx="7424">
                  <c:v>9.5960656130986768E-2</c:v>
                </c:pt>
                <c:pt idx="7425">
                  <c:v>0.2193386425851126</c:v>
                </c:pt>
                <c:pt idx="7426">
                  <c:v>0.392410540249928</c:v>
                </c:pt>
                <c:pt idx="7427">
                  <c:v>0.48665761323571854</c:v>
                </c:pt>
                <c:pt idx="7428">
                  <c:v>0.47637611436454147</c:v>
                </c:pt>
                <c:pt idx="7429">
                  <c:v>0.21591147629472021</c:v>
                </c:pt>
                <c:pt idx="7430">
                  <c:v>7.0256908953043887E-2</c:v>
                </c:pt>
                <c:pt idx="7431">
                  <c:v>2.0562997742354306E-2</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1.3708665161569537E-2</c:v>
                </c:pt>
                <c:pt idx="7448">
                  <c:v>3.427166290392384E-2</c:v>
                </c:pt>
                <c:pt idx="7449">
                  <c:v>3.7698829194316226E-2</c:v>
                </c:pt>
                <c:pt idx="7450">
                  <c:v>5.6548243791474349E-2</c:v>
                </c:pt>
                <c:pt idx="7451">
                  <c:v>0.10281498871177154</c:v>
                </c:pt>
                <c:pt idx="7452">
                  <c:v>0.2193386425851126</c:v>
                </c:pt>
                <c:pt idx="7453">
                  <c:v>0.45752669976738336</c:v>
                </c:pt>
                <c:pt idx="7454">
                  <c:v>0.47294894807414906</c:v>
                </c:pt>
                <c:pt idx="7455">
                  <c:v>0.12851873588971441</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2.0562997742354306E-2</c:v>
                </c:pt>
                <c:pt idx="7472">
                  <c:v>0.13708665161569536</c:v>
                </c:pt>
                <c:pt idx="7473">
                  <c:v>0.36670679307198517</c:v>
                </c:pt>
                <c:pt idx="7474">
                  <c:v>0.65630234461014159</c:v>
                </c:pt>
                <c:pt idx="7475">
                  <c:v>0.99901897364938008</c:v>
                </c:pt>
                <c:pt idx="7476">
                  <c:v>0.96646089389065226</c:v>
                </c:pt>
                <c:pt idx="7477">
                  <c:v>0.83280140856534934</c:v>
                </c:pt>
                <c:pt idx="7478">
                  <c:v>0.58775901880229398</c:v>
                </c:pt>
                <c:pt idx="7479">
                  <c:v>0.21248431000432783</c:v>
                </c:pt>
                <c:pt idx="7480">
                  <c:v>1.7135831451961922E-3</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5.1407494355885765E-3</c:v>
                </c:pt>
                <c:pt idx="7496">
                  <c:v>7.7111241533828645E-2</c:v>
                </c:pt>
                <c:pt idx="7497">
                  <c:v>0.18849414597158115</c:v>
                </c:pt>
                <c:pt idx="7498">
                  <c:v>0.41125995484708616</c:v>
                </c:pt>
                <c:pt idx="7499">
                  <c:v>0.68543325807847688</c:v>
                </c:pt>
                <c:pt idx="7500">
                  <c:v>0.76597166590269794</c:v>
                </c:pt>
                <c:pt idx="7501">
                  <c:v>0.71627775469200827</c:v>
                </c:pt>
                <c:pt idx="7502">
                  <c:v>0.49008477952611096</c:v>
                </c:pt>
                <c:pt idx="7503">
                  <c:v>9.5960656130986768E-2</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2.0562997742354306E-2</c:v>
                </c:pt>
                <c:pt idx="7520">
                  <c:v>0.18678056282638494</c:v>
                </c:pt>
                <c:pt idx="7521">
                  <c:v>0.56719602105993971</c:v>
                </c:pt>
                <c:pt idx="7522">
                  <c:v>0.87392740405005809</c:v>
                </c:pt>
                <c:pt idx="7523">
                  <c:v>1.0195819713917342</c:v>
                </c:pt>
                <c:pt idx="7524">
                  <c:v>1.0007325567945762</c:v>
                </c:pt>
                <c:pt idx="7525">
                  <c:v>0.87221382090486177</c:v>
                </c:pt>
                <c:pt idx="7526">
                  <c:v>0.63231218057739491</c:v>
                </c:pt>
                <c:pt idx="7527">
                  <c:v>0.2998770504093336</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3.4271662903923843E-3</c:v>
                </c:pt>
                <c:pt idx="7544">
                  <c:v>5.140749435588577E-2</c:v>
                </c:pt>
                <c:pt idx="7545">
                  <c:v>0.13537306847049918</c:v>
                </c:pt>
                <c:pt idx="7546">
                  <c:v>0.20220281113315067</c:v>
                </c:pt>
                <c:pt idx="7547">
                  <c:v>0.16793114822922683</c:v>
                </c:pt>
                <c:pt idx="7548">
                  <c:v>8.7392740405005803E-2</c:v>
                </c:pt>
                <c:pt idx="7549">
                  <c:v>6.5116159517455308E-2</c:v>
                </c:pt>
                <c:pt idx="7550">
                  <c:v>4.6266744920297184E-2</c:v>
                </c:pt>
                <c:pt idx="7551">
                  <c:v>1.713583145196192E-2</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3.0844496613531457E-2</c:v>
                </c:pt>
                <c:pt idx="7569">
                  <c:v>9.2533489840594368E-2</c:v>
                </c:pt>
                <c:pt idx="7570">
                  <c:v>0.18335339653599259</c:v>
                </c:pt>
                <c:pt idx="7571">
                  <c:v>0.30159063355452981</c:v>
                </c:pt>
                <c:pt idx="7572">
                  <c:v>0.33586229645845367</c:v>
                </c:pt>
                <c:pt idx="7573">
                  <c:v>0.27760046952178313</c:v>
                </c:pt>
                <c:pt idx="7574">
                  <c:v>0.19877564484275831</c:v>
                </c:pt>
                <c:pt idx="7575">
                  <c:v>9.7674239276182961E-2</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3.4271662903923843E-3</c:v>
                </c:pt>
                <c:pt idx="7592">
                  <c:v>5.6548243791474349E-2</c:v>
                </c:pt>
                <c:pt idx="7593">
                  <c:v>0.10624215500216391</c:v>
                </c:pt>
                <c:pt idx="7594">
                  <c:v>0.18163981339079638</c:v>
                </c:pt>
                <c:pt idx="7595">
                  <c:v>0.29130913468335268</c:v>
                </c:pt>
                <c:pt idx="7596">
                  <c:v>0.43525011887983284</c:v>
                </c:pt>
                <c:pt idx="7597">
                  <c:v>0.32386721444208033</c:v>
                </c:pt>
                <c:pt idx="7598">
                  <c:v>0.1576496493580497</c:v>
                </c:pt>
                <c:pt idx="7599">
                  <c:v>4.6266744920297184E-2</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2.3990164032746692E-2</c:v>
                </c:pt>
                <c:pt idx="7617">
                  <c:v>6.5116159517455308E-2</c:v>
                </c:pt>
                <c:pt idx="7618">
                  <c:v>0.11481007072814489</c:v>
                </c:pt>
                <c:pt idx="7619">
                  <c:v>0.133659485325303</c:v>
                </c:pt>
                <c:pt idx="7620">
                  <c:v>0.13023231903491062</c:v>
                </c:pt>
                <c:pt idx="7621">
                  <c:v>0.1130964875829487</c:v>
                </c:pt>
                <c:pt idx="7622">
                  <c:v>6.854332580784768E-2</c:v>
                </c:pt>
                <c:pt idx="7623">
                  <c:v>1.0281498871177153E-2</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2.2276580887550499E-2</c:v>
                </c:pt>
                <c:pt idx="7641">
                  <c:v>3.598524604912004E-2</c:v>
                </c:pt>
                <c:pt idx="7642">
                  <c:v>6.5116159517455308E-2</c:v>
                </c:pt>
                <c:pt idx="7643">
                  <c:v>8.0538407824221031E-2</c:v>
                </c:pt>
                <c:pt idx="7644">
                  <c:v>0.12337798645412583</c:v>
                </c:pt>
                <c:pt idx="7645">
                  <c:v>0.17821264710040399</c:v>
                </c:pt>
                <c:pt idx="7646">
                  <c:v>0.13537306847049918</c:v>
                </c:pt>
                <c:pt idx="7647">
                  <c:v>3.427166290392384E-2</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1.3708665161569537E-2</c:v>
                </c:pt>
                <c:pt idx="7664">
                  <c:v>0.13537306847049918</c:v>
                </c:pt>
                <c:pt idx="7665">
                  <c:v>0.3307215470228651</c:v>
                </c:pt>
                <c:pt idx="7666">
                  <c:v>0.52435644243003476</c:v>
                </c:pt>
                <c:pt idx="7667">
                  <c:v>0.62374426485141399</c:v>
                </c:pt>
                <c:pt idx="7668">
                  <c:v>0.60832201654464824</c:v>
                </c:pt>
                <c:pt idx="7669">
                  <c:v>0.50722061097807292</c:v>
                </c:pt>
                <c:pt idx="7670">
                  <c:v>0.31529929871609941</c:v>
                </c:pt>
                <c:pt idx="7671">
                  <c:v>9.2533489840594368E-2</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5.1407494355885765E-3</c:v>
                </c:pt>
                <c:pt idx="7688">
                  <c:v>8.3965574114613417E-2</c:v>
                </c:pt>
                <c:pt idx="7689">
                  <c:v>0.21419789314952403</c:v>
                </c:pt>
                <c:pt idx="7690">
                  <c:v>0.27245972008619457</c:v>
                </c:pt>
                <c:pt idx="7691">
                  <c:v>0.28788196839296032</c:v>
                </c:pt>
                <c:pt idx="7692">
                  <c:v>0.20905714371393544</c:v>
                </c:pt>
                <c:pt idx="7693">
                  <c:v>0.13708665161569536</c:v>
                </c:pt>
                <c:pt idx="7694">
                  <c:v>9.5960656130986768E-2</c:v>
                </c:pt>
                <c:pt idx="7695">
                  <c:v>2.0562997742354306E-2</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2.2276580887550499E-2</c:v>
                </c:pt>
                <c:pt idx="7713">
                  <c:v>5.6548243791474349E-2</c:v>
                </c:pt>
                <c:pt idx="7714">
                  <c:v>7.3684075243436259E-2</c:v>
                </c:pt>
                <c:pt idx="7715">
                  <c:v>7.7111241533828645E-2</c:v>
                </c:pt>
                <c:pt idx="7716">
                  <c:v>5.6548243791474349E-2</c:v>
                </c:pt>
                <c:pt idx="7717">
                  <c:v>3.598524604912004E-2</c:v>
                </c:pt>
                <c:pt idx="7718">
                  <c:v>1.5422248306765729E-2</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5.1407494355885765E-3</c:v>
                </c:pt>
                <c:pt idx="7736">
                  <c:v>0.1096693212925563</c:v>
                </c:pt>
                <c:pt idx="7737">
                  <c:v>0.2656053875054098</c:v>
                </c:pt>
                <c:pt idx="7738">
                  <c:v>0.47980328065493388</c:v>
                </c:pt>
                <c:pt idx="7739">
                  <c:v>0.61860351541582537</c:v>
                </c:pt>
                <c:pt idx="7740">
                  <c:v>0.63745293001298342</c:v>
                </c:pt>
                <c:pt idx="7741">
                  <c:v>0.54149227388199672</c:v>
                </c:pt>
                <c:pt idx="7742">
                  <c:v>0.36842037621718132</c:v>
                </c:pt>
                <c:pt idx="7743">
                  <c:v>0.13537306847049918</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3.598524604912004E-2</c:v>
                </c:pt>
                <c:pt idx="7760">
                  <c:v>0.36327962678159276</c:v>
                </c:pt>
                <c:pt idx="7761">
                  <c:v>0.70085550638524252</c:v>
                </c:pt>
                <c:pt idx="7762">
                  <c:v>0.91333981638957051</c:v>
                </c:pt>
                <c:pt idx="7763">
                  <c:v>0.98702389163300663</c:v>
                </c:pt>
                <c:pt idx="7764">
                  <c:v>0.95103864558388673</c:v>
                </c:pt>
                <c:pt idx="7765">
                  <c:v>0.80538407824221026</c:v>
                </c:pt>
                <c:pt idx="7766">
                  <c:v>0.53121077501081959</c:v>
                </c:pt>
                <c:pt idx="7767">
                  <c:v>0.1559360662128535</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3.2558079758727654E-2</c:v>
                </c:pt>
                <c:pt idx="7785">
                  <c:v>5.8261826936670535E-2</c:v>
                </c:pt>
                <c:pt idx="7786">
                  <c:v>7.3684075243436259E-2</c:v>
                </c:pt>
                <c:pt idx="7787">
                  <c:v>0.10624215500216391</c:v>
                </c:pt>
                <c:pt idx="7788">
                  <c:v>0.133659485325303</c:v>
                </c:pt>
                <c:pt idx="7789">
                  <c:v>0.14565456734167634</c:v>
                </c:pt>
                <c:pt idx="7790">
                  <c:v>9.7674239276182961E-2</c:v>
                </c:pt>
                <c:pt idx="7791">
                  <c:v>1.713583145196192E-2</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3.4271662903923843E-3</c:v>
                </c:pt>
                <c:pt idx="7808">
                  <c:v>0.10452857185696772</c:v>
                </c:pt>
                <c:pt idx="7809">
                  <c:v>0.29473630097374504</c:v>
                </c:pt>
                <c:pt idx="7810">
                  <c:v>0.53635152444640821</c:v>
                </c:pt>
                <c:pt idx="7811">
                  <c:v>0.73170000299877402</c:v>
                </c:pt>
                <c:pt idx="7812">
                  <c:v>0.66144309404573021</c:v>
                </c:pt>
                <c:pt idx="7813">
                  <c:v>0.43353653573463663</c:v>
                </c:pt>
                <c:pt idx="7814">
                  <c:v>0.20391639427834687</c:v>
                </c:pt>
                <c:pt idx="7815">
                  <c:v>3.427166290392384E-2</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5.4834660646278149E-2</c:v>
                </c:pt>
                <c:pt idx="7833">
                  <c:v>9.7674239276182961E-2</c:v>
                </c:pt>
                <c:pt idx="7834">
                  <c:v>0.10624215500216391</c:v>
                </c:pt>
                <c:pt idx="7835">
                  <c:v>8.567915725980961E-2</c:v>
                </c:pt>
                <c:pt idx="7836">
                  <c:v>7.7111241533828645E-2</c:v>
                </c:pt>
                <c:pt idx="7837">
                  <c:v>7.5397658388632452E-2</c:v>
                </c:pt>
                <c:pt idx="7838">
                  <c:v>5.8261826936670535E-2</c:v>
                </c:pt>
                <c:pt idx="7839">
                  <c:v>1.0281498871177153E-2</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2.0562997742354306E-2</c:v>
                </c:pt>
                <c:pt idx="7857">
                  <c:v>6.1688993227062915E-2</c:v>
                </c:pt>
                <c:pt idx="7858">
                  <c:v>0.10452857185696772</c:v>
                </c:pt>
                <c:pt idx="7859">
                  <c:v>0.1507953167772649</c:v>
                </c:pt>
                <c:pt idx="7860">
                  <c:v>0.16107681564844206</c:v>
                </c:pt>
                <c:pt idx="7861">
                  <c:v>0.11481007072814489</c:v>
                </c:pt>
                <c:pt idx="7862">
                  <c:v>6.3402576372259115E-2</c:v>
                </c:pt>
                <c:pt idx="7863">
                  <c:v>1.0281498871177153E-2</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3.7698829194316226E-2</c:v>
                </c:pt>
                <c:pt idx="7881">
                  <c:v>0.18849414597158115</c:v>
                </c:pt>
                <c:pt idx="7882">
                  <c:v>0.52435644243003476</c:v>
                </c:pt>
                <c:pt idx="7883">
                  <c:v>0.79167541308064082</c:v>
                </c:pt>
                <c:pt idx="7884">
                  <c:v>0.76597166590269794</c:v>
                </c:pt>
                <c:pt idx="7885">
                  <c:v>0.59118618509268628</c:v>
                </c:pt>
                <c:pt idx="7886">
                  <c:v>0.27074613694099836</c:v>
                </c:pt>
                <c:pt idx="7887">
                  <c:v>3.7698829194316226E-2</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3.427166290392384E-2</c:v>
                </c:pt>
                <c:pt idx="7905">
                  <c:v>0.12166440330892964</c:v>
                </c:pt>
                <c:pt idx="7906">
                  <c:v>0.21591147629472021</c:v>
                </c:pt>
                <c:pt idx="7907">
                  <c:v>0.21077072685913162</c:v>
                </c:pt>
                <c:pt idx="7908">
                  <c:v>0.21762505943991642</c:v>
                </c:pt>
                <c:pt idx="7909">
                  <c:v>0.11652365387334107</c:v>
                </c:pt>
                <c:pt idx="7910">
                  <c:v>2.3990164032746692E-2</c:v>
                </c:pt>
                <c:pt idx="7911">
                  <c:v>1.7135831451961922E-3</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7.8824824679024852E-2</c:v>
                </c:pt>
                <c:pt idx="7929">
                  <c:v>0.12680515274451823</c:v>
                </c:pt>
                <c:pt idx="7930">
                  <c:v>0.15936323250324586</c:v>
                </c:pt>
                <c:pt idx="7931">
                  <c:v>0.22447939202070119</c:v>
                </c:pt>
                <c:pt idx="7932">
                  <c:v>0.27931405266697934</c:v>
                </c:pt>
                <c:pt idx="7933">
                  <c:v>0.20905714371393544</c:v>
                </c:pt>
                <c:pt idx="7934">
                  <c:v>6.6829742662651501E-2</c:v>
                </c:pt>
                <c:pt idx="7935">
                  <c:v>1.7135831451961922E-3</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1.5422248306765729E-2</c:v>
                </c:pt>
                <c:pt idx="7953">
                  <c:v>4.9693911210689577E-2</c:v>
                </c:pt>
                <c:pt idx="7954">
                  <c:v>8.3965574114613417E-2</c:v>
                </c:pt>
                <c:pt idx="7955">
                  <c:v>0.10452857185696772</c:v>
                </c:pt>
                <c:pt idx="7956">
                  <c:v>9.7674239276182961E-2</c:v>
                </c:pt>
                <c:pt idx="7957">
                  <c:v>6.3402576372259115E-2</c:v>
                </c:pt>
                <c:pt idx="7958">
                  <c:v>2.9130913468335268E-2</c:v>
                </c:pt>
                <c:pt idx="7959">
                  <c:v>1.7135831451961922E-3</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9.2533489840594368E-2</c:v>
                </c:pt>
                <c:pt idx="7977">
                  <c:v>0.31529929871609941</c:v>
                </c:pt>
                <c:pt idx="7978">
                  <c:v>0.51750210984925005</c:v>
                </c:pt>
                <c:pt idx="7979">
                  <c:v>0.69742834009485022</c:v>
                </c:pt>
                <c:pt idx="7980">
                  <c:v>0.64944801202935687</c:v>
                </c:pt>
                <c:pt idx="7981">
                  <c:v>0.50893419412326901</c:v>
                </c:pt>
                <c:pt idx="7982">
                  <c:v>0.31015854928051079</c:v>
                </c:pt>
                <c:pt idx="7983">
                  <c:v>4.6266744920297184E-2</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5.140749435588577E-2</c:v>
                </c:pt>
                <c:pt idx="8001">
                  <c:v>0.1576496493580497</c:v>
                </c:pt>
                <c:pt idx="8002">
                  <c:v>0.37013395936237747</c:v>
                </c:pt>
                <c:pt idx="8003">
                  <c:v>0.81223841082299508</c:v>
                </c:pt>
                <c:pt idx="8004">
                  <c:v>0.85507798945289992</c:v>
                </c:pt>
                <c:pt idx="8005">
                  <c:v>0.71970492098240069</c:v>
                </c:pt>
                <c:pt idx="8006">
                  <c:v>0.45752669976738336</c:v>
                </c:pt>
                <c:pt idx="8007">
                  <c:v>7.7111241533828645E-2</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1.713583145196192E-2</c:v>
                </c:pt>
                <c:pt idx="8025">
                  <c:v>5.140749435588577E-2</c:v>
                </c:pt>
                <c:pt idx="8026">
                  <c:v>7.7111241533828645E-2</c:v>
                </c:pt>
                <c:pt idx="8027">
                  <c:v>9.0819906695398189E-2</c:v>
                </c:pt>
                <c:pt idx="8028">
                  <c:v>8.3965574114613417E-2</c:v>
                </c:pt>
                <c:pt idx="8029">
                  <c:v>6.3402576372259115E-2</c:v>
                </c:pt>
                <c:pt idx="8030">
                  <c:v>3.0844496613531457E-2</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2.0562997742354306E-2</c:v>
                </c:pt>
                <c:pt idx="8049">
                  <c:v>6.6829742662651501E-2</c:v>
                </c:pt>
                <c:pt idx="8050">
                  <c:v>0.12337798645412583</c:v>
                </c:pt>
                <c:pt idx="8051">
                  <c:v>0.15422248306765729</c:v>
                </c:pt>
                <c:pt idx="8052">
                  <c:v>0.12851873588971441</c:v>
                </c:pt>
                <c:pt idx="8053">
                  <c:v>8.7392740405005803E-2</c:v>
                </c:pt>
                <c:pt idx="8054">
                  <c:v>3.9412412339512426E-2</c:v>
                </c:pt>
                <c:pt idx="8055">
                  <c:v>1.7135831451961922E-3</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1.8849414597158113E-2</c:v>
                </c:pt>
                <c:pt idx="8073">
                  <c:v>6.6829742662651501E-2</c:v>
                </c:pt>
                <c:pt idx="8074">
                  <c:v>0.12851873588971441</c:v>
                </c:pt>
                <c:pt idx="8075">
                  <c:v>0.20048922798795452</c:v>
                </c:pt>
                <c:pt idx="8076">
                  <c:v>0.26046463806982123</c:v>
                </c:pt>
                <c:pt idx="8077">
                  <c:v>0.27931405266697934</c:v>
                </c:pt>
                <c:pt idx="8078">
                  <c:v>0.23647447403707453</c:v>
                </c:pt>
                <c:pt idx="8079">
                  <c:v>3.598524604912004E-2</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8.567915725980961E-2</c:v>
                </c:pt>
                <c:pt idx="8097">
                  <c:v>0.4095463717018899</c:v>
                </c:pt>
                <c:pt idx="8098">
                  <c:v>0.77453958162867886</c:v>
                </c:pt>
                <c:pt idx="8099">
                  <c:v>0.89106323550202005</c:v>
                </c:pt>
                <c:pt idx="8100">
                  <c:v>0.86021873888848854</c:v>
                </c:pt>
                <c:pt idx="8101">
                  <c:v>0.71627775469200827</c:v>
                </c:pt>
                <c:pt idx="8102">
                  <c:v>0.44724520089620617</c:v>
                </c:pt>
                <c:pt idx="8103">
                  <c:v>6.1688993227062915E-2</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5.9975410081866735E-2</c:v>
                </c:pt>
                <c:pt idx="8121">
                  <c:v>0.2193386425851126</c:v>
                </c:pt>
                <c:pt idx="8122">
                  <c:v>0.41297353799228231</c:v>
                </c:pt>
                <c:pt idx="8123">
                  <c:v>0.57233677049552822</c:v>
                </c:pt>
                <c:pt idx="8124">
                  <c:v>0.56719602105993971</c:v>
                </c:pt>
                <c:pt idx="8125">
                  <c:v>0.392410540249928</c:v>
                </c:pt>
                <c:pt idx="8126">
                  <c:v>0.16450398193883445</c:v>
                </c:pt>
                <c:pt idx="8127">
                  <c:v>1.3708665161569537E-2</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8.56791572598096E-3</c:v>
                </c:pt>
                <c:pt idx="8145">
                  <c:v>4.1125995484708612E-2</c:v>
                </c:pt>
                <c:pt idx="8146">
                  <c:v>5.4834660646278149E-2</c:v>
                </c:pt>
                <c:pt idx="8147">
                  <c:v>5.3121077501081956E-2</c:v>
                </c:pt>
                <c:pt idx="8148">
                  <c:v>4.1125995484708612E-2</c:v>
                </c:pt>
                <c:pt idx="8149">
                  <c:v>2.3990164032746692E-2</c:v>
                </c:pt>
                <c:pt idx="8150">
                  <c:v>6.8543325807847687E-3</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2.7417330323139075E-2</c:v>
                </c:pt>
                <c:pt idx="8169">
                  <c:v>9.9387822421379154E-2</c:v>
                </c:pt>
                <c:pt idx="8170">
                  <c:v>0.15422248306765729</c:v>
                </c:pt>
                <c:pt idx="8171">
                  <c:v>0.22276580887550501</c:v>
                </c:pt>
                <c:pt idx="8172">
                  <c:v>0.29473630097374504</c:v>
                </c:pt>
                <c:pt idx="8173">
                  <c:v>0.33928946274884608</c:v>
                </c:pt>
                <c:pt idx="8174">
                  <c:v>0.16107681564844206</c:v>
                </c:pt>
                <c:pt idx="8175">
                  <c:v>1.1995082016373346E-2</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1.1995082016373346E-2</c:v>
                </c:pt>
                <c:pt idx="8194">
                  <c:v>4.9693911210689577E-2</c:v>
                </c:pt>
                <c:pt idx="8195">
                  <c:v>0.11138290443775251</c:v>
                </c:pt>
                <c:pt idx="8196">
                  <c:v>0.22447939202070119</c:v>
                </c:pt>
                <c:pt idx="8197">
                  <c:v>0.35813887734600414</c:v>
                </c:pt>
                <c:pt idx="8198">
                  <c:v>0.2656053875054098</c:v>
                </c:pt>
                <c:pt idx="8199">
                  <c:v>1.713583145196192E-2</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6.8543325807847687E-3</c:v>
                </c:pt>
                <c:pt idx="8217">
                  <c:v>3.427166290392384E-2</c:v>
                </c:pt>
                <c:pt idx="8218">
                  <c:v>0.10624215500216391</c:v>
                </c:pt>
                <c:pt idx="8219">
                  <c:v>0.19534847855236592</c:v>
                </c:pt>
                <c:pt idx="8220">
                  <c:v>0.17135831451961922</c:v>
                </c:pt>
                <c:pt idx="8221">
                  <c:v>0.11481007072814489</c:v>
                </c:pt>
                <c:pt idx="8222">
                  <c:v>2.5703747177942885E-2</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4.4553161775100998E-2</c:v>
                </c:pt>
                <c:pt idx="8241">
                  <c:v>0.34100304589404223</c:v>
                </c:pt>
                <c:pt idx="8242">
                  <c:v>0.38898337395953569</c:v>
                </c:pt>
                <c:pt idx="8243">
                  <c:v>0.19877564484275831</c:v>
                </c:pt>
                <c:pt idx="8244">
                  <c:v>0.15936323250324586</c:v>
                </c:pt>
                <c:pt idx="8245">
                  <c:v>0.14565456734167634</c:v>
                </c:pt>
                <c:pt idx="8246">
                  <c:v>0.1130964875829487</c:v>
                </c:pt>
                <c:pt idx="8247">
                  <c:v>8.56791572598096E-3</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2.0562997742354306E-2</c:v>
                </c:pt>
                <c:pt idx="8265">
                  <c:v>0.11995082016373347</c:v>
                </c:pt>
                <c:pt idx="8266">
                  <c:v>0.16450398193883445</c:v>
                </c:pt>
                <c:pt idx="8267">
                  <c:v>0.11995082016373347</c:v>
                </c:pt>
                <c:pt idx="8268">
                  <c:v>9.9387822421379154E-2</c:v>
                </c:pt>
                <c:pt idx="8269">
                  <c:v>7.7111241533828645E-2</c:v>
                </c:pt>
                <c:pt idx="8270">
                  <c:v>2.7417330323139075E-2</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3.598524604912004E-2</c:v>
                </c:pt>
                <c:pt idx="8289">
                  <c:v>0.11652365387334107</c:v>
                </c:pt>
                <c:pt idx="8290">
                  <c:v>0.30330421669972601</c:v>
                </c:pt>
                <c:pt idx="8291">
                  <c:v>0.49008477952611096</c:v>
                </c:pt>
                <c:pt idx="8292">
                  <c:v>0.52092927613964246</c:v>
                </c:pt>
                <c:pt idx="8293">
                  <c:v>0.39069695710473185</c:v>
                </c:pt>
                <c:pt idx="8294">
                  <c:v>0.12851873588971441</c:v>
                </c:pt>
                <c:pt idx="8295">
                  <c:v>1.7135831451961922E-3</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1.7135831451961922E-3</c:v>
                </c:pt>
                <c:pt idx="8313">
                  <c:v>2.2276580887550499E-2</c:v>
                </c:pt>
                <c:pt idx="8314">
                  <c:v>3.9412412339512426E-2</c:v>
                </c:pt>
                <c:pt idx="8315">
                  <c:v>3.9412412339512426E-2</c:v>
                </c:pt>
                <c:pt idx="8316">
                  <c:v>3.7698829194316226E-2</c:v>
                </c:pt>
                <c:pt idx="8317">
                  <c:v>2.7417330323139075E-2</c:v>
                </c:pt>
                <c:pt idx="8318">
                  <c:v>1.5422248306765729E-2</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1.713583145196192E-2</c:v>
                </c:pt>
                <c:pt idx="8337">
                  <c:v>0.10452857185696772</c:v>
                </c:pt>
                <c:pt idx="8338">
                  <c:v>0.38898337395953569</c:v>
                </c:pt>
                <c:pt idx="8339">
                  <c:v>0.64259367944857204</c:v>
                </c:pt>
                <c:pt idx="8340">
                  <c:v>0.60318126710905962</c:v>
                </c:pt>
                <c:pt idx="8341">
                  <c:v>0.48151686380013009</c:v>
                </c:pt>
                <c:pt idx="8342">
                  <c:v>0.17135831451961922</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16450398193883445</c:v>
                </c:pt>
                <c:pt idx="8361">
                  <c:v>0.45924028291257957</c:v>
                </c:pt>
                <c:pt idx="8362">
                  <c:v>0.60832201654464824</c:v>
                </c:pt>
                <c:pt idx="8363">
                  <c:v>0.61688993227062916</c:v>
                </c:pt>
                <c:pt idx="8364">
                  <c:v>0.54320585702719293</c:v>
                </c:pt>
                <c:pt idx="8365">
                  <c:v>0.35813887734600414</c:v>
                </c:pt>
                <c:pt idx="8366">
                  <c:v>0.13023231903491062</c:v>
                </c:pt>
                <c:pt idx="8367">
                  <c:v>5.1407494355885765E-3</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1.3708665161569537E-2</c:v>
                </c:pt>
                <c:pt idx="8385">
                  <c:v>4.6266744920297184E-2</c:v>
                </c:pt>
                <c:pt idx="8386">
                  <c:v>8.0538407824221031E-2</c:v>
                </c:pt>
                <c:pt idx="8387">
                  <c:v>9.4247072985790575E-2</c:v>
                </c:pt>
                <c:pt idx="8388">
                  <c:v>8.0538407824221031E-2</c:v>
                </c:pt>
                <c:pt idx="8389">
                  <c:v>5.140749435588577E-2</c:v>
                </c:pt>
                <c:pt idx="8390">
                  <c:v>1.8849414597158113E-2</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2.3990164032746692E-2</c:v>
                </c:pt>
                <c:pt idx="8409">
                  <c:v>0.1130964875829487</c:v>
                </c:pt>
                <c:pt idx="8410">
                  <c:v>0.30159063355452981</c:v>
                </c:pt>
                <c:pt idx="8411">
                  <c:v>0.33414871331325752</c:v>
                </c:pt>
                <c:pt idx="8412">
                  <c:v>0.46780819863856055</c:v>
                </c:pt>
                <c:pt idx="8413">
                  <c:v>0.44895878404140238</c:v>
                </c:pt>
                <c:pt idx="8414">
                  <c:v>0.18506697968118874</c:v>
                </c:pt>
                <c:pt idx="8415">
                  <c:v>1.7135831451961922E-3</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4.1125995484708612E-2</c:v>
                </c:pt>
                <c:pt idx="8433">
                  <c:v>0.12166440330892964</c:v>
                </c:pt>
                <c:pt idx="8434">
                  <c:v>0.26217822121501738</c:v>
                </c:pt>
                <c:pt idx="8435">
                  <c:v>0.48665761323571854</c:v>
                </c:pt>
                <c:pt idx="8436">
                  <c:v>0.74026791872475495</c:v>
                </c:pt>
                <c:pt idx="8437">
                  <c:v>0.60146768396386352</c:v>
                </c:pt>
                <c:pt idx="8438">
                  <c:v>0.25875105492462502</c:v>
                </c:pt>
                <c:pt idx="8439">
                  <c:v>6.8543325807847687E-3</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7.7111241533828645E-2</c:v>
                </c:pt>
                <c:pt idx="8457">
                  <c:v>0.29644988411894124</c:v>
                </c:pt>
                <c:pt idx="8458">
                  <c:v>0.48494403009052239</c:v>
                </c:pt>
                <c:pt idx="8459">
                  <c:v>0.38898337395953569</c:v>
                </c:pt>
                <c:pt idx="8460">
                  <c:v>0.20734356056873926</c:v>
                </c:pt>
                <c:pt idx="8461">
                  <c:v>8.0538407824221031E-2</c:v>
                </c:pt>
                <c:pt idx="8462">
                  <c:v>2.2276580887550499E-2</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1.7135831451961922E-3</c:v>
                </c:pt>
                <c:pt idx="8481">
                  <c:v>1.3708665161569537E-2</c:v>
                </c:pt>
                <c:pt idx="8482">
                  <c:v>4.7980328065493384E-2</c:v>
                </c:pt>
                <c:pt idx="8483">
                  <c:v>4.9693911210689577E-2</c:v>
                </c:pt>
                <c:pt idx="8484">
                  <c:v>2.0562997742354306E-2</c:v>
                </c:pt>
                <c:pt idx="8485">
                  <c:v>4.4553161775100998E-2</c:v>
                </c:pt>
                <c:pt idx="8486">
                  <c:v>0.19877564484275831</c:v>
                </c:pt>
                <c:pt idx="8487">
                  <c:v>8.56791572598096E-3</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2.3990164032746692E-2</c:v>
                </c:pt>
                <c:pt idx="8505">
                  <c:v>6.6829742662651501E-2</c:v>
                </c:pt>
                <c:pt idx="8506">
                  <c:v>0.11823723701853726</c:v>
                </c:pt>
                <c:pt idx="8507">
                  <c:v>0.20905714371393544</c:v>
                </c:pt>
                <c:pt idx="8508">
                  <c:v>0.23647447403707453</c:v>
                </c:pt>
                <c:pt idx="8509">
                  <c:v>0.17649906395520779</c:v>
                </c:pt>
                <c:pt idx="8510">
                  <c:v>7.197049209824008E-2</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1.7135831451961922E-3</c:v>
                </c:pt>
                <c:pt idx="8529">
                  <c:v>3.598524604912004E-2</c:v>
                </c:pt>
                <c:pt idx="8530">
                  <c:v>0.11481007072814489</c:v>
                </c:pt>
                <c:pt idx="8531">
                  <c:v>0.14736815048687252</c:v>
                </c:pt>
                <c:pt idx="8532">
                  <c:v>9.5960656130986768E-2</c:v>
                </c:pt>
                <c:pt idx="8533">
                  <c:v>3.2558079758727654E-2</c:v>
                </c:pt>
                <c:pt idx="8534">
                  <c:v>6.8543325807847687E-3</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1.0281498871177153E-2</c:v>
                </c:pt>
                <c:pt idx="8553">
                  <c:v>3.9412412339512426E-2</c:v>
                </c:pt>
                <c:pt idx="8554">
                  <c:v>6.5116159517455308E-2</c:v>
                </c:pt>
                <c:pt idx="8555">
                  <c:v>9.9387822421379154E-2</c:v>
                </c:pt>
                <c:pt idx="8556">
                  <c:v>9.7674239276182961E-2</c:v>
                </c:pt>
                <c:pt idx="8557">
                  <c:v>0.12337798645412583</c:v>
                </c:pt>
                <c:pt idx="8558">
                  <c:v>0.10452857185696772</c:v>
                </c:pt>
                <c:pt idx="8559">
                  <c:v>6.8543325807847687E-3</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2.3990164032746692E-2</c:v>
                </c:pt>
                <c:pt idx="8578">
                  <c:v>0.13194590218010682</c:v>
                </c:pt>
                <c:pt idx="8579">
                  <c:v>0.39412412339512426</c:v>
                </c:pt>
                <c:pt idx="8580">
                  <c:v>0.61174918283504054</c:v>
                </c:pt>
                <c:pt idx="8581">
                  <c:v>0.42839578629904806</c:v>
                </c:pt>
                <c:pt idx="8582">
                  <c:v>0.14565456734167634</c:v>
                </c:pt>
                <c:pt idx="8583">
                  <c:v>5.1407494355885765E-3</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2.3990164032746692E-2</c:v>
                </c:pt>
                <c:pt idx="8601">
                  <c:v>7.8824824679024852E-2</c:v>
                </c:pt>
                <c:pt idx="8602">
                  <c:v>0.14051381790608777</c:v>
                </c:pt>
                <c:pt idx="8603">
                  <c:v>0.24161522347266307</c:v>
                </c:pt>
                <c:pt idx="8604">
                  <c:v>0.33243513016806131</c:v>
                </c:pt>
                <c:pt idx="8605">
                  <c:v>0.267318970650606</c:v>
                </c:pt>
                <c:pt idx="8606">
                  <c:v>6.854332580784768E-2</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6.8543325807847687E-3</c:v>
                </c:pt>
                <c:pt idx="8625">
                  <c:v>3.7698829194316226E-2</c:v>
                </c:pt>
                <c:pt idx="8626">
                  <c:v>5.9975410081866735E-2</c:v>
                </c:pt>
                <c:pt idx="8627">
                  <c:v>6.3402576372259115E-2</c:v>
                </c:pt>
                <c:pt idx="8628">
                  <c:v>6.854332580784768E-2</c:v>
                </c:pt>
                <c:pt idx="8629">
                  <c:v>6.5116159517455308E-2</c:v>
                </c:pt>
                <c:pt idx="8630">
                  <c:v>3.427166290392384E-2</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1.713583145196192E-2</c:v>
                </c:pt>
                <c:pt idx="8649">
                  <c:v>8.2251990969417224E-2</c:v>
                </c:pt>
                <c:pt idx="8650">
                  <c:v>0.27245972008619457</c:v>
                </c:pt>
                <c:pt idx="8651">
                  <c:v>0.44381803460581376</c:v>
                </c:pt>
                <c:pt idx="8652">
                  <c:v>0.34957096162002321</c:v>
                </c:pt>
                <c:pt idx="8653">
                  <c:v>0.18678056282638494</c:v>
                </c:pt>
                <c:pt idx="8654">
                  <c:v>6.3402576372259115E-2</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3.9412412339512426E-2</c:v>
                </c:pt>
                <c:pt idx="8673">
                  <c:v>0.11138290443775251</c:v>
                </c:pt>
                <c:pt idx="8674">
                  <c:v>0.19706206169756213</c:v>
                </c:pt>
                <c:pt idx="8675">
                  <c:v>0.23476089089187835</c:v>
                </c:pt>
                <c:pt idx="8676">
                  <c:v>0.16279039879363824</c:v>
                </c:pt>
                <c:pt idx="8677">
                  <c:v>0.10624215500216391</c:v>
                </c:pt>
                <c:pt idx="8678">
                  <c:v>4.7980328065493384E-2</c:v>
                </c:pt>
                <c:pt idx="8679">
                  <c:v>1.7135831451961922E-3</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8.7392740405005803E-2</c:v>
                </c:pt>
                <c:pt idx="8697">
                  <c:v>0.2656053875054098</c:v>
                </c:pt>
                <c:pt idx="8698">
                  <c:v>0.37356112565276989</c:v>
                </c:pt>
                <c:pt idx="8699">
                  <c:v>0.51064777726846522</c:v>
                </c:pt>
                <c:pt idx="8700">
                  <c:v>0.659729510900534</c:v>
                </c:pt>
                <c:pt idx="8701">
                  <c:v>0.42839578629904806</c:v>
                </c:pt>
                <c:pt idx="8702">
                  <c:v>0.17649906395520779</c:v>
                </c:pt>
                <c:pt idx="8703">
                  <c:v>8.56791572598096E-3</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23990164032746694</c:v>
                </c:pt>
                <c:pt idx="8721">
                  <c:v>0.54491944017238914</c:v>
                </c:pt>
                <c:pt idx="8722">
                  <c:v>0.72655925356318551</c:v>
                </c:pt>
                <c:pt idx="8723">
                  <c:v>0.83108782542015325</c:v>
                </c:pt>
                <c:pt idx="8724">
                  <c:v>0.86193232203368475</c:v>
                </c:pt>
                <c:pt idx="8725">
                  <c:v>0.7248456704179892</c:v>
                </c:pt>
                <c:pt idx="8726">
                  <c:v>0.43525011887983284</c:v>
                </c:pt>
                <c:pt idx="8727">
                  <c:v>4.4553161775100998E-2</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2.0562997742354306E-2</c:v>
                </c:pt>
                <c:pt idx="8745">
                  <c:v>9.7674239276182961E-2</c:v>
                </c:pt>
                <c:pt idx="8746">
                  <c:v>0.18335339653599259</c:v>
                </c:pt>
                <c:pt idx="8747">
                  <c:v>0.2193386425851126</c:v>
                </c:pt>
                <c:pt idx="8748">
                  <c:v>0.21419789314952403</c:v>
                </c:pt>
                <c:pt idx="8749">
                  <c:v>0.23476089089187835</c:v>
                </c:pt>
                <c:pt idx="8750">
                  <c:v>0.15250889992246111</c:v>
                </c:pt>
                <c:pt idx="8751">
                  <c:v>8.56791572598096E-3</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2.0562997742354306E-2</c:v>
                </c:pt>
                <c:pt idx="8769">
                  <c:v>9.7674239276182961E-2</c:v>
                </c:pt>
                <c:pt idx="8770">
                  <c:v>0.18335339653599259</c:v>
                </c:pt>
                <c:pt idx="8771">
                  <c:v>0.2193386425851126</c:v>
                </c:pt>
                <c:pt idx="8772">
                  <c:v>0.21419789314952403</c:v>
                </c:pt>
                <c:pt idx="8773">
                  <c:v>0.23476089089187835</c:v>
                </c:pt>
                <c:pt idx="8774">
                  <c:v>0.15250889992246111</c:v>
                </c:pt>
                <c:pt idx="8775">
                  <c:v>8.56791572598096E-3</c:v>
                </c:pt>
                <c:pt idx="8776">
                  <c:v>0</c:v>
                </c:pt>
                <c:pt idx="8777">
                  <c:v>0</c:v>
                </c:pt>
                <c:pt idx="8778">
                  <c:v>0</c:v>
                </c:pt>
                <c:pt idx="8779">
                  <c:v>0</c:v>
                </c:pt>
                <c:pt idx="8780">
                  <c:v>0</c:v>
                </c:pt>
                <c:pt idx="8781">
                  <c:v>0</c:v>
                </c:pt>
                <c:pt idx="8782">
                  <c:v>0</c:v>
                </c:pt>
                <c:pt idx="8783">
                  <c:v>0</c:v>
                </c:pt>
              </c:numCache>
            </c:numRef>
          </c:yVal>
          <c:smooth val="0"/>
          <c:extLst>
            <c:ext xmlns:c16="http://schemas.microsoft.com/office/drawing/2014/chart" uri="{C3380CC4-5D6E-409C-BE32-E72D297353CC}">
              <c16:uniqueId val="{00000000-DDBD-4BD2-9199-8B1B08FB07B7}"/>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max val="1.4"/>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PV production [k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a:noFill/>
            </a:ln>
          </c:spPr>
          <c:dPt>
            <c:idx val="0"/>
            <c:bubble3D val="0"/>
            <c:spPr>
              <a:solidFill>
                <a:schemeClr val="accent1"/>
              </a:solidFill>
              <a:ln w="6350">
                <a:solidFill>
                  <a:schemeClr val="tx1"/>
                </a:solidFill>
              </a:ln>
              <a:effectLst/>
            </c:spPr>
            <c:extLst>
              <c:ext xmlns:c16="http://schemas.microsoft.com/office/drawing/2014/chart" uri="{C3380CC4-5D6E-409C-BE32-E72D297353CC}">
                <c16:uniqueId val="{00000001-0EAA-422E-9249-0BDED605E0A1}"/>
              </c:ext>
            </c:extLst>
          </c:dPt>
          <c:dPt>
            <c:idx val="1"/>
            <c:bubble3D val="0"/>
            <c:spPr>
              <a:solidFill>
                <a:schemeClr val="accent2"/>
              </a:solidFill>
              <a:ln w="6350">
                <a:solidFill>
                  <a:schemeClr val="tx1"/>
                </a:solidFill>
              </a:ln>
              <a:effectLst/>
            </c:spPr>
            <c:extLst>
              <c:ext xmlns:c16="http://schemas.microsoft.com/office/drawing/2014/chart" uri="{C3380CC4-5D6E-409C-BE32-E72D297353CC}">
                <c16:uniqueId val="{00000003-0EAA-422E-9249-0BDED605E0A1}"/>
              </c:ext>
            </c:extLst>
          </c:dPt>
          <c:dLbls>
            <c:dLbl>
              <c:idx val="0"/>
              <c:tx>
                <c:rich>
                  <a:bodyPr/>
                  <a:lstStyle/>
                  <a:p>
                    <a:r>
                      <a:rPr lang="en-US"/>
                      <a:t>99.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EAA-422E-9249-0BDED605E0A1}"/>
                </c:ext>
              </c:extLst>
            </c:dLbl>
            <c:dLbl>
              <c:idx val="1"/>
              <c:layout>
                <c:manualLayout>
                  <c:x val="4.6244438356354327E-2"/>
                  <c:y val="-5.3047226700083302E-18"/>
                </c:manualLayout>
              </c:layout>
              <c:tx>
                <c:rich>
                  <a:bodyPr/>
                  <a:lstStyle/>
                  <a:p>
                    <a:r>
                      <a:rPr lang="en-US"/>
                      <a:t>0.3%</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EAA-422E-9249-0BDED605E0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rafici!$B$18,Grafici!$B$20)</c:f>
              <c:strCache>
                <c:ptCount val="2"/>
                <c:pt idx="0">
                  <c:v>Gas boiler</c:v>
                </c:pt>
                <c:pt idx="1">
                  <c:v>Heat pump</c:v>
                </c:pt>
              </c:strCache>
              <c:extLst/>
            </c:strRef>
          </c:cat>
          <c:val>
            <c:numRef>
              <c:f>(Grafici!$C$18,Grafici!$C$20)</c:f>
              <c:numCache>
                <c:formatCode>#,#00%</c:formatCode>
                <c:ptCount val="2"/>
                <c:pt idx="0">
                  <c:v>0.99660368755786521</c:v>
                </c:pt>
                <c:pt idx="1">
                  <c:v>3.3963124421347449E-3</c:v>
                </c:pt>
              </c:numCache>
              <c:extLst/>
            </c:numRef>
          </c:val>
          <c:extLst>
            <c:ext xmlns:c16="http://schemas.microsoft.com/office/drawing/2014/chart" uri="{C3380CC4-5D6E-409C-BE32-E72D297353CC}">
              <c16:uniqueId val="{00000004-0EAA-422E-9249-0BDED605E0A1}"/>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J$7</c:f>
              <c:strCache>
                <c:ptCount val="1"/>
                <c:pt idx="0">
                  <c:v> Import </c:v>
                </c:pt>
              </c:strCache>
            </c:strRef>
          </c:tx>
          <c:spPr>
            <a:ln w="28575" cap="rnd">
              <a:solidFill>
                <a:schemeClr val="accent1"/>
              </a:solidFill>
              <a:round/>
            </a:ln>
            <a:effectLst/>
          </c:spPr>
          <c:marker>
            <c:symbol val="none"/>
          </c:marker>
          <c:cat>
            <c:strRef>
              <c:f>Sheet1!$I$14:$I$25</c:f>
              <c:strCache>
                <c:ptCount val="12"/>
                <c:pt idx="0">
                  <c:v>January       </c:v>
                </c:pt>
                <c:pt idx="1">
                  <c:v>February      </c:v>
                </c:pt>
                <c:pt idx="2">
                  <c:v>March         </c:v>
                </c:pt>
                <c:pt idx="3">
                  <c:v>April         </c:v>
                </c:pt>
                <c:pt idx="4">
                  <c:v>May           </c:v>
                </c:pt>
                <c:pt idx="5">
                  <c:v>June          </c:v>
                </c:pt>
                <c:pt idx="6">
                  <c:v>July          </c:v>
                </c:pt>
                <c:pt idx="7">
                  <c:v>August        </c:v>
                </c:pt>
                <c:pt idx="8">
                  <c:v>September     </c:v>
                </c:pt>
                <c:pt idx="9">
                  <c:v>October       </c:v>
                </c:pt>
                <c:pt idx="10">
                  <c:v>November      </c:v>
                </c:pt>
                <c:pt idx="11">
                  <c:v>December      </c:v>
                </c:pt>
              </c:strCache>
            </c:strRef>
          </c:cat>
          <c:val>
            <c:numRef>
              <c:f>Sheet1!$J$14:$J$25</c:f>
              <c:numCache>
                <c:formatCode>General</c:formatCode>
                <c:ptCount val="12"/>
                <c:pt idx="0">
                  <c:v>1906</c:v>
                </c:pt>
                <c:pt idx="1">
                  <c:v>2328</c:v>
                </c:pt>
                <c:pt idx="2">
                  <c:v>1706</c:v>
                </c:pt>
                <c:pt idx="3">
                  <c:v>939</c:v>
                </c:pt>
                <c:pt idx="4">
                  <c:v>949</c:v>
                </c:pt>
                <c:pt idx="5">
                  <c:v>947</c:v>
                </c:pt>
                <c:pt idx="6">
                  <c:v>1019</c:v>
                </c:pt>
                <c:pt idx="7">
                  <c:v>658</c:v>
                </c:pt>
                <c:pt idx="8">
                  <c:v>1192</c:v>
                </c:pt>
                <c:pt idx="9">
                  <c:v>1402</c:v>
                </c:pt>
                <c:pt idx="10">
                  <c:v>1970</c:v>
                </c:pt>
                <c:pt idx="11">
                  <c:v>1660</c:v>
                </c:pt>
              </c:numCache>
            </c:numRef>
          </c:val>
          <c:smooth val="0"/>
          <c:extLst>
            <c:ext xmlns:c16="http://schemas.microsoft.com/office/drawing/2014/chart" uri="{C3380CC4-5D6E-409C-BE32-E72D297353CC}">
              <c16:uniqueId val="{00000000-0D28-47FE-94BA-495B33113D78}"/>
            </c:ext>
          </c:extLst>
        </c:ser>
        <c:ser>
          <c:idx val="1"/>
          <c:order val="1"/>
          <c:tx>
            <c:strRef>
              <c:f>Sheet1!$K$7</c:f>
              <c:strCache>
                <c:ptCount val="1"/>
                <c:pt idx="0">
                  <c:v> Export </c:v>
                </c:pt>
              </c:strCache>
            </c:strRef>
          </c:tx>
          <c:spPr>
            <a:ln w="28575" cap="rnd">
              <a:solidFill>
                <a:schemeClr val="accent2"/>
              </a:solidFill>
              <a:round/>
            </a:ln>
            <a:effectLst/>
          </c:spPr>
          <c:marker>
            <c:symbol val="none"/>
          </c:marker>
          <c:cat>
            <c:strRef>
              <c:f>Sheet1!$I$14:$I$25</c:f>
              <c:strCache>
                <c:ptCount val="12"/>
                <c:pt idx="0">
                  <c:v>January       </c:v>
                </c:pt>
                <c:pt idx="1">
                  <c:v>February      </c:v>
                </c:pt>
                <c:pt idx="2">
                  <c:v>March         </c:v>
                </c:pt>
                <c:pt idx="3">
                  <c:v>April         </c:v>
                </c:pt>
                <c:pt idx="4">
                  <c:v>May           </c:v>
                </c:pt>
                <c:pt idx="5">
                  <c:v>June          </c:v>
                </c:pt>
                <c:pt idx="6">
                  <c:v>July          </c:v>
                </c:pt>
                <c:pt idx="7">
                  <c:v>August        </c:v>
                </c:pt>
                <c:pt idx="8">
                  <c:v>September     </c:v>
                </c:pt>
                <c:pt idx="9">
                  <c:v>October       </c:v>
                </c:pt>
                <c:pt idx="10">
                  <c:v>November      </c:v>
                </c:pt>
                <c:pt idx="11">
                  <c:v>December      </c:v>
                </c:pt>
              </c:strCache>
            </c:strRef>
          </c:cat>
          <c:val>
            <c:numRef>
              <c:f>Sheet1!$K$14:$K$25</c:f>
              <c:numCache>
                <c:formatCode>General</c:formatCode>
                <c:ptCount val="12"/>
                <c:pt idx="0">
                  <c:v>1198</c:v>
                </c:pt>
                <c:pt idx="1">
                  <c:v>1147</c:v>
                </c:pt>
                <c:pt idx="2">
                  <c:v>2848</c:v>
                </c:pt>
                <c:pt idx="3">
                  <c:v>5824</c:v>
                </c:pt>
                <c:pt idx="4">
                  <c:v>6006</c:v>
                </c:pt>
                <c:pt idx="5">
                  <c:v>7144</c:v>
                </c:pt>
                <c:pt idx="6">
                  <c:v>6813</c:v>
                </c:pt>
                <c:pt idx="7">
                  <c:v>6492</c:v>
                </c:pt>
                <c:pt idx="8">
                  <c:v>4740</c:v>
                </c:pt>
                <c:pt idx="9">
                  <c:v>2289</c:v>
                </c:pt>
                <c:pt idx="10">
                  <c:v>1186</c:v>
                </c:pt>
                <c:pt idx="11">
                  <c:v>1199</c:v>
                </c:pt>
              </c:numCache>
            </c:numRef>
          </c:val>
          <c:smooth val="0"/>
          <c:extLst>
            <c:ext xmlns:c16="http://schemas.microsoft.com/office/drawing/2014/chart" uri="{C3380CC4-5D6E-409C-BE32-E72D297353CC}">
              <c16:uniqueId val="{00000001-0D28-47FE-94BA-495B33113D78}"/>
            </c:ext>
          </c:extLst>
        </c:ser>
        <c:dLbls>
          <c:showLegendKey val="0"/>
          <c:showVal val="0"/>
          <c:showCatName val="0"/>
          <c:showSerName val="0"/>
          <c:showPercent val="0"/>
          <c:showBubbleSize val="0"/>
        </c:dLbls>
        <c:smooth val="0"/>
        <c:axId val="521882368"/>
        <c:axId val="521883616"/>
      </c:lineChart>
      <c:catAx>
        <c:axId val="521882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1883616"/>
        <c:crosses val="autoZero"/>
        <c:auto val="1"/>
        <c:lblAlgn val="ctr"/>
        <c:lblOffset val="100"/>
        <c:noMultiLvlLbl val="0"/>
      </c:catAx>
      <c:valAx>
        <c:axId val="5218836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t-IT"/>
                  <a:t>Monthly average power output  [kW]</a:t>
                </a:r>
              </a:p>
            </c:rich>
          </c:tx>
          <c:layout>
            <c:manualLayout>
              <c:xMode val="edge"/>
              <c:yMode val="edge"/>
              <c:x val="1.2322858903265557E-2"/>
              <c:y val="5.636855406294021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188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Grafici!$B$55</c:f>
              <c:strCache>
                <c:ptCount val="1"/>
                <c:pt idx="0">
                  <c:v>Natural Gas</c:v>
                </c:pt>
              </c:strCache>
            </c:strRef>
          </c:tx>
          <c:spPr>
            <a:solidFill>
              <a:schemeClr val="accent3"/>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5:$L$55</c:f>
              <c:numCache>
                <c:formatCode>_-* #,##0_-;\-* #,##0_-;_-* "-"??_-;_-@_-</c:formatCode>
                <c:ptCount val="10"/>
                <c:pt idx="0">
                  <c:v>285.67</c:v>
                </c:pt>
                <c:pt idx="1">
                  <c:v>82.63</c:v>
                </c:pt>
                <c:pt idx="2">
                  <c:v>288.12</c:v>
                </c:pt>
                <c:pt idx="3">
                  <c:v>211.70999999999998</c:v>
                </c:pt>
                <c:pt idx="4">
                  <c:v>191.86</c:v>
                </c:pt>
                <c:pt idx="5">
                  <c:v>285.54000000000002</c:v>
                </c:pt>
                <c:pt idx="6">
                  <c:v>82.45</c:v>
                </c:pt>
                <c:pt idx="7">
                  <c:v>287.99</c:v>
                </c:pt>
                <c:pt idx="8">
                  <c:v>211.49</c:v>
                </c:pt>
                <c:pt idx="9">
                  <c:v>191.64</c:v>
                </c:pt>
              </c:numCache>
            </c:numRef>
          </c:val>
          <c:extLst>
            <c:ext xmlns:c16="http://schemas.microsoft.com/office/drawing/2014/chart" uri="{C3380CC4-5D6E-409C-BE32-E72D297353CC}">
              <c16:uniqueId val="{00000000-781F-4AC2-8584-64FB3D2C2EE0}"/>
            </c:ext>
          </c:extLst>
        </c:ser>
        <c:ser>
          <c:idx val="3"/>
          <c:order val="1"/>
          <c:tx>
            <c:strRef>
              <c:f>Grafici!$B$56</c:f>
              <c:strCache>
                <c:ptCount val="1"/>
                <c:pt idx="0">
                  <c:v>Biomass</c:v>
                </c:pt>
              </c:strCache>
            </c:strRef>
          </c:tx>
          <c:spPr>
            <a:solidFill>
              <a:schemeClr val="accent4"/>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6:$L$56</c:f>
              <c:numCache>
                <c:formatCode>_-* #,##0_-;\-* #,##0_-;_-* "-"??_-;_-@_-</c:formatCode>
                <c:ptCount val="10"/>
                <c:pt idx="0">
                  <c:v>16.62</c:v>
                </c:pt>
                <c:pt idx="1">
                  <c:v>19.41</c:v>
                </c:pt>
                <c:pt idx="2">
                  <c:v>14.45</c:v>
                </c:pt>
                <c:pt idx="3">
                  <c:v>15.36</c:v>
                </c:pt>
                <c:pt idx="4">
                  <c:v>14.66</c:v>
                </c:pt>
                <c:pt idx="5">
                  <c:v>16.39</c:v>
                </c:pt>
                <c:pt idx="6">
                  <c:v>19.07</c:v>
                </c:pt>
                <c:pt idx="7">
                  <c:v>14.23</c:v>
                </c:pt>
                <c:pt idx="8">
                  <c:v>15.15</c:v>
                </c:pt>
                <c:pt idx="9">
                  <c:v>14.44</c:v>
                </c:pt>
              </c:numCache>
            </c:numRef>
          </c:val>
          <c:extLst>
            <c:ext xmlns:c16="http://schemas.microsoft.com/office/drawing/2014/chart" uri="{C3380CC4-5D6E-409C-BE32-E72D297353CC}">
              <c16:uniqueId val="{00000001-781F-4AC2-8584-64FB3D2C2EE0}"/>
            </c:ext>
          </c:extLst>
        </c:ser>
        <c:ser>
          <c:idx val="0"/>
          <c:order val="2"/>
          <c:tx>
            <c:strRef>
              <c:f>Grafici!$B$53</c:f>
              <c:strCache>
                <c:ptCount val="1"/>
                <c:pt idx="0">
                  <c:v>Coal</c:v>
                </c:pt>
              </c:strCache>
            </c:strRef>
          </c:tx>
          <c:spPr>
            <a:solidFill>
              <a:schemeClr val="accent1"/>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3:$L$53</c:f>
              <c:numCache>
                <c:formatCode>_-* #,##0_-;\-* #,##0_-;_-* "-"??_-;_-@_-</c:formatCode>
                <c:ptCount val="10"/>
                <c:pt idx="0">
                  <c:v>0</c:v>
                </c:pt>
                <c:pt idx="1">
                  <c:v>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2-781F-4AC2-8584-64FB3D2C2EE0}"/>
            </c:ext>
          </c:extLst>
        </c:ser>
        <c:ser>
          <c:idx val="1"/>
          <c:order val="3"/>
          <c:tx>
            <c:strRef>
              <c:f>Grafici!$B$54</c:f>
              <c:strCache>
                <c:ptCount val="1"/>
                <c:pt idx="0">
                  <c:v>Oil</c:v>
                </c:pt>
              </c:strCache>
            </c:strRef>
          </c:tx>
          <c:spPr>
            <a:solidFill>
              <a:schemeClr val="accent2"/>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4:$L$54</c:f>
              <c:numCache>
                <c:formatCode>_-* #,##0_-;\-* #,##0_-;_-* "-"??_-;_-@_-</c:formatCode>
                <c:ptCount val="10"/>
                <c:pt idx="0">
                  <c:v>239.91</c:v>
                </c:pt>
                <c:pt idx="1">
                  <c:v>239.91</c:v>
                </c:pt>
                <c:pt idx="2">
                  <c:v>239.91</c:v>
                </c:pt>
                <c:pt idx="3">
                  <c:v>239.91</c:v>
                </c:pt>
                <c:pt idx="4">
                  <c:v>239.91</c:v>
                </c:pt>
                <c:pt idx="5">
                  <c:v>239.91</c:v>
                </c:pt>
                <c:pt idx="6">
                  <c:v>239.91</c:v>
                </c:pt>
                <c:pt idx="7">
                  <c:v>239.91</c:v>
                </c:pt>
                <c:pt idx="8">
                  <c:v>239.91</c:v>
                </c:pt>
                <c:pt idx="9">
                  <c:v>239.91</c:v>
                </c:pt>
              </c:numCache>
            </c:numRef>
          </c:val>
          <c:extLst>
            <c:ext xmlns:c16="http://schemas.microsoft.com/office/drawing/2014/chart" uri="{C3380CC4-5D6E-409C-BE32-E72D297353CC}">
              <c16:uniqueId val="{00000003-781F-4AC2-8584-64FB3D2C2EE0}"/>
            </c:ext>
          </c:extLst>
        </c:ser>
        <c:ser>
          <c:idx val="4"/>
          <c:order val="4"/>
          <c:tx>
            <c:strRef>
              <c:f>Grafici!$B$57</c:f>
              <c:strCache>
                <c:ptCount val="1"/>
                <c:pt idx="0">
                  <c:v>Wind</c:v>
                </c:pt>
              </c:strCache>
            </c:strRef>
          </c:tx>
          <c:spPr>
            <a:solidFill>
              <a:schemeClr val="accent5"/>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7:$L$57</c:f>
              <c:numCache>
                <c:formatCode>_-* #,##0_-;\-* #,##0_-;_-* "-"??_-;_-@_-</c:formatCode>
                <c:ptCount val="10"/>
                <c:pt idx="0">
                  <c:v>0</c:v>
                </c:pt>
                <c:pt idx="1">
                  <c:v>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4-781F-4AC2-8584-64FB3D2C2EE0}"/>
            </c:ext>
          </c:extLst>
        </c:ser>
        <c:ser>
          <c:idx val="5"/>
          <c:order val="5"/>
          <c:tx>
            <c:strRef>
              <c:f>Grafici!$B$59</c:f>
              <c:strCache>
                <c:ptCount val="1"/>
                <c:pt idx="0">
                  <c:v>PV</c:v>
                </c:pt>
              </c:strCache>
            </c:strRef>
          </c:tx>
          <c:spPr>
            <a:solidFill>
              <a:schemeClr val="accent6"/>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59:$L$59</c:f>
              <c:numCache>
                <c:formatCode>_-* #,##0.0_-;\-* #,##0.0_-;_-* "-"??_-;_-@_-</c:formatCode>
                <c:ptCount val="10"/>
                <c:pt idx="0">
                  <c:v>52</c:v>
                </c:pt>
                <c:pt idx="1">
                  <c:v>52</c:v>
                </c:pt>
                <c:pt idx="2">
                  <c:v>52</c:v>
                </c:pt>
                <c:pt idx="3">
                  <c:v>52</c:v>
                </c:pt>
                <c:pt idx="4">
                  <c:v>52</c:v>
                </c:pt>
                <c:pt idx="5">
                  <c:v>57.96</c:v>
                </c:pt>
                <c:pt idx="6">
                  <c:v>57.96</c:v>
                </c:pt>
                <c:pt idx="7">
                  <c:v>57.96</c:v>
                </c:pt>
                <c:pt idx="8">
                  <c:v>57.96</c:v>
                </c:pt>
                <c:pt idx="9">
                  <c:v>57.96</c:v>
                </c:pt>
              </c:numCache>
            </c:numRef>
          </c:val>
          <c:extLst>
            <c:ext xmlns:c16="http://schemas.microsoft.com/office/drawing/2014/chart" uri="{C3380CC4-5D6E-409C-BE32-E72D297353CC}">
              <c16:uniqueId val="{00000005-781F-4AC2-8584-64FB3D2C2EE0}"/>
            </c:ext>
          </c:extLst>
        </c:ser>
        <c:ser>
          <c:idx val="6"/>
          <c:order val="6"/>
          <c:tx>
            <c:strRef>
              <c:f>Grafici!$B$60</c:f>
              <c:strCache>
                <c:ptCount val="1"/>
                <c:pt idx="0">
                  <c:v>Electricity Import</c:v>
                </c:pt>
              </c:strCache>
            </c:strRef>
          </c:tx>
          <c:spPr>
            <a:solidFill>
              <a:schemeClr val="accent1">
                <a:lumMod val="60000"/>
              </a:schemeClr>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60:$L$60</c:f>
              <c:numCache>
                <c:formatCode>_-* #,##0_-;\-* #,##0_-;_-* "-"??_-;_-@_-</c:formatCode>
                <c:ptCount val="10"/>
                <c:pt idx="0">
                  <c:v>12.18</c:v>
                </c:pt>
                <c:pt idx="1">
                  <c:v>63.43</c:v>
                </c:pt>
                <c:pt idx="2">
                  <c:v>12.19</c:v>
                </c:pt>
                <c:pt idx="3">
                  <c:v>24.83</c:v>
                </c:pt>
                <c:pt idx="4">
                  <c:v>14.65</c:v>
                </c:pt>
                <c:pt idx="5">
                  <c:v>11.97</c:v>
                </c:pt>
                <c:pt idx="6">
                  <c:v>62.39</c:v>
                </c:pt>
                <c:pt idx="7">
                  <c:v>11.98</c:v>
                </c:pt>
                <c:pt idx="8">
                  <c:v>24.43</c:v>
                </c:pt>
                <c:pt idx="9">
                  <c:v>14.4</c:v>
                </c:pt>
              </c:numCache>
            </c:numRef>
          </c:val>
          <c:extLst>
            <c:ext xmlns:c16="http://schemas.microsoft.com/office/drawing/2014/chart" uri="{C3380CC4-5D6E-409C-BE32-E72D297353CC}">
              <c16:uniqueId val="{00000006-781F-4AC2-8584-64FB3D2C2EE0}"/>
            </c:ext>
          </c:extLst>
        </c:ser>
        <c:ser>
          <c:idx val="7"/>
          <c:order val="7"/>
          <c:tx>
            <c:strRef>
              <c:f>Grafici!$B$58</c:f>
              <c:strCache>
                <c:ptCount val="1"/>
                <c:pt idx="0">
                  <c:v>River hydro</c:v>
                </c:pt>
              </c:strCache>
            </c:strRef>
          </c:tx>
          <c:spPr>
            <a:solidFill>
              <a:schemeClr val="accent2">
                <a:lumMod val="60000"/>
              </a:schemeClr>
            </a:solidFill>
            <a:ln>
              <a:solidFill>
                <a:schemeClr val="tx1"/>
              </a:solidFill>
            </a:ln>
            <a:effectLst/>
          </c:spPr>
          <c:invertIfNegative val="0"/>
          <c:val>
            <c:numRef>
              <c:f>Grafici!$C$58:$L$58</c:f>
              <c:numCache>
                <c:formatCode>_-* #,##0.0_-;\-* #,##0.0_-;_-* "-"??_-;_-@_-</c:formatCode>
                <c:ptCount val="10"/>
                <c:pt idx="0">
                  <c:v>0.47</c:v>
                </c:pt>
                <c:pt idx="1">
                  <c:v>0.47</c:v>
                </c:pt>
                <c:pt idx="2">
                  <c:v>0.47</c:v>
                </c:pt>
                <c:pt idx="3">
                  <c:v>0.47</c:v>
                </c:pt>
                <c:pt idx="4">
                  <c:v>0.47</c:v>
                </c:pt>
                <c:pt idx="5">
                  <c:v>0.47</c:v>
                </c:pt>
                <c:pt idx="6">
                  <c:v>0.47</c:v>
                </c:pt>
                <c:pt idx="7">
                  <c:v>0.47</c:v>
                </c:pt>
                <c:pt idx="8">
                  <c:v>0.47</c:v>
                </c:pt>
                <c:pt idx="9">
                  <c:v>0.47</c:v>
                </c:pt>
              </c:numCache>
            </c:numRef>
          </c:val>
          <c:extLst>
            <c:ext xmlns:c16="http://schemas.microsoft.com/office/drawing/2014/chart" uri="{C3380CC4-5D6E-409C-BE32-E72D297353CC}">
              <c16:uniqueId val="{00000007-781F-4AC2-8584-64FB3D2C2EE0}"/>
            </c:ext>
          </c:extLst>
        </c:ser>
        <c:dLbls>
          <c:showLegendKey val="0"/>
          <c:showVal val="0"/>
          <c:showCatName val="0"/>
          <c:showSerName val="0"/>
          <c:showPercent val="0"/>
          <c:showBubbleSize val="0"/>
        </c:dLbls>
        <c:gapWidth val="150"/>
        <c:overlap val="100"/>
        <c:axId val="979594088"/>
        <c:axId val="979597040"/>
      </c:barChart>
      <c:catAx>
        <c:axId val="979594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979597040"/>
        <c:crosses val="autoZero"/>
        <c:auto val="1"/>
        <c:lblAlgn val="ctr"/>
        <c:lblOffset val="100"/>
        <c:noMultiLvlLbl val="0"/>
      </c:catAx>
      <c:valAx>
        <c:axId val="9795970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nergy consumption [G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9594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Grafici!$B$78</c:f>
              <c:strCache>
                <c:ptCount val="1"/>
                <c:pt idx="0">
                  <c:v>Natural Gas</c:v>
                </c:pt>
              </c:strCache>
            </c:strRef>
          </c:tx>
          <c:spPr>
            <a:solidFill>
              <a:schemeClr val="accent3"/>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78:$L$78</c:f>
              <c:numCache>
                <c:formatCode>_-* #,##0_-;\-* #,##0_-;_-* "-"??_-;_-@_-</c:formatCode>
                <c:ptCount val="10"/>
                <c:pt idx="0">
                  <c:v>285.67</c:v>
                </c:pt>
                <c:pt idx="1">
                  <c:v>285.78000000000003</c:v>
                </c:pt>
                <c:pt idx="2">
                  <c:v>286.02</c:v>
                </c:pt>
                <c:pt idx="3">
                  <c:v>286.32</c:v>
                </c:pt>
                <c:pt idx="4">
                  <c:v>278.02999999999997</c:v>
                </c:pt>
                <c:pt idx="5">
                  <c:v>235.59</c:v>
                </c:pt>
                <c:pt idx="6">
                  <c:v>285.86</c:v>
                </c:pt>
                <c:pt idx="7">
                  <c:v>286.14</c:v>
                </c:pt>
                <c:pt idx="8">
                  <c:v>277.86</c:v>
                </c:pt>
                <c:pt idx="9">
                  <c:v>235.35</c:v>
                </c:pt>
              </c:numCache>
            </c:numRef>
          </c:val>
          <c:extLst>
            <c:ext xmlns:c16="http://schemas.microsoft.com/office/drawing/2014/chart" uri="{C3380CC4-5D6E-409C-BE32-E72D297353CC}">
              <c16:uniqueId val="{00000000-7E91-46FF-8A31-C7C9E266188F}"/>
            </c:ext>
          </c:extLst>
        </c:ser>
        <c:ser>
          <c:idx val="3"/>
          <c:order val="1"/>
          <c:tx>
            <c:strRef>
              <c:f>Grafici!$B$79</c:f>
              <c:strCache>
                <c:ptCount val="1"/>
                <c:pt idx="0">
                  <c:v>Biomass</c:v>
                </c:pt>
              </c:strCache>
            </c:strRef>
          </c:tx>
          <c:spPr>
            <a:solidFill>
              <a:schemeClr val="accent4"/>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79:$L$79</c:f>
              <c:numCache>
                <c:formatCode>_-* #,##0_-;\-* #,##0_-;_-* "-"??_-;_-@_-</c:formatCode>
                <c:ptCount val="10"/>
                <c:pt idx="0">
                  <c:v>16.62</c:v>
                </c:pt>
                <c:pt idx="1">
                  <c:v>16.93</c:v>
                </c:pt>
                <c:pt idx="2">
                  <c:v>17.38</c:v>
                </c:pt>
                <c:pt idx="3">
                  <c:v>18.010000000000002</c:v>
                </c:pt>
                <c:pt idx="4">
                  <c:v>18.71</c:v>
                </c:pt>
                <c:pt idx="5">
                  <c:v>20.02</c:v>
                </c:pt>
                <c:pt idx="6">
                  <c:v>17.170000000000002</c:v>
                </c:pt>
                <c:pt idx="7">
                  <c:v>17.760000000000002</c:v>
                </c:pt>
                <c:pt idx="8">
                  <c:v>18.399999999999999</c:v>
                </c:pt>
                <c:pt idx="9">
                  <c:v>19.68</c:v>
                </c:pt>
              </c:numCache>
            </c:numRef>
          </c:val>
          <c:extLst>
            <c:ext xmlns:c16="http://schemas.microsoft.com/office/drawing/2014/chart" uri="{C3380CC4-5D6E-409C-BE32-E72D297353CC}">
              <c16:uniqueId val="{00000001-7E91-46FF-8A31-C7C9E266188F}"/>
            </c:ext>
          </c:extLst>
        </c:ser>
        <c:ser>
          <c:idx val="0"/>
          <c:order val="2"/>
          <c:tx>
            <c:strRef>
              <c:f>Grafici!$B$76</c:f>
              <c:strCache>
                <c:ptCount val="1"/>
                <c:pt idx="0">
                  <c:v>Coal</c:v>
                </c:pt>
              </c:strCache>
            </c:strRef>
          </c:tx>
          <c:spPr>
            <a:solidFill>
              <a:schemeClr val="accent1"/>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76:$L$76</c:f>
              <c:numCache>
                <c:formatCode>_-* #,##0_-;\-* #,##0_-;_-* "-"??_-;_-@_-</c:formatCode>
                <c:ptCount val="10"/>
                <c:pt idx="0">
                  <c:v>0</c:v>
                </c:pt>
                <c:pt idx="1">
                  <c:v>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2-7E91-46FF-8A31-C7C9E266188F}"/>
            </c:ext>
          </c:extLst>
        </c:ser>
        <c:ser>
          <c:idx val="1"/>
          <c:order val="3"/>
          <c:tx>
            <c:strRef>
              <c:f>Grafici!$B$77</c:f>
              <c:strCache>
                <c:ptCount val="1"/>
                <c:pt idx="0">
                  <c:v>Oil</c:v>
                </c:pt>
              </c:strCache>
            </c:strRef>
          </c:tx>
          <c:spPr>
            <a:solidFill>
              <a:schemeClr val="accent2"/>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77:$L$77</c:f>
              <c:numCache>
                <c:formatCode>_-* #,##0_-;\-* #,##0_-;_-* "-"??_-;_-@_-</c:formatCode>
                <c:ptCount val="10"/>
                <c:pt idx="0">
                  <c:v>239.91</c:v>
                </c:pt>
                <c:pt idx="1">
                  <c:v>224.72</c:v>
                </c:pt>
                <c:pt idx="2">
                  <c:v>194.35</c:v>
                </c:pt>
                <c:pt idx="3">
                  <c:v>148.80000000000001</c:v>
                </c:pt>
                <c:pt idx="4">
                  <c:v>126.03</c:v>
                </c:pt>
                <c:pt idx="5">
                  <c:v>1.75</c:v>
                </c:pt>
                <c:pt idx="6">
                  <c:v>194.35</c:v>
                </c:pt>
                <c:pt idx="7">
                  <c:v>148.80000000000001</c:v>
                </c:pt>
                <c:pt idx="8">
                  <c:v>126.03</c:v>
                </c:pt>
                <c:pt idx="9">
                  <c:v>1.75</c:v>
                </c:pt>
              </c:numCache>
            </c:numRef>
          </c:val>
          <c:extLst>
            <c:ext xmlns:c16="http://schemas.microsoft.com/office/drawing/2014/chart" uri="{C3380CC4-5D6E-409C-BE32-E72D297353CC}">
              <c16:uniqueId val="{00000003-7E91-46FF-8A31-C7C9E266188F}"/>
            </c:ext>
          </c:extLst>
        </c:ser>
        <c:ser>
          <c:idx val="4"/>
          <c:order val="4"/>
          <c:tx>
            <c:strRef>
              <c:f>Grafici!$B$80</c:f>
              <c:strCache>
                <c:ptCount val="1"/>
                <c:pt idx="0">
                  <c:v>Wind</c:v>
                </c:pt>
              </c:strCache>
            </c:strRef>
          </c:tx>
          <c:spPr>
            <a:solidFill>
              <a:schemeClr val="accent5"/>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80:$L$80</c:f>
              <c:numCache>
                <c:formatCode>_-* #,##0_-;\-* #,##0_-;_-* "-"??_-;_-@_-</c:formatCode>
                <c:ptCount val="10"/>
                <c:pt idx="0">
                  <c:v>0</c:v>
                </c:pt>
                <c:pt idx="1">
                  <c:v>0</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4-7E91-46FF-8A31-C7C9E266188F}"/>
            </c:ext>
          </c:extLst>
        </c:ser>
        <c:ser>
          <c:idx val="5"/>
          <c:order val="5"/>
          <c:tx>
            <c:strRef>
              <c:f>Grafici!$B$82</c:f>
              <c:strCache>
                <c:ptCount val="1"/>
                <c:pt idx="0">
                  <c:v>PV</c:v>
                </c:pt>
              </c:strCache>
            </c:strRef>
          </c:tx>
          <c:spPr>
            <a:solidFill>
              <a:schemeClr val="accent6"/>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82:$L$82</c:f>
              <c:numCache>
                <c:formatCode>_-* #,##0.0_-;\-* #,##0.0_-;_-* "-"??_-;_-@_-</c:formatCode>
                <c:ptCount val="10"/>
                <c:pt idx="0">
                  <c:v>52</c:v>
                </c:pt>
                <c:pt idx="1">
                  <c:v>52</c:v>
                </c:pt>
                <c:pt idx="2">
                  <c:v>52</c:v>
                </c:pt>
                <c:pt idx="3">
                  <c:v>52</c:v>
                </c:pt>
                <c:pt idx="4">
                  <c:v>52</c:v>
                </c:pt>
                <c:pt idx="5">
                  <c:v>52</c:v>
                </c:pt>
                <c:pt idx="6">
                  <c:v>57.96</c:v>
                </c:pt>
                <c:pt idx="7">
                  <c:v>57.96</c:v>
                </c:pt>
                <c:pt idx="8">
                  <c:v>57.96</c:v>
                </c:pt>
                <c:pt idx="9">
                  <c:v>57.96</c:v>
                </c:pt>
              </c:numCache>
            </c:numRef>
          </c:val>
          <c:extLst>
            <c:ext xmlns:c16="http://schemas.microsoft.com/office/drawing/2014/chart" uri="{C3380CC4-5D6E-409C-BE32-E72D297353CC}">
              <c16:uniqueId val="{00000005-7E91-46FF-8A31-C7C9E266188F}"/>
            </c:ext>
          </c:extLst>
        </c:ser>
        <c:ser>
          <c:idx val="6"/>
          <c:order val="6"/>
          <c:tx>
            <c:strRef>
              <c:f>Grafici!$B$83</c:f>
              <c:strCache>
                <c:ptCount val="1"/>
                <c:pt idx="0">
                  <c:v>Electricity import</c:v>
                </c:pt>
              </c:strCache>
            </c:strRef>
          </c:tx>
          <c:spPr>
            <a:solidFill>
              <a:schemeClr val="accent1">
                <a:lumMod val="60000"/>
              </a:schemeClr>
            </a:solidFill>
            <a:ln>
              <a:solidFill>
                <a:schemeClr val="tx1"/>
              </a:solidFill>
            </a:ln>
            <a:effectLst/>
          </c:spPr>
          <c:invertIfNegative val="0"/>
          <c:cat>
            <c:strRef>
              <c:f>Grafici!$C$52:$L$52</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83:$L$83</c:f>
              <c:numCache>
                <c:formatCode>_-* #,##0_-;\-* #,##0_-;_-* "-"??_-;_-@_-</c:formatCode>
                <c:ptCount val="10"/>
                <c:pt idx="0">
                  <c:v>12.18</c:v>
                </c:pt>
                <c:pt idx="1">
                  <c:v>14.46</c:v>
                </c:pt>
                <c:pt idx="2">
                  <c:v>19.18</c:v>
                </c:pt>
                <c:pt idx="3">
                  <c:v>26.49</c:v>
                </c:pt>
                <c:pt idx="4">
                  <c:v>36.67</c:v>
                </c:pt>
                <c:pt idx="5">
                  <c:v>63.71</c:v>
                </c:pt>
                <c:pt idx="6">
                  <c:v>18.87</c:v>
                </c:pt>
                <c:pt idx="7">
                  <c:v>26.08</c:v>
                </c:pt>
                <c:pt idx="8">
                  <c:v>36.1</c:v>
                </c:pt>
                <c:pt idx="9">
                  <c:v>62.66</c:v>
                </c:pt>
              </c:numCache>
            </c:numRef>
          </c:val>
          <c:extLst>
            <c:ext xmlns:c16="http://schemas.microsoft.com/office/drawing/2014/chart" uri="{C3380CC4-5D6E-409C-BE32-E72D297353CC}">
              <c16:uniqueId val="{00000006-7E91-46FF-8A31-C7C9E266188F}"/>
            </c:ext>
          </c:extLst>
        </c:ser>
        <c:dLbls>
          <c:showLegendKey val="0"/>
          <c:showVal val="0"/>
          <c:showCatName val="0"/>
          <c:showSerName val="0"/>
          <c:showPercent val="0"/>
          <c:showBubbleSize val="0"/>
        </c:dLbls>
        <c:gapWidth val="150"/>
        <c:overlap val="100"/>
        <c:axId val="979594088"/>
        <c:axId val="979597040"/>
      </c:barChart>
      <c:catAx>
        <c:axId val="979594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979597040"/>
        <c:crosses val="autoZero"/>
        <c:auto val="1"/>
        <c:lblAlgn val="ctr"/>
        <c:lblOffset val="100"/>
        <c:noMultiLvlLbl val="0"/>
      </c:catAx>
      <c:valAx>
        <c:axId val="9795970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nergy consumption [G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9594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rafici!$B$99</c:f>
              <c:strCache>
                <c:ptCount val="1"/>
                <c:pt idx="0">
                  <c:v>Heat scenarios</c:v>
                </c:pt>
              </c:strCache>
            </c:strRef>
          </c:tx>
          <c:spPr>
            <a:ln w="28575" cap="rnd">
              <a:solidFill>
                <a:srgbClr val="C00000"/>
              </a:solidFill>
              <a:round/>
            </a:ln>
            <a:effectLst/>
          </c:spPr>
          <c:marker>
            <c:symbol val="square"/>
            <c:size val="7"/>
            <c:spPr>
              <a:solidFill>
                <a:srgbClr val="DC4040"/>
              </a:solidFill>
              <a:ln w="9525">
                <a:solidFill>
                  <a:srgbClr val="C00000"/>
                </a:solidFill>
              </a:ln>
              <a:effectLst/>
            </c:spPr>
          </c:marker>
          <c:cat>
            <c:strRef>
              <c:f>Grafici!$C$98:$L$98</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99:$L$99</c:f>
              <c:numCache>
                <c:formatCode>0.0%</c:formatCode>
                <c:ptCount val="10"/>
                <c:pt idx="0">
                  <c:v>0.11599999999999999</c:v>
                </c:pt>
                <c:pt idx="1">
                  <c:v>0.182</c:v>
                </c:pt>
                <c:pt idx="2">
                  <c:v>0.11199999999999999</c:v>
                </c:pt>
                <c:pt idx="3">
                  <c:v>0.13100000000000001</c:v>
                </c:pt>
                <c:pt idx="4">
                  <c:v>0.13500000000000001</c:v>
                </c:pt>
                <c:pt idx="5">
                  <c:v>0.125</c:v>
                </c:pt>
                <c:pt idx="6">
                  <c:v>0.19399999999999998</c:v>
                </c:pt>
                <c:pt idx="7">
                  <c:v>0.121</c:v>
                </c:pt>
                <c:pt idx="8">
                  <c:v>0.14000000000000001</c:v>
                </c:pt>
                <c:pt idx="9">
                  <c:v>0.14400000000000002</c:v>
                </c:pt>
              </c:numCache>
            </c:numRef>
          </c:val>
          <c:smooth val="0"/>
          <c:extLst>
            <c:ext xmlns:c16="http://schemas.microsoft.com/office/drawing/2014/chart" uri="{C3380CC4-5D6E-409C-BE32-E72D297353CC}">
              <c16:uniqueId val="{00000000-C19A-4B5D-A778-2D8F870326C8}"/>
            </c:ext>
          </c:extLst>
        </c:ser>
        <c:dLbls>
          <c:showLegendKey val="0"/>
          <c:showVal val="0"/>
          <c:showCatName val="0"/>
          <c:showSerName val="0"/>
          <c:showPercent val="0"/>
          <c:showBubbleSize val="0"/>
        </c:dLbls>
        <c:marker val="1"/>
        <c:smooth val="0"/>
        <c:axId val="391752992"/>
        <c:axId val="391757256"/>
      </c:lineChart>
      <c:catAx>
        <c:axId val="39175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7256"/>
        <c:crosses val="autoZero"/>
        <c:auto val="1"/>
        <c:lblAlgn val="ctr"/>
        <c:lblOffset val="100"/>
        <c:noMultiLvlLbl val="0"/>
      </c:catAx>
      <c:valAx>
        <c:axId val="39175725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Renewable share of fuel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2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ci!$B$115</c:f>
              <c:strCache>
                <c:ptCount val="1"/>
                <c:pt idx="0">
                  <c:v>Heat scenarios</c:v>
                </c:pt>
              </c:strCache>
            </c:strRef>
          </c:tx>
          <c:spPr>
            <a:solidFill>
              <a:srgbClr val="C00000"/>
            </a:solidFill>
            <a:ln>
              <a:solidFill>
                <a:schemeClr val="tx1"/>
              </a:solidFill>
            </a:ln>
            <a:effectLst/>
          </c:spPr>
          <c:invertIfNegative val="0"/>
          <c:dPt>
            <c:idx val="0"/>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1-0CE1-420B-8038-FD2DA9696CD5}"/>
              </c:ext>
            </c:extLst>
          </c:dPt>
          <c:cat>
            <c:strRef>
              <c:f>Grafici!$C$114:$L$114</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15:$L$115</c:f>
              <c:numCache>
                <c:formatCode>_-* #,##0_-;\-* #,##0_-;_-* "-"??_-;_-@_-</c:formatCode>
                <c:ptCount val="10"/>
                <c:pt idx="0">
                  <c:v>111.93112000000001</c:v>
                </c:pt>
                <c:pt idx="1">
                  <c:v>89.574119999999994</c:v>
                </c:pt>
                <c:pt idx="2">
                  <c:v>112.43295999999999</c:v>
                </c:pt>
                <c:pt idx="3">
                  <c:v>102.03872</c:v>
                </c:pt>
                <c:pt idx="4">
                  <c:v>93.837599999999995</c:v>
                </c:pt>
                <c:pt idx="5">
                  <c:v>109.62147999999999</c:v>
                </c:pt>
                <c:pt idx="6">
                  <c:v>87.379760000000005</c:v>
                </c:pt>
                <c:pt idx="7">
                  <c:v>110.12232</c:v>
                </c:pt>
                <c:pt idx="8">
                  <c:v>99.74011999999999</c:v>
                </c:pt>
                <c:pt idx="9">
                  <c:v>91.510599999999997</c:v>
                </c:pt>
              </c:numCache>
            </c:numRef>
          </c:val>
          <c:extLst>
            <c:ext xmlns:c16="http://schemas.microsoft.com/office/drawing/2014/chart" uri="{C3380CC4-5D6E-409C-BE32-E72D297353CC}">
              <c16:uniqueId val="{00000002-0CE1-420B-8038-FD2DA9696CD5}"/>
            </c:ext>
          </c:extLst>
        </c:ser>
        <c:dLbls>
          <c:showLegendKey val="0"/>
          <c:showVal val="0"/>
          <c:showCatName val="0"/>
          <c:showSerName val="0"/>
          <c:showPercent val="0"/>
          <c:showBubbleSize val="0"/>
        </c:dLbls>
        <c:gapWidth val="219"/>
        <c:overlap val="-27"/>
        <c:axId val="897388496"/>
        <c:axId val="897389152"/>
      </c:barChart>
      <c:catAx>
        <c:axId val="8973884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t-IT"/>
                  <a:t>Heat</a:t>
                </a:r>
                <a:r>
                  <a:rPr lang="it-IT" baseline="0"/>
                  <a:t> scenarios</a:t>
                </a:r>
                <a:endParaRPr lang="it-IT"/>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897389152"/>
        <c:crosses val="autoZero"/>
        <c:auto val="1"/>
        <c:lblAlgn val="ctr"/>
        <c:lblOffset val="100"/>
        <c:noMultiLvlLbl val="0"/>
      </c:catAx>
      <c:valAx>
        <c:axId val="89738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CO2</a:t>
                </a:r>
                <a:r>
                  <a:rPr lang="en-GB" baseline="0"/>
                  <a:t> emissions [k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97388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Grafici!$B$100</c:f>
              <c:strCache>
                <c:ptCount val="1"/>
                <c:pt idx="0">
                  <c:v>Transport scenarios</c:v>
                </c:pt>
              </c:strCache>
            </c:strRef>
          </c:tx>
          <c:spPr>
            <a:ln w="28575" cap="rnd">
              <a:solidFill>
                <a:srgbClr val="92D050"/>
              </a:solidFill>
              <a:round/>
            </a:ln>
            <a:effectLst/>
          </c:spPr>
          <c:marker>
            <c:symbol val="square"/>
            <c:size val="7"/>
            <c:spPr>
              <a:solidFill>
                <a:schemeClr val="accent6">
                  <a:lumMod val="60000"/>
                  <a:lumOff val="40000"/>
                </a:schemeClr>
              </a:solidFill>
              <a:ln w="9525">
                <a:solidFill>
                  <a:srgbClr val="92D050"/>
                </a:solidFill>
              </a:ln>
              <a:effectLst/>
            </c:spPr>
          </c:marker>
          <c:cat>
            <c:strRef>
              <c:f>Grafici!$C$98:$L$98</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00:$L$100</c:f>
              <c:numCache>
                <c:formatCode>0.0%</c:formatCode>
                <c:ptCount val="10"/>
                <c:pt idx="0">
                  <c:v>0.11599999999999999</c:v>
                </c:pt>
                <c:pt idx="1">
                  <c:v>0.12</c:v>
                </c:pt>
                <c:pt idx="2">
                  <c:v>0.127</c:v>
                </c:pt>
                <c:pt idx="3">
                  <c:v>0.13900000000000001</c:v>
                </c:pt>
                <c:pt idx="4">
                  <c:v>0.15</c:v>
                </c:pt>
                <c:pt idx="5">
                  <c:v>0.23399999999999999</c:v>
                </c:pt>
                <c:pt idx="6">
                  <c:v>0.13600000000000001</c:v>
                </c:pt>
                <c:pt idx="7">
                  <c:v>0.14899999999999999</c:v>
                </c:pt>
                <c:pt idx="8">
                  <c:v>0.16</c:v>
                </c:pt>
                <c:pt idx="9">
                  <c:v>0.248</c:v>
                </c:pt>
              </c:numCache>
            </c:numRef>
          </c:val>
          <c:smooth val="0"/>
          <c:extLst>
            <c:ext xmlns:c16="http://schemas.microsoft.com/office/drawing/2014/chart" uri="{C3380CC4-5D6E-409C-BE32-E72D297353CC}">
              <c16:uniqueId val="{00000001-7E07-444D-8CB8-15C12B75D2EA}"/>
            </c:ext>
          </c:extLst>
        </c:ser>
        <c:dLbls>
          <c:showLegendKey val="0"/>
          <c:showVal val="0"/>
          <c:showCatName val="0"/>
          <c:showSerName val="0"/>
          <c:showPercent val="0"/>
          <c:showBubbleSize val="0"/>
        </c:dLbls>
        <c:marker val="1"/>
        <c:smooth val="0"/>
        <c:axId val="391752992"/>
        <c:axId val="391757256"/>
      </c:lineChart>
      <c:catAx>
        <c:axId val="39175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7256"/>
        <c:crosses val="autoZero"/>
        <c:auto val="1"/>
        <c:lblAlgn val="ctr"/>
        <c:lblOffset val="100"/>
        <c:noMultiLvlLbl val="0"/>
      </c:catAx>
      <c:valAx>
        <c:axId val="39175725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Renewable share of fuel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2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Grafici!$B$116</c:f>
              <c:strCache>
                <c:ptCount val="1"/>
                <c:pt idx="0">
                  <c:v>Transport scenarios</c:v>
                </c:pt>
              </c:strCache>
            </c:strRef>
          </c:tx>
          <c:spPr>
            <a:solidFill>
              <a:schemeClr val="accent5">
                <a:lumMod val="75000"/>
              </a:schemeClr>
            </a:solidFill>
            <a:ln>
              <a:solidFill>
                <a:schemeClr val="tx1"/>
              </a:solidFill>
            </a:ln>
            <a:effectLst/>
          </c:spPr>
          <c:invertIfNegative val="0"/>
          <c:dPt>
            <c:idx val="0"/>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1-F813-4BD6-BA38-ED85FA5B0299}"/>
              </c:ext>
            </c:extLst>
          </c:dPt>
          <c:cat>
            <c:strRef>
              <c:f>Grafici!$C$114:$L$114</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16:$L$116</c:f>
              <c:numCache>
                <c:formatCode>_-* #,##0_-;\-* #,##0_-;_-* "-"??_-;_-@_-</c:formatCode>
                <c:ptCount val="10"/>
                <c:pt idx="0">
                  <c:v>111.93112000000001</c:v>
                </c:pt>
                <c:pt idx="1">
                  <c:v>109.00363999999999</c:v>
                </c:pt>
                <c:pt idx="2">
                  <c:v>103.15512000000001</c:v>
                </c:pt>
                <c:pt idx="3">
                  <c:v>94.368159999999989</c:v>
                </c:pt>
                <c:pt idx="4">
                  <c:v>90.985280000000003</c:v>
                </c:pt>
                <c:pt idx="5">
                  <c:v>60.064639999999997</c:v>
                </c:pt>
                <c:pt idx="6">
                  <c:v>100.85708000000001</c:v>
                </c:pt>
                <c:pt idx="7">
                  <c:v>92.088719999999995</c:v>
                </c:pt>
                <c:pt idx="8">
                  <c:v>88.728400000000008</c:v>
                </c:pt>
                <c:pt idx="9">
                  <c:v>57.874439999999993</c:v>
                </c:pt>
              </c:numCache>
            </c:numRef>
          </c:val>
          <c:extLst>
            <c:ext xmlns:c16="http://schemas.microsoft.com/office/drawing/2014/chart" uri="{C3380CC4-5D6E-409C-BE32-E72D297353CC}">
              <c16:uniqueId val="{00000002-F813-4BD6-BA38-ED85FA5B0299}"/>
            </c:ext>
          </c:extLst>
        </c:ser>
        <c:dLbls>
          <c:showLegendKey val="0"/>
          <c:showVal val="0"/>
          <c:showCatName val="0"/>
          <c:showSerName val="0"/>
          <c:showPercent val="0"/>
          <c:showBubbleSize val="0"/>
        </c:dLbls>
        <c:gapWidth val="219"/>
        <c:overlap val="-27"/>
        <c:axId val="897388496"/>
        <c:axId val="897389152"/>
      </c:barChart>
      <c:catAx>
        <c:axId val="8973884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t-IT"/>
                  <a:t>Transport scenario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897389152"/>
        <c:crosses val="autoZero"/>
        <c:auto val="1"/>
        <c:lblAlgn val="ctr"/>
        <c:lblOffset val="100"/>
        <c:noMultiLvlLbl val="0"/>
      </c:catAx>
      <c:valAx>
        <c:axId val="89738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CO2</a:t>
                </a:r>
                <a:r>
                  <a:rPr lang="en-GB" baseline="0"/>
                  <a:t> emissions [k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97388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mport</c:v>
          </c:tx>
          <c:spPr>
            <a:solidFill>
              <a:schemeClr val="accent2">
                <a:lumMod val="75000"/>
              </a:schemeClr>
            </a:solidFill>
            <a:ln>
              <a:solidFill>
                <a:schemeClr val="tx1"/>
              </a:solidFill>
            </a:ln>
            <a:effectLst/>
          </c:spPr>
          <c:invertIfNegative val="0"/>
          <c:dPt>
            <c:idx val="0"/>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1-37C4-48C4-92D1-8442691FBEDD}"/>
              </c:ext>
            </c:extLst>
          </c:dPt>
          <c:cat>
            <c:strRef>
              <c:f>Grafici!$C$139:$L$139</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40:$L$140</c:f>
              <c:numCache>
                <c:formatCode>General</c:formatCode>
                <c:ptCount val="10"/>
                <c:pt idx="0">
                  <c:v>12.18</c:v>
                </c:pt>
                <c:pt idx="1">
                  <c:v>63.43</c:v>
                </c:pt>
                <c:pt idx="2">
                  <c:v>12.19</c:v>
                </c:pt>
                <c:pt idx="3">
                  <c:v>24.83</c:v>
                </c:pt>
                <c:pt idx="4">
                  <c:v>14.65</c:v>
                </c:pt>
                <c:pt idx="5">
                  <c:v>11.97</c:v>
                </c:pt>
                <c:pt idx="6">
                  <c:v>62.39</c:v>
                </c:pt>
                <c:pt idx="7">
                  <c:v>11.98</c:v>
                </c:pt>
                <c:pt idx="8">
                  <c:v>24.43</c:v>
                </c:pt>
                <c:pt idx="9">
                  <c:v>14.4</c:v>
                </c:pt>
              </c:numCache>
            </c:numRef>
          </c:val>
          <c:extLst>
            <c:ext xmlns:c16="http://schemas.microsoft.com/office/drawing/2014/chart" uri="{C3380CC4-5D6E-409C-BE32-E72D297353CC}">
              <c16:uniqueId val="{00000002-37C4-48C4-92D1-8442691FBEDD}"/>
            </c:ext>
          </c:extLst>
        </c:ser>
        <c:ser>
          <c:idx val="1"/>
          <c:order val="1"/>
          <c:tx>
            <c:v>Export</c:v>
          </c:tx>
          <c:spPr>
            <a:solidFill>
              <a:schemeClr val="accent4">
                <a:lumMod val="60000"/>
                <a:lumOff val="40000"/>
              </a:schemeClr>
            </a:solidFill>
            <a:ln>
              <a:solidFill>
                <a:sysClr val="windowText" lastClr="000000"/>
              </a:solidFill>
            </a:ln>
            <a:effectLst/>
          </c:spPr>
          <c:invertIfNegative val="0"/>
          <c:val>
            <c:numRef>
              <c:f>Grafici!$C$142:$L$142</c:f>
              <c:numCache>
                <c:formatCode>General</c:formatCode>
                <c:ptCount val="10"/>
                <c:pt idx="0">
                  <c:v>34.380000000000003</c:v>
                </c:pt>
                <c:pt idx="1">
                  <c:v>23.05</c:v>
                </c:pt>
                <c:pt idx="2">
                  <c:v>34.380000000000003</c:v>
                </c:pt>
                <c:pt idx="3">
                  <c:v>30.35</c:v>
                </c:pt>
                <c:pt idx="4">
                  <c:v>33.49</c:v>
                </c:pt>
                <c:pt idx="5">
                  <c:v>39.94</c:v>
                </c:pt>
                <c:pt idx="6">
                  <c:v>27.7</c:v>
                </c:pt>
                <c:pt idx="7">
                  <c:v>39.94</c:v>
                </c:pt>
                <c:pt idx="8">
                  <c:v>35.700000000000003</c:v>
                </c:pt>
                <c:pt idx="9">
                  <c:v>39.020000000000003</c:v>
                </c:pt>
              </c:numCache>
            </c:numRef>
          </c:val>
          <c:extLst>
            <c:ext xmlns:c16="http://schemas.microsoft.com/office/drawing/2014/chart" uri="{C3380CC4-5D6E-409C-BE32-E72D297353CC}">
              <c16:uniqueId val="{00000003-37C4-48C4-92D1-8442691FBEDD}"/>
            </c:ext>
          </c:extLst>
        </c:ser>
        <c:dLbls>
          <c:showLegendKey val="0"/>
          <c:showVal val="0"/>
          <c:showCatName val="0"/>
          <c:showSerName val="0"/>
          <c:showPercent val="0"/>
          <c:showBubbleSize val="0"/>
        </c:dLbls>
        <c:gapWidth val="219"/>
        <c:overlap val="-27"/>
        <c:axId val="1148296056"/>
        <c:axId val="1148288512"/>
      </c:barChart>
      <c:catAx>
        <c:axId val="1148296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8288512"/>
        <c:crosses val="autoZero"/>
        <c:auto val="1"/>
        <c:lblAlgn val="ctr"/>
        <c:lblOffset val="100"/>
        <c:noMultiLvlLbl val="0"/>
      </c:catAx>
      <c:valAx>
        <c:axId val="11482885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lectricity import-export [GWh/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8296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C00000"/>
              </a:solidFill>
              <a:round/>
            </a:ln>
            <a:effectLst/>
          </c:spPr>
          <c:marker>
            <c:symbol val="none"/>
          </c:marker>
          <c:yVal>
            <c:numRef>
              <c:f>'Background-Lists'!$AE$6:$AE$8765</c:f>
              <c:numCache>
                <c:formatCode>0.00</c:formatCode>
                <c:ptCount val="8760"/>
                <c:pt idx="0">
                  <c:v>2414.9876743010423</c:v>
                </c:pt>
                <c:pt idx="1">
                  <c:v>2350.2145929521625</c:v>
                </c:pt>
                <c:pt idx="2">
                  <c:v>2249.274774736673</c:v>
                </c:pt>
                <c:pt idx="3">
                  <c:v>2102.9145618196685</c:v>
                </c:pt>
                <c:pt idx="4">
                  <c:v>2442.7461243103021</c:v>
                </c:pt>
                <c:pt idx="5">
                  <c:v>3553.91940167642</c:v>
                </c:pt>
                <c:pt idx="6">
                  <c:v>4803.0521755885584</c:v>
                </c:pt>
                <c:pt idx="7">
                  <c:v>4708.8425197525867</c:v>
                </c:pt>
                <c:pt idx="8">
                  <c:v>4189.8427799294595</c:v>
                </c:pt>
                <c:pt idx="9">
                  <c:v>4500.2327209420901</c:v>
                </c:pt>
                <c:pt idx="10">
                  <c:v>4892.2173640092105</c:v>
                </c:pt>
                <c:pt idx="11">
                  <c:v>5613.9345407545061</c:v>
                </c:pt>
                <c:pt idx="12">
                  <c:v>4978.0136859969216</c:v>
                </c:pt>
                <c:pt idx="13">
                  <c:v>4263.8669956177882</c:v>
                </c:pt>
                <c:pt idx="14">
                  <c:v>5075.1707845247847</c:v>
                </c:pt>
                <c:pt idx="15">
                  <c:v>4981.3800289344081</c:v>
                </c:pt>
                <c:pt idx="16">
                  <c:v>5398.5996265554022</c:v>
                </c:pt>
                <c:pt idx="17">
                  <c:v>5745.9991519167415</c:v>
                </c:pt>
                <c:pt idx="18">
                  <c:v>5687.9587564428348</c:v>
                </c:pt>
                <c:pt idx="19">
                  <c:v>5486.9194439985004</c:v>
                </c:pt>
                <c:pt idx="20">
                  <c:v>5055.4017211272831</c:v>
                </c:pt>
                <c:pt idx="21">
                  <c:v>4424.5278572804727</c:v>
                </c:pt>
                <c:pt idx="22">
                  <c:v>3508.4990069749051</c:v>
                </c:pt>
                <c:pt idx="23">
                  <c:v>2762.387199662382</c:v>
                </c:pt>
                <c:pt idx="24">
                  <c:v>2533.5894372087873</c:v>
                </c:pt>
                <c:pt idx="25">
                  <c:v>2335.0736202198395</c:v>
                </c:pt>
                <c:pt idx="26">
                  <c:v>2335.0710967243836</c:v>
                </c:pt>
                <c:pt idx="27">
                  <c:v>2198.8048656289284</c:v>
                </c:pt>
                <c:pt idx="28">
                  <c:v>2729.5792352468925</c:v>
                </c:pt>
                <c:pt idx="29">
                  <c:v>3596.8213479134583</c:v>
                </c:pt>
                <c:pt idx="30">
                  <c:v>5385.9796257830112</c:v>
                </c:pt>
                <c:pt idx="31">
                  <c:v>6185.0848376586655</c:v>
                </c:pt>
                <c:pt idx="32">
                  <c:v>6344.0675748435169</c:v>
                </c:pt>
                <c:pt idx="33">
                  <c:v>6143.8685863858254</c:v>
                </c:pt>
                <c:pt idx="34">
                  <c:v>5830.9576734132634</c:v>
                </c:pt>
                <c:pt idx="35">
                  <c:v>6078.2602280412129</c:v>
                </c:pt>
                <c:pt idx="36">
                  <c:v>5640.0123427904773</c:v>
                </c:pt>
                <c:pt idx="37">
                  <c:v>5409.1125086225456</c:v>
                </c:pt>
                <c:pt idx="38">
                  <c:v>6025.2668234780804</c:v>
                </c:pt>
                <c:pt idx="39">
                  <c:v>5938.6251305128162</c:v>
                </c:pt>
                <c:pt idx="40">
                  <c:v>5782.1684122788074</c:v>
                </c:pt>
                <c:pt idx="41">
                  <c:v>6217.892802074155</c:v>
                </c:pt>
                <c:pt idx="42">
                  <c:v>6231.3506033377362</c:v>
                </c:pt>
                <c:pt idx="43">
                  <c:v>6425.6622768980069</c:v>
                </c:pt>
                <c:pt idx="44">
                  <c:v>5994.9848780134334</c:v>
                </c:pt>
                <c:pt idx="45">
                  <c:v>4946.051092558987</c:v>
                </c:pt>
                <c:pt idx="46">
                  <c:v>3644.7677615658163</c:v>
                </c:pt>
                <c:pt idx="47">
                  <c:v>2766.5913430910573</c:v>
                </c:pt>
                <c:pt idx="48">
                  <c:v>2545.3691139945349</c:v>
                </c:pt>
                <c:pt idx="49">
                  <c:v>2504.1478157307843</c:v>
                </c:pt>
                <c:pt idx="50">
                  <c:v>2341.8012591039014</c:v>
                </c:pt>
                <c:pt idx="51">
                  <c:v>2669.0153443175991</c:v>
                </c:pt>
                <c:pt idx="52">
                  <c:v>3178.7614263058204</c:v>
                </c:pt>
                <c:pt idx="53">
                  <c:v>4083.0156468165515</c:v>
                </c:pt>
                <c:pt idx="54">
                  <c:v>5714.8768824654499</c:v>
                </c:pt>
                <c:pt idx="55">
                  <c:v>6371.8260248527768</c:v>
                </c:pt>
                <c:pt idx="56">
                  <c:v>6332.2904215532244</c:v>
                </c:pt>
                <c:pt idx="57">
                  <c:v>5290.9321694558503</c:v>
                </c:pt>
                <c:pt idx="58">
                  <c:v>4897.2643549199847</c:v>
                </c:pt>
                <c:pt idx="59">
                  <c:v>4966.2365327066291</c:v>
                </c:pt>
                <c:pt idx="60">
                  <c:v>4305.0832468906283</c:v>
                </c:pt>
                <c:pt idx="61">
                  <c:v>4209.1904195859133</c:v>
                </c:pt>
                <c:pt idx="62">
                  <c:v>5067.6002981586244</c:v>
                </c:pt>
                <c:pt idx="63">
                  <c:v>4829.9703016111735</c:v>
                </c:pt>
                <c:pt idx="64">
                  <c:v>5102.5103342884522</c:v>
                </c:pt>
                <c:pt idx="65">
                  <c:v>5765.3467915731953</c:v>
                </c:pt>
                <c:pt idx="66">
                  <c:v>6044.6144631345351</c:v>
                </c:pt>
                <c:pt idx="67">
                  <c:v>6211.1651631900913</c:v>
                </c:pt>
                <c:pt idx="68">
                  <c:v>5856.1926279671361</c:v>
                </c:pt>
                <c:pt idx="69">
                  <c:v>4830.8106255978182</c:v>
                </c:pt>
                <c:pt idx="70">
                  <c:v>3500.9285206087429</c:v>
                </c:pt>
                <c:pt idx="71">
                  <c:v>2491.5328619493034</c:v>
                </c:pt>
                <c:pt idx="72">
                  <c:v>2492.3706624404917</c:v>
                </c:pt>
                <c:pt idx="73">
                  <c:v>2143.2879656104092</c:v>
                </c:pt>
                <c:pt idx="74">
                  <c:v>2205.5350280084463</c:v>
                </c:pt>
                <c:pt idx="75">
                  <c:v>2208.9013709459327</c:v>
                </c:pt>
                <c:pt idx="76">
                  <c:v>2788.4624782028982</c:v>
                </c:pt>
                <c:pt idx="77">
                  <c:v>3603.5540337884313</c:v>
                </c:pt>
                <c:pt idx="78">
                  <c:v>5566.8334980797035</c:v>
                </c:pt>
                <c:pt idx="79">
                  <c:v>6082.4643714698877</c:v>
                </c:pt>
                <c:pt idx="80">
                  <c:v>6077.4199040545682</c:v>
                </c:pt>
                <c:pt idx="81">
                  <c:v>4864.4563905044961</c:v>
                </c:pt>
                <c:pt idx="82">
                  <c:v>4183.1176645408523</c:v>
                </c:pt>
                <c:pt idx="83">
                  <c:v>3825.6165868715975</c:v>
                </c:pt>
                <c:pt idx="84">
                  <c:v>3408.3995127460594</c:v>
                </c:pt>
                <c:pt idx="85">
                  <c:v>3686.8293838162108</c:v>
                </c:pt>
                <c:pt idx="86">
                  <c:v>4143.5795377458453</c:v>
                </c:pt>
                <c:pt idx="87">
                  <c:v>3791.1304979782758</c:v>
                </c:pt>
                <c:pt idx="88">
                  <c:v>4393.405587829182</c:v>
                </c:pt>
                <c:pt idx="89">
                  <c:v>4839.223959446078</c:v>
                </c:pt>
                <c:pt idx="90">
                  <c:v>5502.9007407174668</c:v>
                </c:pt>
                <c:pt idx="91">
                  <c:v>5653.4701440540584</c:v>
                </c:pt>
                <c:pt idx="92">
                  <c:v>4837.5382644818792</c:v>
                </c:pt>
                <c:pt idx="93">
                  <c:v>4055.2571968072921</c:v>
                </c:pt>
                <c:pt idx="94">
                  <c:v>2806.967270377253</c:v>
                </c:pt>
                <c:pt idx="95">
                  <c:v>2170.2060916330247</c:v>
                </c:pt>
                <c:pt idx="96">
                  <c:v>1803.456403119776</c:v>
                </c:pt>
                <c:pt idx="97">
                  <c:v>1840.4710344593959</c:v>
                </c:pt>
                <c:pt idx="98">
                  <c:v>1724.3877200161276</c:v>
                </c:pt>
                <c:pt idx="99">
                  <c:v>1837.9450155085535</c:v>
                </c:pt>
                <c:pt idx="100">
                  <c:v>2210.5820189192204</c:v>
                </c:pt>
                <c:pt idx="101">
                  <c:v>3085.3946179519485</c:v>
                </c:pt>
                <c:pt idx="102">
                  <c:v>5063.8175784709983</c:v>
                </c:pt>
                <c:pt idx="103">
                  <c:v>5384.2989778097226</c:v>
                </c:pt>
                <c:pt idx="104">
                  <c:v>5280.8331406433899</c:v>
                </c:pt>
                <c:pt idx="105">
                  <c:v>4115.8210877365855</c:v>
                </c:pt>
                <c:pt idx="106">
                  <c:v>3484.1043764076767</c:v>
                </c:pt>
                <c:pt idx="107">
                  <c:v>3438.6839817061618</c:v>
                </c:pt>
                <c:pt idx="108">
                  <c:v>3253.6284894762493</c:v>
                </c:pt>
                <c:pt idx="109">
                  <c:v>3664.9582487043695</c:v>
                </c:pt>
                <c:pt idx="110">
                  <c:v>4336.20551634192</c:v>
                </c:pt>
                <c:pt idx="111">
                  <c:v>3952.6367306185143</c:v>
                </c:pt>
                <c:pt idx="112">
                  <c:v>4332.0013729132434</c:v>
                </c:pt>
                <c:pt idx="113">
                  <c:v>4851.8389132275597</c:v>
                </c:pt>
                <c:pt idx="114">
                  <c:v>5221.1120971961964</c:v>
                </c:pt>
                <c:pt idx="115">
                  <c:v>5067.1788744175747</c:v>
                </c:pt>
                <c:pt idx="116">
                  <c:v>4787.9137263516905</c:v>
                </c:pt>
                <c:pt idx="117">
                  <c:v>4068.7175215663274</c:v>
                </c:pt>
                <c:pt idx="118">
                  <c:v>3051.7463295498151</c:v>
                </c:pt>
                <c:pt idx="119">
                  <c:v>2218.5714055309768</c:v>
                </c:pt>
                <c:pt idx="120">
                  <c:v>2125.6234974226986</c:v>
                </c:pt>
                <c:pt idx="121">
                  <c:v>1935.5210142820117</c:v>
                </c:pt>
                <c:pt idx="122">
                  <c:v>1866.543789504457</c:v>
                </c:pt>
                <c:pt idx="123">
                  <c:v>1821.9662422850415</c:v>
                </c:pt>
                <c:pt idx="124">
                  <c:v>2192.9175507315099</c:v>
                </c:pt>
                <c:pt idx="125">
                  <c:v>2388.9123957605261</c:v>
                </c:pt>
                <c:pt idx="126">
                  <c:v>4376.5839671235708</c:v>
                </c:pt>
                <c:pt idx="127">
                  <c:v>4831.6534730799167</c:v>
                </c:pt>
                <c:pt idx="128">
                  <c:v>5171.4850355705503</c:v>
                </c:pt>
                <c:pt idx="129">
                  <c:v>4576.3590083447561</c:v>
                </c:pt>
                <c:pt idx="130">
                  <c:v>4734.074950811003</c:v>
                </c:pt>
                <c:pt idx="131">
                  <c:v>4251.2495183408519</c:v>
                </c:pt>
                <c:pt idx="132">
                  <c:v>3717.1088057854017</c:v>
                </c:pt>
                <c:pt idx="133">
                  <c:v>3010.5300782769755</c:v>
                </c:pt>
                <c:pt idx="134">
                  <c:v>2920.5245658696786</c:v>
                </c:pt>
                <c:pt idx="135">
                  <c:v>2622.7521021339844</c:v>
                </c:pt>
                <c:pt idx="136">
                  <c:v>3357.9296036383143</c:v>
                </c:pt>
                <c:pt idx="137">
                  <c:v>4360.6026704046035</c:v>
                </c:pt>
                <c:pt idx="138">
                  <c:v>4196.572942308977</c:v>
                </c:pt>
                <c:pt idx="139">
                  <c:v>4157.0398625048811</c:v>
                </c:pt>
                <c:pt idx="140">
                  <c:v>4209.1878960904578</c:v>
                </c:pt>
                <c:pt idx="141">
                  <c:v>3585.0441946231663</c:v>
                </c:pt>
                <c:pt idx="142">
                  <c:v>2746.4033794479587</c:v>
                </c:pt>
                <c:pt idx="143">
                  <c:v>2294.7002164290989</c:v>
                </c:pt>
                <c:pt idx="144">
                  <c:v>2123.9403259539554</c:v>
                </c:pt>
                <c:pt idx="145">
                  <c:v>2004.4957155641112</c:v>
                </c:pt>
                <c:pt idx="146">
                  <c:v>2087.77106559189</c:v>
                </c:pt>
                <c:pt idx="147">
                  <c:v>1773.1744576551291</c:v>
                </c:pt>
                <c:pt idx="148">
                  <c:v>1905.239068817365</c:v>
                </c:pt>
                <c:pt idx="149">
                  <c:v>2193.7603982136093</c:v>
                </c:pt>
                <c:pt idx="150">
                  <c:v>3172.8766349038578</c:v>
                </c:pt>
                <c:pt idx="151">
                  <c:v>4220.9650493807503</c:v>
                </c:pt>
                <c:pt idx="152">
                  <c:v>4544.8153151524157</c:v>
                </c:pt>
                <c:pt idx="153">
                  <c:v>4526.3079994826057</c:v>
                </c:pt>
                <c:pt idx="154">
                  <c:v>4703.793005346356</c:v>
                </c:pt>
                <c:pt idx="155">
                  <c:v>4290.7851216404042</c:v>
                </c:pt>
                <c:pt idx="156">
                  <c:v>4393.4030643337255</c:v>
                </c:pt>
                <c:pt idx="157">
                  <c:v>4049.367358414418</c:v>
                </c:pt>
                <c:pt idx="158">
                  <c:v>4207.507248117171</c:v>
                </c:pt>
                <c:pt idx="159">
                  <c:v>3892.0703161937649</c:v>
                </c:pt>
                <c:pt idx="160">
                  <c:v>4013.1980980523526</c:v>
                </c:pt>
                <c:pt idx="161">
                  <c:v>4503.5990638795756</c:v>
                </c:pt>
                <c:pt idx="162">
                  <c:v>5085.6836665919291</c:v>
                </c:pt>
                <c:pt idx="163">
                  <c:v>5016.7114888052856</c:v>
                </c:pt>
                <c:pt idx="164">
                  <c:v>4571.7309176795761</c:v>
                </c:pt>
                <c:pt idx="165">
                  <c:v>3999.7402967887729</c:v>
                </c:pt>
                <c:pt idx="166">
                  <c:v>3042.4951952103656</c:v>
                </c:pt>
                <c:pt idx="167">
                  <c:v>2330.0266293090649</c:v>
                </c:pt>
                <c:pt idx="168">
                  <c:v>2065.0621299888603</c:v>
                </c:pt>
                <c:pt idx="169">
                  <c:v>1951.502311000979</c:v>
                </c:pt>
                <c:pt idx="170">
                  <c:v>2065.8999304800486</c:v>
                </c:pt>
                <c:pt idx="171">
                  <c:v>1871.5907804152314</c:v>
                </c:pt>
                <c:pt idx="172">
                  <c:v>2515.9224455256208</c:v>
                </c:pt>
                <c:pt idx="173">
                  <c:v>3393.2585400137359</c:v>
                </c:pt>
                <c:pt idx="174">
                  <c:v>5282.5188356075887</c:v>
                </c:pt>
                <c:pt idx="175">
                  <c:v>5562.6243076601177</c:v>
                </c:pt>
                <c:pt idx="176">
                  <c:v>4886.7464258619311</c:v>
                </c:pt>
                <c:pt idx="177">
                  <c:v>4362.2807948824357</c:v>
                </c:pt>
                <c:pt idx="178">
                  <c:v>4204.1434286751391</c:v>
                </c:pt>
                <c:pt idx="179">
                  <c:v>4264.7098430998885</c:v>
                </c:pt>
                <c:pt idx="180">
                  <c:v>4093.9499526247441</c:v>
                </c:pt>
                <c:pt idx="181">
                  <c:v>3973.6624947528007</c:v>
                </c:pt>
                <c:pt idx="182">
                  <c:v>4809.7823379680758</c:v>
                </c:pt>
                <c:pt idx="183">
                  <c:v>4543.9749911657718</c:v>
                </c:pt>
                <c:pt idx="184">
                  <c:v>4835.0172925219485</c:v>
                </c:pt>
                <c:pt idx="185">
                  <c:v>5167.2783686464199</c:v>
                </c:pt>
                <c:pt idx="186">
                  <c:v>5496.1731018334049</c:v>
                </c:pt>
                <c:pt idx="187">
                  <c:v>5405.3247419440086</c:v>
                </c:pt>
                <c:pt idx="188">
                  <c:v>4903.9919938040484</c:v>
                </c:pt>
                <c:pt idx="189">
                  <c:v>4071.6624407627642</c:v>
                </c:pt>
                <c:pt idx="190">
                  <c:v>3091.2819328493665</c:v>
                </c:pt>
                <c:pt idx="191">
                  <c:v>2167.6851196730931</c:v>
                </c:pt>
                <c:pt idx="192">
                  <c:v>1948.1384915589479</c:v>
                </c:pt>
                <c:pt idx="193">
                  <c:v>1763.0829993290356</c:v>
                </c:pt>
                <c:pt idx="194">
                  <c:v>1698.3124414756114</c:v>
                </c:pt>
                <c:pt idx="195">
                  <c:v>1786.6347824141646</c:v>
                </c:pt>
                <c:pt idx="196">
                  <c:v>2252.6385941787044</c:v>
                </c:pt>
                <c:pt idx="197">
                  <c:v>2808.6504418459963</c:v>
                </c:pt>
                <c:pt idx="198">
                  <c:v>5359.0614997603952</c:v>
                </c:pt>
                <c:pt idx="199">
                  <c:v>5501.2200927441791</c:v>
                </c:pt>
                <c:pt idx="200">
                  <c:v>4909.0415082102772</c:v>
                </c:pt>
                <c:pt idx="201">
                  <c:v>4108.2506013704233</c:v>
                </c:pt>
                <c:pt idx="202">
                  <c:v>3832.3517962420265</c:v>
                </c:pt>
                <c:pt idx="203">
                  <c:v>3995.5336298646421</c:v>
                </c:pt>
                <c:pt idx="204">
                  <c:v>4279.8482923367565</c:v>
                </c:pt>
                <c:pt idx="205">
                  <c:v>4034.2289091775497</c:v>
                </c:pt>
                <c:pt idx="206">
                  <c:v>4303.400075421886</c:v>
                </c:pt>
                <c:pt idx="207">
                  <c:v>4182.6962407998035</c:v>
                </c:pt>
                <c:pt idx="208">
                  <c:v>4701.2720333864245</c:v>
                </c:pt>
                <c:pt idx="209">
                  <c:v>5002.4083165641505</c:v>
                </c:pt>
                <c:pt idx="210">
                  <c:v>5335.5122401707213</c:v>
                </c:pt>
                <c:pt idx="211">
                  <c:v>5651.7869725853143</c:v>
                </c:pt>
                <c:pt idx="212">
                  <c:v>4933.4336152820506</c:v>
                </c:pt>
                <c:pt idx="213">
                  <c:v>4377.4242911102137</c:v>
                </c:pt>
                <c:pt idx="214">
                  <c:v>2971.8373224595225</c:v>
                </c:pt>
                <c:pt idx="215">
                  <c:v>2079.7816789801341</c:v>
                </c:pt>
                <c:pt idx="216">
                  <c:v>2049.9186337610813</c:v>
                </c:pt>
                <c:pt idx="217">
                  <c:v>1749.6226745700001</c:v>
                </c:pt>
                <c:pt idx="218">
                  <c:v>1731.1178823956454</c:v>
                </c:pt>
                <c:pt idx="219">
                  <c:v>1895.1450869958157</c:v>
                </c:pt>
                <c:pt idx="220">
                  <c:v>2347.693620992231</c:v>
                </c:pt>
                <c:pt idx="221">
                  <c:v>3270.4501101818605</c:v>
                </c:pt>
                <c:pt idx="222">
                  <c:v>5489.4429394538874</c:v>
                </c:pt>
                <c:pt idx="223">
                  <c:v>5873.8570961548467</c:v>
                </c:pt>
                <c:pt idx="224">
                  <c:v>5461.6870129400822</c:v>
                </c:pt>
                <c:pt idx="225">
                  <c:v>4360.600146909147</c:v>
                </c:pt>
                <c:pt idx="226">
                  <c:v>3503.454539559586</c:v>
                </c:pt>
                <c:pt idx="227">
                  <c:v>3359.6152986025131</c:v>
                </c:pt>
                <c:pt idx="228">
                  <c:v>3229.2313354135654</c:v>
                </c:pt>
                <c:pt idx="229">
                  <c:v>3093.8054283047541</c:v>
                </c:pt>
                <c:pt idx="230">
                  <c:v>3867.678209121992</c:v>
                </c:pt>
                <c:pt idx="231">
                  <c:v>3784.4028590942135</c:v>
                </c:pt>
                <c:pt idx="232">
                  <c:v>4314.3369047255328</c:v>
                </c:pt>
                <c:pt idx="233">
                  <c:v>5088.2096855427717</c:v>
                </c:pt>
                <c:pt idx="234">
                  <c:v>5735.9076935906478</c:v>
                </c:pt>
                <c:pt idx="235">
                  <c:v>5779.6474403188749</c:v>
                </c:pt>
                <c:pt idx="236">
                  <c:v>5276.6315207101716</c:v>
                </c:pt>
                <c:pt idx="237">
                  <c:v>4387.518272931763</c:v>
                </c:pt>
                <c:pt idx="238">
                  <c:v>3154.3693192340479</c:v>
                </c:pt>
                <c:pt idx="239">
                  <c:v>2125.6260209181537</c:v>
                </c:pt>
                <c:pt idx="240">
                  <c:v>1885.0511051742669</c:v>
                </c:pt>
                <c:pt idx="241">
                  <c:v>1807.6630700439064</c:v>
                </c:pt>
                <c:pt idx="242">
                  <c:v>1999.451248148792</c:v>
                </c:pt>
                <c:pt idx="243">
                  <c:v>2037.3036799796007</c:v>
                </c:pt>
                <c:pt idx="244">
                  <c:v>2306.4748462239359</c:v>
                </c:pt>
                <c:pt idx="245">
                  <c:v>3141.749318461656</c:v>
                </c:pt>
                <c:pt idx="246">
                  <c:v>5573.5611369637645</c:v>
                </c:pt>
                <c:pt idx="247">
                  <c:v>6046.2976346032783</c:v>
                </c:pt>
                <c:pt idx="248">
                  <c:v>5285.0398075675221</c:v>
                </c:pt>
                <c:pt idx="249">
                  <c:v>4741.6504841680771</c:v>
                </c:pt>
                <c:pt idx="250">
                  <c:v>4121.710926129459</c:v>
                </c:pt>
                <c:pt idx="251">
                  <c:v>3857.5817038049877</c:v>
                </c:pt>
                <c:pt idx="252">
                  <c:v>3831.5064252644715</c:v>
                </c:pt>
                <c:pt idx="253">
                  <c:v>3747.3907512500487</c:v>
                </c:pt>
                <c:pt idx="254">
                  <c:v>4585.1912424386119</c:v>
                </c:pt>
                <c:pt idx="255">
                  <c:v>4436.3050105707653</c:v>
                </c:pt>
                <c:pt idx="256">
                  <c:v>5291.7699699470377</c:v>
                </c:pt>
                <c:pt idx="257">
                  <c:v>5777.1214213680323</c:v>
                </c:pt>
                <c:pt idx="258">
                  <c:v>5993.3017065446911</c:v>
                </c:pt>
                <c:pt idx="259">
                  <c:v>6416.4086190631024</c:v>
                </c:pt>
                <c:pt idx="260">
                  <c:v>5899.0895272132639</c:v>
                </c:pt>
                <c:pt idx="261">
                  <c:v>4300.8791034619535</c:v>
                </c:pt>
                <c:pt idx="262">
                  <c:v>3387.373748611773</c:v>
                </c:pt>
                <c:pt idx="263">
                  <c:v>2536.9532566508183</c:v>
                </c:pt>
                <c:pt idx="264">
                  <c:v>2086.0878941231467</c:v>
                </c:pt>
                <c:pt idx="265">
                  <c:v>1970.0071031753337</c:v>
                </c:pt>
                <c:pt idx="266">
                  <c:v>1917.8565460943009</c:v>
                </c:pt>
                <c:pt idx="267">
                  <c:v>1936.3613382686556</c:v>
                </c:pt>
                <c:pt idx="268">
                  <c:v>2673.2245347371845</c:v>
                </c:pt>
                <c:pt idx="269">
                  <c:v>3509.7607547025987</c:v>
                </c:pt>
                <c:pt idx="270">
                  <c:v>5747.6848468809403</c:v>
                </c:pt>
                <c:pt idx="271">
                  <c:v>6281.8205124454807</c:v>
                </c:pt>
                <c:pt idx="272">
                  <c:v>5475.9851381903063</c:v>
                </c:pt>
                <c:pt idx="273">
                  <c:v>4600.3322151709353</c:v>
                </c:pt>
                <c:pt idx="274">
                  <c:v>4136.8493753663279</c:v>
                </c:pt>
                <c:pt idx="275">
                  <c:v>4227.6952117602686</c:v>
                </c:pt>
                <c:pt idx="276">
                  <c:v>4250.4066708587534</c:v>
                </c:pt>
                <c:pt idx="277">
                  <c:v>4724.8263399670095</c:v>
                </c:pt>
                <c:pt idx="278">
                  <c:v>5354.8548328362631</c:v>
                </c:pt>
                <c:pt idx="279">
                  <c:v>4753.4251139629123</c:v>
                </c:pt>
                <c:pt idx="280">
                  <c:v>5266.5350153931668</c:v>
                </c:pt>
                <c:pt idx="281">
                  <c:v>5721.6070448449682</c:v>
                </c:pt>
                <c:pt idx="282">
                  <c:v>6329.7669260978373</c:v>
                </c:pt>
                <c:pt idx="283">
                  <c:v>6661.187678235664</c:v>
                </c:pt>
                <c:pt idx="284">
                  <c:v>5673.6581076971561</c:v>
                </c:pt>
                <c:pt idx="285">
                  <c:v>4507.8032073082513</c:v>
                </c:pt>
                <c:pt idx="286">
                  <c:v>3300.7320556465079</c:v>
                </c:pt>
                <c:pt idx="287">
                  <c:v>2551.2539053964979</c:v>
                </c:pt>
                <c:pt idx="288">
                  <c:v>2443.5839248014904</c:v>
                </c:pt>
                <c:pt idx="289">
                  <c:v>2090.2945610472771</c:v>
                </c:pt>
                <c:pt idx="290">
                  <c:v>2036.4608324975013</c:v>
                </c:pt>
                <c:pt idx="291">
                  <c:v>2028.8928696267949</c:v>
                </c:pt>
                <c:pt idx="292">
                  <c:v>2483.1220515964978</c:v>
                </c:pt>
                <c:pt idx="293">
                  <c:v>3422.7001614917385</c:v>
                </c:pt>
                <c:pt idx="294">
                  <c:v>5174.0060075304837</c:v>
                </c:pt>
                <c:pt idx="295">
                  <c:v>6014.3299941744335</c:v>
                </c:pt>
                <c:pt idx="296">
                  <c:v>5979.84390528111</c:v>
                </c:pt>
                <c:pt idx="297">
                  <c:v>5608.8900733391865</c:v>
                </c:pt>
                <c:pt idx="298">
                  <c:v>5057.0848925960254</c:v>
                </c:pt>
                <c:pt idx="299">
                  <c:v>4978.856533479021</c:v>
                </c:pt>
                <c:pt idx="300">
                  <c:v>5006.6175069837363</c:v>
                </c:pt>
                <c:pt idx="301">
                  <c:v>4427.8942002179583</c:v>
                </c:pt>
                <c:pt idx="302">
                  <c:v>5132.7897562576427</c:v>
                </c:pt>
                <c:pt idx="303">
                  <c:v>5627.3948655135409</c:v>
                </c:pt>
                <c:pt idx="304">
                  <c:v>6047.978282576566</c:v>
                </c:pt>
                <c:pt idx="305">
                  <c:v>6085.8307144073742</c:v>
                </c:pt>
                <c:pt idx="306">
                  <c:v>6186.7705326228643</c:v>
                </c:pt>
                <c:pt idx="307">
                  <c:v>5468.4121283286895</c:v>
                </c:pt>
                <c:pt idx="308">
                  <c:v>5160.5482062669016</c:v>
                </c:pt>
                <c:pt idx="309">
                  <c:v>4306.7664183593715</c:v>
                </c:pt>
                <c:pt idx="310">
                  <c:v>3406.7188647727717</c:v>
                </c:pt>
                <c:pt idx="311">
                  <c:v>2759.0208567248951</c:v>
                </c:pt>
                <c:pt idx="312">
                  <c:v>2648.8273806745005</c:v>
                </c:pt>
                <c:pt idx="313">
                  <c:v>2234.1338020043499</c:v>
                </c:pt>
                <c:pt idx="314">
                  <c:v>2131.5133358155722</c:v>
                </c:pt>
                <c:pt idx="315">
                  <c:v>2282.0802156567074</c:v>
                </c:pt>
                <c:pt idx="316">
                  <c:v>2333.3929722465514</c:v>
                </c:pt>
                <c:pt idx="317">
                  <c:v>2727.8985872736043</c:v>
                </c:pt>
                <c:pt idx="318">
                  <c:v>3427.7471524025136</c:v>
                </c:pt>
                <c:pt idx="319">
                  <c:v>4829.1274541290741</c:v>
                </c:pt>
                <c:pt idx="320">
                  <c:v>5307.7537901614614</c:v>
                </c:pt>
                <c:pt idx="321">
                  <c:v>5521.4080563872767</c:v>
                </c:pt>
                <c:pt idx="322">
                  <c:v>5427.1958770558495</c:v>
                </c:pt>
                <c:pt idx="323">
                  <c:v>4797.1648606911394</c:v>
                </c:pt>
                <c:pt idx="324">
                  <c:v>4882.963706174306</c:v>
                </c:pt>
                <c:pt idx="325">
                  <c:v>4311.8108857746911</c:v>
                </c:pt>
                <c:pt idx="326">
                  <c:v>4657.5322866581973</c:v>
                </c:pt>
                <c:pt idx="327">
                  <c:v>5033.5331095108959</c:v>
                </c:pt>
                <c:pt idx="328">
                  <c:v>5466.7340038508573</c:v>
                </c:pt>
                <c:pt idx="329">
                  <c:v>5732.5388271577067</c:v>
                </c:pt>
                <c:pt idx="330">
                  <c:v>5863.7631143332974</c:v>
                </c:pt>
                <c:pt idx="331">
                  <c:v>5582.8122713032153</c:v>
                </c:pt>
                <c:pt idx="332">
                  <c:v>5277.0504209557639</c:v>
                </c:pt>
                <c:pt idx="333">
                  <c:v>4120.0277546607158</c:v>
                </c:pt>
                <c:pt idx="334">
                  <c:v>3140.9089944750122</c:v>
                </c:pt>
                <c:pt idx="335">
                  <c:v>2750.6100463720895</c:v>
                </c:pt>
                <c:pt idx="336">
                  <c:v>2454.5207541051386</c:v>
                </c:pt>
                <c:pt idx="337">
                  <c:v>2054.1227771897566</c:v>
                </c:pt>
                <c:pt idx="338">
                  <c:v>2164.3162532401511</c:v>
                </c:pt>
                <c:pt idx="339">
                  <c:v>2361.9942697379106</c:v>
                </c:pt>
                <c:pt idx="340">
                  <c:v>2736.3093976264099</c:v>
                </c:pt>
                <c:pt idx="341">
                  <c:v>3795.3371649024061</c:v>
                </c:pt>
                <c:pt idx="342">
                  <c:v>6175.8362268146711</c:v>
                </c:pt>
                <c:pt idx="343">
                  <c:v>6722.5918931516026</c:v>
                </c:pt>
                <c:pt idx="344">
                  <c:v>6475.289338523653</c:v>
                </c:pt>
                <c:pt idx="345">
                  <c:v>5102.5078107929958</c:v>
                </c:pt>
                <c:pt idx="346">
                  <c:v>4521.2635320672862</c:v>
                </c:pt>
                <c:pt idx="347">
                  <c:v>4960.3517413046657</c:v>
                </c:pt>
                <c:pt idx="348">
                  <c:v>4767.7257627085928</c:v>
                </c:pt>
                <c:pt idx="349">
                  <c:v>4961.1920652913104</c:v>
                </c:pt>
                <c:pt idx="350">
                  <c:v>5381.3565821087413</c:v>
                </c:pt>
                <c:pt idx="351">
                  <c:v>5110.9186211458018</c:v>
                </c:pt>
                <c:pt idx="352">
                  <c:v>5394.392959631271</c:v>
                </c:pt>
                <c:pt idx="353">
                  <c:v>6351.6380612096791</c:v>
                </c:pt>
                <c:pt idx="354">
                  <c:v>6706.6080729371797</c:v>
                </c:pt>
                <c:pt idx="355">
                  <c:v>7237.3849660505994</c:v>
                </c:pt>
                <c:pt idx="356">
                  <c:v>6466.0356806887485</c:v>
                </c:pt>
                <c:pt idx="357">
                  <c:v>5441.49652580153</c:v>
                </c:pt>
                <c:pt idx="358">
                  <c:v>3601.8708623196881</c:v>
                </c:pt>
                <c:pt idx="359">
                  <c:v>2838.9323873106428</c:v>
                </c:pt>
                <c:pt idx="360">
                  <c:v>2652.1937236119875</c:v>
                </c:pt>
                <c:pt idx="361">
                  <c:v>2459.5652215204577</c:v>
                </c:pt>
                <c:pt idx="362">
                  <c:v>2166.8397486955382</c:v>
                </c:pt>
                <c:pt idx="363">
                  <c:v>2483.1170046055868</c:v>
                </c:pt>
                <c:pt idx="364">
                  <c:v>2883.5124580255138</c:v>
                </c:pt>
                <c:pt idx="365">
                  <c:v>3172.8741114084023</c:v>
                </c:pt>
                <c:pt idx="366">
                  <c:v>5783.8515837475497</c:v>
                </c:pt>
                <c:pt idx="367">
                  <c:v>6848.7666659209644</c:v>
                </c:pt>
                <c:pt idx="368">
                  <c:v>6331.4500975665806</c:v>
                </c:pt>
                <c:pt idx="369">
                  <c:v>5191.6729992136479</c:v>
                </c:pt>
                <c:pt idx="370">
                  <c:v>4831.6534730799167</c:v>
                </c:pt>
                <c:pt idx="371">
                  <c:v>4753.4225904674577</c:v>
                </c:pt>
                <c:pt idx="372">
                  <c:v>4514.5308461923132</c:v>
                </c:pt>
                <c:pt idx="373">
                  <c:v>4368.1706332753092</c:v>
                </c:pt>
                <c:pt idx="374">
                  <c:v>5002.4083165641505</c:v>
                </c:pt>
                <c:pt idx="375">
                  <c:v>4511.1695502457378</c:v>
                </c:pt>
                <c:pt idx="376">
                  <c:v>4951.1006069652176</c:v>
                </c:pt>
                <c:pt idx="377">
                  <c:v>5287.5633030229083</c:v>
                </c:pt>
                <c:pt idx="378">
                  <c:v>5704.7829006439006</c:v>
                </c:pt>
                <c:pt idx="379">
                  <c:v>6676.3286509679883</c:v>
                </c:pt>
                <c:pt idx="380">
                  <c:v>5976.4800858390799</c:v>
                </c:pt>
                <c:pt idx="381">
                  <c:v>4776.9768970480418</c:v>
                </c:pt>
                <c:pt idx="382">
                  <c:v>3454.6652784251291</c:v>
                </c:pt>
                <c:pt idx="383">
                  <c:v>2494.0538339092354</c:v>
                </c:pt>
                <c:pt idx="384">
                  <c:v>2252.6385941787044</c:v>
                </c:pt>
                <c:pt idx="385">
                  <c:v>1835.421520053166</c:v>
                </c:pt>
                <c:pt idx="386">
                  <c:v>1869.9101324419435</c:v>
                </c:pt>
                <c:pt idx="387">
                  <c:v>2078.5199312524405</c:v>
                </c:pt>
                <c:pt idx="388">
                  <c:v>2573.1225170128837</c:v>
                </c:pt>
                <c:pt idx="389">
                  <c:v>2929.3567999635338</c:v>
                </c:pt>
                <c:pt idx="390">
                  <c:v>5247.187375736713</c:v>
                </c:pt>
                <c:pt idx="391">
                  <c:v>5905.8222130882359</c:v>
                </c:pt>
                <c:pt idx="392">
                  <c:v>5545.8026869545056</c:v>
                </c:pt>
                <c:pt idx="393">
                  <c:v>4021.6114319006138</c:v>
                </c:pt>
                <c:pt idx="394">
                  <c:v>3670.843040106332</c:v>
                </c:pt>
                <c:pt idx="395">
                  <c:v>3701.9678330530783</c:v>
                </c:pt>
                <c:pt idx="396">
                  <c:v>5291.7699699470377</c:v>
                </c:pt>
                <c:pt idx="397">
                  <c:v>4973.8095425682468</c:v>
                </c:pt>
                <c:pt idx="398">
                  <c:v>5061.2915595201548</c:v>
                </c:pt>
                <c:pt idx="399">
                  <c:v>4390.8820923737949</c:v>
                </c:pt>
                <c:pt idx="400">
                  <c:v>4996.5210016667315</c:v>
                </c:pt>
                <c:pt idx="401">
                  <c:v>5857.8757994358784</c:v>
                </c:pt>
                <c:pt idx="402">
                  <c:v>6677.1689749546322</c:v>
                </c:pt>
                <c:pt idx="403">
                  <c:v>6876.5276394256807</c:v>
                </c:pt>
                <c:pt idx="404">
                  <c:v>6365.098385968714</c:v>
                </c:pt>
                <c:pt idx="405">
                  <c:v>5299.3404563131999</c:v>
                </c:pt>
                <c:pt idx="406">
                  <c:v>3843.2861020502196</c:v>
                </c:pt>
                <c:pt idx="407">
                  <c:v>2709.3912716037944</c:v>
                </c:pt>
                <c:pt idx="408">
                  <c:v>2275.3525767726446</c:v>
                </c:pt>
                <c:pt idx="409">
                  <c:v>2054.1253006852116</c:v>
                </c:pt>
                <c:pt idx="410">
                  <c:v>2070.1091208996345</c:v>
                </c:pt>
                <c:pt idx="411">
                  <c:v>2075.1561118104091</c:v>
                </c:pt>
                <c:pt idx="412">
                  <c:v>2549.5732574232097</c:v>
                </c:pt>
                <c:pt idx="413">
                  <c:v>3779.3533446879833</c:v>
                </c:pt>
                <c:pt idx="414">
                  <c:v>6213.6861351500256</c:v>
                </c:pt>
                <c:pt idx="415">
                  <c:v>7045.5993114411694</c:v>
                </c:pt>
                <c:pt idx="416">
                  <c:v>6197.7048384310574</c:v>
                </c:pt>
                <c:pt idx="417">
                  <c:v>5081.4795231632543</c:v>
                </c:pt>
                <c:pt idx="418">
                  <c:v>4312.656256752246</c:v>
                </c:pt>
                <c:pt idx="419">
                  <c:v>4157.0398625048811</c:v>
                </c:pt>
                <c:pt idx="420">
                  <c:v>4047.6867104411299</c:v>
                </c:pt>
                <c:pt idx="421">
                  <c:v>3978.7120091590305</c:v>
                </c:pt>
                <c:pt idx="422">
                  <c:v>4632.29480860887</c:v>
                </c:pt>
                <c:pt idx="423">
                  <c:v>4278.1651208680132</c:v>
                </c:pt>
                <c:pt idx="424">
                  <c:v>4934.2739392686954</c:v>
                </c:pt>
                <c:pt idx="425">
                  <c:v>5841.8919792214565</c:v>
                </c:pt>
                <c:pt idx="426">
                  <c:v>6311.2621339234829</c:v>
                </c:pt>
                <c:pt idx="427">
                  <c:v>6746.1436762367321</c:v>
                </c:pt>
                <c:pt idx="428">
                  <c:v>5913.392699454399</c:v>
                </c:pt>
                <c:pt idx="429">
                  <c:v>4634.8183040642571</c:v>
                </c:pt>
                <c:pt idx="430">
                  <c:v>3362.1362705624451</c:v>
                </c:pt>
                <c:pt idx="431">
                  <c:v>2415.825474792231</c:v>
                </c:pt>
                <c:pt idx="432">
                  <c:v>2106.2758577662444</c:v>
                </c:pt>
                <c:pt idx="433">
                  <c:v>1941.4083291794302</c:v>
                </c:pt>
                <c:pt idx="434">
                  <c:v>2037.3011564841452</c:v>
                </c:pt>
                <c:pt idx="435">
                  <c:v>2042.3481473949196</c:v>
                </c:pt>
                <c:pt idx="436">
                  <c:v>2464.6147359266879</c:v>
                </c:pt>
                <c:pt idx="437">
                  <c:v>3511.865349912392</c:v>
                </c:pt>
                <c:pt idx="438">
                  <c:v>5655.1507920273452</c:v>
                </c:pt>
                <c:pt idx="439">
                  <c:v>6316.3116483297135</c:v>
                </c:pt>
                <c:pt idx="440">
                  <c:v>5166.4355211643215</c:v>
                </c:pt>
                <c:pt idx="441">
                  <c:v>4342.0928312393371</c:v>
                </c:pt>
                <c:pt idx="442">
                  <c:v>3790.2901739916315</c:v>
                </c:pt>
                <c:pt idx="443">
                  <c:v>3934.1268914532488</c:v>
                </c:pt>
                <c:pt idx="444">
                  <c:v>4003.1041162308038</c:v>
                </c:pt>
                <c:pt idx="445">
                  <c:v>4151.992871594106</c:v>
                </c:pt>
                <c:pt idx="446">
                  <c:v>4499.3949204509017</c:v>
                </c:pt>
                <c:pt idx="447">
                  <c:v>4321.0670671050511</c:v>
                </c:pt>
                <c:pt idx="448">
                  <c:v>4996.5210016667315</c:v>
                </c:pt>
                <c:pt idx="449">
                  <c:v>5581.9719473165715</c:v>
                </c:pt>
                <c:pt idx="450">
                  <c:v>6100.9716871396968</c:v>
                </c:pt>
                <c:pt idx="451">
                  <c:v>6186.7730561183198</c:v>
                </c:pt>
                <c:pt idx="452">
                  <c:v>5534.025533664214</c:v>
                </c:pt>
                <c:pt idx="453">
                  <c:v>4590.2382333493861</c:v>
                </c:pt>
                <c:pt idx="454">
                  <c:v>3455.5056024117735</c:v>
                </c:pt>
                <c:pt idx="455">
                  <c:v>2442.7461243103021</c:v>
                </c:pt>
                <c:pt idx="456">
                  <c:v>2247.5941267633852</c:v>
                </c:pt>
                <c:pt idx="457">
                  <c:v>2009.5452299703411</c:v>
                </c:pt>
                <c:pt idx="458">
                  <c:v>1989.3572663272432</c:v>
                </c:pt>
                <c:pt idx="459">
                  <c:v>2027.2096981580517</c:v>
                </c:pt>
                <c:pt idx="460">
                  <c:v>2533.5919607042429</c:v>
                </c:pt>
                <c:pt idx="461">
                  <c:v>3399.1458549111544</c:v>
                </c:pt>
                <c:pt idx="462">
                  <c:v>5245.5042042679688</c:v>
                </c:pt>
                <c:pt idx="463">
                  <c:v>5645.0593337012524</c:v>
                </c:pt>
                <c:pt idx="464">
                  <c:v>6001.7125168974972</c:v>
                </c:pt>
                <c:pt idx="465">
                  <c:v>4967.0793801887294</c:v>
                </c:pt>
                <c:pt idx="466">
                  <c:v>3996.3764773467415</c:v>
                </c:pt>
                <c:pt idx="467">
                  <c:v>3881.1360103855723</c:v>
                </c:pt>
                <c:pt idx="468">
                  <c:v>3594.3003759535263</c:v>
                </c:pt>
                <c:pt idx="469">
                  <c:v>3805.4286232284999</c:v>
                </c:pt>
                <c:pt idx="470">
                  <c:v>4009.8317551148662</c:v>
                </c:pt>
                <c:pt idx="471">
                  <c:v>3817.2057765187919</c:v>
                </c:pt>
                <c:pt idx="472">
                  <c:v>4390.0392448916955</c:v>
                </c:pt>
                <c:pt idx="473">
                  <c:v>5279.9953401522016</c:v>
                </c:pt>
                <c:pt idx="474">
                  <c:v>6317.9922963030003</c:v>
                </c:pt>
                <c:pt idx="475">
                  <c:v>5638.329171321735</c:v>
                </c:pt>
                <c:pt idx="476">
                  <c:v>5079.7963516945101</c:v>
                </c:pt>
                <c:pt idx="477">
                  <c:v>4417.8002183964099</c:v>
                </c:pt>
                <c:pt idx="478">
                  <c:v>3316.7133523654747</c:v>
                </c:pt>
                <c:pt idx="479">
                  <c:v>2612.6581203124351</c:v>
                </c:pt>
                <c:pt idx="480">
                  <c:v>2483.9598520876866</c:v>
                </c:pt>
                <c:pt idx="481">
                  <c:v>2066.742777962148</c:v>
                </c:pt>
                <c:pt idx="482">
                  <c:v>1968.3264552020457</c:v>
                </c:pt>
                <c:pt idx="483">
                  <c:v>1998.6084006666927</c:v>
                </c:pt>
                <c:pt idx="484">
                  <c:v>1988.5118953496881</c:v>
                </c:pt>
                <c:pt idx="485">
                  <c:v>2430.1261235379106</c:v>
                </c:pt>
                <c:pt idx="486">
                  <c:v>3311.6688849501561</c:v>
                </c:pt>
                <c:pt idx="487">
                  <c:v>4067.8746740842284</c:v>
                </c:pt>
                <c:pt idx="488">
                  <c:v>5319.530943451754</c:v>
                </c:pt>
                <c:pt idx="489">
                  <c:v>6164.8993975110225</c:v>
                </c:pt>
                <c:pt idx="490">
                  <c:v>5216.9054302720651</c:v>
                </c:pt>
                <c:pt idx="491">
                  <c:v>4681.9269172254262</c:v>
                </c:pt>
                <c:pt idx="492">
                  <c:v>3852.537236389669</c:v>
                </c:pt>
                <c:pt idx="493">
                  <c:v>3489.1538908139069</c:v>
                </c:pt>
                <c:pt idx="494">
                  <c:v>3297.3682362044765</c:v>
                </c:pt>
                <c:pt idx="495">
                  <c:v>3084.9731942108988</c:v>
                </c:pt>
                <c:pt idx="496">
                  <c:v>3892.9131636758648</c:v>
                </c:pt>
                <c:pt idx="497">
                  <c:v>4826.6064821691425</c:v>
                </c:pt>
                <c:pt idx="498">
                  <c:v>4955.3047503938915</c:v>
                </c:pt>
                <c:pt idx="499">
                  <c:v>5158.8650347981593</c:v>
                </c:pt>
                <c:pt idx="500">
                  <c:v>5020.072784751861</c:v>
                </c:pt>
                <c:pt idx="501">
                  <c:v>3990.4866389538674</c:v>
                </c:pt>
                <c:pt idx="502">
                  <c:v>3290.6380738249591</c:v>
                </c:pt>
                <c:pt idx="503">
                  <c:v>2439.3797813728156</c:v>
                </c:pt>
                <c:pt idx="504">
                  <c:v>2416.6657987788749</c:v>
                </c:pt>
                <c:pt idx="505">
                  <c:v>2061.6983105468289</c:v>
                </c:pt>
                <c:pt idx="506">
                  <c:v>2054.1278241806672</c:v>
                </c:pt>
                <c:pt idx="507">
                  <c:v>2344.3272780547445</c:v>
                </c:pt>
                <c:pt idx="508">
                  <c:v>2800.2371079977352</c:v>
                </c:pt>
                <c:pt idx="509">
                  <c:v>4032.5432142133513</c:v>
                </c:pt>
                <c:pt idx="510">
                  <c:v>6201.9089818597313</c:v>
                </c:pt>
                <c:pt idx="511">
                  <c:v>6820.1678919250608</c:v>
                </c:pt>
                <c:pt idx="512">
                  <c:v>6157.3263876494057</c:v>
                </c:pt>
                <c:pt idx="513">
                  <c:v>5126.8999178647691</c:v>
                </c:pt>
                <c:pt idx="514">
                  <c:v>4427.8967237134148</c:v>
                </c:pt>
                <c:pt idx="515">
                  <c:v>4617.1563593720011</c:v>
                </c:pt>
                <c:pt idx="516">
                  <c:v>4523.7870275226742</c:v>
                </c:pt>
                <c:pt idx="517">
                  <c:v>4850.9985892409168</c:v>
                </c:pt>
                <c:pt idx="518">
                  <c:v>5665.24729734435</c:v>
                </c:pt>
                <c:pt idx="519">
                  <c:v>4926.7034529025332</c:v>
                </c:pt>
                <c:pt idx="520">
                  <c:v>5540.7556960437314</c:v>
                </c:pt>
                <c:pt idx="521">
                  <c:v>6167.425416461866</c:v>
                </c:pt>
                <c:pt idx="522">
                  <c:v>6649.4080014499168</c:v>
                </c:pt>
                <c:pt idx="523">
                  <c:v>6964.847456868777</c:v>
                </c:pt>
                <c:pt idx="524">
                  <c:v>6355.8447281338085</c:v>
                </c:pt>
                <c:pt idx="525">
                  <c:v>5025.1222991580908</c:v>
                </c:pt>
                <c:pt idx="526">
                  <c:v>3775.9895252459523</c:v>
                </c:pt>
                <c:pt idx="527">
                  <c:v>2624.4352736027281</c:v>
                </c:pt>
                <c:pt idx="528">
                  <c:v>2380.4965384168099</c:v>
                </c:pt>
                <c:pt idx="529">
                  <c:v>2047.3926148102387</c:v>
                </c:pt>
                <c:pt idx="530">
                  <c:v>2086.9307416052461</c:v>
                </c:pt>
                <c:pt idx="531">
                  <c:v>2290.491026009513</c:v>
                </c:pt>
                <c:pt idx="532">
                  <c:v>2832.2022249311253</c:v>
                </c:pt>
                <c:pt idx="533">
                  <c:v>3770.1047338439894</c:v>
                </c:pt>
                <c:pt idx="534">
                  <c:v>6142.1904619079942</c:v>
                </c:pt>
                <c:pt idx="535">
                  <c:v>6977.4624106502579</c:v>
                </c:pt>
                <c:pt idx="536">
                  <c:v>6195.1813429756703</c:v>
                </c:pt>
                <c:pt idx="537">
                  <c:v>4739.967312699333</c:v>
                </c:pt>
                <c:pt idx="538">
                  <c:v>4137.6922228484264</c:v>
                </c:pt>
                <c:pt idx="539">
                  <c:v>4051.0505298831613</c:v>
                </c:pt>
                <c:pt idx="540">
                  <c:v>3860.9480467424746</c:v>
                </c:pt>
                <c:pt idx="541">
                  <c:v>3990.4841154584119</c:v>
                </c:pt>
                <c:pt idx="542">
                  <c:v>4660.0557821135853</c:v>
                </c:pt>
                <c:pt idx="543">
                  <c:v>4473.3145949194741</c:v>
                </c:pt>
                <c:pt idx="544">
                  <c:v>5115.965612056576</c:v>
                </c:pt>
                <c:pt idx="545">
                  <c:v>6092.5608767868916</c:v>
                </c:pt>
                <c:pt idx="546">
                  <c:v>6581.2786711453728</c:v>
                </c:pt>
                <c:pt idx="547">
                  <c:v>6608.1917501770777</c:v>
                </c:pt>
                <c:pt idx="548">
                  <c:v>6295.2808372045156</c:v>
                </c:pt>
                <c:pt idx="549">
                  <c:v>5038.5801004216701</c:v>
                </c:pt>
                <c:pt idx="550">
                  <c:v>3664.9557252089139</c:v>
                </c:pt>
                <c:pt idx="551">
                  <c:v>2497.4201768467219</c:v>
                </c:pt>
                <c:pt idx="552">
                  <c:v>2287.1272065674816</c:v>
                </c:pt>
                <c:pt idx="553">
                  <c:v>1999.451248148792</c:v>
                </c:pt>
                <c:pt idx="554">
                  <c:v>1902.7155733619777</c:v>
                </c:pt>
                <c:pt idx="555">
                  <c:v>2101.2288668554702</c:v>
                </c:pt>
                <c:pt idx="556">
                  <c:v>2708.5509476171505</c:v>
                </c:pt>
                <c:pt idx="557">
                  <c:v>3776.8323727280517</c:v>
                </c:pt>
                <c:pt idx="558">
                  <c:v>6202.7543528372871</c:v>
                </c:pt>
                <c:pt idx="559">
                  <c:v>6598.9431393330833</c:v>
                </c:pt>
                <c:pt idx="560">
                  <c:v>5966.3861040175298</c:v>
                </c:pt>
                <c:pt idx="561">
                  <c:v>4587.714737893999</c:v>
                </c:pt>
                <c:pt idx="562">
                  <c:v>3994.6933058779982</c:v>
                </c:pt>
                <c:pt idx="563">
                  <c:v>3799.5413083310809</c:v>
                </c:pt>
                <c:pt idx="564">
                  <c:v>3708.6979954325961</c:v>
                </c:pt>
                <c:pt idx="565">
                  <c:v>3834.0324442153146</c:v>
                </c:pt>
                <c:pt idx="566">
                  <c:v>4334.5248683686314</c:v>
                </c:pt>
                <c:pt idx="567">
                  <c:v>4219.2844014074626</c:v>
                </c:pt>
                <c:pt idx="568">
                  <c:v>5186.6260083028737</c:v>
                </c:pt>
                <c:pt idx="569">
                  <c:v>6012.6493462011449</c:v>
                </c:pt>
                <c:pt idx="570">
                  <c:v>6725.9582360890881</c:v>
                </c:pt>
                <c:pt idx="571">
                  <c:v>6585.4828145740476</c:v>
                </c:pt>
                <c:pt idx="572">
                  <c:v>6132.0939565909894</c:v>
                </c:pt>
                <c:pt idx="573">
                  <c:v>5351.4935368896877</c:v>
                </c:pt>
                <c:pt idx="574">
                  <c:v>3661.5893822714274</c:v>
                </c:pt>
                <c:pt idx="575">
                  <c:v>2725.3750918182172</c:v>
                </c:pt>
                <c:pt idx="576">
                  <c:v>2260.2090805448661</c:v>
                </c:pt>
                <c:pt idx="577">
                  <c:v>1998.6109241621482</c:v>
                </c:pt>
                <c:pt idx="578">
                  <c:v>2216.4718573120945</c:v>
                </c:pt>
                <c:pt idx="579">
                  <c:v>2190.3940552761228</c:v>
                </c:pt>
                <c:pt idx="580">
                  <c:v>2891.9257918737749</c:v>
                </c:pt>
                <c:pt idx="581">
                  <c:v>3622.0563024673311</c:v>
                </c:pt>
                <c:pt idx="582">
                  <c:v>6105.178354063828</c:v>
                </c:pt>
                <c:pt idx="583">
                  <c:v>6981.6716010698437</c:v>
                </c:pt>
                <c:pt idx="584">
                  <c:v>5866.2891332841409</c:v>
                </c:pt>
                <c:pt idx="585">
                  <c:v>4561.6394593534824</c:v>
                </c:pt>
                <c:pt idx="586">
                  <c:v>4174.701807197137</c:v>
                </c:pt>
                <c:pt idx="587">
                  <c:v>3765.8955434244035</c:v>
                </c:pt>
                <c:pt idx="588">
                  <c:v>3872.7226765373111</c:v>
                </c:pt>
                <c:pt idx="589">
                  <c:v>3609.4413486858502</c:v>
                </c:pt>
                <c:pt idx="590">
                  <c:v>4455.6501267317635</c:v>
                </c:pt>
                <c:pt idx="591">
                  <c:v>4326.1115345203707</c:v>
                </c:pt>
                <c:pt idx="592">
                  <c:v>5285.880131554165</c:v>
                </c:pt>
                <c:pt idx="593">
                  <c:v>6280.1398644721912</c:v>
                </c:pt>
                <c:pt idx="594">
                  <c:v>6705.7677489505359</c:v>
                </c:pt>
                <c:pt idx="595">
                  <c:v>7259.2535776669847</c:v>
                </c:pt>
                <c:pt idx="596">
                  <c:v>5887.3174209138824</c:v>
                </c:pt>
                <c:pt idx="597">
                  <c:v>5258.9645290270046</c:v>
                </c:pt>
                <c:pt idx="598">
                  <c:v>3681.7798694099806</c:v>
                </c:pt>
                <c:pt idx="599">
                  <c:v>2796.8732885557038</c:v>
                </c:pt>
                <c:pt idx="600">
                  <c:v>2150.8584519765709</c:v>
                </c:pt>
                <c:pt idx="601">
                  <c:v>2033.9373370421142</c:v>
                </c:pt>
                <c:pt idx="602">
                  <c:v>2101.2288668554702</c:v>
                </c:pt>
                <c:pt idx="603">
                  <c:v>2073.4704168462104</c:v>
                </c:pt>
                <c:pt idx="604">
                  <c:v>2782.5726398100242</c:v>
                </c:pt>
                <c:pt idx="605">
                  <c:v>4051.0505298831613</c:v>
                </c:pt>
                <c:pt idx="606">
                  <c:v>6260.7922248157383</c:v>
                </c:pt>
                <c:pt idx="607">
                  <c:v>7051.489149834043</c:v>
                </c:pt>
                <c:pt idx="608">
                  <c:v>5851.9859610430049</c:v>
                </c:pt>
                <c:pt idx="609">
                  <c:v>4972.9666950861474</c:v>
                </c:pt>
                <c:pt idx="610">
                  <c:v>4146.9433571878772</c:v>
                </c:pt>
                <c:pt idx="611">
                  <c:v>4030.8625662400636</c:v>
                </c:pt>
                <c:pt idx="612">
                  <c:v>4036.7498811374817</c:v>
                </c:pt>
                <c:pt idx="613">
                  <c:v>3849.1708934521821</c:v>
                </c:pt>
                <c:pt idx="614">
                  <c:v>4576.7804320858058</c:v>
                </c:pt>
                <c:pt idx="615">
                  <c:v>4270.5946345018519</c:v>
                </c:pt>
                <c:pt idx="616">
                  <c:v>5512.1518750569176</c:v>
                </c:pt>
                <c:pt idx="617">
                  <c:v>6189.2940280782514</c:v>
                </c:pt>
                <c:pt idx="618">
                  <c:v>6866.4311341086759</c:v>
                </c:pt>
                <c:pt idx="619">
                  <c:v>7045.5993114411694</c:v>
                </c:pt>
                <c:pt idx="620">
                  <c:v>6343.2297743523286</c:v>
                </c:pt>
                <c:pt idx="621">
                  <c:v>5053.7210731539944</c:v>
                </c:pt>
                <c:pt idx="622">
                  <c:v>3287.2717308874721</c:v>
                </c:pt>
                <c:pt idx="623">
                  <c:v>2494.8966813913348</c:v>
                </c:pt>
                <c:pt idx="624">
                  <c:v>2393.1165391892014</c:v>
                </c:pt>
                <c:pt idx="625">
                  <c:v>2058.3319676093424</c:v>
                </c:pt>
                <c:pt idx="626">
                  <c:v>1987.6740948584998</c:v>
                </c:pt>
                <c:pt idx="627">
                  <c:v>1860.6564746070385</c:v>
                </c:pt>
                <c:pt idx="628">
                  <c:v>2468.8214028508182</c:v>
                </c:pt>
                <c:pt idx="629">
                  <c:v>3445.4116205902237</c:v>
                </c:pt>
                <c:pt idx="630">
                  <c:v>5403.6440939707218</c:v>
                </c:pt>
                <c:pt idx="631">
                  <c:v>6141.3450909304402</c:v>
                </c:pt>
                <c:pt idx="632">
                  <c:v>5477.6683096590505</c:v>
                </c:pt>
                <c:pt idx="633">
                  <c:v>4814.8268053833954</c:v>
                </c:pt>
                <c:pt idx="634">
                  <c:v>4101.5204389909059</c:v>
                </c:pt>
                <c:pt idx="635">
                  <c:v>3742.3437603392745</c:v>
                </c:pt>
                <c:pt idx="636">
                  <c:v>3921.5119376717685</c:v>
                </c:pt>
                <c:pt idx="637">
                  <c:v>3950.1107116676717</c:v>
                </c:pt>
                <c:pt idx="638">
                  <c:v>3818.0511474963469</c:v>
                </c:pt>
                <c:pt idx="639">
                  <c:v>4737.4412937484904</c:v>
                </c:pt>
                <c:pt idx="640">
                  <c:v>4698.7485379310374</c:v>
                </c:pt>
                <c:pt idx="641">
                  <c:v>6012.6493462011449</c:v>
                </c:pt>
                <c:pt idx="642">
                  <c:v>5868.8075817486169</c:v>
                </c:pt>
                <c:pt idx="643">
                  <c:v>5518.8820374364341</c:v>
                </c:pt>
                <c:pt idx="644">
                  <c:v>4714.7298346500056</c:v>
                </c:pt>
                <c:pt idx="645">
                  <c:v>4114.9782402544861</c:v>
                </c:pt>
                <c:pt idx="646">
                  <c:v>3071.0939692062689</c:v>
                </c:pt>
                <c:pt idx="647">
                  <c:v>2469.6617268374621</c:v>
                </c:pt>
                <c:pt idx="648">
                  <c:v>2281.2424151655191</c:v>
                </c:pt>
                <c:pt idx="649">
                  <c:v>2054.968148167311</c:v>
                </c:pt>
                <c:pt idx="650">
                  <c:v>1941.4083291794302</c:v>
                </c:pt>
                <c:pt idx="651">
                  <c:v>2011.225877943629</c:v>
                </c:pt>
                <c:pt idx="652">
                  <c:v>1992.7185622738189</c:v>
                </c:pt>
                <c:pt idx="653">
                  <c:v>2348.5339449788748</c:v>
                </c:pt>
                <c:pt idx="654">
                  <c:v>3522.7996557205847</c:v>
                </c:pt>
                <c:pt idx="655">
                  <c:v>4330.318201444501</c:v>
                </c:pt>
                <c:pt idx="656">
                  <c:v>4586.0315664252557</c:v>
                </c:pt>
                <c:pt idx="657">
                  <c:v>4835.8576165085933</c:v>
                </c:pt>
                <c:pt idx="658">
                  <c:v>4371.5344527173411</c:v>
                </c:pt>
                <c:pt idx="659">
                  <c:v>4603.6960346129672</c:v>
                </c:pt>
                <c:pt idx="660">
                  <c:v>4343.7785262035359</c:v>
                </c:pt>
                <c:pt idx="661">
                  <c:v>3452.9821069563859</c:v>
                </c:pt>
                <c:pt idx="662">
                  <c:v>3174.5547593816905</c:v>
                </c:pt>
                <c:pt idx="663">
                  <c:v>3429.4278003758013</c:v>
                </c:pt>
                <c:pt idx="664">
                  <c:v>3454.6652784251291</c:v>
                </c:pt>
                <c:pt idx="665">
                  <c:v>4681.9243937299716</c:v>
                </c:pt>
                <c:pt idx="666">
                  <c:v>4969.605399139572</c:v>
                </c:pt>
                <c:pt idx="667">
                  <c:v>5394.3904361358163</c:v>
                </c:pt>
                <c:pt idx="668">
                  <c:v>4978.0136859969216</c:v>
                </c:pt>
                <c:pt idx="669">
                  <c:v>4049.3698819098736</c:v>
                </c:pt>
                <c:pt idx="670">
                  <c:v>3036.6053568174912</c:v>
                </c:pt>
                <c:pt idx="671">
                  <c:v>2282.0802156567074</c:v>
                </c:pt>
                <c:pt idx="672">
                  <c:v>2081.886274189927</c:v>
                </c:pt>
                <c:pt idx="673">
                  <c:v>2013.7493733990161</c:v>
                </c:pt>
                <c:pt idx="674">
                  <c:v>1948.1384915589479</c:v>
                </c:pt>
                <c:pt idx="675">
                  <c:v>2169.3632441509258</c:v>
                </c:pt>
                <c:pt idx="676">
                  <c:v>2441.0629528415589</c:v>
                </c:pt>
                <c:pt idx="677">
                  <c:v>4060.3067112135218</c:v>
                </c:pt>
                <c:pt idx="678">
                  <c:v>6428.1832488579403</c:v>
                </c:pt>
                <c:pt idx="679">
                  <c:v>6873.1612964881924</c:v>
                </c:pt>
                <c:pt idx="680">
                  <c:v>6326.4031066558064</c:v>
                </c:pt>
                <c:pt idx="681">
                  <c:v>5467.5743278375012</c:v>
                </c:pt>
                <c:pt idx="682">
                  <c:v>4634.8233510551681</c:v>
                </c:pt>
                <c:pt idx="683">
                  <c:v>4734.0774743064594</c:v>
                </c:pt>
                <c:pt idx="684">
                  <c:v>4438.8285060261514</c:v>
                </c:pt>
                <c:pt idx="685">
                  <c:v>4627.2503411935504</c:v>
                </c:pt>
                <c:pt idx="686">
                  <c:v>5443.1796972702732</c:v>
                </c:pt>
                <c:pt idx="687">
                  <c:v>5482.7153005698237</c:v>
                </c:pt>
                <c:pt idx="688">
                  <c:v>5754.4099622695476</c:v>
                </c:pt>
                <c:pt idx="689">
                  <c:v>6071.5325891571511</c:v>
                </c:pt>
                <c:pt idx="690">
                  <c:v>6445.8477170456508</c:v>
                </c:pt>
                <c:pt idx="691">
                  <c:v>6917.743890698518</c:v>
                </c:pt>
                <c:pt idx="692">
                  <c:v>6639.3140196283675</c:v>
                </c:pt>
                <c:pt idx="693">
                  <c:v>5126.0595938781253</c:v>
                </c:pt>
                <c:pt idx="694">
                  <c:v>3734.7707504776567</c:v>
                </c:pt>
                <c:pt idx="695">
                  <c:v>2670.7010392817974</c:v>
                </c:pt>
                <c:pt idx="696">
                  <c:v>2293.859892442455</c:v>
                </c:pt>
                <c:pt idx="697">
                  <c:v>2081.0434267078276</c:v>
                </c:pt>
                <c:pt idx="698">
                  <c:v>2194.6007222002531</c:v>
                </c:pt>
                <c:pt idx="699">
                  <c:v>2184.5042168832488</c:v>
                </c:pt>
                <c:pt idx="700">
                  <c:v>2929.7782237045835</c:v>
                </c:pt>
                <c:pt idx="701">
                  <c:v>4091.426457169357</c:v>
                </c:pt>
                <c:pt idx="702">
                  <c:v>6381.9200066743251</c:v>
                </c:pt>
                <c:pt idx="703">
                  <c:v>7318.9796681050902</c:v>
                </c:pt>
                <c:pt idx="704">
                  <c:v>6129.5679376401458</c:v>
                </c:pt>
                <c:pt idx="705">
                  <c:v>5200.0838095664531</c:v>
                </c:pt>
                <c:pt idx="706">
                  <c:v>4606.2195300683543</c:v>
                </c:pt>
                <c:pt idx="707">
                  <c:v>4390.0417683871501</c:v>
                </c:pt>
                <c:pt idx="708">
                  <c:v>4215.0802579787869</c:v>
                </c:pt>
                <c:pt idx="709">
                  <c:v>3950.1107116676717</c:v>
                </c:pt>
                <c:pt idx="710">
                  <c:v>4493.5050820580263</c:v>
                </c:pt>
                <c:pt idx="711">
                  <c:v>4236.1085456085284</c:v>
                </c:pt>
                <c:pt idx="712">
                  <c:v>4757.6292573915889</c:v>
                </c:pt>
                <c:pt idx="713">
                  <c:v>5931.8974916287525</c:v>
                </c:pt>
                <c:pt idx="714">
                  <c:v>6557.721841069334</c:v>
                </c:pt>
                <c:pt idx="715">
                  <c:v>6939.6125023149052</c:v>
                </c:pt>
                <c:pt idx="716">
                  <c:v>6297.8018091644471</c:v>
                </c:pt>
                <c:pt idx="717">
                  <c:v>4811.465509436819</c:v>
                </c:pt>
                <c:pt idx="718">
                  <c:v>3512.7081973944914</c:v>
                </c:pt>
                <c:pt idx="719">
                  <c:v>2510.8779781103021</c:v>
                </c:pt>
                <c:pt idx="720">
                  <c:v>2311.52183713471</c:v>
                </c:pt>
                <c:pt idx="721">
                  <c:v>2132.3561832976716</c:v>
                </c:pt>
                <c:pt idx="722">
                  <c:v>2187.8705598207357</c:v>
                </c:pt>
                <c:pt idx="723">
                  <c:v>2165.1591007222505</c:v>
                </c:pt>
                <c:pt idx="724">
                  <c:v>2808.6504418459963</c:v>
                </c:pt>
                <c:pt idx="725">
                  <c:v>3673.369059057175</c:v>
                </c:pt>
                <c:pt idx="726">
                  <c:v>6487.0664918139446</c:v>
                </c:pt>
                <c:pt idx="727">
                  <c:v>7059.8974366913926</c:v>
                </c:pt>
                <c:pt idx="728">
                  <c:v>5925.1648057537786</c:v>
                </c:pt>
                <c:pt idx="729">
                  <c:v>5337.1928881440081</c:v>
                </c:pt>
                <c:pt idx="730">
                  <c:v>4894.7408594645976</c:v>
                </c:pt>
                <c:pt idx="731">
                  <c:v>4858.5715991025327</c:v>
                </c:pt>
                <c:pt idx="732">
                  <c:v>4604.5388820950648</c:v>
                </c:pt>
                <c:pt idx="733">
                  <c:v>4437.9856585440521</c:v>
                </c:pt>
                <c:pt idx="734">
                  <c:v>4726.5069879402972</c:v>
                </c:pt>
                <c:pt idx="735">
                  <c:v>4522.1038560539309</c:v>
                </c:pt>
                <c:pt idx="736">
                  <c:v>5140.360242623804</c:v>
                </c:pt>
                <c:pt idx="737">
                  <c:v>5751.8889903096151</c:v>
                </c:pt>
                <c:pt idx="738">
                  <c:v>6506.4141314703993</c:v>
                </c:pt>
                <c:pt idx="739">
                  <c:v>6385.2863496118107</c:v>
                </c:pt>
                <c:pt idx="740">
                  <c:v>5871.3336006994587</c:v>
                </c:pt>
                <c:pt idx="741">
                  <c:v>4568.3670982375452</c:v>
                </c:pt>
                <c:pt idx="742">
                  <c:v>3282.227263472153</c:v>
                </c:pt>
                <c:pt idx="743">
                  <c:v>2340.9634586127131</c:v>
                </c:pt>
                <c:pt idx="744">
                  <c:v>2180.3025969500295</c:v>
                </c:pt>
                <c:pt idx="745">
                  <c:v>1999.451248148792</c:v>
                </c:pt>
                <c:pt idx="746">
                  <c:v>1989.3547428317875</c:v>
                </c:pt>
                <c:pt idx="747">
                  <c:v>1938.8848337240427</c:v>
                </c:pt>
                <c:pt idx="748">
                  <c:v>2402.3676735286508</c:v>
                </c:pt>
                <c:pt idx="749">
                  <c:v>3265.4031192710863</c:v>
                </c:pt>
                <c:pt idx="750">
                  <c:v>5765.3442680777398</c:v>
                </c:pt>
                <c:pt idx="751">
                  <c:v>6137.9812714884074</c:v>
                </c:pt>
                <c:pt idx="752">
                  <c:v>5584.4954427719576</c:v>
                </c:pt>
                <c:pt idx="753">
                  <c:v>4874.5503723260445</c:v>
                </c:pt>
                <c:pt idx="754">
                  <c:v>3913.9414513056063</c:v>
                </c:pt>
                <c:pt idx="755">
                  <c:v>3754.9612376162108</c:v>
                </c:pt>
                <c:pt idx="756">
                  <c:v>3437.8411342240624</c:v>
                </c:pt>
                <c:pt idx="757">
                  <c:v>3537.0977809708083</c:v>
                </c:pt>
                <c:pt idx="758">
                  <c:v>4463.2231365933803</c:v>
                </c:pt>
                <c:pt idx="759">
                  <c:v>4215.0802579787869</c:v>
                </c:pt>
                <c:pt idx="760">
                  <c:v>4662.5767540735169</c:v>
                </c:pt>
                <c:pt idx="761">
                  <c:v>5142.8837380791911</c:v>
                </c:pt>
                <c:pt idx="762">
                  <c:v>5658.5171349648326</c:v>
                </c:pt>
                <c:pt idx="763">
                  <c:v>5777.9617453546771</c:v>
                </c:pt>
                <c:pt idx="764">
                  <c:v>5593.7491006068622</c:v>
                </c:pt>
                <c:pt idx="765">
                  <c:v>4496.8689015000582</c:v>
                </c:pt>
                <c:pt idx="766">
                  <c:v>3021.4669075806237</c:v>
                </c:pt>
                <c:pt idx="767">
                  <c:v>2229.9296585756747</c:v>
                </c:pt>
                <c:pt idx="768">
                  <c:v>2032.2566890688263</c:v>
                </c:pt>
                <c:pt idx="769">
                  <c:v>1873.2739518839746</c:v>
                </c:pt>
                <c:pt idx="770">
                  <c:v>1932.1571948399805</c:v>
                </c:pt>
                <c:pt idx="771">
                  <c:v>1991.0379143005309</c:v>
                </c:pt>
                <c:pt idx="772">
                  <c:v>2296.380864402387</c:v>
                </c:pt>
                <c:pt idx="773">
                  <c:v>3257.8351564003797</c:v>
                </c:pt>
                <c:pt idx="774">
                  <c:v>5469.2549758107898</c:v>
                </c:pt>
                <c:pt idx="775">
                  <c:v>5842.7323032081003</c:v>
                </c:pt>
                <c:pt idx="776">
                  <c:v>4962.8752367600528</c:v>
                </c:pt>
                <c:pt idx="777">
                  <c:v>4151.992871594106</c:v>
                </c:pt>
                <c:pt idx="778">
                  <c:v>3801.2270032952797</c:v>
                </c:pt>
                <c:pt idx="779">
                  <c:v>3908.8944603948321</c:v>
                </c:pt>
                <c:pt idx="780">
                  <c:v>4543.134667179128</c:v>
                </c:pt>
                <c:pt idx="781">
                  <c:v>4846.7944458122402</c:v>
                </c:pt>
                <c:pt idx="782">
                  <c:v>5943.6721214235904</c:v>
                </c:pt>
                <c:pt idx="783">
                  <c:v>5615.6177122232502</c:v>
                </c:pt>
                <c:pt idx="784">
                  <c:v>5939.4679779949147</c:v>
                </c:pt>
                <c:pt idx="785">
                  <c:v>6447.5308885143932</c:v>
                </c:pt>
                <c:pt idx="786">
                  <c:v>6797.4564328265751</c:v>
                </c:pt>
                <c:pt idx="787">
                  <c:v>6535.8557529484024</c:v>
                </c:pt>
                <c:pt idx="788">
                  <c:v>6127.8872896668581</c:v>
                </c:pt>
                <c:pt idx="789">
                  <c:v>4760.152752846976</c:v>
                </c:pt>
                <c:pt idx="790">
                  <c:v>3358.7724511204137</c:v>
                </c:pt>
                <c:pt idx="791">
                  <c:v>2512.5611495790454</c:v>
                </c:pt>
                <c:pt idx="792">
                  <c:v>2110.4825246903752</c:v>
                </c:pt>
                <c:pt idx="793">
                  <c:v>2000.2915721354361</c:v>
                </c:pt>
                <c:pt idx="794">
                  <c:v>2058.3319676093424</c:v>
                </c:pt>
                <c:pt idx="795">
                  <c:v>2241.7042883705112</c:v>
                </c:pt>
                <c:pt idx="796">
                  <c:v>2817.0612521988019</c:v>
                </c:pt>
                <c:pt idx="797">
                  <c:v>3511.0225024302927</c:v>
                </c:pt>
                <c:pt idx="798">
                  <c:v>5232.0489264998441</c:v>
                </c:pt>
                <c:pt idx="799">
                  <c:v>6249.8579190075452</c:v>
                </c:pt>
                <c:pt idx="800">
                  <c:v>5900.7752221774617</c:v>
                </c:pt>
                <c:pt idx="801">
                  <c:v>5404.4844179573656</c:v>
                </c:pt>
                <c:pt idx="802">
                  <c:v>5294.2909419069701</c:v>
                </c:pt>
                <c:pt idx="803">
                  <c:v>5593.7465771114075</c:v>
                </c:pt>
                <c:pt idx="804">
                  <c:v>5781.3280882921636</c:v>
                </c:pt>
                <c:pt idx="805">
                  <c:v>5528.9785427534389</c:v>
                </c:pt>
                <c:pt idx="806">
                  <c:v>5832.6408448820066</c:v>
                </c:pt>
                <c:pt idx="807">
                  <c:v>5160.5482062669016</c:v>
                </c:pt>
                <c:pt idx="808">
                  <c:v>4927.5463003846316</c:v>
                </c:pt>
                <c:pt idx="809">
                  <c:v>6037.8843007550167</c:v>
                </c:pt>
                <c:pt idx="810">
                  <c:v>6194.3410189890255</c:v>
                </c:pt>
                <c:pt idx="811">
                  <c:v>5899.9348981908188</c:v>
                </c:pt>
                <c:pt idx="812">
                  <c:v>5355.7002038138189</c:v>
                </c:pt>
                <c:pt idx="813">
                  <c:v>4620.520178814033</c:v>
                </c:pt>
                <c:pt idx="814">
                  <c:v>3618.6899595298441</c:v>
                </c:pt>
                <c:pt idx="815">
                  <c:v>2879.308314596839</c:v>
                </c:pt>
                <c:pt idx="816">
                  <c:v>2569.7561740753968</c:v>
                </c:pt>
                <c:pt idx="817">
                  <c:v>2335.9164677019389</c:v>
                </c:pt>
                <c:pt idx="818">
                  <c:v>2361.1514222558112</c:v>
                </c:pt>
                <c:pt idx="819">
                  <c:v>2518.4459409810083</c:v>
                </c:pt>
                <c:pt idx="820">
                  <c:v>2451.1569346631077</c:v>
                </c:pt>
                <c:pt idx="821">
                  <c:v>3008.0091063170435</c:v>
                </c:pt>
                <c:pt idx="822">
                  <c:v>4284.8952832475306</c:v>
                </c:pt>
                <c:pt idx="823">
                  <c:v>5405.3247419440086</c:v>
                </c:pt>
                <c:pt idx="824">
                  <c:v>5341.3970315726838</c:v>
                </c:pt>
                <c:pt idx="825">
                  <c:v>5198.4006380977107</c:v>
                </c:pt>
                <c:pt idx="826">
                  <c:v>4793.8010412491085</c:v>
                </c:pt>
                <c:pt idx="827">
                  <c:v>4490.9790631071846</c:v>
                </c:pt>
                <c:pt idx="828">
                  <c:v>4248.7260228854648</c:v>
                </c:pt>
                <c:pt idx="829">
                  <c:v>3988.8034674851247</c:v>
                </c:pt>
                <c:pt idx="830">
                  <c:v>4939.3209301794695</c:v>
                </c:pt>
                <c:pt idx="831">
                  <c:v>4381.630958034345</c:v>
                </c:pt>
                <c:pt idx="832">
                  <c:v>4930.0697958400187</c:v>
                </c:pt>
                <c:pt idx="833">
                  <c:v>5803.1992234040035</c:v>
                </c:pt>
                <c:pt idx="834">
                  <c:v>6400.4273223441342</c:v>
                </c:pt>
                <c:pt idx="835">
                  <c:v>5915.9161949097852</c:v>
                </c:pt>
                <c:pt idx="836">
                  <c:v>5689.641927911578</c:v>
                </c:pt>
                <c:pt idx="837">
                  <c:v>4580.9845755144815</c:v>
                </c:pt>
                <c:pt idx="838">
                  <c:v>3891.2299922071211</c:v>
                </c:pt>
                <c:pt idx="839">
                  <c:v>3147.63915685453</c:v>
                </c:pt>
                <c:pt idx="840">
                  <c:v>2619.3882826919535</c:v>
                </c:pt>
                <c:pt idx="841">
                  <c:v>2563.8713826734343</c:v>
                </c:pt>
                <c:pt idx="842">
                  <c:v>2780.8919918367365</c:v>
                </c:pt>
                <c:pt idx="843">
                  <c:v>2816.2209282121576</c:v>
                </c:pt>
                <c:pt idx="844">
                  <c:v>2891.9257918737749</c:v>
                </c:pt>
                <c:pt idx="845">
                  <c:v>4346.2994981634683</c:v>
                </c:pt>
                <c:pt idx="846">
                  <c:v>6584.6399670919491</c:v>
                </c:pt>
                <c:pt idx="847">
                  <c:v>7204.5795251305644</c:v>
                </c:pt>
                <c:pt idx="848">
                  <c:v>6566.9780223996931</c:v>
                </c:pt>
                <c:pt idx="849">
                  <c:v>5519.7248849185344</c:v>
                </c:pt>
                <c:pt idx="850">
                  <c:v>4635.6611515463565</c:v>
                </c:pt>
                <c:pt idx="851">
                  <c:v>4539.7683242416415</c:v>
                </c:pt>
                <c:pt idx="852">
                  <c:v>4472.4767944282848</c:v>
                </c:pt>
                <c:pt idx="853">
                  <c:v>4552.3883250140343</c:v>
                </c:pt>
                <c:pt idx="854">
                  <c:v>5210.1752678925477</c:v>
                </c:pt>
                <c:pt idx="855">
                  <c:v>4835.0172925219485</c:v>
                </c:pt>
                <c:pt idx="856">
                  <c:v>5307.7537901614614</c:v>
                </c:pt>
                <c:pt idx="857">
                  <c:v>6153.1247677161855</c:v>
                </c:pt>
                <c:pt idx="858">
                  <c:v>6646.0441820078877</c:v>
                </c:pt>
                <c:pt idx="859">
                  <c:v>7027.0945192668141</c:v>
                </c:pt>
                <c:pt idx="860">
                  <c:v>6667.0749931330838</c:v>
                </c:pt>
                <c:pt idx="861">
                  <c:v>5360.747194724594</c:v>
                </c:pt>
                <c:pt idx="862">
                  <c:v>3902.1668215107693</c:v>
                </c:pt>
                <c:pt idx="863">
                  <c:v>2880.9914860655817</c:v>
                </c:pt>
                <c:pt idx="864">
                  <c:v>2294.6976929336433</c:v>
                </c:pt>
                <c:pt idx="865">
                  <c:v>2081.8837506944715</c:v>
                </c:pt>
                <c:pt idx="866">
                  <c:v>2028.04749864924</c:v>
                </c:pt>
                <c:pt idx="867">
                  <c:v>2209.7416949325766</c:v>
                </c:pt>
                <c:pt idx="868">
                  <c:v>2949.9687108431367</c:v>
                </c:pt>
                <c:pt idx="869">
                  <c:v>3761.6913999957283</c:v>
                </c:pt>
                <c:pt idx="870">
                  <c:v>6284.3465313963216</c:v>
                </c:pt>
                <c:pt idx="871">
                  <c:v>7148.2223011254009</c:v>
                </c:pt>
                <c:pt idx="872">
                  <c:v>6197.7048384310574</c:v>
                </c:pt>
                <c:pt idx="873">
                  <c:v>5259.807376509104</c:v>
                </c:pt>
                <c:pt idx="874">
                  <c:v>4923.3396334605022</c:v>
                </c:pt>
                <c:pt idx="875">
                  <c:v>5444.0200212569171</c:v>
                </c:pt>
                <c:pt idx="876">
                  <c:v>5345.603698496815</c:v>
                </c:pt>
                <c:pt idx="877">
                  <c:v>5503.7435881995661</c:v>
                </c:pt>
                <c:pt idx="878">
                  <c:v>6027.7903189334675</c:v>
                </c:pt>
                <c:pt idx="879">
                  <c:v>5867.1269337753292</c:v>
                </c:pt>
                <c:pt idx="880">
                  <c:v>6324.7224586825187</c:v>
                </c:pt>
                <c:pt idx="881">
                  <c:v>6598.0977683555293</c:v>
                </c:pt>
                <c:pt idx="882">
                  <c:v>6777.2684691834775</c:v>
                </c:pt>
                <c:pt idx="883">
                  <c:v>7305.5193433460545</c:v>
                </c:pt>
                <c:pt idx="884">
                  <c:v>6397.0584559111931</c:v>
                </c:pt>
                <c:pt idx="885">
                  <c:v>5015.0257938410869</c:v>
                </c:pt>
                <c:pt idx="886">
                  <c:v>3696.0779946602047</c:v>
                </c:pt>
                <c:pt idx="887">
                  <c:v>2580.693003379045</c:v>
                </c:pt>
                <c:pt idx="888">
                  <c:v>2114.6891916145055</c:v>
                </c:pt>
                <c:pt idx="889">
                  <c:v>2091.9802560114758</c:v>
                </c:pt>
                <c:pt idx="890">
                  <c:v>2075.153588314954</c:v>
                </c:pt>
                <c:pt idx="891">
                  <c:v>1967.4861312154021</c:v>
                </c:pt>
                <c:pt idx="892">
                  <c:v>2935.6655386020025</c:v>
                </c:pt>
                <c:pt idx="893">
                  <c:v>3931.6084429887728</c:v>
                </c:pt>
                <c:pt idx="894">
                  <c:v>6297.8018091644471</c:v>
                </c:pt>
                <c:pt idx="895">
                  <c:v>6812.5974055588995</c:v>
                </c:pt>
                <c:pt idx="896">
                  <c:v>6522.3954281893657</c:v>
                </c:pt>
                <c:pt idx="897">
                  <c:v>5645.0593337012524</c:v>
                </c:pt>
                <c:pt idx="898">
                  <c:v>5441.4990492969855</c:v>
                </c:pt>
                <c:pt idx="899">
                  <c:v>5721.6045213495136</c:v>
                </c:pt>
                <c:pt idx="900">
                  <c:v>6028.6306429201122</c:v>
                </c:pt>
                <c:pt idx="901">
                  <c:v>6037.0414532729174</c:v>
                </c:pt>
                <c:pt idx="902">
                  <c:v>6461.8290137646172</c:v>
                </c:pt>
                <c:pt idx="903">
                  <c:v>5925.1673292492351</c:v>
                </c:pt>
                <c:pt idx="904">
                  <c:v>6182.563865698733</c:v>
                </c:pt>
                <c:pt idx="905">
                  <c:v>6709.1315683925677</c:v>
                </c:pt>
                <c:pt idx="906">
                  <c:v>7326.5501544712515</c:v>
                </c:pt>
                <c:pt idx="907">
                  <c:v>7358.5127479091861</c:v>
                </c:pt>
                <c:pt idx="908">
                  <c:v>6871.4781250194492</c:v>
                </c:pt>
                <c:pt idx="909">
                  <c:v>5607.2094253658988</c:v>
                </c:pt>
                <c:pt idx="910">
                  <c:v>3777.6752202101511</c:v>
                </c:pt>
                <c:pt idx="911">
                  <c:v>2764.9106951177691</c:v>
                </c:pt>
                <c:pt idx="912">
                  <c:v>2547.887562459011</c:v>
                </c:pt>
                <c:pt idx="913">
                  <c:v>2249.2772982321285</c:v>
                </c:pt>
                <c:pt idx="914">
                  <c:v>2262.7350994957087</c:v>
                </c:pt>
                <c:pt idx="915">
                  <c:v>2402.3701970241063</c:v>
                </c:pt>
                <c:pt idx="916">
                  <c:v>3256.1494614361814</c:v>
                </c:pt>
                <c:pt idx="917">
                  <c:v>3896.2769831178957</c:v>
                </c:pt>
                <c:pt idx="918">
                  <c:v>6322.1989632271307</c:v>
                </c:pt>
                <c:pt idx="919">
                  <c:v>7225.6103362557633</c:v>
                </c:pt>
                <c:pt idx="920">
                  <c:v>6278.4566930034489</c:v>
                </c:pt>
                <c:pt idx="921">
                  <c:v>5343.9230505235264</c:v>
                </c:pt>
                <c:pt idx="922">
                  <c:v>4342.9382022168929</c:v>
                </c:pt>
                <c:pt idx="923">
                  <c:v>4252.9301663141405</c:v>
                </c:pt>
                <c:pt idx="924">
                  <c:v>4182.2722935632983</c:v>
                </c:pt>
                <c:pt idx="925">
                  <c:v>4214.2374104966875</c:v>
                </c:pt>
                <c:pt idx="926">
                  <c:v>5052.0379016852503</c:v>
                </c:pt>
                <c:pt idx="927">
                  <c:v>4750.0587710254267</c:v>
                </c:pt>
                <c:pt idx="928">
                  <c:v>5475.1448142036625</c:v>
                </c:pt>
                <c:pt idx="929">
                  <c:v>6471.0826715995236</c:v>
                </c:pt>
                <c:pt idx="930">
                  <c:v>6824.3720353537365</c:v>
                </c:pt>
                <c:pt idx="931">
                  <c:v>6937.9318543416184</c:v>
                </c:pt>
                <c:pt idx="932">
                  <c:v>6396.2206554200047</c:v>
                </c:pt>
                <c:pt idx="933">
                  <c:v>4937.6377587107263</c:v>
                </c:pt>
                <c:pt idx="934">
                  <c:v>3603.5489867975207</c:v>
                </c:pt>
                <c:pt idx="935">
                  <c:v>2774.1618294572186</c:v>
                </c:pt>
                <c:pt idx="936">
                  <c:v>2575.6510594591819</c:v>
                </c:pt>
                <c:pt idx="937">
                  <c:v>2172.7321105838678</c:v>
                </c:pt>
                <c:pt idx="938">
                  <c:v>2102.9120383242134</c:v>
                </c:pt>
                <c:pt idx="939">
                  <c:v>2218.995352767482</c:v>
                </c:pt>
                <c:pt idx="940">
                  <c:v>2811.1764607968389</c:v>
                </c:pt>
                <c:pt idx="941">
                  <c:v>3670.0052396151436</c:v>
                </c:pt>
                <c:pt idx="942">
                  <c:v>6075.7342090903721</c:v>
                </c:pt>
                <c:pt idx="943">
                  <c:v>6939.6125023149052</c:v>
                </c:pt>
                <c:pt idx="944">
                  <c:v>5763.6636201044521</c:v>
                </c:pt>
                <c:pt idx="945">
                  <c:v>4617.1538358765465</c:v>
                </c:pt>
                <c:pt idx="946">
                  <c:v>4026.6558993159329</c:v>
                </c:pt>
                <c:pt idx="947">
                  <c:v>4021.6114319006138</c:v>
                </c:pt>
                <c:pt idx="948">
                  <c:v>3925.7186045958988</c:v>
                </c:pt>
                <c:pt idx="949">
                  <c:v>4218.4466009162734</c:v>
                </c:pt>
                <c:pt idx="950">
                  <c:v>4977.1758855057333</c:v>
                </c:pt>
                <c:pt idx="951">
                  <c:v>4756.7889334049441</c:v>
                </c:pt>
                <c:pt idx="952">
                  <c:v>5629.9158374734725</c:v>
                </c:pt>
                <c:pt idx="953">
                  <c:v>6099.2910391664109</c:v>
                </c:pt>
                <c:pt idx="954">
                  <c:v>6985.0354205118756</c:v>
                </c:pt>
                <c:pt idx="955">
                  <c:v>7030.4583387088451</c:v>
                </c:pt>
                <c:pt idx="956">
                  <c:v>6526.5995716180432</c:v>
                </c:pt>
                <c:pt idx="957">
                  <c:v>5250.5537186741985</c:v>
                </c:pt>
                <c:pt idx="958">
                  <c:v>3883.6595058409598</c:v>
                </c:pt>
                <c:pt idx="959">
                  <c:v>2859.1178274582853</c:v>
                </c:pt>
                <c:pt idx="960">
                  <c:v>2563.8739061688893</c:v>
                </c:pt>
                <c:pt idx="961">
                  <c:v>2418.3489702476181</c:v>
                </c:pt>
                <c:pt idx="962">
                  <c:v>2266.939242924384</c:v>
                </c:pt>
                <c:pt idx="963">
                  <c:v>2433.4899429799416</c:v>
                </c:pt>
                <c:pt idx="964">
                  <c:v>2807.8101178593524</c:v>
                </c:pt>
                <c:pt idx="965">
                  <c:v>3247.7386510833753</c:v>
                </c:pt>
                <c:pt idx="966">
                  <c:v>5698.8955857464834</c:v>
                </c:pt>
                <c:pt idx="967">
                  <c:v>6312.9427818967715</c:v>
                </c:pt>
                <c:pt idx="968">
                  <c:v>6102.6548586084409</c:v>
                </c:pt>
                <c:pt idx="969">
                  <c:v>5499.5394447708914</c:v>
                </c:pt>
                <c:pt idx="970">
                  <c:v>5854.5094564983929</c:v>
                </c:pt>
                <c:pt idx="971">
                  <c:v>6166.5825689797666</c:v>
                </c:pt>
                <c:pt idx="972">
                  <c:v>6030.3138143888555</c:v>
                </c:pt>
                <c:pt idx="973">
                  <c:v>5413.738075792271</c:v>
                </c:pt>
                <c:pt idx="974">
                  <c:v>5208.4920964238045</c:v>
                </c:pt>
                <c:pt idx="975">
                  <c:v>5090.7306575027033</c:v>
                </c:pt>
                <c:pt idx="976">
                  <c:v>5413.738075792271</c:v>
                </c:pt>
                <c:pt idx="977">
                  <c:v>6251.5410904762903</c:v>
                </c:pt>
                <c:pt idx="978">
                  <c:v>6632.5863807443066</c:v>
                </c:pt>
                <c:pt idx="979">
                  <c:v>6503.0477885329128</c:v>
                </c:pt>
                <c:pt idx="980">
                  <c:v>5761.9804486357089</c:v>
                </c:pt>
                <c:pt idx="981">
                  <c:v>4738.2816177351342</c:v>
                </c:pt>
                <c:pt idx="982">
                  <c:v>3779.3533446879833</c:v>
                </c:pt>
                <c:pt idx="983">
                  <c:v>3037.4482042995905</c:v>
                </c:pt>
                <c:pt idx="984">
                  <c:v>2532.7491132221435</c:v>
                </c:pt>
                <c:pt idx="985">
                  <c:v>2462.0887169758453</c:v>
                </c:pt>
                <c:pt idx="986">
                  <c:v>2193.7578747181537</c:v>
                </c:pt>
                <c:pt idx="987">
                  <c:v>2389.7501962517144</c:v>
                </c:pt>
                <c:pt idx="988">
                  <c:v>2485.6430235564299</c:v>
                </c:pt>
                <c:pt idx="989">
                  <c:v>3094.6457522913979</c:v>
                </c:pt>
                <c:pt idx="990">
                  <c:v>3957.6811980338334</c:v>
                </c:pt>
                <c:pt idx="991">
                  <c:v>5456.6400220293081</c:v>
                </c:pt>
                <c:pt idx="992">
                  <c:v>5510.4737505790836</c:v>
                </c:pt>
                <c:pt idx="993">
                  <c:v>5528.1382187667941</c:v>
                </c:pt>
                <c:pt idx="994">
                  <c:v>5179.0555219367125</c:v>
                </c:pt>
                <c:pt idx="995">
                  <c:v>5192.5107997048372</c:v>
                </c:pt>
                <c:pt idx="996">
                  <c:v>4821.5594912583683</c:v>
                </c:pt>
                <c:pt idx="997">
                  <c:v>4634.8208275597126</c:v>
                </c:pt>
                <c:pt idx="998">
                  <c:v>4813.9890048922061</c:v>
                </c:pt>
                <c:pt idx="999">
                  <c:v>4435.4646865841205</c:v>
                </c:pt>
                <c:pt idx="1000">
                  <c:v>4947.7317405322747</c:v>
                </c:pt>
                <c:pt idx="1001">
                  <c:v>5424.6723816004633</c:v>
                </c:pt>
                <c:pt idx="1002">
                  <c:v>6228.8271078823482</c:v>
                </c:pt>
                <c:pt idx="1003">
                  <c:v>6492.1134827247197</c:v>
                </c:pt>
                <c:pt idx="1004">
                  <c:v>6212.005487176737</c:v>
                </c:pt>
                <c:pt idx="1005">
                  <c:v>5269.8988348351977</c:v>
                </c:pt>
                <c:pt idx="1006">
                  <c:v>4326.9518585070145</c:v>
                </c:pt>
                <c:pt idx="1007">
                  <c:v>2970.1541509907793</c:v>
                </c:pt>
                <c:pt idx="1008">
                  <c:v>2943.2360249681637</c:v>
                </c:pt>
                <c:pt idx="1009">
                  <c:v>2801.9228029619339</c:v>
                </c:pt>
                <c:pt idx="1010">
                  <c:v>2706.0299756572185</c:v>
                </c:pt>
                <c:pt idx="1011">
                  <c:v>2972.6801699416219</c:v>
                </c:pt>
                <c:pt idx="1012">
                  <c:v>2923.8909088071655</c:v>
                </c:pt>
                <c:pt idx="1013">
                  <c:v>4410.2297320302478</c:v>
                </c:pt>
                <c:pt idx="1014">
                  <c:v>6703.2417299996932</c:v>
                </c:pt>
                <c:pt idx="1015">
                  <c:v>7200.372858206435</c:v>
                </c:pt>
                <c:pt idx="1016">
                  <c:v>6911.8540523056463</c:v>
                </c:pt>
                <c:pt idx="1017">
                  <c:v>6378.5536637368396</c:v>
                </c:pt>
                <c:pt idx="1018">
                  <c:v>5777.123944863486</c:v>
                </c:pt>
                <c:pt idx="1019">
                  <c:v>5728.334683729031</c:v>
                </c:pt>
                <c:pt idx="1020">
                  <c:v>5984.0480487097866</c:v>
                </c:pt>
                <c:pt idx="1021">
                  <c:v>5912.5523754677552</c:v>
                </c:pt>
                <c:pt idx="1022">
                  <c:v>6519.8719327339795</c:v>
                </c:pt>
                <c:pt idx="1023">
                  <c:v>6603.987606748402</c:v>
                </c:pt>
                <c:pt idx="1024">
                  <c:v>6565.2923274354953</c:v>
                </c:pt>
                <c:pt idx="1025">
                  <c:v>7025.4113477980709</c:v>
                </c:pt>
                <c:pt idx="1026">
                  <c:v>7874.9889922769262</c:v>
                </c:pt>
                <c:pt idx="1027">
                  <c:v>7726.9430843957234</c:v>
                </c:pt>
                <c:pt idx="1028">
                  <c:v>7305.5168198505989</c:v>
                </c:pt>
                <c:pt idx="1029">
                  <c:v>6073.2107136349823</c:v>
                </c:pt>
                <c:pt idx="1030">
                  <c:v>4435.4646865841205</c:v>
                </c:pt>
                <c:pt idx="1031">
                  <c:v>3092.9651043181102</c:v>
                </c:pt>
                <c:pt idx="1032">
                  <c:v>2792.6691451270285</c:v>
                </c:pt>
                <c:pt idx="1033">
                  <c:v>2656.3978670406627</c:v>
                </c:pt>
                <c:pt idx="1034">
                  <c:v>2756.4973612695085</c:v>
                </c:pt>
                <c:pt idx="1035">
                  <c:v>2746.4033794479587</c:v>
                </c:pt>
                <c:pt idx="1036">
                  <c:v>3143.4324899303997</c:v>
                </c:pt>
                <c:pt idx="1037">
                  <c:v>4339.5718592794055</c:v>
                </c:pt>
                <c:pt idx="1038">
                  <c:v>6574.5485087658553</c:v>
                </c:pt>
                <c:pt idx="1039">
                  <c:v>7710.1214636901132</c:v>
                </c:pt>
                <c:pt idx="1040">
                  <c:v>7016.1576899631664</c:v>
                </c:pt>
                <c:pt idx="1041">
                  <c:v>6060.5982833489579</c:v>
                </c:pt>
                <c:pt idx="1042">
                  <c:v>5429.7218960066921</c:v>
                </c:pt>
                <c:pt idx="1043">
                  <c:v>5696.3720902910945</c:v>
                </c:pt>
                <c:pt idx="1044">
                  <c:v>6667.9178406151814</c:v>
                </c:pt>
                <c:pt idx="1045">
                  <c:v>6042.090967679148</c:v>
                </c:pt>
                <c:pt idx="1046">
                  <c:v>6296.9614851778042</c:v>
                </c:pt>
                <c:pt idx="1047">
                  <c:v>6191.8175235336375</c:v>
                </c:pt>
                <c:pt idx="1048">
                  <c:v>6235.5547467664092</c:v>
                </c:pt>
                <c:pt idx="1049">
                  <c:v>7329.9139739132825</c:v>
                </c:pt>
                <c:pt idx="1050">
                  <c:v>7932.1890637641891</c:v>
                </c:pt>
                <c:pt idx="1051">
                  <c:v>8031.4431870154795</c:v>
                </c:pt>
                <c:pt idx="1052">
                  <c:v>7941.440198103639</c:v>
                </c:pt>
                <c:pt idx="1053">
                  <c:v>6295.2783137090591</c:v>
                </c:pt>
                <c:pt idx="1054">
                  <c:v>4651.6424482653238</c:v>
                </c:pt>
                <c:pt idx="1055">
                  <c:v>3362.9791180445445</c:v>
                </c:pt>
                <c:pt idx="1056">
                  <c:v>2769.9551625330882</c:v>
                </c:pt>
                <c:pt idx="1057">
                  <c:v>2782.5751633054797</c:v>
                </c:pt>
                <c:pt idx="1058">
                  <c:v>2861.6438464091279</c:v>
                </c:pt>
                <c:pt idx="1059">
                  <c:v>2752.2906943453777</c:v>
                </c:pt>
                <c:pt idx="1060">
                  <c:v>3232.5951548555968</c:v>
                </c:pt>
                <c:pt idx="1061">
                  <c:v>4434.6243625974766</c:v>
                </c:pt>
                <c:pt idx="1062">
                  <c:v>6917.7413672030643</c:v>
                </c:pt>
                <c:pt idx="1063">
                  <c:v>7591.5171772869116</c:v>
                </c:pt>
                <c:pt idx="1064">
                  <c:v>7141.4896152504289</c:v>
                </c:pt>
                <c:pt idx="1065">
                  <c:v>5769.5484115064155</c:v>
                </c:pt>
                <c:pt idx="1066">
                  <c:v>5283.3591595942326</c:v>
                </c:pt>
                <c:pt idx="1067">
                  <c:v>5392.7097881625277</c:v>
                </c:pt>
                <c:pt idx="1068">
                  <c:v>6178.3571987746036</c:v>
                </c:pt>
                <c:pt idx="1069">
                  <c:v>6107.7018495192151</c:v>
                </c:pt>
                <c:pt idx="1070">
                  <c:v>6126.2041181981149</c:v>
                </c:pt>
                <c:pt idx="1071">
                  <c:v>5874.6974201414905</c:v>
                </c:pt>
                <c:pt idx="1072">
                  <c:v>5664.4069733577053</c:v>
                </c:pt>
                <c:pt idx="1073">
                  <c:v>6793.2497659024457</c:v>
                </c:pt>
                <c:pt idx="1074">
                  <c:v>7670.5858603905599</c:v>
                </c:pt>
                <c:pt idx="1075">
                  <c:v>7848.911190240955</c:v>
                </c:pt>
                <c:pt idx="1076">
                  <c:v>7530.9507628621632</c:v>
                </c:pt>
                <c:pt idx="1077">
                  <c:v>6098.4481916843106</c:v>
                </c:pt>
                <c:pt idx="1078">
                  <c:v>4183.1126175499421</c:v>
                </c:pt>
                <c:pt idx="1079">
                  <c:v>3107.2657530637898</c:v>
                </c:pt>
                <c:pt idx="1080">
                  <c:v>2684.9991645320215</c:v>
                </c:pt>
                <c:pt idx="1081">
                  <c:v>2420.0321417163614</c:v>
                </c:pt>
                <c:pt idx="1082">
                  <c:v>2527.7021223113688</c:v>
                </c:pt>
                <c:pt idx="1083">
                  <c:v>2739.6757405638969</c:v>
                </c:pt>
                <c:pt idx="1084">
                  <c:v>3113.1530679612079</c:v>
                </c:pt>
                <c:pt idx="1085">
                  <c:v>4126.7553935447786</c:v>
                </c:pt>
                <c:pt idx="1086">
                  <c:v>6753.7141626028933</c:v>
                </c:pt>
                <c:pt idx="1087">
                  <c:v>7337.4844602794446</c:v>
                </c:pt>
                <c:pt idx="1088">
                  <c:v>7260.9392726311835</c:v>
                </c:pt>
                <c:pt idx="1089">
                  <c:v>5516.358541981047</c:v>
                </c:pt>
                <c:pt idx="1090">
                  <c:v>4557.432792429352</c:v>
                </c:pt>
                <c:pt idx="1091">
                  <c:v>5147.0878815078668</c:v>
                </c:pt>
                <c:pt idx="1092">
                  <c:v>5277.4667977059034</c:v>
                </c:pt>
                <c:pt idx="1093">
                  <c:v>5441.49652580153</c:v>
                </c:pt>
                <c:pt idx="1094">
                  <c:v>6046.2951111078219</c:v>
                </c:pt>
                <c:pt idx="1095">
                  <c:v>5712.3533870100628</c:v>
                </c:pt>
                <c:pt idx="1096">
                  <c:v>5882.2653830121963</c:v>
                </c:pt>
                <c:pt idx="1097">
                  <c:v>6852.1330088584509</c:v>
                </c:pt>
                <c:pt idx="1098">
                  <c:v>8231.6421754731709</c:v>
                </c:pt>
                <c:pt idx="1099">
                  <c:v>8017.9879092473548</c:v>
                </c:pt>
                <c:pt idx="1100">
                  <c:v>7638.6207434571706</c:v>
                </c:pt>
                <c:pt idx="1101">
                  <c:v>6017.6988606073746</c:v>
                </c:pt>
                <c:pt idx="1102">
                  <c:v>4425.3707047625712</c:v>
                </c:pt>
                <c:pt idx="1103">
                  <c:v>3058.4764919293325</c:v>
                </c:pt>
                <c:pt idx="1104">
                  <c:v>2737.9925690951532</c:v>
                </c:pt>
                <c:pt idx="1105">
                  <c:v>2526.8592748292695</c:v>
                </c:pt>
                <c:pt idx="1106">
                  <c:v>2479.7531851635558</c:v>
                </c:pt>
                <c:pt idx="1107">
                  <c:v>2750.6100463720895</c:v>
                </c:pt>
                <c:pt idx="1108">
                  <c:v>3228.388487931466</c:v>
                </c:pt>
                <c:pt idx="1109">
                  <c:v>4574.2569366304187</c:v>
                </c:pt>
                <c:pt idx="1110">
                  <c:v>6921.1051866450953</c:v>
                </c:pt>
                <c:pt idx="1111">
                  <c:v>8079.3896006678378</c:v>
                </c:pt>
                <c:pt idx="1112">
                  <c:v>7010.267851570291</c:v>
                </c:pt>
                <c:pt idx="1113">
                  <c:v>5599.636415504282</c:v>
                </c:pt>
                <c:pt idx="1114">
                  <c:v>4554.909296973965</c:v>
                </c:pt>
                <c:pt idx="1115">
                  <c:v>5019.2299372697607</c:v>
                </c:pt>
                <c:pt idx="1116">
                  <c:v>4904.8373647816024</c:v>
                </c:pt>
                <c:pt idx="1117">
                  <c:v>4913.2456516389529</c:v>
                </c:pt>
                <c:pt idx="1118">
                  <c:v>5787.2154031895816</c:v>
                </c:pt>
                <c:pt idx="1119">
                  <c:v>5114.2849640832874</c:v>
                </c:pt>
                <c:pt idx="1120">
                  <c:v>5545.8026869545056</c:v>
                </c:pt>
                <c:pt idx="1121">
                  <c:v>7107.0035263571071</c:v>
                </c:pt>
                <c:pt idx="1122">
                  <c:v>8293.889237871208</c:v>
                </c:pt>
                <c:pt idx="1123">
                  <c:v>7664.6985454931419</c:v>
                </c:pt>
                <c:pt idx="1124">
                  <c:v>6724.2725411248912</c:v>
                </c:pt>
                <c:pt idx="1125">
                  <c:v>5537.3893531062449</c:v>
                </c:pt>
                <c:pt idx="1126">
                  <c:v>3962.7281889446081</c:v>
                </c:pt>
                <c:pt idx="1127">
                  <c:v>2897.8131067711934</c:v>
                </c:pt>
                <c:pt idx="1128">
                  <c:v>2625.2755975893715</c:v>
                </c:pt>
                <c:pt idx="1129">
                  <c:v>2501.6243202753972</c:v>
                </c:pt>
                <c:pt idx="1130">
                  <c:v>2409.9406833902681</c:v>
                </c:pt>
                <c:pt idx="1131">
                  <c:v>2379.6562144301656</c:v>
                </c:pt>
                <c:pt idx="1132">
                  <c:v>2787.6196307207988</c:v>
                </c:pt>
                <c:pt idx="1133">
                  <c:v>3546.3514388057133</c:v>
                </c:pt>
                <c:pt idx="1134">
                  <c:v>5920.9606623251057</c:v>
                </c:pt>
                <c:pt idx="1135">
                  <c:v>7164.2035978443691</c:v>
                </c:pt>
                <c:pt idx="1136">
                  <c:v>6484.5404728631038</c:v>
                </c:pt>
                <c:pt idx="1137">
                  <c:v>5536.5515526150566</c:v>
                </c:pt>
                <c:pt idx="1138">
                  <c:v>4819.8788432850806</c:v>
                </c:pt>
                <c:pt idx="1139">
                  <c:v>4919.1354900318265</c:v>
                </c:pt>
                <c:pt idx="1140">
                  <c:v>4798.8480321598827</c:v>
                </c:pt>
                <c:pt idx="1141">
                  <c:v>5173.1656835438389</c:v>
                </c:pt>
                <c:pt idx="1142">
                  <c:v>5547.4833349277942</c:v>
                </c:pt>
                <c:pt idx="1143">
                  <c:v>5793.945565569099</c:v>
                </c:pt>
                <c:pt idx="1144">
                  <c:v>6228.8296313778019</c:v>
                </c:pt>
                <c:pt idx="1145">
                  <c:v>6461.8315372600728</c:v>
                </c:pt>
                <c:pt idx="1146">
                  <c:v>6755.394810576181</c:v>
                </c:pt>
                <c:pt idx="1147">
                  <c:v>6458.4651943225872</c:v>
                </c:pt>
                <c:pt idx="1148">
                  <c:v>5734.2245221219046</c:v>
                </c:pt>
                <c:pt idx="1149">
                  <c:v>4792.1178697803653</c:v>
                </c:pt>
                <c:pt idx="1150">
                  <c:v>3897.9576310911839</c:v>
                </c:pt>
                <c:pt idx="1151">
                  <c:v>2808.6504418459963</c:v>
                </c:pt>
                <c:pt idx="1152">
                  <c:v>2531.9087892354992</c:v>
                </c:pt>
                <c:pt idx="1153">
                  <c:v>2348.5339449788748</c:v>
                </c:pt>
                <c:pt idx="1154">
                  <c:v>2302.2681792998055</c:v>
                </c:pt>
                <c:pt idx="1155">
                  <c:v>2183.6638928966049</c:v>
                </c:pt>
                <c:pt idx="1156">
                  <c:v>2135.7174792442474</c:v>
                </c:pt>
                <c:pt idx="1157">
                  <c:v>2737.9925690951532</c:v>
                </c:pt>
                <c:pt idx="1158">
                  <c:v>3828.1426058224406</c:v>
                </c:pt>
                <c:pt idx="1159">
                  <c:v>5057.0848925960254</c:v>
                </c:pt>
                <c:pt idx="1160">
                  <c:v>5518.8845609318896</c:v>
                </c:pt>
                <c:pt idx="1161">
                  <c:v>6111.065668961247</c:v>
                </c:pt>
                <c:pt idx="1162">
                  <c:v>5796.4715845199416</c:v>
                </c:pt>
                <c:pt idx="1163">
                  <c:v>6090.8751818226929</c:v>
                </c:pt>
                <c:pt idx="1164">
                  <c:v>5879.7469345477211</c:v>
                </c:pt>
                <c:pt idx="1165">
                  <c:v>5141.2030901059034</c:v>
                </c:pt>
                <c:pt idx="1166">
                  <c:v>5177.3698269725137</c:v>
                </c:pt>
                <c:pt idx="1167">
                  <c:v>5215.2247822987765</c:v>
                </c:pt>
                <c:pt idx="1168">
                  <c:v>5555.0538212939555</c:v>
                </c:pt>
                <c:pt idx="1169">
                  <c:v>6105.1758305683743</c:v>
                </c:pt>
                <c:pt idx="1170">
                  <c:v>6062.2764078267901</c:v>
                </c:pt>
                <c:pt idx="1171">
                  <c:v>5887.3148974184269</c:v>
                </c:pt>
                <c:pt idx="1172">
                  <c:v>5420.4682381717876</c:v>
                </c:pt>
                <c:pt idx="1173">
                  <c:v>4606.2220535638098</c:v>
                </c:pt>
                <c:pt idx="1174">
                  <c:v>3715.428157812114</c:v>
                </c:pt>
                <c:pt idx="1175">
                  <c:v>2932.3017191599711</c:v>
                </c:pt>
                <c:pt idx="1176">
                  <c:v>2573.9653644949831</c:v>
                </c:pt>
                <c:pt idx="1177">
                  <c:v>2559.6672392447585</c:v>
                </c:pt>
                <c:pt idx="1178">
                  <c:v>2323.296466929547</c:v>
                </c:pt>
                <c:pt idx="1179">
                  <c:v>2487.3261950251731</c:v>
                </c:pt>
                <c:pt idx="1180">
                  <c:v>2949.1258633610373</c:v>
                </c:pt>
                <c:pt idx="1181">
                  <c:v>4474.1574424015735</c:v>
                </c:pt>
                <c:pt idx="1182">
                  <c:v>6685.5797853074382</c:v>
                </c:pt>
                <c:pt idx="1183">
                  <c:v>7428.3277731779317</c:v>
                </c:pt>
                <c:pt idx="1184">
                  <c:v>6690.629299713667</c:v>
                </c:pt>
                <c:pt idx="1185">
                  <c:v>5786.3750792029368</c:v>
                </c:pt>
                <c:pt idx="1186">
                  <c:v>5495.3302543513055</c:v>
                </c:pt>
                <c:pt idx="1187">
                  <c:v>5667.7707927997371</c:v>
                </c:pt>
                <c:pt idx="1188">
                  <c:v>5904.136518124039</c:v>
                </c:pt>
                <c:pt idx="1189">
                  <c:v>6168.2632169530552</c:v>
                </c:pt>
                <c:pt idx="1190">
                  <c:v>6384.4435021297122</c:v>
                </c:pt>
                <c:pt idx="1191">
                  <c:v>6372.6688723348752</c:v>
                </c:pt>
                <c:pt idx="1192">
                  <c:v>6169.9463884217976</c:v>
                </c:pt>
                <c:pt idx="1193">
                  <c:v>6881.5721068409985</c:v>
                </c:pt>
                <c:pt idx="1194">
                  <c:v>7525.9037719513881</c:v>
                </c:pt>
                <c:pt idx="1195">
                  <c:v>7459.4525661246762</c:v>
                </c:pt>
                <c:pt idx="1196">
                  <c:v>7193.6426958269176</c:v>
                </c:pt>
                <c:pt idx="1197">
                  <c:v>5671.134612241769</c:v>
                </c:pt>
                <c:pt idx="1198">
                  <c:v>3948.430063694384</c:v>
                </c:pt>
                <c:pt idx="1199">
                  <c:v>2940.7150530082317</c:v>
                </c:pt>
                <c:pt idx="1200">
                  <c:v>2611.8177963257917</c:v>
                </c:pt>
                <c:pt idx="1201">
                  <c:v>2598.3599950622115</c:v>
                </c:pt>
                <c:pt idx="1202">
                  <c:v>2417.5086462609743</c:v>
                </c:pt>
                <c:pt idx="1203">
                  <c:v>2485.6405000609743</c:v>
                </c:pt>
                <c:pt idx="1204">
                  <c:v>3151.8458237786604</c:v>
                </c:pt>
                <c:pt idx="1205">
                  <c:v>4257.1393567337263</c:v>
                </c:pt>
                <c:pt idx="1206">
                  <c:v>6898.3962510420652</c:v>
                </c:pt>
                <c:pt idx="1207">
                  <c:v>7927.9798733446041</c:v>
                </c:pt>
                <c:pt idx="1208">
                  <c:v>7293.7447135512166</c:v>
                </c:pt>
                <c:pt idx="1209">
                  <c:v>5994.9823545179797</c:v>
                </c:pt>
                <c:pt idx="1210">
                  <c:v>5713.1937109967075</c:v>
                </c:pt>
                <c:pt idx="1211">
                  <c:v>6392.8568359779729</c:v>
                </c:pt>
                <c:pt idx="1212">
                  <c:v>6838.6726840994161</c:v>
                </c:pt>
                <c:pt idx="1213">
                  <c:v>6879.8864118767997</c:v>
                </c:pt>
                <c:pt idx="1214">
                  <c:v>7146.5391296566586</c:v>
                </c:pt>
                <c:pt idx="1215">
                  <c:v>7037.1885010883625</c:v>
                </c:pt>
                <c:pt idx="1216">
                  <c:v>7064.9469510976223</c:v>
                </c:pt>
                <c:pt idx="1217">
                  <c:v>7578.0568525278768</c:v>
                </c:pt>
                <c:pt idx="1218">
                  <c:v>8392.3055606313101</c:v>
                </c:pt>
                <c:pt idx="1219">
                  <c:v>8562.2200801289</c:v>
                </c:pt>
                <c:pt idx="1220">
                  <c:v>7729.4665798511105</c:v>
                </c:pt>
                <c:pt idx="1221">
                  <c:v>6125.3663177069275</c:v>
                </c:pt>
                <c:pt idx="1222">
                  <c:v>4552.3832780231214</c:v>
                </c:pt>
                <c:pt idx="1223">
                  <c:v>3321.7603432762494</c:v>
                </c:pt>
                <c:pt idx="1224">
                  <c:v>2676.5858306837604</c:v>
                </c:pt>
                <c:pt idx="1225">
                  <c:v>2647.1467327012133</c:v>
                </c:pt>
                <c:pt idx="1226">
                  <c:v>2446.1099437523335</c:v>
                </c:pt>
                <c:pt idx="1227">
                  <c:v>2602.5666619863423</c:v>
                </c:pt>
                <c:pt idx="1228">
                  <c:v>3117.3597348853386</c:v>
                </c:pt>
                <c:pt idx="1229">
                  <c:v>4448.082163861056</c:v>
                </c:pt>
                <c:pt idx="1230">
                  <c:v>7216.356678420857</c:v>
                </c:pt>
                <c:pt idx="1231">
                  <c:v>8211.4542118300742</c:v>
                </c:pt>
                <c:pt idx="1232">
                  <c:v>6963.1642854000347</c:v>
                </c:pt>
                <c:pt idx="1233">
                  <c:v>6285.1843318875108</c:v>
                </c:pt>
                <c:pt idx="1234">
                  <c:v>6259.109053346996</c:v>
                </c:pt>
                <c:pt idx="1235">
                  <c:v>6709.9769393701217</c:v>
                </c:pt>
                <c:pt idx="1236">
                  <c:v>6846.2456939610329</c:v>
                </c:pt>
                <c:pt idx="1237">
                  <c:v>6779.7919646388646</c:v>
                </c:pt>
                <c:pt idx="1238">
                  <c:v>7482.1640252231618</c:v>
                </c:pt>
                <c:pt idx="1239">
                  <c:v>7455.2484226960005</c:v>
                </c:pt>
                <c:pt idx="1240">
                  <c:v>7312.2495057255719</c:v>
                </c:pt>
                <c:pt idx="1241">
                  <c:v>7708.4382922213681</c:v>
                </c:pt>
                <c:pt idx="1242">
                  <c:v>8381.3687313276623</c:v>
                </c:pt>
                <c:pt idx="1243">
                  <c:v>8262.7669684199172</c:v>
                </c:pt>
                <c:pt idx="1244">
                  <c:v>7884.2401266163761</c:v>
                </c:pt>
                <c:pt idx="1245">
                  <c:v>6164.0590735243786</c:v>
                </c:pt>
                <c:pt idx="1246">
                  <c:v>4273.118129957239</c:v>
                </c:pt>
                <c:pt idx="1247">
                  <c:v>3267.9266147264739</c:v>
                </c:pt>
                <c:pt idx="1248">
                  <c:v>2653.8743715852752</c:v>
                </c:pt>
                <c:pt idx="1249">
                  <c:v>2524.3383028693379</c:v>
                </c:pt>
                <c:pt idx="1250">
                  <c:v>2625.2755975893715</c:v>
                </c:pt>
                <c:pt idx="1251">
                  <c:v>2487.3261950251731</c:v>
                </c:pt>
                <c:pt idx="1252">
                  <c:v>3224.1868679982463</c:v>
                </c:pt>
                <c:pt idx="1253">
                  <c:v>4362.2807948824357</c:v>
                </c:pt>
                <c:pt idx="1254">
                  <c:v>7021.2046808739406</c:v>
                </c:pt>
                <c:pt idx="1255">
                  <c:v>8375.4814164302443</c:v>
                </c:pt>
                <c:pt idx="1256">
                  <c:v>7822.8359117004393</c:v>
                </c:pt>
                <c:pt idx="1257">
                  <c:v>6424.8194294159093</c:v>
                </c:pt>
                <c:pt idx="1258">
                  <c:v>5651.7894960807698</c:v>
                </c:pt>
                <c:pt idx="1259">
                  <c:v>5842.7348267035568</c:v>
                </c:pt>
                <c:pt idx="1260">
                  <c:v>5959.6559416380123</c:v>
                </c:pt>
                <c:pt idx="1261">
                  <c:v>5961.3391131067547</c:v>
                </c:pt>
                <c:pt idx="1262">
                  <c:v>6969.0541237929074</c:v>
                </c:pt>
                <c:pt idx="1263">
                  <c:v>6456.7845463492977</c:v>
                </c:pt>
                <c:pt idx="1264">
                  <c:v>6832.7853692019971</c:v>
                </c:pt>
                <c:pt idx="1265">
                  <c:v>7474.5960623524561</c:v>
                </c:pt>
                <c:pt idx="1266">
                  <c:v>8066.7746468863561</c:v>
                </c:pt>
                <c:pt idx="1267">
                  <c:v>8261.9241209378179</c:v>
                </c:pt>
                <c:pt idx="1268">
                  <c:v>7399.7289991820271</c:v>
                </c:pt>
                <c:pt idx="1269">
                  <c:v>5842.7323032081003</c:v>
                </c:pt>
                <c:pt idx="1270">
                  <c:v>4349.6658411009539</c:v>
                </c:pt>
                <c:pt idx="1271">
                  <c:v>3035.7650328308473</c:v>
                </c:pt>
                <c:pt idx="1272">
                  <c:v>2783.4180107875791</c:v>
                </c:pt>
                <c:pt idx="1273">
                  <c:v>2542.8405715482368</c:v>
                </c:pt>
                <c:pt idx="1274">
                  <c:v>2388.9073487696151</c:v>
                </c:pt>
                <c:pt idx="1275">
                  <c:v>2565.552030646722</c:v>
                </c:pt>
                <c:pt idx="1276">
                  <c:v>3191.3814270782123</c:v>
                </c:pt>
                <c:pt idx="1277">
                  <c:v>4236.9488695951732</c:v>
                </c:pt>
                <c:pt idx="1278">
                  <c:v>7001.0167172308429</c:v>
                </c:pt>
                <c:pt idx="1279">
                  <c:v>7923.7757299159284</c:v>
                </c:pt>
                <c:pt idx="1280">
                  <c:v>6873.1612964881924</c:v>
                </c:pt>
                <c:pt idx="1281">
                  <c:v>5735.9051700951932</c:v>
                </c:pt>
                <c:pt idx="1282">
                  <c:v>5182.4193413787434</c:v>
                </c:pt>
                <c:pt idx="1283">
                  <c:v>5912.5473284768432</c:v>
                </c:pt>
                <c:pt idx="1284">
                  <c:v>6139.6644429571506</c:v>
                </c:pt>
                <c:pt idx="1285">
                  <c:v>6460.1508892867851</c:v>
                </c:pt>
                <c:pt idx="1286">
                  <c:v>6892.5064126491916</c:v>
                </c:pt>
                <c:pt idx="1287">
                  <c:v>6313.7881528743255</c:v>
                </c:pt>
                <c:pt idx="1288">
                  <c:v>6911.0137283190015</c:v>
                </c:pt>
                <c:pt idx="1289">
                  <c:v>7042.2354919991376</c:v>
                </c:pt>
                <c:pt idx="1290">
                  <c:v>7524.2231239780995</c:v>
                </c:pt>
                <c:pt idx="1291">
                  <c:v>7155.7927874915631</c:v>
                </c:pt>
                <c:pt idx="1292">
                  <c:v>6528.285266582242</c:v>
                </c:pt>
                <c:pt idx="1293">
                  <c:v>5244.663880281325</c:v>
                </c:pt>
                <c:pt idx="1294">
                  <c:v>3754.9637611116659</c:v>
                </c:pt>
                <c:pt idx="1295">
                  <c:v>2805.2840989085093</c:v>
                </c:pt>
                <c:pt idx="1296">
                  <c:v>2538.638951615017</c:v>
                </c:pt>
                <c:pt idx="1297">
                  <c:v>2369.5622326086168</c:v>
                </c:pt>
                <c:pt idx="1298">
                  <c:v>2184.5067403787043</c:v>
                </c:pt>
                <c:pt idx="1299">
                  <c:v>2270.3030623664149</c:v>
                </c:pt>
                <c:pt idx="1300">
                  <c:v>2687.5226599874086</c:v>
                </c:pt>
                <c:pt idx="1301">
                  <c:v>3474.0129180815829</c:v>
                </c:pt>
                <c:pt idx="1302">
                  <c:v>6011.8064987190464</c:v>
                </c:pt>
                <c:pt idx="1303">
                  <c:v>6528.2827430867856</c:v>
                </c:pt>
                <c:pt idx="1304">
                  <c:v>6716.7045782541836</c:v>
                </c:pt>
                <c:pt idx="1305">
                  <c:v>5289.2464744916515</c:v>
                </c:pt>
                <c:pt idx="1306">
                  <c:v>4743.3286086459084</c:v>
                </c:pt>
                <c:pt idx="1307">
                  <c:v>4683.6075651987148</c:v>
                </c:pt>
                <c:pt idx="1308">
                  <c:v>4603.6985581084218</c:v>
                </c:pt>
                <c:pt idx="1309">
                  <c:v>4837.5407879773356</c:v>
                </c:pt>
                <c:pt idx="1310">
                  <c:v>4965.3987322154408</c:v>
                </c:pt>
                <c:pt idx="1311">
                  <c:v>5179.0529984412569</c:v>
                </c:pt>
                <c:pt idx="1312">
                  <c:v>5762.8207726223545</c:v>
                </c:pt>
                <c:pt idx="1313">
                  <c:v>6109.3824974925037</c:v>
                </c:pt>
                <c:pt idx="1314">
                  <c:v>6315.4688008476132</c:v>
                </c:pt>
                <c:pt idx="1315">
                  <c:v>5951.2426077897517</c:v>
                </c:pt>
                <c:pt idx="1316">
                  <c:v>5457.4778225204973</c:v>
                </c:pt>
                <c:pt idx="1317">
                  <c:v>4510.329226259094</c:v>
                </c:pt>
                <c:pt idx="1318">
                  <c:v>3564.0159069934243</c:v>
                </c:pt>
                <c:pt idx="1319">
                  <c:v>2875.1041711681637</c:v>
                </c:pt>
                <c:pt idx="1320">
                  <c:v>2596.6768235934683</c:v>
                </c:pt>
                <c:pt idx="1321">
                  <c:v>2475.546518239425</c:v>
                </c:pt>
                <c:pt idx="1322">
                  <c:v>2359.4682507870675</c:v>
                </c:pt>
                <c:pt idx="1323">
                  <c:v>2381.3393858989089</c:v>
                </c:pt>
                <c:pt idx="1324">
                  <c:v>2502.464644262041</c:v>
                </c:pt>
                <c:pt idx="1325">
                  <c:v>3088.7559138985243</c:v>
                </c:pt>
                <c:pt idx="1326">
                  <c:v>4102.3607629775497</c:v>
                </c:pt>
                <c:pt idx="1327">
                  <c:v>5523.9340753381202</c:v>
                </c:pt>
                <c:pt idx="1328">
                  <c:v>5865.443762306586</c:v>
                </c:pt>
                <c:pt idx="1329">
                  <c:v>6275.0903500659624</c:v>
                </c:pt>
                <c:pt idx="1330">
                  <c:v>6179.2000462567021</c:v>
                </c:pt>
                <c:pt idx="1331">
                  <c:v>6395.3778079379053</c:v>
                </c:pt>
                <c:pt idx="1332">
                  <c:v>6203.5946768239301</c:v>
                </c:pt>
                <c:pt idx="1333">
                  <c:v>5343.0827265368825</c:v>
                </c:pt>
                <c:pt idx="1334">
                  <c:v>5918.4396903651723</c:v>
                </c:pt>
                <c:pt idx="1335">
                  <c:v>5696.3695667956408</c:v>
                </c:pt>
                <c:pt idx="1336">
                  <c:v>6248.1747475388011</c:v>
                </c:pt>
                <c:pt idx="1337">
                  <c:v>6381.0796826876813</c:v>
                </c:pt>
                <c:pt idx="1338">
                  <c:v>6725.1153886069897</c:v>
                </c:pt>
                <c:pt idx="1339">
                  <c:v>6786.522127018382</c:v>
                </c:pt>
                <c:pt idx="1340">
                  <c:v>6291.9144942670291</c:v>
                </c:pt>
                <c:pt idx="1341">
                  <c:v>5084.8458661007417</c:v>
                </c:pt>
                <c:pt idx="1342">
                  <c:v>4494.3454060446711</c:v>
                </c:pt>
                <c:pt idx="1343">
                  <c:v>3727.202787606951</c:v>
                </c:pt>
                <c:pt idx="1344">
                  <c:v>3537.1003044662639</c:v>
                </c:pt>
                <c:pt idx="1345">
                  <c:v>3381.4839102188989</c:v>
                </c:pt>
                <c:pt idx="1346">
                  <c:v>3330.176200619966</c:v>
                </c:pt>
                <c:pt idx="1347">
                  <c:v>3390.7350445583493</c:v>
                </c:pt>
                <c:pt idx="1348">
                  <c:v>4045.1632149857433</c:v>
                </c:pt>
                <c:pt idx="1349">
                  <c:v>5475.9851381903063</c:v>
                </c:pt>
                <c:pt idx="1350">
                  <c:v>7207.9458680680509</c:v>
                </c:pt>
                <c:pt idx="1351">
                  <c:v>8049.1101786986455</c:v>
                </c:pt>
                <c:pt idx="1352">
                  <c:v>8336.7886606127904</c:v>
                </c:pt>
                <c:pt idx="1353">
                  <c:v>7989.3866117559965</c:v>
                </c:pt>
                <c:pt idx="1354">
                  <c:v>7620.1159512828153</c:v>
                </c:pt>
                <c:pt idx="1355">
                  <c:v>7663.0153740243977</c:v>
                </c:pt>
                <c:pt idx="1356">
                  <c:v>7997.7999456042571</c:v>
                </c:pt>
                <c:pt idx="1357">
                  <c:v>7889.2871175271512</c:v>
                </c:pt>
                <c:pt idx="1358">
                  <c:v>8038.1758728904542</c:v>
                </c:pt>
                <c:pt idx="1359">
                  <c:v>7891.8106129825383</c:v>
                </c:pt>
                <c:pt idx="1360">
                  <c:v>7793.3968137178908</c:v>
                </c:pt>
                <c:pt idx="1361">
                  <c:v>8065.0939989130693</c:v>
                </c:pt>
                <c:pt idx="1362">
                  <c:v>8404.080190426148</c:v>
                </c:pt>
                <c:pt idx="1363">
                  <c:v>8477.264082127831</c:v>
                </c:pt>
                <c:pt idx="1364">
                  <c:v>8068.4578183550984</c:v>
                </c:pt>
                <c:pt idx="1365">
                  <c:v>7024.5685003159733</c:v>
                </c:pt>
                <c:pt idx="1366">
                  <c:v>4821.5594912583683</c:v>
                </c:pt>
                <c:pt idx="1367">
                  <c:v>3843.2810550593085</c:v>
                </c:pt>
                <c:pt idx="1368">
                  <c:v>3579.9997272078467</c:v>
                </c:pt>
                <c:pt idx="1369">
                  <c:v>3426.9068284158693</c:v>
                </c:pt>
                <c:pt idx="1370">
                  <c:v>3454.6627549296741</c:v>
                </c:pt>
                <c:pt idx="1371">
                  <c:v>3675.890031017107</c:v>
                </c:pt>
                <c:pt idx="1372">
                  <c:v>4276.4844728947246</c:v>
                </c:pt>
                <c:pt idx="1373">
                  <c:v>5210.1777913880032</c:v>
                </c:pt>
                <c:pt idx="1374">
                  <c:v>7404.7785135882559</c:v>
                </c:pt>
                <c:pt idx="1375">
                  <c:v>8542.0321164858015</c:v>
                </c:pt>
                <c:pt idx="1376">
                  <c:v>8573.1543859370922</c:v>
                </c:pt>
                <c:pt idx="1377">
                  <c:v>8871.7671736594311</c:v>
                </c:pt>
                <c:pt idx="1378">
                  <c:v>8499.9730177308629</c:v>
                </c:pt>
                <c:pt idx="1379">
                  <c:v>8213.9751837900058</c:v>
                </c:pt>
                <c:pt idx="1380">
                  <c:v>8402.3995424528584</c:v>
                </c:pt>
                <c:pt idx="1381">
                  <c:v>8292.2060664024648</c:v>
                </c:pt>
                <c:pt idx="1382">
                  <c:v>7794.2346142090801</c:v>
                </c:pt>
                <c:pt idx="1383">
                  <c:v>7892.6509369691812</c:v>
                </c:pt>
                <c:pt idx="1384">
                  <c:v>7940.5973506215396</c:v>
                </c:pt>
                <c:pt idx="1385">
                  <c:v>8119.7680514494887</c:v>
                </c:pt>
                <c:pt idx="1386">
                  <c:v>8759.893049635748</c:v>
                </c:pt>
                <c:pt idx="1387">
                  <c:v>8678.3008710767135</c:v>
                </c:pt>
                <c:pt idx="1388">
                  <c:v>8322.4880118671117</c:v>
                </c:pt>
                <c:pt idx="1389">
                  <c:v>7156.6331114782079</c:v>
                </c:pt>
                <c:pt idx="1390">
                  <c:v>5233.7270509776763</c:v>
                </c:pt>
                <c:pt idx="1391">
                  <c:v>3886.1830012963469</c:v>
                </c:pt>
                <c:pt idx="1392">
                  <c:v>3773.4685532860203</c:v>
                </c:pt>
                <c:pt idx="1393">
                  <c:v>3670.0027161196881</c:v>
                </c:pt>
                <c:pt idx="1394">
                  <c:v>3676.7328784992064</c:v>
                </c:pt>
                <c:pt idx="1395">
                  <c:v>3938.3335583773796</c:v>
                </c:pt>
                <c:pt idx="1396">
                  <c:v>4598.6465202067366</c:v>
                </c:pt>
                <c:pt idx="1397">
                  <c:v>5544.1169919903068</c:v>
                </c:pt>
                <c:pt idx="1398">
                  <c:v>7700.0249583731083</c:v>
                </c:pt>
                <c:pt idx="1399">
                  <c:v>8775.8768698501699</c:v>
                </c:pt>
                <c:pt idx="1400">
                  <c:v>8755.6889062070713</c:v>
                </c:pt>
                <c:pt idx="1401">
                  <c:v>8654.7465644961285</c:v>
                </c:pt>
                <c:pt idx="1402">
                  <c:v>7842.1810278614357</c:v>
                </c:pt>
                <c:pt idx="1403">
                  <c:v>7758.0678773424688</c:v>
                </c:pt>
                <c:pt idx="1404">
                  <c:v>7678.1538232612656</c:v>
                </c:pt>
                <c:pt idx="1405">
                  <c:v>7451.882079758514</c:v>
                </c:pt>
                <c:pt idx="1406">
                  <c:v>7318.9771446096356</c:v>
                </c:pt>
                <c:pt idx="1407">
                  <c:v>7419.9194863205794</c:v>
                </c:pt>
                <c:pt idx="1408">
                  <c:v>7368.6067297307354</c:v>
                </c:pt>
                <c:pt idx="1409">
                  <c:v>8294.7320853533074</c:v>
                </c:pt>
                <c:pt idx="1410">
                  <c:v>8902.8944901016312</c:v>
                </c:pt>
                <c:pt idx="1411">
                  <c:v>8751.4822392829428</c:v>
                </c:pt>
                <c:pt idx="1412">
                  <c:v>8455.3954705114465</c:v>
                </c:pt>
                <c:pt idx="1413">
                  <c:v>7100.2733639775897</c:v>
                </c:pt>
                <c:pt idx="1414">
                  <c:v>5008.2981549570231</c:v>
                </c:pt>
                <c:pt idx="1415">
                  <c:v>3842.4432545681202</c:v>
                </c:pt>
                <c:pt idx="1416">
                  <c:v>3580.8375276990355</c:v>
                </c:pt>
                <c:pt idx="1417">
                  <c:v>3216.6163816320845</c:v>
                </c:pt>
                <c:pt idx="1418">
                  <c:v>3238.4849932484703</c:v>
                </c:pt>
                <c:pt idx="1419">
                  <c:v>3602.7111863063319</c:v>
                </c:pt>
                <c:pt idx="1420">
                  <c:v>4410.2297320302478</c:v>
                </c:pt>
                <c:pt idx="1421">
                  <c:v>5380.9351583676917</c:v>
                </c:pt>
                <c:pt idx="1422">
                  <c:v>7453.5627277318026</c:v>
                </c:pt>
                <c:pt idx="1423">
                  <c:v>8590.8213776202574</c:v>
                </c:pt>
                <c:pt idx="1424">
                  <c:v>8380.5284073410185</c:v>
                </c:pt>
                <c:pt idx="1425">
                  <c:v>8310.7108585768201</c:v>
                </c:pt>
                <c:pt idx="1426">
                  <c:v>7816.9485968030194</c:v>
                </c:pt>
                <c:pt idx="1427">
                  <c:v>8068.4552948596447</c:v>
                </c:pt>
                <c:pt idx="1428">
                  <c:v>8563.9007281021859</c:v>
                </c:pt>
                <c:pt idx="1429">
                  <c:v>7874.9915157723817</c:v>
                </c:pt>
                <c:pt idx="1430">
                  <c:v>8132.3855287264241</c:v>
                </c:pt>
                <c:pt idx="1431">
                  <c:v>7843.8641993301808</c:v>
                </c:pt>
                <c:pt idx="1432">
                  <c:v>7721.0557694983054</c:v>
                </c:pt>
                <c:pt idx="1433">
                  <c:v>8232.4850229552685</c:v>
                </c:pt>
                <c:pt idx="1434">
                  <c:v>8898.6878231775008</c:v>
                </c:pt>
                <c:pt idx="1435">
                  <c:v>8747.2755723588125</c:v>
                </c:pt>
                <c:pt idx="1436">
                  <c:v>7776.5701460213695</c:v>
                </c:pt>
                <c:pt idx="1437">
                  <c:v>6499.6814455954254</c:v>
                </c:pt>
                <c:pt idx="1438">
                  <c:v>4822.3972917495566</c:v>
                </c:pt>
                <c:pt idx="1439">
                  <c:v>3515.2266458589675</c:v>
                </c:pt>
                <c:pt idx="1440">
                  <c:v>3199.7922374310183</c:v>
                </c:pt>
                <c:pt idx="1441">
                  <c:v>3063.5234828401071</c:v>
                </c:pt>
                <c:pt idx="1442">
                  <c:v>3155.2096432206918</c:v>
                </c:pt>
                <c:pt idx="1443">
                  <c:v>3267.0862907398296</c:v>
                </c:pt>
                <c:pt idx="1444">
                  <c:v>3913.9414513056063</c:v>
                </c:pt>
                <c:pt idx="1445">
                  <c:v>5375.0453199748172</c:v>
                </c:pt>
                <c:pt idx="1446">
                  <c:v>7700.8678058552059</c:v>
                </c:pt>
                <c:pt idx="1447">
                  <c:v>8764.0997165598783</c:v>
                </c:pt>
                <c:pt idx="1448">
                  <c:v>8286.3187515050467</c:v>
                </c:pt>
                <c:pt idx="1449">
                  <c:v>7602.4489595996511</c:v>
                </c:pt>
                <c:pt idx="1450">
                  <c:v>7063.2612561334236</c:v>
                </c:pt>
                <c:pt idx="1451">
                  <c:v>7414.8724954098043</c:v>
                </c:pt>
                <c:pt idx="1452">
                  <c:v>6792.4069184203463</c:v>
                </c:pt>
                <c:pt idx="1453">
                  <c:v>6770.53830680396</c:v>
                </c:pt>
                <c:pt idx="1454">
                  <c:v>7363.5597388199612</c:v>
                </c:pt>
                <c:pt idx="1455">
                  <c:v>6778.9465936613096</c:v>
                </c:pt>
                <c:pt idx="1456">
                  <c:v>7387.1115219050907</c:v>
                </c:pt>
                <c:pt idx="1457">
                  <c:v>7733.6732467752408</c:v>
                </c:pt>
                <c:pt idx="1458">
                  <c:v>8374.6410924436004</c:v>
                </c:pt>
                <c:pt idx="1459">
                  <c:v>8426.7916495246318</c:v>
                </c:pt>
                <c:pt idx="1460">
                  <c:v>7774.0466505659815</c:v>
                </c:pt>
                <c:pt idx="1461">
                  <c:v>6205.2753247972187</c:v>
                </c:pt>
                <c:pt idx="1462">
                  <c:v>4734.0799978019149</c:v>
                </c:pt>
                <c:pt idx="1463">
                  <c:v>3581.6803751811349</c:v>
                </c:pt>
                <c:pt idx="1464">
                  <c:v>3070.2511217241695</c:v>
                </c:pt>
                <c:pt idx="1465">
                  <c:v>2835.5660443731563</c:v>
                </c:pt>
                <c:pt idx="1466">
                  <c:v>3002.1192679241699</c:v>
                </c:pt>
                <c:pt idx="1467">
                  <c:v>3119.8807068452707</c:v>
                </c:pt>
                <c:pt idx="1468">
                  <c:v>3708.6979954325961</c:v>
                </c:pt>
                <c:pt idx="1469">
                  <c:v>4909.0389847148226</c:v>
                </c:pt>
                <c:pt idx="1470">
                  <c:v>6785.6792795362835</c:v>
                </c:pt>
                <c:pt idx="1471">
                  <c:v>8004.527584488319</c:v>
                </c:pt>
                <c:pt idx="1472">
                  <c:v>8149.2096729274908</c:v>
                </c:pt>
                <c:pt idx="1473">
                  <c:v>7603.2918070817486</c:v>
                </c:pt>
                <c:pt idx="1474">
                  <c:v>7408.9826570169316</c:v>
                </c:pt>
                <c:pt idx="1475">
                  <c:v>7260.936749135728</c:v>
                </c:pt>
                <c:pt idx="1476">
                  <c:v>7577.216528541232</c:v>
                </c:pt>
                <c:pt idx="1477">
                  <c:v>7374.496568123609</c:v>
                </c:pt>
                <c:pt idx="1478">
                  <c:v>7098.5901925088456</c:v>
                </c:pt>
                <c:pt idx="1479">
                  <c:v>7027.934843253458</c:v>
                </c:pt>
                <c:pt idx="1480">
                  <c:v>6728.4817315444761</c:v>
                </c:pt>
                <c:pt idx="1481">
                  <c:v>7006.9065556237165</c:v>
                </c:pt>
                <c:pt idx="1482">
                  <c:v>7426.6471252046422</c:v>
                </c:pt>
                <c:pt idx="1483">
                  <c:v>7292.0615420824743</c:v>
                </c:pt>
                <c:pt idx="1484">
                  <c:v>6622.4949224182128</c:v>
                </c:pt>
                <c:pt idx="1485">
                  <c:v>5950.3997603076514</c:v>
                </c:pt>
                <c:pt idx="1486">
                  <c:v>4853.5246081917585</c:v>
                </c:pt>
                <c:pt idx="1487">
                  <c:v>3585.0467181186218</c:v>
                </c:pt>
                <c:pt idx="1488">
                  <c:v>2915.4775749589039</c:v>
                </c:pt>
                <c:pt idx="1489">
                  <c:v>2757.3402087516079</c:v>
                </c:pt>
                <c:pt idx="1490">
                  <c:v>2780.8945153321924</c:v>
                </c:pt>
                <c:pt idx="1491">
                  <c:v>2819.584747654189</c:v>
                </c:pt>
                <c:pt idx="1492">
                  <c:v>3331.8568485932537</c:v>
                </c:pt>
                <c:pt idx="1493">
                  <c:v>4236.9488695951732</c:v>
                </c:pt>
                <c:pt idx="1494">
                  <c:v>5205.1308004772281</c:v>
                </c:pt>
                <c:pt idx="1495">
                  <c:v>6436.5940592107454</c:v>
                </c:pt>
                <c:pt idx="1496">
                  <c:v>7214.6735069521137</c:v>
                </c:pt>
                <c:pt idx="1497">
                  <c:v>6885.7787737651288</c:v>
                </c:pt>
                <c:pt idx="1498">
                  <c:v>5878.063763078977</c:v>
                </c:pt>
                <c:pt idx="1499">
                  <c:v>6060.5957598535015</c:v>
                </c:pt>
                <c:pt idx="1500">
                  <c:v>5717.3978544253823</c:v>
                </c:pt>
                <c:pt idx="1501">
                  <c:v>5485.2387960252108</c:v>
                </c:pt>
                <c:pt idx="1502">
                  <c:v>5505.4242361728557</c:v>
                </c:pt>
                <c:pt idx="1503">
                  <c:v>5872.1739246861043</c:v>
                </c:pt>
                <c:pt idx="1504">
                  <c:v>5938.6251305128162</c:v>
                </c:pt>
                <c:pt idx="1505">
                  <c:v>6575.3888327524983</c:v>
                </c:pt>
                <c:pt idx="1506">
                  <c:v>6736.8900184018275</c:v>
                </c:pt>
                <c:pt idx="1507">
                  <c:v>6960.6407899446476</c:v>
                </c:pt>
                <c:pt idx="1508">
                  <c:v>6525.7592476313985</c:v>
                </c:pt>
                <c:pt idx="1509">
                  <c:v>5528.9810662488953</c:v>
                </c:pt>
                <c:pt idx="1510">
                  <c:v>4337.8861643152068</c:v>
                </c:pt>
                <c:pt idx="1511">
                  <c:v>3290.6380738249591</c:v>
                </c:pt>
                <c:pt idx="1512">
                  <c:v>2825.4745860470625</c:v>
                </c:pt>
                <c:pt idx="1513">
                  <c:v>2695.0931463535703</c:v>
                </c:pt>
                <c:pt idx="1514">
                  <c:v>2780.0491443546375</c:v>
                </c:pt>
                <c:pt idx="1515">
                  <c:v>3051.7463295498151</c:v>
                </c:pt>
                <c:pt idx="1516">
                  <c:v>3228.3910114269215</c:v>
                </c:pt>
                <c:pt idx="1517">
                  <c:v>5180.7386934054557</c:v>
                </c:pt>
                <c:pt idx="1518">
                  <c:v>7345.8952706322507</c:v>
                </c:pt>
                <c:pt idx="1519">
                  <c:v>7700.8652823597522</c:v>
                </c:pt>
                <c:pt idx="1520">
                  <c:v>7445.1519173789975</c:v>
                </c:pt>
                <c:pt idx="1521">
                  <c:v>6624.1755703914996</c:v>
                </c:pt>
                <c:pt idx="1522">
                  <c:v>6219.5734500474427</c:v>
                </c:pt>
                <c:pt idx="1523">
                  <c:v>6709.9744158746671</c:v>
                </c:pt>
                <c:pt idx="1524">
                  <c:v>6758.7636770091249</c:v>
                </c:pt>
                <c:pt idx="1525">
                  <c:v>7080.0879238299458</c:v>
                </c:pt>
                <c:pt idx="1526">
                  <c:v>7530.1104388755193</c:v>
                </c:pt>
                <c:pt idx="1527">
                  <c:v>7236.5446420639546</c:v>
                </c:pt>
                <c:pt idx="1528">
                  <c:v>6972.4179432349392</c:v>
                </c:pt>
                <c:pt idx="1529">
                  <c:v>7788.347299311662</c:v>
                </c:pt>
                <c:pt idx="1530">
                  <c:v>8237.5294903705908</c:v>
                </c:pt>
                <c:pt idx="1531">
                  <c:v>5832.6408448820057</c:v>
                </c:pt>
                <c:pt idx="1532">
                  <c:v>8833.9172653240767</c:v>
                </c:pt>
                <c:pt idx="1533">
                  <c:v>6861.3816197024444</c:v>
                </c:pt>
                <c:pt idx="1534">
                  <c:v>4654.1659437207118</c:v>
                </c:pt>
                <c:pt idx="1535">
                  <c:v>3474.8532420682272</c:v>
                </c:pt>
                <c:pt idx="1536">
                  <c:v>3044.1758431836533</c:v>
                </c:pt>
                <c:pt idx="1537">
                  <c:v>2764.9081716223136</c:v>
                </c:pt>
                <c:pt idx="1538">
                  <c:v>2742.1967125238289</c:v>
                </c:pt>
                <c:pt idx="1539">
                  <c:v>2859.1203509537409</c:v>
                </c:pt>
                <c:pt idx="1540">
                  <c:v>3139.2283465017244</c:v>
                </c:pt>
                <c:pt idx="1541">
                  <c:v>4547.3388106078037</c:v>
                </c:pt>
                <c:pt idx="1542">
                  <c:v>7159.156606933594</c:v>
                </c:pt>
                <c:pt idx="1543">
                  <c:v>7905.2684142461185</c:v>
                </c:pt>
                <c:pt idx="1544">
                  <c:v>6981.6716010698437</c:v>
                </c:pt>
                <c:pt idx="1545">
                  <c:v>6088.3542098627613</c:v>
                </c:pt>
                <c:pt idx="1546">
                  <c:v>5539.9153720570857</c:v>
                </c:pt>
                <c:pt idx="1547">
                  <c:v>6055.5487689427264</c:v>
                </c:pt>
                <c:pt idx="1548">
                  <c:v>5626.5545415268971</c:v>
                </c:pt>
                <c:pt idx="1549">
                  <c:v>5703.940053161803</c:v>
                </c:pt>
                <c:pt idx="1550">
                  <c:v>6053.8630739785285</c:v>
                </c:pt>
                <c:pt idx="1551">
                  <c:v>5518.8845609318896</c:v>
                </c:pt>
                <c:pt idx="1552">
                  <c:v>5941.1486259682033</c:v>
                </c:pt>
                <c:pt idx="1553">
                  <c:v>6562.7713554755628</c:v>
                </c:pt>
                <c:pt idx="1554">
                  <c:v>7124.6679945448186</c:v>
                </c:pt>
                <c:pt idx="1555">
                  <c:v>7180.1848945633374</c:v>
                </c:pt>
                <c:pt idx="1556">
                  <c:v>6987.5589159672627</c:v>
                </c:pt>
                <c:pt idx="1557">
                  <c:v>5734.221998626449</c:v>
                </c:pt>
                <c:pt idx="1558">
                  <c:v>4077.9686559057773</c:v>
                </c:pt>
                <c:pt idx="1559">
                  <c:v>3053.4295010185583</c:v>
                </c:pt>
                <c:pt idx="1560">
                  <c:v>2489.8471669851046</c:v>
                </c:pt>
                <c:pt idx="1561">
                  <c:v>2457.0442495605262</c:v>
                </c:pt>
                <c:pt idx="1562">
                  <c:v>2140.7644701550221</c:v>
                </c:pt>
                <c:pt idx="1563">
                  <c:v>2501.6243202753972</c:v>
                </c:pt>
                <c:pt idx="1564">
                  <c:v>2778.3684963813494</c:v>
                </c:pt>
                <c:pt idx="1565">
                  <c:v>4021.6114319006138</c:v>
                </c:pt>
                <c:pt idx="1566">
                  <c:v>6535.8557529484024</c:v>
                </c:pt>
                <c:pt idx="1567">
                  <c:v>6717.5449022408275</c:v>
                </c:pt>
                <c:pt idx="1568">
                  <c:v>5618.1412076786364</c:v>
                </c:pt>
                <c:pt idx="1569">
                  <c:v>4612.1068449657723</c:v>
                </c:pt>
                <c:pt idx="1570">
                  <c:v>3960.2072169846761</c:v>
                </c:pt>
                <c:pt idx="1571">
                  <c:v>4628.9309891668399</c:v>
                </c:pt>
                <c:pt idx="1572">
                  <c:v>4689.4948800961329</c:v>
                </c:pt>
                <c:pt idx="1573">
                  <c:v>4869.5059049107258</c:v>
                </c:pt>
                <c:pt idx="1574">
                  <c:v>5608.0472258570881</c:v>
                </c:pt>
                <c:pt idx="1575">
                  <c:v>5470.938147279533</c:v>
                </c:pt>
                <c:pt idx="1576">
                  <c:v>5754.4124857650022</c:v>
                </c:pt>
                <c:pt idx="1577">
                  <c:v>6513.9820943411059</c:v>
                </c:pt>
                <c:pt idx="1578">
                  <c:v>7206.2652200947632</c:v>
                </c:pt>
                <c:pt idx="1579">
                  <c:v>7215.5138309387594</c:v>
                </c:pt>
                <c:pt idx="1580">
                  <c:v>6820.1653684296061</c:v>
                </c:pt>
                <c:pt idx="1581">
                  <c:v>5454.9568505605648</c:v>
                </c:pt>
                <c:pt idx="1582">
                  <c:v>3871.0420285640234</c:v>
                </c:pt>
                <c:pt idx="1583">
                  <c:v>2891.9232683783193</c:v>
                </c:pt>
                <c:pt idx="1584">
                  <c:v>2554.6152013430737</c:v>
                </c:pt>
                <c:pt idx="1585">
                  <c:v>2425.9219801092354</c:v>
                </c:pt>
                <c:pt idx="1586">
                  <c:v>2391.4308442250021</c:v>
                </c:pt>
                <c:pt idx="1587">
                  <c:v>2226.5633156381882</c:v>
                </c:pt>
                <c:pt idx="1588">
                  <c:v>2963.4239886112618</c:v>
                </c:pt>
                <c:pt idx="1589">
                  <c:v>4101.5229624863614</c:v>
                </c:pt>
                <c:pt idx="1590">
                  <c:v>6454.2585273984569</c:v>
                </c:pt>
                <c:pt idx="1591">
                  <c:v>6501.3671405596251</c:v>
                </c:pt>
                <c:pt idx="1592">
                  <c:v>5314.4839525409798</c:v>
                </c:pt>
                <c:pt idx="1593">
                  <c:v>4404.3424171328306</c:v>
                </c:pt>
                <c:pt idx="1594">
                  <c:v>3348.6784692988649</c:v>
                </c:pt>
                <c:pt idx="1595">
                  <c:v>3590.9315095205843</c:v>
                </c:pt>
                <c:pt idx="1596">
                  <c:v>3721.3154727095325</c:v>
                </c:pt>
                <c:pt idx="1597">
                  <c:v>3569.9032218908428</c:v>
                </c:pt>
                <c:pt idx="1598">
                  <c:v>4253.7704903007843</c:v>
                </c:pt>
                <c:pt idx="1599">
                  <c:v>3922.3497381629563</c:v>
                </c:pt>
                <c:pt idx="1600">
                  <c:v>4138.5325468350711</c:v>
                </c:pt>
                <c:pt idx="1601">
                  <c:v>5021.7534327251478</c:v>
                </c:pt>
                <c:pt idx="1602">
                  <c:v>6260.7922248157383</c:v>
                </c:pt>
                <c:pt idx="1603">
                  <c:v>6807.5478911526698</c:v>
                </c:pt>
                <c:pt idx="1604">
                  <c:v>5965.5432565354313</c:v>
                </c:pt>
                <c:pt idx="1605">
                  <c:v>4801.3715276152698</c:v>
                </c:pt>
                <c:pt idx="1606">
                  <c:v>3363.8169185357333</c:v>
                </c:pt>
                <c:pt idx="1607">
                  <c:v>2462.9290409624891</c:v>
                </c:pt>
                <c:pt idx="1608">
                  <c:v>1904.3987448307209</c:v>
                </c:pt>
                <c:pt idx="1609">
                  <c:v>1824.4872142449733</c:v>
                </c:pt>
                <c:pt idx="1610">
                  <c:v>2145.8114610657963</c:v>
                </c:pt>
                <c:pt idx="1611">
                  <c:v>1965.8029597466586</c:v>
                </c:pt>
                <c:pt idx="1612">
                  <c:v>2794.3497931003167</c:v>
                </c:pt>
                <c:pt idx="1613">
                  <c:v>3415.9725226076766</c:v>
                </c:pt>
                <c:pt idx="1614">
                  <c:v>6055.5487689427264</c:v>
                </c:pt>
                <c:pt idx="1615">
                  <c:v>5603.000234946313</c:v>
                </c:pt>
                <c:pt idx="1616">
                  <c:v>4555.7496209606097</c:v>
                </c:pt>
                <c:pt idx="1617">
                  <c:v>3497.5647011667124</c:v>
                </c:pt>
                <c:pt idx="1618">
                  <c:v>3021.4643840851681</c:v>
                </c:pt>
                <c:pt idx="1619">
                  <c:v>3113.9908684523962</c:v>
                </c:pt>
                <c:pt idx="1620">
                  <c:v>3426.9068284158693</c:v>
                </c:pt>
                <c:pt idx="1621">
                  <c:v>3787.7666785362449</c:v>
                </c:pt>
                <c:pt idx="1622">
                  <c:v>3793.6565169291184</c:v>
                </c:pt>
                <c:pt idx="1623">
                  <c:v>3550.5606292252996</c:v>
                </c:pt>
                <c:pt idx="1624">
                  <c:v>3941.6999013148661</c:v>
                </c:pt>
                <c:pt idx="1625">
                  <c:v>4538.9280002549967</c:v>
                </c:pt>
                <c:pt idx="1626">
                  <c:v>6123.6806227427287</c:v>
                </c:pt>
                <c:pt idx="1627">
                  <c:v>6114.4269649078224</c:v>
                </c:pt>
                <c:pt idx="1628">
                  <c:v>5603.000234946313</c:v>
                </c:pt>
                <c:pt idx="1629">
                  <c:v>4302.5597514352412</c:v>
                </c:pt>
                <c:pt idx="1630">
                  <c:v>3218.2995531008282</c:v>
                </c:pt>
                <c:pt idx="1631">
                  <c:v>2501.6243202753972</c:v>
                </c:pt>
                <c:pt idx="1632">
                  <c:v>2033.9373370421142</c:v>
                </c:pt>
                <c:pt idx="1633">
                  <c:v>2001.1344196175353</c:v>
                </c:pt>
                <c:pt idx="1634">
                  <c:v>1854.7716832050755</c:v>
                </c:pt>
                <c:pt idx="1635">
                  <c:v>1906.0793928040086</c:v>
                </c:pt>
                <c:pt idx="1636">
                  <c:v>2679.1093261391479</c:v>
                </c:pt>
                <c:pt idx="1637">
                  <c:v>3103.059086139659</c:v>
                </c:pt>
                <c:pt idx="1638">
                  <c:v>5071.3830178462504</c:v>
                </c:pt>
                <c:pt idx="1639">
                  <c:v>5348.1246704567466</c:v>
                </c:pt>
                <c:pt idx="1640">
                  <c:v>5164.7523496955773</c:v>
                </c:pt>
                <c:pt idx="1641">
                  <c:v>4313.4940572434343</c:v>
                </c:pt>
                <c:pt idx="1642">
                  <c:v>3824.7787863804092</c:v>
                </c:pt>
                <c:pt idx="1643">
                  <c:v>3798.7009843444375</c:v>
                </c:pt>
                <c:pt idx="1644">
                  <c:v>3377.2797667902241</c:v>
                </c:pt>
                <c:pt idx="1645">
                  <c:v>3627.1032933781053</c:v>
                </c:pt>
                <c:pt idx="1646">
                  <c:v>3432.7941433132883</c:v>
                </c:pt>
                <c:pt idx="1647">
                  <c:v>3136.7073745417924</c:v>
                </c:pt>
                <c:pt idx="1648">
                  <c:v>3451.2989354876427</c:v>
                </c:pt>
                <c:pt idx="1649">
                  <c:v>4159.5608344648126</c:v>
                </c:pt>
                <c:pt idx="1650">
                  <c:v>4607.9001780416411</c:v>
                </c:pt>
                <c:pt idx="1651">
                  <c:v>4422.8446858117295</c:v>
                </c:pt>
                <c:pt idx="1652">
                  <c:v>4585.1912424386119</c:v>
                </c:pt>
                <c:pt idx="1653">
                  <c:v>3819.731795469635</c:v>
                </c:pt>
                <c:pt idx="1654">
                  <c:v>3129.1343646801752</c:v>
                </c:pt>
                <c:pt idx="1655">
                  <c:v>2362.8345937245545</c:v>
                </c:pt>
                <c:pt idx="1656">
                  <c:v>1893.464439022528</c:v>
                </c:pt>
                <c:pt idx="1657">
                  <c:v>1801.7782786419434</c:v>
                </c:pt>
                <c:pt idx="1658">
                  <c:v>1732.8010538643889</c:v>
                </c:pt>
                <c:pt idx="1659">
                  <c:v>1692.4251265781929</c:v>
                </c:pt>
                <c:pt idx="1660">
                  <c:v>1873.2739518839746</c:v>
                </c:pt>
                <c:pt idx="1661">
                  <c:v>2522.6526079051391</c:v>
                </c:pt>
                <c:pt idx="1662">
                  <c:v>3516.0694933410668</c:v>
                </c:pt>
                <c:pt idx="1663">
                  <c:v>3903.0046220019581</c:v>
                </c:pt>
                <c:pt idx="1664">
                  <c:v>4447.2393163789584</c:v>
                </c:pt>
                <c:pt idx="1665">
                  <c:v>4244.5193559613344</c:v>
                </c:pt>
                <c:pt idx="1666">
                  <c:v>4345.456650681368</c:v>
                </c:pt>
                <c:pt idx="1667">
                  <c:v>4180.5916455900096</c:v>
                </c:pt>
                <c:pt idx="1668">
                  <c:v>4289.1044736671165</c:v>
                </c:pt>
                <c:pt idx="1669">
                  <c:v>3852.5347128942135</c:v>
                </c:pt>
                <c:pt idx="1670">
                  <c:v>3668.3195446509449</c:v>
                </c:pt>
                <c:pt idx="1671">
                  <c:v>3545.5111148190695</c:v>
                </c:pt>
                <c:pt idx="1672">
                  <c:v>3796.1800123845055</c:v>
                </c:pt>
                <c:pt idx="1673">
                  <c:v>4103.2036104596491</c:v>
                </c:pt>
                <c:pt idx="1674">
                  <c:v>4083.0156468165515</c:v>
                </c:pt>
                <c:pt idx="1675">
                  <c:v>4613.7900164345156</c:v>
                </c:pt>
                <c:pt idx="1676">
                  <c:v>4192.3687988803022</c:v>
                </c:pt>
                <c:pt idx="1677">
                  <c:v>3370.5496044107063</c:v>
                </c:pt>
                <c:pt idx="1678">
                  <c:v>2500.7839962887533</c:v>
                </c:pt>
                <c:pt idx="1679">
                  <c:v>2157.5886143560888</c:v>
                </c:pt>
                <c:pt idx="1680">
                  <c:v>1784.1112869587773</c:v>
                </c:pt>
                <c:pt idx="1681">
                  <c:v>1598.2129472467657</c:v>
                </c:pt>
                <c:pt idx="1682">
                  <c:v>1694.9486220335802</c:v>
                </c:pt>
                <c:pt idx="1683">
                  <c:v>1725.2305674982269</c:v>
                </c:pt>
                <c:pt idx="1684">
                  <c:v>2491.5328619493034</c:v>
                </c:pt>
                <c:pt idx="1685">
                  <c:v>3702.8081570397221</c:v>
                </c:pt>
                <c:pt idx="1686">
                  <c:v>5579.4484518611844</c:v>
                </c:pt>
                <c:pt idx="1687">
                  <c:v>5180.7361699100002</c:v>
                </c:pt>
                <c:pt idx="1688">
                  <c:v>4496.8689015000582</c:v>
                </c:pt>
                <c:pt idx="1689">
                  <c:v>3322.6031907583483</c:v>
                </c:pt>
                <c:pt idx="1690">
                  <c:v>2997.0722770133953</c:v>
                </c:pt>
                <c:pt idx="1691">
                  <c:v>3191.3789035827567</c:v>
                </c:pt>
                <c:pt idx="1692">
                  <c:v>3660.7490582847831</c:v>
                </c:pt>
                <c:pt idx="1693">
                  <c:v>3640.563618137141</c:v>
                </c:pt>
                <c:pt idx="1694">
                  <c:v>3705.3316524951097</c:v>
                </c:pt>
                <c:pt idx="1695">
                  <c:v>3358.7699276249587</c:v>
                </c:pt>
                <c:pt idx="1696">
                  <c:v>3701.1275090664349</c:v>
                </c:pt>
                <c:pt idx="1697">
                  <c:v>4344.6188501901797</c:v>
                </c:pt>
                <c:pt idx="1698">
                  <c:v>4830.8131490932728</c:v>
                </c:pt>
                <c:pt idx="1699">
                  <c:v>5393.5526356446271</c:v>
                </c:pt>
                <c:pt idx="1700">
                  <c:v>4848.4776172809843</c:v>
                </c:pt>
                <c:pt idx="1701">
                  <c:v>4054.4168728206482</c:v>
                </c:pt>
                <c:pt idx="1702">
                  <c:v>2942.3957009815199</c:v>
                </c:pt>
                <c:pt idx="1703">
                  <c:v>2145.8089375703412</c:v>
                </c:pt>
                <c:pt idx="1704">
                  <c:v>1932.1571948399805</c:v>
                </c:pt>
                <c:pt idx="1705">
                  <c:v>1698.3099179801559</c:v>
                </c:pt>
                <c:pt idx="1706">
                  <c:v>1678.1244778325135</c:v>
                </c:pt>
                <c:pt idx="1707">
                  <c:v>1699.1552889577108</c:v>
                </c:pt>
                <c:pt idx="1708">
                  <c:v>2238.3429924239358</c:v>
                </c:pt>
                <c:pt idx="1709">
                  <c:v>3064.3663303222065</c:v>
                </c:pt>
                <c:pt idx="1710">
                  <c:v>5184.9428368341305</c:v>
                </c:pt>
                <c:pt idx="1711">
                  <c:v>5126.0621173735799</c:v>
                </c:pt>
                <c:pt idx="1712">
                  <c:v>4003.9469637129032</c:v>
                </c:pt>
                <c:pt idx="1713">
                  <c:v>3009.6872307948761</c:v>
                </c:pt>
                <c:pt idx="1714">
                  <c:v>2890.2451439004867</c:v>
                </c:pt>
                <c:pt idx="1715">
                  <c:v>2891.9232683783193</c:v>
                </c:pt>
                <c:pt idx="1716">
                  <c:v>2827.9955580069945</c:v>
                </c:pt>
                <c:pt idx="1717">
                  <c:v>2828.8384054890939</c:v>
                </c:pt>
                <c:pt idx="1718">
                  <c:v>2759.0233802203506</c:v>
                </c:pt>
                <c:pt idx="1719">
                  <c:v>2774.1643529526741</c:v>
                </c:pt>
                <c:pt idx="1720">
                  <c:v>3261.1964523469555</c:v>
                </c:pt>
                <c:pt idx="1721">
                  <c:v>3636.3569512130102</c:v>
                </c:pt>
                <c:pt idx="1722">
                  <c:v>3903.0046220019581</c:v>
                </c:pt>
                <c:pt idx="1723">
                  <c:v>4996.5210016667315</c:v>
                </c:pt>
                <c:pt idx="1724">
                  <c:v>4377.4242911102137</c:v>
                </c:pt>
                <c:pt idx="1725">
                  <c:v>3512.7056738990354</c:v>
                </c:pt>
                <c:pt idx="1726">
                  <c:v>2654.7197425628301</c:v>
                </c:pt>
                <c:pt idx="1727">
                  <c:v>1924.5867084738188</c:v>
                </c:pt>
                <c:pt idx="1728">
                  <c:v>1868.2269609732002</c:v>
                </c:pt>
                <c:pt idx="1729">
                  <c:v>1664.6666765689333</c:v>
                </c:pt>
                <c:pt idx="1730">
                  <c:v>1683.1689452478327</c:v>
                </c:pt>
                <c:pt idx="1731">
                  <c:v>1694.9486220335802</c:v>
                </c:pt>
                <c:pt idx="1732">
                  <c:v>2243.3874598392549</c:v>
                </c:pt>
                <c:pt idx="1733">
                  <c:v>3016.4173931743935</c:v>
                </c:pt>
                <c:pt idx="1734">
                  <c:v>4859.4119230891765</c:v>
                </c:pt>
                <c:pt idx="1735">
                  <c:v>5148.7710529766109</c:v>
                </c:pt>
                <c:pt idx="1736">
                  <c:v>4316.0175526988223</c:v>
                </c:pt>
                <c:pt idx="1737">
                  <c:v>3164.4607775601412</c:v>
                </c:pt>
                <c:pt idx="1738">
                  <c:v>2989.9232143882832</c:v>
                </c:pt>
                <c:pt idx="1739">
                  <c:v>2722.0112723761863</c:v>
                </c:pt>
                <c:pt idx="1740">
                  <c:v>2697.6166418089579</c:v>
                </c:pt>
                <c:pt idx="1741">
                  <c:v>2644.6207137503702</c:v>
                </c:pt>
                <c:pt idx="1742">
                  <c:v>3352.8826127275402</c:v>
                </c:pt>
                <c:pt idx="1743">
                  <c:v>3223.3465440116029</c:v>
                </c:pt>
                <c:pt idx="1744">
                  <c:v>3079.5047795590749</c:v>
                </c:pt>
                <c:pt idx="1745">
                  <c:v>3369.7092804240624</c:v>
                </c:pt>
                <c:pt idx="1746">
                  <c:v>4330.3156779490446</c:v>
                </c:pt>
                <c:pt idx="1747">
                  <c:v>4512.852721714481</c:v>
                </c:pt>
                <c:pt idx="1748">
                  <c:v>4279.0079683501117</c:v>
                </c:pt>
                <c:pt idx="1749">
                  <c:v>3495.8815296979687</c:v>
                </c:pt>
                <c:pt idx="1750">
                  <c:v>2537.7961041329177</c:v>
                </c:pt>
                <c:pt idx="1751">
                  <c:v>1933.840366308724</c:v>
                </c:pt>
                <c:pt idx="1752">
                  <c:v>1783.2709629721335</c:v>
                </c:pt>
                <c:pt idx="1753">
                  <c:v>1541.8557232416026</c:v>
                </c:pt>
                <c:pt idx="1754">
                  <c:v>1507.3671108528251</c:v>
                </c:pt>
                <c:pt idx="1755">
                  <c:v>1551.1093810765074</c:v>
                </c:pt>
                <c:pt idx="1756">
                  <c:v>2221.5163247274136</c:v>
                </c:pt>
                <c:pt idx="1757">
                  <c:v>2902.0197736953237</c:v>
                </c:pt>
                <c:pt idx="1758">
                  <c:v>4897.2618314245301</c:v>
                </c:pt>
                <c:pt idx="1759">
                  <c:v>4999.0444971221186</c:v>
                </c:pt>
                <c:pt idx="1760">
                  <c:v>4278.1651208680132</c:v>
                </c:pt>
                <c:pt idx="1761">
                  <c:v>3521.1164842518415</c:v>
                </c:pt>
                <c:pt idx="1762">
                  <c:v>2822.110766605032</c:v>
                </c:pt>
                <c:pt idx="1763">
                  <c:v>2545.3665904990794</c:v>
                </c:pt>
                <c:pt idx="1764">
                  <c:v>2601.7263379996984</c:v>
                </c:pt>
                <c:pt idx="1765">
                  <c:v>2916.3178989455478</c:v>
                </c:pt>
                <c:pt idx="1766">
                  <c:v>3672.5262115750756</c:v>
                </c:pt>
                <c:pt idx="1767">
                  <c:v>3224.1893914937023</c:v>
                </c:pt>
                <c:pt idx="1768">
                  <c:v>3545.5111148190695</c:v>
                </c:pt>
                <c:pt idx="1769">
                  <c:v>4093.9499526247441</c:v>
                </c:pt>
                <c:pt idx="1770">
                  <c:v>4427.0538762313154</c:v>
                </c:pt>
                <c:pt idx="1771">
                  <c:v>4956.9853983671801</c:v>
                </c:pt>
                <c:pt idx="1772">
                  <c:v>4484.2514242231218</c:v>
                </c:pt>
                <c:pt idx="1773">
                  <c:v>3685.1462123474671</c:v>
                </c:pt>
                <c:pt idx="1774">
                  <c:v>2644.6232372458257</c:v>
                </c:pt>
                <c:pt idx="1775">
                  <c:v>2045.7144903324063</c:v>
                </c:pt>
                <c:pt idx="1776">
                  <c:v>1818.5998993475548</c:v>
                </c:pt>
                <c:pt idx="1777">
                  <c:v>1586.4357939564734</c:v>
                </c:pt>
                <c:pt idx="1778">
                  <c:v>1541.8557232416026</c:v>
                </c:pt>
                <c:pt idx="1779">
                  <c:v>1564.5671823400876</c:v>
                </c:pt>
                <c:pt idx="1780">
                  <c:v>2010.3855539569849</c:v>
                </c:pt>
                <c:pt idx="1781">
                  <c:v>2566.3948781288213</c:v>
                </c:pt>
                <c:pt idx="1782">
                  <c:v>4397.6122547533114</c:v>
                </c:pt>
                <c:pt idx="1783">
                  <c:v>4880.4402107189189</c:v>
                </c:pt>
                <c:pt idx="1784">
                  <c:v>4070.3981695396151</c:v>
                </c:pt>
                <c:pt idx="1785">
                  <c:v>3439.5243056928057</c:v>
                </c:pt>
                <c:pt idx="1786">
                  <c:v>2876.7848191414519</c:v>
                </c:pt>
                <c:pt idx="1787">
                  <c:v>3071.9342931929127</c:v>
                </c:pt>
                <c:pt idx="1788">
                  <c:v>3115.6740399211399</c:v>
                </c:pt>
                <c:pt idx="1789">
                  <c:v>2865.8505133332587</c:v>
                </c:pt>
                <c:pt idx="1790">
                  <c:v>2518.4484644764639</c:v>
                </c:pt>
                <c:pt idx="1791">
                  <c:v>2292.1767209737118</c:v>
                </c:pt>
                <c:pt idx="1792">
                  <c:v>2721.1709483895424</c:v>
                </c:pt>
                <c:pt idx="1793">
                  <c:v>3808.7949661659864</c:v>
                </c:pt>
                <c:pt idx="1794">
                  <c:v>4162.0843299202006</c:v>
                </c:pt>
                <c:pt idx="1795">
                  <c:v>4778.6625920122406</c:v>
                </c:pt>
                <c:pt idx="1796">
                  <c:v>4175.5446546792346</c:v>
                </c:pt>
                <c:pt idx="1797">
                  <c:v>3225.8675159715344</c:v>
                </c:pt>
                <c:pt idx="1798">
                  <c:v>2438.5369338907162</c:v>
                </c:pt>
                <c:pt idx="1799">
                  <c:v>2054.9656246718559</c:v>
                </c:pt>
                <c:pt idx="1800">
                  <c:v>1825.3275382316172</c:v>
                </c:pt>
                <c:pt idx="1801">
                  <c:v>1552.7900290497955</c:v>
                </c:pt>
                <c:pt idx="1802">
                  <c:v>1538.4919037995714</c:v>
                </c:pt>
                <c:pt idx="1803">
                  <c:v>1685.6949641986751</c:v>
                </c:pt>
                <c:pt idx="1804">
                  <c:v>2155.0651189007012</c:v>
                </c:pt>
                <c:pt idx="1805">
                  <c:v>2575.6460124682708</c:v>
                </c:pt>
                <c:pt idx="1806">
                  <c:v>4151.1500241120066</c:v>
                </c:pt>
                <c:pt idx="1807">
                  <c:v>4655.8516386849105</c:v>
                </c:pt>
                <c:pt idx="1808">
                  <c:v>4480.047280794447</c:v>
                </c:pt>
                <c:pt idx="1809">
                  <c:v>3892.0703161937649</c:v>
                </c:pt>
                <c:pt idx="1810">
                  <c:v>3547.1917627923576</c:v>
                </c:pt>
                <c:pt idx="1811">
                  <c:v>3749.0739227187919</c:v>
                </c:pt>
                <c:pt idx="1812">
                  <c:v>3572.4267173462299</c:v>
                </c:pt>
                <c:pt idx="1813">
                  <c:v>3490.8345387871941</c:v>
                </c:pt>
                <c:pt idx="1814">
                  <c:v>3757.4847330715975</c:v>
                </c:pt>
                <c:pt idx="1815">
                  <c:v>3536.2574569841645</c:v>
                </c:pt>
                <c:pt idx="1816">
                  <c:v>3389.0543965850611</c:v>
                </c:pt>
                <c:pt idx="1817">
                  <c:v>3776.8298492325966</c:v>
                </c:pt>
                <c:pt idx="1818">
                  <c:v>4487.6177671606092</c:v>
                </c:pt>
                <c:pt idx="1819">
                  <c:v>4459.8567936558948</c:v>
                </c:pt>
                <c:pt idx="1820">
                  <c:v>4242.8361844925921</c:v>
                </c:pt>
                <c:pt idx="1821">
                  <c:v>3261.1964523469555</c:v>
                </c:pt>
                <c:pt idx="1822">
                  <c:v>2504.9906632128836</c:v>
                </c:pt>
                <c:pt idx="1823">
                  <c:v>2287.9675305541255</c:v>
                </c:pt>
                <c:pt idx="1824">
                  <c:v>2060.8529395692744</c:v>
                </c:pt>
                <c:pt idx="1825">
                  <c:v>1911.9667077014271</c:v>
                </c:pt>
                <c:pt idx="1826">
                  <c:v>1860.658998102494</c:v>
                </c:pt>
                <c:pt idx="1827">
                  <c:v>1806.8252695527178</c:v>
                </c:pt>
                <c:pt idx="1828">
                  <c:v>1832.057700611135</c:v>
                </c:pt>
                <c:pt idx="1829">
                  <c:v>2361.1514222558112</c:v>
                </c:pt>
                <c:pt idx="1830">
                  <c:v>3198.1115894577301</c:v>
                </c:pt>
                <c:pt idx="1831">
                  <c:v>3768.4215623752457</c:v>
                </c:pt>
                <c:pt idx="1832">
                  <c:v>4220.9675728762049</c:v>
                </c:pt>
                <c:pt idx="1833">
                  <c:v>4203.3005811930398</c:v>
                </c:pt>
                <c:pt idx="1834">
                  <c:v>4217.6012299387194</c:v>
                </c:pt>
                <c:pt idx="1835">
                  <c:v>4411.9129034989919</c:v>
                </c:pt>
                <c:pt idx="1836">
                  <c:v>4765.1997437577502</c:v>
                </c:pt>
                <c:pt idx="1837">
                  <c:v>3304.9387225706382</c:v>
                </c:pt>
                <c:pt idx="1838">
                  <c:v>3020.6240600985243</c:v>
                </c:pt>
                <c:pt idx="1839">
                  <c:v>2976.8843133702971</c:v>
                </c:pt>
                <c:pt idx="1840">
                  <c:v>3093.8054283047541</c:v>
                </c:pt>
                <c:pt idx="1841">
                  <c:v>3447.9351160456113</c:v>
                </c:pt>
                <c:pt idx="1842">
                  <c:v>3889.5468207383783</c:v>
                </c:pt>
                <c:pt idx="1843">
                  <c:v>4385.8351014630198</c:v>
                </c:pt>
                <c:pt idx="1844">
                  <c:v>4087.2223137406822</c:v>
                </c:pt>
                <c:pt idx="1845">
                  <c:v>3384.8477296609303</c:v>
                </c:pt>
                <c:pt idx="1846">
                  <c:v>2693.4099748848271</c:v>
                </c:pt>
                <c:pt idx="1847">
                  <c:v>2174.4127585571555</c:v>
                </c:pt>
                <c:pt idx="1848">
                  <c:v>1923.7463844871747</c:v>
                </c:pt>
                <c:pt idx="1849">
                  <c:v>1834.5811960665221</c:v>
                </c:pt>
                <c:pt idx="1850">
                  <c:v>1884.2107811876228</c:v>
                </c:pt>
                <c:pt idx="1851">
                  <c:v>1828.6938811691036</c:v>
                </c:pt>
                <c:pt idx="1852">
                  <c:v>2459.5652215204577</c:v>
                </c:pt>
                <c:pt idx="1853">
                  <c:v>3838.2391111394445</c:v>
                </c:pt>
                <c:pt idx="1854">
                  <c:v>5459.1609939892414</c:v>
                </c:pt>
                <c:pt idx="1855">
                  <c:v>5569.3519465441796</c:v>
                </c:pt>
                <c:pt idx="1856">
                  <c:v>4560.7966118713839</c:v>
                </c:pt>
                <c:pt idx="1857">
                  <c:v>4384.1519299942775</c:v>
                </c:pt>
                <c:pt idx="1858">
                  <c:v>3734.7732739731123</c:v>
                </c:pt>
                <c:pt idx="1859">
                  <c:v>4512.8501982190264</c:v>
                </c:pt>
                <c:pt idx="1860">
                  <c:v>4401.8189216774426</c:v>
                </c:pt>
                <c:pt idx="1861">
                  <c:v>4301.7194274485973</c:v>
                </c:pt>
                <c:pt idx="1862">
                  <c:v>4855.2052561650462</c:v>
                </c:pt>
                <c:pt idx="1863">
                  <c:v>4668.4665924663905</c:v>
                </c:pt>
                <c:pt idx="1864">
                  <c:v>4947.7342640277293</c:v>
                </c:pt>
                <c:pt idx="1865">
                  <c:v>5525.6121998159524</c:v>
                </c:pt>
                <c:pt idx="1866">
                  <c:v>6257.4258818782509</c:v>
                </c:pt>
                <c:pt idx="1867">
                  <c:v>6534.1725814796591</c:v>
                </c:pt>
                <c:pt idx="1868">
                  <c:v>6358.3682235891956</c:v>
                </c:pt>
                <c:pt idx="1869">
                  <c:v>5042.7867673458013</c:v>
                </c:pt>
                <c:pt idx="1870">
                  <c:v>3620.3756544940429</c:v>
                </c:pt>
                <c:pt idx="1871">
                  <c:v>2711.0744430725381</c:v>
                </c:pt>
                <c:pt idx="1872">
                  <c:v>2346.8507735101316</c:v>
                </c:pt>
                <c:pt idx="1873">
                  <c:v>2104.5952097929567</c:v>
                </c:pt>
                <c:pt idx="1874">
                  <c:v>2284.6037111120945</c:v>
                </c:pt>
                <c:pt idx="1875">
                  <c:v>2171.8892631017679</c:v>
                </c:pt>
                <c:pt idx="1876">
                  <c:v>2729.581758742348</c:v>
                </c:pt>
                <c:pt idx="1877">
                  <c:v>4042.6397195303557</c:v>
                </c:pt>
                <c:pt idx="1878">
                  <c:v>6142.1879384125377</c:v>
                </c:pt>
                <c:pt idx="1879">
                  <c:v>6638.4736956417246</c:v>
                </c:pt>
                <c:pt idx="1880">
                  <c:v>5799.832880466518</c:v>
                </c:pt>
                <c:pt idx="1881">
                  <c:v>5140.3627661192604</c:v>
                </c:pt>
                <c:pt idx="1882">
                  <c:v>4787.9112028562349</c:v>
                </c:pt>
                <c:pt idx="1883">
                  <c:v>5091.570981489348</c:v>
                </c:pt>
                <c:pt idx="1884">
                  <c:v>5367.4773571041114</c:v>
                </c:pt>
                <c:pt idx="1885">
                  <c:v>5084.8408191098288</c:v>
                </c:pt>
                <c:pt idx="1886">
                  <c:v>5581.1290998344721</c:v>
                </c:pt>
                <c:pt idx="1887">
                  <c:v>5369.998329064043</c:v>
                </c:pt>
                <c:pt idx="1888">
                  <c:v>5767.8702870285815</c:v>
                </c:pt>
                <c:pt idx="1889">
                  <c:v>5832.6408448820057</c:v>
                </c:pt>
                <c:pt idx="1890">
                  <c:v>6689.7864522315676</c:v>
                </c:pt>
                <c:pt idx="1891">
                  <c:v>7050.6463023519436</c:v>
                </c:pt>
                <c:pt idx="1892">
                  <c:v>6476.1296625102977</c:v>
                </c:pt>
                <c:pt idx="1893">
                  <c:v>5321.2115914250417</c:v>
                </c:pt>
                <c:pt idx="1894">
                  <c:v>3837.3962636573451</c:v>
                </c:pt>
                <c:pt idx="1895">
                  <c:v>2828.8384054890939</c:v>
                </c:pt>
                <c:pt idx="1896">
                  <c:v>2596.6768235934683</c:v>
                </c:pt>
                <c:pt idx="1897">
                  <c:v>2455.3610780917829</c:v>
                </c:pt>
                <c:pt idx="1898">
                  <c:v>2331.7072772823526</c:v>
                </c:pt>
                <c:pt idx="1899">
                  <c:v>2444.4267722835898</c:v>
                </c:pt>
                <c:pt idx="1900">
                  <c:v>2921.3674133517779</c:v>
                </c:pt>
                <c:pt idx="1901">
                  <c:v>4238.6320410639155</c:v>
                </c:pt>
                <c:pt idx="1902">
                  <c:v>6364.2555384866146</c:v>
                </c:pt>
                <c:pt idx="1903">
                  <c:v>7350.0994140609255</c:v>
                </c:pt>
                <c:pt idx="1904">
                  <c:v>6803.343747723995</c:v>
                </c:pt>
                <c:pt idx="1905">
                  <c:v>6051.342102018597</c:v>
                </c:pt>
                <c:pt idx="1906">
                  <c:v>5546.6430109411494</c:v>
                </c:pt>
                <c:pt idx="1907">
                  <c:v>5430.5622199933359</c:v>
                </c:pt>
                <c:pt idx="1908">
                  <c:v>5619.8243791473797</c:v>
                </c:pt>
                <c:pt idx="1909">
                  <c:v>5411.2171038323377</c:v>
                </c:pt>
                <c:pt idx="1910">
                  <c:v>6220.4162975295421</c:v>
                </c:pt>
                <c:pt idx="1911">
                  <c:v>6425.6597534025532</c:v>
                </c:pt>
                <c:pt idx="1912">
                  <c:v>6404.6339892682663</c:v>
                </c:pt>
                <c:pt idx="1913">
                  <c:v>6720.0683976962155</c:v>
                </c:pt>
                <c:pt idx="1914">
                  <c:v>7289.5355231316335</c:v>
                </c:pt>
                <c:pt idx="1915">
                  <c:v>7481.3237012365171</c:v>
                </c:pt>
                <c:pt idx="1916">
                  <c:v>6748.6671716921201</c:v>
                </c:pt>
                <c:pt idx="1917">
                  <c:v>5183.2596653653882</c:v>
                </c:pt>
                <c:pt idx="1918">
                  <c:v>3762.5342474778276</c:v>
                </c:pt>
                <c:pt idx="1919">
                  <c:v>2833.0450724132247</c:v>
                </c:pt>
                <c:pt idx="1920">
                  <c:v>2463.7718884445885</c:v>
                </c:pt>
                <c:pt idx="1921">
                  <c:v>2249.274774736673</c:v>
                </c:pt>
                <c:pt idx="1922">
                  <c:v>2318.2519995142279</c:v>
                </c:pt>
                <c:pt idx="1923">
                  <c:v>2377.9730429614224</c:v>
                </c:pt>
                <c:pt idx="1924">
                  <c:v>2907.9096120881977</c:v>
                </c:pt>
                <c:pt idx="1925">
                  <c:v>4210.871067559201</c:v>
                </c:pt>
                <c:pt idx="1926">
                  <c:v>6466.0356806887485</c:v>
                </c:pt>
                <c:pt idx="1927">
                  <c:v>7282.8053607521133</c:v>
                </c:pt>
                <c:pt idx="1928">
                  <c:v>6849.6095134030629</c:v>
                </c:pt>
                <c:pt idx="1929">
                  <c:v>5439.8158778282414</c:v>
                </c:pt>
                <c:pt idx="1930">
                  <c:v>5327.0989063224597</c:v>
                </c:pt>
                <c:pt idx="1931">
                  <c:v>5956.2921221959823</c:v>
                </c:pt>
                <c:pt idx="1932">
                  <c:v>5480.1918051144376</c:v>
                </c:pt>
                <c:pt idx="1933">
                  <c:v>4956.1450743805362</c:v>
                </c:pt>
                <c:pt idx="1934">
                  <c:v>5330.4627257644925</c:v>
                </c:pt>
                <c:pt idx="1935">
                  <c:v>5569.3544700396351</c:v>
                </c:pt>
                <c:pt idx="1936">
                  <c:v>5676.1790796570867</c:v>
                </c:pt>
                <c:pt idx="1937">
                  <c:v>6363.4177379954263</c:v>
                </c:pt>
                <c:pt idx="1938">
                  <c:v>7189.4385523982419</c:v>
                </c:pt>
                <c:pt idx="1939">
                  <c:v>8034.8070064575104</c:v>
                </c:pt>
                <c:pt idx="1940">
                  <c:v>7409.8229810035764</c:v>
                </c:pt>
                <c:pt idx="1941">
                  <c:v>5898.2517267220737</c:v>
                </c:pt>
                <c:pt idx="1942">
                  <c:v>4114.9782402544861</c:v>
                </c:pt>
                <c:pt idx="1943">
                  <c:v>2947.4452153877496</c:v>
                </c:pt>
                <c:pt idx="1944">
                  <c:v>2652.196247107443</c:v>
                </c:pt>
                <c:pt idx="1945">
                  <c:v>2455.3585545963274</c:v>
                </c:pt>
                <c:pt idx="1946">
                  <c:v>2358.6279268004241</c:v>
                </c:pt>
                <c:pt idx="1947">
                  <c:v>2530.2256177667559</c:v>
                </c:pt>
                <c:pt idx="1948">
                  <c:v>3158.5759861581782</c:v>
                </c:pt>
                <c:pt idx="1949">
                  <c:v>4531.3549903933808</c:v>
                </c:pt>
                <c:pt idx="1950">
                  <c:v>6794.0900898890905</c:v>
                </c:pt>
                <c:pt idx="1951">
                  <c:v>7401.4121706507703</c:v>
                </c:pt>
                <c:pt idx="1952">
                  <c:v>6615.7647600386936</c:v>
                </c:pt>
                <c:pt idx="1953">
                  <c:v>5352.331337380876</c:v>
                </c:pt>
                <c:pt idx="1954">
                  <c:v>4969.605399139572</c:v>
                </c:pt>
                <c:pt idx="1955">
                  <c:v>5047.8337582565764</c:v>
                </c:pt>
                <c:pt idx="1956">
                  <c:v>5387.66532074721</c:v>
                </c:pt>
                <c:pt idx="1957">
                  <c:v>5166.4355211643215</c:v>
                </c:pt>
                <c:pt idx="1958">
                  <c:v>5593.7465771114075</c:v>
                </c:pt>
                <c:pt idx="1959">
                  <c:v>5136.1535756996736</c:v>
                </c:pt>
                <c:pt idx="1960">
                  <c:v>5526.4525238025954</c:v>
                </c:pt>
                <c:pt idx="1961">
                  <c:v>5995.8252020000782</c:v>
                </c:pt>
                <c:pt idx="1962">
                  <c:v>7122.1470225848852</c:v>
                </c:pt>
                <c:pt idx="1963">
                  <c:v>7434.2176115708035</c:v>
                </c:pt>
                <c:pt idx="1964">
                  <c:v>6797.4539093311205</c:v>
                </c:pt>
                <c:pt idx="1965">
                  <c:v>5550.0093538786359</c:v>
                </c:pt>
                <c:pt idx="1966">
                  <c:v>4048.5270344277742</c:v>
                </c:pt>
                <c:pt idx="1967">
                  <c:v>2943.2385484636193</c:v>
                </c:pt>
                <c:pt idx="1968">
                  <c:v>2517.6081404898196</c:v>
                </c:pt>
                <c:pt idx="1969">
                  <c:v>2332.550124764452</c:v>
                </c:pt>
                <c:pt idx="1970">
                  <c:v>2409.935636399357</c:v>
                </c:pt>
                <c:pt idx="1971">
                  <c:v>2488.1665190118169</c:v>
                </c:pt>
                <c:pt idx="1972">
                  <c:v>3087.0727424297811</c:v>
                </c:pt>
                <c:pt idx="1973">
                  <c:v>4008.1536306370335</c:v>
                </c:pt>
                <c:pt idx="1974">
                  <c:v>6029.4734904022116</c:v>
                </c:pt>
                <c:pt idx="1975">
                  <c:v>6784.8389555496396</c:v>
                </c:pt>
                <c:pt idx="1976">
                  <c:v>5742.6353324747097</c:v>
                </c:pt>
                <c:pt idx="1977">
                  <c:v>5314.4814290455242</c:v>
                </c:pt>
                <c:pt idx="1978">
                  <c:v>4909.0364612193671</c:v>
                </c:pt>
                <c:pt idx="1979">
                  <c:v>5483.5556245564685</c:v>
                </c:pt>
                <c:pt idx="1980">
                  <c:v>5859.556447409167</c:v>
                </c:pt>
                <c:pt idx="1981">
                  <c:v>5322.04939191623</c:v>
                </c:pt>
                <c:pt idx="1982">
                  <c:v>5434.7688869174672</c:v>
                </c:pt>
                <c:pt idx="1983">
                  <c:v>5620.6647031340235</c:v>
                </c:pt>
                <c:pt idx="1984">
                  <c:v>5388.5056447338529</c:v>
                </c:pt>
                <c:pt idx="1985">
                  <c:v>5740.1093135238661</c:v>
                </c:pt>
                <c:pt idx="1986">
                  <c:v>5825.9106825024892</c:v>
                </c:pt>
                <c:pt idx="1987">
                  <c:v>5904.9793656061374</c:v>
                </c:pt>
                <c:pt idx="1988">
                  <c:v>5378.409139416849</c:v>
                </c:pt>
                <c:pt idx="1989">
                  <c:v>4605.3792060817104</c:v>
                </c:pt>
                <c:pt idx="1990">
                  <c:v>3619.5328070119435</c:v>
                </c:pt>
                <c:pt idx="1991">
                  <c:v>3076.1409601170435</c:v>
                </c:pt>
                <c:pt idx="1992">
                  <c:v>2744.720207979216</c:v>
                </c:pt>
                <c:pt idx="1993">
                  <c:v>2467.138231382075</c:v>
                </c:pt>
                <c:pt idx="1994">
                  <c:v>2192.0747032494105</c:v>
                </c:pt>
                <c:pt idx="1995">
                  <c:v>2356.9422318362253</c:v>
                </c:pt>
                <c:pt idx="1996">
                  <c:v>2764.9106951177691</c:v>
                </c:pt>
                <c:pt idx="1997">
                  <c:v>3217.4567056187288</c:v>
                </c:pt>
                <c:pt idx="1998">
                  <c:v>4725.6641404581978</c:v>
                </c:pt>
                <c:pt idx="1999">
                  <c:v>5752.7267908008043</c:v>
                </c:pt>
                <c:pt idx="2000">
                  <c:v>5825.9106825024892</c:v>
                </c:pt>
                <c:pt idx="2001">
                  <c:v>4967.081903684184</c:v>
                </c:pt>
                <c:pt idx="2002">
                  <c:v>4607.9027015370966</c:v>
                </c:pt>
                <c:pt idx="2003">
                  <c:v>4856.8859041383339</c:v>
                </c:pt>
                <c:pt idx="2004">
                  <c:v>5078.1106567303113</c:v>
                </c:pt>
                <c:pt idx="2005">
                  <c:v>4796.3245367044956</c:v>
                </c:pt>
                <c:pt idx="2006">
                  <c:v>4488.4580911472522</c:v>
                </c:pt>
                <c:pt idx="2007">
                  <c:v>4187.3192844740724</c:v>
                </c:pt>
                <c:pt idx="2008">
                  <c:v>4432.9386676332779</c:v>
                </c:pt>
                <c:pt idx="2009">
                  <c:v>4539.7683242416415</c:v>
                </c:pt>
                <c:pt idx="2010">
                  <c:v>5689.641927911578</c:v>
                </c:pt>
                <c:pt idx="2011">
                  <c:v>5673.6581076971561</c:v>
                </c:pt>
                <c:pt idx="2012">
                  <c:v>4678.5605742879397</c:v>
                </c:pt>
                <c:pt idx="2013">
                  <c:v>3647.2937805166584</c:v>
                </c:pt>
                <c:pt idx="2014">
                  <c:v>2621.0714541606967</c:v>
                </c:pt>
                <c:pt idx="2015">
                  <c:v>2265.2560714556407</c:v>
                </c:pt>
                <c:pt idx="2016">
                  <c:v>2086.0878941231467</c:v>
                </c:pt>
                <c:pt idx="2017">
                  <c:v>2017.9535168276911</c:v>
                </c:pt>
                <c:pt idx="2018">
                  <c:v>2133.1965072843154</c:v>
                </c:pt>
                <c:pt idx="2019">
                  <c:v>2827.1552340203507</c:v>
                </c:pt>
                <c:pt idx="2020">
                  <c:v>3789.4498500049881</c:v>
                </c:pt>
                <c:pt idx="2021">
                  <c:v>6015.1728416565311</c:v>
                </c:pt>
                <c:pt idx="2022">
                  <c:v>6843.7196750101903</c:v>
                </c:pt>
                <c:pt idx="2023">
                  <c:v>6376.0326917769062</c:v>
                </c:pt>
                <c:pt idx="2024">
                  <c:v>5397.7567790733028</c:v>
                </c:pt>
                <c:pt idx="2025">
                  <c:v>4136.8493753663279</c:v>
                </c:pt>
                <c:pt idx="2026">
                  <c:v>3675.890031017107</c:v>
                </c:pt>
                <c:pt idx="2027">
                  <c:v>3815.5251285455042</c:v>
                </c:pt>
                <c:pt idx="2028">
                  <c:v>3834.0299207198591</c:v>
                </c:pt>
                <c:pt idx="2029">
                  <c:v>4579.3039275411929</c:v>
                </c:pt>
                <c:pt idx="2030">
                  <c:v>4319.3813721408524</c:v>
                </c:pt>
                <c:pt idx="2031">
                  <c:v>3702.8081570397221</c:v>
                </c:pt>
                <c:pt idx="2032">
                  <c:v>4438.8259825306959</c:v>
                </c:pt>
                <c:pt idx="2033">
                  <c:v>4960.3517413046657</c:v>
                </c:pt>
                <c:pt idx="2034">
                  <c:v>6370.1428533840344</c:v>
                </c:pt>
                <c:pt idx="2035">
                  <c:v>6938.7721783282614</c:v>
                </c:pt>
                <c:pt idx="2036">
                  <c:v>5132.7872327621862</c:v>
                </c:pt>
                <c:pt idx="2037">
                  <c:v>3556.445420627263</c:v>
                </c:pt>
                <c:pt idx="2038">
                  <c:v>2552.0942293831417</c:v>
                </c:pt>
                <c:pt idx="2039">
                  <c:v>2346.0104495234878</c:v>
                </c:pt>
                <c:pt idx="2040">
                  <c:v>2127.3066688914419</c:v>
                </c:pt>
                <c:pt idx="2041">
                  <c:v>2114.6891916145055</c:v>
                </c:pt>
                <c:pt idx="2042">
                  <c:v>2241.7068118659672</c:v>
                </c:pt>
                <c:pt idx="2043">
                  <c:v>2641.2568943083393</c:v>
                </c:pt>
                <c:pt idx="2044">
                  <c:v>3373.9134238527377</c:v>
                </c:pt>
                <c:pt idx="2045">
                  <c:v>5863.7631143332974</c:v>
                </c:pt>
                <c:pt idx="2046">
                  <c:v>6448.3712125010379</c:v>
                </c:pt>
                <c:pt idx="2047">
                  <c:v>5725.8111882736439</c:v>
                </c:pt>
                <c:pt idx="2048">
                  <c:v>4877.9167152635318</c:v>
                </c:pt>
                <c:pt idx="2049">
                  <c:v>3872.7226765373111</c:v>
                </c:pt>
                <c:pt idx="2050">
                  <c:v>3849.1708934521821</c:v>
                </c:pt>
                <c:pt idx="2051">
                  <c:v>4136.8493753663279</c:v>
                </c:pt>
                <c:pt idx="2052">
                  <c:v>4073.7619889816465</c:v>
                </c:pt>
                <c:pt idx="2053">
                  <c:v>4262.183824149045</c:v>
                </c:pt>
                <c:pt idx="2054">
                  <c:v>4426.211028749216</c:v>
                </c:pt>
                <c:pt idx="2055">
                  <c:v>4604.536358599611</c:v>
                </c:pt>
                <c:pt idx="2056">
                  <c:v>4498.5520729688014</c:v>
                </c:pt>
                <c:pt idx="2057">
                  <c:v>4696.2250424756503</c:v>
                </c:pt>
                <c:pt idx="2058">
                  <c:v>6078.2602280412129</c:v>
                </c:pt>
                <c:pt idx="2059">
                  <c:v>5941.9889499548462</c:v>
                </c:pt>
                <c:pt idx="2060">
                  <c:v>4850.158265254272</c:v>
                </c:pt>
                <c:pt idx="2061">
                  <c:v>3753.2780661474671</c:v>
                </c:pt>
                <c:pt idx="2062">
                  <c:v>2671.5413632684413</c:v>
                </c:pt>
                <c:pt idx="2063">
                  <c:v>2305.6319987418365</c:v>
                </c:pt>
                <c:pt idx="2064">
                  <c:v>2091.139932024832</c:v>
                </c:pt>
                <c:pt idx="2065">
                  <c:v>1921.2203655363323</c:v>
                </c:pt>
                <c:pt idx="2066">
                  <c:v>1922.0632130184317</c:v>
                </c:pt>
                <c:pt idx="2067">
                  <c:v>2405.7314929706822</c:v>
                </c:pt>
                <c:pt idx="2068">
                  <c:v>3119.0403828586263</c:v>
                </c:pt>
                <c:pt idx="2069">
                  <c:v>5467.5743278375012</c:v>
                </c:pt>
                <c:pt idx="2070">
                  <c:v>6056.3865694339165</c:v>
                </c:pt>
                <c:pt idx="2071">
                  <c:v>4851.8414367230143</c:v>
                </c:pt>
                <c:pt idx="2072">
                  <c:v>3912.258279836863</c:v>
                </c:pt>
                <c:pt idx="2073">
                  <c:v>3098.8524192155287</c:v>
                </c:pt>
                <c:pt idx="2074">
                  <c:v>2843.1390542347735</c:v>
                </c:pt>
                <c:pt idx="2075">
                  <c:v>2733.7859021710233</c:v>
                </c:pt>
                <c:pt idx="2076">
                  <c:v>3050.0682050719824</c:v>
                </c:pt>
                <c:pt idx="2077">
                  <c:v>3676.7303550037509</c:v>
                </c:pt>
                <c:pt idx="2078">
                  <c:v>3039.1288522728787</c:v>
                </c:pt>
                <c:pt idx="2079">
                  <c:v>3086.2349419385923</c:v>
                </c:pt>
                <c:pt idx="2080">
                  <c:v>3198.1115894577301</c:v>
                </c:pt>
                <c:pt idx="2081">
                  <c:v>3923.1925856450557</c:v>
                </c:pt>
                <c:pt idx="2082">
                  <c:v>5124.3764224093811</c:v>
                </c:pt>
                <c:pt idx="2083">
                  <c:v>5061.2915595201548</c:v>
                </c:pt>
                <c:pt idx="2084">
                  <c:v>4199.9392852464634</c:v>
                </c:pt>
                <c:pt idx="2085">
                  <c:v>2832.2047484265809</c:v>
                </c:pt>
                <c:pt idx="2086">
                  <c:v>2075.9939123015974</c:v>
                </c:pt>
                <c:pt idx="2087">
                  <c:v>1794.2077922757819</c:v>
                </c:pt>
                <c:pt idx="2088">
                  <c:v>1738.6883687618072</c:v>
                </c:pt>
                <c:pt idx="2089">
                  <c:v>1418.2044459276278</c:v>
                </c:pt>
                <c:pt idx="2090">
                  <c:v>1540.1725517728592</c:v>
                </c:pt>
                <c:pt idx="2091">
                  <c:v>1861.4967985936823</c:v>
                </c:pt>
                <c:pt idx="2092">
                  <c:v>2591.6298326826941</c:v>
                </c:pt>
                <c:pt idx="2093">
                  <c:v>4659.212934631486</c:v>
                </c:pt>
                <c:pt idx="2094">
                  <c:v>5140.360242623804</c:v>
                </c:pt>
                <c:pt idx="2095">
                  <c:v>4016.5669644852946</c:v>
                </c:pt>
                <c:pt idx="2096">
                  <c:v>3484.1043764076767</c:v>
                </c:pt>
                <c:pt idx="2097">
                  <c:v>2771.6383340018315</c:v>
                </c:pt>
                <c:pt idx="2098">
                  <c:v>2484.802699569786</c:v>
                </c:pt>
                <c:pt idx="2099">
                  <c:v>2721.1684248940869</c:v>
                </c:pt>
                <c:pt idx="2100">
                  <c:v>2812.8571087701271</c:v>
                </c:pt>
                <c:pt idx="2101">
                  <c:v>2838.9323873106428</c:v>
                </c:pt>
                <c:pt idx="2102">
                  <c:v>2799.3993075065468</c:v>
                </c:pt>
                <c:pt idx="2103">
                  <c:v>2999.5957724687823</c:v>
                </c:pt>
                <c:pt idx="2104">
                  <c:v>3512.7081973944914</c:v>
                </c:pt>
                <c:pt idx="2105">
                  <c:v>3730.566607048982</c:v>
                </c:pt>
                <c:pt idx="2106">
                  <c:v>4265.5501670865315</c:v>
                </c:pt>
                <c:pt idx="2107">
                  <c:v>4464.9037845666689</c:v>
                </c:pt>
                <c:pt idx="2108">
                  <c:v>3392.4182160270921</c:v>
                </c:pt>
                <c:pt idx="2109">
                  <c:v>2647.1467327012133</c:v>
                </c:pt>
                <c:pt idx="2110">
                  <c:v>1995.242057729206</c:v>
                </c:pt>
                <c:pt idx="2111">
                  <c:v>1745.4160076458693</c:v>
                </c:pt>
                <c:pt idx="2112">
                  <c:v>1615.0370914478324</c:v>
                </c:pt>
                <c:pt idx="2113">
                  <c:v>1599.8986422109645</c:v>
                </c:pt>
                <c:pt idx="2114">
                  <c:v>1541.8557232416026</c:v>
                </c:pt>
                <c:pt idx="2115">
                  <c:v>2061.6957870513738</c:v>
                </c:pt>
                <c:pt idx="2116">
                  <c:v>2467.138231382075</c:v>
                </c:pt>
                <c:pt idx="2117">
                  <c:v>4335.3677158507307</c:v>
                </c:pt>
                <c:pt idx="2118">
                  <c:v>4263.0241481356898</c:v>
                </c:pt>
                <c:pt idx="2119">
                  <c:v>4325.2712105337268</c:v>
                </c:pt>
                <c:pt idx="2120">
                  <c:v>3532.0533135554897</c:v>
                </c:pt>
                <c:pt idx="2121">
                  <c:v>3110.6295725058208</c:v>
                </c:pt>
                <c:pt idx="2122">
                  <c:v>2614.3438152766339</c:v>
                </c:pt>
                <c:pt idx="2123">
                  <c:v>2270.3055858618704</c:v>
                </c:pt>
                <c:pt idx="2124">
                  <c:v>2282.0802156567074</c:v>
                </c:pt>
                <c:pt idx="2125">
                  <c:v>2471.3448983062058</c:v>
                </c:pt>
                <c:pt idx="2126">
                  <c:v>2290.4935495049685</c:v>
                </c:pt>
                <c:pt idx="2127">
                  <c:v>2378.8158904435218</c:v>
                </c:pt>
                <c:pt idx="2128">
                  <c:v>2965.9474840666489</c:v>
                </c:pt>
                <c:pt idx="2129">
                  <c:v>3648.9744284899466</c:v>
                </c:pt>
                <c:pt idx="2130">
                  <c:v>3644.7702850612709</c:v>
                </c:pt>
                <c:pt idx="2131">
                  <c:v>3265.4031192710863</c:v>
                </c:pt>
                <c:pt idx="2132">
                  <c:v>2933.9848906287143</c:v>
                </c:pt>
                <c:pt idx="2133">
                  <c:v>2365.355565684486</c:v>
                </c:pt>
                <c:pt idx="2134">
                  <c:v>2084.407246149859</c:v>
                </c:pt>
                <c:pt idx="2135">
                  <c:v>1747.9420265967121</c:v>
                </c:pt>
                <c:pt idx="2136">
                  <c:v>1680.6479732879006</c:v>
                </c:pt>
                <c:pt idx="2137">
                  <c:v>1490.5454901472137</c:v>
                </c:pt>
                <c:pt idx="2138">
                  <c:v>1594.0113273135462</c:v>
                </c:pt>
                <c:pt idx="2139">
                  <c:v>1855.6120071917196</c:v>
                </c:pt>
                <c:pt idx="2140">
                  <c:v>1883.3704572009792</c:v>
                </c:pt>
                <c:pt idx="2141">
                  <c:v>3385.6905771430297</c:v>
                </c:pt>
                <c:pt idx="2142">
                  <c:v>3745.7075797813059</c:v>
                </c:pt>
                <c:pt idx="2143">
                  <c:v>4165.4506728576862</c:v>
                </c:pt>
                <c:pt idx="2144">
                  <c:v>4144.4223852279447</c:v>
                </c:pt>
                <c:pt idx="2145">
                  <c:v>4216.7609059520755</c:v>
                </c:pt>
                <c:pt idx="2146">
                  <c:v>3441.2074771615489</c:v>
                </c:pt>
                <c:pt idx="2147">
                  <c:v>2832.2022249311253</c:v>
                </c:pt>
                <c:pt idx="2148">
                  <c:v>2830.5190534623821</c:v>
                </c:pt>
                <c:pt idx="2149">
                  <c:v>2955.8560257405557</c:v>
                </c:pt>
                <c:pt idx="2150">
                  <c:v>2630.3200650046906</c:v>
                </c:pt>
                <c:pt idx="2151">
                  <c:v>2314.8856565767414</c:v>
                </c:pt>
                <c:pt idx="2152">
                  <c:v>2473.8658702661373</c:v>
                </c:pt>
                <c:pt idx="2153">
                  <c:v>2944.9217199323625</c:v>
                </c:pt>
                <c:pt idx="2154">
                  <c:v>3132.5007076176621</c:v>
                </c:pt>
                <c:pt idx="2155">
                  <c:v>3160.2591576269215</c:v>
                </c:pt>
                <c:pt idx="2156">
                  <c:v>2867.533684802002</c:v>
                </c:pt>
                <c:pt idx="2157">
                  <c:v>2380.4965384168099</c:v>
                </c:pt>
                <c:pt idx="2158">
                  <c:v>1996.0849052113053</c:v>
                </c:pt>
                <c:pt idx="2159">
                  <c:v>1750.4655220520995</c:v>
                </c:pt>
                <c:pt idx="2160">
                  <c:v>1663.8238290868339</c:v>
                </c:pt>
                <c:pt idx="2161">
                  <c:v>1503.1629674241501</c:v>
                </c:pt>
                <c:pt idx="2162">
                  <c:v>1454.3737062896932</c:v>
                </c:pt>
                <c:pt idx="2163">
                  <c:v>1546.0598666702776</c:v>
                </c:pt>
                <c:pt idx="2164">
                  <c:v>1805.1420980839748</c:v>
                </c:pt>
                <c:pt idx="2165">
                  <c:v>2670.6985157863419</c:v>
                </c:pt>
                <c:pt idx="2166">
                  <c:v>3174.5572828771456</c:v>
                </c:pt>
                <c:pt idx="2167">
                  <c:v>3772.6257058039209</c:v>
                </c:pt>
                <c:pt idx="2168">
                  <c:v>3471.4868991307403</c:v>
                </c:pt>
                <c:pt idx="2169">
                  <c:v>4135.1662038975837</c:v>
                </c:pt>
                <c:pt idx="2170">
                  <c:v>3134.1813555909503</c:v>
                </c:pt>
                <c:pt idx="2171">
                  <c:v>2989.5017906472335</c:v>
                </c:pt>
                <c:pt idx="2172">
                  <c:v>2159.271785824832</c:v>
                </c:pt>
                <c:pt idx="2173">
                  <c:v>1932.1571948399805</c:v>
                </c:pt>
                <c:pt idx="2174">
                  <c:v>2183.6664163920605</c:v>
                </c:pt>
                <c:pt idx="2175">
                  <c:v>2064.2192825067609</c:v>
                </c:pt>
                <c:pt idx="2176">
                  <c:v>2182.8210454145055</c:v>
                </c:pt>
                <c:pt idx="2177">
                  <c:v>2240.8664878793229</c:v>
                </c:pt>
                <c:pt idx="2178">
                  <c:v>2829.6787294757378</c:v>
                </c:pt>
                <c:pt idx="2179">
                  <c:v>3229.2313354135654</c:v>
                </c:pt>
                <c:pt idx="2180">
                  <c:v>2925.5715567804527</c:v>
                </c:pt>
                <c:pt idx="2181">
                  <c:v>2261.054451522421</c:v>
                </c:pt>
                <c:pt idx="2182">
                  <c:v>1961.5962928225279</c:v>
                </c:pt>
                <c:pt idx="2183">
                  <c:v>1707.5660993105164</c:v>
                </c:pt>
                <c:pt idx="2184">
                  <c:v>1512.4166252590549</c:v>
                </c:pt>
                <c:pt idx="2185">
                  <c:v>1435.8689141153386</c:v>
                </c:pt>
                <c:pt idx="2186">
                  <c:v>1651.2063518098976</c:v>
                </c:pt>
                <c:pt idx="2187">
                  <c:v>2162.6356052668634</c:v>
                </c:pt>
                <c:pt idx="2188">
                  <c:v>2732.1052541977351</c:v>
                </c:pt>
                <c:pt idx="2189">
                  <c:v>4215.9180584699761</c:v>
                </c:pt>
                <c:pt idx="2190">
                  <c:v>3858.4245512870871</c:v>
                </c:pt>
                <c:pt idx="2191">
                  <c:v>3272.9736056372481</c:v>
                </c:pt>
                <c:pt idx="2192">
                  <c:v>2773.3215054705747</c:v>
                </c:pt>
                <c:pt idx="2193">
                  <c:v>2769.9551625330882</c:v>
                </c:pt>
                <c:pt idx="2194">
                  <c:v>2364.5152416978422</c:v>
                </c:pt>
                <c:pt idx="2195">
                  <c:v>2097.0247234267949</c:v>
                </c:pt>
                <c:pt idx="2196">
                  <c:v>2300.5850078310618</c:v>
                </c:pt>
                <c:pt idx="2197">
                  <c:v>2656.4003905361183</c:v>
                </c:pt>
                <c:pt idx="2198">
                  <c:v>2650.5130756386993</c:v>
                </c:pt>
                <c:pt idx="2199">
                  <c:v>2250.1176222187728</c:v>
                </c:pt>
                <c:pt idx="2200">
                  <c:v>2243.3874598392549</c:v>
                </c:pt>
                <c:pt idx="2201">
                  <c:v>2692.5721743936383</c:v>
                </c:pt>
                <c:pt idx="2202">
                  <c:v>3328.4905056557673</c:v>
                </c:pt>
                <c:pt idx="2203">
                  <c:v>3607.7581772171065</c:v>
                </c:pt>
                <c:pt idx="2204">
                  <c:v>2990.3421146338769</c:v>
                </c:pt>
                <c:pt idx="2205">
                  <c:v>2281.2424151655191</c:v>
                </c:pt>
                <c:pt idx="2206">
                  <c:v>1901.8777728707892</c:v>
                </c:pt>
                <c:pt idx="2207">
                  <c:v>1693.2654505648368</c:v>
                </c:pt>
                <c:pt idx="2208">
                  <c:v>1645.3215604079348</c:v>
                </c:pt>
                <c:pt idx="2209">
                  <c:v>1724.3902435115831</c:v>
                </c:pt>
                <c:pt idx="2210">
                  <c:v>1687.375612171963</c:v>
                </c:pt>
                <c:pt idx="2211">
                  <c:v>2172.7295870884122</c:v>
                </c:pt>
                <c:pt idx="2212">
                  <c:v>2420.0296182209058</c:v>
                </c:pt>
                <c:pt idx="2213">
                  <c:v>4022.4517558872581</c:v>
                </c:pt>
                <c:pt idx="2214">
                  <c:v>4572.576288657132</c:v>
                </c:pt>
                <c:pt idx="2215">
                  <c:v>4015.7241170031953</c:v>
                </c:pt>
                <c:pt idx="2216">
                  <c:v>2826.3149100337068</c:v>
                </c:pt>
                <c:pt idx="2217">
                  <c:v>2812.8545852746715</c:v>
                </c:pt>
                <c:pt idx="2218">
                  <c:v>2171.0464156196686</c:v>
                </c:pt>
                <c:pt idx="2219">
                  <c:v>2462.9315644579447</c:v>
                </c:pt>
                <c:pt idx="2220">
                  <c:v>2485.6455470518854</c:v>
                </c:pt>
                <c:pt idx="2221">
                  <c:v>2431.8092950066539</c:v>
                </c:pt>
                <c:pt idx="2222">
                  <c:v>2346.8507735101316</c:v>
                </c:pt>
                <c:pt idx="2223">
                  <c:v>3171.1934634351146</c:v>
                </c:pt>
                <c:pt idx="2224">
                  <c:v>2987.8211426739458</c:v>
                </c:pt>
                <c:pt idx="2225">
                  <c:v>2933.1420431466149</c:v>
                </c:pt>
                <c:pt idx="2226">
                  <c:v>3789.4498500049881</c:v>
                </c:pt>
                <c:pt idx="2227">
                  <c:v>3876.0915429702536</c:v>
                </c:pt>
                <c:pt idx="2228">
                  <c:v>3181.2849217612079</c:v>
                </c:pt>
                <c:pt idx="2229">
                  <c:v>2319.9351709829716</c:v>
                </c:pt>
                <c:pt idx="2230">
                  <c:v>1776.5408005926158</c:v>
                </c:pt>
                <c:pt idx="2231">
                  <c:v>1476.2448414015344</c:v>
                </c:pt>
                <c:pt idx="2232">
                  <c:v>1390.4485194138235</c:v>
                </c:pt>
                <c:pt idx="2233">
                  <c:v>1412.3171310302093</c:v>
                </c:pt>
                <c:pt idx="2234">
                  <c:v>1351.7507166054602</c:v>
                </c:pt>
                <c:pt idx="2235">
                  <c:v>1641.1148934838041</c:v>
                </c:pt>
                <c:pt idx="2236">
                  <c:v>2449.4737631943644</c:v>
                </c:pt>
                <c:pt idx="2237">
                  <c:v>4370.6966522261528</c:v>
                </c:pt>
                <c:pt idx="2238">
                  <c:v>4657.5322866581973</c:v>
                </c:pt>
                <c:pt idx="2239">
                  <c:v>3780.1936686746271</c:v>
                </c:pt>
                <c:pt idx="2240">
                  <c:v>3558.1311155914618</c:v>
                </c:pt>
                <c:pt idx="2241">
                  <c:v>3241.8488126905017</c:v>
                </c:pt>
                <c:pt idx="2242">
                  <c:v>3068.5704737508813</c:v>
                </c:pt>
                <c:pt idx="2243">
                  <c:v>2477.2322132036238</c:v>
                </c:pt>
                <c:pt idx="2244">
                  <c:v>2232.4531540310618</c:v>
                </c:pt>
                <c:pt idx="2245">
                  <c:v>2335.0736202198395</c:v>
                </c:pt>
                <c:pt idx="2246">
                  <c:v>2007.0217345149538</c:v>
                </c:pt>
                <c:pt idx="2247">
                  <c:v>2134.0368312709597</c:v>
                </c:pt>
                <c:pt idx="2248">
                  <c:v>2203.0140560485147</c:v>
                </c:pt>
                <c:pt idx="2249">
                  <c:v>2568.0780495975646</c:v>
                </c:pt>
                <c:pt idx="2250">
                  <c:v>3569.9032218908428</c:v>
                </c:pt>
                <c:pt idx="2251">
                  <c:v>3972.8221707661569</c:v>
                </c:pt>
                <c:pt idx="2252">
                  <c:v>3219.1424005829276</c:v>
                </c:pt>
                <c:pt idx="2253">
                  <c:v>2467.138231382075</c:v>
                </c:pt>
                <c:pt idx="2254">
                  <c:v>1851.4053402675888</c:v>
                </c:pt>
                <c:pt idx="2255">
                  <c:v>1617.5580634077642</c:v>
                </c:pt>
                <c:pt idx="2256">
                  <c:v>1425.7749322937896</c:v>
                </c:pt>
                <c:pt idx="2257">
                  <c:v>1471.1978504907599</c:v>
                </c:pt>
                <c:pt idx="2258">
                  <c:v>1511.5737777769555</c:v>
                </c:pt>
                <c:pt idx="2259">
                  <c:v>1693.2679740602923</c:v>
                </c:pt>
                <c:pt idx="2260">
                  <c:v>2367.0412606486848</c:v>
                </c:pt>
                <c:pt idx="2261">
                  <c:v>3871.8848760461228</c:v>
                </c:pt>
                <c:pt idx="2262">
                  <c:v>4784.5473834142031</c:v>
                </c:pt>
                <c:pt idx="2263">
                  <c:v>4175.5421311837799</c:v>
                </c:pt>
                <c:pt idx="2264">
                  <c:v>3346.1549738434783</c:v>
                </c:pt>
                <c:pt idx="2265">
                  <c:v>3045.8615381478521</c:v>
                </c:pt>
                <c:pt idx="2266">
                  <c:v>3533.7339615287779</c:v>
                </c:pt>
                <c:pt idx="2267">
                  <c:v>2513.4014735656897</c:v>
                </c:pt>
                <c:pt idx="2268">
                  <c:v>2283.7633871254507</c:v>
                </c:pt>
                <c:pt idx="2269">
                  <c:v>2579.0123554057577</c:v>
                </c:pt>
                <c:pt idx="2270">
                  <c:v>2250.9579462054166</c:v>
                </c:pt>
                <c:pt idx="2271">
                  <c:v>2152.5441469407697</c:v>
                </c:pt>
                <c:pt idx="2272">
                  <c:v>2360.3085747737118</c:v>
                </c:pt>
                <c:pt idx="2273">
                  <c:v>2777.5281723947055</c:v>
                </c:pt>
                <c:pt idx="2274">
                  <c:v>3616.1664640744571</c:v>
                </c:pt>
                <c:pt idx="2275">
                  <c:v>3606.9178532304627</c:v>
                </c:pt>
                <c:pt idx="2276">
                  <c:v>3207.36272379718</c:v>
                </c:pt>
                <c:pt idx="2277">
                  <c:v>2386.383853314228</c:v>
                </c:pt>
                <c:pt idx="2278">
                  <c:v>1732.8010538643889</c:v>
                </c:pt>
                <c:pt idx="2279">
                  <c:v>1398.0190057799855</c:v>
                </c:pt>
                <c:pt idx="2280">
                  <c:v>1297.0766640690404</c:v>
                </c:pt>
                <c:pt idx="2281">
                  <c:v>1217.1626099878374</c:v>
                </c:pt>
                <c:pt idx="2282">
                  <c:v>1334.0887719132052</c:v>
                </c:pt>
                <c:pt idx="2283">
                  <c:v>1868.2269609732002</c:v>
                </c:pt>
                <c:pt idx="2284">
                  <c:v>2495.7370053779787</c:v>
                </c:pt>
                <c:pt idx="2285">
                  <c:v>4183.1151410453967</c:v>
                </c:pt>
                <c:pt idx="2286">
                  <c:v>4529.6743424200922</c:v>
                </c:pt>
                <c:pt idx="2287">
                  <c:v>3535.4196564929766</c:v>
                </c:pt>
                <c:pt idx="2288">
                  <c:v>2716.1239574787678</c:v>
                </c:pt>
                <c:pt idx="2289">
                  <c:v>2177.7765779991864</c:v>
                </c:pt>
                <c:pt idx="2290">
                  <c:v>2216.4693338166389</c:v>
                </c:pt>
                <c:pt idx="2291">
                  <c:v>2130.6704883334733</c:v>
                </c:pt>
                <c:pt idx="2292">
                  <c:v>2238.3404689284803</c:v>
                </c:pt>
                <c:pt idx="2293">
                  <c:v>2107.9615527304436</c:v>
                </c:pt>
                <c:pt idx="2294">
                  <c:v>1976.7372655548515</c:v>
                </c:pt>
                <c:pt idx="2295">
                  <c:v>2135.7174792442474</c:v>
                </c:pt>
                <c:pt idx="2296">
                  <c:v>2355.2590603674817</c:v>
                </c:pt>
                <c:pt idx="2297">
                  <c:v>2579.8526793924011</c:v>
                </c:pt>
                <c:pt idx="2298">
                  <c:v>3372.230252383994</c:v>
                </c:pt>
                <c:pt idx="2299">
                  <c:v>3251.9427945120506</c:v>
                </c:pt>
                <c:pt idx="2300">
                  <c:v>2902.0197736953237</c:v>
                </c:pt>
                <c:pt idx="2301">
                  <c:v>2105.4355337796005</c:v>
                </c:pt>
                <c:pt idx="2302">
                  <c:v>1784.9541344408767</c:v>
                </c:pt>
                <c:pt idx="2303">
                  <c:v>1504.8461388928934</c:v>
                </c:pt>
                <c:pt idx="2304">
                  <c:v>1513.2544257502434</c:v>
                </c:pt>
                <c:pt idx="2305">
                  <c:v>1450.1695628610182</c:v>
                </c:pt>
                <c:pt idx="2306">
                  <c:v>1649.5257038366099</c:v>
                </c:pt>
                <c:pt idx="2307">
                  <c:v>2031.4113180912714</c:v>
                </c:pt>
                <c:pt idx="2308">
                  <c:v>2038.1440039662446</c:v>
                </c:pt>
                <c:pt idx="2309">
                  <c:v>3477.3767375236143</c:v>
                </c:pt>
                <c:pt idx="2310">
                  <c:v>3531.2129895688458</c:v>
                </c:pt>
                <c:pt idx="2311">
                  <c:v>3483.2640524210328</c:v>
                </c:pt>
                <c:pt idx="2312">
                  <c:v>2667.3346963443109</c:v>
                </c:pt>
                <c:pt idx="2313">
                  <c:v>2171.8892631017679</c:v>
                </c:pt>
                <c:pt idx="2314">
                  <c:v>2204.6921805263469</c:v>
                </c:pt>
                <c:pt idx="2315">
                  <c:v>2037.3011564841452</c:v>
                </c:pt>
                <c:pt idx="2316">
                  <c:v>2201.330884579771</c:v>
                </c:pt>
                <c:pt idx="2317">
                  <c:v>2102.0717143375696</c:v>
                </c:pt>
                <c:pt idx="2318">
                  <c:v>2003.6553915774671</c:v>
                </c:pt>
                <c:pt idx="2319">
                  <c:v>1959.9131213537848</c:v>
                </c:pt>
                <c:pt idx="2320">
                  <c:v>2089.4542370606332</c:v>
                </c:pt>
                <c:pt idx="2321">
                  <c:v>2351.8952409254503</c:v>
                </c:pt>
                <c:pt idx="2322">
                  <c:v>2933.1420431466149</c:v>
                </c:pt>
                <c:pt idx="2323">
                  <c:v>3034.0818613621045</c:v>
                </c:pt>
                <c:pt idx="2324">
                  <c:v>2772.4786579884753</c:v>
                </c:pt>
                <c:pt idx="2325">
                  <c:v>2079.3602552390844</c:v>
                </c:pt>
                <c:pt idx="2326">
                  <c:v>1585.5954699698295</c:v>
                </c:pt>
                <c:pt idx="2327">
                  <c:v>1567.9335252775745</c:v>
                </c:pt>
                <c:pt idx="2328">
                  <c:v>1349.2297446455286</c:v>
                </c:pt>
                <c:pt idx="2329">
                  <c:v>1290.3465016895225</c:v>
                </c:pt>
                <c:pt idx="2330">
                  <c:v>1450.1695628610182</c:v>
                </c:pt>
                <c:pt idx="2331">
                  <c:v>1210.4374945992304</c:v>
                </c:pt>
                <c:pt idx="2332">
                  <c:v>1674.7606583904821</c:v>
                </c:pt>
                <c:pt idx="2333">
                  <c:v>2208.8988474504772</c:v>
                </c:pt>
                <c:pt idx="2334">
                  <c:v>2658.9213624960494</c:v>
                </c:pt>
                <c:pt idx="2335">
                  <c:v>3083.7114464832052</c:v>
                </c:pt>
                <c:pt idx="2336">
                  <c:v>1922.9035370050753</c:v>
                </c:pt>
                <c:pt idx="2337">
                  <c:v>1991.0404377959862</c:v>
                </c:pt>
                <c:pt idx="2338">
                  <c:v>2286.2868825808378</c:v>
                </c:pt>
                <c:pt idx="2339">
                  <c:v>2670.7010392817974</c:v>
                </c:pt>
                <c:pt idx="2340">
                  <c:v>2166.8397486955382</c:v>
                </c:pt>
                <c:pt idx="2341">
                  <c:v>1984.3102754164686</c:v>
                </c:pt>
                <c:pt idx="2342">
                  <c:v>1857.2951786604626</c:v>
                </c:pt>
                <c:pt idx="2343">
                  <c:v>1975.0566175815636</c:v>
                </c:pt>
                <c:pt idx="2344">
                  <c:v>2104.5926862975011</c:v>
                </c:pt>
                <c:pt idx="2345">
                  <c:v>2399.0038540866194</c:v>
                </c:pt>
                <c:pt idx="2346">
                  <c:v>2723.6944438449295</c:v>
                </c:pt>
                <c:pt idx="2347">
                  <c:v>2555.4605723206287</c:v>
                </c:pt>
                <c:pt idx="2348">
                  <c:v>2377.9755664568779</c:v>
                </c:pt>
                <c:pt idx="2349">
                  <c:v>1779.9071435301023</c:v>
                </c:pt>
                <c:pt idx="2350">
                  <c:v>1567.0881543000194</c:v>
                </c:pt>
                <c:pt idx="2351">
                  <c:v>1412.3171310302093</c:v>
                </c:pt>
                <c:pt idx="2352">
                  <c:v>1143.1459647858744</c:v>
                </c:pt>
                <c:pt idx="2353">
                  <c:v>1207.9139991438431</c:v>
                </c:pt>
                <c:pt idx="2354">
                  <c:v>1170.9018912996787</c:v>
                </c:pt>
                <c:pt idx="2355">
                  <c:v>1515.7804447010863</c:v>
                </c:pt>
                <c:pt idx="2356">
                  <c:v>2240.8639643838678</c:v>
                </c:pt>
                <c:pt idx="2357">
                  <c:v>3469.8062511574526</c:v>
                </c:pt>
                <c:pt idx="2358">
                  <c:v>4278.1676443634678</c:v>
                </c:pt>
                <c:pt idx="2359">
                  <c:v>3611.1219966591379</c:v>
                </c:pt>
                <c:pt idx="2360">
                  <c:v>3053.4320245140138</c:v>
                </c:pt>
                <c:pt idx="2361">
                  <c:v>2844.8222257035172</c:v>
                </c:pt>
                <c:pt idx="2362">
                  <c:v>2405.7340164661373</c:v>
                </c:pt>
                <c:pt idx="2363">
                  <c:v>2526.8617983247245</c:v>
                </c:pt>
                <c:pt idx="2364">
                  <c:v>2610.1371483525036</c:v>
                </c:pt>
                <c:pt idx="2365">
                  <c:v>3026.5113749959423</c:v>
                </c:pt>
                <c:pt idx="2366">
                  <c:v>3034.0843848575601</c:v>
                </c:pt>
                <c:pt idx="2367">
                  <c:v>2716.1189104878567</c:v>
                </c:pt>
                <c:pt idx="2368">
                  <c:v>2665.6540483710232</c:v>
                </c:pt>
                <c:pt idx="2369">
                  <c:v>3149.3248518187288</c:v>
                </c:pt>
                <c:pt idx="2370">
                  <c:v>3763.3720479690164</c:v>
                </c:pt>
                <c:pt idx="2371">
                  <c:v>3497.5647011667124</c:v>
                </c:pt>
                <c:pt idx="2372">
                  <c:v>3112.3102204791089</c:v>
                </c:pt>
                <c:pt idx="2373">
                  <c:v>2352.7380884075496</c:v>
                </c:pt>
                <c:pt idx="2374">
                  <c:v>1868.2294844686555</c:v>
                </c:pt>
                <c:pt idx="2375">
                  <c:v>1566.2503538088311</c:v>
                </c:pt>
                <c:pt idx="2376">
                  <c:v>1495.5899575625328</c:v>
                </c:pt>
                <c:pt idx="2377">
                  <c:v>1408.9507880927229</c:v>
                </c:pt>
                <c:pt idx="2378">
                  <c:v>1401.3803017265611</c:v>
                </c:pt>
                <c:pt idx="2379">
                  <c:v>1687.3781356674185</c:v>
                </c:pt>
                <c:pt idx="2380">
                  <c:v>2181.9807214278617</c:v>
                </c:pt>
                <c:pt idx="2381">
                  <c:v>3765.898066919859</c:v>
                </c:pt>
                <c:pt idx="2382">
                  <c:v>4465.7466320487674</c:v>
                </c:pt>
                <c:pt idx="2383">
                  <c:v>3173.7169588905017</c:v>
                </c:pt>
                <c:pt idx="2384">
                  <c:v>2204.6947040218024</c:v>
                </c:pt>
                <c:pt idx="2385">
                  <c:v>1894.3047630091721</c:v>
                </c:pt>
                <c:pt idx="2386">
                  <c:v>1864.0228175445252</c:v>
                </c:pt>
                <c:pt idx="2387">
                  <c:v>1881.6872857322358</c:v>
                </c:pt>
                <c:pt idx="2388">
                  <c:v>2075.153588314954</c:v>
                </c:pt>
                <c:pt idx="2389">
                  <c:v>2063.3764350246615</c:v>
                </c:pt>
                <c:pt idx="2390">
                  <c:v>2079.3602552390844</c:v>
                </c:pt>
                <c:pt idx="2391">
                  <c:v>1825.3275382316172</c:v>
                </c:pt>
                <c:pt idx="2392">
                  <c:v>2071.7897688729227</c:v>
                </c:pt>
                <c:pt idx="2393">
                  <c:v>2412.4641788456552</c:v>
                </c:pt>
                <c:pt idx="2394">
                  <c:v>3277.1802725613788</c:v>
                </c:pt>
                <c:pt idx="2395">
                  <c:v>3232.5976783510523</c:v>
                </c:pt>
                <c:pt idx="2396">
                  <c:v>3021.4643840851681</c:v>
                </c:pt>
                <c:pt idx="2397">
                  <c:v>2108.801876717087</c:v>
                </c:pt>
                <c:pt idx="2398">
                  <c:v>1477.9280128702778</c:v>
                </c:pt>
                <c:pt idx="2399">
                  <c:v>1431.6622471912081</c:v>
                </c:pt>
                <c:pt idx="2400">
                  <c:v>1319.7855996720702</c:v>
                </c:pt>
                <c:pt idx="2401">
                  <c:v>1192.7755499069751</c:v>
                </c:pt>
                <c:pt idx="2402">
                  <c:v>1122.1151536606772</c:v>
                </c:pt>
                <c:pt idx="2403">
                  <c:v>1505.6864628795374</c:v>
                </c:pt>
                <c:pt idx="2404">
                  <c:v>2001.9747436041791</c:v>
                </c:pt>
                <c:pt idx="2405">
                  <c:v>3592.6172044847831</c:v>
                </c:pt>
                <c:pt idx="2406">
                  <c:v>4396.7694072712129</c:v>
                </c:pt>
                <c:pt idx="2407">
                  <c:v>3105.5825815950461</c:v>
                </c:pt>
                <c:pt idx="2408">
                  <c:v>2624.4352736027281</c:v>
                </c:pt>
                <c:pt idx="2409">
                  <c:v>2198.8048656289284</c:v>
                </c:pt>
                <c:pt idx="2410">
                  <c:v>2292.1767209737118</c:v>
                </c:pt>
                <c:pt idx="2411">
                  <c:v>2368.7193851265174</c:v>
                </c:pt>
                <c:pt idx="2412">
                  <c:v>2159.271785824832</c:v>
                </c:pt>
                <c:pt idx="2413">
                  <c:v>1826.1703857137165</c:v>
                </c:pt>
                <c:pt idx="2414">
                  <c:v>1282.7785388188165</c:v>
                </c:pt>
                <c:pt idx="2415">
                  <c:v>2405.7314929706822</c:v>
                </c:pt>
                <c:pt idx="2416">
                  <c:v>3394.1013874958353</c:v>
                </c:pt>
                <c:pt idx="2417">
                  <c:v>3236.8043452751826</c:v>
                </c:pt>
                <c:pt idx="2418">
                  <c:v>2877.6276666235512</c:v>
                </c:pt>
                <c:pt idx="2419">
                  <c:v>3102.2162386575601</c:v>
                </c:pt>
                <c:pt idx="2420">
                  <c:v>2766.5913430910573</c:v>
                </c:pt>
                <c:pt idx="2421">
                  <c:v>1972.5305986307208</c:v>
                </c:pt>
                <c:pt idx="2422">
                  <c:v>1632.7040831309987</c:v>
                </c:pt>
                <c:pt idx="2423">
                  <c:v>1481.2943558077643</c:v>
                </c:pt>
                <c:pt idx="2424">
                  <c:v>1363.5278698957525</c:v>
                </c:pt>
                <c:pt idx="2425">
                  <c:v>1159.1247380093864</c:v>
                </c:pt>
                <c:pt idx="2426">
                  <c:v>1372.7815277306577</c:v>
                </c:pt>
                <c:pt idx="2427">
                  <c:v>1694.1082980469364</c:v>
                </c:pt>
                <c:pt idx="2428">
                  <c:v>1867.3866369865561</c:v>
                </c:pt>
                <c:pt idx="2429">
                  <c:v>3286.4314069008283</c:v>
                </c:pt>
                <c:pt idx="2430">
                  <c:v>4408.5465605615054</c:v>
                </c:pt>
                <c:pt idx="2431">
                  <c:v>2965.1096835754606</c:v>
                </c:pt>
                <c:pt idx="2432">
                  <c:v>2771.640857497287</c:v>
                </c:pt>
                <c:pt idx="2433">
                  <c:v>2594.9936521247246</c:v>
                </c:pt>
                <c:pt idx="2434">
                  <c:v>2187.8730833161908</c:v>
                </c:pt>
                <c:pt idx="2435">
                  <c:v>2476.3893657215244</c:v>
                </c:pt>
                <c:pt idx="2436">
                  <c:v>2215.6290098299951</c:v>
                </c:pt>
                <c:pt idx="2437">
                  <c:v>2907.9096120881977</c:v>
                </c:pt>
                <c:pt idx="2438">
                  <c:v>2380.499061912265</c:v>
                </c:pt>
                <c:pt idx="2439">
                  <c:v>2528.5424462980127</c:v>
                </c:pt>
                <c:pt idx="2440">
                  <c:v>2565.552030646722</c:v>
                </c:pt>
                <c:pt idx="2441">
                  <c:v>2631.1654359822455</c:v>
                </c:pt>
                <c:pt idx="2442">
                  <c:v>3654.8617433873651</c:v>
                </c:pt>
                <c:pt idx="2443">
                  <c:v>3248.5789750700196</c:v>
                </c:pt>
                <c:pt idx="2444">
                  <c:v>3013.0535737323621</c:v>
                </c:pt>
                <c:pt idx="2445">
                  <c:v>2259.3712800536773</c:v>
                </c:pt>
                <c:pt idx="2446">
                  <c:v>1689.9016311228058</c:v>
                </c:pt>
                <c:pt idx="2447">
                  <c:v>1696.629270006868</c:v>
                </c:pt>
                <c:pt idx="2448">
                  <c:v>1467.8365545441843</c:v>
                </c:pt>
                <c:pt idx="2449">
                  <c:v>1392.1291673871115</c:v>
                </c:pt>
                <c:pt idx="2450">
                  <c:v>1316.4243037254944</c:v>
                </c:pt>
                <c:pt idx="2451">
                  <c:v>1644.4787129258355</c:v>
                </c:pt>
                <c:pt idx="2452">
                  <c:v>2091.1374085293764</c:v>
                </c:pt>
                <c:pt idx="2453">
                  <c:v>3643.0845900970726</c:v>
                </c:pt>
                <c:pt idx="2454">
                  <c:v>4407.703713079406</c:v>
                </c:pt>
                <c:pt idx="2455">
                  <c:v>2846.5028736768045</c:v>
                </c:pt>
                <c:pt idx="2456">
                  <c:v>2227.4061631202876</c:v>
                </c:pt>
                <c:pt idx="2457">
                  <c:v>1935.5210142820117</c:v>
                </c:pt>
                <c:pt idx="2458">
                  <c:v>1844.6777013835267</c:v>
                </c:pt>
                <c:pt idx="2459">
                  <c:v>1811.8722604634927</c:v>
                </c:pt>
                <c:pt idx="2460">
                  <c:v>1982.6271039477253</c:v>
                </c:pt>
                <c:pt idx="2461">
                  <c:v>1948.1384915589479</c:v>
                </c:pt>
                <c:pt idx="2462">
                  <c:v>1832.057700611135</c:v>
                </c:pt>
                <c:pt idx="2463">
                  <c:v>1917.8540225988456</c:v>
                </c:pt>
                <c:pt idx="2464">
                  <c:v>1871.5933039106869</c:v>
                </c:pt>
                <c:pt idx="2465">
                  <c:v>2319.0948469963273</c:v>
                </c:pt>
                <c:pt idx="2466">
                  <c:v>2771.640857497287</c:v>
                </c:pt>
                <c:pt idx="2467">
                  <c:v>3047.5396626256843</c:v>
                </c:pt>
                <c:pt idx="2468">
                  <c:v>2557.1437437893719</c:v>
                </c:pt>
                <c:pt idx="2469">
                  <c:v>2196.2838936689968</c:v>
                </c:pt>
                <c:pt idx="2470">
                  <c:v>1741.2118642171943</c:v>
                </c:pt>
                <c:pt idx="2471">
                  <c:v>1523.3509310672478</c:v>
                </c:pt>
                <c:pt idx="2472">
                  <c:v>1360.1640504537215</c:v>
                </c:pt>
                <c:pt idx="2473">
                  <c:v>1207.0711516617437</c:v>
                </c:pt>
                <c:pt idx="2474">
                  <c:v>1339.1357628239796</c:v>
                </c:pt>
                <c:pt idx="2475">
                  <c:v>1670.5539914663518</c:v>
                </c:pt>
                <c:pt idx="2476">
                  <c:v>1869.9101324419435</c:v>
                </c:pt>
                <c:pt idx="2477">
                  <c:v>3005.4856108616559</c:v>
                </c:pt>
                <c:pt idx="2478">
                  <c:v>3130.8175361489189</c:v>
                </c:pt>
                <c:pt idx="2479">
                  <c:v>2779.2113438634487</c:v>
                </c:pt>
                <c:pt idx="2480">
                  <c:v>2423.3984846538483</c:v>
                </c:pt>
                <c:pt idx="2481">
                  <c:v>2109.6447241991864</c:v>
                </c:pt>
                <c:pt idx="2482">
                  <c:v>1819.4402233341987</c:v>
                </c:pt>
                <c:pt idx="2483">
                  <c:v>1915.3330506389138</c:v>
                </c:pt>
                <c:pt idx="2484">
                  <c:v>1834.5811960665221</c:v>
                </c:pt>
                <c:pt idx="2485">
                  <c:v>1859.8161506203946</c:v>
                </c:pt>
                <c:pt idx="2486">
                  <c:v>1821.9611952941307</c:v>
                </c:pt>
                <c:pt idx="2487">
                  <c:v>1824.4846907495178</c:v>
                </c:pt>
                <c:pt idx="2488">
                  <c:v>1805.1395745885193</c:v>
                </c:pt>
                <c:pt idx="2489">
                  <c:v>1943.9343481302728</c:v>
                </c:pt>
                <c:pt idx="2490">
                  <c:v>2291.3338734916124</c:v>
                </c:pt>
                <c:pt idx="2491">
                  <c:v>2202.1686850709598</c:v>
                </c:pt>
                <c:pt idx="2492">
                  <c:v>2070.1065974041794</c:v>
                </c:pt>
                <c:pt idx="2493">
                  <c:v>1666.3473245422213</c:v>
                </c:pt>
                <c:pt idx="2494">
                  <c:v>1408.1104641060788</c:v>
                </c:pt>
                <c:pt idx="2495">
                  <c:v>1364.3681938823966</c:v>
                </c:pt>
                <c:pt idx="2496">
                  <c:v>1174.2657107417097</c:v>
                </c:pt>
                <c:pt idx="2497">
                  <c:v>1051.4572809098343</c:v>
                </c:pt>
                <c:pt idx="2498">
                  <c:v>1127.159621075996</c:v>
                </c:pt>
                <c:pt idx="2499">
                  <c:v>1123.7958016339649</c:v>
                </c:pt>
                <c:pt idx="2500">
                  <c:v>1246.6067549612956</c:v>
                </c:pt>
                <c:pt idx="2501">
                  <c:v>2018.7963643097905</c:v>
                </c:pt>
                <c:pt idx="2502">
                  <c:v>2397.3232061133317</c:v>
                </c:pt>
                <c:pt idx="2503">
                  <c:v>2494.0538339092354</c:v>
                </c:pt>
                <c:pt idx="2504">
                  <c:v>2207.2181994771895</c:v>
                </c:pt>
                <c:pt idx="2505">
                  <c:v>2214.7886858433512</c:v>
                </c:pt>
                <c:pt idx="2506">
                  <c:v>2238.3404689284803</c:v>
                </c:pt>
                <c:pt idx="2507">
                  <c:v>2009.5427064748856</c:v>
                </c:pt>
                <c:pt idx="2508">
                  <c:v>1927.1127274246617</c:v>
                </c:pt>
                <c:pt idx="2509">
                  <c:v>1997.7655531845933</c:v>
                </c:pt>
                <c:pt idx="2510">
                  <c:v>1877.4806188081054</c:v>
                </c:pt>
                <c:pt idx="2511">
                  <c:v>2140.7644701550221</c:v>
                </c:pt>
                <c:pt idx="2512">
                  <c:v>2009.5427064748856</c:v>
                </c:pt>
                <c:pt idx="2513">
                  <c:v>2478.912861176912</c:v>
                </c:pt>
                <c:pt idx="2514">
                  <c:v>2444.4267722835898</c:v>
                </c:pt>
                <c:pt idx="2515">
                  <c:v>2415.825474792231</c:v>
                </c:pt>
                <c:pt idx="2516">
                  <c:v>2139.9241461683782</c:v>
                </c:pt>
                <c:pt idx="2517">
                  <c:v>1768.9703142264539</c:v>
                </c:pt>
                <c:pt idx="2518">
                  <c:v>1502.322643437506</c:v>
                </c:pt>
                <c:pt idx="2519">
                  <c:v>1390.4459959183682</c:v>
                </c:pt>
                <c:pt idx="2520">
                  <c:v>1297.0766640690404</c:v>
                </c:pt>
                <c:pt idx="2521">
                  <c:v>1265.9543946177496</c:v>
                </c:pt>
                <c:pt idx="2522">
                  <c:v>1202.8644847376133</c:v>
                </c:pt>
                <c:pt idx="2523">
                  <c:v>1618.4034343853191</c:v>
                </c:pt>
                <c:pt idx="2524">
                  <c:v>1821.1233948029421</c:v>
                </c:pt>
                <c:pt idx="2525">
                  <c:v>3026.5113749959423</c:v>
                </c:pt>
                <c:pt idx="2526">
                  <c:v>3361.2959465758013</c:v>
                </c:pt>
                <c:pt idx="2527">
                  <c:v>2653.0365710940869</c:v>
                </c:pt>
                <c:pt idx="2528">
                  <c:v>2153.381947431958</c:v>
                </c:pt>
                <c:pt idx="2529">
                  <c:v>2007.8620585015976</c:v>
                </c:pt>
                <c:pt idx="2530">
                  <c:v>1608.30945256377</c:v>
                </c:pt>
                <c:pt idx="2531">
                  <c:v>1504.003291410794</c:v>
                </c:pt>
                <c:pt idx="2532">
                  <c:v>1696.6317935023235</c:v>
                </c:pt>
                <c:pt idx="2533">
                  <c:v>1718.4978816232538</c:v>
                </c:pt>
                <c:pt idx="2534">
                  <c:v>1424.9346083071457</c:v>
                </c:pt>
                <c:pt idx="2535">
                  <c:v>1430.821923204564</c:v>
                </c:pt>
                <c:pt idx="2536">
                  <c:v>1462.7870401379541</c:v>
                </c:pt>
                <c:pt idx="2537">
                  <c:v>1429.9790757224646</c:v>
                </c:pt>
                <c:pt idx="2538">
                  <c:v>1955.7089779251098</c:v>
                </c:pt>
                <c:pt idx="2539">
                  <c:v>2204.6947040218024</c:v>
                </c:pt>
                <c:pt idx="2540">
                  <c:v>2408.2575119215244</c:v>
                </c:pt>
                <c:pt idx="2541">
                  <c:v>1681.4882972745447</c:v>
                </c:pt>
                <c:pt idx="2542">
                  <c:v>1400.537454244462</c:v>
                </c:pt>
                <c:pt idx="2543">
                  <c:v>1211.2778185858745</c:v>
                </c:pt>
                <c:pt idx="2544">
                  <c:v>1064.9150821734145</c:v>
                </c:pt>
                <c:pt idx="2545">
                  <c:v>1037.1566321641549</c:v>
                </c:pt>
                <c:pt idx="2546">
                  <c:v>1085.9433698031564</c:v>
                </c:pt>
                <c:pt idx="2547">
                  <c:v>1275.2055289571992</c:v>
                </c:pt>
                <c:pt idx="2548">
                  <c:v>1656.2533427206724</c:v>
                </c:pt>
                <c:pt idx="2549">
                  <c:v>2451.1569346631077</c:v>
                </c:pt>
                <c:pt idx="2550">
                  <c:v>3155.2096432206918</c:v>
                </c:pt>
                <c:pt idx="2551">
                  <c:v>2429.2857995512663</c:v>
                </c:pt>
                <c:pt idx="2552">
                  <c:v>1927.1076804337508</c:v>
                </c:pt>
                <c:pt idx="2553">
                  <c:v>1848.0389973301023</c:v>
                </c:pt>
                <c:pt idx="2554">
                  <c:v>1472.0381744774038</c:v>
                </c:pt>
                <c:pt idx="2555">
                  <c:v>1396.3333108157865</c:v>
                </c:pt>
                <c:pt idx="2556">
                  <c:v>1661.3003336314468</c:v>
                </c:pt>
                <c:pt idx="2557">
                  <c:v>1510.7334537903118</c:v>
                </c:pt>
                <c:pt idx="2558">
                  <c:v>1604.1027856396397</c:v>
                </c:pt>
                <c:pt idx="2559">
                  <c:v>1444.2797244681442</c:v>
                </c:pt>
                <c:pt idx="2560">
                  <c:v>1401.3828252220164</c:v>
                </c:pt>
                <c:pt idx="2561">
                  <c:v>1705.8804043463174</c:v>
                </c:pt>
                <c:pt idx="2562">
                  <c:v>1935.5210142820117</c:v>
                </c:pt>
                <c:pt idx="2563">
                  <c:v>1950.6594635188796</c:v>
                </c:pt>
                <c:pt idx="2564">
                  <c:v>1950.6594635188796</c:v>
                </c:pt>
                <c:pt idx="2565">
                  <c:v>1462.7870401379541</c:v>
                </c:pt>
                <c:pt idx="2566">
                  <c:v>1237.3530971263908</c:v>
                </c:pt>
                <c:pt idx="2567">
                  <c:v>1142.303117303775</c:v>
                </c:pt>
                <c:pt idx="2568">
                  <c:v>928.64380408704824</c:v>
                </c:pt>
                <c:pt idx="2569">
                  <c:v>945.46794828811494</c:v>
                </c:pt>
                <c:pt idx="2570">
                  <c:v>946.31079577021433</c:v>
                </c:pt>
                <c:pt idx="2571">
                  <c:v>956.40477759176326</c:v>
                </c:pt>
                <c:pt idx="2572">
                  <c:v>1174.2657107417097</c:v>
                </c:pt>
                <c:pt idx="2573">
                  <c:v>1791.6792498294838</c:v>
                </c:pt>
                <c:pt idx="2574">
                  <c:v>2443.5864482969459</c:v>
                </c:pt>
                <c:pt idx="2575">
                  <c:v>1970.0096266707892</c:v>
                </c:pt>
                <c:pt idx="2576">
                  <c:v>2086.0878941231467</c:v>
                </c:pt>
                <c:pt idx="2577">
                  <c:v>1474.5641934282464</c:v>
                </c:pt>
                <c:pt idx="2578">
                  <c:v>1573.8208401749926</c:v>
                </c:pt>
                <c:pt idx="2579">
                  <c:v>1441.7562290127569</c:v>
                </c:pt>
                <c:pt idx="2580">
                  <c:v>1730.2800819044569</c:v>
                </c:pt>
                <c:pt idx="2581">
                  <c:v>1748.7823505833562</c:v>
                </c:pt>
                <c:pt idx="2582">
                  <c:v>1293.7103211315539</c:v>
                </c:pt>
                <c:pt idx="2583">
                  <c:v>1211.2778185858745</c:v>
                </c:pt>
                <c:pt idx="2584">
                  <c:v>1236.5127731397467</c:v>
                </c:pt>
                <c:pt idx="2585">
                  <c:v>1419.8850939009158</c:v>
                </c:pt>
                <c:pt idx="2586">
                  <c:v>1889.2577720983977</c:v>
                </c:pt>
                <c:pt idx="2587">
                  <c:v>1821.9662422850415</c:v>
                </c:pt>
                <c:pt idx="2588">
                  <c:v>1880.001590768037</c:v>
                </c:pt>
                <c:pt idx="2589">
                  <c:v>1536.808732330828</c:v>
                </c:pt>
                <c:pt idx="2590">
                  <c:v>1390.4485194138235</c:v>
                </c:pt>
                <c:pt idx="2591">
                  <c:v>1182.6765210945152</c:v>
                </c:pt>
                <c:pt idx="2592">
                  <c:v>1048.9312619589916</c:v>
                </c:pt>
                <c:pt idx="2593">
                  <c:v>976.59021773940572</c:v>
                </c:pt>
                <c:pt idx="2594">
                  <c:v>1068.2789016154456</c:v>
                </c:pt>
                <c:pt idx="2595">
                  <c:v>1082.5795503611253</c:v>
                </c:pt>
                <c:pt idx="2596">
                  <c:v>1207.9139991438431</c:v>
                </c:pt>
                <c:pt idx="2597">
                  <c:v>1795.0455927669702</c:v>
                </c:pt>
                <c:pt idx="2598">
                  <c:v>2390.5905202383587</c:v>
                </c:pt>
                <c:pt idx="2599">
                  <c:v>1933.8378428132683</c:v>
                </c:pt>
                <c:pt idx="2600">
                  <c:v>1593.1684798314468</c:v>
                </c:pt>
                <c:pt idx="2601">
                  <c:v>1345.8659252034972</c:v>
                </c:pt>
                <c:pt idx="2602">
                  <c:v>1228.942286773585</c:v>
                </c:pt>
                <c:pt idx="2603">
                  <c:v>1345.0230777213981</c:v>
                </c:pt>
                <c:pt idx="2604">
                  <c:v>1617.5580634077642</c:v>
                </c:pt>
                <c:pt idx="2605">
                  <c:v>1441.7562290127569</c:v>
                </c:pt>
                <c:pt idx="2606">
                  <c:v>1296.233816586941</c:v>
                </c:pt>
                <c:pt idx="2607">
                  <c:v>1228.0994392914856</c:v>
                </c:pt>
                <c:pt idx="2608">
                  <c:v>1265.9543946177496</c:v>
                </c:pt>
                <c:pt idx="2609">
                  <c:v>1445.1225719502434</c:v>
                </c:pt>
                <c:pt idx="2610">
                  <c:v>1884.2082576921675</c:v>
                </c:pt>
                <c:pt idx="2611">
                  <c:v>1894.3047630091721</c:v>
                </c:pt>
                <c:pt idx="2612">
                  <c:v>1732.8010538643889</c:v>
                </c:pt>
                <c:pt idx="2613">
                  <c:v>1441.7562290127569</c:v>
                </c:pt>
                <c:pt idx="2614">
                  <c:v>1093.5163796647737</c:v>
                </c:pt>
                <c:pt idx="2615">
                  <c:v>958.08794906050662</c:v>
                </c:pt>
                <c:pt idx="2616">
                  <c:v>899.20470610450081</c:v>
                </c:pt>
                <c:pt idx="2617">
                  <c:v>804.99505026852898</c:v>
                </c:pt>
                <c:pt idx="2618">
                  <c:v>934.53616597537746</c:v>
                </c:pt>
                <c:pt idx="2619">
                  <c:v>783.96676263878726</c:v>
                </c:pt>
                <c:pt idx="2620">
                  <c:v>1066.5957301467024</c:v>
                </c:pt>
                <c:pt idx="2621">
                  <c:v>1716.8147101545103</c:v>
                </c:pt>
                <c:pt idx="2622">
                  <c:v>2368.7193851265174</c:v>
                </c:pt>
                <c:pt idx="2623">
                  <c:v>1856.4523311783632</c:v>
                </c:pt>
                <c:pt idx="2624">
                  <c:v>1443.4394004815003</c:v>
                </c:pt>
                <c:pt idx="2625">
                  <c:v>1334.0887719132052</c:v>
                </c:pt>
                <c:pt idx="2626">
                  <c:v>1395.4929868291429</c:v>
                </c:pt>
                <c:pt idx="2627">
                  <c:v>1365.2110413644959</c:v>
                </c:pt>
                <c:pt idx="2628">
                  <c:v>1598.2129472467657</c:v>
                </c:pt>
                <c:pt idx="2629">
                  <c:v>1424.0942843205016</c:v>
                </c:pt>
                <c:pt idx="2630">
                  <c:v>1420.7279413830151</c:v>
                </c:pt>
                <c:pt idx="2631">
                  <c:v>1288.6633302207795</c:v>
                </c:pt>
                <c:pt idx="2632">
                  <c:v>1468.6743550353726</c:v>
                </c:pt>
                <c:pt idx="2633">
                  <c:v>1556.9966959739259</c:v>
                </c:pt>
                <c:pt idx="2634">
                  <c:v>1801.7782786419434</c:v>
                </c:pt>
                <c:pt idx="2635">
                  <c:v>1857.2926551650073</c:v>
                </c:pt>
                <c:pt idx="2636">
                  <c:v>1620.9244063452509</c:v>
                </c:pt>
                <c:pt idx="2637">
                  <c:v>1407.2701401194349</c:v>
                </c:pt>
                <c:pt idx="2638">
                  <c:v>1231.4632587335168</c:v>
                </c:pt>
                <c:pt idx="2639">
                  <c:v>1184.3596925632587</c:v>
                </c:pt>
                <c:pt idx="2640">
                  <c:v>980.79940815899181</c:v>
                </c:pt>
                <c:pt idx="2641">
                  <c:v>944.62762430147097</c:v>
                </c:pt>
                <c:pt idx="2642">
                  <c:v>1057.3445958072527</c:v>
                </c:pt>
                <c:pt idx="2643">
                  <c:v>1080.896378892382</c:v>
                </c:pt>
                <c:pt idx="2644">
                  <c:v>1050.6144334277351</c:v>
                </c:pt>
                <c:pt idx="2645">
                  <c:v>1469.5121555265612</c:v>
                </c:pt>
                <c:pt idx="2646">
                  <c:v>2038.1414804707892</c:v>
                </c:pt>
                <c:pt idx="2647">
                  <c:v>1895.9854109824598</c:v>
                </c:pt>
                <c:pt idx="2648">
                  <c:v>1793.3649447936825</c:v>
                </c:pt>
                <c:pt idx="2649">
                  <c:v>1387.9225004629811</c:v>
                </c:pt>
                <c:pt idx="2650">
                  <c:v>1220.5314764207794</c:v>
                </c:pt>
                <c:pt idx="2651">
                  <c:v>1454.3762297851486</c:v>
                </c:pt>
                <c:pt idx="2652">
                  <c:v>1474.5616699327911</c:v>
                </c:pt>
                <c:pt idx="2653">
                  <c:v>1570.4544972375061</c:v>
                </c:pt>
                <c:pt idx="2654">
                  <c:v>1507.3671108528251</c:v>
                </c:pt>
                <c:pt idx="2655">
                  <c:v>1343.3399062526546</c:v>
                </c:pt>
                <c:pt idx="2656">
                  <c:v>1277.7315479080419</c:v>
                </c:pt>
                <c:pt idx="2657">
                  <c:v>1374.4621757039454</c:v>
                </c:pt>
                <c:pt idx="2658">
                  <c:v>1365.2110413644959</c:v>
                </c:pt>
                <c:pt idx="2659">
                  <c:v>1527.5550744959232</c:v>
                </c:pt>
                <c:pt idx="2660">
                  <c:v>1181.8387206033269</c:v>
                </c:pt>
                <c:pt idx="2661">
                  <c:v>1175.108558223809</c:v>
                </c:pt>
                <c:pt idx="2662">
                  <c:v>984.16322760102287</c:v>
                </c:pt>
                <c:pt idx="2663">
                  <c:v>1085.9433698031564</c:v>
                </c:pt>
                <c:pt idx="2664">
                  <c:v>896.6812106491135</c:v>
                </c:pt>
                <c:pt idx="2665">
                  <c:v>787.33310557627374</c:v>
                </c:pt>
                <c:pt idx="2666">
                  <c:v>957.24510157840723</c:v>
                </c:pt>
                <c:pt idx="2667">
                  <c:v>1096.0398751201608</c:v>
                </c:pt>
                <c:pt idx="2668">
                  <c:v>1132.2091354822262</c:v>
                </c:pt>
                <c:pt idx="2669">
                  <c:v>1304.6471504352021</c:v>
                </c:pt>
                <c:pt idx="2670">
                  <c:v>1697.4721174889673</c:v>
                </c:pt>
                <c:pt idx="2671">
                  <c:v>1753.8293414941306</c:v>
                </c:pt>
                <c:pt idx="2672">
                  <c:v>1889.2552486029419</c:v>
                </c:pt>
                <c:pt idx="2673">
                  <c:v>1665.5044770601219</c:v>
                </c:pt>
                <c:pt idx="2674">
                  <c:v>1488.8623186784707</c:v>
                </c:pt>
                <c:pt idx="2675">
                  <c:v>1429.9790757224646</c:v>
                </c:pt>
                <c:pt idx="2676">
                  <c:v>1390.4459959183682</c:v>
                </c:pt>
                <c:pt idx="2677">
                  <c:v>1302.1236549798148</c:v>
                </c:pt>
                <c:pt idx="2678">
                  <c:v>1136.4158024063565</c:v>
                </c:pt>
                <c:pt idx="2679">
                  <c:v>1235.6749726485582</c:v>
                </c:pt>
                <c:pt idx="2680">
                  <c:v>1117.9110102320019</c:v>
                </c:pt>
                <c:pt idx="2681">
                  <c:v>1206.2308276750998</c:v>
                </c:pt>
                <c:pt idx="2682">
                  <c:v>1355.9599070250463</c:v>
                </c:pt>
                <c:pt idx="2683">
                  <c:v>1547.7430381390209</c:v>
                </c:pt>
                <c:pt idx="2684">
                  <c:v>1375.3050231860448</c:v>
                </c:pt>
                <c:pt idx="2685">
                  <c:v>1090.9928842093861</c:v>
                </c:pt>
                <c:pt idx="2686">
                  <c:v>1012.7645250923819</c:v>
                </c:pt>
                <c:pt idx="2687">
                  <c:v>943.78730031482712</c:v>
                </c:pt>
                <c:pt idx="2688">
                  <c:v>879.85706644804679</c:v>
                </c:pt>
                <c:pt idx="2689">
                  <c:v>817.61252754546513</c:v>
                </c:pt>
                <c:pt idx="2690">
                  <c:v>823.50236593833904</c:v>
                </c:pt>
                <c:pt idx="2691">
                  <c:v>926.96567960921584</c:v>
                </c:pt>
                <c:pt idx="2692">
                  <c:v>1117.9059632410911</c:v>
                </c:pt>
                <c:pt idx="2693">
                  <c:v>1431.6622471912081</c:v>
                </c:pt>
                <c:pt idx="2694">
                  <c:v>2080.2005792257282</c:v>
                </c:pt>
                <c:pt idx="2695">
                  <c:v>1496.4353285400875</c:v>
                </c:pt>
                <c:pt idx="2696">
                  <c:v>1084.2601983344132</c:v>
                </c:pt>
                <c:pt idx="2697">
                  <c:v>1157.4440900360985</c:v>
                </c:pt>
                <c:pt idx="2698">
                  <c:v>1033.7902892266684</c:v>
                </c:pt>
                <c:pt idx="2699">
                  <c:v>1276.0483764392986</c:v>
                </c:pt>
                <c:pt idx="2700">
                  <c:v>1411.4742835481102</c:v>
                </c:pt>
                <c:pt idx="2701">
                  <c:v>1366.0513653511398</c:v>
                </c:pt>
                <c:pt idx="2702">
                  <c:v>1167.5355483621918</c:v>
                </c:pt>
                <c:pt idx="2703">
                  <c:v>1060.7084152492839</c:v>
                </c:pt>
                <c:pt idx="2704">
                  <c:v>1149.0307561878374</c:v>
                </c:pt>
                <c:pt idx="2705">
                  <c:v>1355.1145360474916</c:v>
                </c:pt>
                <c:pt idx="2706">
                  <c:v>1620.9269298407064</c:v>
                </c:pt>
                <c:pt idx="2707">
                  <c:v>1684.8521167165757</c:v>
                </c:pt>
                <c:pt idx="2708">
                  <c:v>1563.729381848899</c:v>
                </c:pt>
                <c:pt idx="2709">
                  <c:v>1357.640554998334</c:v>
                </c:pt>
                <c:pt idx="2710">
                  <c:v>1089.3097127406429</c:v>
                </c:pt>
                <c:pt idx="2711">
                  <c:v>1000.9873718020896</c:v>
                </c:pt>
                <c:pt idx="2712">
                  <c:v>921.91868869844131</c:v>
                </c:pt>
                <c:pt idx="2713">
                  <c:v>923.59933667172913</c:v>
                </c:pt>
                <c:pt idx="2714">
                  <c:v>852.09861643878719</c:v>
                </c:pt>
                <c:pt idx="2715">
                  <c:v>987.52704704305404</c:v>
                </c:pt>
                <c:pt idx="2716">
                  <c:v>1069.9645965796444</c:v>
                </c:pt>
                <c:pt idx="2717">
                  <c:v>1458.5803732138236</c:v>
                </c:pt>
                <c:pt idx="2718">
                  <c:v>2001.1318961220798</c:v>
                </c:pt>
                <c:pt idx="2719">
                  <c:v>1721.8642245607405</c:v>
                </c:pt>
                <c:pt idx="2720">
                  <c:v>1345.8634017080421</c:v>
                </c:pt>
                <c:pt idx="2721">
                  <c:v>1072.4855685395762</c:v>
                </c:pt>
                <c:pt idx="2722">
                  <c:v>1112.8640193212275</c:v>
                </c:pt>
                <c:pt idx="2723">
                  <c:v>1255.0175653141014</c:v>
                </c:pt>
                <c:pt idx="2724">
                  <c:v>1356.8002310116904</c:v>
                </c:pt>
                <c:pt idx="2725">
                  <c:v>1165.8523768934485</c:v>
                </c:pt>
                <c:pt idx="2726">
                  <c:v>1226.4187913181977</c:v>
                </c:pt>
                <c:pt idx="2727">
                  <c:v>1154.9205945807112</c:v>
                </c:pt>
                <c:pt idx="2728">
                  <c:v>1154.9180710852556</c:v>
                </c:pt>
                <c:pt idx="2729">
                  <c:v>1171.7422152863226</c:v>
                </c:pt>
                <c:pt idx="2730">
                  <c:v>1539.3322277862155</c:v>
                </c:pt>
                <c:pt idx="2731">
                  <c:v>1491.3858141338578</c:v>
                </c:pt>
                <c:pt idx="2732">
                  <c:v>1463.6273641245982</c:v>
                </c:pt>
                <c:pt idx="2733">
                  <c:v>1421.5707888651145</c:v>
                </c:pt>
                <c:pt idx="2734">
                  <c:v>1102.7675140042231</c:v>
                </c:pt>
                <c:pt idx="2735">
                  <c:v>1056.5017483251536</c:v>
                </c:pt>
                <c:pt idx="2736">
                  <c:v>879.85958994350221</c:v>
                </c:pt>
                <c:pt idx="2737">
                  <c:v>855.46243588081825</c:v>
                </c:pt>
                <c:pt idx="2738">
                  <c:v>947.15364325231371</c:v>
                </c:pt>
                <c:pt idx="2739">
                  <c:v>1035.4734606954116</c:v>
                </c:pt>
                <c:pt idx="2740">
                  <c:v>1013.6023255835703</c:v>
                </c:pt>
                <c:pt idx="2741">
                  <c:v>1237.3556206218461</c:v>
                </c:pt>
                <c:pt idx="2742">
                  <c:v>1654.5726947473843</c:v>
                </c:pt>
                <c:pt idx="2743">
                  <c:v>1919.5397175630444</c:v>
                </c:pt>
                <c:pt idx="2744">
                  <c:v>1796.731287731169</c:v>
                </c:pt>
                <c:pt idx="2745">
                  <c:v>1528.3979219780226</c:v>
                </c:pt>
                <c:pt idx="2746">
                  <c:v>1403.0634731953044</c:v>
                </c:pt>
                <c:pt idx="2747">
                  <c:v>1255.0175653141014</c:v>
                </c:pt>
                <c:pt idx="2748">
                  <c:v>1183.5193685766149</c:v>
                </c:pt>
                <c:pt idx="2749">
                  <c:v>1061.548739235928</c:v>
                </c:pt>
                <c:pt idx="2750">
                  <c:v>1006.8746866995081</c:v>
                </c:pt>
                <c:pt idx="2751">
                  <c:v>1058.1849197938968</c:v>
                </c:pt>
                <c:pt idx="2752">
                  <c:v>1250.8108983899708</c:v>
                </c:pt>
                <c:pt idx="2753">
                  <c:v>1122.1151536606772</c:v>
                </c:pt>
                <c:pt idx="2754">
                  <c:v>1294.550645118198</c:v>
                </c:pt>
                <c:pt idx="2755">
                  <c:v>1457.7375257317242</c:v>
                </c:pt>
                <c:pt idx="2756">
                  <c:v>1333.2459244311058</c:v>
                </c:pt>
                <c:pt idx="2757">
                  <c:v>976.59274123486125</c:v>
                </c:pt>
                <c:pt idx="2758">
                  <c:v>926.96567960921584</c:v>
                </c:pt>
                <c:pt idx="2759">
                  <c:v>741.06733989720408</c:v>
                </c:pt>
                <c:pt idx="2760">
                  <c:v>684.70506890113018</c:v>
                </c:pt>
                <c:pt idx="2761">
                  <c:v>766.29977095562106</c:v>
                </c:pt>
                <c:pt idx="2762">
                  <c:v>845.37097755472473</c:v>
                </c:pt>
                <c:pt idx="2763">
                  <c:v>806.67822173727222</c:v>
                </c:pt>
                <c:pt idx="2764">
                  <c:v>1005.1889917353094</c:v>
                </c:pt>
                <c:pt idx="2765">
                  <c:v>1410.6314360660108</c:v>
                </c:pt>
                <c:pt idx="2766">
                  <c:v>1825.3275382316172</c:v>
                </c:pt>
                <c:pt idx="2767">
                  <c:v>1592.3256323493474</c:v>
                </c:pt>
                <c:pt idx="2768">
                  <c:v>1287.8255297295909</c:v>
                </c:pt>
                <c:pt idx="2769">
                  <c:v>1178.4723776658402</c:v>
                </c:pt>
                <c:pt idx="2770">
                  <c:v>1093.5138561693182</c:v>
                </c:pt>
                <c:pt idx="2771">
                  <c:v>1331.5652764578178</c:v>
                </c:pt>
                <c:pt idx="2772">
                  <c:v>1443.4419239769556</c:v>
                </c:pt>
                <c:pt idx="2773">
                  <c:v>1316.4243037254944</c:v>
                </c:pt>
                <c:pt idx="2774">
                  <c:v>1195.2965218669069</c:v>
                </c:pt>
                <c:pt idx="2775">
                  <c:v>1093.5163796647737</c:v>
                </c:pt>
                <c:pt idx="2776">
                  <c:v>1037.1566321641549</c:v>
                </c:pt>
                <c:pt idx="2777">
                  <c:v>1387.9199769675256</c:v>
                </c:pt>
                <c:pt idx="2778">
                  <c:v>1567.9310017821188</c:v>
                </c:pt>
                <c:pt idx="2779">
                  <c:v>1599.0557947288651</c:v>
                </c:pt>
                <c:pt idx="2780">
                  <c:v>1455.2165537717926</c:v>
                </c:pt>
                <c:pt idx="2781">
                  <c:v>1152.3945756298685</c:v>
                </c:pt>
                <c:pt idx="2782">
                  <c:v>954.72412961847544</c:v>
                </c:pt>
                <c:pt idx="2783">
                  <c:v>776.39375277716999</c:v>
                </c:pt>
                <c:pt idx="2784">
                  <c:v>690.59743078945928</c:v>
                </c:pt>
                <c:pt idx="2785">
                  <c:v>693.11840274939118</c:v>
                </c:pt>
                <c:pt idx="2786">
                  <c:v>771.34676186639558</c:v>
                </c:pt>
                <c:pt idx="2787">
                  <c:v>965.65591193121293</c:v>
                </c:pt>
                <c:pt idx="2788">
                  <c:v>949.67713870770092</c:v>
                </c:pt>
                <c:pt idx="2789">
                  <c:v>1422.4111128517586</c:v>
                </c:pt>
                <c:pt idx="2790">
                  <c:v>1865.7034655178131</c:v>
                </c:pt>
                <c:pt idx="2791">
                  <c:v>1789.158277869552</c:v>
                </c:pt>
                <c:pt idx="2792">
                  <c:v>1367.7345368198833</c:v>
                </c:pt>
                <c:pt idx="2793">
                  <c:v>1229.7826107602289</c:v>
                </c:pt>
                <c:pt idx="2794">
                  <c:v>1099.4011710667364</c:v>
                </c:pt>
                <c:pt idx="2795">
                  <c:v>1123.7983251294204</c:v>
                </c:pt>
                <c:pt idx="2796">
                  <c:v>1208.7543231304871</c:v>
                </c:pt>
                <c:pt idx="2797">
                  <c:v>1089.3097127406429</c:v>
                </c:pt>
                <c:pt idx="2798">
                  <c:v>1085.9433698031564</c:v>
                </c:pt>
                <c:pt idx="2799">
                  <c:v>1132.2091354822262</c:v>
                </c:pt>
                <c:pt idx="2800">
                  <c:v>1243.2404120238091</c:v>
                </c:pt>
                <c:pt idx="2801">
                  <c:v>1348.3894206588845</c:v>
                </c:pt>
                <c:pt idx="2802">
                  <c:v>1555.3160480006381</c:v>
                </c:pt>
                <c:pt idx="2803">
                  <c:v>1639.431722015061</c:v>
                </c:pt>
                <c:pt idx="2804">
                  <c:v>1468.6743550353726</c:v>
                </c:pt>
                <c:pt idx="2805">
                  <c:v>1239.0362685951341</c:v>
                </c:pt>
                <c:pt idx="2806">
                  <c:v>1135.5729549242571</c:v>
                </c:pt>
                <c:pt idx="2807">
                  <c:v>916.02632681011221</c:v>
                </c:pt>
                <c:pt idx="2808">
                  <c:v>905.09454449737461</c:v>
                </c:pt>
                <c:pt idx="2809">
                  <c:v>969.86510235079891</c:v>
                </c:pt>
                <c:pt idx="2810">
                  <c:v>905.93486848401847</c:v>
                </c:pt>
                <c:pt idx="2811">
                  <c:v>1085.1030458165123</c:v>
                </c:pt>
                <c:pt idx="2812">
                  <c:v>1067.4385776288018</c:v>
                </c:pt>
                <c:pt idx="2813">
                  <c:v>1239.8765925817779</c:v>
                </c:pt>
                <c:pt idx="2814">
                  <c:v>1868.2269609732002</c:v>
                </c:pt>
                <c:pt idx="2815">
                  <c:v>1711.7702427391916</c:v>
                </c:pt>
                <c:pt idx="2816">
                  <c:v>1507.3671108528251</c:v>
                </c:pt>
                <c:pt idx="2817">
                  <c:v>1223.8952958628106</c:v>
                </c:pt>
                <c:pt idx="2818">
                  <c:v>1162.4910809468729</c:v>
                </c:pt>
                <c:pt idx="2819">
                  <c:v>1193.6133503981637</c:v>
                </c:pt>
                <c:pt idx="2820">
                  <c:v>1424.0917608250463</c:v>
                </c:pt>
                <c:pt idx="2821">
                  <c:v>1426.6152562804336</c:v>
                </c:pt>
                <c:pt idx="2822">
                  <c:v>1342.4995822660107</c:v>
                </c:pt>
                <c:pt idx="2823">
                  <c:v>1245.7639074791962</c:v>
                </c:pt>
                <c:pt idx="2824">
                  <c:v>1296.233816586941</c:v>
                </c:pt>
                <c:pt idx="2825">
                  <c:v>1317.2621042166827</c:v>
                </c:pt>
                <c:pt idx="2826">
                  <c:v>1338.2954388373357</c:v>
                </c:pt>
                <c:pt idx="2827">
                  <c:v>1279.4121958813296</c:v>
                </c:pt>
                <c:pt idx="2828">
                  <c:v>1187.7260355007452</c:v>
                </c:pt>
                <c:pt idx="2829">
                  <c:v>1024.5366313917632</c:v>
                </c:pt>
                <c:pt idx="2830">
                  <c:v>952.20063416308824</c:v>
                </c:pt>
                <c:pt idx="2831">
                  <c:v>961.45176850253767</c:v>
                </c:pt>
                <c:pt idx="2832">
                  <c:v>829.387157340302</c:v>
                </c:pt>
                <c:pt idx="2833">
                  <c:v>889.95357176505115</c:v>
                </c:pt>
                <c:pt idx="2834">
                  <c:v>948.83176773014611</c:v>
                </c:pt>
                <c:pt idx="2835">
                  <c:v>987.52957053850946</c:v>
                </c:pt>
                <c:pt idx="2836">
                  <c:v>1031.2667937712811</c:v>
                </c:pt>
                <c:pt idx="2837">
                  <c:v>1171.7422152863226</c:v>
                </c:pt>
                <c:pt idx="2838">
                  <c:v>1288.6658537162348</c:v>
                </c:pt>
                <c:pt idx="2839">
                  <c:v>1406.4298161327908</c:v>
                </c:pt>
                <c:pt idx="2840">
                  <c:v>1553.6303530364394</c:v>
                </c:pt>
                <c:pt idx="2841">
                  <c:v>1378.6688426280762</c:v>
                </c:pt>
                <c:pt idx="2842">
                  <c:v>1306.3303219039456</c:v>
                </c:pt>
                <c:pt idx="2843">
                  <c:v>1297.9169880556844</c:v>
                </c:pt>
                <c:pt idx="2844">
                  <c:v>1210.4349711037751</c:v>
                </c:pt>
                <c:pt idx="2845">
                  <c:v>1165.0120529068047</c:v>
                </c:pt>
                <c:pt idx="2846">
                  <c:v>1237.3530971263908</c:v>
                </c:pt>
                <c:pt idx="2847">
                  <c:v>1216.3248094966489</c:v>
                </c:pt>
                <c:pt idx="2848">
                  <c:v>1191.0898549427764</c:v>
                </c:pt>
                <c:pt idx="2849">
                  <c:v>1065.7579296555139</c:v>
                </c:pt>
                <c:pt idx="2850">
                  <c:v>1282.7785388188165</c:v>
                </c:pt>
                <c:pt idx="2851">
                  <c:v>1255.0200888095569</c:v>
                </c:pt>
                <c:pt idx="2852">
                  <c:v>1158.2844140227423</c:v>
                </c:pt>
                <c:pt idx="2853">
                  <c:v>1089.3097127406429</c:v>
                </c:pt>
                <c:pt idx="2854">
                  <c:v>1004.3511912441209</c:v>
                </c:pt>
                <c:pt idx="2855">
                  <c:v>930.32949905124701</c:v>
                </c:pt>
                <c:pt idx="2856">
                  <c:v>909.29868792604964</c:v>
                </c:pt>
                <c:pt idx="2857">
                  <c:v>962.29209248918164</c:v>
                </c:pt>
                <c:pt idx="2858">
                  <c:v>899.20722959995612</c:v>
                </c:pt>
                <c:pt idx="2859">
                  <c:v>904.24917351981992</c:v>
                </c:pt>
                <c:pt idx="2860">
                  <c:v>1003.5083437620215</c:v>
                </c:pt>
                <c:pt idx="2861">
                  <c:v>1159.9650619960303</c:v>
                </c:pt>
                <c:pt idx="2862">
                  <c:v>1646.9996848857672</c:v>
                </c:pt>
                <c:pt idx="2863">
                  <c:v>1545.2195426836336</c:v>
                </c:pt>
                <c:pt idx="2864">
                  <c:v>1287.8230062341354</c:v>
                </c:pt>
                <c:pt idx="2865">
                  <c:v>1235.6699256576474</c:v>
                </c:pt>
                <c:pt idx="2866">
                  <c:v>1190.247007460677</c:v>
                </c:pt>
                <c:pt idx="2867">
                  <c:v>1251.6537458720702</c:v>
                </c:pt>
                <c:pt idx="2868">
                  <c:v>1414.8381029901414</c:v>
                </c:pt>
                <c:pt idx="2869">
                  <c:v>1262.5880516802629</c:v>
                </c:pt>
                <c:pt idx="2870">
                  <c:v>1136.4132789109012</c:v>
                </c:pt>
                <c:pt idx="2871">
                  <c:v>1115.3849912811593</c:v>
                </c:pt>
                <c:pt idx="2872">
                  <c:v>1252.4940698587141</c:v>
                </c:pt>
                <c:pt idx="2873">
                  <c:v>1113.7043433078713</c:v>
                </c:pt>
                <c:pt idx="2874">
                  <c:v>1302.1236549798148</c:v>
                </c:pt>
                <c:pt idx="2875">
                  <c:v>1359.3212029716221</c:v>
                </c:pt>
                <c:pt idx="2876">
                  <c:v>1424.0917608250463</c:v>
                </c:pt>
                <c:pt idx="2877">
                  <c:v>1217.1651334832927</c:v>
                </c:pt>
                <c:pt idx="2878">
                  <c:v>985.00355158766683</c:v>
                </c:pt>
                <c:pt idx="2879">
                  <c:v>889.95357176505115</c:v>
                </c:pt>
                <c:pt idx="2880">
                  <c:v>770.50896137520704</c:v>
                </c:pt>
                <c:pt idx="2881">
                  <c:v>859.66910280494881</c:v>
                </c:pt>
                <c:pt idx="2882">
                  <c:v>818.45285153210909</c:v>
                </c:pt>
                <c:pt idx="2883">
                  <c:v>938.74030940405271</c:v>
                </c:pt>
                <c:pt idx="2884">
                  <c:v>945.47047178357036</c:v>
                </c:pt>
                <c:pt idx="2885">
                  <c:v>1210.4349711037751</c:v>
                </c:pt>
                <c:pt idx="2886">
                  <c:v>1399.6996537532734</c:v>
                </c:pt>
                <c:pt idx="2887">
                  <c:v>1788.3154303874526</c:v>
                </c:pt>
                <c:pt idx="2888">
                  <c:v>1604.1027856396397</c:v>
                </c:pt>
                <c:pt idx="2889">
                  <c:v>1392.1266438916562</c:v>
                </c:pt>
                <c:pt idx="2890">
                  <c:v>1495.5924810579882</c:v>
                </c:pt>
                <c:pt idx="2891">
                  <c:v>1207.0711516617437</c:v>
                </c:pt>
                <c:pt idx="2892">
                  <c:v>1301.2808074977154</c:v>
                </c:pt>
                <c:pt idx="2893">
                  <c:v>1159.1247380093864</c:v>
                </c:pt>
                <c:pt idx="2894">
                  <c:v>1165.8549003889041</c:v>
                </c:pt>
                <c:pt idx="2895">
                  <c:v>1120.4319821919339</c:v>
                </c:pt>
                <c:pt idx="2896">
                  <c:v>1172.5825392729664</c:v>
                </c:pt>
                <c:pt idx="2897">
                  <c:v>1207.0736751571992</c:v>
                </c:pt>
                <c:pt idx="2898">
                  <c:v>1329.8821049890744</c:v>
                </c:pt>
                <c:pt idx="2899">
                  <c:v>1338.2954388373357</c:v>
                </c:pt>
                <c:pt idx="2900">
                  <c:v>1418.2069694230831</c:v>
                </c:pt>
                <c:pt idx="2901">
                  <c:v>1244.0832595059085</c:v>
                </c:pt>
                <c:pt idx="2902">
                  <c:v>1126.3192970893522</c:v>
                </c:pt>
                <c:pt idx="2903">
                  <c:v>981.64225564109108</c:v>
                </c:pt>
                <c:pt idx="2904">
                  <c:v>896.68373414456892</c:v>
                </c:pt>
                <c:pt idx="2905">
                  <c:v>1014.4451730656697</c:v>
                </c:pt>
                <c:pt idx="2906">
                  <c:v>1099.403694562192</c:v>
                </c:pt>
                <c:pt idx="2907">
                  <c:v>952.20063416308824</c:v>
                </c:pt>
                <c:pt idx="2908">
                  <c:v>1085.9433698031564</c:v>
                </c:pt>
                <c:pt idx="2909">
                  <c:v>1361.8446984270095</c:v>
                </c:pt>
                <c:pt idx="2910">
                  <c:v>1789.9986018561958</c:v>
                </c:pt>
                <c:pt idx="2911">
                  <c:v>1535.1255608620847</c:v>
                </c:pt>
                <c:pt idx="2912">
                  <c:v>1410.6339595614663</c:v>
                </c:pt>
                <c:pt idx="2913">
                  <c:v>1254.1772413274573</c:v>
                </c:pt>
                <c:pt idx="2914">
                  <c:v>1157.4440900360985</c:v>
                </c:pt>
                <c:pt idx="2915">
                  <c:v>1233.9892776843594</c:v>
                </c:pt>
                <c:pt idx="2916">
                  <c:v>1381.1923380834633</c:v>
                </c:pt>
                <c:pt idx="2917">
                  <c:v>1374.4646991994009</c:v>
                </c:pt>
                <c:pt idx="2918">
                  <c:v>1230.6229347468729</c:v>
                </c:pt>
                <c:pt idx="2919">
                  <c:v>1174.2682342371652</c:v>
                </c:pt>
                <c:pt idx="2920">
                  <c:v>1218.0054574699366</c:v>
                </c:pt>
                <c:pt idx="2921">
                  <c:v>1247.4470789479396</c:v>
                </c:pt>
                <c:pt idx="2922">
                  <c:v>1410.6339595614663</c:v>
                </c:pt>
                <c:pt idx="2923">
                  <c:v>1536.8112558262835</c:v>
                </c:pt>
                <c:pt idx="2924">
                  <c:v>1481.2918323123088</c:v>
                </c:pt>
                <c:pt idx="2925">
                  <c:v>1215.4819620145495</c:v>
                </c:pt>
                <c:pt idx="2926">
                  <c:v>1084.2601983344132</c:v>
                </c:pt>
                <c:pt idx="2927">
                  <c:v>775.55595228598156</c:v>
                </c:pt>
                <c:pt idx="2928">
                  <c:v>847.89194951465663</c:v>
                </c:pt>
                <c:pt idx="2929">
                  <c:v>853.78431140298585</c:v>
                </c:pt>
                <c:pt idx="2930">
                  <c:v>872.28910357734048</c:v>
                </c:pt>
                <c:pt idx="2931">
                  <c:v>954.72412961847544</c:v>
                </c:pt>
                <c:pt idx="2932">
                  <c:v>1002.6680197753776</c:v>
                </c:pt>
                <c:pt idx="2933">
                  <c:v>1383.7183570343061</c:v>
                </c:pt>
                <c:pt idx="2934">
                  <c:v>1871.5933039106869</c:v>
                </c:pt>
                <c:pt idx="2935">
                  <c:v>1440.0755810394689</c:v>
                </c:pt>
                <c:pt idx="2936">
                  <c:v>1275.2080524526546</c:v>
                </c:pt>
                <c:pt idx="2937">
                  <c:v>1356.7977075162346</c:v>
                </c:pt>
                <c:pt idx="2938">
                  <c:v>1244.0832595059085</c:v>
                </c:pt>
                <c:pt idx="2939">
                  <c:v>1240.7219635593328</c:v>
                </c:pt>
                <c:pt idx="2940">
                  <c:v>1521.6677595985047</c:v>
                </c:pt>
                <c:pt idx="2941">
                  <c:v>1412.3146075347543</c:v>
                </c:pt>
                <c:pt idx="2942">
                  <c:v>1308.0134933726888</c:v>
                </c:pt>
                <c:pt idx="2943">
                  <c:v>1403.0634731953044</c:v>
                </c:pt>
                <c:pt idx="2944">
                  <c:v>1372.7790042352024</c:v>
                </c:pt>
                <c:pt idx="2945">
                  <c:v>1432.5025711778519</c:v>
                </c:pt>
                <c:pt idx="2946">
                  <c:v>1636.9082265596737</c:v>
                </c:pt>
                <c:pt idx="2947">
                  <c:v>1659.6196856581589</c:v>
                </c:pt>
                <c:pt idx="2948">
                  <c:v>1634.3822076088309</c:v>
                </c:pt>
                <c:pt idx="2949">
                  <c:v>1449.3267153789188</c:v>
                </c:pt>
                <c:pt idx="2950">
                  <c:v>1073.3284160216756</c:v>
                </c:pt>
                <c:pt idx="2951">
                  <c:v>905.09202100191919</c:v>
                </c:pt>
                <c:pt idx="2952">
                  <c:v>974.06924577947393</c:v>
                </c:pt>
                <c:pt idx="2953">
                  <c:v>964.81811144002438</c:v>
                </c:pt>
                <c:pt idx="2954">
                  <c:v>940.42095737734053</c:v>
                </c:pt>
                <c:pt idx="2955">
                  <c:v>993.41436194047265</c:v>
                </c:pt>
                <c:pt idx="2956">
                  <c:v>1052.2976048964783</c:v>
                </c:pt>
                <c:pt idx="2957">
                  <c:v>1447.6435439101754</c:v>
                </c:pt>
                <c:pt idx="2958">
                  <c:v>1821.1233948029421</c:v>
                </c:pt>
                <c:pt idx="2959">
                  <c:v>1820.2805473208427</c:v>
                </c:pt>
                <c:pt idx="2960">
                  <c:v>1719.3407291053531</c:v>
                </c:pt>
                <c:pt idx="2961">
                  <c:v>1478.7658133614661</c:v>
                </c:pt>
                <c:pt idx="2962">
                  <c:v>1435.0285901286945</c:v>
                </c:pt>
                <c:pt idx="2963">
                  <c:v>1587.2786414385728</c:v>
                </c:pt>
                <c:pt idx="2964">
                  <c:v>1679.8051258058013</c:v>
                </c:pt>
                <c:pt idx="2965">
                  <c:v>1496.4328050446322</c:v>
                </c:pt>
                <c:pt idx="2966">
                  <c:v>1265.9543946177496</c:v>
                </c:pt>
                <c:pt idx="2967">
                  <c:v>1419.0447699142717</c:v>
                </c:pt>
                <c:pt idx="2968">
                  <c:v>1456.8972017450803</c:v>
                </c:pt>
                <c:pt idx="2969">
                  <c:v>1479.6111843390208</c:v>
                </c:pt>
                <c:pt idx="2970">
                  <c:v>1675.6009823771262</c:v>
                </c:pt>
                <c:pt idx="2971">
                  <c:v>1634.3872545997419</c:v>
                </c:pt>
                <c:pt idx="2972">
                  <c:v>1684.011792729932</c:v>
                </c:pt>
                <c:pt idx="2973">
                  <c:v>1433.3479421554068</c:v>
                </c:pt>
                <c:pt idx="2974">
                  <c:v>1209.5971706125865</c:v>
                </c:pt>
                <c:pt idx="2975">
                  <c:v>986.68672305641007</c:v>
                </c:pt>
                <c:pt idx="2976">
                  <c:v>1009.3981821548953</c:v>
                </c:pt>
                <c:pt idx="2977">
                  <c:v>937.05966143076466</c:v>
                </c:pt>
                <c:pt idx="2978">
                  <c:v>1047.2506139857039</c:v>
                </c:pt>
                <c:pt idx="2979">
                  <c:v>966.49875941331231</c:v>
                </c:pt>
                <c:pt idx="2980">
                  <c:v>1007.715010686152</c:v>
                </c:pt>
                <c:pt idx="2981">
                  <c:v>1309.6941413459767</c:v>
                </c:pt>
                <c:pt idx="2982">
                  <c:v>1833.740872079878</c:v>
                </c:pt>
                <c:pt idx="2983">
                  <c:v>1845.515501874715</c:v>
                </c:pt>
                <c:pt idx="2984">
                  <c:v>1656.2533427206724</c:v>
                </c:pt>
                <c:pt idx="2985">
                  <c:v>1402.220625713205</c:v>
                </c:pt>
                <c:pt idx="2986">
                  <c:v>1268.4778900731371</c:v>
                </c:pt>
                <c:pt idx="2987">
                  <c:v>1328.2014570157867</c:v>
                </c:pt>
                <c:pt idx="2988">
                  <c:v>1531.7642649155091</c:v>
                </c:pt>
                <c:pt idx="2989">
                  <c:v>1375.3050231860448</c:v>
                </c:pt>
                <c:pt idx="2990">
                  <c:v>1262.5880516802629</c:v>
                </c:pt>
                <c:pt idx="2991">
                  <c:v>1329.8821049890744</c:v>
                </c:pt>
                <c:pt idx="2992">
                  <c:v>1366.0513653511398</c:v>
                </c:pt>
                <c:pt idx="2993">
                  <c:v>1317.2646277121385</c:v>
                </c:pt>
                <c:pt idx="2994">
                  <c:v>1383.7183570343061</c:v>
                </c:pt>
                <c:pt idx="2995">
                  <c:v>1319.7906466629811</c:v>
                </c:pt>
                <c:pt idx="2996">
                  <c:v>1126.3192970893522</c:v>
                </c:pt>
                <c:pt idx="2997">
                  <c:v>1020.3324879630882</c:v>
                </c:pt>
                <c:pt idx="2998">
                  <c:v>1016.9711920165125</c:v>
                </c:pt>
                <c:pt idx="2999">
                  <c:v>974.06924577947393</c:v>
                </c:pt>
                <c:pt idx="3000">
                  <c:v>873.13195105943998</c:v>
                </c:pt>
                <c:pt idx="3001">
                  <c:v>834.43414825107652</c:v>
                </c:pt>
                <c:pt idx="3002">
                  <c:v>847.89447301011205</c:v>
                </c:pt>
                <c:pt idx="3003">
                  <c:v>797.42456390236737</c:v>
                </c:pt>
                <c:pt idx="3004">
                  <c:v>833.59382426443244</c:v>
                </c:pt>
                <c:pt idx="3005">
                  <c:v>1154.9205945807112</c:v>
                </c:pt>
                <c:pt idx="3006">
                  <c:v>1520.8249121164054</c:v>
                </c:pt>
                <c:pt idx="3007">
                  <c:v>1644.4787129258355</c:v>
                </c:pt>
                <c:pt idx="3008">
                  <c:v>1514.097273232343</c:v>
                </c:pt>
                <c:pt idx="3009">
                  <c:v>1599.8935952200536</c:v>
                </c:pt>
                <c:pt idx="3010">
                  <c:v>1613.3539199790891</c:v>
                </c:pt>
                <c:pt idx="3011">
                  <c:v>1439.2327335573698</c:v>
                </c:pt>
                <c:pt idx="3012">
                  <c:v>1313.9008082701071</c:v>
                </c:pt>
                <c:pt idx="3013">
                  <c:v>1338.2929153418802</c:v>
                </c:pt>
                <c:pt idx="3014">
                  <c:v>1249.970574403327</c:v>
                </c:pt>
                <c:pt idx="3015">
                  <c:v>1067.4385776288018</c:v>
                </c:pt>
                <c:pt idx="3016">
                  <c:v>1072.4830450441209</c:v>
                </c:pt>
                <c:pt idx="3017">
                  <c:v>1175.108558223809</c:v>
                </c:pt>
                <c:pt idx="3018">
                  <c:v>1178.4723776658402</c:v>
                </c:pt>
                <c:pt idx="3019">
                  <c:v>1490.5454901472137</c:v>
                </c:pt>
                <c:pt idx="3020">
                  <c:v>1232.3061062156162</c:v>
                </c:pt>
                <c:pt idx="3021">
                  <c:v>1027.0601268471505</c:v>
                </c:pt>
                <c:pt idx="3022">
                  <c:v>963.97274046246957</c:v>
                </c:pt>
                <c:pt idx="3023">
                  <c:v>827.70650936701418</c:v>
                </c:pt>
                <c:pt idx="3024">
                  <c:v>930.32949905124701</c:v>
                </c:pt>
                <c:pt idx="3025">
                  <c:v>902.56852554653199</c:v>
                </c:pt>
                <c:pt idx="3026">
                  <c:v>768.82578990646368</c:v>
                </c:pt>
                <c:pt idx="3027">
                  <c:v>904.25169701527523</c:v>
                </c:pt>
                <c:pt idx="3028">
                  <c:v>1030.4264697846372</c:v>
                </c:pt>
                <c:pt idx="3029">
                  <c:v>1334.0862484177499</c:v>
                </c:pt>
                <c:pt idx="3030">
                  <c:v>1891.7812675537848</c:v>
                </c:pt>
                <c:pt idx="3031">
                  <c:v>1448.4838678968192</c:v>
                </c:pt>
                <c:pt idx="3032">
                  <c:v>1344.182753734754</c:v>
                </c:pt>
                <c:pt idx="3033">
                  <c:v>1139.7770983529324</c:v>
                </c:pt>
                <c:pt idx="3034">
                  <c:v>1128.0024685580954</c:v>
                </c:pt>
                <c:pt idx="3035">
                  <c:v>1159.9675854914858</c:v>
                </c:pt>
                <c:pt idx="3036">
                  <c:v>1297.9195115511397</c:v>
                </c:pt>
                <c:pt idx="3037">
                  <c:v>1193.6133503981637</c:v>
                </c:pt>
                <c:pt idx="3038">
                  <c:v>1084.2627218298685</c:v>
                </c:pt>
                <c:pt idx="3039">
                  <c:v>1094.354180155962</c:v>
                </c:pt>
                <c:pt idx="3040">
                  <c:v>1078.3728834369947</c:v>
                </c:pt>
                <c:pt idx="3041">
                  <c:v>1241.5597640505212</c:v>
                </c:pt>
                <c:pt idx="3042">
                  <c:v>1477.9280128702778</c:v>
                </c:pt>
                <c:pt idx="3043">
                  <c:v>1635.2225315954749</c:v>
                </c:pt>
                <c:pt idx="3044">
                  <c:v>1466.14833608453</c:v>
                </c:pt>
                <c:pt idx="3045">
                  <c:v>1153.2399466074232</c:v>
                </c:pt>
                <c:pt idx="3046">
                  <c:v>926.12535562257187</c:v>
                </c:pt>
                <c:pt idx="3047">
                  <c:v>831.91317629114462</c:v>
                </c:pt>
                <c:pt idx="3048">
                  <c:v>789.01375354956167</c:v>
                </c:pt>
                <c:pt idx="3049">
                  <c:v>859.66910280494881</c:v>
                </c:pt>
                <c:pt idx="3050">
                  <c:v>740.22449241510469</c:v>
                </c:pt>
                <c:pt idx="3051">
                  <c:v>877.33357099265959</c:v>
                </c:pt>
                <c:pt idx="3052">
                  <c:v>964.81558794456896</c:v>
                </c:pt>
                <c:pt idx="3053">
                  <c:v>1472.881021959503</c:v>
                </c:pt>
                <c:pt idx="3054">
                  <c:v>1884.2107811876228</c:v>
                </c:pt>
                <c:pt idx="3055">
                  <c:v>1662.1406576180905</c:v>
                </c:pt>
                <c:pt idx="3056">
                  <c:v>1398.856806271174</c:v>
                </c:pt>
                <c:pt idx="3057">
                  <c:v>1246.6042314658403</c:v>
                </c:pt>
                <c:pt idx="3058">
                  <c:v>1146.50726073245</c:v>
                </c:pt>
                <c:pt idx="3059">
                  <c:v>1257.5410607694885</c:v>
                </c:pt>
                <c:pt idx="3060">
                  <c:v>1196.9771698401948</c:v>
                </c:pt>
                <c:pt idx="3061">
                  <c:v>1260.9048802115199</c:v>
                </c:pt>
                <c:pt idx="3062">
                  <c:v>1160.810432973585</c:v>
                </c:pt>
                <c:pt idx="3063">
                  <c:v>1109.497676383741</c:v>
                </c:pt>
                <c:pt idx="3064">
                  <c:v>1186.8857115141013</c:v>
                </c:pt>
                <c:pt idx="3065">
                  <c:v>1249.1327739121384</c:v>
                </c:pt>
                <c:pt idx="3066">
                  <c:v>1506.5242633707257</c:v>
                </c:pt>
                <c:pt idx="3067">
                  <c:v>1502.3201199420507</c:v>
                </c:pt>
                <c:pt idx="3068">
                  <c:v>1492.2286616159572</c:v>
                </c:pt>
                <c:pt idx="3069">
                  <c:v>1213.7987905458062</c:v>
                </c:pt>
                <c:pt idx="3070">
                  <c:v>1034.6331367087678</c:v>
                </c:pt>
                <c:pt idx="3071">
                  <c:v>937.89998541740874</c:v>
                </c:pt>
                <c:pt idx="3072">
                  <c:v>827.70650936701418</c:v>
                </c:pt>
                <c:pt idx="3073">
                  <c:v>802.4740783085972</c:v>
                </c:pt>
                <c:pt idx="3074">
                  <c:v>845.37350105018015</c:v>
                </c:pt>
                <c:pt idx="3075">
                  <c:v>979.11623669024846</c:v>
                </c:pt>
                <c:pt idx="3076">
                  <c:v>1006.8746866995081</c:v>
                </c:pt>
                <c:pt idx="3077">
                  <c:v>1431.6622471912081</c:v>
                </c:pt>
                <c:pt idx="3078">
                  <c:v>1792.5220973115831</c:v>
                </c:pt>
                <c:pt idx="3079">
                  <c:v>1616.7202629165758</c:v>
                </c:pt>
                <c:pt idx="3080">
                  <c:v>1479.6086608435655</c:v>
                </c:pt>
                <c:pt idx="3081">
                  <c:v>1233.9867541889039</c:v>
                </c:pt>
                <c:pt idx="3082">
                  <c:v>1129.6831165313833</c:v>
                </c:pt>
                <c:pt idx="3083">
                  <c:v>1191.9301789294204</c:v>
                </c:pt>
                <c:pt idx="3084">
                  <c:v>1275.2055289571992</c:v>
                </c:pt>
                <c:pt idx="3085">
                  <c:v>1338.2954388373357</c:v>
                </c:pt>
                <c:pt idx="3086">
                  <c:v>1130.528487508938</c:v>
                </c:pt>
                <c:pt idx="3087">
                  <c:v>1091.8332081960302</c:v>
                </c:pt>
                <c:pt idx="3088">
                  <c:v>1135.5754784197127</c:v>
                </c:pt>
                <c:pt idx="3089">
                  <c:v>1192.7730264115198</c:v>
                </c:pt>
                <c:pt idx="3090">
                  <c:v>1505.6839393840819</c:v>
                </c:pt>
                <c:pt idx="3091">
                  <c:v>1458.5828967092791</c:v>
                </c:pt>
                <c:pt idx="3092">
                  <c:v>1400.5425012353728</c:v>
                </c:pt>
                <c:pt idx="3093">
                  <c:v>1175.9488822104531</c:v>
                </c:pt>
                <c:pt idx="3094">
                  <c:v>986.68672305641007</c:v>
                </c:pt>
                <c:pt idx="3095">
                  <c:v>852.94146392088658</c:v>
                </c:pt>
                <c:pt idx="3096">
                  <c:v>760.41245605820268</c:v>
                </c:pt>
                <c:pt idx="3097">
                  <c:v>755.36798864288357</c:v>
                </c:pt>
                <c:pt idx="3098">
                  <c:v>736.86067297307352</c:v>
                </c:pt>
                <c:pt idx="3099">
                  <c:v>768.82578990646368</c:v>
                </c:pt>
                <c:pt idx="3100">
                  <c:v>971.54575032408673</c:v>
                </c:pt>
                <c:pt idx="3101">
                  <c:v>1408.9507880927229</c:v>
                </c:pt>
                <c:pt idx="3102">
                  <c:v>1853.9288357229761</c:v>
                </c:pt>
                <c:pt idx="3103">
                  <c:v>1541.0153992549585</c:v>
                </c:pt>
                <c:pt idx="3104">
                  <c:v>1361.0018509449101</c:v>
                </c:pt>
                <c:pt idx="3105">
                  <c:v>1170.0615673130346</c:v>
                </c:pt>
                <c:pt idx="3106">
                  <c:v>1202.0266842464248</c:v>
                </c:pt>
                <c:pt idx="3107">
                  <c:v>1167.5380718576473</c:v>
                </c:pt>
                <c:pt idx="3108">
                  <c:v>1286.1423582608475</c:v>
                </c:pt>
                <c:pt idx="3109">
                  <c:v>1174.2657107417097</c:v>
                </c:pt>
                <c:pt idx="3110">
                  <c:v>1228.942286773585</c:v>
                </c:pt>
                <c:pt idx="3111">
                  <c:v>1165.8549003889041</c:v>
                </c:pt>
                <c:pt idx="3112">
                  <c:v>1239.8765925817779</c:v>
                </c:pt>
                <c:pt idx="3113">
                  <c:v>1222.2121243940674</c:v>
                </c:pt>
                <c:pt idx="3114">
                  <c:v>1364.3707173778519</c:v>
                </c:pt>
                <c:pt idx="3115">
                  <c:v>1284.4617102875598</c:v>
                </c:pt>
                <c:pt idx="3116">
                  <c:v>1434.1857426465954</c:v>
                </c:pt>
                <c:pt idx="3117">
                  <c:v>1171.7447387817779</c:v>
                </c:pt>
                <c:pt idx="3118">
                  <c:v>1047.2506139857039</c:v>
                </c:pt>
                <c:pt idx="3119">
                  <c:v>1000.9873718020896</c:v>
                </c:pt>
                <c:pt idx="3120">
                  <c:v>996.78070487795912</c:v>
                </c:pt>
                <c:pt idx="3121">
                  <c:v>953.03843465427667</c:v>
                </c:pt>
                <c:pt idx="3122">
                  <c:v>866.40178867992211</c:v>
                </c:pt>
                <c:pt idx="3123">
                  <c:v>942.94445283272785</c:v>
                </c:pt>
                <c:pt idx="3124">
                  <c:v>1027.0626503426058</c:v>
                </c:pt>
                <c:pt idx="3125">
                  <c:v>1217.1676569787483</c:v>
                </c:pt>
                <c:pt idx="3126">
                  <c:v>1847.1986733434583</c:v>
                </c:pt>
                <c:pt idx="3127">
                  <c:v>1652.8869997831855</c:v>
                </c:pt>
                <c:pt idx="3128">
                  <c:v>1445.1225719502434</c:v>
                </c:pt>
                <c:pt idx="3129">
                  <c:v>1207.0711516617437</c:v>
                </c:pt>
                <c:pt idx="3130">
                  <c:v>1186.0428640320019</c:v>
                </c:pt>
                <c:pt idx="3131">
                  <c:v>1225.5784673315538</c:v>
                </c:pt>
                <c:pt idx="3132">
                  <c:v>1247.4470789479396</c:v>
                </c:pt>
                <c:pt idx="3133">
                  <c:v>1212.9635135500732</c:v>
                </c:pt>
                <c:pt idx="3134">
                  <c:v>1208.7543231304871</c:v>
                </c:pt>
                <c:pt idx="3135">
                  <c:v>1130.5259640134827</c:v>
                </c:pt>
                <c:pt idx="3136">
                  <c:v>1198.6603413089383</c:v>
                </c:pt>
                <c:pt idx="3137">
                  <c:v>1173.4279102505213</c:v>
                </c:pt>
                <c:pt idx="3138">
                  <c:v>1275.2080524526546</c:v>
                </c:pt>
                <c:pt idx="3139">
                  <c:v>1252.4940698587141</c:v>
                </c:pt>
                <c:pt idx="3140">
                  <c:v>1271.0013855285242</c:v>
                </c:pt>
                <c:pt idx="3141">
                  <c:v>1036.316308177511</c:v>
                </c:pt>
                <c:pt idx="3142">
                  <c:v>840.3214631484949</c:v>
                </c:pt>
                <c:pt idx="3143">
                  <c:v>866.40178867992211</c:v>
                </c:pt>
                <c:pt idx="3144">
                  <c:v>762.93595151358988</c:v>
                </c:pt>
                <c:pt idx="3145">
                  <c:v>724.24319569613738</c:v>
                </c:pt>
                <c:pt idx="3146">
                  <c:v>820.13602300085233</c:v>
                </c:pt>
                <c:pt idx="3147">
                  <c:v>785.64741061207508</c:v>
                </c:pt>
                <c:pt idx="3148">
                  <c:v>873.12690406852892</c:v>
                </c:pt>
                <c:pt idx="3149">
                  <c:v>1229.7851342556844</c:v>
                </c:pt>
                <c:pt idx="3150">
                  <c:v>1609.1497765504141</c:v>
                </c:pt>
                <c:pt idx="3151">
                  <c:v>1622.6075778139943</c:v>
                </c:pt>
                <c:pt idx="3152">
                  <c:v>1563.7268583534437</c:v>
                </c:pt>
                <c:pt idx="3153">
                  <c:v>1296.233816586941</c:v>
                </c:pt>
                <c:pt idx="3154">
                  <c:v>1223.8952958628106</c:v>
                </c:pt>
                <c:pt idx="3155">
                  <c:v>1239.0362685951341</c:v>
                </c:pt>
                <c:pt idx="3156">
                  <c:v>1223.0549718761667</c:v>
                </c:pt>
                <c:pt idx="3157">
                  <c:v>1244.9261069880079</c:v>
                </c:pt>
                <c:pt idx="3158">
                  <c:v>1236.5127731397467</c:v>
                </c:pt>
                <c:pt idx="3159">
                  <c:v>1210.4349711037751</c:v>
                </c:pt>
                <c:pt idx="3160">
                  <c:v>1310.5344653326206</c:v>
                </c:pt>
                <c:pt idx="3161">
                  <c:v>1178.4723776658402</c:v>
                </c:pt>
                <c:pt idx="3162">
                  <c:v>1275.2055289571992</c:v>
                </c:pt>
                <c:pt idx="3163">
                  <c:v>1143.1434412904189</c:v>
                </c:pt>
                <c:pt idx="3164">
                  <c:v>1183.5193685766149</c:v>
                </c:pt>
                <c:pt idx="3165">
                  <c:v>1016.1258210389577</c:v>
                </c:pt>
                <c:pt idx="3166">
                  <c:v>863.03292224698009</c:v>
                </c:pt>
                <c:pt idx="3167">
                  <c:v>920.23551722969796</c:v>
                </c:pt>
                <c:pt idx="3168">
                  <c:v>1048.0909379723478</c:v>
                </c:pt>
                <c:pt idx="3169">
                  <c:v>1016.1258210389577</c:v>
                </c:pt>
                <c:pt idx="3170">
                  <c:v>877.33609448811501</c:v>
                </c:pt>
                <c:pt idx="3171">
                  <c:v>862.19259826033613</c:v>
                </c:pt>
                <c:pt idx="3172">
                  <c:v>884.06373337217724</c:v>
                </c:pt>
                <c:pt idx="3173">
                  <c:v>989.21021851179728</c:v>
                </c:pt>
                <c:pt idx="3174">
                  <c:v>1334.929095899849</c:v>
                </c:pt>
                <c:pt idx="3175">
                  <c:v>1848.0389973301023</c:v>
                </c:pt>
                <c:pt idx="3176">
                  <c:v>1509.0502823215684</c:v>
                </c:pt>
                <c:pt idx="3177">
                  <c:v>1328.1989335203314</c:v>
                </c:pt>
                <c:pt idx="3178">
                  <c:v>1219.6911524341353</c:v>
                </c:pt>
                <c:pt idx="3179">
                  <c:v>1228.1019627869412</c:v>
                </c:pt>
                <c:pt idx="3180">
                  <c:v>1194.4561978802631</c:v>
                </c:pt>
                <c:pt idx="3181">
                  <c:v>1187.7235120052899</c:v>
                </c:pt>
                <c:pt idx="3182">
                  <c:v>1152.3970991253238</c:v>
                </c:pt>
                <c:pt idx="3183">
                  <c:v>1111.1808478524842</c:v>
                </c:pt>
                <c:pt idx="3184">
                  <c:v>1089.3071892451876</c:v>
                </c:pt>
                <c:pt idx="3185">
                  <c:v>1038.8398036328981</c:v>
                </c:pt>
                <c:pt idx="3186">
                  <c:v>1205.3879801930004</c:v>
                </c:pt>
                <c:pt idx="3187">
                  <c:v>898.36438211785674</c:v>
                </c:pt>
                <c:pt idx="3188">
                  <c:v>887.42755281420852</c:v>
                </c:pt>
                <c:pt idx="3189">
                  <c:v>857.14813084501702</c:v>
                </c:pt>
                <c:pt idx="3190">
                  <c:v>866.39926518446669</c:v>
                </c:pt>
                <c:pt idx="3191">
                  <c:v>693.96125023149057</c:v>
                </c:pt>
                <c:pt idx="3192">
                  <c:v>644.33166511038974</c:v>
                </c:pt>
                <c:pt idx="3193">
                  <c:v>661.15580931145644</c:v>
                </c:pt>
                <c:pt idx="3194">
                  <c:v>790.69440152284949</c:v>
                </c:pt>
                <c:pt idx="3195">
                  <c:v>794.90106844697993</c:v>
                </c:pt>
                <c:pt idx="3196">
                  <c:v>942.94445283272773</c:v>
                </c:pt>
                <c:pt idx="3197">
                  <c:v>1327.3586095336873</c:v>
                </c:pt>
                <c:pt idx="3198">
                  <c:v>1860.6564746070385</c:v>
                </c:pt>
                <c:pt idx="3199">
                  <c:v>1510.7334537903118</c:v>
                </c:pt>
                <c:pt idx="3200">
                  <c:v>1285.2995107787481</c:v>
                </c:pt>
                <c:pt idx="3201">
                  <c:v>1221.3692769119677</c:v>
                </c:pt>
                <c:pt idx="3202">
                  <c:v>1199.5006652955822</c:v>
                </c:pt>
                <c:pt idx="3203">
                  <c:v>1233.1489536977156</c:v>
                </c:pt>
                <c:pt idx="3204">
                  <c:v>1318.1074751942378</c:v>
                </c:pt>
                <c:pt idx="3205">
                  <c:v>1217.1651334832927</c:v>
                </c:pt>
                <c:pt idx="3206">
                  <c:v>919.39266974759869</c:v>
                </c:pt>
                <c:pt idx="3207">
                  <c:v>1504.843615397438</c:v>
                </c:pt>
                <c:pt idx="3208">
                  <c:v>1274.3677284660107</c:v>
                </c:pt>
                <c:pt idx="3209">
                  <c:v>1490.5454901472137</c:v>
                </c:pt>
                <c:pt idx="3210">
                  <c:v>1556.9941724784705</c:v>
                </c:pt>
                <c:pt idx="3211">
                  <c:v>1448.4863913922748</c:v>
                </c:pt>
                <c:pt idx="3212">
                  <c:v>1527.5575979913785</c:v>
                </c:pt>
                <c:pt idx="3213">
                  <c:v>1315.581456243395</c:v>
                </c:pt>
                <c:pt idx="3214">
                  <c:v>1127.9999450626401</c:v>
                </c:pt>
                <c:pt idx="3215">
                  <c:v>1040.520451606186</c:v>
                </c:pt>
                <c:pt idx="3216">
                  <c:v>974.06672228401851</c:v>
                </c:pt>
                <c:pt idx="3217">
                  <c:v>897.52153463575735</c:v>
                </c:pt>
                <c:pt idx="3218">
                  <c:v>979.95656067689242</c:v>
                </c:pt>
                <c:pt idx="3219">
                  <c:v>952.20063416308824</c:v>
                </c:pt>
                <c:pt idx="3220">
                  <c:v>1035.4734606954116</c:v>
                </c:pt>
                <c:pt idx="3221">
                  <c:v>1429.9815992179201</c:v>
                </c:pt>
                <c:pt idx="3222">
                  <c:v>1883.3679337055235</c:v>
                </c:pt>
                <c:pt idx="3223">
                  <c:v>1744.578207154681</c:v>
                </c:pt>
                <c:pt idx="3224">
                  <c:v>1423.2489133429472</c:v>
                </c:pt>
                <c:pt idx="3225">
                  <c:v>1218.0079809653921</c:v>
                </c:pt>
                <c:pt idx="3226">
                  <c:v>1191.9301789294204</c:v>
                </c:pt>
                <c:pt idx="3227">
                  <c:v>1212.1181425725183</c:v>
                </c:pt>
                <c:pt idx="3228">
                  <c:v>1281.095367350073</c:v>
                </c:pt>
                <c:pt idx="3229">
                  <c:v>1186.0428640320019</c:v>
                </c:pt>
                <c:pt idx="3230">
                  <c:v>1210.4349711037751</c:v>
                </c:pt>
                <c:pt idx="3231">
                  <c:v>1144.8240892637068</c:v>
                </c:pt>
                <c:pt idx="3232">
                  <c:v>1185.2000165499026</c:v>
                </c:pt>
                <c:pt idx="3233">
                  <c:v>1231.4657822289723</c:v>
                </c:pt>
                <c:pt idx="3234">
                  <c:v>1249.1277269212276</c:v>
                </c:pt>
                <c:pt idx="3235">
                  <c:v>1398.0190057799855</c:v>
                </c:pt>
                <c:pt idx="3236">
                  <c:v>1450.1720863564735</c:v>
                </c:pt>
                <c:pt idx="3237">
                  <c:v>1157.4440900360985</c:v>
                </c:pt>
                <c:pt idx="3238">
                  <c:v>1064.9150821734145</c:v>
                </c:pt>
                <c:pt idx="3239">
                  <c:v>863.8782932245349</c:v>
                </c:pt>
                <c:pt idx="3240">
                  <c:v>843.68780608598149</c:v>
                </c:pt>
                <c:pt idx="3241">
                  <c:v>793.21789697823669</c:v>
                </c:pt>
                <c:pt idx="3242">
                  <c:v>907.6155164573064</c:v>
                </c:pt>
                <c:pt idx="3243">
                  <c:v>911.82470687689249</c:v>
                </c:pt>
                <c:pt idx="3244">
                  <c:v>1080.896378892382</c:v>
                </c:pt>
                <c:pt idx="3245">
                  <c:v>1430.8193997091087</c:v>
                </c:pt>
                <c:pt idx="3246">
                  <c:v>1855.6094836962639</c:v>
                </c:pt>
                <c:pt idx="3247">
                  <c:v>1618.4009108898636</c:v>
                </c:pt>
                <c:pt idx="3248">
                  <c:v>1369.4177082886263</c:v>
                </c:pt>
                <c:pt idx="3249">
                  <c:v>1279.4121958813296</c:v>
                </c:pt>
                <c:pt idx="3250">
                  <c:v>1275.2055289571992</c:v>
                </c:pt>
                <c:pt idx="3251">
                  <c:v>1311.3747893192647</c:v>
                </c:pt>
                <c:pt idx="3252">
                  <c:v>1435.8689141153386</c:v>
                </c:pt>
                <c:pt idx="3253">
                  <c:v>1307.1706458905896</c:v>
                </c:pt>
                <c:pt idx="3254">
                  <c:v>1232.3061062156162</c:v>
                </c:pt>
                <c:pt idx="3255">
                  <c:v>1161.6482334647735</c:v>
                </c:pt>
                <c:pt idx="3256">
                  <c:v>1306.3328453994011</c:v>
                </c:pt>
                <c:pt idx="3257">
                  <c:v>1308.0109698772333</c:v>
                </c:pt>
                <c:pt idx="3258">
                  <c:v>1629.3352166980565</c:v>
                </c:pt>
                <c:pt idx="3259">
                  <c:v>1591.4853083627033</c:v>
                </c:pt>
                <c:pt idx="3260">
                  <c:v>1413.1574550168534</c:v>
                </c:pt>
                <c:pt idx="3261">
                  <c:v>1252.4940698587141</c:v>
                </c:pt>
                <c:pt idx="3262">
                  <c:v>1026.2198028605064</c:v>
                </c:pt>
                <c:pt idx="3263">
                  <c:v>1056.5017483251536</c:v>
                </c:pt>
                <c:pt idx="3264">
                  <c:v>884.90658085427663</c:v>
                </c:pt>
                <c:pt idx="3265">
                  <c:v>929.48917506460305</c:v>
                </c:pt>
                <c:pt idx="3266">
                  <c:v>931.1723465333464</c:v>
                </c:pt>
                <c:pt idx="3267">
                  <c:v>994.25720942257192</c:v>
                </c:pt>
                <c:pt idx="3268">
                  <c:v>1044.7271185303166</c:v>
                </c:pt>
                <c:pt idx="3269">
                  <c:v>1302.1236549798148</c:v>
                </c:pt>
                <c:pt idx="3270">
                  <c:v>1757.1956844316171</c:v>
                </c:pt>
                <c:pt idx="3271">
                  <c:v>1594.0088038180907</c:v>
                </c:pt>
                <c:pt idx="3272">
                  <c:v>1365.2110413644959</c:v>
                </c:pt>
                <c:pt idx="3273">
                  <c:v>1233.9892776843594</c:v>
                </c:pt>
                <c:pt idx="3274">
                  <c:v>1214.6441615233609</c:v>
                </c:pt>
                <c:pt idx="3275">
                  <c:v>1202.0266842464248</c:v>
                </c:pt>
                <c:pt idx="3276">
                  <c:v>1328.2014570157867</c:v>
                </c:pt>
                <c:pt idx="3277">
                  <c:v>1217.1651334832927</c:v>
                </c:pt>
                <c:pt idx="3278">
                  <c:v>1209.5971706125865</c:v>
                </c:pt>
                <c:pt idx="3279">
                  <c:v>1142.3005938083195</c:v>
                </c:pt>
                <c:pt idx="3280">
                  <c:v>1177.6295301837408</c:v>
                </c:pt>
                <c:pt idx="3281">
                  <c:v>1220.5314764207794</c:v>
                </c:pt>
                <c:pt idx="3282">
                  <c:v>1292.029673158266</c:v>
                </c:pt>
                <c:pt idx="3283">
                  <c:v>1356.7977075162346</c:v>
                </c:pt>
                <c:pt idx="3284">
                  <c:v>1480.4515083256649</c:v>
                </c:pt>
                <c:pt idx="3285">
                  <c:v>1153.2374231119679</c:v>
                </c:pt>
                <c:pt idx="3286">
                  <c:v>860.51195028704831</c:v>
                </c:pt>
                <c:pt idx="3287">
                  <c:v>773.03245683059436</c:v>
                </c:pt>
                <c:pt idx="3288">
                  <c:v>804.1522027864296</c:v>
                </c:pt>
                <c:pt idx="3289">
                  <c:v>859.66910280494881</c:v>
                </c:pt>
                <c:pt idx="3290">
                  <c:v>870.60593210859713</c:v>
                </c:pt>
                <c:pt idx="3291">
                  <c:v>864.71609371572333</c:v>
                </c:pt>
                <c:pt idx="3292">
                  <c:v>916.86917429221137</c:v>
                </c:pt>
                <c:pt idx="3293">
                  <c:v>1435.0285901286945</c:v>
                </c:pt>
                <c:pt idx="3294">
                  <c:v>1927.9505279158502</c:v>
                </c:pt>
                <c:pt idx="3295">
                  <c:v>1567.9310017821188</c:v>
                </c:pt>
                <c:pt idx="3296">
                  <c:v>1373.6218517173018</c:v>
                </c:pt>
                <c:pt idx="3297">
                  <c:v>1259.2242322382319</c:v>
                </c:pt>
                <c:pt idx="3298">
                  <c:v>1235.6724491531029</c:v>
                </c:pt>
                <c:pt idx="3299">
                  <c:v>1228.942286773585</c:v>
                </c:pt>
                <c:pt idx="3300">
                  <c:v>1304.6471504352021</c:v>
                </c:pt>
                <c:pt idx="3301">
                  <c:v>1247.449602443395</c:v>
                </c:pt>
                <c:pt idx="3302">
                  <c:v>1214.6441615233609</c:v>
                </c:pt>
                <c:pt idx="3303">
                  <c:v>1215.4844855100048</c:v>
                </c:pt>
                <c:pt idx="3304">
                  <c:v>1240.7194400638773</c:v>
                </c:pt>
                <c:pt idx="3305">
                  <c:v>1274.3677284660107</c:v>
                </c:pt>
                <c:pt idx="3306">
                  <c:v>1387.9225004629811</c:v>
                </c:pt>
                <c:pt idx="3307">
                  <c:v>1403.0634731953044</c:v>
                </c:pt>
                <c:pt idx="3308">
                  <c:v>1504.003291410794</c:v>
                </c:pt>
                <c:pt idx="3309">
                  <c:v>1288.6658537162348</c:v>
                </c:pt>
                <c:pt idx="3310">
                  <c:v>1167.5355483621918</c:v>
                </c:pt>
                <c:pt idx="3311">
                  <c:v>984.16322760102287</c:v>
                </c:pt>
                <c:pt idx="3312">
                  <c:v>908.45584044395025</c:v>
                </c:pt>
                <c:pt idx="3313">
                  <c:v>911.82218338143696</c:v>
                </c:pt>
                <c:pt idx="3314">
                  <c:v>979.11876018570388</c:v>
                </c:pt>
                <c:pt idx="3315">
                  <c:v>963.13493997128103</c:v>
                </c:pt>
                <c:pt idx="3316">
                  <c:v>1064.91760566887</c:v>
                </c:pt>
                <c:pt idx="3317">
                  <c:v>1297.9169880556844</c:v>
                </c:pt>
                <c:pt idx="3318">
                  <c:v>1805.9824220706184</c:v>
                </c:pt>
                <c:pt idx="3319">
                  <c:v>1700.8384604264538</c:v>
                </c:pt>
                <c:pt idx="3320">
                  <c:v>1543.5388947103459</c:v>
                </c:pt>
                <c:pt idx="3321">
                  <c:v>1329.8821049890744</c:v>
                </c:pt>
                <c:pt idx="3322">
                  <c:v>1293.7128446270094</c:v>
                </c:pt>
                <c:pt idx="3323">
                  <c:v>1302.1261784752703</c:v>
                </c:pt>
                <c:pt idx="3324">
                  <c:v>1338.2954388373357</c:v>
                </c:pt>
                <c:pt idx="3325">
                  <c:v>1313.0554372925524</c:v>
                </c:pt>
                <c:pt idx="3326">
                  <c:v>1285.2995107787481</c:v>
                </c:pt>
                <c:pt idx="3327">
                  <c:v>1222.2146478895227</c:v>
                </c:pt>
                <c:pt idx="3328">
                  <c:v>1229.7826107602289</c:v>
                </c:pt>
                <c:pt idx="3329">
                  <c:v>1249.970574403327</c:v>
                </c:pt>
                <c:pt idx="3330">
                  <c:v>1257.5410607694885</c:v>
                </c:pt>
                <c:pt idx="3331">
                  <c:v>1075.8519114770629</c:v>
                </c:pt>
                <c:pt idx="3332">
                  <c:v>1086.7836937898003</c:v>
                </c:pt>
                <c:pt idx="3333">
                  <c:v>1015.2854970523138</c:v>
                </c:pt>
                <c:pt idx="3334">
                  <c:v>802.4740783085972</c:v>
                </c:pt>
                <c:pt idx="3335">
                  <c:v>848.73479699675602</c:v>
                </c:pt>
                <c:pt idx="3336">
                  <c:v>813.40586062133468</c:v>
                </c:pt>
                <c:pt idx="3337">
                  <c:v>869.76560812195316</c:v>
                </c:pt>
                <c:pt idx="3338">
                  <c:v>799.10521187565519</c:v>
                </c:pt>
                <c:pt idx="3339">
                  <c:v>802.47407830859709</c:v>
                </c:pt>
                <c:pt idx="3340">
                  <c:v>747.79750227672196</c:v>
                </c:pt>
                <c:pt idx="3341">
                  <c:v>1106.9716574328982</c:v>
                </c:pt>
                <c:pt idx="3342">
                  <c:v>1460.263544682567</c:v>
                </c:pt>
                <c:pt idx="3343">
                  <c:v>1636.0653790775743</c:v>
                </c:pt>
                <c:pt idx="3344">
                  <c:v>1556.9966959739259</c:v>
                </c:pt>
                <c:pt idx="3345">
                  <c:v>1554.4732005185388</c:v>
                </c:pt>
                <c:pt idx="3346">
                  <c:v>1299.6001595244277</c:v>
                </c:pt>
                <c:pt idx="3347">
                  <c:v>1284.4591867921044</c:v>
                </c:pt>
                <c:pt idx="3348">
                  <c:v>1184.3571690678032</c:v>
                </c:pt>
                <c:pt idx="3349">
                  <c:v>1252.4940698587141</c:v>
                </c:pt>
                <c:pt idx="3350">
                  <c:v>1153.2399466074232</c:v>
                </c:pt>
                <c:pt idx="3351">
                  <c:v>1191.9327024248757</c:v>
                </c:pt>
                <c:pt idx="3352">
                  <c:v>1176.7917296925523</c:v>
                </c:pt>
                <c:pt idx="3353">
                  <c:v>1239.8791160772334</c:v>
                </c:pt>
                <c:pt idx="3354">
                  <c:v>1204.5476562063566</c:v>
                </c:pt>
                <c:pt idx="3355">
                  <c:v>1169.2187198309352</c:v>
                </c:pt>
                <c:pt idx="3356">
                  <c:v>1193.6133503981637</c:v>
                </c:pt>
                <c:pt idx="3357">
                  <c:v>987.52704704305404</c:v>
                </c:pt>
                <c:pt idx="3358">
                  <c:v>895.84341015792495</c:v>
                </c:pt>
                <c:pt idx="3359">
                  <c:v>833.59382426443244</c:v>
                </c:pt>
                <c:pt idx="3360">
                  <c:v>710.78539443255727</c:v>
                </c:pt>
                <c:pt idx="3361">
                  <c:v>721.71970024075017</c:v>
                </c:pt>
                <c:pt idx="3362">
                  <c:v>867.24211266656596</c:v>
                </c:pt>
                <c:pt idx="3363">
                  <c:v>846.21382503682412</c:v>
                </c:pt>
                <c:pt idx="3364">
                  <c:v>857.98845483166099</c:v>
                </c:pt>
                <c:pt idx="3365">
                  <c:v>1305.4899979173015</c:v>
                </c:pt>
                <c:pt idx="3366">
                  <c:v>1854.7666362141647</c:v>
                </c:pt>
                <c:pt idx="3367">
                  <c:v>1456.8972017450803</c:v>
                </c:pt>
                <c:pt idx="3368">
                  <c:v>1286.9826822474915</c:v>
                </c:pt>
                <c:pt idx="3369">
                  <c:v>1189.4066834740331</c:v>
                </c:pt>
                <c:pt idx="3370">
                  <c:v>1143.1409177949633</c:v>
                </c:pt>
                <c:pt idx="3371">
                  <c:v>1197.8200173222942</c:v>
                </c:pt>
                <c:pt idx="3372">
                  <c:v>1238.19594460849</c:v>
                </c:pt>
                <c:pt idx="3373">
                  <c:v>1176.7917296925523</c:v>
                </c:pt>
                <c:pt idx="3374">
                  <c:v>1177.6345771746517</c:v>
                </c:pt>
                <c:pt idx="3375">
                  <c:v>1082.5770268656697</c:v>
                </c:pt>
                <c:pt idx="3376">
                  <c:v>1118.751334218646</c:v>
                </c:pt>
                <c:pt idx="3377">
                  <c:v>1209.5946471171312</c:v>
                </c:pt>
                <c:pt idx="3378">
                  <c:v>1295.3934926002973</c:v>
                </c:pt>
                <c:pt idx="3379">
                  <c:v>1237.3530971263908</c:v>
                </c:pt>
                <c:pt idx="3380">
                  <c:v>1136.4132789109012</c:v>
                </c:pt>
                <c:pt idx="3381">
                  <c:v>1025.3794788738626</c:v>
                </c:pt>
                <c:pt idx="3382">
                  <c:v>827.70650936701418</c:v>
                </c:pt>
                <c:pt idx="3383">
                  <c:v>672.93296260174861</c:v>
                </c:pt>
                <c:pt idx="3384">
                  <c:v>655.26849441403806</c:v>
                </c:pt>
                <c:pt idx="3385">
                  <c:v>694.80409771358973</c:v>
                </c:pt>
                <c:pt idx="3386">
                  <c:v>819.29569901420848</c:v>
                </c:pt>
                <c:pt idx="3387">
                  <c:v>800.78838334439843</c:v>
                </c:pt>
                <c:pt idx="3388">
                  <c:v>899.20470610450081</c:v>
                </c:pt>
                <c:pt idx="3389">
                  <c:v>1374.4646991994009</c:v>
                </c:pt>
                <c:pt idx="3390">
                  <c:v>1829.5342051557477</c:v>
                </c:pt>
                <c:pt idx="3391">
                  <c:v>1562.8840108713443</c:v>
                </c:pt>
                <c:pt idx="3392">
                  <c:v>1395.4929868291429</c:v>
                </c:pt>
                <c:pt idx="3393">
                  <c:v>1208.7543231304871</c:v>
                </c:pt>
                <c:pt idx="3394">
                  <c:v>1003.5108672574769</c:v>
                </c:pt>
                <c:pt idx="3395">
                  <c:v>1255.0175653141014</c:v>
                </c:pt>
                <c:pt idx="3396">
                  <c:v>1290.3465016895225</c:v>
                </c:pt>
                <c:pt idx="3397">
                  <c:v>1231.4657822289723</c:v>
                </c:pt>
                <c:pt idx="3398">
                  <c:v>1207.0736751571992</c:v>
                </c:pt>
                <c:pt idx="3399">
                  <c:v>1159.1247380093864</c:v>
                </c:pt>
                <c:pt idx="3400">
                  <c:v>1195.2965218669069</c:v>
                </c:pt>
                <c:pt idx="3401">
                  <c:v>1310.5344653326206</c:v>
                </c:pt>
                <c:pt idx="3402">
                  <c:v>1365.2135648599512</c:v>
                </c:pt>
                <c:pt idx="3403">
                  <c:v>1464.4676881112421</c:v>
                </c:pt>
                <c:pt idx="3404">
                  <c:v>1461.9467161513105</c:v>
                </c:pt>
                <c:pt idx="3405">
                  <c:v>1002.670543270833</c:v>
                </c:pt>
                <c:pt idx="3406">
                  <c:v>839.48366265730635</c:v>
                </c:pt>
                <c:pt idx="3407">
                  <c:v>718.355880798719</c:v>
                </c:pt>
                <c:pt idx="3408">
                  <c:v>720.03652877200682</c:v>
                </c:pt>
                <c:pt idx="3409">
                  <c:v>739.3816449330053</c:v>
                </c:pt>
                <c:pt idx="3410">
                  <c:v>796.58171642026798</c:v>
                </c:pt>
                <c:pt idx="3411">
                  <c:v>788.17342956291759</c:v>
                </c:pt>
                <c:pt idx="3412">
                  <c:v>874.81007553727238</c:v>
                </c:pt>
                <c:pt idx="3413">
                  <c:v>1366.8916893377839</c:v>
                </c:pt>
                <c:pt idx="3414">
                  <c:v>1819.4402233341987</c:v>
                </c:pt>
                <c:pt idx="3415">
                  <c:v>1429.141275231276</c:v>
                </c:pt>
                <c:pt idx="3416">
                  <c:v>1350.0700686321725</c:v>
                </c:pt>
                <c:pt idx="3417">
                  <c:v>1241.5622875459767</c:v>
                </c:pt>
                <c:pt idx="3418">
                  <c:v>1237.3505736309353</c:v>
                </c:pt>
                <c:pt idx="3419">
                  <c:v>1260.0645562248758</c:v>
                </c:pt>
                <c:pt idx="3420">
                  <c:v>1280.2525198679737</c:v>
                </c:pt>
                <c:pt idx="3421">
                  <c:v>1221.3718004074233</c:v>
                </c:pt>
                <c:pt idx="3422">
                  <c:v>1182.6765210945152</c:v>
                </c:pt>
                <c:pt idx="3423">
                  <c:v>1219.68862893868</c:v>
                </c:pt>
                <c:pt idx="3424">
                  <c:v>1182.6790445899708</c:v>
                </c:pt>
                <c:pt idx="3425">
                  <c:v>1202.8670082330686</c:v>
                </c:pt>
                <c:pt idx="3426">
                  <c:v>1449.3241918834633</c:v>
                </c:pt>
                <c:pt idx="3427">
                  <c:v>1297.9195115511397</c:v>
                </c:pt>
                <c:pt idx="3428">
                  <c:v>1281.0928438546177</c:v>
                </c:pt>
                <c:pt idx="3429">
                  <c:v>1140.6174223395763</c:v>
                </c:pt>
                <c:pt idx="3430">
                  <c:v>841.16683412604971</c:v>
                </c:pt>
                <c:pt idx="3431">
                  <c:v>714.14669037913291</c:v>
                </c:pt>
                <c:pt idx="3432">
                  <c:v>695.64442170023381</c:v>
                </c:pt>
                <c:pt idx="3433">
                  <c:v>723.40287170949341</c:v>
                </c:pt>
                <c:pt idx="3434">
                  <c:v>745.27148332587922</c:v>
                </c:pt>
                <c:pt idx="3435">
                  <c:v>804.15472628188502</c:v>
                </c:pt>
                <c:pt idx="3436">
                  <c:v>953.03843465427667</c:v>
                </c:pt>
                <c:pt idx="3437">
                  <c:v>1361.8446984270095</c:v>
                </c:pt>
                <c:pt idx="3438">
                  <c:v>1819.4402233341987</c:v>
                </c:pt>
                <c:pt idx="3439">
                  <c:v>1382.0326620701071</c:v>
                </c:pt>
                <c:pt idx="3440">
                  <c:v>1314.7411322567511</c:v>
                </c:pt>
                <c:pt idx="3441">
                  <c:v>1245.7664309746517</c:v>
                </c:pt>
                <c:pt idx="3442">
                  <c:v>1186.0428640320019</c:v>
                </c:pt>
                <c:pt idx="3443">
                  <c:v>1160.8079094781297</c:v>
                </c:pt>
                <c:pt idx="3444">
                  <c:v>1286.1398347653922</c:v>
                </c:pt>
                <c:pt idx="3445">
                  <c:v>1159.9650619960303</c:v>
                </c:pt>
                <c:pt idx="3446">
                  <c:v>1201.1838367643254</c:v>
                </c:pt>
                <c:pt idx="3447">
                  <c:v>1143.1434412904189</c:v>
                </c:pt>
                <c:pt idx="3448">
                  <c:v>1143.9862887725183</c:v>
                </c:pt>
                <c:pt idx="3449">
                  <c:v>1220.5314764207794</c:v>
                </c:pt>
                <c:pt idx="3450">
                  <c:v>1356.8002310116904</c:v>
                </c:pt>
                <c:pt idx="3451">
                  <c:v>1301.2833309931711</c:v>
                </c:pt>
                <c:pt idx="3452">
                  <c:v>1403.0609496998491</c:v>
                </c:pt>
                <c:pt idx="3453">
                  <c:v>1203.7073322197127</c:v>
                </c:pt>
                <c:pt idx="3454">
                  <c:v>917.70949827885534</c:v>
                </c:pt>
                <c:pt idx="3455">
                  <c:v>674.61361057503655</c:v>
                </c:pt>
                <c:pt idx="3456">
                  <c:v>629.19069237806627</c:v>
                </c:pt>
                <c:pt idx="3457">
                  <c:v>700.6888891155528</c:v>
                </c:pt>
                <c:pt idx="3458">
                  <c:v>794.90106844697993</c:v>
                </c:pt>
                <c:pt idx="3459">
                  <c:v>810.04204117930351</c:v>
                </c:pt>
                <c:pt idx="3460">
                  <c:v>924.44218415382863</c:v>
                </c:pt>
                <c:pt idx="3461">
                  <c:v>1244.0832595059085</c:v>
                </c:pt>
                <c:pt idx="3462">
                  <c:v>1795.8884402490696</c:v>
                </c:pt>
                <c:pt idx="3463">
                  <c:v>1535.1255608620847</c:v>
                </c:pt>
                <c:pt idx="3464">
                  <c:v>1602.4196141708962</c:v>
                </c:pt>
                <c:pt idx="3465">
                  <c:v>1231.4657822289723</c:v>
                </c:pt>
                <c:pt idx="3466">
                  <c:v>1165.8549003889041</c:v>
                </c:pt>
                <c:pt idx="3467">
                  <c:v>910.14153540814902</c:v>
                </c:pt>
                <c:pt idx="3468">
                  <c:v>1278.571871894686</c:v>
                </c:pt>
                <c:pt idx="3469">
                  <c:v>1148.1904322011935</c:v>
                </c:pt>
                <c:pt idx="3470">
                  <c:v>1122.955477647321</c:v>
                </c:pt>
                <c:pt idx="3471">
                  <c:v>1161.6482334647735</c:v>
                </c:pt>
                <c:pt idx="3472">
                  <c:v>1151.5542516432245</c:v>
                </c:pt>
                <c:pt idx="3473">
                  <c:v>1204.5476562063566</c:v>
                </c:pt>
                <c:pt idx="3474">
                  <c:v>1200.3435127776816</c:v>
                </c:pt>
                <c:pt idx="3475">
                  <c:v>1078.3728834369947</c:v>
                </c:pt>
                <c:pt idx="3476">
                  <c:v>1112.0211718391281</c:v>
                </c:pt>
                <c:pt idx="3477">
                  <c:v>1125.4789731027083</c:v>
                </c:pt>
                <c:pt idx="3478">
                  <c:v>856.30780685837306</c:v>
                </c:pt>
                <c:pt idx="3479">
                  <c:v>875.65039952391646</c:v>
                </c:pt>
                <c:pt idx="3480">
                  <c:v>826.86618538037021</c:v>
                </c:pt>
                <c:pt idx="3481">
                  <c:v>866.40178867992211</c:v>
                </c:pt>
                <c:pt idx="3482">
                  <c:v>939.58063339069656</c:v>
                </c:pt>
                <c:pt idx="3483">
                  <c:v>1027.9054978247054</c:v>
                </c:pt>
                <c:pt idx="3484">
                  <c:v>927.80600359585981</c:v>
                </c:pt>
                <c:pt idx="3485">
                  <c:v>1177.6295301837408</c:v>
                </c:pt>
                <c:pt idx="3486">
                  <c:v>1649.5231803411546</c:v>
                </c:pt>
                <c:pt idx="3487">
                  <c:v>1497.2731290312761</c:v>
                </c:pt>
                <c:pt idx="3488">
                  <c:v>1442.596552999401</c:v>
                </c:pt>
                <c:pt idx="3489">
                  <c:v>1235.6724491531029</c:v>
                </c:pt>
                <c:pt idx="3490">
                  <c:v>1209.5946471171312</c:v>
                </c:pt>
                <c:pt idx="3491">
                  <c:v>1185.2000165499026</c:v>
                </c:pt>
                <c:pt idx="3492">
                  <c:v>1255.0175653141014</c:v>
                </c:pt>
                <c:pt idx="3493">
                  <c:v>1245.7664309746517</c:v>
                </c:pt>
                <c:pt idx="3494">
                  <c:v>1199.5006652955822</c:v>
                </c:pt>
                <c:pt idx="3495">
                  <c:v>1151.55677513868</c:v>
                </c:pt>
                <c:pt idx="3496">
                  <c:v>1202.0241607509693</c:v>
                </c:pt>
                <c:pt idx="3497">
                  <c:v>1159.9650619960303</c:v>
                </c:pt>
                <c:pt idx="3498">
                  <c:v>1180.9958731212275</c:v>
                </c:pt>
                <c:pt idx="3499">
                  <c:v>1037.9994796462543</c:v>
                </c:pt>
                <c:pt idx="3500">
                  <c:v>850.41796846549937</c:v>
                </c:pt>
                <c:pt idx="3501">
                  <c:v>890.79641924715042</c:v>
                </c:pt>
                <c:pt idx="3502">
                  <c:v>836.11731971981987</c:v>
                </c:pt>
                <c:pt idx="3503">
                  <c:v>713.30888988794447</c:v>
                </c:pt>
                <c:pt idx="3504">
                  <c:v>681.34377295455431</c:v>
                </c:pt>
                <c:pt idx="3505">
                  <c:v>700.6888891155528</c:v>
                </c:pt>
                <c:pt idx="3506">
                  <c:v>773.87278081723821</c:v>
                </c:pt>
                <c:pt idx="3507">
                  <c:v>826.02586139372625</c:v>
                </c:pt>
                <c:pt idx="3508">
                  <c:v>752.84196969204095</c:v>
                </c:pt>
                <c:pt idx="3509">
                  <c:v>1022.85345992302</c:v>
                </c:pt>
                <c:pt idx="3510">
                  <c:v>1175.108558223809</c:v>
                </c:pt>
                <c:pt idx="3511">
                  <c:v>1484.6556517543399</c:v>
                </c:pt>
                <c:pt idx="3512">
                  <c:v>1446.8057434189868</c:v>
                </c:pt>
                <c:pt idx="3513">
                  <c:v>1308.0109698772333</c:v>
                </c:pt>
                <c:pt idx="3514">
                  <c:v>1196.9796933356504</c:v>
                </c:pt>
                <c:pt idx="3515">
                  <c:v>1181.8387206033269</c:v>
                </c:pt>
                <c:pt idx="3516">
                  <c:v>1218.0054574699366</c:v>
                </c:pt>
                <c:pt idx="3517">
                  <c:v>1140.6174223395763</c:v>
                </c:pt>
                <c:pt idx="3518">
                  <c:v>1106.9716574328982</c:v>
                </c:pt>
                <c:pt idx="3519">
                  <c:v>1005.1915152307648</c:v>
                </c:pt>
                <c:pt idx="3520">
                  <c:v>1106.9741809283537</c:v>
                </c:pt>
                <c:pt idx="3521">
                  <c:v>1117.0656392544472</c:v>
                </c:pt>
                <c:pt idx="3522">
                  <c:v>1188.5663594873893</c:v>
                </c:pt>
                <c:pt idx="3523">
                  <c:v>1022.0156594318315</c:v>
                </c:pt>
                <c:pt idx="3524">
                  <c:v>881.54276141224545</c:v>
                </c:pt>
                <c:pt idx="3525">
                  <c:v>784.80961012088653</c:v>
                </c:pt>
                <c:pt idx="3526">
                  <c:v>842.00715811269367</c:v>
                </c:pt>
                <c:pt idx="3527">
                  <c:v>720.87937625410621</c:v>
                </c:pt>
                <c:pt idx="3528">
                  <c:v>678.82027749916699</c:v>
                </c:pt>
                <c:pt idx="3529">
                  <c:v>665.35995274013146</c:v>
                </c:pt>
                <c:pt idx="3530">
                  <c:v>719.19368128990754</c:v>
                </c:pt>
                <c:pt idx="3531">
                  <c:v>762.09562752694592</c:v>
                </c:pt>
                <c:pt idx="3532">
                  <c:v>845.37097755472473</c:v>
                </c:pt>
                <c:pt idx="3533">
                  <c:v>1155.760918567355</c:v>
                </c:pt>
                <c:pt idx="3534">
                  <c:v>1599.8961187155091</c:v>
                </c:pt>
                <c:pt idx="3535">
                  <c:v>1334.929095899849</c:v>
                </c:pt>
                <c:pt idx="3536">
                  <c:v>1270.1585380464248</c:v>
                </c:pt>
                <c:pt idx="3537">
                  <c:v>1125.4789731027083</c:v>
                </c:pt>
                <c:pt idx="3538">
                  <c:v>921.07584121634193</c:v>
                </c:pt>
                <c:pt idx="3539">
                  <c:v>1054.8211003518657</c:v>
                </c:pt>
                <c:pt idx="3540">
                  <c:v>1198.6578178134828</c:v>
                </c:pt>
                <c:pt idx="3541">
                  <c:v>1067.4385776288018</c:v>
                </c:pt>
                <c:pt idx="3542">
                  <c:v>894.15771519372629</c:v>
                </c:pt>
                <c:pt idx="3543">
                  <c:v>1119.5916582052898</c:v>
                </c:pt>
                <c:pt idx="3544">
                  <c:v>1402.220625713205</c:v>
                </c:pt>
                <c:pt idx="3545">
                  <c:v>1276.0483764392986</c:v>
                </c:pt>
                <c:pt idx="3546">
                  <c:v>1333.2459244311058</c:v>
                </c:pt>
                <c:pt idx="3547">
                  <c:v>1337.4525913552363</c:v>
                </c:pt>
                <c:pt idx="3548">
                  <c:v>1396.335834311242</c:v>
                </c:pt>
                <c:pt idx="3549">
                  <c:v>1085.9433698031564</c:v>
                </c:pt>
                <c:pt idx="3550">
                  <c:v>800.78838334439843</c:v>
                </c:pt>
                <c:pt idx="3551">
                  <c:v>756.20578913407201</c:v>
                </c:pt>
                <c:pt idx="3552">
                  <c:v>725.08604317823676</c:v>
                </c:pt>
                <c:pt idx="3553">
                  <c:v>764.61912298233312</c:v>
                </c:pt>
                <c:pt idx="3554">
                  <c:v>714.14921387458844</c:v>
                </c:pt>
                <c:pt idx="3555">
                  <c:v>767.14514193317586</c:v>
                </c:pt>
                <c:pt idx="3556">
                  <c:v>750.32099773210894</c:v>
                </c:pt>
                <c:pt idx="3557">
                  <c:v>1210.4400180946859</c:v>
                </c:pt>
                <c:pt idx="3558">
                  <c:v>1778.2239720613588</c:v>
                </c:pt>
                <c:pt idx="3559">
                  <c:v>1371.9412037440138</c:v>
                </c:pt>
                <c:pt idx="3560">
                  <c:v>1208.7543231304871</c:v>
                </c:pt>
                <c:pt idx="3561">
                  <c:v>1163.3314049335168</c:v>
                </c:pt>
                <c:pt idx="3562">
                  <c:v>1118.7488107231904</c:v>
                </c:pt>
                <c:pt idx="3563">
                  <c:v>1123.7958016339649</c:v>
                </c:pt>
                <c:pt idx="3564">
                  <c:v>1203.7073322197127</c:v>
                </c:pt>
                <c:pt idx="3565">
                  <c:v>1132.2066119867707</c:v>
                </c:pt>
                <c:pt idx="3566">
                  <c:v>1097.7205230934487</c:v>
                </c:pt>
                <c:pt idx="3567">
                  <c:v>1008.5578581682514</c:v>
                </c:pt>
                <c:pt idx="3568">
                  <c:v>1044.7271185303166</c:v>
                </c:pt>
                <c:pt idx="3569">
                  <c:v>1080.0560549057379</c:v>
                </c:pt>
                <c:pt idx="3570">
                  <c:v>1201.1813132688699</c:v>
                </c:pt>
                <c:pt idx="3571">
                  <c:v>1104.4532089684219</c:v>
                </c:pt>
                <c:pt idx="3572">
                  <c:v>977.43306522150522</c:v>
                </c:pt>
                <c:pt idx="3573">
                  <c:v>1016.1283445344131</c:v>
                </c:pt>
                <c:pt idx="3574">
                  <c:v>736.8581494776181</c:v>
                </c:pt>
                <c:pt idx="3575">
                  <c:v>628.35036839142242</c:v>
                </c:pt>
                <c:pt idx="3576">
                  <c:v>673.77076309293727</c:v>
                </c:pt>
                <c:pt idx="3577">
                  <c:v>607.31955726622505</c:v>
                </c:pt>
                <c:pt idx="3578">
                  <c:v>671.25231462846079</c:v>
                </c:pt>
                <c:pt idx="3579">
                  <c:v>856.30528336291763</c:v>
                </c:pt>
                <c:pt idx="3580">
                  <c:v>833.59382426443244</c:v>
                </c:pt>
                <c:pt idx="3581">
                  <c:v>1168.3783958442912</c:v>
                </c:pt>
                <c:pt idx="3582">
                  <c:v>1519.9871116252168</c:v>
                </c:pt>
                <c:pt idx="3583">
                  <c:v>1304.6471504352021</c:v>
                </c:pt>
                <c:pt idx="3584">
                  <c:v>1309.6941413459767</c:v>
                </c:pt>
                <c:pt idx="3585">
                  <c:v>1223.8927723673551</c:v>
                </c:pt>
                <c:pt idx="3586">
                  <c:v>1200.340989282226</c:v>
                </c:pt>
                <c:pt idx="3587">
                  <c:v>1153.2374231119679</c:v>
                </c:pt>
                <c:pt idx="3588">
                  <c:v>1223.0549718761667</c:v>
                </c:pt>
                <c:pt idx="3589">
                  <c:v>1258.3839082515879</c:v>
                </c:pt>
                <c:pt idx="3590">
                  <c:v>1122.9529541518657</c:v>
                </c:pt>
                <c:pt idx="3591">
                  <c:v>1162.4910809468729</c:v>
                </c:pt>
                <c:pt idx="3592">
                  <c:v>1184.3596925632587</c:v>
                </c:pt>
                <c:pt idx="3593">
                  <c:v>1181.8361971078714</c:v>
                </c:pt>
                <c:pt idx="3594">
                  <c:v>1312.2176368013641</c:v>
                </c:pt>
                <c:pt idx="3595">
                  <c:v>1197.8200173222942</c:v>
                </c:pt>
                <c:pt idx="3596">
                  <c:v>1162.4885574514174</c:v>
                </c:pt>
                <c:pt idx="3597">
                  <c:v>1035.4759841908669</c:v>
                </c:pt>
                <c:pt idx="3598">
                  <c:v>783.12391515668787</c:v>
                </c:pt>
                <c:pt idx="3599">
                  <c:v>662.83898078019968</c:v>
                </c:pt>
                <c:pt idx="3600">
                  <c:v>683.86726840994163</c:v>
                </c:pt>
                <c:pt idx="3601">
                  <c:v>682.18409694119828</c:v>
                </c:pt>
                <c:pt idx="3602">
                  <c:v>704.05523205303939</c:v>
                </c:pt>
                <c:pt idx="3603">
                  <c:v>804.99505026852898</c:v>
                </c:pt>
                <c:pt idx="3604">
                  <c:v>771.34676186639558</c:v>
                </c:pt>
                <c:pt idx="3605">
                  <c:v>1212.9609900546177</c:v>
                </c:pt>
                <c:pt idx="3606">
                  <c:v>1657.0961902027716</c:v>
                </c:pt>
                <c:pt idx="3607">
                  <c:v>1300.4430070065271</c:v>
                </c:pt>
                <c:pt idx="3608">
                  <c:v>1250.8134218854264</c:v>
                </c:pt>
                <c:pt idx="3609">
                  <c:v>1126.3218205848077</c:v>
                </c:pt>
                <c:pt idx="3610">
                  <c:v>1171.7422152863226</c:v>
                </c:pt>
                <c:pt idx="3611">
                  <c:v>1196.1343223580955</c:v>
                </c:pt>
                <c:pt idx="3612">
                  <c:v>1154.0802705940673</c:v>
                </c:pt>
                <c:pt idx="3613">
                  <c:v>1109.497676383741</c:v>
                </c:pt>
                <c:pt idx="3614">
                  <c:v>1083.4198743477691</c:v>
                </c:pt>
                <c:pt idx="3615">
                  <c:v>1082.5795503611253</c:v>
                </c:pt>
                <c:pt idx="3616">
                  <c:v>1064.9150821734145</c:v>
                </c:pt>
                <c:pt idx="3617">
                  <c:v>1054.8185768564101</c:v>
                </c:pt>
                <c:pt idx="3618">
                  <c:v>1175.9488822104531</c:v>
                </c:pt>
                <c:pt idx="3619">
                  <c:v>1035.4734606954116</c:v>
                </c:pt>
                <c:pt idx="3620">
                  <c:v>1027.9054978247054</c:v>
                </c:pt>
                <c:pt idx="3621">
                  <c:v>970.70542633744276</c:v>
                </c:pt>
                <c:pt idx="3622">
                  <c:v>747.79497878126642</c:v>
                </c:pt>
                <c:pt idx="3623">
                  <c:v>647.69800804787633</c:v>
                </c:pt>
                <c:pt idx="3624">
                  <c:v>671.24979113300537</c:v>
                </c:pt>
                <c:pt idx="3625">
                  <c:v>667.04564770433035</c:v>
                </c:pt>
                <c:pt idx="3626">
                  <c:v>773.03245683059436</c:v>
                </c:pt>
                <c:pt idx="3627">
                  <c:v>766.29977095562106</c:v>
                </c:pt>
                <c:pt idx="3628">
                  <c:v>823.49984244288362</c:v>
                </c:pt>
                <c:pt idx="3629">
                  <c:v>1299.6001595244277</c:v>
                </c:pt>
                <c:pt idx="3630">
                  <c:v>1503.1629674241501</c:v>
                </c:pt>
                <c:pt idx="3631">
                  <c:v>1429.1387517358207</c:v>
                </c:pt>
                <c:pt idx="3632">
                  <c:v>1286.1398347653922</c:v>
                </c:pt>
                <c:pt idx="3633">
                  <c:v>1186.0428640320019</c:v>
                </c:pt>
                <c:pt idx="3634">
                  <c:v>1134.7326309376133</c:v>
                </c:pt>
                <c:pt idx="3635">
                  <c:v>1139.7821453438432</c:v>
                </c:pt>
                <c:pt idx="3636">
                  <c:v>1202.8670082330686</c:v>
                </c:pt>
                <c:pt idx="3637">
                  <c:v>1125.4789731027083</c:v>
                </c:pt>
                <c:pt idx="3638">
                  <c:v>1053.9807763652218</c:v>
                </c:pt>
                <c:pt idx="3639">
                  <c:v>903.40884953317584</c:v>
                </c:pt>
                <c:pt idx="3640">
                  <c:v>948.83429122560153</c:v>
                </c:pt>
                <c:pt idx="3641">
                  <c:v>1249.1302504166829</c:v>
                </c:pt>
                <c:pt idx="3642">
                  <c:v>1215.4844855100048</c:v>
                </c:pt>
                <c:pt idx="3643">
                  <c:v>1220.5289529253239</c:v>
                </c:pt>
                <c:pt idx="3644">
                  <c:v>1175.108558223809</c:v>
                </c:pt>
                <c:pt idx="3645">
                  <c:v>1064.9150821734145</c:v>
                </c:pt>
                <c:pt idx="3646">
                  <c:v>896.68373414456892</c:v>
                </c:pt>
                <c:pt idx="3647">
                  <c:v>870.60845560405255</c:v>
                </c:pt>
                <c:pt idx="3648">
                  <c:v>810.88488866140278</c:v>
                </c:pt>
                <c:pt idx="3649">
                  <c:v>831.07285230450066</c:v>
                </c:pt>
                <c:pt idx="3650">
                  <c:v>842.00463461723814</c:v>
                </c:pt>
                <c:pt idx="3651">
                  <c:v>938.74283289950813</c:v>
                </c:pt>
                <c:pt idx="3652">
                  <c:v>975.75241724821717</c:v>
                </c:pt>
                <c:pt idx="3653">
                  <c:v>1003.5083437620215</c:v>
                </c:pt>
                <c:pt idx="3654">
                  <c:v>1343.3399062526546</c:v>
                </c:pt>
                <c:pt idx="3655">
                  <c:v>1498.1134530179202</c:v>
                </c:pt>
                <c:pt idx="3656">
                  <c:v>1379.5116901101753</c:v>
                </c:pt>
                <c:pt idx="3657">
                  <c:v>1269.3182140597808</c:v>
                </c:pt>
                <c:pt idx="3658">
                  <c:v>1176.7917296925523</c:v>
                </c:pt>
                <c:pt idx="3659">
                  <c:v>1159.9650619960303</c:v>
                </c:pt>
                <c:pt idx="3660">
                  <c:v>1196.9796933356504</c:v>
                </c:pt>
                <c:pt idx="3661">
                  <c:v>1101.0843425354799</c:v>
                </c:pt>
                <c:pt idx="3662">
                  <c:v>1147.3475847190941</c:v>
                </c:pt>
                <c:pt idx="3663">
                  <c:v>1042.2036230749295</c:v>
                </c:pt>
                <c:pt idx="3664">
                  <c:v>1114.5446672945154</c:v>
                </c:pt>
                <c:pt idx="3665">
                  <c:v>1196.9771698401948</c:v>
                </c:pt>
                <c:pt idx="3666">
                  <c:v>1180.9958731212275</c:v>
                </c:pt>
                <c:pt idx="3667">
                  <c:v>895.84088666246953</c:v>
                </c:pt>
                <c:pt idx="3668">
                  <c:v>815.09155558553334</c:v>
                </c:pt>
                <c:pt idx="3669">
                  <c:v>806.6756982418168</c:v>
                </c:pt>
                <c:pt idx="3670">
                  <c:v>732.65400604894307</c:v>
                </c:pt>
                <c:pt idx="3671">
                  <c:v>643.48881762829046</c:v>
                </c:pt>
                <c:pt idx="3672">
                  <c:v>708.26189897717006</c:v>
                </c:pt>
                <c:pt idx="3673">
                  <c:v>653.58532294529482</c:v>
                </c:pt>
                <c:pt idx="3674">
                  <c:v>710.78539443255727</c:v>
                </c:pt>
                <c:pt idx="3675">
                  <c:v>764.61912298233312</c:v>
                </c:pt>
                <c:pt idx="3676">
                  <c:v>859.66910280494881</c:v>
                </c:pt>
                <c:pt idx="3677">
                  <c:v>935.37648996202142</c:v>
                </c:pt>
                <c:pt idx="3678">
                  <c:v>1138.0964503796445</c:v>
                </c:pt>
                <c:pt idx="3679">
                  <c:v>1197.8200173222942</c:v>
                </c:pt>
                <c:pt idx="3680">
                  <c:v>1271.0013855285242</c:v>
                </c:pt>
                <c:pt idx="3681">
                  <c:v>1295.3934926002973</c:v>
                </c:pt>
                <c:pt idx="3682">
                  <c:v>1122.955477647321</c:v>
                </c:pt>
                <c:pt idx="3683">
                  <c:v>1147.3475847190941</c:v>
                </c:pt>
                <c:pt idx="3684">
                  <c:v>1140.6199458350316</c:v>
                </c:pt>
                <c:pt idx="3685">
                  <c:v>1055.6614243385095</c:v>
                </c:pt>
                <c:pt idx="3686">
                  <c:v>993.41436194047253</c:v>
                </c:pt>
                <c:pt idx="3687">
                  <c:v>911.82218338143696</c:v>
                </c:pt>
                <c:pt idx="3688">
                  <c:v>704.05523205303939</c:v>
                </c:pt>
                <c:pt idx="3689">
                  <c:v>1025.3794788738626</c:v>
                </c:pt>
                <c:pt idx="3690">
                  <c:v>1231.4657822289723</c:v>
                </c:pt>
                <c:pt idx="3691">
                  <c:v>971.54575032408673</c:v>
                </c:pt>
                <c:pt idx="3692">
                  <c:v>880.69991393014618</c:v>
                </c:pt>
                <c:pt idx="3693">
                  <c:v>917.70949827885534</c:v>
                </c:pt>
                <c:pt idx="3694">
                  <c:v>796.58171642026798</c:v>
                </c:pt>
                <c:pt idx="3695">
                  <c:v>646.85768406123236</c:v>
                </c:pt>
                <c:pt idx="3696">
                  <c:v>622.46305349400393</c:v>
                </c:pt>
                <c:pt idx="3697">
                  <c:v>677.13710603042375</c:v>
                </c:pt>
                <c:pt idx="3698">
                  <c:v>764.61912298233312</c:v>
                </c:pt>
                <c:pt idx="3699">
                  <c:v>786.49025809417446</c:v>
                </c:pt>
                <c:pt idx="3700">
                  <c:v>822.65951845623977</c:v>
                </c:pt>
                <c:pt idx="3701">
                  <c:v>943.78730031482712</c:v>
                </c:pt>
                <c:pt idx="3702">
                  <c:v>1455.2140302763371</c:v>
                </c:pt>
                <c:pt idx="3703">
                  <c:v>1260.9099272024307</c:v>
                </c:pt>
                <c:pt idx="3704">
                  <c:v>1171.7422152863226</c:v>
                </c:pt>
                <c:pt idx="3705">
                  <c:v>1095.1970276380614</c:v>
                </c:pt>
                <c:pt idx="3706">
                  <c:v>1065.7554061600583</c:v>
                </c:pt>
                <c:pt idx="3707">
                  <c:v>1144.8240892637068</c:v>
                </c:pt>
                <c:pt idx="3708">
                  <c:v>1146.5097842279056</c:v>
                </c:pt>
                <c:pt idx="3709">
                  <c:v>1082.5795503611253</c:v>
                </c:pt>
                <c:pt idx="3710">
                  <c:v>926.12030863166103</c:v>
                </c:pt>
                <c:pt idx="3711">
                  <c:v>931.1723465333464</c:v>
                </c:pt>
                <c:pt idx="3712">
                  <c:v>1025.3794788738626</c:v>
                </c:pt>
                <c:pt idx="3713">
                  <c:v>1035.4759841908669</c:v>
                </c:pt>
                <c:pt idx="3714">
                  <c:v>1171.7422152863226</c:v>
                </c:pt>
                <c:pt idx="3715">
                  <c:v>1016.1283445344131</c:v>
                </c:pt>
                <c:pt idx="3716">
                  <c:v>1030.4289932800925</c:v>
                </c:pt>
                <c:pt idx="3717">
                  <c:v>898.36438211785674</c:v>
                </c:pt>
                <c:pt idx="3718">
                  <c:v>737.70352045517291</c:v>
                </c:pt>
                <c:pt idx="3719">
                  <c:v>712.46604240584509</c:v>
                </c:pt>
                <c:pt idx="3720">
                  <c:v>658.63231385606923</c:v>
                </c:pt>
                <c:pt idx="3721">
                  <c:v>645.17451259248912</c:v>
                </c:pt>
                <c:pt idx="3722">
                  <c:v>699.00824114226498</c:v>
                </c:pt>
                <c:pt idx="3723">
                  <c:v>864.71861721117875</c:v>
                </c:pt>
                <c:pt idx="3724">
                  <c:v>847.0541490234682</c:v>
                </c:pt>
                <c:pt idx="3725">
                  <c:v>1112.861495825772</c:v>
                </c:pt>
                <c:pt idx="3726">
                  <c:v>1517.461092674374</c:v>
                </c:pt>
                <c:pt idx="3727">
                  <c:v>1426.6152562804336</c:v>
                </c:pt>
                <c:pt idx="3728">
                  <c:v>1253.3369173408134</c:v>
                </c:pt>
                <c:pt idx="3729">
                  <c:v>1215.4844855100048</c:v>
                </c:pt>
                <c:pt idx="3730">
                  <c:v>1100.2465420442913</c:v>
                </c:pt>
                <c:pt idx="3731">
                  <c:v>1186.0428640320019</c:v>
                </c:pt>
                <c:pt idx="3732">
                  <c:v>1196.9771698401948</c:v>
                </c:pt>
                <c:pt idx="3733">
                  <c:v>1144.8240892637068</c:v>
                </c:pt>
                <c:pt idx="3734">
                  <c:v>995.10005690467119</c:v>
                </c:pt>
                <c:pt idx="3735">
                  <c:v>1059.0277672759962</c:v>
                </c:pt>
                <c:pt idx="3736">
                  <c:v>989.20769501634186</c:v>
                </c:pt>
                <c:pt idx="3737">
                  <c:v>1147.3475847190941</c:v>
                </c:pt>
                <c:pt idx="3738">
                  <c:v>1248.2874029345837</c:v>
                </c:pt>
                <c:pt idx="3739">
                  <c:v>1054.8211003518657</c:v>
                </c:pt>
                <c:pt idx="3740">
                  <c:v>1016.9686685210571</c:v>
                </c:pt>
                <c:pt idx="3741">
                  <c:v>958.08794906050662</c:v>
                </c:pt>
                <c:pt idx="3742">
                  <c:v>739.38416842846073</c:v>
                </c:pt>
                <c:pt idx="3743">
                  <c:v>699.84856512890894</c:v>
                </c:pt>
                <c:pt idx="3744">
                  <c:v>636.76117874422789</c:v>
                </c:pt>
                <c:pt idx="3745">
                  <c:v>674.61361057503655</c:v>
                </c:pt>
                <c:pt idx="3746">
                  <c:v>670.40946714636141</c:v>
                </c:pt>
                <c:pt idx="3747">
                  <c:v>736.86067297307352</c:v>
                </c:pt>
                <c:pt idx="3748">
                  <c:v>895.00056267582556</c:v>
                </c:pt>
                <c:pt idx="3749">
                  <c:v>1087.6265412718997</c:v>
                </c:pt>
                <c:pt idx="3750">
                  <c:v>1627.6545687247688</c:v>
                </c:pt>
                <c:pt idx="3751">
                  <c:v>1253.3369173408134</c:v>
                </c:pt>
                <c:pt idx="3752">
                  <c:v>1207.0711516617437</c:v>
                </c:pt>
                <c:pt idx="3753">
                  <c:v>1101.9271900175791</c:v>
                </c:pt>
                <c:pt idx="3754">
                  <c:v>1015.2854970523138</c:v>
                </c:pt>
                <c:pt idx="3755">
                  <c:v>1047.2506139857039</c:v>
                </c:pt>
                <c:pt idx="3756">
                  <c:v>1117.0656392544472</c:v>
                </c:pt>
                <c:pt idx="3757">
                  <c:v>1090.1475132318315</c:v>
                </c:pt>
                <c:pt idx="3758">
                  <c:v>1032.9499652400243</c:v>
                </c:pt>
                <c:pt idx="3759">
                  <c:v>926.96315611376042</c:v>
                </c:pt>
                <c:pt idx="3760">
                  <c:v>876.49324700601562</c:v>
                </c:pt>
                <c:pt idx="3761">
                  <c:v>951.36031017644427</c:v>
                </c:pt>
                <c:pt idx="3762">
                  <c:v>1202.0241607509693</c:v>
                </c:pt>
                <c:pt idx="3763">
                  <c:v>948.83176773014623</c:v>
                </c:pt>
                <c:pt idx="3764">
                  <c:v>956.40477759176326</c:v>
                </c:pt>
                <c:pt idx="3765">
                  <c:v>909.29868792604964</c:v>
                </c:pt>
                <c:pt idx="3766">
                  <c:v>775.55342879052603</c:v>
                </c:pt>
                <c:pt idx="3767">
                  <c:v>685.54791638322945</c:v>
                </c:pt>
                <c:pt idx="3768">
                  <c:v>666.20280022223096</c:v>
                </c:pt>
                <c:pt idx="3769">
                  <c:v>685.54791638322945</c:v>
                </c:pt>
                <c:pt idx="3770">
                  <c:v>741.06733989720408</c:v>
                </c:pt>
                <c:pt idx="3771">
                  <c:v>845.37097755472473</c:v>
                </c:pt>
                <c:pt idx="3772">
                  <c:v>826.8636618849149</c:v>
                </c:pt>
                <c:pt idx="3773">
                  <c:v>1188.5663594873893</c:v>
                </c:pt>
                <c:pt idx="3774">
                  <c:v>1459.4206972004677</c:v>
                </c:pt>
                <c:pt idx="3775">
                  <c:v>1329.8846284845299</c:v>
                </c:pt>
                <c:pt idx="3776">
                  <c:v>1169.2212433263905</c:v>
                </c:pt>
                <c:pt idx="3777">
                  <c:v>1153.2374231119679</c:v>
                </c:pt>
                <c:pt idx="3778">
                  <c:v>1053.978252869766</c:v>
                </c:pt>
                <c:pt idx="3779">
                  <c:v>1058.1849197938968</c:v>
                </c:pt>
                <c:pt idx="3780">
                  <c:v>1065.7554061600583</c:v>
                </c:pt>
                <c:pt idx="3781">
                  <c:v>1011.0813536236386</c:v>
                </c:pt>
                <c:pt idx="3782">
                  <c:v>931.16982303789086</c:v>
                </c:pt>
                <c:pt idx="3783">
                  <c:v>951.35778668098885</c:v>
                </c:pt>
                <c:pt idx="3784">
                  <c:v>879.01674246140283</c:v>
                </c:pt>
                <c:pt idx="3785">
                  <c:v>1117.9084867365464</c:v>
                </c:pt>
                <c:pt idx="3786">
                  <c:v>1104.4506854729664</c:v>
                </c:pt>
                <c:pt idx="3787">
                  <c:v>1038.8423271283536</c:v>
                </c:pt>
                <c:pt idx="3788">
                  <c:v>974.06924577947393</c:v>
                </c:pt>
                <c:pt idx="3789">
                  <c:v>812.56553663469072</c:v>
                </c:pt>
                <c:pt idx="3790">
                  <c:v>780.60294319675597</c:v>
                </c:pt>
                <c:pt idx="3791">
                  <c:v>687.23361134742811</c:v>
                </c:pt>
                <c:pt idx="3792">
                  <c:v>624.14370146729186</c:v>
                </c:pt>
                <c:pt idx="3793">
                  <c:v>725.92636716488062</c:v>
                </c:pt>
                <c:pt idx="3794">
                  <c:v>705.73840352178286</c:v>
                </c:pt>
                <c:pt idx="3795">
                  <c:v>815.92935607672189</c:v>
                </c:pt>
                <c:pt idx="3796">
                  <c:v>835.27951922863122</c:v>
                </c:pt>
                <c:pt idx="3797">
                  <c:v>1209.5946471171312</c:v>
                </c:pt>
                <c:pt idx="3798">
                  <c:v>1359.3237264670774</c:v>
                </c:pt>
                <c:pt idx="3799">
                  <c:v>1298.7598355377838</c:v>
                </c:pt>
                <c:pt idx="3800">
                  <c:v>1281.9331678412616</c:v>
                </c:pt>
                <c:pt idx="3801">
                  <c:v>1166.6952243755479</c:v>
                </c:pt>
                <c:pt idx="3802">
                  <c:v>1247.4470789479396</c:v>
                </c:pt>
                <c:pt idx="3803">
                  <c:v>1128.8427925447393</c:v>
                </c:pt>
                <c:pt idx="3804">
                  <c:v>1229.7851342556844</c:v>
                </c:pt>
                <c:pt idx="3805">
                  <c:v>1223.8952958628106</c:v>
                </c:pt>
                <c:pt idx="3806">
                  <c:v>1169.2212433263905</c:v>
                </c:pt>
                <c:pt idx="3807">
                  <c:v>1189.4066834740331</c:v>
                </c:pt>
                <c:pt idx="3808">
                  <c:v>1201.1838367643254</c:v>
                </c:pt>
                <c:pt idx="3809">
                  <c:v>1219.6911524341353</c:v>
                </c:pt>
                <c:pt idx="3810">
                  <c:v>1239.0337450996785</c:v>
                </c:pt>
                <c:pt idx="3811">
                  <c:v>1151.5542516432245</c:v>
                </c:pt>
                <c:pt idx="3812">
                  <c:v>1242.4000880371652</c:v>
                </c:pt>
                <c:pt idx="3813">
                  <c:v>1013.6048490790258</c:v>
                </c:pt>
                <c:pt idx="3814">
                  <c:v>942.10665234153907</c:v>
                </c:pt>
                <c:pt idx="3815">
                  <c:v>895.00056267582556</c:v>
                </c:pt>
                <c:pt idx="3816">
                  <c:v>815.92935607672189</c:v>
                </c:pt>
                <c:pt idx="3817">
                  <c:v>719.19368128990754</c:v>
                </c:pt>
                <c:pt idx="3818">
                  <c:v>674.61613407049197</c:v>
                </c:pt>
                <c:pt idx="3819">
                  <c:v>717.5130333166195</c:v>
                </c:pt>
                <c:pt idx="3820">
                  <c:v>819.29317551875306</c:v>
                </c:pt>
                <c:pt idx="3821">
                  <c:v>1090.1500367272868</c:v>
                </c:pt>
                <c:pt idx="3822">
                  <c:v>1440.0730575440136</c:v>
                </c:pt>
                <c:pt idx="3823">
                  <c:v>1426.6177797758889</c:v>
                </c:pt>
                <c:pt idx="3824">
                  <c:v>1407.2701401194349</c:v>
                </c:pt>
                <c:pt idx="3825">
                  <c:v>1241.5597640505212</c:v>
                </c:pt>
                <c:pt idx="3826">
                  <c:v>1238.1934211130347</c:v>
                </c:pt>
                <c:pt idx="3827">
                  <c:v>1185.2000165499026</c:v>
                </c:pt>
                <c:pt idx="3828">
                  <c:v>1260.0670797203313</c:v>
                </c:pt>
                <c:pt idx="3829">
                  <c:v>1163.3339284289723</c:v>
                </c:pt>
                <c:pt idx="3830">
                  <c:v>1162.4910809468729</c:v>
                </c:pt>
                <c:pt idx="3831">
                  <c:v>1165.0170998977155</c:v>
                </c:pt>
                <c:pt idx="3832">
                  <c:v>1160.810432973585</c:v>
                </c:pt>
                <c:pt idx="3833">
                  <c:v>1076.6922354637068</c:v>
                </c:pt>
                <c:pt idx="3834">
                  <c:v>1127.1621445714516</c:v>
                </c:pt>
                <c:pt idx="3835">
                  <c:v>811.72521264804686</c:v>
                </c:pt>
                <c:pt idx="3836">
                  <c:v>749.47815025000978</c:v>
                </c:pt>
                <c:pt idx="3837">
                  <c:v>744.43115933923536</c:v>
                </c:pt>
                <c:pt idx="3838">
                  <c:v>746.95465479462257</c:v>
                </c:pt>
                <c:pt idx="3839">
                  <c:v>699.84856512890894</c:v>
                </c:pt>
                <c:pt idx="3840">
                  <c:v>700.69141261100822</c:v>
                </c:pt>
                <c:pt idx="3841">
                  <c:v>656.9516658827813</c:v>
                </c:pt>
                <c:pt idx="3842">
                  <c:v>650.218980007808</c:v>
                </c:pt>
                <c:pt idx="3843">
                  <c:v>704.89555603968336</c:v>
                </c:pt>
                <c:pt idx="3844">
                  <c:v>847.0541490234682</c:v>
                </c:pt>
                <c:pt idx="3845">
                  <c:v>1008.5553346727959</c:v>
                </c:pt>
                <c:pt idx="3846">
                  <c:v>1175.1060347283537</c:v>
                </c:pt>
                <c:pt idx="3847">
                  <c:v>1301.2833309931711</c:v>
                </c:pt>
                <c:pt idx="3848">
                  <c:v>1245.7664309746517</c:v>
                </c:pt>
                <c:pt idx="3849">
                  <c:v>1246.6067549612956</c:v>
                </c:pt>
                <c:pt idx="3850">
                  <c:v>1071.6452445529324</c:v>
                </c:pt>
                <c:pt idx="3851">
                  <c:v>1190.2495309561325</c:v>
                </c:pt>
                <c:pt idx="3852">
                  <c:v>1194.4561978802631</c:v>
                </c:pt>
                <c:pt idx="3853">
                  <c:v>1162.4910809468729</c:v>
                </c:pt>
                <c:pt idx="3854">
                  <c:v>984.16322760102287</c:v>
                </c:pt>
                <c:pt idx="3855">
                  <c:v>1071.6452445529324</c:v>
                </c:pt>
                <c:pt idx="3856">
                  <c:v>1175.9463587149976</c:v>
                </c:pt>
                <c:pt idx="3857">
                  <c:v>1175.9488822104531</c:v>
                </c:pt>
                <c:pt idx="3858">
                  <c:v>1159.1247380093864</c:v>
                </c:pt>
                <c:pt idx="3859">
                  <c:v>1016.9686685210571</c:v>
                </c:pt>
                <c:pt idx="3860">
                  <c:v>862.19512175579155</c:v>
                </c:pt>
                <c:pt idx="3861">
                  <c:v>819.29317551875306</c:v>
                </c:pt>
                <c:pt idx="3862">
                  <c:v>837.80049118856311</c:v>
                </c:pt>
                <c:pt idx="3863">
                  <c:v>743.5908353525914</c:v>
                </c:pt>
                <c:pt idx="3864">
                  <c:v>640.96784566835856</c:v>
                </c:pt>
                <c:pt idx="3865">
                  <c:v>620.77988202526058</c:v>
                </c:pt>
                <c:pt idx="3866">
                  <c:v>730.97335807565526</c:v>
                </c:pt>
                <c:pt idx="3867">
                  <c:v>795.74139243362401</c:v>
                </c:pt>
                <c:pt idx="3868">
                  <c:v>926.12535562257187</c:v>
                </c:pt>
                <c:pt idx="3869">
                  <c:v>1099.403694562192</c:v>
                </c:pt>
                <c:pt idx="3870">
                  <c:v>1371.9386802485583</c:v>
                </c:pt>
                <c:pt idx="3871">
                  <c:v>1128.8427925447393</c:v>
                </c:pt>
                <c:pt idx="3872">
                  <c:v>1182.6765210945152</c:v>
                </c:pt>
                <c:pt idx="3873">
                  <c:v>1116.2278387632587</c:v>
                </c:pt>
                <c:pt idx="3874">
                  <c:v>1004.3511912441209</c:v>
                </c:pt>
                <c:pt idx="3875">
                  <c:v>1069.1192256020897</c:v>
                </c:pt>
                <c:pt idx="3876">
                  <c:v>1119.5891347098345</c:v>
                </c:pt>
                <c:pt idx="3877">
                  <c:v>1011.9216776102825</c:v>
                </c:pt>
                <c:pt idx="3878">
                  <c:v>889.95357176505115</c:v>
                </c:pt>
                <c:pt idx="3879">
                  <c:v>842.00463461723814</c:v>
                </c:pt>
                <c:pt idx="3880">
                  <c:v>882.380561903434</c:v>
                </c:pt>
                <c:pt idx="3881">
                  <c:v>921.07584121634193</c:v>
                </c:pt>
                <c:pt idx="3882">
                  <c:v>1093.5138561693182</c:v>
                </c:pt>
                <c:pt idx="3883">
                  <c:v>1003.5108672574769</c:v>
                </c:pt>
                <c:pt idx="3884">
                  <c:v>834.43667174653194</c:v>
                </c:pt>
                <c:pt idx="3885">
                  <c:v>729.29018660691179</c:v>
                </c:pt>
                <c:pt idx="3886">
                  <c:v>726.76921464698</c:v>
                </c:pt>
                <c:pt idx="3887">
                  <c:v>653.58784644075024</c:v>
                </c:pt>
                <c:pt idx="3888">
                  <c:v>604.79858530629326</c:v>
                </c:pt>
                <c:pt idx="3889">
                  <c:v>637.60402622632728</c:v>
                </c:pt>
                <c:pt idx="3890">
                  <c:v>660.31548532481247</c:v>
                </c:pt>
                <c:pt idx="3891">
                  <c:v>679.66312498126649</c:v>
                </c:pt>
                <c:pt idx="3892">
                  <c:v>767.14261843772033</c:v>
                </c:pt>
                <c:pt idx="3893">
                  <c:v>998.46387634670236</c:v>
                </c:pt>
                <c:pt idx="3894">
                  <c:v>1355.9599070250463</c:v>
                </c:pt>
                <c:pt idx="3895">
                  <c:v>1175.1060347283537</c:v>
                </c:pt>
                <c:pt idx="3896">
                  <c:v>1196.9796933356504</c:v>
                </c:pt>
                <c:pt idx="3897">
                  <c:v>1041.3632990882854</c:v>
                </c:pt>
                <c:pt idx="3898">
                  <c:v>895.84088666246953</c:v>
                </c:pt>
                <c:pt idx="3899">
                  <c:v>974.06672228401851</c:v>
                </c:pt>
                <c:pt idx="3900">
                  <c:v>1156.5987190585436</c:v>
                </c:pt>
                <c:pt idx="3901">
                  <c:v>912.66503086353634</c:v>
                </c:pt>
                <c:pt idx="3902">
                  <c:v>892.47454372498294</c:v>
                </c:pt>
                <c:pt idx="3903">
                  <c:v>971.54827381954215</c:v>
                </c:pt>
                <c:pt idx="3904">
                  <c:v>941.26380485943992</c:v>
                </c:pt>
                <c:pt idx="3905">
                  <c:v>901.72820155988802</c:v>
                </c:pt>
                <c:pt idx="3906">
                  <c:v>1085.1030458165123</c:v>
                </c:pt>
                <c:pt idx="3907">
                  <c:v>939.58063339069656</c:v>
                </c:pt>
                <c:pt idx="3908">
                  <c:v>834.43667174653194</c:v>
                </c:pt>
                <c:pt idx="3909">
                  <c:v>831.91317629114462</c:v>
                </c:pt>
                <c:pt idx="3910">
                  <c:v>730.97588157111056</c:v>
                </c:pt>
                <c:pt idx="3911">
                  <c:v>593.86175600264494</c:v>
                </c:pt>
                <c:pt idx="3912">
                  <c:v>605.63890929293723</c:v>
                </c:pt>
                <c:pt idx="3913">
                  <c:v>527.41307367138825</c:v>
                </c:pt>
                <c:pt idx="3914">
                  <c:v>664.5196287534875</c:v>
                </c:pt>
                <c:pt idx="3915">
                  <c:v>739.38416842846073</c:v>
                </c:pt>
                <c:pt idx="3916">
                  <c:v>818.45537502756451</c:v>
                </c:pt>
                <c:pt idx="3917">
                  <c:v>1054.8236238473212</c:v>
                </c:pt>
                <c:pt idx="3918">
                  <c:v>1381.1948615789186</c:v>
                </c:pt>
                <c:pt idx="3919">
                  <c:v>1229.7851342556844</c:v>
                </c:pt>
                <c:pt idx="3920">
                  <c:v>1160.8053859826741</c:v>
                </c:pt>
                <c:pt idx="3921">
                  <c:v>1104.4506854729664</c:v>
                </c:pt>
                <c:pt idx="3922">
                  <c:v>946.31331926566975</c:v>
                </c:pt>
                <c:pt idx="3923">
                  <c:v>1037.9994796462543</c:v>
                </c:pt>
                <c:pt idx="3924">
                  <c:v>1202.8670082330686</c:v>
                </c:pt>
                <c:pt idx="3925">
                  <c:v>1073.3284160216756</c:v>
                </c:pt>
                <c:pt idx="3926">
                  <c:v>889.95104826959573</c:v>
                </c:pt>
                <c:pt idx="3927">
                  <c:v>905.09454449737461</c:v>
                </c:pt>
                <c:pt idx="3928">
                  <c:v>822.65951845623977</c:v>
                </c:pt>
                <c:pt idx="3929">
                  <c:v>995.09753340921577</c:v>
                </c:pt>
                <c:pt idx="3930">
                  <c:v>1165.8549003889041</c:v>
                </c:pt>
                <c:pt idx="3931">
                  <c:v>1042.201099579474</c:v>
                </c:pt>
                <c:pt idx="3932">
                  <c:v>974.06924577947393</c:v>
                </c:pt>
                <c:pt idx="3933">
                  <c:v>948.83429122560153</c:v>
                </c:pt>
                <c:pt idx="3934">
                  <c:v>696.48474568687777</c:v>
                </c:pt>
                <c:pt idx="3935">
                  <c:v>639.28719769507063</c:v>
                </c:pt>
                <c:pt idx="3936">
                  <c:v>633.39735930219683</c:v>
                </c:pt>
                <c:pt idx="3937">
                  <c:v>618.25638656987337</c:v>
                </c:pt>
                <c:pt idx="3938">
                  <c:v>720.87937625410621</c:v>
                </c:pt>
                <c:pt idx="3939">
                  <c:v>738.54384444181687</c:v>
                </c:pt>
                <c:pt idx="3940">
                  <c:v>814.24618460797853</c:v>
                </c:pt>
                <c:pt idx="3941">
                  <c:v>1208.7543231304871</c:v>
                </c:pt>
                <c:pt idx="3942">
                  <c:v>1419.0447699142717</c:v>
                </c:pt>
                <c:pt idx="3943">
                  <c:v>1279.4096723858743</c:v>
                </c:pt>
                <c:pt idx="3944">
                  <c:v>1179.3127016524841</c:v>
                </c:pt>
                <c:pt idx="3945">
                  <c:v>1147.3501082145494</c:v>
                </c:pt>
                <c:pt idx="3946">
                  <c:v>1159.9675854914858</c:v>
                </c:pt>
                <c:pt idx="3947">
                  <c:v>1155.760918567355</c:v>
                </c:pt>
                <c:pt idx="3948">
                  <c:v>1162.4910809468729</c:v>
                </c:pt>
                <c:pt idx="3949">
                  <c:v>1042.2061465703848</c:v>
                </c:pt>
                <c:pt idx="3950">
                  <c:v>1087.6265412718997</c:v>
                </c:pt>
                <c:pt idx="3951">
                  <c:v>1077.5325594503506</c:v>
                </c:pt>
                <c:pt idx="3952">
                  <c:v>1015.2854970523138</c:v>
                </c:pt>
                <c:pt idx="3953">
                  <c:v>1116.2253152678031</c:v>
                </c:pt>
                <c:pt idx="3954">
                  <c:v>1193.615873893619</c:v>
                </c:pt>
                <c:pt idx="3955">
                  <c:v>1033.7902892266684</c:v>
                </c:pt>
                <c:pt idx="3956">
                  <c:v>1045.5674425169607</c:v>
                </c:pt>
                <c:pt idx="3957">
                  <c:v>910.13901191269372</c:v>
                </c:pt>
                <c:pt idx="3958">
                  <c:v>648.53833203452018</c:v>
                </c:pt>
                <c:pt idx="3959">
                  <c:v>1066.5982536421577</c:v>
                </c:pt>
                <c:pt idx="3960">
                  <c:v>694.80157421813453</c:v>
                </c:pt>
                <c:pt idx="3961">
                  <c:v>630.87386384680963</c:v>
                </c:pt>
                <c:pt idx="3962">
                  <c:v>704.89555603968336</c:v>
                </c:pt>
                <c:pt idx="3963">
                  <c:v>791.53724900494888</c:v>
                </c:pt>
                <c:pt idx="3964">
                  <c:v>860.51195028704831</c:v>
                </c:pt>
                <c:pt idx="3965">
                  <c:v>1186.0403405365466</c:v>
                </c:pt>
                <c:pt idx="3966">
                  <c:v>1440.9133815306575</c:v>
                </c:pt>
                <c:pt idx="3967">
                  <c:v>1241.5622875459767</c:v>
                </c:pt>
                <c:pt idx="3968">
                  <c:v>1191.0898549427764</c:v>
                </c:pt>
                <c:pt idx="3969">
                  <c:v>1088.4693887539991</c:v>
                </c:pt>
                <c:pt idx="3970">
                  <c:v>1042.201099579474</c:v>
                </c:pt>
                <c:pt idx="3971">
                  <c:v>1094.3567036514175</c:v>
                </c:pt>
                <c:pt idx="3972">
                  <c:v>1214.6416380279056</c:v>
                </c:pt>
                <c:pt idx="3973">
                  <c:v>1025.3769553784073</c:v>
                </c:pt>
                <c:pt idx="3974">
                  <c:v>944.63014779692651</c:v>
                </c:pt>
                <c:pt idx="3975">
                  <c:v>1031.2693172667366</c:v>
                </c:pt>
                <c:pt idx="3976">
                  <c:v>884.90658085427663</c:v>
                </c:pt>
                <c:pt idx="3977">
                  <c:v>1096.0373516247053</c:v>
                </c:pt>
                <c:pt idx="3978">
                  <c:v>1172.5850627684219</c:v>
                </c:pt>
                <c:pt idx="3979">
                  <c:v>847.89447301011205</c:v>
                </c:pt>
                <c:pt idx="3980">
                  <c:v>789.01375354956167</c:v>
                </c:pt>
                <c:pt idx="3981">
                  <c:v>1000.9873718020896</c:v>
                </c:pt>
                <c:pt idx="3982">
                  <c:v>882.380561903434</c:v>
                </c:pt>
                <c:pt idx="3983">
                  <c:v>841.16431063059429</c:v>
                </c:pt>
                <c:pt idx="3984">
                  <c:v>858.83130231376026</c:v>
                </c:pt>
                <c:pt idx="3985">
                  <c:v>700.6888891155528</c:v>
                </c:pt>
                <c:pt idx="3986">
                  <c:v>775.55090529507072</c:v>
                </c:pt>
                <c:pt idx="3987">
                  <c:v>884.90658085427663</c:v>
                </c:pt>
                <c:pt idx="3988">
                  <c:v>937.89998541740874</c:v>
                </c:pt>
                <c:pt idx="3989">
                  <c:v>1010.2385061415392</c:v>
                </c:pt>
                <c:pt idx="3990">
                  <c:v>1318.9452756854262</c:v>
                </c:pt>
                <c:pt idx="3991">
                  <c:v>1334.9265724043935</c:v>
                </c:pt>
                <c:pt idx="3992">
                  <c:v>1425.7749322937896</c:v>
                </c:pt>
                <c:pt idx="3993">
                  <c:v>1255.0200888095569</c:v>
                </c:pt>
                <c:pt idx="3994">
                  <c:v>1154.0777470986118</c:v>
                </c:pt>
                <c:pt idx="3995">
                  <c:v>1150.7139276565806</c:v>
                </c:pt>
                <c:pt idx="3996">
                  <c:v>1239.0362685951341</c:v>
                </c:pt>
                <c:pt idx="3997">
                  <c:v>1118.7488107231904</c:v>
                </c:pt>
                <c:pt idx="3998">
                  <c:v>1170.9018912996787</c:v>
                </c:pt>
                <c:pt idx="3999">
                  <c:v>1096.8801991068046</c:v>
                </c:pt>
                <c:pt idx="4000">
                  <c:v>1133.0494594688701</c:v>
                </c:pt>
                <c:pt idx="4001">
                  <c:v>1149.0307561878374</c:v>
                </c:pt>
                <c:pt idx="4002">
                  <c:v>1173.4253867550658</c:v>
                </c:pt>
                <c:pt idx="4003">
                  <c:v>894.15771519372629</c:v>
                </c:pt>
                <c:pt idx="4004">
                  <c:v>831.9106527956892</c:v>
                </c:pt>
                <c:pt idx="4005">
                  <c:v>815.08903209007792</c:v>
                </c:pt>
                <c:pt idx="4006">
                  <c:v>756.20831262952743</c:v>
                </c:pt>
                <c:pt idx="4007">
                  <c:v>651.06182748990739</c:v>
                </c:pt>
                <c:pt idx="4008">
                  <c:v>672.93296260174861</c:v>
                </c:pt>
                <c:pt idx="4009">
                  <c:v>661.15580931145644</c:v>
                </c:pt>
                <c:pt idx="4010">
                  <c:v>659.47263784271308</c:v>
                </c:pt>
                <c:pt idx="4011">
                  <c:v>726.76669115152458</c:v>
                </c:pt>
                <c:pt idx="4012">
                  <c:v>751.15879822329771</c:v>
                </c:pt>
                <c:pt idx="4013">
                  <c:v>1134.7326309376133</c:v>
                </c:pt>
                <c:pt idx="4014">
                  <c:v>1068.2789016154456</c:v>
                </c:pt>
                <c:pt idx="4015">
                  <c:v>1178.4723776658402</c:v>
                </c:pt>
                <c:pt idx="4016">
                  <c:v>1194.4536743848075</c:v>
                </c:pt>
                <c:pt idx="4017">
                  <c:v>1069.1192256020897</c:v>
                </c:pt>
                <c:pt idx="4018">
                  <c:v>967.33908339995617</c:v>
                </c:pt>
                <c:pt idx="4019">
                  <c:v>927.80348010040439</c:v>
                </c:pt>
                <c:pt idx="4020">
                  <c:v>978.2759127036046</c:v>
                </c:pt>
                <c:pt idx="4021">
                  <c:v>962.29209248918164</c:v>
                </c:pt>
                <c:pt idx="4022">
                  <c:v>935.37901345747684</c:v>
                </c:pt>
                <c:pt idx="4023">
                  <c:v>915.18600282346824</c:v>
                </c:pt>
                <c:pt idx="4024">
                  <c:v>904.25169701527523</c:v>
                </c:pt>
                <c:pt idx="4025">
                  <c:v>991.73371396718471</c:v>
                </c:pt>
                <c:pt idx="4026">
                  <c:v>1129.6856400268387</c:v>
                </c:pt>
                <c:pt idx="4027">
                  <c:v>1011.9191541148271</c:v>
                </c:pt>
                <c:pt idx="4028">
                  <c:v>1019.4896404809888</c:v>
                </c:pt>
                <c:pt idx="4029">
                  <c:v>869.76308462649797</c:v>
                </c:pt>
                <c:pt idx="4030">
                  <c:v>753.68481717414022</c:v>
                </c:pt>
                <c:pt idx="4031">
                  <c:v>699.00824114226498</c:v>
                </c:pt>
                <c:pt idx="4032">
                  <c:v>651.90215147655135</c:v>
                </c:pt>
                <c:pt idx="4033">
                  <c:v>678.82027749916699</c:v>
                </c:pt>
                <c:pt idx="4034">
                  <c:v>672.09011511964934</c:v>
                </c:pt>
                <c:pt idx="4035">
                  <c:v>656.11134189613722</c:v>
                </c:pt>
                <c:pt idx="4036">
                  <c:v>741.91018737930347</c:v>
                </c:pt>
                <c:pt idx="4037">
                  <c:v>990.89338998054075</c:v>
                </c:pt>
                <c:pt idx="4038">
                  <c:v>1180.9958731212275</c:v>
                </c:pt>
                <c:pt idx="4039">
                  <c:v>1122.1151536606772</c:v>
                </c:pt>
                <c:pt idx="4040">
                  <c:v>904.25422051073065</c:v>
                </c:pt>
                <c:pt idx="4041">
                  <c:v>924.4396606583731</c:v>
                </c:pt>
                <c:pt idx="4042">
                  <c:v>881.54023791679003</c:v>
                </c:pt>
                <c:pt idx="4043">
                  <c:v>983.32290361437902</c:v>
                </c:pt>
                <c:pt idx="4044">
                  <c:v>990.05054249844136</c:v>
                </c:pt>
                <c:pt idx="4045">
                  <c:v>1037.9994796462543</c:v>
                </c:pt>
                <c:pt idx="4046">
                  <c:v>831.07032880904524</c:v>
                </c:pt>
                <c:pt idx="4047">
                  <c:v>947.99144374350215</c:v>
                </c:pt>
                <c:pt idx="4048">
                  <c:v>903.40884953317584</c:v>
                </c:pt>
                <c:pt idx="4049">
                  <c:v>867.24211266656596</c:v>
                </c:pt>
                <c:pt idx="4050">
                  <c:v>1066.5982536421577</c:v>
                </c:pt>
                <c:pt idx="4051">
                  <c:v>1167.5380718576473</c:v>
                </c:pt>
                <c:pt idx="4052">
                  <c:v>1051.4572809098343</c:v>
                </c:pt>
                <c:pt idx="4053">
                  <c:v>976.59021773940572</c:v>
                </c:pt>
                <c:pt idx="4054">
                  <c:v>753.68481717414022</c:v>
                </c:pt>
                <c:pt idx="4055">
                  <c:v>707.41905149507068</c:v>
                </c:pt>
                <c:pt idx="4056">
                  <c:v>650.218980007808</c:v>
                </c:pt>
                <c:pt idx="4057">
                  <c:v>678.82027749916699</c:v>
                </c:pt>
                <c:pt idx="4058">
                  <c:v>683.86726840994163</c:v>
                </c:pt>
                <c:pt idx="4059">
                  <c:v>678.81775400371168</c:v>
                </c:pt>
                <c:pt idx="4060">
                  <c:v>736.02034898642967</c:v>
                </c:pt>
                <c:pt idx="4061">
                  <c:v>1064.0722346913151</c:v>
                </c:pt>
                <c:pt idx="4062">
                  <c:v>1314.7411322567511</c:v>
                </c:pt>
                <c:pt idx="4063">
                  <c:v>1169.2187198309352</c:v>
                </c:pt>
                <c:pt idx="4064">
                  <c:v>1053.978252869766</c:v>
                </c:pt>
                <c:pt idx="4065">
                  <c:v>783.96423914333172</c:v>
                </c:pt>
                <c:pt idx="4066">
                  <c:v>840.32651013940563</c:v>
                </c:pt>
                <c:pt idx="4067">
                  <c:v>908.45836393940567</c:v>
                </c:pt>
                <c:pt idx="4068">
                  <c:v>978.27338920814907</c:v>
                </c:pt>
                <c:pt idx="4069">
                  <c:v>886.58975232302009</c:v>
                </c:pt>
                <c:pt idx="4070">
                  <c:v>867.24211266656596</c:v>
                </c:pt>
                <c:pt idx="4071">
                  <c:v>864.71861721117875</c:v>
                </c:pt>
                <c:pt idx="4072">
                  <c:v>964.81558794456896</c:v>
                </c:pt>
                <c:pt idx="4073">
                  <c:v>1010.2385061415392</c:v>
                </c:pt>
                <c:pt idx="4074">
                  <c:v>1041.3607755928301</c:v>
                </c:pt>
                <c:pt idx="4075">
                  <c:v>1166.6952243755479</c:v>
                </c:pt>
                <c:pt idx="4076">
                  <c:v>1081.7392263744814</c:v>
                </c:pt>
                <c:pt idx="4077">
                  <c:v>946.31079577021433</c:v>
                </c:pt>
                <c:pt idx="4078">
                  <c:v>811.72521264804686</c:v>
                </c:pt>
                <c:pt idx="4079">
                  <c:v>664.52215224894292</c:v>
                </c:pt>
                <c:pt idx="4080">
                  <c:v>678.82027749916699</c:v>
                </c:pt>
                <c:pt idx="4081">
                  <c:v>695.64442170023381</c:v>
                </c:pt>
                <c:pt idx="4082">
                  <c:v>665.36247623558688</c:v>
                </c:pt>
                <c:pt idx="4083">
                  <c:v>686.39076386532884</c:v>
                </c:pt>
                <c:pt idx="4084">
                  <c:v>781.44074368794452</c:v>
                </c:pt>
                <c:pt idx="4085">
                  <c:v>1031.2693172667366</c:v>
                </c:pt>
                <c:pt idx="4086">
                  <c:v>1310.5344653326206</c:v>
                </c:pt>
                <c:pt idx="4087">
                  <c:v>1073.3284160216756</c:v>
                </c:pt>
                <c:pt idx="4088">
                  <c:v>960.6089210204384</c:v>
                </c:pt>
                <c:pt idx="4089">
                  <c:v>853.78431140298585</c:v>
                </c:pt>
                <c:pt idx="4090">
                  <c:v>818.45537502756451</c:v>
                </c:pt>
                <c:pt idx="4091">
                  <c:v>941.26128136398449</c:v>
                </c:pt>
                <c:pt idx="4092">
                  <c:v>1083.4223978432246</c:v>
                </c:pt>
                <c:pt idx="4093">
                  <c:v>960.6089210204384</c:v>
                </c:pt>
                <c:pt idx="4094">
                  <c:v>871.4462560952411</c:v>
                </c:pt>
                <c:pt idx="4095">
                  <c:v>911.82218338143696</c:v>
                </c:pt>
                <c:pt idx="4096">
                  <c:v>905.09454449737461</c:v>
                </c:pt>
                <c:pt idx="4097">
                  <c:v>948.83429122560153</c:v>
                </c:pt>
                <c:pt idx="4098">
                  <c:v>1090.9903607139308</c:v>
                </c:pt>
                <c:pt idx="4099">
                  <c:v>1131.3662880001266</c:v>
                </c:pt>
                <c:pt idx="4100">
                  <c:v>1127.159621075996</c:v>
                </c:pt>
                <c:pt idx="4101">
                  <c:v>634.23768328884069</c:v>
                </c:pt>
                <c:pt idx="4102">
                  <c:v>96.735674786814386</c:v>
                </c:pt>
                <c:pt idx="4103">
                  <c:v>1170.9018912996787</c:v>
                </c:pt>
                <c:pt idx="4104">
                  <c:v>353.28936375421335</c:v>
                </c:pt>
                <c:pt idx="4105">
                  <c:v>132.06208766678034</c:v>
                </c:pt>
                <c:pt idx="4106">
                  <c:v>110.19347605039452</c:v>
                </c:pt>
                <c:pt idx="4107">
                  <c:v>105.98680912626401</c:v>
                </c:pt>
                <c:pt idx="4108">
                  <c:v>87.482016951909387</c:v>
                </c:pt>
                <c:pt idx="4109">
                  <c:v>73.181368206229919</c:v>
                </c:pt>
                <c:pt idx="4110">
                  <c:v>902.57104904198741</c:v>
                </c:pt>
                <c:pt idx="4111">
                  <c:v>3526.1659986580712</c:v>
                </c:pt>
                <c:pt idx="4112">
                  <c:v>1716.8172336499661</c:v>
                </c:pt>
                <c:pt idx="4113">
                  <c:v>1083.4198743477691</c:v>
                </c:pt>
                <c:pt idx="4114">
                  <c:v>959.77112052924986</c:v>
                </c:pt>
                <c:pt idx="4115">
                  <c:v>907.61803995276182</c:v>
                </c:pt>
                <c:pt idx="4116">
                  <c:v>828.54683335365803</c:v>
                </c:pt>
                <c:pt idx="4117">
                  <c:v>867.24211266656596</c:v>
                </c:pt>
                <c:pt idx="4118">
                  <c:v>818.45537502756451</c:v>
                </c:pt>
                <c:pt idx="4119">
                  <c:v>828.54935684911345</c:v>
                </c:pt>
                <c:pt idx="4120">
                  <c:v>914.34567883682416</c:v>
                </c:pt>
                <c:pt idx="4121">
                  <c:v>861.35479776914769</c:v>
                </c:pt>
                <c:pt idx="4122">
                  <c:v>987.52704704305404</c:v>
                </c:pt>
                <c:pt idx="4123">
                  <c:v>960.6089210204384</c:v>
                </c:pt>
                <c:pt idx="4124">
                  <c:v>960.61144451589382</c:v>
                </c:pt>
                <c:pt idx="4125">
                  <c:v>913.50535485018031</c:v>
                </c:pt>
                <c:pt idx="4126">
                  <c:v>840.32398664395032</c:v>
                </c:pt>
                <c:pt idx="4127">
                  <c:v>780.60041970130055</c:v>
                </c:pt>
                <c:pt idx="4128">
                  <c:v>725.92636716488062</c:v>
                </c:pt>
                <c:pt idx="4129">
                  <c:v>699.84856512890894</c:v>
                </c:pt>
                <c:pt idx="4130">
                  <c:v>654.42564693193867</c:v>
                </c:pt>
                <c:pt idx="4131">
                  <c:v>659.47263784271308</c:v>
                </c:pt>
                <c:pt idx="4132">
                  <c:v>651.05930399445197</c:v>
                </c:pt>
                <c:pt idx="4133">
                  <c:v>926.96315611376042</c:v>
                </c:pt>
                <c:pt idx="4134">
                  <c:v>1011.0788301281831</c:v>
                </c:pt>
                <c:pt idx="4135">
                  <c:v>1054.8211003518657</c:v>
                </c:pt>
                <c:pt idx="4136">
                  <c:v>1002.6680197753776</c:v>
                </c:pt>
                <c:pt idx="4137">
                  <c:v>873.96975155062842</c:v>
                </c:pt>
                <c:pt idx="4138">
                  <c:v>877.33357099265959</c:v>
                </c:pt>
                <c:pt idx="4139">
                  <c:v>927.80600359585981</c:v>
                </c:pt>
                <c:pt idx="4140">
                  <c:v>997.62355236005828</c:v>
                </c:pt>
                <c:pt idx="4141">
                  <c:v>970.70290284198734</c:v>
                </c:pt>
                <c:pt idx="4142">
                  <c:v>916.86665079675618</c:v>
                </c:pt>
                <c:pt idx="4143">
                  <c:v>935.37648996202142</c:v>
                </c:pt>
                <c:pt idx="4144">
                  <c:v>979.95656067689242</c:v>
                </c:pt>
                <c:pt idx="4145">
                  <c:v>1095.1970276380614</c:v>
                </c:pt>
                <c:pt idx="4146">
                  <c:v>1070.8049205662885</c:v>
                </c:pt>
                <c:pt idx="4147">
                  <c:v>1154.9205945807112</c:v>
                </c:pt>
                <c:pt idx="4148">
                  <c:v>1186.0428640320019</c:v>
                </c:pt>
                <c:pt idx="4149">
                  <c:v>1022.0156594318315</c:v>
                </c:pt>
                <c:pt idx="4150">
                  <c:v>957.24510157840723</c:v>
                </c:pt>
                <c:pt idx="4151">
                  <c:v>882.38308539888942</c:v>
                </c:pt>
                <c:pt idx="4152">
                  <c:v>852.09861643878719</c:v>
                </c:pt>
                <c:pt idx="4153">
                  <c:v>869.76560812195316</c:v>
                </c:pt>
                <c:pt idx="4154">
                  <c:v>813.4083841167901</c:v>
                </c:pt>
                <c:pt idx="4155">
                  <c:v>829.38968083575742</c:v>
                </c:pt>
                <c:pt idx="4156">
                  <c:v>847.89447301011205</c:v>
                </c:pt>
                <c:pt idx="4157">
                  <c:v>957.24510157840723</c:v>
                </c:pt>
                <c:pt idx="4158">
                  <c:v>1027.9029743292499</c:v>
                </c:pt>
                <c:pt idx="4159">
                  <c:v>1085.9433698031564</c:v>
                </c:pt>
                <c:pt idx="4160">
                  <c:v>1081.7367028790259</c:v>
                </c:pt>
                <c:pt idx="4161">
                  <c:v>1029.5861457979931</c:v>
                </c:pt>
                <c:pt idx="4162">
                  <c:v>980.79940815899181</c:v>
                </c:pt>
                <c:pt idx="4163">
                  <c:v>1074.1687400083194</c:v>
                </c:pt>
                <c:pt idx="4164">
                  <c:v>1061.5512627313833</c:v>
                </c:pt>
                <c:pt idx="4165">
                  <c:v>1016.9686685210571</c:v>
                </c:pt>
                <c:pt idx="4166">
                  <c:v>949.67713870770092</c:v>
                </c:pt>
                <c:pt idx="4167">
                  <c:v>960.61144451589382</c:v>
                </c:pt>
                <c:pt idx="4168">
                  <c:v>1133.0494594688701</c:v>
                </c:pt>
                <c:pt idx="4169">
                  <c:v>1327.3586095336873</c:v>
                </c:pt>
                <c:pt idx="4170">
                  <c:v>1249.9730978987823</c:v>
                </c:pt>
                <c:pt idx="4171">
                  <c:v>1107.8145049149975</c:v>
                </c:pt>
                <c:pt idx="4172">
                  <c:v>990.89338998054075</c:v>
                </c:pt>
                <c:pt idx="4173">
                  <c:v>872.28910357734048</c:v>
                </c:pt>
                <c:pt idx="4174">
                  <c:v>798.26488788901122</c:v>
                </c:pt>
                <c:pt idx="4175">
                  <c:v>782.28611466549933</c:v>
                </c:pt>
                <c:pt idx="4176">
                  <c:v>764.61912298233312</c:v>
                </c:pt>
                <c:pt idx="4177">
                  <c:v>696.48726918233308</c:v>
                </c:pt>
                <c:pt idx="4178">
                  <c:v>689.75710680281531</c:v>
                </c:pt>
                <c:pt idx="4179">
                  <c:v>692.28060225820275</c:v>
                </c:pt>
                <c:pt idx="4180">
                  <c:v>699.85108862436425</c:v>
                </c:pt>
                <c:pt idx="4181">
                  <c:v>852.09861643878719</c:v>
                </c:pt>
                <c:pt idx="4182">
                  <c:v>1005.1915152307648</c:v>
                </c:pt>
                <c:pt idx="4183">
                  <c:v>1145.6669367458062</c:v>
                </c:pt>
                <c:pt idx="4184">
                  <c:v>1131.3688114955821</c:v>
                </c:pt>
                <c:pt idx="4185">
                  <c:v>1128.0024685580954</c:v>
                </c:pt>
                <c:pt idx="4186">
                  <c:v>969.86257885534337</c:v>
                </c:pt>
                <c:pt idx="4187">
                  <c:v>978.2759127036046</c:v>
                </c:pt>
                <c:pt idx="4188">
                  <c:v>1052.2976048964783</c:v>
                </c:pt>
                <c:pt idx="4189">
                  <c:v>911.82470687689249</c:v>
                </c:pt>
                <c:pt idx="4190">
                  <c:v>894.99803918037014</c:v>
                </c:pt>
                <c:pt idx="4191">
                  <c:v>910.98185939479299</c:v>
                </c:pt>
                <c:pt idx="4192">
                  <c:v>921.07836471179735</c:v>
                </c:pt>
                <c:pt idx="4193">
                  <c:v>1007.715010686152</c:v>
                </c:pt>
                <c:pt idx="4194">
                  <c:v>1112.8589723303166</c:v>
                </c:pt>
                <c:pt idx="4195">
                  <c:v>993.41688543592795</c:v>
                </c:pt>
                <c:pt idx="4196">
                  <c:v>996.78070487795912</c:v>
                </c:pt>
                <c:pt idx="4197">
                  <c:v>917.70949827885534</c:v>
                </c:pt>
                <c:pt idx="4198">
                  <c:v>739.38416842846073</c:v>
                </c:pt>
                <c:pt idx="4199">
                  <c:v>738.54132094636145</c:v>
                </c:pt>
                <c:pt idx="4200">
                  <c:v>717.5130333166195</c:v>
                </c:pt>
                <c:pt idx="4201">
                  <c:v>667.04564770433035</c:v>
                </c:pt>
                <c:pt idx="4202">
                  <c:v>664.52215224894292</c:v>
                </c:pt>
                <c:pt idx="4203">
                  <c:v>728.44986262026782</c:v>
                </c:pt>
                <c:pt idx="4204">
                  <c:v>791.53472550949346</c:v>
                </c:pt>
                <c:pt idx="4205">
                  <c:v>1043.8867945436727</c:v>
                </c:pt>
                <c:pt idx="4206">
                  <c:v>1120.4319821919339</c:v>
                </c:pt>
                <c:pt idx="4207">
                  <c:v>1207.0711516617437</c:v>
                </c:pt>
                <c:pt idx="4208">
                  <c:v>936.21933744412081</c:v>
                </c:pt>
                <c:pt idx="4209">
                  <c:v>942.1066523415393</c:v>
                </c:pt>
                <c:pt idx="4210">
                  <c:v>888.27292379176333</c:v>
                </c:pt>
                <c:pt idx="4211">
                  <c:v>936.21681394866528</c:v>
                </c:pt>
                <c:pt idx="4212">
                  <c:v>994.25468592711638</c:v>
                </c:pt>
                <c:pt idx="4213">
                  <c:v>937.89998541740874</c:v>
                </c:pt>
                <c:pt idx="4214">
                  <c:v>921.07331772088651</c:v>
                </c:pt>
                <c:pt idx="4215">
                  <c:v>909.29868792604964</c:v>
                </c:pt>
                <c:pt idx="4216">
                  <c:v>944.62762430147097</c:v>
                </c:pt>
                <c:pt idx="4217">
                  <c:v>990.89086648508533</c:v>
                </c:pt>
                <c:pt idx="4218">
                  <c:v>1152.3970991253238</c:v>
                </c:pt>
                <c:pt idx="4219">
                  <c:v>1267.6350425910377</c:v>
                </c:pt>
                <c:pt idx="4220">
                  <c:v>1260.9048802115199</c:v>
                </c:pt>
                <c:pt idx="4221">
                  <c:v>1159.1247380093864</c:v>
                </c:pt>
                <c:pt idx="4222">
                  <c:v>1000.9848483066341</c:v>
                </c:pt>
                <c:pt idx="4223">
                  <c:v>898.36690561331216</c:v>
                </c:pt>
                <c:pt idx="4224">
                  <c:v>872.28658008188495</c:v>
                </c:pt>
                <c:pt idx="4225">
                  <c:v>836.11731971981987</c:v>
                </c:pt>
                <c:pt idx="4226">
                  <c:v>793.21789697823669</c:v>
                </c:pt>
                <c:pt idx="4227">
                  <c:v>826.02081440281552</c:v>
                </c:pt>
                <c:pt idx="4228">
                  <c:v>940.42095737734053</c:v>
                </c:pt>
                <c:pt idx="4229">
                  <c:v>1063.2319107046712</c:v>
                </c:pt>
                <c:pt idx="4230">
                  <c:v>1455.2165537717926</c:v>
                </c:pt>
                <c:pt idx="4231">
                  <c:v>1253.3343938453581</c:v>
                </c:pt>
                <c:pt idx="4232">
                  <c:v>1090.9903607139308</c:v>
                </c:pt>
                <c:pt idx="4233">
                  <c:v>1069.121749097545</c:v>
                </c:pt>
                <c:pt idx="4234">
                  <c:v>960.61144451589382</c:v>
                </c:pt>
                <c:pt idx="4235">
                  <c:v>1046.4077665036045</c:v>
                </c:pt>
                <c:pt idx="4236">
                  <c:v>1076.6922354637068</c:v>
                </c:pt>
                <c:pt idx="4237">
                  <c:v>995.10005690467119</c:v>
                </c:pt>
                <c:pt idx="4238">
                  <c:v>934.53616597537746</c:v>
                </c:pt>
                <c:pt idx="4239">
                  <c:v>887.43007630966395</c:v>
                </c:pt>
                <c:pt idx="4240">
                  <c:v>920.23551722969796</c:v>
                </c:pt>
                <c:pt idx="4241">
                  <c:v>1006.8746866995081</c:v>
                </c:pt>
                <c:pt idx="4242">
                  <c:v>1056.5042718206089</c:v>
                </c:pt>
                <c:pt idx="4243">
                  <c:v>1149.0332796832927</c:v>
                </c:pt>
                <c:pt idx="4244">
                  <c:v>1175.108558223809</c:v>
                </c:pt>
                <c:pt idx="4245">
                  <c:v>970.70542633744276</c:v>
                </c:pt>
                <c:pt idx="4246">
                  <c:v>875.65292301937166</c:v>
                </c:pt>
                <c:pt idx="4247">
                  <c:v>804.99252677307368</c:v>
                </c:pt>
                <c:pt idx="4248">
                  <c:v>741.06481640174866</c:v>
                </c:pt>
                <c:pt idx="4249">
                  <c:v>773.03245683059413</c:v>
                </c:pt>
                <c:pt idx="4250">
                  <c:v>697.32506967352174</c:v>
                </c:pt>
                <c:pt idx="4251">
                  <c:v>689.75458330735989</c:v>
                </c:pt>
                <c:pt idx="4252">
                  <c:v>757.04863661617151</c:v>
                </c:pt>
                <c:pt idx="4253">
                  <c:v>1006.8746866995081</c:v>
                </c:pt>
                <c:pt idx="4254">
                  <c:v>1207.0711516617437</c:v>
                </c:pt>
                <c:pt idx="4255">
                  <c:v>1104.4506854729664</c:v>
                </c:pt>
                <c:pt idx="4256">
                  <c:v>980.79940815899181</c:v>
                </c:pt>
                <c:pt idx="4257">
                  <c:v>905.09454449737461</c:v>
                </c:pt>
                <c:pt idx="4258">
                  <c:v>889.1132477784073</c:v>
                </c:pt>
                <c:pt idx="4259">
                  <c:v>1001.8276957887335</c:v>
                </c:pt>
                <c:pt idx="4260">
                  <c:v>1094.354180155962</c:v>
                </c:pt>
                <c:pt idx="4261">
                  <c:v>928.64632758250366</c:v>
                </c:pt>
                <c:pt idx="4262">
                  <c:v>680.50092547245504</c:v>
                </c:pt>
                <c:pt idx="4263">
                  <c:v>1071.6427210574768</c:v>
                </c:pt>
                <c:pt idx="4264">
                  <c:v>916.02885030556752</c:v>
                </c:pt>
                <c:pt idx="4265">
                  <c:v>1006.0343627128641</c:v>
                </c:pt>
                <c:pt idx="4266">
                  <c:v>1083.4223978432246</c:v>
                </c:pt>
                <c:pt idx="4267">
                  <c:v>1075.8519114770629</c:v>
                </c:pt>
                <c:pt idx="4268">
                  <c:v>1175.1060347283537</c:v>
                </c:pt>
                <c:pt idx="4269">
                  <c:v>1001.8276957887335</c:v>
                </c:pt>
                <c:pt idx="4270">
                  <c:v>816.76968006336574</c:v>
                </c:pt>
                <c:pt idx="4271">
                  <c:v>777.23407676381396</c:v>
                </c:pt>
                <c:pt idx="4272">
                  <c:v>770.50896137520704</c:v>
                </c:pt>
                <c:pt idx="4273">
                  <c:v>699.84856512890894</c:v>
                </c:pt>
                <c:pt idx="4274">
                  <c:v>741.90766388384793</c:v>
                </c:pt>
                <c:pt idx="4275">
                  <c:v>773.87278081723821</c:v>
                </c:pt>
                <c:pt idx="4276">
                  <c:v>797.42456390236737</c:v>
                </c:pt>
                <c:pt idx="4277">
                  <c:v>1180.9958731212275</c:v>
                </c:pt>
                <c:pt idx="4278">
                  <c:v>1327.3586095336873</c:v>
                </c:pt>
                <c:pt idx="4279">
                  <c:v>1224.7356198494545</c:v>
                </c:pt>
                <c:pt idx="4280">
                  <c:v>1121.2723061785778</c:v>
                </c:pt>
                <c:pt idx="4281">
                  <c:v>928.64632758250366</c:v>
                </c:pt>
                <c:pt idx="4282">
                  <c:v>884.90405735882121</c:v>
                </c:pt>
                <c:pt idx="4283">
                  <c:v>1001.8276957887335</c:v>
                </c:pt>
                <c:pt idx="4284">
                  <c:v>993.41688543592795</c:v>
                </c:pt>
                <c:pt idx="4285">
                  <c:v>937.05713793530924</c:v>
                </c:pt>
                <c:pt idx="4286">
                  <c:v>929.48917506460305</c:v>
                </c:pt>
                <c:pt idx="4287">
                  <c:v>1016.9686685210571</c:v>
                </c:pt>
                <c:pt idx="4288">
                  <c:v>921.9186886984412</c:v>
                </c:pt>
                <c:pt idx="4289">
                  <c:v>1047.2531374811592</c:v>
                </c:pt>
                <c:pt idx="4290">
                  <c:v>1103.6103614863225</c:v>
                </c:pt>
                <c:pt idx="4291">
                  <c:v>1238.19594460849</c:v>
                </c:pt>
                <c:pt idx="4292">
                  <c:v>1199.5006652955822</c:v>
                </c:pt>
                <c:pt idx="4293">
                  <c:v>1127.1646680669069</c:v>
                </c:pt>
                <c:pt idx="4294">
                  <c:v>928.64632758250366</c:v>
                </c:pt>
                <c:pt idx="4295">
                  <c:v>878.17641847475886</c:v>
                </c:pt>
                <c:pt idx="4296">
                  <c:v>842.84748209933753</c:v>
                </c:pt>
                <c:pt idx="4297">
                  <c:v>775.55595228598156</c:v>
                </c:pt>
                <c:pt idx="4298">
                  <c:v>773.87025732178279</c:v>
                </c:pt>
                <c:pt idx="4299">
                  <c:v>809.20171719265954</c:v>
                </c:pt>
                <c:pt idx="4300">
                  <c:v>903.41137302863126</c:v>
                </c:pt>
                <c:pt idx="4301">
                  <c:v>1018.6493164943449</c:v>
                </c:pt>
                <c:pt idx="4302">
                  <c:v>1282.776015323361</c:v>
                </c:pt>
                <c:pt idx="4303">
                  <c:v>1273.5248809839115</c:v>
                </c:pt>
                <c:pt idx="4304">
                  <c:v>1133.8897834555139</c:v>
                </c:pt>
                <c:pt idx="4305">
                  <c:v>959.76859703379444</c:v>
                </c:pt>
                <c:pt idx="4306">
                  <c:v>955.56193010966388</c:v>
                </c:pt>
                <c:pt idx="4307">
                  <c:v>942.94445283272773</c:v>
                </c:pt>
                <c:pt idx="4308">
                  <c:v>1051.4572809098343</c:v>
                </c:pt>
                <c:pt idx="4309">
                  <c:v>975.75241724821717</c:v>
                </c:pt>
                <c:pt idx="4310">
                  <c:v>989.21021851179728</c:v>
                </c:pt>
                <c:pt idx="4311">
                  <c:v>947.99144374350215</c:v>
                </c:pt>
                <c:pt idx="4312">
                  <c:v>855.46495937627378</c:v>
                </c:pt>
                <c:pt idx="4313">
                  <c:v>988.36989452515343</c:v>
                </c:pt>
                <c:pt idx="4314">
                  <c:v>1113.701819812416</c:v>
                </c:pt>
                <c:pt idx="4315">
                  <c:v>1172.5825392729664</c:v>
                </c:pt>
                <c:pt idx="4316">
                  <c:v>1157.446613531554</c:v>
                </c:pt>
                <c:pt idx="4317">
                  <c:v>993.41436194047253</c:v>
                </c:pt>
                <c:pt idx="4318">
                  <c:v>799.94805935775457</c:v>
                </c:pt>
                <c:pt idx="4319">
                  <c:v>718.355880798719</c:v>
                </c:pt>
                <c:pt idx="4320">
                  <c:v>685.54791638322945</c:v>
                </c:pt>
                <c:pt idx="4321">
                  <c:v>682.18409694119828</c:v>
                </c:pt>
                <c:pt idx="4322">
                  <c:v>725.92384366942531</c:v>
                </c:pt>
                <c:pt idx="4323">
                  <c:v>668.72629567761817</c:v>
                </c:pt>
                <c:pt idx="4324">
                  <c:v>704.89807953513889</c:v>
                </c:pt>
                <c:pt idx="4325">
                  <c:v>1002.670543270833</c:v>
                </c:pt>
                <c:pt idx="4326">
                  <c:v>1027.0601268471505</c:v>
                </c:pt>
                <c:pt idx="4327">
                  <c:v>1067.4360541333465</c:v>
                </c:pt>
                <c:pt idx="4328">
                  <c:v>1103.607837990867</c:v>
                </c:pt>
                <c:pt idx="4329">
                  <c:v>969.02477836415494</c:v>
                </c:pt>
                <c:pt idx="4330">
                  <c:v>942.94697632818315</c:v>
                </c:pt>
                <c:pt idx="4331">
                  <c:v>934.53364247992204</c:v>
                </c:pt>
                <c:pt idx="4332">
                  <c:v>1054.8185768564101</c:v>
                </c:pt>
                <c:pt idx="4333">
                  <c:v>916.8716977876669</c:v>
                </c:pt>
                <c:pt idx="4334">
                  <c:v>905.93234498856305</c:v>
                </c:pt>
                <c:pt idx="4335">
                  <c:v>974.06924577947393</c:v>
                </c:pt>
                <c:pt idx="4336">
                  <c:v>936.21933744412081</c:v>
                </c:pt>
                <c:pt idx="4337">
                  <c:v>941.26380485943992</c:v>
                </c:pt>
                <c:pt idx="4338">
                  <c:v>1133.8897834555139</c:v>
                </c:pt>
                <c:pt idx="4339">
                  <c:v>1015.2854970523138</c:v>
                </c:pt>
                <c:pt idx="4340">
                  <c:v>873.12942756398445</c:v>
                </c:pt>
                <c:pt idx="4341">
                  <c:v>797.42456390236737</c:v>
                </c:pt>
                <c:pt idx="4342">
                  <c:v>757.88896060281547</c:v>
                </c:pt>
                <c:pt idx="4343">
                  <c:v>742.75051136594732</c:v>
                </c:pt>
                <c:pt idx="4344">
                  <c:v>716.67523282543107</c:v>
                </c:pt>
                <c:pt idx="4345">
                  <c:v>651.90215147655135</c:v>
                </c:pt>
                <c:pt idx="4346">
                  <c:v>630.87638734226505</c:v>
                </c:pt>
                <c:pt idx="4347">
                  <c:v>684.71011589204079</c:v>
                </c:pt>
                <c:pt idx="4348">
                  <c:v>659.4751613381685</c:v>
                </c:pt>
                <c:pt idx="4349">
                  <c:v>738.54384444181687</c:v>
                </c:pt>
                <c:pt idx="4350">
                  <c:v>795.74391592907944</c:v>
                </c:pt>
                <c:pt idx="4351">
                  <c:v>992.57403795382857</c:v>
                </c:pt>
                <c:pt idx="4352">
                  <c:v>999.30420033334633</c:v>
                </c:pt>
                <c:pt idx="4353">
                  <c:v>924.4396606583731</c:v>
                </c:pt>
                <c:pt idx="4354">
                  <c:v>932.01267051999025</c:v>
                </c:pt>
                <c:pt idx="4355">
                  <c:v>930.32949905124701</c:v>
                </c:pt>
                <c:pt idx="4356">
                  <c:v>854.62463538962982</c:v>
                </c:pt>
                <c:pt idx="4357">
                  <c:v>918.55234576095472</c:v>
                </c:pt>
                <c:pt idx="4358">
                  <c:v>736.86067297307352</c:v>
                </c:pt>
                <c:pt idx="4359">
                  <c:v>846.2113015413687</c:v>
                </c:pt>
                <c:pt idx="4360">
                  <c:v>864.71861721117875</c:v>
                </c:pt>
                <c:pt idx="4361">
                  <c:v>945.47047178357036</c:v>
                </c:pt>
                <c:pt idx="4362">
                  <c:v>1073.3258925262203</c:v>
                </c:pt>
                <c:pt idx="4363">
                  <c:v>1063.2344342001265</c:v>
                </c:pt>
                <c:pt idx="4364">
                  <c:v>922.75648918962975</c:v>
                </c:pt>
                <c:pt idx="4365">
                  <c:v>847.05162552801255</c:v>
                </c:pt>
                <c:pt idx="4366">
                  <c:v>818.45537502756451</c:v>
                </c:pt>
                <c:pt idx="4367">
                  <c:v>660.31296182935705</c:v>
                </c:pt>
                <c:pt idx="4368">
                  <c:v>681.34377295455431</c:v>
                </c:pt>
                <c:pt idx="4369">
                  <c:v>614.05224314119823</c:v>
                </c:pt>
                <c:pt idx="4370">
                  <c:v>655.26597091858264</c:v>
                </c:pt>
                <c:pt idx="4371">
                  <c:v>662.83898078019968</c:v>
                </c:pt>
                <c:pt idx="4372">
                  <c:v>711.62571841920112</c:v>
                </c:pt>
                <c:pt idx="4373">
                  <c:v>806.6756982418168</c:v>
                </c:pt>
                <c:pt idx="4374">
                  <c:v>1042.201099579474</c:v>
                </c:pt>
                <c:pt idx="4375">
                  <c:v>1000.9873718020896</c:v>
                </c:pt>
                <c:pt idx="4376">
                  <c:v>910.98185939479299</c:v>
                </c:pt>
                <c:pt idx="4377">
                  <c:v>863.8782932245349</c:v>
                </c:pt>
                <c:pt idx="4378">
                  <c:v>799.10773537111061</c:v>
                </c:pt>
                <c:pt idx="4379">
                  <c:v>884.90405735882121</c:v>
                </c:pt>
                <c:pt idx="4380">
                  <c:v>969.86257885534337</c:v>
                </c:pt>
                <c:pt idx="4381">
                  <c:v>882.38308539888942</c:v>
                </c:pt>
                <c:pt idx="4382">
                  <c:v>873.97227504608384</c:v>
                </c:pt>
                <c:pt idx="4383">
                  <c:v>899.20470610450081</c:v>
                </c:pt>
                <c:pt idx="4384">
                  <c:v>826.02333789827082</c:v>
                </c:pt>
                <c:pt idx="4385">
                  <c:v>839.48366265730635</c:v>
                </c:pt>
                <c:pt idx="4386">
                  <c:v>946.30827227475891</c:v>
                </c:pt>
                <c:pt idx="4387">
                  <c:v>1178.4723776658402</c:v>
                </c:pt>
                <c:pt idx="4388">
                  <c:v>1030.4264697846372</c:v>
                </c:pt>
                <c:pt idx="4389">
                  <c:v>863.03544574243551</c:v>
                </c:pt>
                <c:pt idx="4390">
                  <c:v>828.54683335365803</c:v>
                </c:pt>
                <c:pt idx="4391">
                  <c:v>674.61361057503655</c:v>
                </c:pt>
                <c:pt idx="4392">
                  <c:v>635.08053077094007</c:v>
                </c:pt>
                <c:pt idx="4393">
                  <c:v>635.08053077094007</c:v>
                </c:pt>
                <c:pt idx="4394">
                  <c:v>640.96784566835856</c:v>
                </c:pt>
                <c:pt idx="4395">
                  <c:v>668.72629567761817</c:v>
                </c:pt>
                <c:pt idx="4396">
                  <c:v>691.44027827155867</c:v>
                </c:pt>
                <c:pt idx="4397">
                  <c:v>732.65400604894307</c:v>
                </c:pt>
                <c:pt idx="4398">
                  <c:v>1072.4880920350317</c:v>
                </c:pt>
                <c:pt idx="4399">
                  <c:v>960.6089210204384</c:v>
                </c:pt>
                <c:pt idx="4400">
                  <c:v>832.75350027778859</c:v>
                </c:pt>
                <c:pt idx="4401">
                  <c:v>870.60593210859713</c:v>
                </c:pt>
                <c:pt idx="4402">
                  <c:v>836.95764370646373</c:v>
                </c:pt>
                <c:pt idx="4403">
                  <c:v>788.17342956291759</c:v>
                </c:pt>
                <c:pt idx="4404">
                  <c:v>1052.2950814010228</c:v>
                </c:pt>
                <c:pt idx="4405">
                  <c:v>803.31440229524094</c:v>
                </c:pt>
                <c:pt idx="4406">
                  <c:v>889.11072428295188</c:v>
                </c:pt>
                <c:pt idx="4407">
                  <c:v>908.45836393940567</c:v>
                </c:pt>
                <c:pt idx="4408">
                  <c:v>803.31187879978563</c:v>
                </c:pt>
                <c:pt idx="4409">
                  <c:v>931.16982303789086</c:v>
                </c:pt>
                <c:pt idx="4410">
                  <c:v>1070.802397070833</c:v>
                </c:pt>
                <c:pt idx="4411">
                  <c:v>1001.8302192841891</c:v>
                </c:pt>
                <c:pt idx="4412">
                  <c:v>1013.6048490790258</c:v>
                </c:pt>
                <c:pt idx="4413">
                  <c:v>889.11072428295188</c:v>
                </c:pt>
                <c:pt idx="4414">
                  <c:v>804.15472628188502</c:v>
                </c:pt>
                <c:pt idx="4415">
                  <c:v>683.86726840994163</c:v>
                </c:pt>
                <c:pt idx="4416">
                  <c:v>640.96784566835856</c:v>
                </c:pt>
                <c:pt idx="4417">
                  <c:v>665.36247623558688</c:v>
                </c:pt>
                <c:pt idx="4418">
                  <c:v>665.3649997310423</c:v>
                </c:pt>
                <c:pt idx="4419">
                  <c:v>579.56363075242086</c:v>
                </c:pt>
                <c:pt idx="4420">
                  <c:v>751.16132171875302</c:v>
                </c:pt>
                <c:pt idx="4421">
                  <c:v>726.76921464698</c:v>
                </c:pt>
                <c:pt idx="4422">
                  <c:v>1022.013135936376</c:v>
                </c:pt>
                <c:pt idx="4423">
                  <c:v>967.33908339995617</c:v>
                </c:pt>
                <c:pt idx="4424">
                  <c:v>889.95104826959573</c:v>
                </c:pt>
                <c:pt idx="4425">
                  <c:v>752.00164570539698</c:v>
                </c:pt>
                <c:pt idx="4426">
                  <c:v>930.32697555579159</c:v>
                </c:pt>
                <c:pt idx="4427">
                  <c:v>985.84639906976622</c:v>
                </c:pt>
                <c:pt idx="4428">
                  <c:v>855.46495937627378</c:v>
                </c:pt>
                <c:pt idx="4429">
                  <c:v>754.52514116078419</c:v>
                </c:pt>
                <c:pt idx="4430">
                  <c:v>802.47155481314178</c:v>
                </c:pt>
                <c:pt idx="4431">
                  <c:v>765.46197046443251</c:v>
                </c:pt>
                <c:pt idx="4432">
                  <c:v>799.94805935775457</c:v>
                </c:pt>
                <c:pt idx="4433">
                  <c:v>836.96016720191915</c:v>
                </c:pt>
                <c:pt idx="4434">
                  <c:v>979.95908417234784</c:v>
                </c:pt>
                <c:pt idx="4435">
                  <c:v>1140.6199458350316</c:v>
                </c:pt>
                <c:pt idx="4436">
                  <c:v>1020.3350114585436</c:v>
                </c:pt>
                <c:pt idx="4437">
                  <c:v>893.31739120708232</c:v>
                </c:pt>
                <c:pt idx="4438">
                  <c:v>720.03652877200682</c:v>
                </c:pt>
                <c:pt idx="4439">
                  <c:v>640.96532217290314</c:v>
                </c:pt>
                <c:pt idx="4440">
                  <c:v>682.18157344574297</c:v>
                </c:pt>
                <c:pt idx="4441">
                  <c:v>630.87638734226493</c:v>
                </c:pt>
                <c:pt idx="4442">
                  <c:v>655.26849441403806</c:v>
                </c:pt>
                <c:pt idx="4443">
                  <c:v>676.29678204377979</c:v>
                </c:pt>
                <c:pt idx="4444">
                  <c:v>697.32506967352174</c:v>
                </c:pt>
                <c:pt idx="4445">
                  <c:v>772.18960934849497</c:v>
                </c:pt>
                <c:pt idx="4446">
                  <c:v>938.74030940405271</c:v>
                </c:pt>
                <c:pt idx="4447">
                  <c:v>836.11984321527518</c:v>
                </c:pt>
                <c:pt idx="4448">
                  <c:v>783.96676263878726</c:v>
                </c:pt>
                <c:pt idx="4449">
                  <c:v>791.53724900494888</c:v>
                </c:pt>
                <c:pt idx="4450">
                  <c:v>787.33310557627374</c:v>
                </c:pt>
                <c:pt idx="4451">
                  <c:v>822.65951845623977</c:v>
                </c:pt>
                <c:pt idx="4452">
                  <c:v>894.16023868918171</c:v>
                </c:pt>
                <c:pt idx="4453">
                  <c:v>836.11984321527518</c:v>
                </c:pt>
                <c:pt idx="4454">
                  <c:v>782.28359117004379</c:v>
                </c:pt>
                <c:pt idx="4455">
                  <c:v>754.52514116078419</c:v>
                </c:pt>
                <c:pt idx="4456">
                  <c:v>827.70650936701418</c:v>
                </c:pt>
                <c:pt idx="4457">
                  <c:v>873.13195105943976</c:v>
                </c:pt>
                <c:pt idx="4458">
                  <c:v>1070.7998735753774</c:v>
                </c:pt>
                <c:pt idx="4459">
                  <c:v>1044.7271185303166</c:v>
                </c:pt>
                <c:pt idx="4460">
                  <c:v>932.01014702453483</c:v>
                </c:pt>
                <c:pt idx="4461">
                  <c:v>866.40178867992211</c:v>
                </c:pt>
                <c:pt idx="4462">
                  <c:v>786.48773459871893</c:v>
                </c:pt>
                <c:pt idx="4463">
                  <c:v>638.44435021297124</c:v>
                </c:pt>
                <c:pt idx="4464">
                  <c:v>582.08460271235265</c:v>
                </c:pt>
                <c:pt idx="4465">
                  <c:v>604.79858530629326</c:v>
                </c:pt>
                <c:pt idx="4466">
                  <c:v>662.83898078019968</c:v>
                </c:pt>
                <c:pt idx="4467">
                  <c:v>646.85516056577694</c:v>
                </c:pt>
                <c:pt idx="4468">
                  <c:v>601.43476586426198</c:v>
                </c:pt>
                <c:pt idx="4469">
                  <c:v>783.96423914333172</c:v>
                </c:pt>
                <c:pt idx="4470">
                  <c:v>1033.7928127221237</c:v>
                </c:pt>
                <c:pt idx="4471">
                  <c:v>850.41544497004406</c:v>
                </c:pt>
                <c:pt idx="4472">
                  <c:v>897.52405813121277</c:v>
                </c:pt>
                <c:pt idx="4473">
                  <c:v>849.57512098339998</c:v>
                </c:pt>
                <c:pt idx="4474">
                  <c:v>729.29018660691179</c:v>
                </c:pt>
                <c:pt idx="4475">
                  <c:v>857.98845483166099</c:v>
                </c:pt>
                <c:pt idx="4476">
                  <c:v>935.37648996202142</c:v>
                </c:pt>
                <c:pt idx="4477">
                  <c:v>831.91317629114462</c:v>
                </c:pt>
                <c:pt idx="4478">
                  <c:v>884.90658085427663</c:v>
                </c:pt>
                <c:pt idx="4479">
                  <c:v>827.70650936701418</c:v>
                </c:pt>
                <c:pt idx="4480">
                  <c:v>847.0541490234682</c:v>
                </c:pt>
                <c:pt idx="4481">
                  <c:v>990.89086648508533</c:v>
                </c:pt>
                <c:pt idx="4482">
                  <c:v>1038.8372801374428</c:v>
                </c:pt>
                <c:pt idx="4483">
                  <c:v>1013.6023255835703</c:v>
                </c:pt>
                <c:pt idx="4484">
                  <c:v>958.08794906050662</c:v>
                </c:pt>
                <c:pt idx="4485">
                  <c:v>767.9829424243643</c:v>
                </c:pt>
                <c:pt idx="4486">
                  <c:v>806.67822173727222</c:v>
                </c:pt>
                <c:pt idx="4487">
                  <c:v>772.18708585303955</c:v>
                </c:pt>
                <c:pt idx="4488">
                  <c:v>595.54492747138818</c:v>
                </c:pt>
                <c:pt idx="4489">
                  <c:v>658.63231385606923</c:v>
                </c:pt>
                <c:pt idx="4490">
                  <c:v>648.53833203452018</c:v>
                </c:pt>
                <c:pt idx="4491">
                  <c:v>661.99613329810029</c:v>
                </c:pt>
                <c:pt idx="4492">
                  <c:v>681.34377295455431</c:v>
                </c:pt>
                <c:pt idx="4493">
                  <c:v>852.94146392088658</c:v>
                </c:pt>
                <c:pt idx="4494">
                  <c:v>920.23299373424254</c:v>
                </c:pt>
                <c:pt idx="4495">
                  <c:v>978.2759127036046</c:v>
                </c:pt>
                <c:pt idx="4496">
                  <c:v>1045.5674425169607</c:v>
                </c:pt>
                <c:pt idx="4497">
                  <c:v>985.00355158766683</c:v>
                </c:pt>
                <c:pt idx="4498">
                  <c:v>830.23000482240138</c:v>
                </c:pt>
                <c:pt idx="4499">
                  <c:v>908.46088743486121</c:v>
                </c:pt>
                <c:pt idx="4500">
                  <c:v>894.15771519372629</c:v>
                </c:pt>
                <c:pt idx="4501">
                  <c:v>930.32949905124701</c:v>
                </c:pt>
                <c:pt idx="4502">
                  <c:v>807.51854572391619</c:v>
                </c:pt>
                <c:pt idx="4503">
                  <c:v>848.73479699675602</c:v>
                </c:pt>
                <c:pt idx="4504">
                  <c:v>911.82218338143696</c:v>
                </c:pt>
                <c:pt idx="4505">
                  <c:v>996.78322837341454</c:v>
                </c:pt>
                <c:pt idx="4506">
                  <c:v>1008.5553346727961</c:v>
                </c:pt>
                <c:pt idx="4507">
                  <c:v>979.11623669024846</c:v>
                </c:pt>
                <c:pt idx="4508">
                  <c:v>864.71609371572333</c:v>
                </c:pt>
                <c:pt idx="4509">
                  <c:v>696.48726918233308</c:v>
                </c:pt>
                <c:pt idx="4510">
                  <c:v>671.24979113300537</c:v>
                </c:pt>
                <c:pt idx="4511">
                  <c:v>699.84856512890894</c:v>
                </c:pt>
                <c:pt idx="4512">
                  <c:v>685.55043987868487</c:v>
                </c:pt>
                <c:pt idx="4513">
                  <c:v>698.16539366016559</c:v>
                </c:pt>
                <c:pt idx="4514">
                  <c:v>625.8268729360351</c:v>
                </c:pt>
                <c:pt idx="4515">
                  <c:v>666.20027672677554</c:v>
                </c:pt>
                <c:pt idx="4516">
                  <c:v>688.07141183861665</c:v>
                </c:pt>
                <c:pt idx="4517">
                  <c:v>783.12643865214329</c:v>
                </c:pt>
                <c:pt idx="4518">
                  <c:v>826.02333789827082</c:v>
                </c:pt>
                <c:pt idx="4519">
                  <c:v>1030.4289932800925</c:v>
                </c:pt>
                <c:pt idx="4520">
                  <c:v>1033.7902892266684</c:v>
                </c:pt>
                <c:pt idx="4521">
                  <c:v>943.78982381028254</c:v>
                </c:pt>
                <c:pt idx="4522">
                  <c:v>882.380561903434</c:v>
                </c:pt>
                <c:pt idx="4523">
                  <c:v>877.33609448811501</c:v>
                </c:pt>
                <c:pt idx="4524">
                  <c:v>873.12942756398445</c:v>
                </c:pt>
                <c:pt idx="4525">
                  <c:v>738.54132094636145</c:v>
                </c:pt>
                <c:pt idx="4526">
                  <c:v>856.30528336291763</c:v>
                </c:pt>
                <c:pt idx="4527">
                  <c:v>764.61912298233312</c:v>
                </c:pt>
                <c:pt idx="4528">
                  <c:v>876.49324700601562</c:v>
                </c:pt>
                <c:pt idx="4529">
                  <c:v>889.95357176505115</c:v>
                </c:pt>
                <c:pt idx="4530">
                  <c:v>968.18193088205555</c:v>
                </c:pt>
                <c:pt idx="4531">
                  <c:v>971.5432268286313</c:v>
                </c:pt>
                <c:pt idx="4532">
                  <c:v>1048.0909379723478</c:v>
                </c:pt>
                <c:pt idx="4533">
                  <c:v>796.58171642026798</c:v>
                </c:pt>
                <c:pt idx="4534">
                  <c:v>693.1209262448466</c:v>
                </c:pt>
                <c:pt idx="4535">
                  <c:v>705.73588002632744</c:v>
                </c:pt>
                <c:pt idx="4536">
                  <c:v>623.30337748064778</c:v>
                </c:pt>
                <c:pt idx="4537">
                  <c:v>651.90215147655135</c:v>
                </c:pt>
                <c:pt idx="4538">
                  <c:v>589.65508907851438</c:v>
                </c:pt>
                <c:pt idx="4539">
                  <c:v>703.21490806639542</c:v>
                </c:pt>
                <c:pt idx="4540">
                  <c:v>645.17198909703359</c:v>
                </c:pt>
                <c:pt idx="4541">
                  <c:v>837.80049118856311</c:v>
                </c:pt>
                <c:pt idx="4542">
                  <c:v>1063.2319107046712</c:v>
                </c:pt>
                <c:pt idx="4543">
                  <c:v>931.1723465333464</c:v>
                </c:pt>
                <c:pt idx="4544">
                  <c:v>955.56445360511941</c:v>
                </c:pt>
                <c:pt idx="4545">
                  <c:v>783.96423914333172</c:v>
                </c:pt>
                <c:pt idx="4546">
                  <c:v>834.43414825107652</c:v>
                </c:pt>
                <c:pt idx="4547">
                  <c:v>921.07584121634193</c:v>
                </c:pt>
                <c:pt idx="4548">
                  <c:v>922.75901268508517</c:v>
                </c:pt>
                <c:pt idx="4549">
                  <c:v>854.6221118941744</c:v>
                </c:pt>
                <c:pt idx="4550">
                  <c:v>763.77627550023385</c:v>
                </c:pt>
                <c:pt idx="4551">
                  <c:v>844.53065356808088</c:v>
                </c:pt>
                <c:pt idx="4552">
                  <c:v>741.90766388384793</c:v>
                </c:pt>
                <c:pt idx="4553">
                  <c:v>791.53472550949357</c:v>
                </c:pt>
                <c:pt idx="4554">
                  <c:v>980.79940815899181</c:v>
                </c:pt>
                <c:pt idx="4555">
                  <c:v>1045.569966012416</c:v>
                </c:pt>
                <c:pt idx="4556">
                  <c:v>1014.4451730656697</c:v>
                </c:pt>
                <c:pt idx="4557">
                  <c:v>858.83130231376026</c:v>
                </c:pt>
                <c:pt idx="4558">
                  <c:v>829.38968083575742</c:v>
                </c:pt>
                <c:pt idx="4559">
                  <c:v>669.56914315971756</c:v>
                </c:pt>
                <c:pt idx="4560">
                  <c:v>624.14370146729186</c:v>
                </c:pt>
                <c:pt idx="4561">
                  <c:v>663.67930476684364</c:v>
                </c:pt>
                <c:pt idx="4562">
                  <c:v>673.77328658839258</c:v>
                </c:pt>
                <c:pt idx="4563">
                  <c:v>678.82280099462264</c:v>
                </c:pt>
                <c:pt idx="4564">
                  <c:v>654.42817042739409</c:v>
                </c:pt>
                <c:pt idx="4565">
                  <c:v>931.16982303789086</c:v>
                </c:pt>
                <c:pt idx="4566">
                  <c:v>1038.8398036328981</c:v>
                </c:pt>
                <c:pt idx="4567">
                  <c:v>995.94038089131516</c:v>
                </c:pt>
                <c:pt idx="4568">
                  <c:v>919.39519324305411</c:v>
                </c:pt>
                <c:pt idx="4569">
                  <c:v>872.28910357734048</c:v>
                </c:pt>
                <c:pt idx="4570">
                  <c:v>768.82326641100826</c:v>
                </c:pt>
                <c:pt idx="4571">
                  <c:v>820.13349950539691</c:v>
                </c:pt>
                <c:pt idx="4572">
                  <c:v>932.85299450663422</c:v>
                </c:pt>
                <c:pt idx="4573">
                  <c:v>756.20578913407201</c:v>
                </c:pt>
                <c:pt idx="4574">
                  <c:v>714.14921387458844</c:v>
                </c:pt>
                <c:pt idx="4575">
                  <c:v>787.32805858536301</c:v>
                </c:pt>
                <c:pt idx="4576">
                  <c:v>805.83789775062837</c:v>
                </c:pt>
                <c:pt idx="4577">
                  <c:v>908.45836393940567</c:v>
                </c:pt>
                <c:pt idx="4578">
                  <c:v>1037.9969561507987</c:v>
                </c:pt>
                <c:pt idx="4579">
                  <c:v>989.21021851179728</c:v>
                </c:pt>
                <c:pt idx="4580">
                  <c:v>1000.9873718020896</c:v>
                </c:pt>
                <c:pt idx="4581">
                  <c:v>881.54276141224545</c:v>
                </c:pt>
                <c:pt idx="4582">
                  <c:v>741.90766388384793</c:v>
                </c:pt>
                <c:pt idx="4583">
                  <c:v>656.10881840068203</c:v>
                </c:pt>
                <c:pt idx="4584">
                  <c:v>616.57573859658544</c:v>
                </c:pt>
                <c:pt idx="4585">
                  <c:v>664.5196287534875</c:v>
                </c:pt>
                <c:pt idx="4586">
                  <c:v>598.07094642223092</c:v>
                </c:pt>
                <c:pt idx="4587">
                  <c:v>644.33166511038974</c:v>
                </c:pt>
                <c:pt idx="4588">
                  <c:v>576.19728781493427</c:v>
                </c:pt>
                <c:pt idx="4589">
                  <c:v>812.56553663469072</c:v>
                </c:pt>
                <c:pt idx="4590">
                  <c:v>1050.6144334277351</c:v>
                </c:pt>
                <c:pt idx="4591">
                  <c:v>1051.4572809098343</c:v>
                </c:pt>
                <c:pt idx="4592">
                  <c:v>842.84748209933753</c:v>
                </c:pt>
                <c:pt idx="4593">
                  <c:v>794.06074446033608</c:v>
                </c:pt>
                <c:pt idx="4594">
                  <c:v>833.59382426443244</c:v>
                </c:pt>
                <c:pt idx="4595">
                  <c:v>835.27699573317591</c:v>
                </c:pt>
                <c:pt idx="4596">
                  <c:v>838.64081517520708</c:v>
                </c:pt>
                <c:pt idx="4597">
                  <c:v>820.13602300085233</c:v>
                </c:pt>
                <c:pt idx="4598">
                  <c:v>788.1734295629177</c:v>
                </c:pt>
                <c:pt idx="4599">
                  <c:v>798.26488788901122</c:v>
                </c:pt>
                <c:pt idx="4600">
                  <c:v>734.33717751768631</c:v>
                </c:pt>
                <c:pt idx="4601">
                  <c:v>563.57981053799801</c:v>
                </c:pt>
                <c:pt idx="4602">
                  <c:v>1239.8765925817779</c:v>
                </c:pt>
                <c:pt idx="4603">
                  <c:v>1021.1753354451876</c:v>
                </c:pt>
                <c:pt idx="4604">
                  <c:v>985.00607508312225</c:v>
                </c:pt>
                <c:pt idx="4605">
                  <c:v>874.8125990327278</c:v>
                </c:pt>
                <c:pt idx="4606">
                  <c:v>761.25530354030207</c:v>
                </c:pt>
                <c:pt idx="4607">
                  <c:v>627.51004440477845</c:v>
                </c:pt>
                <c:pt idx="4608">
                  <c:v>549.28168528777405</c:v>
                </c:pt>
                <c:pt idx="4609">
                  <c:v>627.51004440477845</c:v>
                </c:pt>
                <c:pt idx="4610">
                  <c:v>677.97995351252314</c:v>
                </c:pt>
                <c:pt idx="4611">
                  <c:v>613.20939565909885</c:v>
                </c:pt>
                <c:pt idx="4612">
                  <c:v>714.14921387458844</c:v>
                </c:pt>
                <c:pt idx="4613">
                  <c:v>991.73371396718471</c:v>
                </c:pt>
                <c:pt idx="4614">
                  <c:v>1134.7326309376133</c:v>
                </c:pt>
                <c:pt idx="4615">
                  <c:v>1077.5325594503506</c:v>
                </c:pt>
                <c:pt idx="4616">
                  <c:v>871.4462560952411</c:v>
                </c:pt>
                <c:pt idx="4617">
                  <c:v>751.16132171875302</c:v>
                </c:pt>
                <c:pt idx="4618">
                  <c:v>738.54132094636145</c:v>
                </c:pt>
                <c:pt idx="4619">
                  <c:v>883.22340938553339</c:v>
                </c:pt>
                <c:pt idx="4620">
                  <c:v>910.1390119126936</c:v>
                </c:pt>
                <c:pt idx="4621">
                  <c:v>968.17940738660013</c:v>
                </c:pt>
                <c:pt idx="4622">
                  <c:v>798.26488788901122</c:v>
                </c:pt>
                <c:pt idx="4623">
                  <c:v>765.45944696897709</c:v>
                </c:pt>
                <c:pt idx="4624">
                  <c:v>815.92935607672189</c:v>
                </c:pt>
                <c:pt idx="4625">
                  <c:v>794.06074446033608</c:v>
                </c:pt>
                <c:pt idx="4626">
                  <c:v>895.00056267582556</c:v>
                </c:pt>
                <c:pt idx="4627">
                  <c:v>963.97274046246957</c:v>
                </c:pt>
                <c:pt idx="4628">
                  <c:v>998.46387634670236</c:v>
                </c:pt>
                <c:pt idx="4629">
                  <c:v>777.23660025926938</c:v>
                </c:pt>
                <c:pt idx="4630">
                  <c:v>746.95717829007799</c:v>
                </c:pt>
                <c:pt idx="4631">
                  <c:v>698.16791715562101</c:v>
                </c:pt>
                <c:pt idx="4632">
                  <c:v>693.96125023149057</c:v>
                </c:pt>
                <c:pt idx="4633">
                  <c:v>668.72629567761817</c:v>
                </c:pt>
                <c:pt idx="4634">
                  <c:v>646.85516056577694</c:v>
                </c:pt>
                <c:pt idx="4635">
                  <c:v>572.83094487744779</c:v>
                </c:pt>
                <c:pt idx="4636">
                  <c:v>640.12499818625906</c:v>
                </c:pt>
                <c:pt idx="4637">
                  <c:v>863.03544574243551</c:v>
                </c:pt>
                <c:pt idx="4638">
                  <c:v>1063.2344342001265</c:v>
                </c:pt>
                <c:pt idx="4639">
                  <c:v>905.09202100191931</c:v>
                </c:pt>
                <c:pt idx="4640">
                  <c:v>860.51195028704831</c:v>
                </c:pt>
                <c:pt idx="4641">
                  <c:v>842.00715811269367</c:v>
                </c:pt>
                <c:pt idx="4642">
                  <c:v>806.67822173727222</c:v>
                </c:pt>
                <c:pt idx="4643">
                  <c:v>741.91018737930347</c:v>
                </c:pt>
                <c:pt idx="4644">
                  <c:v>905.93486848401847</c:v>
                </c:pt>
                <c:pt idx="4645">
                  <c:v>876.49324700601562</c:v>
                </c:pt>
                <c:pt idx="4646">
                  <c:v>762.0931040314905</c:v>
                </c:pt>
                <c:pt idx="4647">
                  <c:v>812.5630131392353</c:v>
                </c:pt>
                <c:pt idx="4648">
                  <c:v>845.37097755472473</c:v>
                </c:pt>
                <c:pt idx="4649">
                  <c:v>936.21933744412081</c:v>
                </c:pt>
                <c:pt idx="4650">
                  <c:v>997.61850536914767</c:v>
                </c:pt>
                <c:pt idx="4651">
                  <c:v>1087.6265412718997</c:v>
                </c:pt>
                <c:pt idx="4652">
                  <c:v>955.56445360511941</c:v>
                </c:pt>
                <c:pt idx="4653">
                  <c:v>706.58125100388224</c:v>
                </c:pt>
                <c:pt idx="4654">
                  <c:v>771.349285361851</c:v>
                </c:pt>
                <c:pt idx="4655">
                  <c:v>709.10222296381392</c:v>
                </c:pt>
                <c:pt idx="4656">
                  <c:v>635.08053077094007</c:v>
                </c:pt>
                <c:pt idx="4657">
                  <c:v>687.23108785197269</c:v>
                </c:pt>
                <c:pt idx="4658">
                  <c:v>562.73948655135416</c:v>
                </c:pt>
                <c:pt idx="4659">
                  <c:v>547.5985138190307</c:v>
                </c:pt>
                <c:pt idx="4660">
                  <c:v>662.83898078019968</c:v>
                </c:pt>
                <c:pt idx="4661">
                  <c:v>820.13602300085233</c:v>
                </c:pt>
                <c:pt idx="4662">
                  <c:v>1048.0909379723478</c:v>
                </c:pt>
                <c:pt idx="4663">
                  <c:v>967.33908339995617</c:v>
                </c:pt>
                <c:pt idx="4664">
                  <c:v>982.48005613227963</c:v>
                </c:pt>
                <c:pt idx="4665">
                  <c:v>855.46495937627378</c:v>
                </c:pt>
                <c:pt idx="4666">
                  <c:v>823.4973189474282</c:v>
                </c:pt>
                <c:pt idx="4667">
                  <c:v>831.07032880904524</c:v>
                </c:pt>
                <c:pt idx="4668">
                  <c:v>927.80600359585981</c:v>
                </c:pt>
                <c:pt idx="4669">
                  <c:v>937.05966143076466</c:v>
                </c:pt>
                <c:pt idx="4670">
                  <c:v>773.02993333513882</c:v>
                </c:pt>
                <c:pt idx="4671">
                  <c:v>890.79389575169512</c:v>
                </c:pt>
                <c:pt idx="4672">
                  <c:v>856.30780685837306</c:v>
                </c:pt>
                <c:pt idx="4673">
                  <c:v>993.41436194047253</c:v>
                </c:pt>
                <c:pt idx="4674">
                  <c:v>1010.2385061415392</c:v>
                </c:pt>
                <c:pt idx="4675">
                  <c:v>932.8504710111788</c:v>
                </c:pt>
                <c:pt idx="4676">
                  <c:v>740.22449241510469</c:v>
                </c:pt>
                <c:pt idx="4677">
                  <c:v>704.05523205303939</c:v>
                </c:pt>
                <c:pt idx="4678">
                  <c:v>680.50092547245504</c:v>
                </c:pt>
                <c:pt idx="4679">
                  <c:v>759.57213207155871</c:v>
                </c:pt>
                <c:pt idx="4680">
                  <c:v>619.09923405197276</c:v>
                </c:pt>
                <c:pt idx="4681">
                  <c:v>535.8188370332831</c:v>
                </c:pt>
                <c:pt idx="4682">
                  <c:v>639.2846741996151</c:v>
                </c:pt>
                <c:pt idx="4683">
                  <c:v>518.99721632767171</c:v>
                </c:pt>
                <c:pt idx="4684">
                  <c:v>656.10881840068203</c:v>
                </c:pt>
                <c:pt idx="4685">
                  <c:v>675.45645805713593</c:v>
                </c:pt>
                <c:pt idx="4686">
                  <c:v>726.76669115152458</c:v>
                </c:pt>
                <c:pt idx="4687">
                  <c:v>841.16431063059429</c:v>
                </c:pt>
                <c:pt idx="4688">
                  <c:v>901.72820155988802</c:v>
                </c:pt>
                <c:pt idx="4689">
                  <c:v>944.62762430147097</c:v>
                </c:pt>
                <c:pt idx="4690">
                  <c:v>839.48366265730635</c:v>
                </c:pt>
                <c:pt idx="4691">
                  <c:v>932.01014702453483</c:v>
                </c:pt>
                <c:pt idx="4692">
                  <c:v>826.86618538037021</c:v>
                </c:pt>
                <c:pt idx="4693">
                  <c:v>794.05822096488066</c:v>
                </c:pt>
                <c:pt idx="4694">
                  <c:v>684.70759239658548</c:v>
                </c:pt>
                <c:pt idx="4695">
                  <c:v>729.29018660691179</c:v>
                </c:pt>
                <c:pt idx="4696">
                  <c:v>835.27699573317591</c:v>
                </c:pt>
                <c:pt idx="4697">
                  <c:v>824.34268992498301</c:v>
                </c:pt>
                <c:pt idx="4698">
                  <c:v>998.46135285124694</c:v>
                </c:pt>
                <c:pt idx="4699">
                  <c:v>996.78070487795912</c:v>
                </c:pt>
                <c:pt idx="4700">
                  <c:v>833.59634775988798</c:v>
                </c:pt>
                <c:pt idx="4701">
                  <c:v>737.70352045517279</c:v>
                </c:pt>
                <c:pt idx="4702">
                  <c:v>678.81775400371157</c:v>
                </c:pt>
                <c:pt idx="4703">
                  <c:v>658.63231385606923</c:v>
                </c:pt>
                <c:pt idx="4704">
                  <c:v>634.24020678429611</c:v>
                </c:pt>
                <c:pt idx="4705">
                  <c:v>597.22809894013153</c:v>
                </c:pt>
                <c:pt idx="4706">
                  <c:v>582.92745019445204</c:v>
                </c:pt>
                <c:pt idx="4707">
                  <c:v>651.06182748990739</c:v>
                </c:pt>
                <c:pt idx="4708">
                  <c:v>644.33418860584516</c:v>
                </c:pt>
                <c:pt idx="4709">
                  <c:v>701.53173659765218</c:v>
                </c:pt>
                <c:pt idx="4710">
                  <c:v>950.517462694345</c:v>
                </c:pt>
                <c:pt idx="4711">
                  <c:v>862.19512175579155</c:v>
                </c:pt>
                <c:pt idx="4712">
                  <c:v>861.35227427369227</c:v>
                </c:pt>
                <c:pt idx="4713">
                  <c:v>765.45944696897709</c:v>
                </c:pt>
                <c:pt idx="4714">
                  <c:v>731.81368206229911</c:v>
                </c:pt>
                <c:pt idx="4715">
                  <c:v>840.32398664395032</c:v>
                </c:pt>
                <c:pt idx="4716">
                  <c:v>900.0475535866002</c:v>
                </c:pt>
                <c:pt idx="4717">
                  <c:v>792.37757299159273</c:v>
                </c:pt>
                <c:pt idx="4718">
                  <c:v>759.57213207155871</c:v>
                </c:pt>
                <c:pt idx="4719">
                  <c:v>813.40586062133468</c:v>
                </c:pt>
                <c:pt idx="4720">
                  <c:v>729.28766311145648</c:v>
                </c:pt>
                <c:pt idx="4721">
                  <c:v>837.79796769310769</c:v>
                </c:pt>
                <c:pt idx="4722">
                  <c:v>879.85958994350221</c:v>
                </c:pt>
                <c:pt idx="4723">
                  <c:v>969.86257885534337</c:v>
                </c:pt>
                <c:pt idx="4724">
                  <c:v>988.36737102969801</c:v>
                </c:pt>
                <c:pt idx="4725">
                  <c:v>764.61912298233312</c:v>
                </c:pt>
                <c:pt idx="4726">
                  <c:v>758.73180808491486</c:v>
                </c:pt>
                <c:pt idx="4727">
                  <c:v>455.0695059563468</c:v>
                </c:pt>
                <c:pt idx="4728">
                  <c:v>564.42013452464198</c:v>
                </c:pt>
                <c:pt idx="4729">
                  <c:v>833.59382426443244</c:v>
                </c:pt>
                <c:pt idx="4730">
                  <c:v>634.24020678429611</c:v>
                </c:pt>
                <c:pt idx="4731">
                  <c:v>646.01483657913298</c:v>
                </c:pt>
                <c:pt idx="4732">
                  <c:v>683.86726840994163</c:v>
                </c:pt>
                <c:pt idx="4733">
                  <c:v>1008.5553346727959</c:v>
                </c:pt>
                <c:pt idx="4734">
                  <c:v>1090.9928842093861</c:v>
                </c:pt>
                <c:pt idx="4735">
                  <c:v>1046.4128134945154</c:v>
                </c:pt>
                <c:pt idx="4736">
                  <c:v>910.1390119126936</c:v>
                </c:pt>
                <c:pt idx="4737">
                  <c:v>770.50643787975162</c:v>
                </c:pt>
                <c:pt idx="4738">
                  <c:v>795.74139243362401</c:v>
                </c:pt>
                <c:pt idx="4739">
                  <c:v>865.56146469327814</c:v>
                </c:pt>
                <c:pt idx="4740">
                  <c:v>992.57656144928399</c:v>
                </c:pt>
                <c:pt idx="4741">
                  <c:v>851.25829245214322</c:v>
                </c:pt>
                <c:pt idx="4742">
                  <c:v>895.83836316701411</c:v>
                </c:pt>
                <c:pt idx="4743">
                  <c:v>873.12942756398445</c:v>
                </c:pt>
                <c:pt idx="4744">
                  <c:v>742.75051136594732</c:v>
                </c:pt>
                <c:pt idx="4745">
                  <c:v>829.387157340302</c:v>
                </c:pt>
                <c:pt idx="4746">
                  <c:v>1034.6331367087678</c:v>
                </c:pt>
                <c:pt idx="4747">
                  <c:v>984.16322760102287</c:v>
                </c:pt>
                <c:pt idx="4748">
                  <c:v>953.04095814973221</c:v>
                </c:pt>
                <c:pt idx="4749">
                  <c:v>881.54023791679003</c:v>
                </c:pt>
                <c:pt idx="4750">
                  <c:v>774.71310480388217</c:v>
                </c:pt>
                <c:pt idx="4751">
                  <c:v>683.8647449144861</c:v>
                </c:pt>
                <c:pt idx="4752">
                  <c:v>591.33826054725762</c:v>
                </c:pt>
                <c:pt idx="4753">
                  <c:v>548.43883780567467</c:v>
                </c:pt>
                <c:pt idx="4754">
                  <c:v>646.01483657913298</c:v>
                </c:pt>
                <c:pt idx="4755">
                  <c:v>641.80816965500253</c:v>
                </c:pt>
                <c:pt idx="4756">
                  <c:v>721.71970024075017</c:v>
                </c:pt>
                <c:pt idx="4757">
                  <c:v>855.46495937627378</c:v>
                </c:pt>
                <c:pt idx="4758">
                  <c:v>1069.9595495887336</c:v>
                </c:pt>
                <c:pt idx="4759">
                  <c:v>965.65591193121293</c:v>
                </c:pt>
                <c:pt idx="4760">
                  <c:v>804.15472628188502</c:v>
                </c:pt>
                <c:pt idx="4761">
                  <c:v>787.3280585853629</c:v>
                </c:pt>
                <c:pt idx="4762">
                  <c:v>751.16132171875302</c:v>
                </c:pt>
                <c:pt idx="4763">
                  <c:v>879.85958994350221</c:v>
                </c:pt>
                <c:pt idx="4764">
                  <c:v>866.40178867992199</c:v>
                </c:pt>
                <c:pt idx="4765">
                  <c:v>786.48773459871893</c:v>
                </c:pt>
                <c:pt idx="4766">
                  <c:v>550.12200927441791</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618.25638656987337</c:v>
                </c:pt>
                <c:pt idx="4855">
                  <c:v>785.64488711661977</c:v>
                </c:pt>
                <c:pt idx="4856">
                  <c:v>892.47706722043836</c:v>
                </c:pt>
                <c:pt idx="4857">
                  <c:v>945.47047178357036</c:v>
                </c:pt>
                <c:pt idx="4858">
                  <c:v>767.9829424243643</c:v>
                </c:pt>
                <c:pt idx="4859">
                  <c:v>813.40586062133468</c:v>
                </c:pt>
                <c:pt idx="4860">
                  <c:v>941.26380485943992</c:v>
                </c:pt>
                <c:pt idx="4861">
                  <c:v>826.86618538037021</c:v>
                </c:pt>
                <c:pt idx="4862">
                  <c:v>910.1390119126936</c:v>
                </c:pt>
                <c:pt idx="4863">
                  <c:v>817.61252754546513</c:v>
                </c:pt>
                <c:pt idx="4864">
                  <c:v>788.17090606746228</c:v>
                </c:pt>
                <c:pt idx="4865">
                  <c:v>897.52405813121277</c:v>
                </c:pt>
                <c:pt idx="4866">
                  <c:v>826.86618538037021</c:v>
                </c:pt>
                <c:pt idx="4867">
                  <c:v>898.36438211785674</c:v>
                </c:pt>
                <c:pt idx="4868">
                  <c:v>809.20171719265954</c:v>
                </c:pt>
                <c:pt idx="4869">
                  <c:v>671.24726763754995</c:v>
                </c:pt>
                <c:pt idx="4870">
                  <c:v>714.99206135668771</c:v>
                </c:pt>
                <c:pt idx="4871">
                  <c:v>646.01483657913298</c:v>
                </c:pt>
                <c:pt idx="4872">
                  <c:v>521.52323527851445</c:v>
                </c:pt>
                <c:pt idx="4873">
                  <c:v>592.18363152481243</c:v>
                </c:pt>
                <c:pt idx="4874">
                  <c:v>608.16492824377974</c:v>
                </c:pt>
                <c:pt idx="4875">
                  <c:v>672.09263861510476</c:v>
                </c:pt>
                <c:pt idx="4876">
                  <c:v>643.48881762829046</c:v>
                </c:pt>
                <c:pt idx="4877">
                  <c:v>885.74942833637601</c:v>
                </c:pt>
                <c:pt idx="4878">
                  <c:v>1009.3956586594398</c:v>
                </c:pt>
                <c:pt idx="4879">
                  <c:v>877.33357099265959</c:v>
                </c:pt>
                <c:pt idx="4880">
                  <c:v>807.52106921937161</c:v>
                </c:pt>
                <c:pt idx="4881">
                  <c:v>1182.6790445899708</c:v>
                </c:pt>
                <c:pt idx="4882">
                  <c:v>841.16683412604971</c:v>
                </c:pt>
                <c:pt idx="4883">
                  <c:v>862.19512175579155</c:v>
                </c:pt>
                <c:pt idx="4884">
                  <c:v>914.34567883682416</c:v>
                </c:pt>
                <c:pt idx="4885">
                  <c:v>894.15771519372629</c:v>
                </c:pt>
                <c:pt idx="4886">
                  <c:v>836.1198432152753</c:v>
                </c:pt>
                <c:pt idx="4887">
                  <c:v>874.81007553727238</c:v>
                </c:pt>
                <c:pt idx="4888">
                  <c:v>744.43115933923536</c:v>
                </c:pt>
                <c:pt idx="4889">
                  <c:v>892.47706722043836</c:v>
                </c:pt>
                <c:pt idx="4890">
                  <c:v>911.82470687689249</c:v>
                </c:pt>
                <c:pt idx="4891">
                  <c:v>957.24510157840723</c:v>
                </c:pt>
                <c:pt idx="4892">
                  <c:v>1092.6735321826741</c:v>
                </c:pt>
                <c:pt idx="4893">
                  <c:v>882.38308539888942</c:v>
                </c:pt>
                <c:pt idx="4894">
                  <c:v>712.46604240584509</c:v>
                </c:pt>
                <c:pt idx="4895">
                  <c:v>656.10881840068203</c:v>
                </c:pt>
                <c:pt idx="4896">
                  <c:v>672.93296260174861</c:v>
                </c:pt>
                <c:pt idx="4897">
                  <c:v>654.42817042739409</c:v>
                </c:pt>
                <c:pt idx="4898">
                  <c:v>656.94914238732588</c:v>
                </c:pt>
                <c:pt idx="4899">
                  <c:v>677.13962952587917</c:v>
                </c:pt>
                <c:pt idx="4900">
                  <c:v>705.73840352178286</c:v>
                </c:pt>
                <c:pt idx="4901">
                  <c:v>952.20063416308824</c:v>
                </c:pt>
                <c:pt idx="4902">
                  <c:v>1015.2854970523138</c:v>
                </c:pt>
                <c:pt idx="4903">
                  <c:v>946.31079577021433</c:v>
                </c:pt>
                <c:pt idx="4904">
                  <c:v>814.24618460797853</c:v>
                </c:pt>
                <c:pt idx="4905">
                  <c:v>709.94254695045788</c:v>
                </c:pt>
                <c:pt idx="4906">
                  <c:v>760.4149795536581</c:v>
                </c:pt>
                <c:pt idx="4907">
                  <c:v>774.7156282993376</c:v>
                </c:pt>
                <c:pt idx="4908">
                  <c:v>931.16982303789086</c:v>
                </c:pt>
                <c:pt idx="4909">
                  <c:v>925.2825081404726</c:v>
                </c:pt>
                <c:pt idx="4910">
                  <c:v>794.06074446033608</c:v>
                </c:pt>
                <c:pt idx="4911">
                  <c:v>823.49984244288362</c:v>
                </c:pt>
                <c:pt idx="4912">
                  <c:v>770.50896137520704</c:v>
                </c:pt>
                <c:pt idx="4913">
                  <c:v>921.9186886984412</c:v>
                </c:pt>
                <c:pt idx="4914">
                  <c:v>926.12283212711645</c:v>
                </c:pt>
                <c:pt idx="4915">
                  <c:v>1032.9524887354798</c:v>
                </c:pt>
                <c:pt idx="4916">
                  <c:v>1032.1096412533805</c:v>
                </c:pt>
                <c:pt idx="4917">
                  <c:v>790.69440152284949</c:v>
                </c:pt>
                <c:pt idx="4918">
                  <c:v>663.67930476684364</c:v>
                </c:pt>
                <c:pt idx="4919">
                  <c:v>677.13710603042375</c:v>
                </c:pt>
                <c:pt idx="4920">
                  <c:v>667.8859716909742</c:v>
                </c:pt>
                <c:pt idx="4921">
                  <c:v>569.46964893087193</c:v>
                </c:pt>
                <c:pt idx="4922">
                  <c:v>659.4751613381685</c:v>
                </c:pt>
                <c:pt idx="4923">
                  <c:v>677.9774300170676</c:v>
                </c:pt>
                <c:pt idx="4924">
                  <c:v>691.44027827155867</c:v>
                </c:pt>
                <c:pt idx="4925">
                  <c:v>879.01926595685825</c:v>
                </c:pt>
                <c:pt idx="4926">
                  <c:v>1032.9499652400243</c:v>
                </c:pt>
                <c:pt idx="4927">
                  <c:v>990.05054249844136</c:v>
                </c:pt>
                <c:pt idx="4928">
                  <c:v>800.78838334439843</c:v>
                </c:pt>
                <c:pt idx="4929">
                  <c:v>758.73180808491486</c:v>
                </c:pt>
                <c:pt idx="4930">
                  <c:v>369.27066047318073</c:v>
                </c:pt>
                <c:pt idx="4931">
                  <c:v>613.20939565909885</c:v>
                </c:pt>
                <c:pt idx="4932">
                  <c:v>492.08161380051143</c:v>
                </c:pt>
                <c:pt idx="4933">
                  <c:v>560.21599109596696</c:v>
                </c:pt>
                <c:pt idx="4934">
                  <c:v>601.43476586426209</c:v>
                </c:pt>
                <c:pt idx="4935">
                  <c:v>837.80301468401854</c:v>
                </c:pt>
                <c:pt idx="4936">
                  <c:v>814.24618460797853</c:v>
                </c:pt>
                <c:pt idx="4937">
                  <c:v>764.61912298233312</c:v>
                </c:pt>
                <c:pt idx="4938">
                  <c:v>626.66467342722365</c:v>
                </c:pt>
                <c:pt idx="4939">
                  <c:v>330.57790465572822</c:v>
                </c:pt>
                <c:pt idx="4940">
                  <c:v>622.46305349400393</c:v>
                </c:pt>
                <c:pt idx="4941">
                  <c:v>536.6642080108378</c:v>
                </c:pt>
                <c:pt idx="4942">
                  <c:v>1402.220625713205</c:v>
                </c:pt>
                <c:pt idx="4943">
                  <c:v>1530.0785699513103</c:v>
                </c:pt>
                <c:pt idx="4944">
                  <c:v>859.66910280494881</c:v>
                </c:pt>
                <c:pt idx="4945">
                  <c:v>649.38117951661957</c:v>
                </c:pt>
                <c:pt idx="4946">
                  <c:v>558.5328196272236</c:v>
                </c:pt>
                <c:pt idx="4947">
                  <c:v>521.52323527851445</c:v>
                </c:pt>
                <c:pt idx="4948">
                  <c:v>686.39076386532884</c:v>
                </c:pt>
                <c:pt idx="4949">
                  <c:v>817.61252754546513</c:v>
                </c:pt>
                <c:pt idx="4950">
                  <c:v>1093.5138561693182</c:v>
                </c:pt>
                <c:pt idx="4951">
                  <c:v>1028.7458218113493</c:v>
                </c:pt>
                <c:pt idx="4952">
                  <c:v>802.47155481314178</c:v>
                </c:pt>
                <c:pt idx="4953">
                  <c:v>734.33717751768631</c:v>
                </c:pt>
                <c:pt idx="4954">
                  <c:v>672.93043910629319</c:v>
                </c:pt>
                <c:pt idx="4955">
                  <c:v>720.87937625410621</c:v>
                </c:pt>
                <c:pt idx="4956">
                  <c:v>974.90956976611778</c:v>
                </c:pt>
                <c:pt idx="4957">
                  <c:v>806.67822173727222</c:v>
                </c:pt>
                <c:pt idx="4958">
                  <c:v>736.02034898642967</c:v>
                </c:pt>
                <c:pt idx="4959">
                  <c:v>784.80708662543111</c:v>
                </c:pt>
                <c:pt idx="4960">
                  <c:v>754.52514116078419</c:v>
                </c:pt>
                <c:pt idx="4961">
                  <c:v>768.82578990646368</c:v>
                </c:pt>
                <c:pt idx="4962">
                  <c:v>940.42348087279595</c:v>
                </c:pt>
                <c:pt idx="4963">
                  <c:v>1106.1338569417098</c:v>
                </c:pt>
                <c:pt idx="4964">
                  <c:v>916.03137380102282</c:v>
                </c:pt>
                <c:pt idx="4965">
                  <c:v>752.84449318749637</c:v>
                </c:pt>
                <c:pt idx="4966">
                  <c:v>708.25937548171464</c:v>
                </c:pt>
                <c:pt idx="4967">
                  <c:v>674.61361057503655</c:v>
                </c:pt>
                <c:pt idx="4968">
                  <c:v>601.43476586426209</c:v>
                </c:pt>
                <c:pt idx="4969">
                  <c:v>487.87494687638087</c:v>
                </c:pt>
                <c:pt idx="4970">
                  <c:v>614.8925671278422</c:v>
                </c:pt>
                <c:pt idx="4971">
                  <c:v>638.44435021297124</c:v>
                </c:pt>
                <c:pt idx="4972">
                  <c:v>657.79198986942527</c:v>
                </c:pt>
                <c:pt idx="4973">
                  <c:v>958.08794906050662</c:v>
                </c:pt>
                <c:pt idx="4974">
                  <c:v>1076.6922354637068</c:v>
                </c:pt>
                <c:pt idx="4975">
                  <c:v>798.26488788901122</c:v>
                </c:pt>
                <c:pt idx="4976">
                  <c:v>930.32697555579159</c:v>
                </c:pt>
                <c:pt idx="4977">
                  <c:v>803.31440229524117</c:v>
                </c:pt>
                <c:pt idx="4978">
                  <c:v>748.63530276791039</c:v>
                </c:pt>
                <c:pt idx="4979">
                  <c:v>789.01375354956167</c:v>
                </c:pt>
                <c:pt idx="4980">
                  <c:v>935.37648996202142</c:v>
                </c:pt>
                <c:pt idx="4981">
                  <c:v>916.8716977876669</c:v>
                </c:pt>
                <c:pt idx="4982">
                  <c:v>685.54791638322945</c:v>
                </c:pt>
                <c:pt idx="4983">
                  <c:v>717.51555681207515</c:v>
                </c:pt>
                <c:pt idx="4984">
                  <c:v>741.06481640174866</c:v>
                </c:pt>
                <c:pt idx="4985">
                  <c:v>1019.4921639764443</c:v>
                </c:pt>
                <c:pt idx="4986">
                  <c:v>1162.4910809468729</c:v>
                </c:pt>
                <c:pt idx="4987">
                  <c:v>1008.5553346727959</c:v>
                </c:pt>
                <c:pt idx="4988">
                  <c:v>880.69991393014618</c:v>
                </c:pt>
                <c:pt idx="4989">
                  <c:v>675.4539345616804</c:v>
                </c:pt>
                <c:pt idx="4990">
                  <c:v>677.13710603042375</c:v>
                </c:pt>
                <c:pt idx="4991">
                  <c:v>633.39735930219683</c:v>
                </c:pt>
                <c:pt idx="4992">
                  <c:v>605.63890929293723</c:v>
                </c:pt>
                <c:pt idx="4993">
                  <c:v>582.08460271235265</c:v>
                </c:pt>
                <c:pt idx="4994">
                  <c:v>615.73289111448616</c:v>
                </c:pt>
                <c:pt idx="4995">
                  <c:v>513.95274891235272</c:v>
                </c:pt>
                <c:pt idx="4996">
                  <c:v>584.61062166319527</c:v>
                </c:pt>
                <c:pt idx="4997">
                  <c:v>723.40287170949341</c:v>
                </c:pt>
                <c:pt idx="4998">
                  <c:v>894.15771519372629</c:v>
                </c:pt>
                <c:pt idx="4999">
                  <c:v>900.88787757324405</c:v>
                </c:pt>
                <c:pt idx="5000">
                  <c:v>836.11731971981987</c:v>
                </c:pt>
                <c:pt idx="5001">
                  <c:v>849.5776444788554</c:v>
                </c:pt>
                <c:pt idx="5002">
                  <c:v>865.55894119782272</c:v>
                </c:pt>
                <c:pt idx="5003">
                  <c:v>944.63014779692651</c:v>
                </c:pt>
                <c:pt idx="5004">
                  <c:v>870.60593210859713</c:v>
                </c:pt>
                <c:pt idx="5005">
                  <c:v>923.59681317627371</c:v>
                </c:pt>
                <c:pt idx="5006">
                  <c:v>779.76009571465659</c:v>
                </c:pt>
                <c:pt idx="5007">
                  <c:v>833.59382426443244</c:v>
                </c:pt>
                <c:pt idx="5008">
                  <c:v>913.50535485018031</c:v>
                </c:pt>
                <c:pt idx="5009">
                  <c:v>918.55486925641014</c:v>
                </c:pt>
                <c:pt idx="5010">
                  <c:v>1023.6988309005748</c:v>
                </c:pt>
                <c:pt idx="5011">
                  <c:v>819.29317551875306</c:v>
                </c:pt>
                <c:pt idx="5012">
                  <c:v>748.63530276791039</c:v>
                </c:pt>
                <c:pt idx="5013">
                  <c:v>685.54791638322945</c:v>
                </c:pt>
                <c:pt idx="5014">
                  <c:v>657.78946637396984</c:v>
                </c:pt>
                <c:pt idx="5015">
                  <c:v>646.85516056577694</c:v>
                </c:pt>
                <c:pt idx="5016">
                  <c:v>646.85516056577694</c:v>
                </c:pt>
                <c:pt idx="5017">
                  <c:v>560.21599109596696</c:v>
                </c:pt>
                <c:pt idx="5018">
                  <c:v>601.43476586426198</c:v>
                </c:pt>
                <c:pt idx="5019">
                  <c:v>532.46006458216266</c:v>
                </c:pt>
                <c:pt idx="5020">
                  <c:v>598.06842292677538</c:v>
                </c:pt>
                <c:pt idx="5021">
                  <c:v>632.55703531555287</c:v>
                </c:pt>
                <c:pt idx="5022">
                  <c:v>759.56960857610329</c:v>
                </c:pt>
                <c:pt idx="5023">
                  <c:v>870.60593210859713</c:v>
                </c:pt>
                <c:pt idx="5024">
                  <c:v>833.59382426443244</c:v>
                </c:pt>
                <c:pt idx="5025">
                  <c:v>902.57104904198741</c:v>
                </c:pt>
                <c:pt idx="5026">
                  <c:v>752.00164570539698</c:v>
                </c:pt>
                <c:pt idx="5027">
                  <c:v>723.40287170949341</c:v>
                </c:pt>
                <c:pt idx="5028">
                  <c:v>799.10521187565519</c:v>
                </c:pt>
                <c:pt idx="5029">
                  <c:v>739.3816449330053</c:v>
                </c:pt>
                <c:pt idx="5030">
                  <c:v>805.83537425517284</c:v>
                </c:pt>
                <c:pt idx="5031">
                  <c:v>788.17090606746228</c:v>
                </c:pt>
                <c:pt idx="5032">
                  <c:v>730.12798709810045</c:v>
                </c:pt>
                <c:pt idx="5033">
                  <c:v>927.8034801004045</c:v>
                </c:pt>
                <c:pt idx="5034">
                  <c:v>1038.8398036328981</c:v>
                </c:pt>
                <c:pt idx="5035">
                  <c:v>917.71202177431076</c:v>
                </c:pt>
                <c:pt idx="5036">
                  <c:v>774.71310480388217</c:v>
                </c:pt>
                <c:pt idx="5037">
                  <c:v>728.44986262026782</c:v>
                </c:pt>
                <c:pt idx="5038">
                  <c:v>719.19620478536297</c:v>
                </c:pt>
                <c:pt idx="5039">
                  <c:v>623.3059009761032</c:v>
                </c:pt>
                <c:pt idx="5040">
                  <c:v>516.4737208722845</c:v>
                </c:pt>
                <c:pt idx="5041">
                  <c:v>521.52071178305891</c:v>
                </c:pt>
                <c:pt idx="5042">
                  <c:v>606.48175677503662</c:v>
                </c:pt>
                <c:pt idx="5043">
                  <c:v>626.66972041813437</c:v>
                </c:pt>
                <c:pt idx="5044">
                  <c:v>638.44435021297124</c:v>
                </c:pt>
                <c:pt idx="5045">
                  <c:v>752.84196969204095</c:v>
                </c:pt>
                <c:pt idx="5046">
                  <c:v>928.64632758250366</c:v>
                </c:pt>
                <c:pt idx="5047">
                  <c:v>986.68672305641007</c:v>
                </c:pt>
                <c:pt idx="5048">
                  <c:v>815.92935607672189</c:v>
                </c:pt>
                <c:pt idx="5049">
                  <c:v>709.94254695045788</c:v>
                </c:pt>
                <c:pt idx="5050">
                  <c:v>757.88896060281547</c:v>
                </c:pt>
                <c:pt idx="5051">
                  <c:v>887.43007630966395</c:v>
                </c:pt>
                <c:pt idx="5052">
                  <c:v>823.4973189474282</c:v>
                </c:pt>
                <c:pt idx="5053">
                  <c:v>773.02993333513882</c:v>
                </c:pt>
                <c:pt idx="5054">
                  <c:v>725.08604317823676</c:v>
                </c:pt>
                <c:pt idx="5055">
                  <c:v>691.43775477610325</c:v>
                </c:pt>
                <c:pt idx="5056">
                  <c:v>776.39375277717011</c:v>
                </c:pt>
                <c:pt idx="5057">
                  <c:v>808.36139320601569</c:v>
                </c:pt>
                <c:pt idx="5058">
                  <c:v>938.74030940405271</c:v>
                </c:pt>
                <c:pt idx="5059">
                  <c:v>1093.5138561693182</c:v>
                </c:pt>
                <c:pt idx="5060">
                  <c:v>920.23299373424254</c:v>
                </c:pt>
                <c:pt idx="5061">
                  <c:v>739.38416842846073</c:v>
                </c:pt>
                <c:pt idx="5062">
                  <c:v>672.09263861510465</c:v>
                </c:pt>
                <c:pt idx="5063">
                  <c:v>626.66972041813449</c:v>
                </c:pt>
                <c:pt idx="5064">
                  <c:v>550.12200927441791</c:v>
                </c:pt>
                <c:pt idx="5065">
                  <c:v>470.21047868867026</c:v>
                </c:pt>
                <c:pt idx="5066">
                  <c:v>558.5328196272236</c:v>
                </c:pt>
                <c:pt idx="5067">
                  <c:v>636.76117874422789</c:v>
                </c:pt>
                <c:pt idx="5068">
                  <c:v>651.90467497200677</c:v>
                </c:pt>
                <c:pt idx="5069">
                  <c:v>797.42456390236737</c:v>
                </c:pt>
                <c:pt idx="5070">
                  <c:v>917.70949827885534</c:v>
                </c:pt>
                <c:pt idx="5071">
                  <c:v>884.06373337217724</c:v>
                </c:pt>
                <c:pt idx="5072">
                  <c:v>771.34676186639558</c:v>
                </c:pt>
                <c:pt idx="5073">
                  <c:v>686.39076386532884</c:v>
                </c:pt>
                <c:pt idx="5074">
                  <c:v>767.14514193317586</c:v>
                </c:pt>
                <c:pt idx="5075">
                  <c:v>752.84196969204095</c:v>
                </c:pt>
                <c:pt idx="5076">
                  <c:v>900.88787757324405</c:v>
                </c:pt>
                <c:pt idx="5077">
                  <c:v>823.49984244288362</c:v>
                </c:pt>
                <c:pt idx="5078">
                  <c:v>718.355880798719</c:v>
                </c:pt>
                <c:pt idx="5079">
                  <c:v>752.84196969204095</c:v>
                </c:pt>
                <c:pt idx="5080">
                  <c:v>712.46604240584509</c:v>
                </c:pt>
                <c:pt idx="5081">
                  <c:v>868.92276063985389</c:v>
                </c:pt>
                <c:pt idx="5082">
                  <c:v>842.00715811269367</c:v>
                </c:pt>
                <c:pt idx="5083">
                  <c:v>1032.1096412533805</c:v>
                </c:pt>
                <c:pt idx="5084">
                  <c:v>869.76560812195316</c:v>
                </c:pt>
                <c:pt idx="5085">
                  <c:v>854.62211189417451</c:v>
                </c:pt>
                <c:pt idx="5086">
                  <c:v>682.1866204366537</c:v>
                </c:pt>
                <c:pt idx="5087">
                  <c:v>611.52874768581103</c:v>
                </c:pt>
                <c:pt idx="5088">
                  <c:v>601.43224236880667</c:v>
                </c:pt>
                <c:pt idx="5089">
                  <c:v>583.76777418109589</c:v>
                </c:pt>
                <c:pt idx="5090">
                  <c:v>545.91534235028735</c:v>
                </c:pt>
                <c:pt idx="5091">
                  <c:v>537.50453199748176</c:v>
                </c:pt>
                <c:pt idx="5092">
                  <c:v>552.64550472980511</c:v>
                </c:pt>
                <c:pt idx="5093">
                  <c:v>666.20280022223096</c:v>
                </c:pt>
                <c:pt idx="5094">
                  <c:v>882.38308539888942</c:v>
                </c:pt>
                <c:pt idx="5095">
                  <c:v>744.43115933923536</c:v>
                </c:pt>
                <c:pt idx="5096">
                  <c:v>724.24319569613738</c:v>
                </c:pt>
                <c:pt idx="5097">
                  <c:v>824.34268992498301</c:v>
                </c:pt>
                <c:pt idx="5098">
                  <c:v>589.6576125739698</c:v>
                </c:pt>
                <c:pt idx="5099">
                  <c:v>781.44326718339983</c:v>
                </c:pt>
                <c:pt idx="5100">
                  <c:v>975.75241724821717</c:v>
                </c:pt>
                <c:pt idx="5101">
                  <c:v>895.84088666246953</c:v>
                </c:pt>
                <c:pt idx="5102">
                  <c:v>696.48474568687777</c:v>
                </c:pt>
                <c:pt idx="5103">
                  <c:v>721.71970024075017</c:v>
                </c:pt>
                <c:pt idx="5104">
                  <c:v>708.26189897717006</c:v>
                </c:pt>
                <c:pt idx="5105">
                  <c:v>791.53472550949346</c:v>
                </c:pt>
                <c:pt idx="5106">
                  <c:v>971.54575032408673</c:v>
                </c:pt>
                <c:pt idx="5107">
                  <c:v>928.64885107795908</c:v>
                </c:pt>
                <c:pt idx="5108">
                  <c:v>940.42348087279595</c:v>
                </c:pt>
                <c:pt idx="5109">
                  <c:v>672.93548609720392</c:v>
                </c:pt>
                <c:pt idx="5110">
                  <c:v>669.56914315971744</c:v>
                </c:pt>
                <c:pt idx="5111">
                  <c:v>609.84557621706767</c:v>
                </c:pt>
                <c:pt idx="5112">
                  <c:v>600.58939488670728</c:v>
                </c:pt>
                <c:pt idx="5113">
                  <c:v>542.55152290825617</c:v>
                </c:pt>
                <c:pt idx="5114">
                  <c:v>507.22258653283484</c:v>
                </c:pt>
                <c:pt idx="5115">
                  <c:v>583.76777418109589</c:v>
                </c:pt>
                <c:pt idx="5116">
                  <c:v>634.23768328884069</c:v>
                </c:pt>
                <c:pt idx="5117">
                  <c:v>619.09671055651734</c:v>
                </c:pt>
                <c:pt idx="5118">
                  <c:v>790.69440152284949</c:v>
                </c:pt>
                <c:pt idx="5119">
                  <c:v>839.48366265730635</c:v>
                </c:pt>
                <c:pt idx="5120">
                  <c:v>838.64081517520708</c:v>
                </c:pt>
                <c:pt idx="5121">
                  <c:v>660.31548532481247</c:v>
                </c:pt>
                <c:pt idx="5122">
                  <c:v>656.94914238732588</c:v>
                </c:pt>
                <c:pt idx="5123">
                  <c:v>760.4149795536581</c:v>
                </c:pt>
                <c:pt idx="5124">
                  <c:v>787.33058208081832</c:v>
                </c:pt>
                <c:pt idx="5125">
                  <c:v>852.94146392088658</c:v>
                </c:pt>
                <c:pt idx="5126">
                  <c:v>775.55342879052603</c:v>
                </c:pt>
                <c:pt idx="5127">
                  <c:v>735.17750150433028</c:v>
                </c:pt>
                <c:pt idx="5128">
                  <c:v>787.33058208081832</c:v>
                </c:pt>
                <c:pt idx="5129">
                  <c:v>892.47454372498294</c:v>
                </c:pt>
                <c:pt idx="5130">
                  <c:v>916.86917429221137</c:v>
                </c:pt>
                <c:pt idx="5131">
                  <c:v>859.67414979585965</c:v>
                </c:pt>
                <c:pt idx="5132">
                  <c:v>839.48366265730635</c:v>
                </c:pt>
                <c:pt idx="5133">
                  <c:v>767.14009494226491</c:v>
                </c:pt>
                <c:pt idx="5134">
                  <c:v>657.79198986942527</c:v>
                </c:pt>
                <c:pt idx="5135">
                  <c:v>581.24680222116422</c:v>
                </c:pt>
                <c:pt idx="5136">
                  <c:v>570.30997291751578</c:v>
                </c:pt>
                <c:pt idx="5137">
                  <c:v>574.51663984164634</c:v>
                </c:pt>
                <c:pt idx="5138">
                  <c:v>509.74608198822216</c:v>
                </c:pt>
                <c:pt idx="5139">
                  <c:v>578.72078327032148</c:v>
                </c:pt>
                <c:pt idx="5140">
                  <c:v>578.72330676577701</c:v>
                </c:pt>
                <c:pt idx="5141">
                  <c:v>743.5908353525914</c:v>
                </c:pt>
                <c:pt idx="5142">
                  <c:v>967.34160689541159</c:v>
                </c:pt>
                <c:pt idx="5143">
                  <c:v>798.26488788901122</c:v>
                </c:pt>
                <c:pt idx="5144">
                  <c:v>856.30780685837306</c:v>
                </c:pt>
                <c:pt idx="5145">
                  <c:v>668.72629567761817</c:v>
                </c:pt>
                <c:pt idx="5146">
                  <c:v>724.24319569613738</c:v>
                </c:pt>
                <c:pt idx="5147">
                  <c:v>808.36139320601569</c:v>
                </c:pt>
                <c:pt idx="5148">
                  <c:v>888.27040029630791</c:v>
                </c:pt>
                <c:pt idx="5149">
                  <c:v>802.47155481314178</c:v>
                </c:pt>
                <c:pt idx="5150">
                  <c:v>667.8859716909742</c:v>
                </c:pt>
                <c:pt idx="5151">
                  <c:v>737.70099695971749</c:v>
                </c:pt>
                <c:pt idx="5152">
                  <c:v>807.52106921937161</c:v>
                </c:pt>
                <c:pt idx="5153">
                  <c:v>889.1132477784073</c:v>
                </c:pt>
                <c:pt idx="5154">
                  <c:v>917.71202177431076</c:v>
                </c:pt>
                <c:pt idx="5155">
                  <c:v>928.64632758250366</c:v>
                </c:pt>
                <c:pt idx="5156">
                  <c:v>784.80456312997569</c:v>
                </c:pt>
                <c:pt idx="5157">
                  <c:v>730.97083458019983</c:v>
                </c:pt>
                <c:pt idx="5158">
                  <c:v>702.37206058429615</c:v>
                </c:pt>
                <c:pt idx="5159">
                  <c:v>603.11541383754991</c:v>
                </c:pt>
                <c:pt idx="5160">
                  <c:v>573.67379235954706</c:v>
                </c:pt>
                <c:pt idx="5161">
                  <c:v>527.41307367138825</c:v>
                </c:pt>
                <c:pt idx="5162">
                  <c:v>515.63339688564054</c:v>
                </c:pt>
                <c:pt idx="5163">
                  <c:v>622.46305349400393</c:v>
                </c:pt>
                <c:pt idx="5164">
                  <c:v>546.75818983238685</c:v>
                </c:pt>
                <c:pt idx="5165">
                  <c:v>657.79451336488057</c:v>
                </c:pt>
                <c:pt idx="5166">
                  <c:v>773.87278081723821</c:v>
                </c:pt>
                <c:pt idx="5167">
                  <c:v>885.74690484092059</c:v>
                </c:pt>
                <c:pt idx="5168">
                  <c:v>795.73886893816859</c:v>
                </c:pt>
                <c:pt idx="5169">
                  <c:v>724.24319569613738</c:v>
                </c:pt>
                <c:pt idx="5170">
                  <c:v>705.73840352178286</c:v>
                </c:pt>
                <c:pt idx="5171">
                  <c:v>895.00056267582556</c:v>
                </c:pt>
                <c:pt idx="5172">
                  <c:v>884.90405735882121</c:v>
                </c:pt>
                <c:pt idx="5173">
                  <c:v>904.25422051073065</c:v>
                </c:pt>
                <c:pt idx="5174">
                  <c:v>772.18960934849497</c:v>
                </c:pt>
                <c:pt idx="5175">
                  <c:v>738.54132094636145</c:v>
                </c:pt>
                <c:pt idx="5176">
                  <c:v>789.85660103166083</c:v>
                </c:pt>
                <c:pt idx="5177">
                  <c:v>902.57104904198741</c:v>
                </c:pt>
                <c:pt idx="5178">
                  <c:v>917.71202177431076</c:v>
                </c:pt>
                <c:pt idx="5179">
                  <c:v>925.2825081404726</c:v>
                </c:pt>
                <c:pt idx="5180">
                  <c:v>732.65400604894307</c:v>
                </c:pt>
                <c:pt idx="5181">
                  <c:v>693.96377372694599</c:v>
                </c:pt>
                <c:pt idx="5182">
                  <c:v>622.46305349400393</c:v>
                </c:pt>
                <c:pt idx="5183">
                  <c:v>648.53833203452018</c:v>
                </c:pt>
                <c:pt idx="5184">
                  <c:v>578.72330676577701</c:v>
                </c:pt>
                <c:pt idx="5185">
                  <c:v>465.1634877778958</c:v>
                </c:pt>
                <c:pt idx="5186">
                  <c:v>606.47670978412577</c:v>
                </c:pt>
                <c:pt idx="5187">
                  <c:v>575.35948732374561</c:v>
                </c:pt>
                <c:pt idx="5188">
                  <c:v>526.57022618928886</c:v>
                </c:pt>
                <c:pt idx="5189">
                  <c:v>632.55703531555287</c:v>
                </c:pt>
                <c:pt idx="5190">
                  <c:v>636.76370223968343</c:v>
                </c:pt>
                <c:pt idx="5191">
                  <c:v>786.49025809417446</c:v>
                </c:pt>
                <c:pt idx="5192">
                  <c:v>762.09562752694592</c:v>
                </c:pt>
                <c:pt idx="5193">
                  <c:v>794.89854495152463</c:v>
                </c:pt>
                <c:pt idx="5194">
                  <c:v>757.88896060281547</c:v>
                </c:pt>
                <c:pt idx="5195">
                  <c:v>832.75350027778859</c:v>
                </c:pt>
                <c:pt idx="5196">
                  <c:v>862.19259826033613</c:v>
                </c:pt>
                <c:pt idx="5197">
                  <c:v>658.63231385606923</c:v>
                </c:pt>
                <c:pt idx="5198">
                  <c:v>748.63530276791039</c:v>
                </c:pt>
                <c:pt idx="5199">
                  <c:v>732.6565295443985</c:v>
                </c:pt>
                <c:pt idx="5200">
                  <c:v>834.43667174653194</c:v>
                </c:pt>
                <c:pt idx="5201">
                  <c:v>762.93595151358988</c:v>
                </c:pt>
                <c:pt idx="5202">
                  <c:v>822.65951845623977</c:v>
                </c:pt>
                <c:pt idx="5203">
                  <c:v>852.10113993424261</c:v>
                </c:pt>
                <c:pt idx="5204">
                  <c:v>732.65400604894307</c:v>
                </c:pt>
                <c:pt idx="5205">
                  <c:v>693.11840274939118</c:v>
                </c:pt>
                <c:pt idx="5206">
                  <c:v>715.82986184787626</c:v>
                </c:pt>
                <c:pt idx="5207">
                  <c:v>640.1275216817146</c:v>
                </c:pt>
                <c:pt idx="5208">
                  <c:v>643.48881762829035</c:v>
                </c:pt>
                <c:pt idx="5209">
                  <c:v>545.91786584574277</c:v>
                </c:pt>
                <c:pt idx="5210">
                  <c:v>518.99973982312713</c:v>
                </c:pt>
                <c:pt idx="5211">
                  <c:v>602.27761334636136</c:v>
                </c:pt>
                <c:pt idx="5212">
                  <c:v>615.73289111448616</c:v>
                </c:pt>
                <c:pt idx="5213">
                  <c:v>656.9516658827813</c:v>
                </c:pt>
                <c:pt idx="5214">
                  <c:v>768.82578990646368</c:v>
                </c:pt>
                <c:pt idx="5215">
                  <c:v>771.34676186639558</c:v>
                </c:pt>
                <c:pt idx="5216">
                  <c:v>751.16132171875302</c:v>
                </c:pt>
                <c:pt idx="5217">
                  <c:v>649.37865602116415</c:v>
                </c:pt>
                <c:pt idx="5218">
                  <c:v>706.57872750842671</c:v>
                </c:pt>
                <c:pt idx="5219">
                  <c:v>694.80157421813453</c:v>
                </c:pt>
                <c:pt idx="5220">
                  <c:v>866.39926518446669</c:v>
                </c:pt>
                <c:pt idx="5221">
                  <c:v>910.14153540814902</c:v>
                </c:pt>
                <c:pt idx="5222">
                  <c:v>710.78287093710185</c:v>
                </c:pt>
                <c:pt idx="5223">
                  <c:v>779.76009571465659</c:v>
                </c:pt>
                <c:pt idx="5224">
                  <c:v>706.57872750842671</c:v>
                </c:pt>
                <c:pt idx="5225">
                  <c:v>926.12283212711645</c:v>
                </c:pt>
                <c:pt idx="5226">
                  <c:v>917.71202177431076</c:v>
                </c:pt>
                <c:pt idx="5227">
                  <c:v>831.91317629114462</c:v>
                </c:pt>
                <c:pt idx="5228">
                  <c:v>815.08903209007792</c:v>
                </c:pt>
                <c:pt idx="5229">
                  <c:v>688.07645882952738</c:v>
                </c:pt>
                <c:pt idx="5230">
                  <c:v>661.99613329810029</c:v>
                </c:pt>
                <c:pt idx="5231">
                  <c:v>652.74752245410616</c:v>
                </c:pt>
                <c:pt idx="5232">
                  <c:v>566.94615347548472</c:v>
                </c:pt>
                <c:pt idx="5233">
                  <c:v>569.46964893087193</c:v>
                </c:pt>
                <c:pt idx="5234">
                  <c:v>512.26957744360936</c:v>
                </c:pt>
                <c:pt idx="5235">
                  <c:v>438.2453617552801</c:v>
                </c:pt>
                <c:pt idx="5236">
                  <c:v>571.15282039961517</c:v>
                </c:pt>
                <c:pt idx="5237">
                  <c:v>709.10474645926945</c:v>
                </c:pt>
                <c:pt idx="5238">
                  <c:v>795.74139243362401</c:v>
                </c:pt>
                <c:pt idx="5239">
                  <c:v>799.10521187565519</c:v>
                </c:pt>
                <c:pt idx="5240">
                  <c:v>815.92935607672189</c:v>
                </c:pt>
                <c:pt idx="5241">
                  <c:v>753.6822936786848</c:v>
                </c:pt>
                <c:pt idx="5242">
                  <c:v>664.51710525803219</c:v>
                </c:pt>
                <c:pt idx="5243">
                  <c:v>781.44326718339983</c:v>
                </c:pt>
                <c:pt idx="5244">
                  <c:v>829.38968083575742</c:v>
                </c:pt>
                <c:pt idx="5245">
                  <c:v>874.8125990327278</c:v>
                </c:pt>
                <c:pt idx="5246">
                  <c:v>720.03652877200682</c:v>
                </c:pt>
                <c:pt idx="5247">
                  <c:v>713.30888988794447</c:v>
                </c:pt>
                <c:pt idx="5248">
                  <c:v>813.40586062133468</c:v>
                </c:pt>
                <c:pt idx="5249">
                  <c:v>848.73732049221144</c:v>
                </c:pt>
                <c:pt idx="5250">
                  <c:v>951.35778668098885</c:v>
                </c:pt>
                <c:pt idx="5251">
                  <c:v>960.61144451589382</c:v>
                </c:pt>
                <c:pt idx="5252">
                  <c:v>803.31187879978563</c:v>
                </c:pt>
                <c:pt idx="5253">
                  <c:v>644.33418860584516</c:v>
                </c:pt>
                <c:pt idx="5254">
                  <c:v>634.23768328884069</c:v>
                </c:pt>
                <c:pt idx="5255">
                  <c:v>588.81476509187041</c:v>
                </c:pt>
                <c:pt idx="5256">
                  <c:v>606.47923327958108</c:v>
                </c:pt>
                <c:pt idx="5257">
                  <c:v>522.36608276061372</c:v>
                </c:pt>
                <c:pt idx="5258">
                  <c:v>473.57682162615686</c:v>
                </c:pt>
                <c:pt idx="5259">
                  <c:v>533.2978650733512</c:v>
                </c:pt>
                <c:pt idx="5260">
                  <c:v>528.25087416257679</c:v>
                </c:pt>
                <c:pt idx="5261">
                  <c:v>676.29678204377979</c:v>
                </c:pt>
                <c:pt idx="5262">
                  <c:v>774.71310480388217</c:v>
                </c:pt>
                <c:pt idx="5263">
                  <c:v>776.39879976808072</c:v>
                </c:pt>
                <c:pt idx="5264">
                  <c:v>811.72521264804686</c:v>
                </c:pt>
                <c:pt idx="5265">
                  <c:v>683.86726840994163</c:v>
                </c:pt>
                <c:pt idx="5266">
                  <c:v>681.34124945909889</c:v>
                </c:pt>
                <c:pt idx="5267">
                  <c:v>837.80049118856311</c:v>
                </c:pt>
                <c:pt idx="5268">
                  <c:v>805.83537425517284</c:v>
                </c:pt>
                <c:pt idx="5269">
                  <c:v>912.66503086353634</c:v>
                </c:pt>
                <c:pt idx="5270">
                  <c:v>719.19620478536297</c:v>
                </c:pt>
                <c:pt idx="5271">
                  <c:v>700.6888891155528</c:v>
                </c:pt>
                <c:pt idx="5272">
                  <c:v>841.16683412604959</c:v>
                </c:pt>
                <c:pt idx="5273">
                  <c:v>905.93234498856305</c:v>
                </c:pt>
                <c:pt idx="5274">
                  <c:v>937.05713793530924</c:v>
                </c:pt>
                <c:pt idx="5275">
                  <c:v>920.23299373424254</c:v>
                </c:pt>
                <c:pt idx="5276">
                  <c:v>704.05523205303939</c:v>
                </c:pt>
                <c:pt idx="5277">
                  <c:v>714.98953786123229</c:v>
                </c:pt>
                <c:pt idx="5278">
                  <c:v>581.24175523025337</c:v>
                </c:pt>
                <c:pt idx="5279">
                  <c:v>656.9516658827813</c:v>
                </c:pt>
                <c:pt idx="5280">
                  <c:v>589.65508907851438</c:v>
                </c:pt>
                <c:pt idx="5281">
                  <c:v>545.07249486818819</c:v>
                </c:pt>
                <c:pt idx="5282">
                  <c:v>625.82939643149052</c:v>
                </c:pt>
                <c:pt idx="5283">
                  <c:v>526.57022618928886</c:v>
                </c:pt>
                <c:pt idx="5284">
                  <c:v>619.93703454316119</c:v>
                </c:pt>
                <c:pt idx="5285">
                  <c:v>655.26597091858264</c:v>
                </c:pt>
                <c:pt idx="5286">
                  <c:v>789.01375354956167</c:v>
                </c:pt>
                <c:pt idx="5287">
                  <c:v>734.33717751768631</c:v>
                </c:pt>
                <c:pt idx="5288">
                  <c:v>832.75350027778859</c:v>
                </c:pt>
                <c:pt idx="5289">
                  <c:v>745.27148332587922</c:v>
                </c:pt>
                <c:pt idx="5290">
                  <c:v>667.04312420887493</c:v>
                </c:pt>
                <c:pt idx="5291">
                  <c:v>653.58279944983929</c:v>
                </c:pt>
                <c:pt idx="5292">
                  <c:v>864.71861721117875</c:v>
                </c:pt>
                <c:pt idx="5293">
                  <c:v>928.64632758250366</c:v>
                </c:pt>
                <c:pt idx="5294">
                  <c:v>788.1734295629177</c:v>
                </c:pt>
                <c:pt idx="5295">
                  <c:v>822.65699496078423</c:v>
                </c:pt>
                <c:pt idx="5296">
                  <c:v>829.38968083575742</c:v>
                </c:pt>
                <c:pt idx="5297">
                  <c:v>863.03292224698009</c:v>
                </c:pt>
                <c:pt idx="5298">
                  <c:v>880.69991393014618</c:v>
                </c:pt>
                <c:pt idx="5299">
                  <c:v>895.84088666246953</c:v>
                </c:pt>
                <c:pt idx="5300">
                  <c:v>791.53472550949346</c:v>
                </c:pt>
                <c:pt idx="5301">
                  <c:v>660.31296182935705</c:v>
                </c:pt>
                <c:pt idx="5302">
                  <c:v>655.26849441403806</c:v>
                </c:pt>
                <c:pt idx="5303">
                  <c:v>622.46052999854851</c:v>
                </c:pt>
                <c:pt idx="5304">
                  <c:v>593.01890852054566</c:v>
                </c:pt>
                <c:pt idx="5305">
                  <c:v>586.29379313193863</c:v>
                </c:pt>
                <c:pt idx="5306">
                  <c:v>639.28719769507063</c:v>
                </c:pt>
                <c:pt idx="5307">
                  <c:v>477.78096505483194</c:v>
                </c:pt>
                <c:pt idx="5308">
                  <c:v>460.95934434922066</c:v>
                </c:pt>
                <c:pt idx="5309">
                  <c:v>624.14370146729186</c:v>
                </c:pt>
                <c:pt idx="5310">
                  <c:v>859.67414979585965</c:v>
                </c:pt>
                <c:pt idx="5311">
                  <c:v>874.81007553727238</c:v>
                </c:pt>
                <c:pt idx="5312">
                  <c:v>836.95764370646373</c:v>
                </c:pt>
                <c:pt idx="5313">
                  <c:v>782.28359117004379</c:v>
                </c:pt>
                <c:pt idx="5314">
                  <c:v>704.05523205303939</c:v>
                </c:pt>
                <c:pt idx="5315">
                  <c:v>730.13303408901118</c:v>
                </c:pt>
                <c:pt idx="5316">
                  <c:v>800.78838334439843</c:v>
                </c:pt>
                <c:pt idx="5317">
                  <c:v>855.46495937627378</c:v>
                </c:pt>
                <c:pt idx="5318">
                  <c:v>833.59634775988798</c:v>
                </c:pt>
                <c:pt idx="5319">
                  <c:v>889.95357176505115</c:v>
                </c:pt>
                <c:pt idx="5320">
                  <c:v>969.02225486869952</c:v>
                </c:pt>
                <c:pt idx="5321">
                  <c:v>788.1734295629177</c:v>
                </c:pt>
                <c:pt idx="5322">
                  <c:v>904.25169701527523</c:v>
                </c:pt>
                <c:pt idx="5323">
                  <c:v>843.68780608598149</c:v>
                </c:pt>
                <c:pt idx="5324">
                  <c:v>757.88896060281547</c:v>
                </c:pt>
                <c:pt idx="5325">
                  <c:v>707.4215749905261</c:v>
                </c:pt>
                <c:pt idx="5326">
                  <c:v>655.26849441403806</c:v>
                </c:pt>
                <c:pt idx="5327">
                  <c:v>624.98654894939114</c:v>
                </c:pt>
                <c:pt idx="5328">
                  <c:v>546.75818983238685</c:v>
                </c:pt>
                <c:pt idx="5329">
                  <c:v>503.01844310415981</c:v>
                </c:pt>
                <c:pt idx="5330">
                  <c:v>565.26045851128595</c:v>
                </c:pt>
                <c:pt idx="5331">
                  <c:v>612.36654817699957</c:v>
                </c:pt>
                <c:pt idx="5332">
                  <c:v>633.39483580674141</c:v>
                </c:pt>
                <c:pt idx="5333">
                  <c:v>682.18409694119828</c:v>
                </c:pt>
                <c:pt idx="5334">
                  <c:v>749.47815025000978</c:v>
                </c:pt>
                <c:pt idx="5335">
                  <c:v>875.65292301937166</c:v>
                </c:pt>
                <c:pt idx="5336">
                  <c:v>736.02287248188497</c:v>
                </c:pt>
                <c:pt idx="5337">
                  <c:v>739.38416842846073</c:v>
                </c:pt>
                <c:pt idx="5338">
                  <c:v>703.21490806639542</c:v>
                </c:pt>
                <c:pt idx="5339">
                  <c:v>696.48222219142235</c:v>
                </c:pt>
                <c:pt idx="5340">
                  <c:v>883.22088589007785</c:v>
                </c:pt>
                <c:pt idx="5341">
                  <c:v>790.69440152284949</c:v>
                </c:pt>
                <c:pt idx="5342">
                  <c:v>724.2457191915928</c:v>
                </c:pt>
                <c:pt idx="5343">
                  <c:v>820.13602300085233</c:v>
                </c:pt>
                <c:pt idx="5344">
                  <c:v>949.6746152122455</c:v>
                </c:pt>
                <c:pt idx="5345">
                  <c:v>873.967228055173</c:v>
                </c:pt>
                <c:pt idx="5346">
                  <c:v>1026.222326355962</c:v>
                </c:pt>
                <c:pt idx="5347">
                  <c:v>891.6367432337945</c:v>
                </c:pt>
                <c:pt idx="5348">
                  <c:v>790.69692501830491</c:v>
                </c:pt>
                <c:pt idx="5349">
                  <c:v>669.56914315971756</c:v>
                </c:pt>
                <c:pt idx="5350">
                  <c:v>642.6510171371018</c:v>
                </c:pt>
                <c:pt idx="5351">
                  <c:v>641.80816965500253</c:v>
                </c:pt>
                <c:pt idx="5352">
                  <c:v>610.68590020371164</c:v>
                </c:pt>
                <c:pt idx="5353">
                  <c:v>577.03761180157812</c:v>
                </c:pt>
                <c:pt idx="5354">
                  <c:v>557.68997214512433</c:v>
                </c:pt>
                <c:pt idx="5355">
                  <c:v>598.91127040887488</c:v>
                </c:pt>
                <c:pt idx="5356">
                  <c:v>545.91534235028735</c:v>
                </c:pt>
                <c:pt idx="5357">
                  <c:v>536.6642080108378</c:v>
                </c:pt>
                <c:pt idx="5358">
                  <c:v>668.72629567761817</c:v>
                </c:pt>
                <c:pt idx="5359">
                  <c:v>793.22042047369212</c:v>
                </c:pt>
                <c:pt idx="5360">
                  <c:v>815.08903209007792</c:v>
                </c:pt>
                <c:pt idx="5361">
                  <c:v>726.76921464698</c:v>
                </c:pt>
                <c:pt idx="5362">
                  <c:v>719.19620478536297</c:v>
                </c:pt>
                <c:pt idx="5363">
                  <c:v>828.54683335365803</c:v>
                </c:pt>
                <c:pt idx="5364">
                  <c:v>857.14813084501702</c:v>
                </c:pt>
                <c:pt idx="5365">
                  <c:v>736.86067297307352</c:v>
                </c:pt>
                <c:pt idx="5366">
                  <c:v>684.7101158920409</c:v>
                </c:pt>
                <c:pt idx="5367">
                  <c:v>752.00164570539698</c:v>
                </c:pt>
                <c:pt idx="5368">
                  <c:v>784.80708662543111</c:v>
                </c:pt>
                <c:pt idx="5369">
                  <c:v>862.19512175579155</c:v>
                </c:pt>
                <c:pt idx="5370">
                  <c:v>951.36031017644416</c:v>
                </c:pt>
                <c:pt idx="5371">
                  <c:v>967.34160689541159</c:v>
                </c:pt>
                <c:pt idx="5372">
                  <c:v>714.14921387458844</c:v>
                </c:pt>
                <c:pt idx="5373">
                  <c:v>644.33418860584516</c:v>
                </c:pt>
                <c:pt idx="5374">
                  <c:v>658.63231385606923</c:v>
                </c:pt>
                <c:pt idx="5375">
                  <c:v>635.92085475758404</c:v>
                </c:pt>
                <c:pt idx="5376">
                  <c:v>569.46964893087193</c:v>
                </c:pt>
                <c:pt idx="5377">
                  <c:v>510.58388247941076</c:v>
                </c:pt>
                <c:pt idx="5378">
                  <c:v>486.19429890309306</c:v>
                </c:pt>
                <c:pt idx="5379">
                  <c:v>640.1300451771699</c:v>
                </c:pt>
                <c:pt idx="5380">
                  <c:v>624.14370146729186</c:v>
                </c:pt>
                <c:pt idx="5381">
                  <c:v>656.11134189613722</c:v>
                </c:pt>
                <c:pt idx="5382">
                  <c:v>676.29930553923521</c:v>
                </c:pt>
                <c:pt idx="5383">
                  <c:v>802.47155481314178</c:v>
                </c:pt>
                <c:pt idx="5384">
                  <c:v>836.96016720191915</c:v>
                </c:pt>
                <c:pt idx="5385">
                  <c:v>760.41497955365799</c:v>
                </c:pt>
                <c:pt idx="5386">
                  <c:v>695.64442170023381</c:v>
                </c:pt>
                <c:pt idx="5387">
                  <c:v>713.30888988794447</c:v>
                </c:pt>
                <c:pt idx="5388">
                  <c:v>905.09454449737461</c:v>
                </c:pt>
                <c:pt idx="5389">
                  <c:v>789.85407753620552</c:v>
                </c:pt>
                <c:pt idx="5390">
                  <c:v>786.49025809417446</c:v>
                </c:pt>
                <c:pt idx="5391">
                  <c:v>750.31847423665363</c:v>
                </c:pt>
                <c:pt idx="5392">
                  <c:v>704.05523205303939</c:v>
                </c:pt>
                <c:pt idx="5393">
                  <c:v>858.82877881830484</c:v>
                </c:pt>
                <c:pt idx="5394">
                  <c:v>889.95357176505115</c:v>
                </c:pt>
                <c:pt idx="5395">
                  <c:v>998.46387634670236</c:v>
                </c:pt>
                <c:pt idx="5396">
                  <c:v>716.67523282543107</c:v>
                </c:pt>
                <c:pt idx="5397">
                  <c:v>672.93296260174861</c:v>
                </c:pt>
                <c:pt idx="5398">
                  <c:v>651.06182748990739</c:v>
                </c:pt>
                <c:pt idx="5399">
                  <c:v>639.28719769507063</c:v>
                </c:pt>
                <c:pt idx="5400">
                  <c:v>553.48582871644908</c:v>
                </c:pt>
                <c:pt idx="5401">
                  <c:v>566.94615347548472</c:v>
                </c:pt>
                <c:pt idx="5402">
                  <c:v>590.49793656061377</c:v>
                </c:pt>
                <c:pt idx="5403">
                  <c:v>517.31656835438389</c:v>
                </c:pt>
                <c:pt idx="5404">
                  <c:v>568.62680144877254</c:v>
                </c:pt>
                <c:pt idx="5405">
                  <c:v>640.96784566835856</c:v>
                </c:pt>
                <c:pt idx="5406">
                  <c:v>696.48726918233308</c:v>
                </c:pt>
                <c:pt idx="5407">
                  <c:v>679.66060148581107</c:v>
                </c:pt>
                <c:pt idx="5408">
                  <c:v>929.48665156914763</c:v>
                </c:pt>
                <c:pt idx="5409">
                  <c:v>894.15771519372629</c:v>
                </c:pt>
                <c:pt idx="5410">
                  <c:v>798.26488788901122</c:v>
                </c:pt>
                <c:pt idx="5411">
                  <c:v>742.75051136594732</c:v>
                </c:pt>
                <c:pt idx="5412">
                  <c:v>842.84748209933753</c:v>
                </c:pt>
                <c:pt idx="5413">
                  <c:v>939.58063339069656</c:v>
                </c:pt>
                <c:pt idx="5414">
                  <c:v>881.54276141224545</c:v>
                </c:pt>
                <c:pt idx="5415">
                  <c:v>816.76968006336574</c:v>
                </c:pt>
                <c:pt idx="5416">
                  <c:v>834.43414825107652</c:v>
                </c:pt>
                <c:pt idx="5417">
                  <c:v>826.86366188491479</c:v>
                </c:pt>
                <c:pt idx="5418">
                  <c:v>815.93187957217731</c:v>
                </c:pt>
                <c:pt idx="5419">
                  <c:v>879.01674246140283</c:v>
                </c:pt>
                <c:pt idx="5420">
                  <c:v>755.36798864288357</c:v>
                </c:pt>
                <c:pt idx="5421">
                  <c:v>724.24571919159268</c:v>
                </c:pt>
                <c:pt idx="5422">
                  <c:v>751.15879822329759</c:v>
                </c:pt>
                <c:pt idx="5423">
                  <c:v>657.79198986942527</c:v>
                </c:pt>
                <c:pt idx="5424">
                  <c:v>673.77328658839258</c:v>
                </c:pt>
                <c:pt idx="5425">
                  <c:v>629.19069237806627</c:v>
                </c:pt>
                <c:pt idx="5426">
                  <c:v>620.77735852980516</c:v>
                </c:pt>
                <c:pt idx="5427">
                  <c:v>652.74499895865074</c:v>
                </c:pt>
                <c:pt idx="5428">
                  <c:v>593.86175600264494</c:v>
                </c:pt>
                <c:pt idx="5429">
                  <c:v>579.56363075242086</c:v>
                </c:pt>
                <c:pt idx="5430">
                  <c:v>810.04204117930351</c:v>
                </c:pt>
                <c:pt idx="5431">
                  <c:v>789.01375354956167</c:v>
                </c:pt>
                <c:pt idx="5432">
                  <c:v>989.21021851179728</c:v>
                </c:pt>
                <c:pt idx="5433">
                  <c:v>1045.5674425169607</c:v>
                </c:pt>
                <c:pt idx="5434">
                  <c:v>879.01674246140283</c:v>
                </c:pt>
                <c:pt idx="5435">
                  <c:v>831.07032880904524</c:v>
                </c:pt>
                <c:pt idx="5436">
                  <c:v>768.82578990646368</c:v>
                </c:pt>
                <c:pt idx="5437">
                  <c:v>799.10773537111061</c:v>
                </c:pt>
                <c:pt idx="5438">
                  <c:v>737.70352045517291</c:v>
                </c:pt>
                <c:pt idx="5439">
                  <c:v>694.80409771358973</c:v>
                </c:pt>
                <c:pt idx="5440">
                  <c:v>757.04863661617151</c:v>
                </c:pt>
                <c:pt idx="5441">
                  <c:v>804.15472628188502</c:v>
                </c:pt>
                <c:pt idx="5442">
                  <c:v>894.15771519372629</c:v>
                </c:pt>
                <c:pt idx="5443">
                  <c:v>895.00056267582556</c:v>
                </c:pt>
                <c:pt idx="5444">
                  <c:v>838.6433386706625</c:v>
                </c:pt>
                <c:pt idx="5445">
                  <c:v>704.05270855758397</c:v>
                </c:pt>
                <c:pt idx="5446">
                  <c:v>679.66312498126649</c:v>
                </c:pt>
                <c:pt idx="5447">
                  <c:v>662.83645728474426</c:v>
                </c:pt>
                <c:pt idx="5448">
                  <c:v>622.46052999854851</c:v>
                </c:pt>
                <c:pt idx="5449">
                  <c:v>640.1275216817146</c:v>
                </c:pt>
                <c:pt idx="5450">
                  <c:v>657.79198986942527</c:v>
                </c:pt>
                <c:pt idx="5451">
                  <c:v>507.22258653283484</c:v>
                </c:pt>
                <c:pt idx="5452">
                  <c:v>581.24680222116422</c:v>
                </c:pt>
                <c:pt idx="5453">
                  <c:v>637.60150273087186</c:v>
                </c:pt>
                <c:pt idx="5454">
                  <c:v>803.31187879978563</c:v>
                </c:pt>
                <c:pt idx="5455">
                  <c:v>764.61912298233312</c:v>
                </c:pt>
                <c:pt idx="5456">
                  <c:v>879.01926595685825</c:v>
                </c:pt>
                <c:pt idx="5457">
                  <c:v>854.62463538962982</c:v>
                </c:pt>
                <c:pt idx="5458">
                  <c:v>808.35886971056027</c:v>
                </c:pt>
                <c:pt idx="5459">
                  <c:v>779.76009571465659</c:v>
                </c:pt>
                <c:pt idx="5460">
                  <c:v>797.42456390236737</c:v>
                </c:pt>
                <c:pt idx="5461">
                  <c:v>847.05162552801255</c:v>
                </c:pt>
                <c:pt idx="5462">
                  <c:v>802.47155481314178</c:v>
                </c:pt>
                <c:pt idx="5463">
                  <c:v>696.48726918233319</c:v>
                </c:pt>
                <c:pt idx="5464">
                  <c:v>824.34268992498301</c:v>
                </c:pt>
                <c:pt idx="5465">
                  <c:v>906.77519247066243</c:v>
                </c:pt>
                <c:pt idx="5466">
                  <c:v>963.13493997128103</c:v>
                </c:pt>
                <c:pt idx="5467">
                  <c:v>1034.6331367087678</c:v>
                </c:pt>
                <c:pt idx="5468">
                  <c:v>783.96676263878726</c:v>
                </c:pt>
                <c:pt idx="5469">
                  <c:v>697.32506967352174</c:v>
                </c:pt>
                <c:pt idx="5470">
                  <c:v>688.91425932071604</c:v>
                </c:pt>
                <c:pt idx="5471">
                  <c:v>614.04971964574281</c:v>
                </c:pt>
                <c:pt idx="5472">
                  <c:v>637.60150273087186</c:v>
                </c:pt>
                <c:pt idx="5473">
                  <c:v>546.75566633693131</c:v>
                </c:pt>
                <c:pt idx="5474">
                  <c:v>580.40143124360941</c:v>
                </c:pt>
                <c:pt idx="5475">
                  <c:v>657.79198986942527</c:v>
                </c:pt>
                <c:pt idx="5476">
                  <c:v>575.3569638282903</c:v>
                </c:pt>
                <c:pt idx="5477">
                  <c:v>693.1209262448466</c:v>
                </c:pt>
                <c:pt idx="5478">
                  <c:v>957.24510157840723</c:v>
                </c:pt>
                <c:pt idx="5479">
                  <c:v>790.69692501830491</c:v>
                </c:pt>
                <c:pt idx="5480">
                  <c:v>785.64741061207508</c:v>
                </c:pt>
                <c:pt idx="5481">
                  <c:v>804.99252677307356</c:v>
                </c:pt>
                <c:pt idx="5482">
                  <c:v>735.17750150433028</c:v>
                </c:pt>
                <c:pt idx="5483">
                  <c:v>794.06074446033608</c:v>
                </c:pt>
                <c:pt idx="5484">
                  <c:v>896.68373414456892</c:v>
                </c:pt>
                <c:pt idx="5485">
                  <c:v>831.91317629114462</c:v>
                </c:pt>
                <c:pt idx="5486">
                  <c:v>898.36690561331216</c:v>
                </c:pt>
                <c:pt idx="5487">
                  <c:v>794.89854495152451</c:v>
                </c:pt>
                <c:pt idx="5488">
                  <c:v>969.86257885534337</c:v>
                </c:pt>
                <c:pt idx="5489">
                  <c:v>917.70949827885534</c:v>
                </c:pt>
                <c:pt idx="5490">
                  <c:v>905.93486848401847</c:v>
                </c:pt>
                <c:pt idx="5491">
                  <c:v>929.48917506460305</c:v>
                </c:pt>
                <c:pt idx="5492">
                  <c:v>832.75350027778859</c:v>
                </c:pt>
                <c:pt idx="5493">
                  <c:v>654.42564693193867</c:v>
                </c:pt>
                <c:pt idx="5494">
                  <c:v>634.23768328884069</c:v>
                </c:pt>
                <c:pt idx="5495">
                  <c:v>673.77328658839258</c:v>
                </c:pt>
                <c:pt idx="5496">
                  <c:v>685.54791638322945</c:v>
                </c:pt>
                <c:pt idx="5497">
                  <c:v>607.32208076168047</c:v>
                </c:pt>
                <c:pt idx="5498">
                  <c:v>609.84305272161225</c:v>
                </c:pt>
                <c:pt idx="5499">
                  <c:v>620.77988202526058</c:v>
                </c:pt>
                <c:pt idx="5500">
                  <c:v>593.01890852054566</c:v>
                </c:pt>
                <c:pt idx="5501">
                  <c:v>671.24979113300537</c:v>
                </c:pt>
                <c:pt idx="5502">
                  <c:v>808.36139320601569</c:v>
                </c:pt>
                <c:pt idx="5503">
                  <c:v>869.76560812195316</c:v>
                </c:pt>
                <c:pt idx="5504">
                  <c:v>816.77472705427658</c:v>
                </c:pt>
                <c:pt idx="5505">
                  <c:v>876.49324700601562</c:v>
                </c:pt>
                <c:pt idx="5506">
                  <c:v>745.27400682133475</c:v>
                </c:pt>
                <c:pt idx="5507">
                  <c:v>883.22340938553339</c:v>
                </c:pt>
                <c:pt idx="5508">
                  <c:v>911.82470687689249</c:v>
                </c:pt>
                <c:pt idx="5509">
                  <c:v>793.22042047369212</c:v>
                </c:pt>
                <c:pt idx="5510">
                  <c:v>683.86726840994163</c:v>
                </c:pt>
                <c:pt idx="5511">
                  <c:v>768.82326641100826</c:v>
                </c:pt>
                <c:pt idx="5512">
                  <c:v>853.78431140298585</c:v>
                </c:pt>
                <c:pt idx="5513">
                  <c:v>895.83836316701411</c:v>
                </c:pt>
                <c:pt idx="5514">
                  <c:v>992.57403795382857</c:v>
                </c:pt>
                <c:pt idx="5515">
                  <c:v>1000.1445243199902</c:v>
                </c:pt>
                <c:pt idx="5516">
                  <c:v>815.09155558553323</c:v>
                </c:pt>
                <c:pt idx="5517">
                  <c:v>744.43115933923536</c:v>
                </c:pt>
                <c:pt idx="5518">
                  <c:v>641.80816965500253</c:v>
                </c:pt>
                <c:pt idx="5519">
                  <c:v>608.16240474832443</c:v>
                </c:pt>
                <c:pt idx="5520">
                  <c:v>635.91833126212862</c:v>
                </c:pt>
                <c:pt idx="5521">
                  <c:v>495.44543324254266</c:v>
                </c:pt>
                <c:pt idx="5522">
                  <c:v>608.16492824377974</c:v>
                </c:pt>
                <c:pt idx="5523">
                  <c:v>556.84964815848025</c:v>
                </c:pt>
                <c:pt idx="5524">
                  <c:v>612.36907167245499</c:v>
                </c:pt>
                <c:pt idx="5525">
                  <c:v>648.53833203452018</c:v>
                </c:pt>
                <c:pt idx="5526">
                  <c:v>730.97335807565526</c:v>
                </c:pt>
                <c:pt idx="5527">
                  <c:v>813.4083841167901</c:v>
                </c:pt>
                <c:pt idx="5528">
                  <c:v>889.1132477784073</c:v>
                </c:pt>
                <c:pt idx="5529">
                  <c:v>807.51854572391619</c:v>
                </c:pt>
                <c:pt idx="5530">
                  <c:v>772.18960934849497</c:v>
                </c:pt>
                <c:pt idx="5531">
                  <c:v>761.25530354030207</c:v>
                </c:pt>
                <c:pt idx="5532">
                  <c:v>804.15472628188502</c:v>
                </c:pt>
                <c:pt idx="5533">
                  <c:v>820.13602300085233</c:v>
                </c:pt>
                <c:pt idx="5534">
                  <c:v>674.61613407049197</c:v>
                </c:pt>
                <c:pt idx="5535">
                  <c:v>762.93595151358988</c:v>
                </c:pt>
                <c:pt idx="5536">
                  <c:v>842.00463461723814</c:v>
                </c:pt>
                <c:pt idx="5537">
                  <c:v>841.16683412604971</c:v>
                </c:pt>
                <c:pt idx="5538">
                  <c:v>944.62762430147097</c:v>
                </c:pt>
                <c:pt idx="5539">
                  <c:v>1006.8746866995081</c:v>
                </c:pt>
                <c:pt idx="5540">
                  <c:v>810.04456467475882</c:v>
                </c:pt>
                <c:pt idx="5541">
                  <c:v>705.73588002632744</c:v>
                </c:pt>
                <c:pt idx="5542">
                  <c:v>659.47263784271308</c:v>
                </c:pt>
                <c:pt idx="5543">
                  <c:v>641.81069315045795</c:v>
                </c:pt>
                <c:pt idx="5544">
                  <c:v>560.21599109596696</c:v>
                </c:pt>
                <c:pt idx="5545">
                  <c:v>560.21599109596696</c:v>
                </c:pt>
                <c:pt idx="5546">
                  <c:v>614.8925671278422</c:v>
                </c:pt>
                <c:pt idx="5547">
                  <c:v>589.6576125739698</c:v>
                </c:pt>
                <c:pt idx="5548">
                  <c:v>609.00525223042382</c:v>
                </c:pt>
                <c:pt idx="5549">
                  <c:v>670.40946714636141</c:v>
                </c:pt>
                <c:pt idx="5550">
                  <c:v>714.99206135668771</c:v>
                </c:pt>
                <c:pt idx="5551">
                  <c:v>839.48366265730635</c:v>
                </c:pt>
                <c:pt idx="5552">
                  <c:v>740.22701591056011</c:v>
                </c:pt>
                <c:pt idx="5553">
                  <c:v>788.1734295629177</c:v>
                </c:pt>
                <c:pt idx="5554">
                  <c:v>762.09310403149061</c:v>
                </c:pt>
                <c:pt idx="5555">
                  <c:v>818.45285153210909</c:v>
                </c:pt>
                <c:pt idx="5556">
                  <c:v>926.12283212711645</c:v>
                </c:pt>
                <c:pt idx="5557">
                  <c:v>827.70650936701418</c:v>
                </c:pt>
                <c:pt idx="5558">
                  <c:v>806.6756982418168</c:v>
                </c:pt>
                <c:pt idx="5559">
                  <c:v>710.78539443255727</c:v>
                </c:pt>
                <c:pt idx="5560">
                  <c:v>793.21789697823669</c:v>
                </c:pt>
                <c:pt idx="5561">
                  <c:v>873.96975155062842</c:v>
                </c:pt>
                <c:pt idx="5562">
                  <c:v>1009.3981821548953</c:v>
                </c:pt>
                <c:pt idx="5563">
                  <c:v>1018.6543634852558</c:v>
                </c:pt>
                <c:pt idx="5564">
                  <c:v>793.21789697823669</c:v>
                </c:pt>
                <c:pt idx="5565">
                  <c:v>734.33717751768631</c:v>
                </c:pt>
                <c:pt idx="5566">
                  <c:v>682.18409694119828</c:v>
                </c:pt>
                <c:pt idx="5567">
                  <c:v>665.35995274013146</c:v>
                </c:pt>
                <c:pt idx="5568">
                  <c:v>630.87386384680963</c:v>
                </c:pt>
                <c:pt idx="5569">
                  <c:v>607.32208076168047</c:v>
                </c:pt>
                <c:pt idx="5570">
                  <c:v>559.37566710932299</c:v>
                </c:pt>
                <c:pt idx="5571">
                  <c:v>578.72078327032148</c:v>
                </c:pt>
                <c:pt idx="5572">
                  <c:v>627.51004440477845</c:v>
                </c:pt>
                <c:pt idx="5573">
                  <c:v>688.91425932071604</c:v>
                </c:pt>
                <c:pt idx="5574">
                  <c:v>799.10521187565519</c:v>
                </c:pt>
                <c:pt idx="5575">
                  <c:v>748.63782626336581</c:v>
                </c:pt>
                <c:pt idx="5576">
                  <c:v>899.20722959995624</c:v>
                </c:pt>
                <c:pt idx="5577">
                  <c:v>801.63123082649781</c:v>
                </c:pt>
                <c:pt idx="5578">
                  <c:v>729.29018660691179</c:v>
                </c:pt>
                <c:pt idx="5579">
                  <c:v>801.63123082649781</c:v>
                </c:pt>
                <c:pt idx="5580">
                  <c:v>892.47706722043836</c:v>
                </c:pt>
                <c:pt idx="5581">
                  <c:v>857.14813084501702</c:v>
                </c:pt>
                <c:pt idx="5582">
                  <c:v>747.79497878126642</c:v>
                </c:pt>
                <c:pt idx="5583">
                  <c:v>651.06182748990739</c:v>
                </c:pt>
                <c:pt idx="5584">
                  <c:v>813.40586062133468</c:v>
                </c:pt>
                <c:pt idx="5585">
                  <c:v>958.08794906050662</c:v>
                </c:pt>
                <c:pt idx="5586">
                  <c:v>994.25720942257192</c:v>
                </c:pt>
                <c:pt idx="5587">
                  <c:v>982.48005613227963</c:v>
                </c:pt>
                <c:pt idx="5588">
                  <c:v>873.96975155062842</c:v>
                </c:pt>
                <c:pt idx="5589">
                  <c:v>721.71717674529475</c:v>
                </c:pt>
                <c:pt idx="5590">
                  <c:v>656.10881840068203</c:v>
                </c:pt>
                <c:pt idx="5591">
                  <c:v>598.06842292677538</c:v>
                </c:pt>
                <c:pt idx="5592">
                  <c:v>606.48175677503662</c:v>
                </c:pt>
                <c:pt idx="5593">
                  <c:v>493.76478526925473</c:v>
                </c:pt>
                <c:pt idx="5594">
                  <c:v>530.774369617964</c:v>
                </c:pt>
                <c:pt idx="5595">
                  <c:v>642.6510171371018</c:v>
                </c:pt>
                <c:pt idx="5596">
                  <c:v>608.16240474832443</c:v>
                </c:pt>
                <c:pt idx="5597">
                  <c:v>672.09263861510476</c:v>
                </c:pt>
                <c:pt idx="5598">
                  <c:v>820.97887048295183</c:v>
                </c:pt>
                <c:pt idx="5599">
                  <c:v>853.78178790753043</c:v>
                </c:pt>
                <c:pt idx="5600">
                  <c:v>873.12942756398445</c:v>
                </c:pt>
                <c:pt idx="5601">
                  <c:v>738.54132094636157</c:v>
                </c:pt>
                <c:pt idx="5602">
                  <c:v>748.63782626336581</c:v>
                </c:pt>
                <c:pt idx="5603">
                  <c:v>889.11072428295188</c:v>
                </c:pt>
                <c:pt idx="5604">
                  <c:v>865.55894119782272</c:v>
                </c:pt>
                <c:pt idx="5605">
                  <c:v>778.07692424591323</c:v>
                </c:pt>
                <c:pt idx="5606">
                  <c:v>714.98953786123229</c:v>
                </c:pt>
                <c:pt idx="5607">
                  <c:v>684.7101158920409</c:v>
                </c:pt>
                <c:pt idx="5608">
                  <c:v>863.8782932245349</c:v>
                </c:pt>
                <c:pt idx="5609">
                  <c:v>961.45176850253767</c:v>
                </c:pt>
                <c:pt idx="5610">
                  <c:v>1137.2561263930006</c:v>
                </c:pt>
                <c:pt idx="5611">
                  <c:v>927.80348010040439</c:v>
                </c:pt>
                <c:pt idx="5612">
                  <c:v>760.41245605820268</c:v>
                </c:pt>
                <c:pt idx="5613">
                  <c:v>655.26849441403806</c:v>
                </c:pt>
                <c:pt idx="5614">
                  <c:v>707.41905149507068</c:v>
                </c:pt>
                <c:pt idx="5615">
                  <c:v>631.7167113289089</c:v>
                </c:pt>
                <c:pt idx="5616">
                  <c:v>554.32615270309316</c:v>
                </c:pt>
                <c:pt idx="5617">
                  <c:v>536.6642080108378</c:v>
                </c:pt>
                <c:pt idx="5618">
                  <c:v>543.39184689490014</c:v>
                </c:pt>
                <c:pt idx="5619">
                  <c:v>645.17451259248912</c:v>
                </c:pt>
                <c:pt idx="5620">
                  <c:v>660.31296182935705</c:v>
                </c:pt>
                <c:pt idx="5621">
                  <c:v>683.02442092784224</c:v>
                </c:pt>
                <c:pt idx="5622">
                  <c:v>808.36139320601558</c:v>
                </c:pt>
                <c:pt idx="5623">
                  <c:v>794.90106844697993</c:v>
                </c:pt>
                <c:pt idx="5624">
                  <c:v>876.49324700601562</c:v>
                </c:pt>
                <c:pt idx="5625">
                  <c:v>769.66611389310776</c:v>
                </c:pt>
                <c:pt idx="5626">
                  <c:v>703.21238457094</c:v>
                </c:pt>
                <c:pt idx="5627">
                  <c:v>799.10773537111061</c:v>
                </c:pt>
                <c:pt idx="5628">
                  <c:v>886.58470533210914</c:v>
                </c:pt>
                <c:pt idx="5629">
                  <c:v>812.56553663469072</c:v>
                </c:pt>
                <c:pt idx="5630">
                  <c:v>702.37206058429615</c:v>
                </c:pt>
                <c:pt idx="5631">
                  <c:v>758.73180808491486</c:v>
                </c:pt>
                <c:pt idx="5632">
                  <c:v>807.51854572391619</c:v>
                </c:pt>
                <c:pt idx="5633">
                  <c:v>879.85958994350221</c:v>
                </c:pt>
                <c:pt idx="5634">
                  <c:v>999.30420033334633</c:v>
                </c:pt>
                <c:pt idx="5635">
                  <c:v>1057.3471193027083</c:v>
                </c:pt>
                <c:pt idx="5636">
                  <c:v>852.94146392088658</c:v>
                </c:pt>
                <c:pt idx="5637">
                  <c:v>654.42564693193867</c:v>
                </c:pt>
                <c:pt idx="5638">
                  <c:v>656.10881840068203</c:v>
                </c:pt>
                <c:pt idx="5639">
                  <c:v>640.12499818625906</c:v>
                </c:pt>
                <c:pt idx="5640">
                  <c:v>610.68590020371164</c:v>
                </c:pt>
                <c:pt idx="5641">
                  <c:v>467.686983233283</c:v>
                </c:pt>
                <c:pt idx="5642">
                  <c:v>589.6576125739698</c:v>
                </c:pt>
                <c:pt idx="5643">
                  <c:v>552.64298123434969</c:v>
                </c:pt>
                <c:pt idx="5644">
                  <c:v>550.96485675651729</c:v>
                </c:pt>
                <c:pt idx="5645">
                  <c:v>704.05523205303939</c:v>
                </c:pt>
                <c:pt idx="5646">
                  <c:v>858.82877881830484</c:v>
                </c:pt>
                <c:pt idx="5647">
                  <c:v>861.35227427369227</c:v>
                </c:pt>
                <c:pt idx="5648">
                  <c:v>865.55894119782272</c:v>
                </c:pt>
                <c:pt idx="5649">
                  <c:v>849.57512098339998</c:v>
                </c:pt>
                <c:pt idx="5650">
                  <c:v>805.83537425517284</c:v>
                </c:pt>
                <c:pt idx="5651">
                  <c:v>754.52261766532877</c:v>
                </c:pt>
                <c:pt idx="5652">
                  <c:v>858.82877881830484</c:v>
                </c:pt>
                <c:pt idx="5653">
                  <c:v>798.26488788901122</c:v>
                </c:pt>
                <c:pt idx="5654">
                  <c:v>793.22042047369212</c:v>
                </c:pt>
                <c:pt idx="5655">
                  <c:v>714.14921387458844</c:v>
                </c:pt>
                <c:pt idx="5656">
                  <c:v>843.68780608598149</c:v>
                </c:pt>
                <c:pt idx="5657">
                  <c:v>840.32651013940563</c:v>
                </c:pt>
                <c:pt idx="5658">
                  <c:v>1124.6386491160642</c:v>
                </c:pt>
                <c:pt idx="5659">
                  <c:v>938.74030940405271</c:v>
                </c:pt>
                <c:pt idx="5660">
                  <c:v>784.80961012088653</c:v>
                </c:pt>
                <c:pt idx="5661">
                  <c:v>725.92636716488062</c:v>
                </c:pt>
                <c:pt idx="5662">
                  <c:v>678.81775400371157</c:v>
                </c:pt>
                <c:pt idx="5663">
                  <c:v>624.14370146729186</c:v>
                </c:pt>
                <c:pt idx="5664">
                  <c:v>587.13159362312717</c:v>
                </c:pt>
                <c:pt idx="5665">
                  <c:v>581.24427872570868</c:v>
                </c:pt>
                <c:pt idx="5666">
                  <c:v>565.26298200674137</c:v>
                </c:pt>
                <c:pt idx="5667">
                  <c:v>560.21599109596696</c:v>
                </c:pt>
                <c:pt idx="5668">
                  <c:v>584.61062166319527</c:v>
                </c:pt>
                <c:pt idx="5669">
                  <c:v>676.29678204377979</c:v>
                </c:pt>
                <c:pt idx="5670">
                  <c:v>735.17750150433028</c:v>
                </c:pt>
                <c:pt idx="5671">
                  <c:v>826.86366188491479</c:v>
                </c:pt>
                <c:pt idx="5672">
                  <c:v>878.17641847475886</c:v>
                </c:pt>
                <c:pt idx="5673">
                  <c:v>826.86366188491479</c:v>
                </c:pt>
                <c:pt idx="5674">
                  <c:v>826.02586139372625</c:v>
                </c:pt>
                <c:pt idx="5675">
                  <c:v>804.15472628188502</c:v>
                </c:pt>
                <c:pt idx="5676">
                  <c:v>863.87576972907948</c:v>
                </c:pt>
                <c:pt idx="5677">
                  <c:v>980.79940815899181</c:v>
                </c:pt>
                <c:pt idx="5678">
                  <c:v>814.24870810343407</c:v>
                </c:pt>
                <c:pt idx="5679">
                  <c:v>786.48773459871893</c:v>
                </c:pt>
                <c:pt idx="5680">
                  <c:v>941.26380485943992</c:v>
                </c:pt>
                <c:pt idx="5681">
                  <c:v>1032.9524887354798</c:v>
                </c:pt>
                <c:pt idx="5682">
                  <c:v>961.45176850253767</c:v>
                </c:pt>
                <c:pt idx="5683">
                  <c:v>775.55342879052603</c:v>
                </c:pt>
                <c:pt idx="5684">
                  <c:v>682.18409694119828</c:v>
                </c:pt>
                <c:pt idx="5685">
                  <c:v>732.65400604894307</c:v>
                </c:pt>
                <c:pt idx="5686">
                  <c:v>712.46856590130039</c:v>
                </c:pt>
                <c:pt idx="5687">
                  <c:v>657.79198986942527</c:v>
                </c:pt>
                <c:pt idx="5688">
                  <c:v>607.31955726622516</c:v>
                </c:pt>
                <c:pt idx="5689">
                  <c:v>646.85516056577694</c:v>
                </c:pt>
                <c:pt idx="5690">
                  <c:v>625.82434944057968</c:v>
                </c:pt>
                <c:pt idx="5691">
                  <c:v>615.73289111448616</c:v>
                </c:pt>
                <c:pt idx="5692">
                  <c:v>645.17451259248912</c:v>
                </c:pt>
                <c:pt idx="5693">
                  <c:v>596.38525145803214</c:v>
                </c:pt>
                <c:pt idx="5694">
                  <c:v>762.09562752694592</c:v>
                </c:pt>
                <c:pt idx="5695">
                  <c:v>875.65544651482719</c:v>
                </c:pt>
                <c:pt idx="5696">
                  <c:v>999.30420033334633</c:v>
                </c:pt>
                <c:pt idx="5697">
                  <c:v>1094.3567036514175</c:v>
                </c:pt>
                <c:pt idx="5698">
                  <c:v>1034.6331367087678</c:v>
                </c:pt>
                <c:pt idx="5699">
                  <c:v>1057.3445958072527</c:v>
                </c:pt>
                <c:pt idx="5700">
                  <c:v>939.58063339069656</c:v>
                </c:pt>
                <c:pt idx="5701">
                  <c:v>984.16070410556756</c:v>
                </c:pt>
                <c:pt idx="5702">
                  <c:v>849.58016797431071</c:v>
                </c:pt>
                <c:pt idx="5703">
                  <c:v>913.50535485018031</c:v>
                </c:pt>
                <c:pt idx="5704">
                  <c:v>858.82877881830484</c:v>
                </c:pt>
                <c:pt idx="5705">
                  <c:v>750.32099773210916</c:v>
                </c:pt>
                <c:pt idx="5706">
                  <c:v>995.94038089131516</c:v>
                </c:pt>
                <c:pt idx="5707">
                  <c:v>1082.5795503611253</c:v>
                </c:pt>
                <c:pt idx="5708">
                  <c:v>907.61803995276182</c:v>
                </c:pt>
                <c:pt idx="5709">
                  <c:v>870.60593210859713</c:v>
                </c:pt>
                <c:pt idx="5710">
                  <c:v>864.71861721117875</c:v>
                </c:pt>
                <c:pt idx="5711">
                  <c:v>682.1866204366537</c:v>
                </c:pt>
                <c:pt idx="5712">
                  <c:v>656.9516658827813</c:v>
                </c:pt>
                <c:pt idx="5713">
                  <c:v>661.15580931145644</c:v>
                </c:pt>
                <c:pt idx="5714">
                  <c:v>633.39735930219683</c:v>
                </c:pt>
                <c:pt idx="5715">
                  <c:v>667.04564770433035</c:v>
                </c:pt>
                <c:pt idx="5716">
                  <c:v>783.12391515668787</c:v>
                </c:pt>
                <c:pt idx="5717">
                  <c:v>854.62463538962982</c:v>
                </c:pt>
                <c:pt idx="5718">
                  <c:v>1038.8398036328981</c:v>
                </c:pt>
                <c:pt idx="5719">
                  <c:v>1021.1728119497321</c:v>
                </c:pt>
                <c:pt idx="5720">
                  <c:v>1160.8053859826741</c:v>
                </c:pt>
                <c:pt idx="5721">
                  <c:v>1199.5006652955822</c:v>
                </c:pt>
                <c:pt idx="5722">
                  <c:v>990.05306599389678</c:v>
                </c:pt>
                <c:pt idx="5723">
                  <c:v>1023.6988309005748</c:v>
                </c:pt>
                <c:pt idx="5724">
                  <c:v>1085.1030458165123</c:v>
                </c:pt>
                <c:pt idx="5725">
                  <c:v>1053.978252869766</c:v>
                </c:pt>
                <c:pt idx="5726">
                  <c:v>843.68780608598149</c:v>
                </c:pt>
                <c:pt idx="5727">
                  <c:v>918.55234576095472</c:v>
                </c:pt>
                <c:pt idx="5728">
                  <c:v>900.0475535866002</c:v>
                </c:pt>
                <c:pt idx="5729">
                  <c:v>1016.9661450256016</c:v>
                </c:pt>
                <c:pt idx="5730">
                  <c:v>1177.6295301837408</c:v>
                </c:pt>
                <c:pt idx="5731">
                  <c:v>1243.2404120238091</c:v>
                </c:pt>
                <c:pt idx="5732">
                  <c:v>1138.9392978617439</c:v>
                </c:pt>
                <c:pt idx="5733">
                  <c:v>1006.8746866995081</c:v>
                </c:pt>
                <c:pt idx="5734">
                  <c:v>966.49623591785689</c:v>
                </c:pt>
                <c:pt idx="5735">
                  <c:v>857.98845483166099</c:v>
                </c:pt>
                <c:pt idx="5736">
                  <c:v>746.95213129916715</c:v>
                </c:pt>
                <c:pt idx="5737">
                  <c:v>786.48773459871893</c:v>
                </c:pt>
                <c:pt idx="5738">
                  <c:v>740.22449241510469</c:v>
                </c:pt>
                <c:pt idx="5739">
                  <c:v>856.30528336291763</c:v>
                </c:pt>
                <c:pt idx="5740">
                  <c:v>858.83130231376026</c:v>
                </c:pt>
                <c:pt idx="5741">
                  <c:v>995.09753340921577</c:v>
                </c:pt>
                <c:pt idx="5742">
                  <c:v>1228.9397632781295</c:v>
                </c:pt>
                <c:pt idx="5743">
                  <c:v>1213.7987905458062</c:v>
                </c:pt>
                <c:pt idx="5744">
                  <c:v>1029.5836223025378</c:v>
                </c:pt>
                <c:pt idx="5745">
                  <c:v>955.56445360511941</c:v>
                </c:pt>
                <c:pt idx="5746">
                  <c:v>830.23000482240138</c:v>
                </c:pt>
                <c:pt idx="5747">
                  <c:v>757.05116011162693</c:v>
                </c:pt>
                <c:pt idx="5748">
                  <c:v>948.83429122560153</c:v>
                </c:pt>
                <c:pt idx="5749">
                  <c:v>951.35778668098885</c:v>
                </c:pt>
                <c:pt idx="5750">
                  <c:v>746.11180731252318</c:v>
                </c:pt>
                <c:pt idx="5751">
                  <c:v>865.56146469327814</c:v>
                </c:pt>
                <c:pt idx="5752">
                  <c:v>919.39519324305411</c:v>
                </c:pt>
                <c:pt idx="5753">
                  <c:v>974.06924577947393</c:v>
                </c:pt>
                <c:pt idx="5754">
                  <c:v>993.41688543592795</c:v>
                </c:pt>
                <c:pt idx="5755">
                  <c:v>1173.4253867550658</c:v>
                </c:pt>
                <c:pt idx="5756">
                  <c:v>1015.2854970523138</c:v>
                </c:pt>
                <c:pt idx="5757">
                  <c:v>846.2113015413687</c:v>
                </c:pt>
                <c:pt idx="5758">
                  <c:v>758.73180808491486</c:v>
                </c:pt>
                <c:pt idx="5759">
                  <c:v>681.34124945909889</c:v>
                </c:pt>
                <c:pt idx="5760">
                  <c:v>659.47263784271308</c:v>
                </c:pt>
                <c:pt idx="5761">
                  <c:v>622.46305349400393</c:v>
                </c:pt>
                <c:pt idx="5762">
                  <c:v>666.20532371768627</c:v>
                </c:pt>
                <c:pt idx="5763">
                  <c:v>670.40946714636141</c:v>
                </c:pt>
                <c:pt idx="5764">
                  <c:v>660.31548532481247</c:v>
                </c:pt>
                <c:pt idx="5765">
                  <c:v>868.08243665320992</c:v>
                </c:pt>
                <c:pt idx="5766">
                  <c:v>1109.497676383741</c:v>
                </c:pt>
                <c:pt idx="5767">
                  <c:v>965.65843542666835</c:v>
                </c:pt>
                <c:pt idx="5768">
                  <c:v>985.00607508312225</c:v>
                </c:pt>
                <c:pt idx="5769">
                  <c:v>1011.0788301281831</c:v>
                </c:pt>
                <c:pt idx="5770">
                  <c:v>818.45285153210909</c:v>
                </c:pt>
                <c:pt idx="5771">
                  <c:v>808.35886971056027</c:v>
                </c:pt>
                <c:pt idx="5772">
                  <c:v>948.83429122560153</c:v>
                </c:pt>
                <c:pt idx="5773">
                  <c:v>852.10113993424261</c:v>
                </c:pt>
                <c:pt idx="5774">
                  <c:v>860.51447378250373</c:v>
                </c:pt>
                <c:pt idx="5775">
                  <c:v>734.33717751768631</c:v>
                </c:pt>
                <c:pt idx="5776">
                  <c:v>783.12391515668787</c:v>
                </c:pt>
                <c:pt idx="5777">
                  <c:v>987.52957053850946</c:v>
                </c:pt>
                <c:pt idx="5778">
                  <c:v>1107.8119814195422</c:v>
                </c:pt>
                <c:pt idx="5779">
                  <c:v>915.18600282346813</c:v>
                </c:pt>
                <c:pt idx="5780">
                  <c:v>1046.4102899990598</c:v>
                </c:pt>
                <c:pt idx="5781">
                  <c:v>830.23000482240138</c:v>
                </c:pt>
                <c:pt idx="5782">
                  <c:v>694.80409771358995</c:v>
                </c:pt>
                <c:pt idx="5783">
                  <c:v>645.17198909703359</c:v>
                </c:pt>
                <c:pt idx="5784">
                  <c:v>595.54492747138818</c:v>
                </c:pt>
                <c:pt idx="5785">
                  <c:v>513.10990143025322</c:v>
                </c:pt>
                <c:pt idx="5786">
                  <c:v>630.03353986016566</c:v>
                </c:pt>
                <c:pt idx="5787">
                  <c:v>691.43775477610325</c:v>
                </c:pt>
                <c:pt idx="5788">
                  <c:v>672.09011511964934</c:v>
                </c:pt>
                <c:pt idx="5789">
                  <c:v>958.08794906050662</c:v>
                </c:pt>
                <c:pt idx="5790">
                  <c:v>1175.1110817192646</c:v>
                </c:pt>
                <c:pt idx="5791">
                  <c:v>1064.91760566887</c:v>
                </c:pt>
                <c:pt idx="5792">
                  <c:v>847.89447301011205</c:v>
                </c:pt>
                <c:pt idx="5793">
                  <c:v>841.16683412604959</c:v>
                </c:pt>
                <c:pt idx="5794">
                  <c:v>677.97995351252314</c:v>
                </c:pt>
                <c:pt idx="5795">
                  <c:v>826.02586139372625</c:v>
                </c:pt>
                <c:pt idx="5796">
                  <c:v>856.30780685837306</c:v>
                </c:pt>
                <c:pt idx="5797">
                  <c:v>870.60593210859713</c:v>
                </c:pt>
                <c:pt idx="5798">
                  <c:v>725.92636716488062</c:v>
                </c:pt>
                <c:pt idx="5799">
                  <c:v>734.33717751768631</c:v>
                </c:pt>
                <c:pt idx="5800">
                  <c:v>751.16384521420832</c:v>
                </c:pt>
                <c:pt idx="5801">
                  <c:v>972.38859780618611</c:v>
                </c:pt>
                <c:pt idx="5802">
                  <c:v>964.81558794456896</c:v>
                </c:pt>
                <c:pt idx="5803">
                  <c:v>1056.5042718206089</c:v>
                </c:pt>
                <c:pt idx="5804">
                  <c:v>942.94445283272773</c:v>
                </c:pt>
                <c:pt idx="5805">
                  <c:v>746.95465479462257</c:v>
                </c:pt>
                <c:pt idx="5806">
                  <c:v>693.1209262448466</c:v>
                </c:pt>
                <c:pt idx="5807">
                  <c:v>666.20280022223096</c:v>
                </c:pt>
                <c:pt idx="5808">
                  <c:v>654.42564693193867</c:v>
                </c:pt>
                <c:pt idx="5809">
                  <c:v>557.68997214512433</c:v>
                </c:pt>
                <c:pt idx="5810">
                  <c:v>639.28719769507063</c:v>
                </c:pt>
                <c:pt idx="5811">
                  <c:v>603.11541383754991</c:v>
                </c:pt>
                <c:pt idx="5812">
                  <c:v>601.43476586426209</c:v>
                </c:pt>
                <c:pt idx="5813">
                  <c:v>927.80600359585981</c:v>
                </c:pt>
                <c:pt idx="5814">
                  <c:v>1024.5391548872187</c:v>
                </c:pt>
                <c:pt idx="5815">
                  <c:v>940.42095737734053</c:v>
                </c:pt>
                <c:pt idx="5816">
                  <c:v>896.68373414456892</c:v>
                </c:pt>
                <c:pt idx="5817">
                  <c:v>815.09155558553334</c:v>
                </c:pt>
                <c:pt idx="5818">
                  <c:v>753.6822936786848</c:v>
                </c:pt>
                <c:pt idx="5819">
                  <c:v>910.97933589933746</c:v>
                </c:pt>
                <c:pt idx="5820">
                  <c:v>989.21021851179728</c:v>
                </c:pt>
                <c:pt idx="5821">
                  <c:v>823.50236593833904</c:v>
                </c:pt>
                <c:pt idx="5822">
                  <c:v>766.30229445107648</c:v>
                </c:pt>
                <c:pt idx="5823">
                  <c:v>753.6822936786848</c:v>
                </c:pt>
                <c:pt idx="5824">
                  <c:v>837.80049118856311</c:v>
                </c:pt>
                <c:pt idx="5825">
                  <c:v>952.20063416308824</c:v>
                </c:pt>
                <c:pt idx="5826">
                  <c:v>1106.9741809283537</c:v>
                </c:pt>
                <c:pt idx="5827">
                  <c:v>910.1390119126936</c:v>
                </c:pt>
                <c:pt idx="5828">
                  <c:v>876.49577050147093</c:v>
                </c:pt>
                <c:pt idx="5829">
                  <c:v>679.66312498126649</c:v>
                </c:pt>
                <c:pt idx="5830">
                  <c:v>705.73588002632744</c:v>
                </c:pt>
                <c:pt idx="5831">
                  <c:v>638.44182671751582</c:v>
                </c:pt>
                <c:pt idx="5832">
                  <c:v>621.62272950735985</c:v>
                </c:pt>
                <c:pt idx="5833">
                  <c:v>656.10881840068203</c:v>
                </c:pt>
                <c:pt idx="5834">
                  <c:v>611.52622419035561</c:v>
                </c:pt>
                <c:pt idx="5835">
                  <c:v>666.20280022223096</c:v>
                </c:pt>
                <c:pt idx="5836">
                  <c:v>580.40395473906483</c:v>
                </c:pt>
                <c:pt idx="5837">
                  <c:v>836.11731971981987</c:v>
                </c:pt>
                <c:pt idx="5838">
                  <c:v>1027.9054978247054</c:v>
                </c:pt>
                <c:pt idx="5839">
                  <c:v>985.00355158766683</c:v>
                </c:pt>
                <c:pt idx="5840">
                  <c:v>889.11072428295188</c:v>
                </c:pt>
                <c:pt idx="5841">
                  <c:v>931.16982303789086</c:v>
                </c:pt>
                <c:pt idx="5842">
                  <c:v>885.74942833637613</c:v>
                </c:pt>
                <c:pt idx="5843">
                  <c:v>1070.8049205662885</c:v>
                </c:pt>
                <c:pt idx="5844">
                  <c:v>1033.7928127221237</c:v>
                </c:pt>
                <c:pt idx="5845">
                  <c:v>925.2825081404726</c:v>
                </c:pt>
                <c:pt idx="5846">
                  <c:v>968.18193088205555</c:v>
                </c:pt>
                <c:pt idx="5847">
                  <c:v>918.5498222654993</c:v>
                </c:pt>
                <c:pt idx="5848">
                  <c:v>937.89998541740874</c:v>
                </c:pt>
                <c:pt idx="5849">
                  <c:v>1079.2132074236386</c:v>
                </c:pt>
                <c:pt idx="5850">
                  <c:v>1011.9242011057379</c:v>
                </c:pt>
                <c:pt idx="5851">
                  <c:v>979.95656067689242</c:v>
                </c:pt>
                <c:pt idx="5852">
                  <c:v>797.42456390236737</c:v>
                </c:pt>
                <c:pt idx="5853">
                  <c:v>804.15724977734033</c:v>
                </c:pt>
                <c:pt idx="5854">
                  <c:v>736.02034898642967</c:v>
                </c:pt>
                <c:pt idx="5855">
                  <c:v>686.39076386532884</c:v>
                </c:pt>
                <c:pt idx="5856">
                  <c:v>666.20280022223096</c:v>
                </c:pt>
                <c:pt idx="5857">
                  <c:v>637.60402622632728</c:v>
                </c:pt>
                <c:pt idx="5858">
                  <c:v>607.31955726622516</c:v>
                </c:pt>
                <c:pt idx="5859">
                  <c:v>682.1866204366537</c:v>
                </c:pt>
                <c:pt idx="5860">
                  <c:v>664.5196287534875</c:v>
                </c:pt>
                <c:pt idx="5861">
                  <c:v>800.78838334439843</c:v>
                </c:pt>
                <c:pt idx="5862">
                  <c:v>1050.6144334277351</c:v>
                </c:pt>
                <c:pt idx="5863">
                  <c:v>1058.1849197938968</c:v>
                </c:pt>
                <c:pt idx="5864">
                  <c:v>1161.6482334647735</c:v>
                </c:pt>
                <c:pt idx="5865">
                  <c:v>1113.701819812416</c:v>
                </c:pt>
                <c:pt idx="5866">
                  <c:v>1071.6452445529324</c:v>
                </c:pt>
                <c:pt idx="5867">
                  <c:v>963.13241647582561</c:v>
                </c:pt>
                <c:pt idx="5868">
                  <c:v>1073.3258925262203</c:v>
                </c:pt>
                <c:pt idx="5869">
                  <c:v>1129.6831165313833</c:v>
                </c:pt>
                <c:pt idx="5870">
                  <c:v>991.73371396718471</c:v>
                </c:pt>
                <c:pt idx="5871">
                  <c:v>813.4083841167901</c:v>
                </c:pt>
                <c:pt idx="5872">
                  <c:v>924.4396606583731</c:v>
                </c:pt>
                <c:pt idx="5873">
                  <c:v>908.46088743486121</c:v>
                </c:pt>
                <c:pt idx="5874">
                  <c:v>978.2759127036046</c:v>
                </c:pt>
                <c:pt idx="5875">
                  <c:v>1129.6881635222942</c:v>
                </c:pt>
                <c:pt idx="5876">
                  <c:v>948.83681472105695</c:v>
                </c:pt>
                <c:pt idx="5877">
                  <c:v>926.12030863166103</c:v>
                </c:pt>
                <c:pt idx="5878">
                  <c:v>774.71058130842687</c:v>
                </c:pt>
                <c:pt idx="5879">
                  <c:v>730.97335807565526</c:v>
                </c:pt>
                <c:pt idx="5880">
                  <c:v>674.61613407049197</c:v>
                </c:pt>
                <c:pt idx="5881">
                  <c:v>734.33717751768631</c:v>
                </c:pt>
                <c:pt idx="5882">
                  <c:v>649.37865602116415</c:v>
                </c:pt>
                <c:pt idx="5883">
                  <c:v>672.93296260174861</c:v>
                </c:pt>
                <c:pt idx="5884">
                  <c:v>722.56254772284956</c:v>
                </c:pt>
                <c:pt idx="5885">
                  <c:v>1042.2036230749295</c:v>
                </c:pt>
                <c:pt idx="5886">
                  <c:v>1382.878033047662</c:v>
                </c:pt>
                <c:pt idx="5887">
                  <c:v>1290.3490251849782</c:v>
                </c:pt>
                <c:pt idx="5888">
                  <c:v>1153.2374231119679</c:v>
                </c:pt>
                <c:pt idx="5889">
                  <c:v>1141.4602698216756</c:v>
                </c:pt>
                <c:pt idx="5890">
                  <c:v>920.23551722969796</c:v>
                </c:pt>
                <c:pt idx="5891">
                  <c:v>1127.9999450626401</c:v>
                </c:pt>
                <c:pt idx="5892">
                  <c:v>1052.2976048964783</c:v>
                </c:pt>
                <c:pt idx="5893">
                  <c:v>932.8504710111788</c:v>
                </c:pt>
                <c:pt idx="5894">
                  <c:v>837.79796769310781</c:v>
                </c:pt>
                <c:pt idx="5895">
                  <c:v>850.42049196095456</c:v>
                </c:pt>
                <c:pt idx="5896">
                  <c:v>782.28611466549933</c:v>
                </c:pt>
                <c:pt idx="5897">
                  <c:v>938.74030940405271</c:v>
                </c:pt>
                <c:pt idx="5898">
                  <c:v>1177.6295301837408</c:v>
                </c:pt>
                <c:pt idx="5899">
                  <c:v>836.96016720191915</c:v>
                </c:pt>
                <c:pt idx="5900">
                  <c:v>886.58975232302009</c:v>
                </c:pt>
                <c:pt idx="5901">
                  <c:v>825.18553740708239</c:v>
                </c:pt>
                <c:pt idx="5902">
                  <c:v>673.77328658839258</c:v>
                </c:pt>
                <c:pt idx="5903">
                  <c:v>704.05523205303939</c:v>
                </c:pt>
                <c:pt idx="5904">
                  <c:v>672.09011511964934</c:v>
                </c:pt>
                <c:pt idx="5905">
                  <c:v>731.81368206229911</c:v>
                </c:pt>
                <c:pt idx="5906">
                  <c:v>688.07393533407208</c:v>
                </c:pt>
                <c:pt idx="5907">
                  <c:v>766.30229445107648</c:v>
                </c:pt>
                <c:pt idx="5908">
                  <c:v>822.65951845623977</c:v>
                </c:pt>
                <c:pt idx="5909">
                  <c:v>1165.8574238843594</c:v>
                </c:pt>
                <c:pt idx="5910">
                  <c:v>1422.4111128517586</c:v>
                </c:pt>
                <c:pt idx="5911">
                  <c:v>1332.4056004444619</c:v>
                </c:pt>
                <c:pt idx="5912">
                  <c:v>1144.8240892637068</c:v>
                </c:pt>
                <c:pt idx="5913">
                  <c:v>1178.4749011612957</c:v>
                </c:pt>
                <c:pt idx="5914">
                  <c:v>1038.8398036328981</c:v>
                </c:pt>
                <c:pt idx="5915">
                  <c:v>1079.2132074236386</c:v>
                </c:pt>
                <c:pt idx="5916">
                  <c:v>1123.7983251294204</c:v>
                </c:pt>
                <c:pt idx="5917">
                  <c:v>1037.9969561507987</c:v>
                </c:pt>
                <c:pt idx="5918">
                  <c:v>820.9763469874963</c:v>
                </c:pt>
                <c:pt idx="5919">
                  <c:v>842.84748209933753</c:v>
                </c:pt>
                <c:pt idx="5920">
                  <c:v>801.63123082649781</c:v>
                </c:pt>
                <c:pt idx="5921">
                  <c:v>868.08243665320992</c:v>
                </c:pt>
                <c:pt idx="5922">
                  <c:v>1095.1970276380614</c:v>
                </c:pt>
                <c:pt idx="5923">
                  <c:v>873.97227504608384</c:v>
                </c:pt>
                <c:pt idx="5924">
                  <c:v>789.85407753620552</c:v>
                </c:pt>
                <c:pt idx="5925">
                  <c:v>704.89555603968336</c:v>
                </c:pt>
                <c:pt idx="5926">
                  <c:v>657.79198986942527</c:v>
                </c:pt>
                <c:pt idx="5927">
                  <c:v>634.24020678429611</c:v>
                </c:pt>
                <c:pt idx="5928">
                  <c:v>600.58939488670728</c:v>
                </c:pt>
                <c:pt idx="5929">
                  <c:v>591.34078404271304</c:v>
                </c:pt>
                <c:pt idx="5930">
                  <c:v>580.40395473906483</c:v>
                </c:pt>
                <c:pt idx="5931">
                  <c:v>673.77328658839258</c:v>
                </c:pt>
                <c:pt idx="5932">
                  <c:v>740.22701591056011</c:v>
                </c:pt>
                <c:pt idx="5933">
                  <c:v>1101.0868660309352</c:v>
                </c:pt>
                <c:pt idx="5934">
                  <c:v>1401.3803017265611</c:v>
                </c:pt>
                <c:pt idx="5935">
                  <c:v>1284.4591867921044</c:v>
                </c:pt>
                <c:pt idx="5936">
                  <c:v>1143.9837652770627</c:v>
                </c:pt>
                <c:pt idx="5937">
                  <c:v>1146.5097842279056</c:v>
                </c:pt>
                <c:pt idx="5938">
                  <c:v>1024.5366313917632</c:v>
                </c:pt>
                <c:pt idx="5939">
                  <c:v>974.90956976611778</c:v>
                </c:pt>
                <c:pt idx="5940">
                  <c:v>1090.9928842093861</c:v>
                </c:pt>
                <c:pt idx="5941">
                  <c:v>932.8504710111788</c:v>
                </c:pt>
                <c:pt idx="5942">
                  <c:v>823.49984244288362</c:v>
                </c:pt>
                <c:pt idx="5943">
                  <c:v>781.44579067885525</c:v>
                </c:pt>
                <c:pt idx="5944">
                  <c:v>814.24870810343407</c:v>
                </c:pt>
                <c:pt idx="5945">
                  <c:v>971.54575032408673</c:v>
                </c:pt>
                <c:pt idx="5946">
                  <c:v>1130.528487508938</c:v>
                </c:pt>
                <c:pt idx="5947">
                  <c:v>879.01926595685825</c:v>
                </c:pt>
                <c:pt idx="5948">
                  <c:v>787.33310557627374</c:v>
                </c:pt>
                <c:pt idx="5949">
                  <c:v>742.7479878704919</c:v>
                </c:pt>
                <c:pt idx="5950">
                  <c:v>693.11840274939118</c:v>
                </c:pt>
                <c:pt idx="5951">
                  <c:v>598.91127040887488</c:v>
                </c:pt>
                <c:pt idx="5952">
                  <c:v>571.15029690415975</c:v>
                </c:pt>
                <c:pt idx="5953">
                  <c:v>587.13411711858259</c:v>
                </c:pt>
                <c:pt idx="5954">
                  <c:v>540.87087493496836</c:v>
                </c:pt>
                <c:pt idx="5955">
                  <c:v>700.6888891155528</c:v>
                </c:pt>
                <c:pt idx="5956">
                  <c:v>763.77879899568927</c:v>
                </c:pt>
                <c:pt idx="5957">
                  <c:v>1143.1434412904189</c:v>
                </c:pt>
                <c:pt idx="5958">
                  <c:v>1409.7911120793667</c:v>
                </c:pt>
                <c:pt idx="5959">
                  <c:v>1248.2874029345837</c:v>
                </c:pt>
                <c:pt idx="5960">
                  <c:v>1107.8145049149975</c:v>
                </c:pt>
                <c:pt idx="5961">
                  <c:v>1092.6760556781296</c:v>
                </c:pt>
                <c:pt idx="5962">
                  <c:v>1030.4264697846372</c:v>
                </c:pt>
                <c:pt idx="5963">
                  <c:v>922.7615361805407</c:v>
                </c:pt>
                <c:pt idx="5964">
                  <c:v>1016.9661450256016</c:v>
                </c:pt>
                <c:pt idx="5965">
                  <c:v>978.2759127036046</c:v>
                </c:pt>
                <c:pt idx="5966">
                  <c:v>866.40178867992199</c:v>
                </c:pt>
                <c:pt idx="5967">
                  <c:v>813.40586062133468</c:v>
                </c:pt>
                <c:pt idx="5968">
                  <c:v>799.10773537111061</c:v>
                </c:pt>
                <c:pt idx="5969">
                  <c:v>944.63014779692651</c:v>
                </c:pt>
                <c:pt idx="5970">
                  <c:v>1107.8170284104531</c:v>
                </c:pt>
                <c:pt idx="5971">
                  <c:v>865.55894119782272</c:v>
                </c:pt>
                <c:pt idx="5972">
                  <c:v>878.17641847475886</c:v>
                </c:pt>
                <c:pt idx="5973">
                  <c:v>726.76669115152458</c:v>
                </c:pt>
                <c:pt idx="5974">
                  <c:v>658.63483735152465</c:v>
                </c:pt>
                <c:pt idx="5975">
                  <c:v>611.52874768581103</c:v>
                </c:pt>
                <c:pt idx="5976">
                  <c:v>643.48881762829035</c:v>
                </c:pt>
                <c:pt idx="5977">
                  <c:v>524.88957821600093</c:v>
                </c:pt>
                <c:pt idx="5978">
                  <c:v>609.00020523951298</c:v>
                </c:pt>
                <c:pt idx="5979">
                  <c:v>645.17451259248912</c:v>
                </c:pt>
                <c:pt idx="5980">
                  <c:v>736.86319646852905</c:v>
                </c:pt>
                <c:pt idx="5981">
                  <c:v>1016.1283445344131</c:v>
                </c:pt>
                <c:pt idx="5982">
                  <c:v>1493.0715090980566</c:v>
                </c:pt>
                <c:pt idx="5983">
                  <c:v>1175.9488822104531</c:v>
                </c:pt>
                <c:pt idx="5984">
                  <c:v>1001.8276957887335</c:v>
                </c:pt>
                <c:pt idx="5985">
                  <c:v>1112.8589723303166</c:v>
                </c:pt>
                <c:pt idx="5986">
                  <c:v>927.80600359585981</c:v>
                </c:pt>
                <c:pt idx="5987">
                  <c:v>1014.4476965611251</c:v>
                </c:pt>
                <c:pt idx="5988">
                  <c:v>1118.751334218646</c:v>
                </c:pt>
                <c:pt idx="5989">
                  <c:v>1096.0373516247053</c:v>
                </c:pt>
                <c:pt idx="5990">
                  <c:v>909.29868792604964</c:v>
                </c:pt>
                <c:pt idx="5991">
                  <c:v>889.11072428295188</c:v>
                </c:pt>
                <c:pt idx="5992">
                  <c:v>1073.3284160216756</c:v>
                </c:pt>
                <c:pt idx="5993">
                  <c:v>1120.4319821919339</c:v>
                </c:pt>
                <c:pt idx="5994">
                  <c:v>1152.3970991253238</c:v>
                </c:pt>
                <c:pt idx="5995">
                  <c:v>940.42348087279595</c:v>
                </c:pt>
                <c:pt idx="5996">
                  <c:v>844.5331770635363</c:v>
                </c:pt>
                <c:pt idx="5997">
                  <c:v>804.15472628188502</c:v>
                </c:pt>
                <c:pt idx="5998">
                  <c:v>778.91977172801262</c:v>
                </c:pt>
                <c:pt idx="5999">
                  <c:v>768.82578990646368</c:v>
                </c:pt>
                <c:pt idx="6000">
                  <c:v>721.71970024075017</c:v>
                </c:pt>
                <c:pt idx="6001">
                  <c:v>699.00824114226498</c:v>
                </c:pt>
                <c:pt idx="6002">
                  <c:v>714.14921387458844</c:v>
                </c:pt>
                <c:pt idx="6003">
                  <c:v>734.33717751768631</c:v>
                </c:pt>
                <c:pt idx="6004">
                  <c:v>836.1198432152753</c:v>
                </c:pt>
                <c:pt idx="6005">
                  <c:v>1080.8989023878373</c:v>
                </c:pt>
                <c:pt idx="6006">
                  <c:v>1355.957383529591</c:v>
                </c:pt>
                <c:pt idx="6007">
                  <c:v>1290.3490251849782</c:v>
                </c:pt>
                <c:pt idx="6008">
                  <c:v>1279.4121958813296</c:v>
                </c:pt>
                <c:pt idx="6009">
                  <c:v>1201.1838367643254</c:v>
                </c:pt>
                <c:pt idx="6010">
                  <c:v>1150.7139276565806</c:v>
                </c:pt>
                <c:pt idx="6011">
                  <c:v>1172.5850627684219</c:v>
                </c:pt>
                <c:pt idx="6012">
                  <c:v>1179.3127016524841</c:v>
                </c:pt>
                <c:pt idx="6013">
                  <c:v>1117.9084867365464</c:v>
                </c:pt>
                <c:pt idx="6014">
                  <c:v>1059.0252437805407</c:v>
                </c:pt>
                <c:pt idx="6015">
                  <c:v>1059.8706147580956</c:v>
                </c:pt>
                <c:pt idx="6016">
                  <c:v>1106.1313334462543</c:v>
                </c:pt>
                <c:pt idx="6017">
                  <c:v>981.63973214563566</c:v>
                </c:pt>
                <c:pt idx="6018">
                  <c:v>1112.0211718391281</c:v>
                </c:pt>
                <c:pt idx="6019">
                  <c:v>714.98953786123229</c:v>
                </c:pt>
                <c:pt idx="6020">
                  <c:v>661.99613329810029</c:v>
                </c:pt>
                <c:pt idx="6021">
                  <c:v>632.55703531555287</c:v>
                </c:pt>
                <c:pt idx="6022">
                  <c:v>650.218980007808</c:v>
                </c:pt>
                <c:pt idx="6023">
                  <c:v>652.74499895865074</c:v>
                </c:pt>
                <c:pt idx="6024">
                  <c:v>649.38117951661957</c:v>
                </c:pt>
                <c:pt idx="6025">
                  <c:v>602.27508985090594</c:v>
                </c:pt>
                <c:pt idx="6026">
                  <c:v>643.49134112374577</c:v>
                </c:pt>
                <c:pt idx="6027">
                  <c:v>683.02694442329766</c:v>
                </c:pt>
                <c:pt idx="6028">
                  <c:v>636.76117874422789</c:v>
                </c:pt>
                <c:pt idx="6029">
                  <c:v>845.37097755472473</c:v>
                </c:pt>
                <c:pt idx="6030">
                  <c:v>1100.2440185488358</c:v>
                </c:pt>
                <c:pt idx="6031">
                  <c:v>1313.0554372925524</c:v>
                </c:pt>
                <c:pt idx="6032">
                  <c:v>1264.2712231490063</c:v>
                </c:pt>
                <c:pt idx="6033">
                  <c:v>1185.2000165499026</c:v>
                </c:pt>
                <c:pt idx="6034">
                  <c:v>1103.607837990867</c:v>
                </c:pt>
                <c:pt idx="6035">
                  <c:v>1144.8266127591623</c:v>
                </c:pt>
                <c:pt idx="6036">
                  <c:v>1033.7902892266684</c:v>
                </c:pt>
                <c:pt idx="6037">
                  <c:v>916.03137380102282</c:v>
                </c:pt>
                <c:pt idx="6038">
                  <c:v>785.6499341075305</c:v>
                </c:pt>
                <c:pt idx="6039">
                  <c:v>747.79497878126642</c:v>
                </c:pt>
                <c:pt idx="6040">
                  <c:v>669.56661966426213</c:v>
                </c:pt>
                <c:pt idx="6041">
                  <c:v>700.69141261100822</c:v>
                </c:pt>
                <c:pt idx="6042">
                  <c:v>789.8515540407501</c:v>
                </c:pt>
                <c:pt idx="6043">
                  <c:v>940.42348087279595</c:v>
                </c:pt>
                <c:pt idx="6044">
                  <c:v>878.17641847475886</c:v>
                </c:pt>
                <c:pt idx="6045">
                  <c:v>788.17342956291759</c:v>
                </c:pt>
                <c:pt idx="6046">
                  <c:v>755.36798864288357</c:v>
                </c:pt>
                <c:pt idx="6047">
                  <c:v>632.55451182009745</c:v>
                </c:pt>
                <c:pt idx="6048">
                  <c:v>687.23108785197269</c:v>
                </c:pt>
                <c:pt idx="6049">
                  <c:v>660.31548532481247</c:v>
                </c:pt>
                <c:pt idx="6050">
                  <c:v>673.77328658839258</c:v>
                </c:pt>
                <c:pt idx="6051">
                  <c:v>640.96784566835856</c:v>
                </c:pt>
                <c:pt idx="6052">
                  <c:v>709.94254695045788</c:v>
                </c:pt>
                <c:pt idx="6053">
                  <c:v>1021.1728119497321</c:v>
                </c:pt>
                <c:pt idx="6054">
                  <c:v>1294.5531686136533</c:v>
                </c:pt>
                <c:pt idx="6055">
                  <c:v>1259.2267557336872</c:v>
                </c:pt>
                <c:pt idx="6056">
                  <c:v>1101.9271900175791</c:v>
                </c:pt>
                <c:pt idx="6057">
                  <c:v>1071.6452445529324</c:v>
                </c:pt>
                <c:pt idx="6058">
                  <c:v>1019.4896404809888</c:v>
                </c:pt>
                <c:pt idx="6059">
                  <c:v>914.3482023322797</c:v>
                </c:pt>
                <c:pt idx="6060">
                  <c:v>878.17641847475886</c:v>
                </c:pt>
                <c:pt idx="6061">
                  <c:v>908.45836393940567</c:v>
                </c:pt>
                <c:pt idx="6062">
                  <c:v>954.72412961847533</c:v>
                </c:pt>
                <c:pt idx="6063">
                  <c:v>999.30420033334633</c:v>
                </c:pt>
                <c:pt idx="6064">
                  <c:v>871.4462560952411</c:v>
                </c:pt>
                <c:pt idx="6065">
                  <c:v>932.85299450663422</c:v>
                </c:pt>
                <c:pt idx="6066">
                  <c:v>1106.1338569417098</c:v>
                </c:pt>
                <c:pt idx="6067">
                  <c:v>867.24211266656596</c:v>
                </c:pt>
                <c:pt idx="6068">
                  <c:v>898.36438211785674</c:v>
                </c:pt>
                <c:pt idx="6069">
                  <c:v>819.29317551875306</c:v>
                </c:pt>
                <c:pt idx="6070">
                  <c:v>705.73588002632744</c:v>
                </c:pt>
                <c:pt idx="6071">
                  <c:v>668.72881917307359</c:v>
                </c:pt>
                <c:pt idx="6072">
                  <c:v>586.29379313193863</c:v>
                </c:pt>
                <c:pt idx="6073">
                  <c:v>533.2978650733512</c:v>
                </c:pt>
                <c:pt idx="6074">
                  <c:v>655.26849441403806</c:v>
                </c:pt>
                <c:pt idx="6075">
                  <c:v>677.13710603042375</c:v>
                </c:pt>
                <c:pt idx="6076">
                  <c:v>758.73180808491486</c:v>
                </c:pt>
                <c:pt idx="6077">
                  <c:v>1082.5795503611253</c:v>
                </c:pt>
                <c:pt idx="6078">
                  <c:v>1605.7834336129276</c:v>
                </c:pt>
                <c:pt idx="6079">
                  <c:v>1222.2121243940674</c:v>
                </c:pt>
                <c:pt idx="6080">
                  <c:v>1168.3783958442912</c:v>
                </c:pt>
                <c:pt idx="6081">
                  <c:v>1162.4910809468729</c:v>
                </c:pt>
                <c:pt idx="6082">
                  <c:v>1009.3981821548953</c:v>
                </c:pt>
                <c:pt idx="6083">
                  <c:v>930.32949905124701</c:v>
                </c:pt>
                <c:pt idx="6084">
                  <c:v>1143.9837652770627</c:v>
                </c:pt>
                <c:pt idx="6085">
                  <c:v>963.13493997128103</c:v>
                </c:pt>
                <c:pt idx="6086">
                  <c:v>800.78838334439843</c:v>
                </c:pt>
                <c:pt idx="6087">
                  <c:v>836.95764370646373</c:v>
                </c:pt>
                <c:pt idx="6088">
                  <c:v>822.65951845623977</c:v>
                </c:pt>
                <c:pt idx="6089">
                  <c:v>933.69079499782265</c:v>
                </c:pt>
                <c:pt idx="6090">
                  <c:v>1165.8549003889041</c:v>
                </c:pt>
                <c:pt idx="6091">
                  <c:v>923.59933667172913</c:v>
                </c:pt>
                <c:pt idx="6092">
                  <c:v>894.15519169827098</c:v>
                </c:pt>
                <c:pt idx="6093">
                  <c:v>820.13349950539703</c:v>
                </c:pt>
                <c:pt idx="6094">
                  <c:v>669.56661966426213</c:v>
                </c:pt>
                <c:pt idx="6095">
                  <c:v>632.55451182009745</c:v>
                </c:pt>
                <c:pt idx="6096">
                  <c:v>521.52071178305891</c:v>
                </c:pt>
                <c:pt idx="6097">
                  <c:v>540.87087493496836</c:v>
                </c:pt>
                <c:pt idx="6098">
                  <c:v>535.82388402419383</c:v>
                </c:pt>
                <c:pt idx="6099">
                  <c:v>672.93296260174861</c:v>
                </c:pt>
                <c:pt idx="6100">
                  <c:v>760.4149795536581</c:v>
                </c:pt>
                <c:pt idx="6101">
                  <c:v>1011.0813536236386</c:v>
                </c:pt>
                <c:pt idx="6102">
                  <c:v>1354.2742120608475</c:v>
                </c:pt>
                <c:pt idx="6103">
                  <c:v>1265.9543946177496</c:v>
                </c:pt>
                <c:pt idx="6104">
                  <c:v>1052.2976048964783</c:v>
                </c:pt>
                <c:pt idx="6105">
                  <c:v>981.63973214563566</c:v>
                </c:pt>
                <c:pt idx="6106">
                  <c:v>888.27292379176333</c:v>
                </c:pt>
                <c:pt idx="6107">
                  <c:v>848.7322735013006</c:v>
                </c:pt>
                <c:pt idx="6108">
                  <c:v>830.22748132694596</c:v>
                </c:pt>
                <c:pt idx="6109">
                  <c:v>890.79389575169512</c:v>
                </c:pt>
                <c:pt idx="6110">
                  <c:v>1042.2036230749295</c:v>
                </c:pt>
                <c:pt idx="6111">
                  <c:v>890.79137225623981</c:v>
                </c:pt>
                <c:pt idx="6112">
                  <c:v>798.26488788901122</c:v>
                </c:pt>
                <c:pt idx="6113">
                  <c:v>990.05054249844136</c:v>
                </c:pt>
                <c:pt idx="6114">
                  <c:v>1211.2803420813298</c:v>
                </c:pt>
                <c:pt idx="6115">
                  <c:v>910.98185939479299</c:v>
                </c:pt>
                <c:pt idx="6116">
                  <c:v>863.87576972907948</c:v>
                </c:pt>
                <c:pt idx="6117">
                  <c:v>746.1143308079786</c:v>
                </c:pt>
                <c:pt idx="6118">
                  <c:v>646.01231308367767</c:v>
                </c:pt>
                <c:pt idx="6119">
                  <c:v>589.65508907851438</c:v>
                </c:pt>
                <c:pt idx="6120">
                  <c:v>596.38777495348745</c:v>
                </c:pt>
                <c:pt idx="6121">
                  <c:v>589.6576125739698</c:v>
                </c:pt>
                <c:pt idx="6122">
                  <c:v>585.45094564983935</c:v>
                </c:pt>
                <c:pt idx="6123">
                  <c:v>672.93043910629319</c:v>
                </c:pt>
                <c:pt idx="6124">
                  <c:v>644.33166511038974</c:v>
                </c:pt>
                <c:pt idx="6125">
                  <c:v>1027.0601268471505</c:v>
                </c:pt>
                <c:pt idx="6126">
                  <c:v>1441.7587525082124</c:v>
                </c:pt>
                <c:pt idx="6127">
                  <c:v>1229.7826107602289</c:v>
                </c:pt>
                <c:pt idx="6128">
                  <c:v>1056.5017483251536</c:v>
                </c:pt>
                <c:pt idx="6129">
                  <c:v>1023.6988309005748</c:v>
                </c:pt>
                <c:pt idx="6130">
                  <c:v>882.38056190343411</c:v>
                </c:pt>
                <c:pt idx="6131">
                  <c:v>933.69331849327807</c:v>
                </c:pt>
                <c:pt idx="6132">
                  <c:v>1141.4627933171309</c:v>
                </c:pt>
                <c:pt idx="6133">
                  <c:v>926.12283212711645</c:v>
                </c:pt>
                <c:pt idx="6134">
                  <c:v>806.67822173727222</c:v>
                </c:pt>
                <c:pt idx="6135">
                  <c:v>888.26787680085249</c:v>
                </c:pt>
                <c:pt idx="6136">
                  <c:v>841.16683412604959</c:v>
                </c:pt>
                <c:pt idx="6137">
                  <c:v>887.43259980511925</c:v>
                </c:pt>
                <c:pt idx="6138">
                  <c:v>1122.955477647321</c:v>
                </c:pt>
                <c:pt idx="6139">
                  <c:v>960.61144451589382</c:v>
                </c:pt>
                <c:pt idx="6140">
                  <c:v>962.29209248918164</c:v>
                </c:pt>
                <c:pt idx="6141">
                  <c:v>761.25530354030207</c:v>
                </c:pt>
                <c:pt idx="6142">
                  <c:v>716.67270932997565</c:v>
                </c:pt>
                <c:pt idx="6143">
                  <c:v>624.14370146729186</c:v>
                </c:pt>
                <c:pt idx="6144">
                  <c:v>615.73289111448616</c:v>
                </c:pt>
                <c:pt idx="6145">
                  <c:v>626.66719692267907</c:v>
                </c:pt>
                <c:pt idx="6146">
                  <c:v>567.78647746212857</c:v>
                </c:pt>
                <c:pt idx="6147">
                  <c:v>593.86175600264494</c:v>
                </c:pt>
                <c:pt idx="6148">
                  <c:v>683.86726840994163</c:v>
                </c:pt>
                <c:pt idx="6149">
                  <c:v>1158.2844140227423</c:v>
                </c:pt>
                <c:pt idx="6150">
                  <c:v>1317.2646277121385</c:v>
                </c:pt>
                <c:pt idx="6151">
                  <c:v>1255.8604127962008</c:v>
                </c:pt>
                <c:pt idx="6152">
                  <c:v>1206.2308276750998</c:v>
                </c:pt>
                <c:pt idx="6153">
                  <c:v>1129.6856400268387</c:v>
                </c:pt>
                <c:pt idx="6154">
                  <c:v>995.94038089131516</c:v>
                </c:pt>
                <c:pt idx="6155">
                  <c:v>1036.316308177511</c:v>
                </c:pt>
                <c:pt idx="6156">
                  <c:v>1105.2910094596102</c:v>
                </c:pt>
                <c:pt idx="6157">
                  <c:v>924.4396606583731</c:v>
                </c:pt>
                <c:pt idx="6158">
                  <c:v>865.5564177023673</c:v>
                </c:pt>
                <c:pt idx="6159">
                  <c:v>881.54023791679003</c:v>
                </c:pt>
                <c:pt idx="6160">
                  <c:v>895.00056267582556</c:v>
                </c:pt>
                <c:pt idx="6161">
                  <c:v>1037.1541086686993</c:v>
                </c:pt>
                <c:pt idx="6162">
                  <c:v>1237.3530971263908</c:v>
                </c:pt>
                <c:pt idx="6163">
                  <c:v>854.6221118941744</c:v>
                </c:pt>
                <c:pt idx="6164">
                  <c:v>954.72160612302002</c:v>
                </c:pt>
                <c:pt idx="6165">
                  <c:v>793.22042047369212</c:v>
                </c:pt>
                <c:pt idx="6166">
                  <c:v>674.61613407049197</c:v>
                </c:pt>
                <c:pt idx="6167">
                  <c:v>663.67930476684364</c:v>
                </c:pt>
                <c:pt idx="6168">
                  <c:v>596.38777495348756</c:v>
                </c:pt>
                <c:pt idx="6169">
                  <c:v>555.16647668973701</c:v>
                </c:pt>
                <c:pt idx="6170">
                  <c:v>491.2387663184121</c:v>
                </c:pt>
                <c:pt idx="6171">
                  <c:v>584.61062166319527</c:v>
                </c:pt>
                <c:pt idx="6172">
                  <c:v>677.13710603042375</c:v>
                </c:pt>
                <c:pt idx="6173">
                  <c:v>1006.8772101949635</c:v>
                </c:pt>
                <c:pt idx="6174">
                  <c:v>1294.5531686136533</c:v>
                </c:pt>
                <c:pt idx="6175">
                  <c:v>1273.5248809839115</c:v>
                </c:pt>
                <c:pt idx="6176">
                  <c:v>1239.8791160772334</c:v>
                </c:pt>
                <c:pt idx="6177">
                  <c:v>1051.4572809098343</c:v>
                </c:pt>
                <c:pt idx="6178">
                  <c:v>1064.9150821734145</c:v>
                </c:pt>
                <c:pt idx="6179">
                  <c:v>1166.6952243755479</c:v>
                </c:pt>
                <c:pt idx="6180">
                  <c:v>1051.4572809098343</c:v>
                </c:pt>
                <c:pt idx="6181">
                  <c:v>1011.0788301281831</c:v>
                </c:pt>
                <c:pt idx="6182">
                  <c:v>1007.715010686152</c:v>
                </c:pt>
                <c:pt idx="6183">
                  <c:v>966.50128290876773</c:v>
                </c:pt>
                <c:pt idx="6184">
                  <c:v>947.15111975685818</c:v>
                </c:pt>
                <c:pt idx="6185">
                  <c:v>974.90956976611778</c:v>
                </c:pt>
                <c:pt idx="6186">
                  <c:v>985.84639906976622</c:v>
                </c:pt>
                <c:pt idx="6187">
                  <c:v>730.13051059355575</c:v>
                </c:pt>
                <c:pt idx="6188">
                  <c:v>617.41606258322952</c:v>
                </c:pt>
                <c:pt idx="6189">
                  <c:v>562.73696305589874</c:v>
                </c:pt>
                <c:pt idx="6190">
                  <c:v>610.68590020371164</c:v>
                </c:pt>
                <c:pt idx="6191">
                  <c:v>658.63231385606923</c:v>
                </c:pt>
                <c:pt idx="6192">
                  <c:v>561.05631508261081</c:v>
                </c:pt>
                <c:pt idx="6193">
                  <c:v>583.76777418109589</c:v>
                </c:pt>
                <c:pt idx="6194">
                  <c:v>533.2978650733512</c:v>
                </c:pt>
                <c:pt idx="6195">
                  <c:v>476.10031708154412</c:v>
                </c:pt>
                <c:pt idx="6196">
                  <c:v>567.78647746212857</c:v>
                </c:pt>
                <c:pt idx="6197">
                  <c:v>802.47155481314178</c:v>
                </c:pt>
                <c:pt idx="6198">
                  <c:v>1133.8897834555139</c:v>
                </c:pt>
                <c:pt idx="6199">
                  <c:v>1253.3343938453581</c:v>
                </c:pt>
                <c:pt idx="6200">
                  <c:v>1261.7477276936193</c:v>
                </c:pt>
                <c:pt idx="6201">
                  <c:v>1184.3622160587142</c:v>
                </c:pt>
                <c:pt idx="6202">
                  <c:v>1142.303117303775</c:v>
                </c:pt>
                <c:pt idx="6203">
                  <c:v>1060.7084152492839</c:v>
                </c:pt>
                <c:pt idx="6204">
                  <c:v>1018.6518399898004</c:v>
                </c:pt>
                <c:pt idx="6205">
                  <c:v>938.74030940405271</c:v>
                </c:pt>
                <c:pt idx="6206">
                  <c:v>844.53065356808088</c:v>
                </c:pt>
                <c:pt idx="6207">
                  <c:v>923.59933667172913</c:v>
                </c:pt>
                <c:pt idx="6208">
                  <c:v>820.13854649630775</c:v>
                </c:pt>
                <c:pt idx="6209">
                  <c:v>902.56852554653199</c:v>
                </c:pt>
                <c:pt idx="6210">
                  <c:v>907.6155164573064</c:v>
                </c:pt>
                <c:pt idx="6211">
                  <c:v>802.47155481314178</c:v>
                </c:pt>
                <c:pt idx="6212">
                  <c:v>784.80456312997569</c:v>
                </c:pt>
                <c:pt idx="6213">
                  <c:v>672.93296260174861</c:v>
                </c:pt>
                <c:pt idx="6214">
                  <c:v>680.50092547245504</c:v>
                </c:pt>
                <c:pt idx="6215">
                  <c:v>657.79198986942527</c:v>
                </c:pt>
                <c:pt idx="6216">
                  <c:v>609.84305272161225</c:v>
                </c:pt>
                <c:pt idx="6217">
                  <c:v>677.13962952587917</c:v>
                </c:pt>
                <c:pt idx="6218">
                  <c:v>523.20388325180227</c:v>
                </c:pt>
                <c:pt idx="6219">
                  <c:v>581.24427872570868</c:v>
                </c:pt>
                <c:pt idx="6220">
                  <c:v>774.71310480388217</c:v>
                </c:pt>
                <c:pt idx="6221">
                  <c:v>1104.4506854729664</c:v>
                </c:pt>
                <c:pt idx="6222">
                  <c:v>1416.5212744588846</c:v>
                </c:pt>
                <c:pt idx="6223">
                  <c:v>1179.3152251479396</c:v>
                </c:pt>
                <c:pt idx="6224">
                  <c:v>992.57403795382857</c:v>
                </c:pt>
                <c:pt idx="6225">
                  <c:v>1045.5674425169607</c:v>
                </c:pt>
                <c:pt idx="6226">
                  <c:v>887.43259980511937</c:v>
                </c:pt>
                <c:pt idx="6227">
                  <c:v>913.50535485018031</c:v>
                </c:pt>
                <c:pt idx="6228">
                  <c:v>1060.7109387447395</c:v>
                </c:pt>
                <c:pt idx="6229">
                  <c:v>854.6221118941744</c:v>
                </c:pt>
                <c:pt idx="6230">
                  <c:v>684.70759239658548</c:v>
                </c:pt>
                <c:pt idx="6231">
                  <c:v>794.05822096488066</c:v>
                </c:pt>
                <c:pt idx="6232">
                  <c:v>851.25829245214322</c:v>
                </c:pt>
                <c:pt idx="6233">
                  <c:v>1067.4360541333465</c:v>
                </c:pt>
                <c:pt idx="6234">
                  <c:v>1268.4778900731371</c:v>
                </c:pt>
                <c:pt idx="6235">
                  <c:v>923.59933667172913</c:v>
                </c:pt>
                <c:pt idx="6236">
                  <c:v>866.39926518446669</c:v>
                </c:pt>
                <c:pt idx="6237">
                  <c:v>746.95465479462257</c:v>
                </c:pt>
                <c:pt idx="6238">
                  <c:v>708.25937548171464</c:v>
                </c:pt>
                <c:pt idx="6239">
                  <c:v>644.33166511038974</c:v>
                </c:pt>
                <c:pt idx="6240">
                  <c:v>619.09923405197276</c:v>
                </c:pt>
                <c:pt idx="6241">
                  <c:v>617.41606258322952</c:v>
                </c:pt>
                <c:pt idx="6242">
                  <c:v>572.8334683729031</c:v>
                </c:pt>
                <c:pt idx="6243">
                  <c:v>686.39328736078414</c:v>
                </c:pt>
                <c:pt idx="6244">
                  <c:v>735.1800249997857</c:v>
                </c:pt>
                <c:pt idx="6245">
                  <c:v>1041.3607755928301</c:v>
                </c:pt>
                <c:pt idx="6246">
                  <c:v>1403.9063206774038</c:v>
                </c:pt>
                <c:pt idx="6247">
                  <c:v>1211.2803420813298</c:v>
                </c:pt>
                <c:pt idx="6248">
                  <c:v>1167.5355483621918</c:v>
                </c:pt>
                <c:pt idx="6249">
                  <c:v>1205.390503688456</c:v>
                </c:pt>
                <c:pt idx="6250">
                  <c:v>924.4396606583731</c:v>
                </c:pt>
                <c:pt idx="6251">
                  <c:v>1022.8559834184754</c:v>
                </c:pt>
                <c:pt idx="6252">
                  <c:v>1040.5229751016414</c:v>
                </c:pt>
                <c:pt idx="6253">
                  <c:v>932.01267051999025</c:v>
                </c:pt>
                <c:pt idx="6254">
                  <c:v>857.98845483166099</c:v>
                </c:pt>
                <c:pt idx="6255">
                  <c:v>930.32697555579159</c:v>
                </c:pt>
                <c:pt idx="6256">
                  <c:v>906.77266897520713</c:v>
                </c:pt>
                <c:pt idx="6257">
                  <c:v>877.33609448811501</c:v>
                </c:pt>
                <c:pt idx="6258">
                  <c:v>956.40477759176326</c:v>
                </c:pt>
                <c:pt idx="6259">
                  <c:v>820.13602300085233</c:v>
                </c:pt>
                <c:pt idx="6260">
                  <c:v>710.78539443255727</c:v>
                </c:pt>
                <c:pt idx="6261">
                  <c:v>667.8859716909742</c:v>
                </c:pt>
                <c:pt idx="6262">
                  <c:v>629.19069237806627</c:v>
                </c:pt>
                <c:pt idx="6263">
                  <c:v>642.6510171371018</c:v>
                </c:pt>
                <c:pt idx="6264">
                  <c:v>619.09923405197276</c:v>
                </c:pt>
                <c:pt idx="6265">
                  <c:v>612.36907167245499</c:v>
                </c:pt>
                <c:pt idx="6266">
                  <c:v>552.64550472980511</c:v>
                </c:pt>
                <c:pt idx="6267">
                  <c:v>575.35444033283488</c:v>
                </c:pt>
                <c:pt idx="6268">
                  <c:v>695.64189820477839</c:v>
                </c:pt>
                <c:pt idx="6269">
                  <c:v>1025.3794788738626</c:v>
                </c:pt>
                <c:pt idx="6270">
                  <c:v>1587.2786414385728</c:v>
                </c:pt>
                <c:pt idx="6271">
                  <c:v>1104.4481619775108</c:v>
                </c:pt>
                <c:pt idx="6272">
                  <c:v>1141.4602698216756</c:v>
                </c:pt>
                <c:pt idx="6273">
                  <c:v>1070.8049205662885</c:v>
                </c:pt>
                <c:pt idx="6274">
                  <c:v>985.00355158766683</c:v>
                </c:pt>
                <c:pt idx="6275">
                  <c:v>942.94445283272773</c:v>
                </c:pt>
                <c:pt idx="6276">
                  <c:v>1089.3097127406429</c:v>
                </c:pt>
                <c:pt idx="6277">
                  <c:v>998.46387634670236</c:v>
                </c:pt>
                <c:pt idx="6278">
                  <c:v>873.12942756398445</c:v>
                </c:pt>
                <c:pt idx="6279">
                  <c:v>784.80708662543111</c:v>
                </c:pt>
                <c:pt idx="6280">
                  <c:v>847.05162552801255</c:v>
                </c:pt>
                <c:pt idx="6281">
                  <c:v>998.46135285124694</c:v>
                </c:pt>
                <c:pt idx="6282">
                  <c:v>1164.1717289201608</c:v>
                </c:pt>
                <c:pt idx="6283">
                  <c:v>984.16322760102287</c:v>
                </c:pt>
                <c:pt idx="6284">
                  <c:v>882.38308539888942</c:v>
                </c:pt>
                <c:pt idx="6285">
                  <c:v>757.88896060281547</c:v>
                </c:pt>
                <c:pt idx="6286">
                  <c:v>692.28060225820252</c:v>
                </c:pt>
                <c:pt idx="6287">
                  <c:v>591.34078404271304</c:v>
                </c:pt>
                <c:pt idx="6288">
                  <c:v>478.62381253693133</c:v>
                </c:pt>
                <c:pt idx="6289">
                  <c:v>559.37314361386746</c:v>
                </c:pt>
                <c:pt idx="6290">
                  <c:v>571.99314438625913</c:v>
                </c:pt>
                <c:pt idx="6291">
                  <c:v>682.18409694119828</c:v>
                </c:pt>
                <c:pt idx="6292">
                  <c:v>706.58125100388202</c:v>
                </c:pt>
                <c:pt idx="6293">
                  <c:v>1199.5006652955822</c:v>
                </c:pt>
                <c:pt idx="6294">
                  <c:v>1531.7617414200536</c:v>
                </c:pt>
                <c:pt idx="6295">
                  <c:v>1094.3592271468729</c:v>
                </c:pt>
                <c:pt idx="6296">
                  <c:v>1085.9433698031564</c:v>
                </c:pt>
                <c:pt idx="6297">
                  <c:v>990.05054249844136</c:v>
                </c:pt>
                <c:pt idx="6298">
                  <c:v>988.36989452515343</c:v>
                </c:pt>
                <c:pt idx="6299">
                  <c:v>985.00607508312225</c:v>
                </c:pt>
                <c:pt idx="6300">
                  <c:v>1126.3218205848077</c:v>
                </c:pt>
                <c:pt idx="6301">
                  <c:v>1149.8710801744812</c:v>
                </c:pt>
                <c:pt idx="6302">
                  <c:v>943.78982381028254</c:v>
                </c:pt>
                <c:pt idx="6303">
                  <c:v>926.12283212711645</c:v>
                </c:pt>
                <c:pt idx="6304">
                  <c:v>846.2113015413687</c:v>
                </c:pt>
                <c:pt idx="6305">
                  <c:v>1064.0747581867706</c:v>
                </c:pt>
                <c:pt idx="6306">
                  <c:v>1188.5663594873893</c:v>
                </c:pt>
                <c:pt idx="6307">
                  <c:v>942.94697632818315</c:v>
                </c:pt>
                <c:pt idx="6308">
                  <c:v>945.47047178357036</c:v>
                </c:pt>
                <c:pt idx="6309">
                  <c:v>842.00715811269367</c:v>
                </c:pt>
                <c:pt idx="6310">
                  <c:v>634.24020678429611</c:v>
                </c:pt>
                <c:pt idx="6311">
                  <c:v>618.25891006532868</c:v>
                </c:pt>
                <c:pt idx="6312">
                  <c:v>592.18110802935712</c:v>
                </c:pt>
                <c:pt idx="6313">
                  <c:v>609.84557621706767</c:v>
                </c:pt>
                <c:pt idx="6314">
                  <c:v>508.90323450612277</c:v>
                </c:pt>
                <c:pt idx="6315">
                  <c:v>569.46964893087193</c:v>
                </c:pt>
                <c:pt idx="6316">
                  <c:v>763.77627550023385</c:v>
                </c:pt>
                <c:pt idx="6317">
                  <c:v>1164.1717289201608</c:v>
                </c:pt>
                <c:pt idx="6318">
                  <c:v>1439.2352570528253</c:v>
                </c:pt>
                <c:pt idx="6319">
                  <c:v>1192.7705029160643</c:v>
                </c:pt>
                <c:pt idx="6320">
                  <c:v>1103.607837990867</c:v>
                </c:pt>
                <c:pt idx="6321">
                  <c:v>1175.9488822104531</c:v>
                </c:pt>
                <c:pt idx="6322">
                  <c:v>990.05054249844136</c:v>
                </c:pt>
                <c:pt idx="6323">
                  <c:v>967.34160689541159</c:v>
                </c:pt>
                <c:pt idx="6324">
                  <c:v>1009.4007056503507</c:v>
                </c:pt>
                <c:pt idx="6325">
                  <c:v>954.72160612302002</c:v>
                </c:pt>
                <c:pt idx="6326">
                  <c:v>893.3148677116269</c:v>
                </c:pt>
                <c:pt idx="6327">
                  <c:v>818.45285153210909</c:v>
                </c:pt>
                <c:pt idx="6328">
                  <c:v>901.72820155988802</c:v>
                </c:pt>
                <c:pt idx="6329">
                  <c:v>979.95656067689242</c:v>
                </c:pt>
                <c:pt idx="6330">
                  <c:v>1253.3343938453581</c:v>
                </c:pt>
                <c:pt idx="6331">
                  <c:v>965.65591193121293</c:v>
                </c:pt>
                <c:pt idx="6332">
                  <c:v>997.62102886460298</c:v>
                </c:pt>
                <c:pt idx="6333">
                  <c:v>810.04456467475893</c:v>
                </c:pt>
                <c:pt idx="6334">
                  <c:v>679.66060148581107</c:v>
                </c:pt>
                <c:pt idx="6335">
                  <c:v>603.1128903420946</c:v>
                </c:pt>
                <c:pt idx="6336">
                  <c:v>507.22258653283484</c:v>
                </c:pt>
                <c:pt idx="6337">
                  <c:v>624.98654894939114</c:v>
                </c:pt>
                <c:pt idx="6338">
                  <c:v>515.63592038109596</c:v>
                </c:pt>
                <c:pt idx="6339">
                  <c:v>624.14370146729186</c:v>
                </c:pt>
                <c:pt idx="6340">
                  <c:v>702.37458407975157</c:v>
                </c:pt>
                <c:pt idx="6341">
                  <c:v>1096.8801991068046</c:v>
                </c:pt>
                <c:pt idx="6342">
                  <c:v>1447.6460674056307</c:v>
                </c:pt>
                <c:pt idx="6343">
                  <c:v>1278.571871894686</c:v>
                </c:pt>
                <c:pt idx="6344">
                  <c:v>1233.1489536977156</c:v>
                </c:pt>
                <c:pt idx="6345">
                  <c:v>1119.5916582052898</c:v>
                </c:pt>
                <c:pt idx="6346">
                  <c:v>1127.1621445714516</c:v>
                </c:pt>
                <c:pt idx="6347">
                  <c:v>1132.2066119867707</c:v>
                </c:pt>
                <c:pt idx="6348">
                  <c:v>1080.8989023878373</c:v>
                </c:pt>
                <c:pt idx="6349">
                  <c:v>1142.303117303775</c:v>
                </c:pt>
                <c:pt idx="6350">
                  <c:v>928.64632758250366</c:v>
                </c:pt>
                <c:pt idx="6351">
                  <c:v>965.65843542666835</c:v>
                </c:pt>
                <c:pt idx="6352">
                  <c:v>1000.1445243199902</c:v>
                </c:pt>
                <c:pt idx="6353">
                  <c:v>928.64632758250366</c:v>
                </c:pt>
                <c:pt idx="6354">
                  <c:v>1028.7458218113493</c:v>
                </c:pt>
                <c:pt idx="6355">
                  <c:v>745.27400682133452</c:v>
                </c:pt>
                <c:pt idx="6356">
                  <c:v>625.8268729360351</c:v>
                </c:pt>
                <c:pt idx="6357">
                  <c:v>593.02143201600097</c:v>
                </c:pt>
                <c:pt idx="6358">
                  <c:v>509.74608198822216</c:v>
                </c:pt>
                <c:pt idx="6359">
                  <c:v>578.72330676577678</c:v>
                </c:pt>
                <c:pt idx="6360">
                  <c:v>639.28719769507063</c:v>
                </c:pt>
                <c:pt idx="6361">
                  <c:v>587.97444110522656</c:v>
                </c:pt>
                <c:pt idx="6362">
                  <c:v>505.54193855954702</c:v>
                </c:pt>
                <c:pt idx="6363">
                  <c:v>594.7020799892889</c:v>
                </c:pt>
                <c:pt idx="6364">
                  <c:v>664.5196287534875</c:v>
                </c:pt>
                <c:pt idx="6365">
                  <c:v>844.5331770635363</c:v>
                </c:pt>
                <c:pt idx="6366">
                  <c:v>1178.4749011612957</c:v>
                </c:pt>
                <c:pt idx="6367">
                  <c:v>1323.9922665962006</c:v>
                </c:pt>
                <c:pt idx="6368">
                  <c:v>1291.1893491716219</c:v>
                </c:pt>
                <c:pt idx="6369">
                  <c:v>1138.0964503796445</c:v>
                </c:pt>
                <c:pt idx="6370">
                  <c:v>1114.5446672945154</c:v>
                </c:pt>
                <c:pt idx="6371">
                  <c:v>1136.4132789109012</c:v>
                </c:pt>
                <c:pt idx="6372">
                  <c:v>1019.4896404809888</c:v>
                </c:pt>
                <c:pt idx="6373">
                  <c:v>992.57656144928399</c:v>
                </c:pt>
                <c:pt idx="6374">
                  <c:v>831.9106527956892</c:v>
                </c:pt>
                <c:pt idx="6375">
                  <c:v>862.19512175579155</c:v>
                </c:pt>
                <c:pt idx="6376">
                  <c:v>860.51195028704831</c:v>
                </c:pt>
                <c:pt idx="6377">
                  <c:v>884.90405735882121</c:v>
                </c:pt>
                <c:pt idx="6378">
                  <c:v>1019.4921639764443</c:v>
                </c:pt>
                <c:pt idx="6379">
                  <c:v>709.94254695045788</c:v>
                </c:pt>
                <c:pt idx="6380">
                  <c:v>677.9774300170676</c:v>
                </c:pt>
                <c:pt idx="6381">
                  <c:v>630.87638734226505</c:v>
                </c:pt>
                <c:pt idx="6382">
                  <c:v>693.1209262448466</c:v>
                </c:pt>
                <c:pt idx="6383">
                  <c:v>591.33826054725762</c:v>
                </c:pt>
                <c:pt idx="6384">
                  <c:v>490.39844233176814</c:v>
                </c:pt>
                <c:pt idx="6385">
                  <c:v>498.80925268457378</c:v>
                </c:pt>
                <c:pt idx="6386">
                  <c:v>476.10031708154412</c:v>
                </c:pt>
                <c:pt idx="6387">
                  <c:v>614.89509062329751</c:v>
                </c:pt>
                <c:pt idx="6388">
                  <c:v>699.00824114226498</c:v>
                </c:pt>
                <c:pt idx="6389">
                  <c:v>1089.3097127406429</c:v>
                </c:pt>
                <c:pt idx="6390">
                  <c:v>1395.4955103245979</c:v>
                </c:pt>
                <c:pt idx="6391">
                  <c:v>1166.6977478710035</c:v>
                </c:pt>
                <c:pt idx="6392">
                  <c:v>994.25720942257192</c:v>
                </c:pt>
                <c:pt idx="6393">
                  <c:v>1181.8361971078714</c:v>
                </c:pt>
                <c:pt idx="6394">
                  <c:v>1016.1283445344131</c:v>
                </c:pt>
                <c:pt idx="6395">
                  <c:v>982.48005613227963</c:v>
                </c:pt>
                <c:pt idx="6396">
                  <c:v>1179.3127016524841</c:v>
                </c:pt>
                <c:pt idx="6397">
                  <c:v>1103.607837990867</c:v>
                </c:pt>
                <c:pt idx="6398">
                  <c:v>1006.8746866995081</c:v>
                </c:pt>
                <c:pt idx="6399">
                  <c:v>967.33908339995617</c:v>
                </c:pt>
                <c:pt idx="6400">
                  <c:v>943.78982381028243</c:v>
                </c:pt>
                <c:pt idx="6401">
                  <c:v>1097.7205230934487</c:v>
                </c:pt>
                <c:pt idx="6402">
                  <c:v>1200.3435127776816</c:v>
                </c:pt>
                <c:pt idx="6403">
                  <c:v>1015.2880205477692</c:v>
                </c:pt>
                <c:pt idx="6404">
                  <c:v>968.17940738660013</c:v>
                </c:pt>
                <c:pt idx="6405">
                  <c:v>917.70949827885534</c:v>
                </c:pt>
                <c:pt idx="6406">
                  <c:v>769.66863738856318</c:v>
                </c:pt>
                <c:pt idx="6407">
                  <c:v>699.00824114226498</c:v>
                </c:pt>
                <c:pt idx="6408">
                  <c:v>647.69800804787633</c:v>
                </c:pt>
                <c:pt idx="6409">
                  <c:v>646.85516056577694</c:v>
                </c:pt>
                <c:pt idx="6410">
                  <c:v>676.29678204377979</c:v>
                </c:pt>
                <c:pt idx="6411">
                  <c:v>736.02034898642967</c:v>
                </c:pt>
                <c:pt idx="6412">
                  <c:v>828.54935684911345</c:v>
                </c:pt>
                <c:pt idx="6413">
                  <c:v>1226.4162678227424</c:v>
                </c:pt>
                <c:pt idx="6414">
                  <c:v>1624.288225787282</c:v>
                </c:pt>
                <c:pt idx="6415">
                  <c:v>1259.2242322382319</c:v>
                </c:pt>
                <c:pt idx="6416">
                  <c:v>1194.4536743848075</c:v>
                </c:pt>
                <c:pt idx="6417">
                  <c:v>1211.2778185858745</c:v>
                </c:pt>
                <c:pt idx="6418">
                  <c:v>1128.8453160401948</c:v>
                </c:pt>
                <c:pt idx="6419">
                  <c:v>1202.8695317285242</c:v>
                </c:pt>
                <c:pt idx="6420">
                  <c:v>1212.9609900546177</c:v>
                </c:pt>
                <c:pt idx="6421">
                  <c:v>1153.2374231119679</c:v>
                </c:pt>
                <c:pt idx="6422">
                  <c:v>1140.6199458350316</c:v>
                </c:pt>
                <c:pt idx="6423">
                  <c:v>1090.1500367272868</c:v>
                </c:pt>
                <c:pt idx="6424">
                  <c:v>1153.2348996165124</c:v>
                </c:pt>
                <c:pt idx="6425">
                  <c:v>1180.9958731212275</c:v>
                </c:pt>
                <c:pt idx="6426">
                  <c:v>1236.5127731397467</c:v>
                </c:pt>
                <c:pt idx="6427">
                  <c:v>1183.5193685766149</c:v>
                </c:pt>
                <c:pt idx="6428">
                  <c:v>1140.6224693304871</c:v>
                </c:pt>
                <c:pt idx="6429">
                  <c:v>1017.808992507701</c:v>
                </c:pt>
                <c:pt idx="6430">
                  <c:v>928.64632758250366</c:v>
                </c:pt>
                <c:pt idx="6431">
                  <c:v>836.11479622436434</c:v>
                </c:pt>
                <c:pt idx="6432">
                  <c:v>772.18960934849497</c:v>
                </c:pt>
                <c:pt idx="6433">
                  <c:v>826.86618538037021</c:v>
                </c:pt>
                <c:pt idx="6434">
                  <c:v>830.23000482240138</c:v>
                </c:pt>
                <c:pt idx="6435">
                  <c:v>941.26632835489522</c:v>
                </c:pt>
                <c:pt idx="6436">
                  <c:v>873.12942756398445</c:v>
                </c:pt>
                <c:pt idx="6437">
                  <c:v>1246.6067549612956</c:v>
                </c:pt>
                <c:pt idx="6438">
                  <c:v>1514.9401207144424</c:v>
                </c:pt>
                <c:pt idx="6439">
                  <c:v>1297.9169880556844</c:v>
                </c:pt>
                <c:pt idx="6440">
                  <c:v>1159.1247380093864</c:v>
                </c:pt>
                <c:pt idx="6441">
                  <c:v>1010.2410296369947</c:v>
                </c:pt>
                <c:pt idx="6442">
                  <c:v>869.76308462649774</c:v>
                </c:pt>
                <c:pt idx="6443">
                  <c:v>1005.1915152307648</c:v>
                </c:pt>
                <c:pt idx="6444">
                  <c:v>1117.0681627499025</c:v>
                </c:pt>
                <c:pt idx="6445">
                  <c:v>1094.3567036514175</c:v>
                </c:pt>
                <c:pt idx="6446">
                  <c:v>942.10412884608377</c:v>
                </c:pt>
                <c:pt idx="6447">
                  <c:v>912.66503086353634</c:v>
                </c:pt>
                <c:pt idx="6448">
                  <c:v>974.06924577947393</c:v>
                </c:pt>
                <c:pt idx="6449">
                  <c:v>1190.247007460677</c:v>
                </c:pt>
                <c:pt idx="6450">
                  <c:v>1338.2929153418802</c:v>
                </c:pt>
                <c:pt idx="6451">
                  <c:v>1391.2863199050121</c:v>
                </c:pt>
                <c:pt idx="6452">
                  <c:v>1367.7370603153383</c:v>
                </c:pt>
                <c:pt idx="6453">
                  <c:v>1103.6103614863225</c:v>
                </c:pt>
                <c:pt idx="6454">
                  <c:v>897.52405813121277</c:v>
                </c:pt>
                <c:pt idx="6455">
                  <c:v>722.56254772284956</c:v>
                </c:pt>
                <c:pt idx="6456">
                  <c:v>676.29930553923521</c:v>
                </c:pt>
                <c:pt idx="6457">
                  <c:v>651.90215147655135</c:v>
                </c:pt>
                <c:pt idx="6458">
                  <c:v>703.21490806639542</c:v>
                </c:pt>
                <c:pt idx="6459">
                  <c:v>762.09562752694592</c:v>
                </c:pt>
                <c:pt idx="6460">
                  <c:v>969.86257885534337</c:v>
                </c:pt>
                <c:pt idx="6461">
                  <c:v>1160.8079094781297</c:v>
                </c:pt>
                <c:pt idx="6462">
                  <c:v>1614.1967674611885</c:v>
                </c:pt>
                <c:pt idx="6463">
                  <c:v>1366.0513653511398</c:v>
                </c:pt>
                <c:pt idx="6464">
                  <c:v>1268.4753665776814</c:v>
                </c:pt>
                <c:pt idx="6465">
                  <c:v>1221.3692769119677</c:v>
                </c:pt>
                <c:pt idx="6466">
                  <c:v>1036.3137846820555</c:v>
                </c:pt>
                <c:pt idx="6467">
                  <c:v>1051.4572809098343</c:v>
                </c:pt>
                <c:pt idx="6468">
                  <c:v>1091.8357316914855</c:v>
                </c:pt>
                <c:pt idx="6469">
                  <c:v>1194.4561978802631</c:v>
                </c:pt>
                <c:pt idx="6470">
                  <c:v>1032.1096412533805</c:v>
                </c:pt>
                <c:pt idx="6471">
                  <c:v>1150.7139276565806</c:v>
                </c:pt>
                <c:pt idx="6472">
                  <c:v>991.73371396718471</c:v>
                </c:pt>
                <c:pt idx="6473">
                  <c:v>1215.4819620145495</c:v>
                </c:pt>
                <c:pt idx="6474">
                  <c:v>1463.6273641245982</c:v>
                </c:pt>
                <c:pt idx="6475">
                  <c:v>1513.2569492456989</c:v>
                </c:pt>
                <c:pt idx="6476">
                  <c:v>1350.0700686321725</c:v>
                </c:pt>
                <c:pt idx="6477">
                  <c:v>1045.5674425169607</c:v>
                </c:pt>
                <c:pt idx="6478">
                  <c:v>837.79796769310769</c:v>
                </c:pt>
                <c:pt idx="6479">
                  <c:v>794.06074446033608</c:v>
                </c:pt>
                <c:pt idx="6480">
                  <c:v>690.59743078945928</c:v>
                </c:pt>
                <c:pt idx="6481">
                  <c:v>673.77328658839258</c:v>
                </c:pt>
                <c:pt idx="6482">
                  <c:v>657.79451336488057</c:v>
                </c:pt>
                <c:pt idx="6483">
                  <c:v>672.93296260174861</c:v>
                </c:pt>
                <c:pt idx="6484">
                  <c:v>990.05306599389678</c:v>
                </c:pt>
                <c:pt idx="6485">
                  <c:v>1289.5087011983342</c:v>
                </c:pt>
                <c:pt idx="6486">
                  <c:v>1566.2503538088311</c:v>
                </c:pt>
                <c:pt idx="6487">
                  <c:v>1302.9639789664589</c:v>
                </c:pt>
                <c:pt idx="6488">
                  <c:v>1212.9609900546177</c:v>
                </c:pt>
                <c:pt idx="6489">
                  <c:v>1011.0813536236386</c:v>
                </c:pt>
                <c:pt idx="6490">
                  <c:v>879.01674246140283</c:v>
                </c:pt>
                <c:pt idx="6491">
                  <c:v>863.87576972907948</c:v>
                </c:pt>
                <c:pt idx="6492">
                  <c:v>1058.1874432893521</c:v>
                </c:pt>
                <c:pt idx="6493">
                  <c:v>975.75241724821717</c:v>
                </c:pt>
                <c:pt idx="6494">
                  <c:v>880.69991393014618</c:v>
                </c:pt>
                <c:pt idx="6495">
                  <c:v>980.79940815899181</c:v>
                </c:pt>
                <c:pt idx="6496">
                  <c:v>917.70949827885534</c:v>
                </c:pt>
                <c:pt idx="6497">
                  <c:v>1033.7928127221237</c:v>
                </c:pt>
                <c:pt idx="6498">
                  <c:v>1516.6207686877303</c:v>
                </c:pt>
                <c:pt idx="6499">
                  <c:v>1444.2797244681442</c:v>
                </c:pt>
                <c:pt idx="6500">
                  <c:v>1291.1893491716219</c:v>
                </c:pt>
                <c:pt idx="6501">
                  <c:v>1054.8211003518657</c:v>
                </c:pt>
                <c:pt idx="6502">
                  <c:v>853.78178790753043</c:v>
                </c:pt>
                <c:pt idx="6503">
                  <c:v>794.06074446033608</c:v>
                </c:pt>
                <c:pt idx="6504">
                  <c:v>837.79796769310781</c:v>
                </c:pt>
                <c:pt idx="6505">
                  <c:v>761.25278004484665</c:v>
                </c:pt>
                <c:pt idx="6506">
                  <c:v>786.49025809417446</c:v>
                </c:pt>
                <c:pt idx="6507">
                  <c:v>796.5842399157234</c:v>
                </c:pt>
                <c:pt idx="6508">
                  <c:v>991.73371396718471</c:v>
                </c:pt>
                <c:pt idx="6509">
                  <c:v>1117.0681627499025</c:v>
                </c:pt>
                <c:pt idx="6510">
                  <c:v>1640.2720460017047</c:v>
                </c:pt>
                <c:pt idx="6511">
                  <c:v>1461.9467161513105</c:v>
                </c:pt>
                <c:pt idx="6512">
                  <c:v>1326.5182855470434</c:v>
                </c:pt>
                <c:pt idx="6513">
                  <c:v>1283.6163393100051</c:v>
                </c:pt>
                <c:pt idx="6514">
                  <c:v>1189.4092069694887</c:v>
                </c:pt>
                <c:pt idx="6515">
                  <c:v>1208.7543231304871</c:v>
                </c:pt>
                <c:pt idx="6516">
                  <c:v>1274.3652049705552</c:v>
                </c:pt>
                <c:pt idx="6517">
                  <c:v>1210.4374945992304</c:v>
                </c:pt>
                <c:pt idx="6518">
                  <c:v>1180.1530256391281</c:v>
                </c:pt>
                <c:pt idx="6519">
                  <c:v>1197.8200173222942</c:v>
                </c:pt>
                <c:pt idx="6520">
                  <c:v>1182.6790445899708</c:v>
                </c:pt>
                <c:pt idx="6521">
                  <c:v>1236.5127731397467</c:v>
                </c:pt>
                <c:pt idx="6522">
                  <c:v>1225.5784673315538</c:v>
                </c:pt>
                <c:pt idx="6523">
                  <c:v>1008.5553346727959</c:v>
                </c:pt>
                <c:pt idx="6524">
                  <c:v>965.65843542666835</c:v>
                </c:pt>
                <c:pt idx="6525">
                  <c:v>873.12942756398445</c:v>
                </c:pt>
                <c:pt idx="6526">
                  <c:v>780.60041970130055</c:v>
                </c:pt>
                <c:pt idx="6527">
                  <c:v>745.27400682133475</c:v>
                </c:pt>
                <c:pt idx="6528">
                  <c:v>657.78946637396984</c:v>
                </c:pt>
                <c:pt idx="6529">
                  <c:v>688.91425932071604</c:v>
                </c:pt>
                <c:pt idx="6530">
                  <c:v>773.02993333513882</c:v>
                </c:pt>
                <c:pt idx="6531">
                  <c:v>777.23912375472469</c:v>
                </c:pt>
                <c:pt idx="6532">
                  <c:v>823.50236593833904</c:v>
                </c:pt>
                <c:pt idx="6533">
                  <c:v>990.89086648508533</c:v>
                </c:pt>
                <c:pt idx="6534">
                  <c:v>1405.5869686506917</c:v>
                </c:pt>
                <c:pt idx="6535">
                  <c:v>1425.7724087983343</c:v>
                </c:pt>
                <c:pt idx="6536">
                  <c:v>1530.0810934467656</c:v>
                </c:pt>
                <c:pt idx="6537">
                  <c:v>1404.7466446640478</c:v>
                </c:pt>
                <c:pt idx="6538">
                  <c:v>1207.9139991438431</c:v>
                </c:pt>
                <c:pt idx="6539">
                  <c:v>1179.3127016524841</c:v>
                </c:pt>
                <c:pt idx="6540">
                  <c:v>1176.7917296925523</c:v>
                </c:pt>
                <c:pt idx="6541">
                  <c:v>1180.9958731212275</c:v>
                </c:pt>
                <c:pt idx="6542">
                  <c:v>1080.896378892382</c:v>
                </c:pt>
                <c:pt idx="6543">
                  <c:v>1196.1368458535508</c:v>
                </c:pt>
                <c:pt idx="6544">
                  <c:v>1074.1662165128641</c:v>
                </c:pt>
                <c:pt idx="6545">
                  <c:v>1124.6386491160642</c:v>
                </c:pt>
                <c:pt idx="6546">
                  <c:v>1256.7007367828448</c:v>
                </c:pt>
                <c:pt idx="6547">
                  <c:v>941.26380485943992</c:v>
                </c:pt>
                <c:pt idx="6548">
                  <c:v>985.00607508312225</c:v>
                </c:pt>
                <c:pt idx="6549">
                  <c:v>893.31739120708232</c:v>
                </c:pt>
                <c:pt idx="6550">
                  <c:v>750.32099773210916</c:v>
                </c:pt>
                <c:pt idx="6551">
                  <c:v>702.36953708884084</c:v>
                </c:pt>
                <c:pt idx="6552">
                  <c:v>716.67270932997565</c:v>
                </c:pt>
                <c:pt idx="6553">
                  <c:v>651.90215147655135</c:v>
                </c:pt>
                <c:pt idx="6554">
                  <c:v>671.25231462846068</c:v>
                </c:pt>
                <c:pt idx="6555">
                  <c:v>768.82578990646368</c:v>
                </c:pt>
                <c:pt idx="6556">
                  <c:v>1054.8185768564101</c:v>
                </c:pt>
                <c:pt idx="6557">
                  <c:v>1271.8417095151681</c:v>
                </c:pt>
                <c:pt idx="6558">
                  <c:v>1669.7136674797077</c:v>
                </c:pt>
                <c:pt idx="6559">
                  <c:v>1413.9977790034973</c:v>
                </c:pt>
                <c:pt idx="6560">
                  <c:v>1248.289926430039</c:v>
                </c:pt>
                <c:pt idx="6561">
                  <c:v>1114.5421437990599</c:v>
                </c:pt>
                <c:pt idx="6562">
                  <c:v>1181.8387206033269</c:v>
                </c:pt>
                <c:pt idx="6563">
                  <c:v>1222.2146478895227</c:v>
                </c:pt>
                <c:pt idx="6564">
                  <c:v>1252.4940698587141</c:v>
                </c:pt>
                <c:pt idx="6565">
                  <c:v>1138.9367743662883</c:v>
                </c:pt>
                <c:pt idx="6566">
                  <c:v>1211.2778185858745</c:v>
                </c:pt>
                <c:pt idx="6567">
                  <c:v>1193.6133503981637</c:v>
                </c:pt>
                <c:pt idx="6568">
                  <c:v>1165.8523768934485</c:v>
                </c:pt>
                <c:pt idx="6569">
                  <c:v>1330.7224289757185</c:v>
                </c:pt>
                <c:pt idx="6570">
                  <c:v>1262.5880516802629</c:v>
                </c:pt>
                <c:pt idx="6571">
                  <c:v>1413.9977790034973</c:v>
                </c:pt>
                <c:pt idx="6572">
                  <c:v>1364.3707173778519</c:v>
                </c:pt>
                <c:pt idx="6573">
                  <c:v>1176.789206197097</c:v>
                </c:pt>
                <c:pt idx="6574">
                  <c:v>877.33609448811501</c:v>
                </c:pt>
                <c:pt idx="6575">
                  <c:v>919.39266974759869</c:v>
                </c:pt>
                <c:pt idx="6576">
                  <c:v>842.85000559479283</c:v>
                </c:pt>
                <c:pt idx="6577">
                  <c:v>878.17641847475886</c:v>
                </c:pt>
                <c:pt idx="6578">
                  <c:v>909.29868792604964</c:v>
                </c:pt>
                <c:pt idx="6579">
                  <c:v>937.05966143076466</c:v>
                </c:pt>
                <c:pt idx="6580">
                  <c:v>1111.1808478524842</c:v>
                </c:pt>
                <c:pt idx="6581">
                  <c:v>1314.7411322567511</c:v>
                </c:pt>
                <c:pt idx="6582">
                  <c:v>1840.4685109639406</c:v>
                </c:pt>
                <c:pt idx="6583">
                  <c:v>1390.4485194138235</c:v>
                </c:pt>
                <c:pt idx="6584">
                  <c:v>1403.9037971819484</c:v>
                </c:pt>
                <c:pt idx="6585">
                  <c:v>1319.7855996720702</c:v>
                </c:pt>
                <c:pt idx="6586">
                  <c:v>1233.14643020226</c:v>
                </c:pt>
                <c:pt idx="6587">
                  <c:v>1154.9205945807112</c:v>
                </c:pt>
                <c:pt idx="6588">
                  <c:v>1270.1610615418801</c:v>
                </c:pt>
                <c:pt idx="6589">
                  <c:v>1200.3435127776816</c:v>
                </c:pt>
                <c:pt idx="6590">
                  <c:v>1186.883188018646</c:v>
                </c:pt>
                <c:pt idx="6591">
                  <c:v>1148.1904322011935</c:v>
                </c:pt>
                <c:pt idx="6592">
                  <c:v>1178.4723776658402</c:v>
                </c:pt>
                <c:pt idx="6593">
                  <c:v>1268.4778900731371</c:v>
                </c:pt>
                <c:pt idx="6594">
                  <c:v>1252.4965933541696</c:v>
                </c:pt>
                <c:pt idx="6595">
                  <c:v>1374.4621757039454</c:v>
                </c:pt>
                <c:pt idx="6596">
                  <c:v>1398.0139587890746</c:v>
                </c:pt>
                <c:pt idx="6597">
                  <c:v>1097.7205230934487</c:v>
                </c:pt>
                <c:pt idx="6598">
                  <c:v>889.95357176505115</c:v>
                </c:pt>
                <c:pt idx="6599">
                  <c:v>814.24870810343407</c:v>
                </c:pt>
                <c:pt idx="6600">
                  <c:v>773.02993333513882</c:v>
                </c:pt>
                <c:pt idx="6601">
                  <c:v>678.82027749916699</c:v>
                </c:pt>
                <c:pt idx="6602">
                  <c:v>760.41245605820268</c:v>
                </c:pt>
                <c:pt idx="6603">
                  <c:v>720.87685275865078</c:v>
                </c:pt>
                <c:pt idx="6604">
                  <c:v>1080.896378892382</c:v>
                </c:pt>
                <c:pt idx="6605">
                  <c:v>1297.9169880556844</c:v>
                </c:pt>
                <c:pt idx="6606">
                  <c:v>1866.5488364953678</c:v>
                </c:pt>
                <c:pt idx="6607">
                  <c:v>1534.2852368754407</c:v>
                </c:pt>
                <c:pt idx="6608">
                  <c:v>1334.0887719132052</c:v>
                </c:pt>
                <c:pt idx="6609">
                  <c:v>1224.7356198494545</c:v>
                </c:pt>
                <c:pt idx="6610">
                  <c:v>1177.6320536791964</c:v>
                </c:pt>
                <c:pt idx="6611">
                  <c:v>1130.5259640134827</c:v>
                </c:pt>
                <c:pt idx="6612">
                  <c:v>1203.7048087242572</c:v>
                </c:pt>
                <c:pt idx="6613">
                  <c:v>1138.0964503796445</c:v>
                </c:pt>
                <c:pt idx="6614">
                  <c:v>1112.861495825772</c:v>
                </c:pt>
                <c:pt idx="6615">
                  <c:v>974.90956976611778</c:v>
                </c:pt>
                <c:pt idx="6616">
                  <c:v>1130.5259640134827</c:v>
                </c:pt>
                <c:pt idx="6617">
                  <c:v>1260.0670797203313</c:v>
                </c:pt>
                <c:pt idx="6618">
                  <c:v>1475.4045174148905</c:v>
                </c:pt>
                <c:pt idx="6619">
                  <c:v>1336.6097438731369</c:v>
                </c:pt>
                <c:pt idx="6620">
                  <c:v>1446.8032199235313</c:v>
                </c:pt>
                <c:pt idx="6621">
                  <c:v>1127.159621075996</c:v>
                </c:pt>
                <c:pt idx="6622">
                  <c:v>825.18049041617166</c:v>
                </c:pt>
                <c:pt idx="6623">
                  <c:v>846.2113015413687</c:v>
                </c:pt>
                <c:pt idx="6624">
                  <c:v>884.90658085427663</c:v>
                </c:pt>
                <c:pt idx="6625">
                  <c:v>864.71609371572333</c:v>
                </c:pt>
                <c:pt idx="6626">
                  <c:v>850.42049196095479</c:v>
                </c:pt>
                <c:pt idx="6627">
                  <c:v>887.43007630966395</c:v>
                </c:pt>
                <c:pt idx="6628">
                  <c:v>1052.2976048964783</c:v>
                </c:pt>
                <c:pt idx="6629">
                  <c:v>1318.1049516987821</c:v>
                </c:pt>
                <c:pt idx="6630">
                  <c:v>1935.5210142820117</c:v>
                </c:pt>
                <c:pt idx="6631">
                  <c:v>1597.3726232601218</c:v>
                </c:pt>
                <c:pt idx="6632">
                  <c:v>1367.7345368198833</c:v>
                </c:pt>
                <c:pt idx="6633">
                  <c:v>1217.1676569787483</c:v>
                </c:pt>
                <c:pt idx="6634">
                  <c:v>1158.2844140227423</c:v>
                </c:pt>
                <c:pt idx="6635">
                  <c:v>1228.9397632781295</c:v>
                </c:pt>
                <c:pt idx="6636">
                  <c:v>1219.6861054432245</c:v>
                </c:pt>
                <c:pt idx="6637">
                  <c:v>1154.9231180761665</c:v>
                </c:pt>
                <c:pt idx="6638">
                  <c:v>1127.1621445714516</c:v>
                </c:pt>
                <c:pt idx="6639">
                  <c:v>1170.0590438175791</c:v>
                </c:pt>
                <c:pt idx="6640">
                  <c:v>1088.4668652585435</c:v>
                </c:pt>
                <c:pt idx="6641">
                  <c:v>1106.9716574328982</c:v>
                </c:pt>
                <c:pt idx="6642">
                  <c:v>1366.8916893377839</c:v>
                </c:pt>
                <c:pt idx="6643">
                  <c:v>1123.7958016339649</c:v>
                </c:pt>
                <c:pt idx="6644">
                  <c:v>1213.8013140412615</c:v>
                </c:pt>
                <c:pt idx="6645">
                  <c:v>1010.2385061415392</c:v>
                </c:pt>
                <c:pt idx="6646">
                  <c:v>816.77220355882127</c:v>
                </c:pt>
                <c:pt idx="6647">
                  <c:v>741.06733989720408</c:v>
                </c:pt>
                <c:pt idx="6648">
                  <c:v>652.74499895865074</c:v>
                </c:pt>
                <c:pt idx="6649">
                  <c:v>722.56002422739414</c:v>
                </c:pt>
                <c:pt idx="6650">
                  <c:v>692.28060225820275</c:v>
                </c:pt>
                <c:pt idx="6651">
                  <c:v>743.5908353525914</c:v>
                </c:pt>
                <c:pt idx="6652">
                  <c:v>1019.4921639764443</c:v>
                </c:pt>
                <c:pt idx="6653">
                  <c:v>1302.1236549798148</c:v>
                </c:pt>
                <c:pt idx="6654">
                  <c:v>1747.1017026100683</c:v>
                </c:pt>
                <c:pt idx="6655">
                  <c:v>1498.9563005000196</c:v>
                </c:pt>
                <c:pt idx="6656">
                  <c:v>1461.1038686692109</c:v>
                </c:pt>
                <c:pt idx="6657">
                  <c:v>1264.2737466444617</c:v>
                </c:pt>
                <c:pt idx="6658">
                  <c:v>1186.8857115141013</c:v>
                </c:pt>
                <c:pt idx="6659">
                  <c:v>1243.2404120238091</c:v>
                </c:pt>
                <c:pt idx="6660">
                  <c:v>1267.6375660864931</c:v>
                </c:pt>
                <c:pt idx="6661">
                  <c:v>1310.5369888280761</c:v>
                </c:pt>
                <c:pt idx="6662">
                  <c:v>1218.0054574699366</c:v>
                </c:pt>
                <c:pt idx="6663">
                  <c:v>1249.1302504166829</c:v>
                </c:pt>
                <c:pt idx="6664">
                  <c:v>1187.7260355007452</c:v>
                </c:pt>
                <c:pt idx="6665">
                  <c:v>1274.3652049705552</c:v>
                </c:pt>
                <c:pt idx="6666">
                  <c:v>1613.3564434745444</c:v>
                </c:pt>
                <c:pt idx="6667">
                  <c:v>1431.6622471912081</c:v>
                </c:pt>
                <c:pt idx="6668">
                  <c:v>1357.640554998334</c:v>
                </c:pt>
                <c:pt idx="6669">
                  <c:v>1275.2055289571992</c:v>
                </c:pt>
                <c:pt idx="6670">
                  <c:v>985.00355158766683</c:v>
                </c:pt>
                <c:pt idx="6671">
                  <c:v>773.02993333513882</c:v>
                </c:pt>
                <c:pt idx="6672">
                  <c:v>815.92935607672189</c:v>
                </c:pt>
                <c:pt idx="6673">
                  <c:v>855.46495937627378</c:v>
                </c:pt>
                <c:pt idx="6674">
                  <c:v>734.33970101314162</c:v>
                </c:pt>
                <c:pt idx="6675">
                  <c:v>731.81368206229911</c:v>
                </c:pt>
                <c:pt idx="6676">
                  <c:v>924.43713716291757</c:v>
                </c:pt>
                <c:pt idx="6677">
                  <c:v>1202.0266842464248</c:v>
                </c:pt>
                <c:pt idx="6678">
                  <c:v>1707.5635758150609</c:v>
                </c:pt>
                <c:pt idx="6679">
                  <c:v>1529.2382459646662</c:v>
                </c:pt>
                <c:pt idx="6680">
                  <c:v>1546.0598666702776</c:v>
                </c:pt>
                <c:pt idx="6681">
                  <c:v>1271.0013855285242</c:v>
                </c:pt>
                <c:pt idx="6682">
                  <c:v>1327.3611330291428</c:v>
                </c:pt>
                <c:pt idx="6683">
                  <c:v>1320.6284471541696</c:v>
                </c:pt>
                <c:pt idx="6684">
                  <c:v>1388.7653479450805</c:v>
                </c:pt>
                <c:pt idx="6685">
                  <c:v>1522.5080835851484</c:v>
                </c:pt>
                <c:pt idx="6686">
                  <c:v>1265.9518711222943</c:v>
                </c:pt>
                <c:pt idx="6687">
                  <c:v>1263.4308991623623</c:v>
                </c:pt>
                <c:pt idx="6688">
                  <c:v>1225.5784673315538</c:v>
                </c:pt>
                <c:pt idx="6689">
                  <c:v>1311.3747893192647</c:v>
                </c:pt>
                <c:pt idx="6690">
                  <c:v>1474.5641934282464</c:v>
                </c:pt>
                <c:pt idx="6691">
                  <c:v>1148.1904322011935</c:v>
                </c:pt>
                <c:pt idx="6692">
                  <c:v>1180.1555491345835</c:v>
                </c:pt>
                <c:pt idx="6693">
                  <c:v>967.34160689541159</c:v>
                </c:pt>
                <c:pt idx="6694">
                  <c:v>849.57512098339998</c:v>
                </c:pt>
                <c:pt idx="6695">
                  <c:v>814.24870810343407</c:v>
                </c:pt>
                <c:pt idx="6696">
                  <c:v>758.72928458945933</c:v>
                </c:pt>
                <c:pt idx="6697">
                  <c:v>683.02442092784224</c:v>
                </c:pt>
                <c:pt idx="6698">
                  <c:v>728.44733912481252</c:v>
                </c:pt>
                <c:pt idx="6699">
                  <c:v>773.8702573217829</c:v>
                </c:pt>
                <c:pt idx="6700">
                  <c:v>900.0475535866002</c:v>
                </c:pt>
                <c:pt idx="6701">
                  <c:v>1147.3501082145494</c:v>
                </c:pt>
                <c:pt idx="6702">
                  <c:v>1550.266533594408</c:v>
                </c:pt>
                <c:pt idx="6703">
                  <c:v>1398.01648228453</c:v>
                </c:pt>
                <c:pt idx="6704">
                  <c:v>1548.5858856211203</c:v>
                </c:pt>
                <c:pt idx="6705">
                  <c:v>1583.9122985010861</c:v>
                </c:pt>
                <c:pt idx="6706">
                  <c:v>1440.9133815306575</c:v>
                </c:pt>
                <c:pt idx="6707">
                  <c:v>1295.3934926002973</c:v>
                </c:pt>
                <c:pt idx="6708">
                  <c:v>1324.8376375737555</c:v>
                </c:pt>
                <c:pt idx="6709">
                  <c:v>1257.5410607694885</c:v>
                </c:pt>
                <c:pt idx="6710">
                  <c:v>1190.2495309561325</c:v>
                </c:pt>
                <c:pt idx="6711">
                  <c:v>1217.1676569787483</c:v>
                </c:pt>
                <c:pt idx="6712">
                  <c:v>1205.390503688456</c:v>
                </c:pt>
                <c:pt idx="6713">
                  <c:v>1224.73814334491</c:v>
                </c:pt>
                <c:pt idx="6714">
                  <c:v>1329.0417810024308</c:v>
                </c:pt>
                <c:pt idx="6715">
                  <c:v>1215.4844855100048</c:v>
                </c:pt>
                <c:pt idx="6716">
                  <c:v>1138.9392978617439</c:v>
                </c:pt>
                <c:pt idx="6717">
                  <c:v>1085.1030458165123</c:v>
                </c:pt>
                <c:pt idx="6718">
                  <c:v>804.99505026852898</c:v>
                </c:pt>
                <c:pt idx="6719">
                  <c:v>815.92935607672189</c:v>
                </c:pt>
                <c:pt idx="6720">
                  <c:v>724.24319569613738</c:v>
                </c:pt>
                <c:pt idx="6721">
                  <c:v>757.04863661617151</c:v>
                </c:pt>
                <c:pt idx="6722">
                  <c:v>673.77328658839258</c:v>
                </c:pt>
                <c:pt idx="6723">
                  <c:v>803.30935530433032</c:v>
                </c:pt>
                <c:pt idx="6724">
                  <c:v>942.10412884608377</c:v>
                </c:pt>
                <c:pt idx="6725">
                  <c:v>1312.2176368013641</c:v>
                </c:pt>
                <c:pt idx="6726">
                  <c:v>1818.5998993475548</c:v>
                </c:pt>
                <c:pt idx="6727">
                  <c:v>1345.8634017080421</c:v>
                </c:pt>
                <c:pt idx="6728">
                  <c:v>1207.0736751571992</c:v>
                </c:pt>
                <c:pt idx="6729">
                  <c:v>1154.0777470986118</c:v>
                </c:pt>
                <c:pt idx="6730">
                  <c:v>1057.3445958072527</c:v>
                </c:pt>
                <c:pt idx="6731">
                  <c:v>1120.4319821919339</c:v>
                </c:pt>
                <c:pt idx="6732">
                  <c:v>1244.9235834925523</c:v>
                </c:pt>
                <c:pt idx="6733">
                  <c:v>1112.8589723303166</c:v>
                </c:pt>
                <c:pt idx="6734">
                  <c:v>1008.5553346727959</c:v>
                </c:pt>
                <c:pt idx="6735">
                  <c:v>1032.1096412533805</c:v>
                </c:pt>
                <c:pt idx="6736">
                  <c:v>994.25720942257192</c:v>
                </c:pt>
                <c:pt idx="6737">
                  <c:v>1246.6067549612956</c:v>
                </c:pt>
                <c:pt idx="6738">
                  <c:v>1295.3934926002973</c:v>
                </c:pt>
                <c:pt idx="6739">
                  <c:v>1130.5259640134827</c:v>
                </c:pt>
                <c:pt idx="6740">
                  <c:v>1209.5946471171312</c:v>
                </c:pt>
                <c:pt idx="6741">
                  <c:v>1008.5553346727959</c:v>
                </c:pt>
                <c:pt idx="6742">
                  <c:v>728.44986262026782</c:v>
                </c:pt>
                <c:pt idx="6743">
                  <c:v>704.89807953513889</c:v>
                </c:pt>
                <c:pt idx="6744">
                  <c:v>745.27148332587922</c:v>
                </c:pt>
                <c:pt idx="6745">
                  <c:v>824.34268992498301</c:v>
                </c:pt>
                <c:pt idx="6746">
                  <c:v>803.31187879978563</c:v>
                </c:pt>
                <c:pt idx="6747">
                  <c:v>901.73072505534344</c:v>
                </c:pt>
                <c:pt idx="6748">
                  <c:v>1051.4572809098343</c:v>
                </c:pt>
                <c:pt idx="6749">
                  <c:v>1259.2267557336872</c:v>
                </c:pt>
                <c:pt idx="6750">
                  <c:v>1645.3190369124795</c:v>
                </c:pt>
                <c:pt idx="6751">
                  <c:v>1330.7224289757185</c:v>
                </c:pt>
                <c:pt idx="6752">
                  <c:v>1229.7851342556844</c:v>
                </c:pt>
                <c:pt idx="6753">
                  <c:v>1233.14643020226</c:v>
                </c:pt>
                <c:pt idx="6754">
                  <c:v>1167.5355483621918</c:v>
                </c:pt>
                <c:pt idx="6755">
                  <c:v>1102.7675140042231</c:v>
                </c:pt>
                <c:pt idx="6756">
                  <c:v>1194.4561978802631</c:v>
                </c:pt>
                <c:pt idx="6757">
                  <c:v>1100.2465420442913</c:v>
                </c:pt>
                <c:pt idx="6758">
                  <c:v>1135.5729549242571</c:v>
                </c:pt>
                <c:pt idx="6759">
                  <c:v>1084.2627218298685</c:v>
                </c:pt>
                <c:pt idx="6760">
                  <c:v>1126.3218205848077</c:v>
                </c:pt>
                <c:pt idx="6761">
                  <c:v>1202.8670082330686</c:v>
                </c:pt>
                <c:pt idx="6762">
                  <c:v>1266.7947186043937</c:v>
                </c:pt>
                <c:pt idx="6763">
                  <c:v>1115.3824677857037</c:v>
                </c:pt>
                <c:pt idx="6764">
                  <c:v>1076.6947589591623</c:v>
                </c:pt>
                <c:pt idx="6765">
                  <c:v>878.17389497930344</c:v>
                </c:pt>
                <c:pt idx="6766">
                  <c:v>708.26189897717006</c:v>
                </c:pt>
                <c:pt idx="6767">
                  <c:v>711.62571841920112</c:v>
                </c:pt>
                <c:pt idx="6768">
                  <c:v>657.79198986942527</c:v>
                </c:pt>
                <c:pt idx="6769">
                  <c:v>664.52215224894292</c:v>
                </c:pt>
                <c:pt idx="6770">
                  <c:v>710.78539443255727</c:v>
                </c:pt>
                <c:pt idx="6771">
                  <c:v>731.81620555775442</c:v>
                </c:pt>
                <c:pt idx="6772">
                  <c:v>899.20470610450081</c:v>
                </c:pt>
                <c:pt idx="6773">
                  <c:v>1174.2682342371652</c:v>
                </c:pt>
                <c:pt idx="6774">
                  <c:v>1504.843615397438</c:v>
                </c:pt>
                <c:pt idx="6775">
                  <c:v>1354.2742120608475</c:v>
                </c:pt>
                <c:pt idx="6776">
                  <c:v>1312.2176368013641</c:v>
                </c:pt>
                <c:pt idx="6777">
                  <c:v>1195.2965218669069</c:v>
                </c:pt>
                <c:pt idx="6778">
                  <c:v>1141.4602698216756</c:v>
                </c:pt>
                <c:pt idx="6779">
                  <c:v>1110.3380003703849</c:v>
                </c:pt>
                <c:pt idx="6780">
                  <c:v>1216.3248094966489</c:v>
                </c:pt>
                <c:pt idx="6781">
                  <c:v>1088.4693887539991</c:v>
                </c:pt>
                <c:pt idx="6782">
                  <c:v>1057.3420723117974</c:v>
                </c:pt>
                <c:pt idx="6783">
                  <c:v>1054.8185768564101</c:v>
                </c:pt>
                <c:pt idx="6784">
                  <c:v>1021.1753354451876</c:v>
                </c:pt>
                <c:pt idx="6785">
                  <c:v>1261.7477276936193</c:v>
                </c:pt>
                <c:pt idx="6786">
                  <c:v>1251.6537458720702</c:v>
                </c:pt>
                <c:pt idx="6787">
                  <c:v>1177.6320536791964</c:v>
                </c:pt>
                <c:pt idx="6788">
                  <c:v>1141.4602698216756</c:v>
                </c:pt>
                <c:pt idx="6789">
                  <c:v>891.63421973833908</c:v>
                </c:pt>
                <c:pt idx="6790">
                  <c:v>632.55451182009756</c:v>
                </c:pt>
                <c:pt idx="6791">
                  <c:v>638.44687370842666</c:v>
                </c:pt>
                <c:pt idx="6792">
                  <c:v>611.5237006949003</c:v>
                </c:pt>
                <c:pt idx="6793">
                  <c:v>679.66312498126649</c:v>
                </c:pt>
                <c:pt idx="6794">
                  <c:v>666.20280022223096</c:v>
                </c:pt>
                <c:pt idx="6795">
                  <c:v>667.04312420887493</c:v>
                </c:pt>
                <c:pt idx="6796">
                  <c:v>836.1198432152753</c:v>
                </c:pt>
                <c:pt idx="6797">
                  <c:v>1201.1838367643254</c:v>
                </c:pt>
                <c:pt idx="6798">
                  <c:v>1753.8293414941306</c:v>
                </c:pt>
                <c:pt idx="6799">
                  <c:v>1452.6905348209498</c:v>
                </c:pt>
                <c:pt idx="6800">
                  <c:v>1308.0109698772333</c:v>
                </c:pt>
                <c:pt idx="6801">
                  <c:v>1195.2965218669069</c:v>
                </c:pt>
                <c:pt idx="6802">
                  <c:v>1144.8266127591623</c:v>
                </c:pt>
                <c:pt idx="6803">
                  <c:v>1101.9271900175791</c:v>
                </c:pt>
                <c:pt idx="6804">
                  <c:v>1207.9165226392986</c:v>
                </c:pt>
                <c:pt idx="6805">
                  <c:v>1053.9807763652218</c:v>
                </c:pt>
                <c:pt idx="6806">
                  <c:v>970.70542633744276</c:v>
                </c:pt>
                <c:pt idx="6807">
                  <c:v>942.94445283272785</c:v>
                </c:pt>
                <c:pt idx="6808">
                  <c:v>1059.0277672759962</c:v>
                </c:pt>
                <c:pt idx="6809">
                  <c:v>1172.5825392729664</c:v>
                </c:pt>
                <c:pt idx="6810">
                  <c:v>1259.2242322382319</c:v>
                </c:pt>
                <c:pt idx="6811">
                  <c:v>1150.7139276565806</c:v>
                </c:pt>
                <c:pt idx="6812">
                  <c:v>1090.1500367272868</c:v>
                </c:pt>
                <c:pt idx="6813">
                  <c:v>786.49025809417446</c:v>
                </c:pt>
                <c:pt idx="6814">
                  <c:v>736.8581494776181</c:v>
                </c:pt>
                <c:pt idx="6815">
                  <c:v>626.66719692267907</c:v>
                </c:pt>
                <c:pt idx="6816">
                  <c:v>631.71166433799817</c:v>
                </c:pt>
                <c:pt idx="6817">
                  <c:v>583.77029767655142</c:v>
                </c:pt>
                <c:pt idx="6818">
                  <c:v>661.15580931145644</c:v>
                </c:pt>
                <c:pt idx="6819">
                  <c:v>686.39076386532884</c:v>
                </c:pt>
                <c:pt idx="6820">
                  <c:v>949.67713870770092</c:v>
                </c:pt>
                <c:pt idx="6821">
                  <c:v>1167.5355483621918</c:v>
                </c:pt>
                <c:pt idx="6822">
                  <c:v>1825.3275382316172</c:v>
                </c:pt>
                <c:pt idx="6823">
                  <c:v>1311.37731281472</c:v>
                </c:pt>
                <c:pt idx="6824">
                  <c:v>1251.6537458720702</c:v>
                </c:pt>
                <c:pt idx="6825">
                  <c:v>1223.8952958628106</c:v>
                </c:pt>
                <c:pt idx="6826">
                  <c:v>1184.3596925632587</c:v>
                </c:pt>
                <c:pt idx="6827">
                  <c:v>1127.9999450626401</c:v>
                </c:pt>
                <c:pt idx="6828">
                  <c:v>1211.2778185858745</c:v>
                </c:pt>
                <c:pt idx="6829">
                  <c:v>1124.6386491160642</c:v>
                </c:pt>
                <c:pt idx="6830">
                  <c:v>1004.3486677486654</c:v>
                </c:pt>
                <c:pt idx="6831">
                  <c:v>1088.4668652585435</c:v>
                </c:pt>
                <c:pt idx="6832">
                  <c:v>1087.6290647673552</c:v>
                </c:pt>
                <c:pt idx="6833">
                  <c:v>1257.543584264944</c:v>
                </c:pt>
                <c:pt idx="6834">
                  <c:v>1397.1736348024306</c:v>
                </c:pt>
                <c:pt idx="6835">
                  <c:v>1141.4602698216756</c:v>
                </c:pt>
                <c:pt idx="6836">
                  <c:v>1273.5223574884558</c:v>
                </c:pt>
                <c:pt idx="6837">
                  <c:v>1099.403694562192</c:v>
                </c:pt>
                <c:pt idx="6838">
                  <c:v>921.07584121634193</c:v>
                </c:pt>
                <c:pt idx="6839">
                  <c:v>743.5908353525914</c:v>
                </c:pt>
                <c:pt idx="6840">
                  <c:v>755.36798864288357</c:v>
                </c:pt>
                <c:pt idx="6841">
                  <c:v>762.09562752694592</c:v>
                </c:pt>
                <c:pt idx="6842">
                  <c:v>709.10222296381392</c:v>
                </c:pt>
                <c:pt idx="6843">
                  <c:v>790.69440152284949</c:v>
                </c:pt>
                <c:pt idx="6844">
                  <c:v>947.15111975685818</c:v>
                </c:pt>
                <c:pt idx="6845">
                  <c:v>1141.4602698216756</c:v>
                </c:pt>
                <c:pt idx="6846">
                  <c:v>1571.2973447196055</c:v>
                </c:pt>
                <c:pt idx="6847">
                  <c:v>1498.1159765133755</c:v>
                </c:pt>
                <c:pt idx="6848">
                  <c:v>1419.8876173963711</c:v>
                </c:pt>
                <c:pt idx="6849">
                  <c:v>1257.543584264944</c:v>
                </c:pt>
                <c:pt idx="6850">
                  <c:v>1259.2242322382319</c:v>
                </c:pt>
                <c:pt idx="6851">
                  <c:v>1217.1651334832927</c:v>
                </c:pt>
                <c:pt idx="6852">
                  <c:v>1340.8164107972673</c:v>
                </c:pt>
                <c:pt idx="6853">
                  <c:v>1196.1368458535508</c:v>
                </c:pt>
                <c:pt idx="6854">
                  <c:v>1224.7330963539991</c:v>
                </c:pt>
                <c:pt idx="6855">
                  <c:v>1270.1610615418801</c:v>
                </c:pt>
                <c:pt idx="6856">
                  <c:v>1176.789206197097</c:v>
                </c:pt>
                <c:pt idx="6857">
                  <c:v>1233.1489536977156</c:v>
                </c:pt>
                <c:pt idx="6858">
                  <c:v>1188.5663594873893</c:v>
                </c:pt>
                <c:pt idx="6859">
                  <c:v>919.39014625214338</c:v>
                </c:pt>
                <c:pt idx="6860">
                  <c:v>934.53616597537746</c:v>
                </c:pt>
                <c:pt idx="6861">
                  <c:v>767.98546591981972</c:v>
                </c:pt>
                <c:pt idx="6862">
                  <c:v>664.52215224894292</c:v>
                </c:pt>
                <c:pt idx="6863">
                  <c:v>736.02034898642967</c:v>
                </c:pt>
                <c:pt idx="6864">
                  <c:v>679.66060148581107</c:v>
                </c:pt>
                <c:pt idx="6865">
                  <c:v>642.64849364164638</c:v>
                </c:pt>
                <c:pt idx="6866">
                  <c:v>673.77076309293716</c:v>
                </c:pt>
                <c:pt idx="6867">
                  <c:v>672.09011511964934</c:v>
                </c:pt>
                <c:pt idx="6868">
                  <c:v>846.20877804591328</c:v>
                </c:pt>
                <c:pt idx="6869">
                  <c:v>953.88128213637606</c:v>
                </c:pt>
                <c:pt idx="6870">
                  <c:v>1241.5597640505212</c:v>
                </c:pt>
                <c:pt idx="6871">
                  <c:v>1473.7238694416023</c:v>
                </c:pt>
                <c:pt idx="6872">
                  <c:v>1530.9214174334097</c:v>
                </c:pt>
                <c:pt idx="6873">
                  <c:v>1473.721345946147</c:v>
                </c:pt>
                <c:pt idx="6874">
                  <c:v>1184.3596925632587</c:v>
                </c:pt>
                <c:pt idx="6875">
                  <c:v>1203.7073322197127</c:v>
                </c:pt>
                <c:pt idx="6876">
                  <c:v>1191.0923784382319</c:v>
                </c:pt>
                <c:pt idx="6877">
                  <c:v>1170.904414795134</c:v>
                </c:pt>
                <c:pt idx="6878">
                  <c:v>1124.6361256206089</c:v>
                </c:pt>
                <c:pt idx="6879">
                  <c:v>1034.6331367087678</c:v>
                </c:pt>
                <c:pt idx="6880">
                  <c:v>1055.6614243385095</c:v>
                </c:pt>
                <c:pt idx="6881">
                  <c:v>1169.2212433263905</c:v>
                </c:pt>
                <c:pt idx="6882">
                  <c:v>1313.9008082701071</c:v>
                </c:pt>
                <c:pt idx="6883">
                  <c:v>945.46794828811494</c:v>
                </c:pt>
                <c:pt idx="6884">
                  <c:v>1043.8842710482172</c:v>
                </c:pt>
                <c:pt idx="6885">
                  <c:v>806.67822173727222</c:v>
                </c:pt>
                <c:pt idx="6886">
                  <c:v>650.218980007808</c:v>
                </c:pt>
                <c:pt idx="6887">
                  <c:v>612.36907167245499</c:v>
                </c:pt>
                <c:pt idx="6888">
                  <c:v>634.23768328884069</c:v>
                </c:pt>
                <c:pt idx="6889">
                  <c:v>559.37566710932299</c:v>
                </c:pt>
                <c:pt idx="6890">
                  <c:v>614.04971964574281</c:v>
                </c:pt>
                <c:pt idx="6891">
                  <c:v>762.09562752694592</c:v>
                </c:pt>
                <c:pt idx="6892">
                  <c:v>955.56193010966388</c:v>
                </c:pt>
                <c:pt idx="6893">
                  <c:v>1269.3182140597808</c:v>
                </c:pt>
                <c:pt idx="6894">
                  <c:v>1673.0800104171944</c:v>
                </c:pt>
                <c:pt idx="6895">
                  <c:v>1351.7532401009157</c:v>
                </c:pt>
                <c:pt idx="6896">
                  <c:v>1201.1838367643254</c:v>
                </c:pt>
                <c:pt idx="6897">
                  <c:v>1239.0362685951341</c:v>
                </c:pt>
                <c:pt idx="6898">
                  <c:v>1105.2910094596102</c:v>
                </c:pt>
                <c:pt idx="6899">
                  <c:v>1241.5572405550658</c:v>
                </c:pt>
                <c:pt idx="6900">
                  <c:v>1196.1368458535508</c:v>
                </c:pt>
                <c:pt idx="6901">
                  <c:v>1103.6103614863225</c:v>
                </c:pt>
                <c:pt idx="6902">
                  <c:v>999.30420033334633</c:v>
                </c:pt>
                <c:pt idx="6903">
                  <c:v>1013.6023255835703</c:v>
                </c:pt>
                <c:pt idx="6904">
                  <c:v>1000.1445243199902</c:v>
                </c:pt>
                <c:pt idx="6905">
                  <c:v>1120.4319821919339</c:v>
                </c:pt>
                <c:pt idx="6906">
                  <c:v>1329.0417810024308</c:v>
                </c:pt>
                <c:pt idx="6907">
                  <c:v>1145.6669367458062</c:v>
                </c:pt>
                <c:pt idx="6908">
                  <c:v>1240.7169165684218</c:v>
                </c:pt>
                <c:pt idx="6909">
                  <c:v>974.91209326157332</c:v>
                </c:pt>
                <c:pt idx="6910">
                  <c:v>702.37458407975157</c:v>
                </c:pt>
                <c:pt idx="6911">
                  <c:v>623.30337748064778</c:v>
                </c:pt>
                <c:pt idx="6912">
                  <c:v>613.20939565909885</c:v>
                </c:pt>
                <c:pt idx="6913">
                  <c:v>686.39076386532884</c:v>
                </c:pt>
                <c:pt idx="6914">
                  <c:v>706.57620401297129</c:v>
                </c:pt>
                <c:pt idx="6915">
                  <c:v>746.1143308079786</c:v>
                </c:pt>
                <c:pt idx="6916">
                  <c:v>874.81007553727238</c:v>
                </c:pt>
                <c:pt idx="6917">
                  <c:v>1272.6845569972675</c:v>
                </c:pt>
                <c:pt idx="6918">
                  <c:v>1726.9112154715149</c:v>
                </c:pt>
                <c:pt idx="6919">
                  <c:v>1291.1868256761666</c:v>
                </c:pt>
                <c:pt idx="6920">
                  <c:v>1202.0241607509693</c:v>
                </c:pt>
                <c:pt idx="6921">
                  <c:v>1217.1651334832927</c:v>
                </c:pt>
                <c:pt idx="6922">
                  <c:v>1306.3303219039456</c:v>
                </c:pt>
                <c:pt idx="6923">
                  <c:v>1256.7007367828448</c:v>
                </c:pt>
                <c:pt idx="6924">
                  <c:v>1261.7502511890746</c:v>
                </c:pt>
                <c:pt idx="6925">
                  <c:v>1307.1731693860447</c:v>
                </c:pt>
                <c:pt idx="6926">
                  <c:v>1214.6416380279056</c:v>
                </c:pt>
                <c:pt idx="6927">
                  <c:v>1240.7194400638773</c:v>
                </c:pt>
                <c:pt idx="6928">
                  <c:v>1229.7851342556844</c:v>
                </c:pt>
                <c:pt idx="6929">
                  <c:v>1371.0983562619144</c:v>
                </c:pt>
                <c:pt idx="6930">
                  <c:v>1485.4984992364393</c:v>
                </c:pt>
                <c:pt idx="6931">
                  <c:v>1531.7617414200536</c:v>
                </c:pt>
                <c:pt idx="6932">
                  <c:v>1400.5399777399173</c:v>
                </c:pt>
                <c:pt idx="6933">
                  <c:v>1207.9114756483877</c:v>
                </c:pt>
                <c:pt idx="6934">
                  <c:v>814.24618460797853</c:v>
                </c:pt>
                <c:pt idx="6935">
                  <c:v>713.30636639248905</c:v>
                </c:pt>
                <c:pt idx="6936">
                  <c:v>688.91425932071604</c:v>
                </c:pt>
                <c:pt idx="6937">
                  <c:v>734.33717751768631</c:v>
                </c:pt>
                <c:pt idx="6938">
                  <c:v>661.15328581600102</c:v>
                </c:pt>
                <c:pt idx="6939">
                  <c:v>720.03652877200682</c:v>
                </c:pt>
                <c:pt idx="6940">
                  <c:v>1014.4451730656697</c:v>
                </c:pt>
                <c:pt idx="6941">
                  <c:v>1300.4404835110718</c:v>
                </c:pt>
                <c:pt idx="6942">
                  <c:v>1806.8227460572625</c:v>
                </c:pt>
                <c:pt idx="6943">
                  <c:v>1461.1038686692109</c:v>
                </c:pt>
                <c:pt idx="6944">
                  <c:v>1345.0205542259423</c:v>
                </c:pt>
                <c:pt idx="6945">
                  <c:v>1244.0832595059085</c:v>
                </c:pt>
                <c:pt idx="6946">
                  <c:v>1172.5825392729664</c:v>
                </c:pt>
                <c:pt idx="6947">
                  <c:v>1317.2646277121385</c:v>
                </c:pt>
                <c:pt idx="6948">
                  <c:v>1254.1772413274573</c:v>
                </c:pt>
                <c:pt idx="6949">
                  <c:v>1265.1115471356502</c:v>
                </c:pt>
                <c:pt idx="6950">
                  <c:v>1236.5127731397467</c:v>
                </c:pt>
                <c:pt idx="6951">
                  <c:v>1244.921059997097</c:v>
                </c:pt>
                <c:pt idx="6952">
                  <c:v>1317.2646277121385</c:v>
                </c:pt>
                <c:pt idx="6953">
                  <c:v>1583.0719745144424</c:v>
                </c:pt>
                <c:pt idx="6954">
                  <c:v>1793.3649447936825</c:v>
                </c:pt>
                <c:pt idx="6955">
                  <c:v>1559.5201914293132</c:v>
                </c:pt>
                <c:pt idx="6956">
                  <c:v>1543.5363712148906</c:v>
                </c:pt>
                <c:pt idx="6957">
                  <c:v>1146.50726073245</c:v>
                </c:pt>
                <c:pt idx="6958">
                  <c:v>840.32398664395032</c:v>
                </c:pt>
                <c:pt idx="6959">
                  <c:v>721.71970024075017</c:v>
                </c:pt>
                <c:pt idx="6960">
                  <c:v>716.67523282543107</c:v>
                </c:pt>
                <c:pt idx="6961">
                  <c:v>767.14261843772033</c:v>
                </c:pt>
                <c:pt idx="6962">
                  <c:v>773.02993333513882</c:v>
                </c:pt>
                <c:pt idx="6963">
                  <c:v>814.24870810343407</c:v>
                </c:pt>
                <c:pt idx="6964">
                  <c:v>1031.2667937712811</c:v>
                </c:pt>
                <c:pt idx="6965">
                  <c:v>1461.1038686692109</c:v>
                </c:pt>
                <c:pt idx="6966">
                  <c:v>1886.7317531475549</c:v>
                </c:pt>
                <c:pt idx="6967">
                  <c:v>1524.1912550538918</c:v>
                </c:pt>
                <c:pt idx="6968">
                  <c:v>1255.8578893007455</c:v>
                </c:pt>
                <c:pt idx="6969">
                  <c:v>1231.4683057244276</c:v>
                </c:pt>
                <c:pt idx="6970">
                  <c:v>1075.0090639949635</c:v>
                </c:pt>
                <c:pt idx="6971">
                  <c:v>1177.6345771746517</c:v>
                </c:pt>
                <c:pt idx="6972">
                  <c:v>1356.7977075162346</c:v>
                </c:pt>
                <c:pt idx="6973">
                  <c:v>1216.3222860011933</c:v>
                </c:pt>
                <c:pt idx="6974">
                  <c:v>1133.0494594688701</c:v>
                </c:pt>
                <c:pt idx="6975">
                  <c:v>1143.9837652770627</c:v>
                </c:pt>
                <c:pt idx="6976">
                  <c:v>1244.0832595059085</c:v>
                </c:pt>
                <c:pt idx="6977">
                  <c:v>1392.9669678783</c:v>
                </c:pt>
                <c:pt idx="6978">
                  <c:v>1657.9365141894154</c:v>
                </c:pt>
                <c:pt idx="6979">
                  <c:v>1662.9860285956454</c:v>
                </c:pt>
                <c:pt idx="6980">
                  <c:v>1513.2569492456989</c:v>
                </c:pt>
                <c:pt idx="6981">
                  <c:v>1321.4687711408135</c:v>
                </c:pt>
                <c:pt idx="6982">
                  <c:v>966.49875941331231</c:v>
                </c:pt>
                <c:pt idx="6983">
                  <c:v>803.31440229524117</c:v>
                </c:pt>
                <c:pt idx="6984">
                  <c:v>727.60701513816855</c:v>
                </c:pt>
                <c:pt idx="6985">
                  <c:v>703.21490806639542</c:v>
                </c:pt>
                <c:pt idx="6986">
                  <c:v>699.00824114226498</c:v>
                </c:pt>
                <c:pt idx="6987">
                  <c:v>817.61252754546513</c:v>
                </c:pt>
                <c:pt idx="6988">
                  <c:v>1142.303117303775</c:v>
                </c:pt>
                <c:pt idx="6989">
                  <c:v>1463.6273641245982</c:v>
                </c:pt>
                <c:pt idx="6990">
                  <c:v>1745.4185311413248</c:v>
                </c:pt>
                <c:pt idx="6991">
                  <c:v>1585.5979934652848</c:v>
                </c:pt>
                <c:pt idx="6992">
                  <c:v>1222.2121243940674</c:v>
                </c:pt>
                <c:pt idx="6993">
                  <c:v>1189.4066834740331</c:v>
                </c:pt>
                <c:pt idx="6994">
                  <c:v>1115.3849912811593</c:v>
                </c:pt>
                <c:pt idx="6995">
                  <c:v>1152.3970991253238</c:v>
                </c:pt>
                <c:pt idx="6996">
                  <c:v>1136.4158024063565</c:v>
                </c:pt>
                <c:pt idx="6997">
                  <c:v>1191.9301789294204</c:v>
                </c:pt>
                <c:pt idx="6998">
                  <c:v>1075.8493879816074</c:v>
                </c:pt>
                <c:pt idx="6999">
                  <c:v>1096.8776756113493</c:v>
                </c:pt>
                <c:pt idx="7000">
                  <c:v>1184.3596925632587</c:v>
                </c:pt>
                <c:pt idx="7001">
                  <c:v>1335.7719433819484</c:v>
                </c:pt>
                <c:pt idx="7002">
                  <c:v>1388.762824449625</c:v>
                </c:pt>
                <c:pt idx="7003">
                  <c:v>1461.1013451737556</c:v>
                </c:pt>
                <c:pt idx="7004">
                  <c:v>1365.2110413644959</c:v>
                </c:pt>
                <c:pt idx="7005">
                  <c:v>1276.0458529438431</c:v>
                </c:pt>
                <c:pt idx="7006">
                  <c:v>1117.9084867365464</c:v>
                </c:pt>
                <c:pt idx="7007">
                  <c:v>940.42095737734053</c:v>
                </c:pt>
                <c:pt idx="7008">
                  <c:v>953.88128213637606</c:v>
                </c:pt>
                <c:pt idx="7009">
                  <c:v>949.67209171679019</c:v>
                </c:pt>
                <c:pt idx="7010">
                  <c:v>834.43667174653194</c:v>
                </c:pt>
                <c:pt idx="7011">
                  <c:v>966.49875941331231</c:v>
                </c:pt>
                <c:pt idx="7012">
                  <c:v>1114.5421437990599</c:v>
                </c:pt>
                <c:pt idx="7013">
                  <c:v>1170.9018912996787</c:v>
                </c:pt>
                <c:pt idx="7014">
                  <c:v>1668.0304960109643</c:v>
                </c:pt>
                <c:pt idx="7015">
                  <c:v>1678.9648018191572</c:v>
                </c:pt>
                <c:pt idx="7016">
                  <c:v>1590.6449843760595</c:v>
                </c:pt>
                <c:pt idx="7017">
                  <c:v>1303.8068264485582</c:v>
                </c:pt>
                <c:pt idx="7018">
                  <c:v>1260.0645562248758</c:v>
                </c:pt>
                <c:pt idx="7019">
                  <c:v>1279.4121958813296</c:v>
                </c:pt>
                <c:pt idx="7020">
                  <c:v>1302.9639789664589</c:v>
                </c:pt>
                <c:pt idx="7021">
                  <c:v>1307.1681223951339</c:v>
                </c:pt>
                <c:pt idx="7022">
                  <c:v>1326.5157620515879</c:v>
                </c:pt>
                <c:pt idx="7023">
                  <c:v>1344.182753734754</c:v>
                </c:pt>
                <c:pt idx="7024">
                  <c:v>1352.5960875830151</c:v>
                </c:pt>
                <c:pt idx="7025">
                  <c:v>1441.7562290127569</c:v>
                </c:pt>
                <c:pt idx="7026">
                  <c:v>1444.2797244681442</c:v>
                </c:pt>
                <c:pt idx="7027">
                  <c:v>1255.8604127962008</c:v>
                </c:pt>
                <c:pt idx="7028">
                  <c:v>1225.5784673315538</c:v>
                </c:pt>
                <c:pt idx="7029">
                  <c:v>1048.9337854544472</c:v>
                </c:pt>
                <c:pt idx="7030">
                  <c:v>889.1132477784073</c:v>
                </c:pt>
                <c:pt idx="7031">
                  <c:v>766.30229445107648</c:v>
                </c:pt>
                <c:pt idx="7032">
                  <c:v>780.60041970130055</c:v>
                </c:pt>
                <c:pt idx="7033">
                  <c:v>756.20831262952743</c:v>
                </c:pt>
                <c:pt idx="7034">
                  <c:v>767.9829424243643</c:v>
                </c:pt>
                <c:pt idx="7035">
                  <c:v>828.54683335365803</c:v>
                </c:pt>
                <c:pt idx="7036">
                  <c:v>919.39519324305411</c:v>
                </c:pt>
                <c:pt idx="7037">
                  <c:v>1106.9716574328982</c:v>
                </c:pt>
                <c:pt idx="7038">
                  <c:v>1380.3545375922747</c:v>
                </c:pt>
                <c:pt idx="7039">
                  <c:v>1863.1799700624258</c:v>
                </c:pt>
                <c:pt idx="7040">
                  <c:v>1677.2841538458695</c:v>
                </c:pt>
                <c:pt idx="7041">
                  <c:v>1451.0098868476618</c:v>
                </c:pt>
                <c:pt idx="7042">
                  <c:v>1392.1291673871115</c:v>
                </c:pt>
                <c:pt idx="7043">
                  <c:v>1343.3399062526546</c:v>
                </c:pt>
                <c:pt idx="7044">
                  <c:v>1348.3868971634292</c:v>
                </c:pt>
                <c:pt idx="7045">
                  <c:v>1332.4081239399172</c:v>
                </c:pt>
                <c:pt idx="7046">
                  <c:v>1309.6916178505212</c:v>
                </c:pt>
                <c:pt idx="7047">
                  <c:v>1346.7037256946858</c:v>
                </c:pt>
                <c:pt idx="7048">
                  <c:v>1345.0230777213981</c:v>
                </c:pt>
                <c:pt idx="7049">
                  <c:v>1506.5267868661811</c:v>
                </c:pt>
                <c:pt idx="7050">
                  <c:v>1410.6339595614663</c:v>
                </c:pt>
                <c:pt idx="7051">
                  <c:v>1454.3737062896932</c:v>
                </c:pt>
                <c:pt idx="7052">
                  <c:v>1392.1266438916562</c:v>
                </c:pt>
                <c:pt idx="7053">
                  <c:v>1160.8079094781297</c:v>
                </c:pt>
                <c:pt idx="7054">
                  <c:v>852.94146392088658</c:v>
                </c:pt>
                <c:pt idx="7055">
                  <c:v>827.7090328624696</c:v>
                </c:pt>
                <c:pt idx="7056">
                  <c:v>773.03245683059436</c:v>
                </c:pt>
                <c:pt idx="7057">
                  <c:v>802.47155481314178</c:v>
                </c:pt>
                <c:pt idx="7058">
                  <c:v>860.51195028704831</c:v>
                </c:pt>
                <c:pt idx="7059">
                  <c:v>897.52405813121277</c:v>
                </c:pt>
                <c:pt idx="7060">
                  <c:v>1248.2874029345837</c:v>
                </c:pt>
                <c:pt idx="7061">
                  <c:v>1477.0851653881784</c:v>
                </c:pt>
                <c:pt idx="7062">
                  <c:v>1941.4108526748855</c:v>
                </c:pt>
                <c:pt idx="7063">
                  <c:v>1577.184659617024</c:v>
                </c:pt>
                <c:pt idx="7064">
                  <c:v>1461.1063921646664</c:v>
                </c:pt>
                <c:pt idx="7065">
                  <c:v>1546.902714152377</c:v>
                </c:pt>
                <c:pt idx="7066">
                  <c:v>1368.5773843019824</c:v>
                </c:pt>
                <c:pt idx="7067">
                  <c:v>1376.1453471726888</c:v>
                </c:pt>
                <c:pt idx="7068">
                  <c:v>1488.0219946918266</c:v>
                </c:pt>
                <c:pt idx="7069">
                  <c:v>1303.8068264485582</c:v>
                </c:pt>
                <c:pt idx="7070">
                  <c:v>1239.0362685951341</c:v>
                </c:pt>
                <c:pt idx="7071">
                  <c:v>1285.3020342742036</c:v>
                </c:pt>
                <c:pt idx="7072">
                  <c:v>1331.5652764578178</c:v>
                </c:pt>
                <c:pt idx="7073">
                  <c:v>1567.9310017821188</c:v>
                </c:pt>
                <c:pt idx="7074">
                  <c:v>1742.8950356859377</c:v>
                </c:pt>
                <c:pt idx="7075">
                  <c:v>1864.863141531169</c:v>
                </c:pt>
                <c:pt idx="7076">
                  <c:v>1731.9607298777448</c:v>
                </c:pt>
                <c:pt idx="7077">
                  <c:v>1361.8446984270095</c:v>
                </c:pt>
                <c:pt idx="7078">
                  <c:v>1133.0494594688701</c:v>
                </c:pt>
                <c:pt idx="7079">
                  <c:v>1037.1541086686993</c:v>
                </c:pt>
                <c:pt idx="7080">
                  <c:v>1020.3324879630882</c:v>
                </c:pt>
                <c:pt idx="7081">
                  <c:v>1017.8115160031564</c:v>
                </c:pt>
                <c:pt idx="7082">
                  <c:v>923.59933667172913</c:v>
                </c:pt>
                <c:pt idx="7083">
                  <c:v>1019.4921639764443</c:v>
                </c:pt>
                <c:pt idx="7084">
                  <c:v>1190.247007460677</c:v>
                </c:pt>
                <c:pt idx="7085">
                  <c:v>1489.7026426651144</c:v>
                </c:pt>
                <c:pt idx="7086">
                  <c:v>1974.2137700994642</c:v>
                </c:pt>
                <c:pt idx="7087">
                  <c:v>1698.3124414756114</c:v>
                </c:pt>
                <c:pt idx="7088">
                  <c:v>1506.5267868661811</c:v>
                </c:pt>
                <c:pt idx="7089">
                  <c:v>1283.6163393100051</c:v>
                </c:pt>
                <c:pt idx="7090">
                  <c:v>1228.1019627869412</c:v>
                </c:pt>
                <c:pt idx="7091">
                  <c:v>1264.2712231490063</c:v>
                </c:pt>
                <c:pt idx="7092">
                  <c:v>1289.5061777028789</c:v>
                </c:pt>
                <c:pt idx="7093">
                  <c:v>1204.5501797018119</c:v>
                </c:pt>
                <c:pt idx="7094">
                  <c:v>1258.3839082515879</c:v>
                </c:pt>
                <c:pt idx="7095">
                  <c:v>1158.2844140227423</c:v>
                </c:pt>
                <c:pt idx="7096">
                  <c:v>1291.1893491716219</c:v>
                </c:pt>
                <c:pt idx="7097">
                  <c:v>1395.4929868291429</c:v>
                </c:pt>
                <c:pt idx="7098">
                  <c:v>1627.6545687247688</c:v>
                </c:pt>
                <c:pt idx="7099">
                  <c:v>1679.8076493012566</c:v>
                </c:pt>
                <c:pt idx="7100">
                  <c:v>1574.6611641616366</c:v>
                </c:pt>
                <c:pt idx="7101">
                  <c:v>1375.3075466815003</c:v>
                </c:pt>
                <c:pt idx="7102">
                  <c:v>919.39266974759869</c:v>
                </c:pt>
                <c:pt idx="7103">
                  <c:v>890.79389575169512</c:v>
                </c:pt>
                <c:pt idx="7104">
                  <c:v>792.37504949613731</c:v>
                </c:pt>
                <c:pt idx="7105">
                  <c:v>778.07692424591323</c:v>
                </c:pt>
                <c:pt idx="7106">
                  <c:v>824.34268992498301</c:v>
                </c:pt>
                <c:pt idx="7107">
                  <c:v>891.6367432337945</c:v>
                </c:pt>
                <c:pt idx="7108">
                  <c:v>1316.4243037254944</c:v>
                </c:pt>
                <c:pt idx="7109">
                  <c:v>1480.4515083256649</c:v>
                </c:pt>
                <c:pt idx="7110">
                  <c:v>2028.887822635884</c:v>
                </c:pt>
                <c:pt idx="7111">
                  <c:v>1729.4372344223575</c:v>
                </c:pt>
                <c:pt idx="7112">
                  <c:v>1509.8906063082125</c:v>
                </c:pt>
                <c:pt idx="7113">
                  <c:v>1453.5333823030492</c:v>
                </c:pt>
                <c:pt idx="7114">
                  <c:v>1365.2110413644959</c:v>
                </c:pt>
                <c:pt idx="7115">
                  <c:v>1324.8325905828447</c:v>
                </c:pt>
                <c:pt idx="7116">
                  <c:v>1361.0043744403654</c:v>
                </c:pt>
                <c:pt idx="7117">
                  <c:v>1293.7128446270094</c:v>
                </c:pt>
                <c:pt idx="7118">
                  <c:v>1221.3692769119677</c:v>
                </c:pt>
                <c:pt idx="7119">
                  <c:v>1216.3248094966489</c:v>
                </c:pt>
                <c:pt idx="7120">
                  <c:v>1216.3248094966489</c:v>
                </c:pt>
                <c:pt idx="7121">
                  <c:v>1517.461092674374</c:v>
                </c:pt>
                <c:pt idx="7122">
                  <c:v>1891.7787440583293</c:v>
                </c:pt>
                <c:pt idx="7123">
                  <c:v>1758.876332404905</c:v>
                </c:pt>
                <c:pt idx="7124">
                  <c:v>1747.1017026100683</c:v>
                </c:pt>
                <c:pt idx="7125">
                  <c:v>1285.3020342742036</c:v>
                </c:pt>
                <c:pt idx="7126">
                  <c:v>1037.1591556596104</c:v>
                </c:pt>
                <c:pt idx="7127">
                  <c:v>864.71861721117875</c:v>
                </c:pt>
                <c:pt idx="7128">
                  <c:v>819.29317551875306</c:v>
                </c:pt>
                <c:pt idx="7129">
                  <c:v>917.71202177431076</c:v>
                </c:pt>
                <c:pt idx="7130">
                  <c:v>887.43007630966395</c:v>
                </c:pt>
                <c:pt idx="7131">
                  <c:v>926.12283212711645</c:v>
                </c:pt>
                <c:pt idx="7132">
                  <c:v>1208.7517996350316</c:v>
                </c:pt>
                <c:pt idx="7133">
                  <c:v>1373.6243752127568</c:v>
                </c:pt>
                <c:pt idx="7134">
                  <c:v>1984.3102754164686</c:v>
                </c:pt>
                <c:pt idx="7135">
                  <c:v>1732.7985303689334</c:v>
                </c:pt>
                <c:pt idx="7136">
                  <c:v>1508.207434839469</c:v>
                </c:pt>
                <c:pt idx="7137">
                  <c:v>1228.942286773585</c:v>
                </c:pt>
                <c:pt idx="7138">
                  <c:v>1164.1717289201608</c:v>
                </c:pt>
                <c:pt idx="7139">
                  <c:v>1232.3061062156162</c:v>
                </c:pt>
                <c:pt idx="7140">
                  <c:v>1286.1423582608475</c:v>
                </c:pt>
                <c:pt idx="7141">
                  <c:v>1133.0494594688701</c:v>
                </c:pt>
                <c:pt idx="7142">
                  <c:v>1120.4319821919339</c:v>
                </c:pt>
                <c:pt idx="7143">
                  <c:v>1132.2091354822262</c:v>
                </c:pt>
                <c:pt idx="7144">
                  <c:v>1195.2939983714514</c:v>
                </c:pt>
                <c:pt idx="7145">
                  <c:v>1337.4551148506916</c:v>
                </c:pt>
                <c:pt idx="7146">
                  <c:v>1525.8719030271798</c:v>
                </c:pt>
                <c:pt idx="7147">
                  <c:v>1895.1450869958157</c:v>
                </c:pt>
                <c:pt idx="7148">
                  <c:v>1549.4262096077643</c:v>
                </c:pt>
                <c:pt idx="7149">
                  <c:v>1137.2561263930006</c:v>
                </c:pt>
                <c:pt idx="7150">
                  <c:v>843.69032958143691</c:v>
                </c:pt>
                <c:pt idx="7151">
                  <c:v>855.46495937627378</c:v>
                </c:pt>
                <c:pt idx="7152">
                  <c:v>760.41245605820268</c:v>
                </c:pt>
                <c:pt idx="7153">
                  <c:v>726.76416765606916</c:v>
                </c:pt>
                <c:pt idx="7154">
                  <c:v>730.13051059355575</c:v>
                </c:pt>
                <c:pt idx="7155">
                  <c:v>845.37350105018015</c:v>
                </c:pt>
                <c:pt idx="7156">
                  <c:v>1288.6658537162348</c:v>
                </c:pt>
                <c:pt idx="7157">
                  <c:v>1508.2124818303798</c:v>
                </c:pt>
                <c:pt idx="7158">
                  <c:v>1980.103608492338</c:v>
                </c:pt>
                <c:pt idx="7159">
                  <c:v>1758.036008418261</c:v>
                </c:pt>
                <c:pt idx="7160">
                  <c:v>1551.1068575810521</c:v>
                </c:pt>
                <c:pt idx="7161">
                  <c:v>1388.762824449625</c:v>
                </c:pt>
                <c:pt idx="7162">
                  <c:v>1297.9169880556844</c:v>
                </c:pt>
                <c:pt idx="7163">
                  <c:v>1464.4702116066976</c:v>
                </c:pt>
                <c:pt idx="7164">
                  <c:v>1662.9835051001899</c:v>
                </c:pt>
                <c:pt idx="7165">
                  <c:v>1513.2569492456989</c:v>
                </c:pt>
                <c:pt idx="7166">
                  <c:v>1469.5146790220165</c:v>
                </c:pt>
                <c:pt idx="7167">
                  <c:v>1498.1159765133755</c:v>
                </c:pt>
                <c:pt idx="7168">
                  <c:v>1313.9008082701071</c:v>
                </c:pt>
                <c:pt idx="7169">
                  <c:v>1401.3803017265611</c:v>
                </c:pt>
                <c:pt idx="7170">
                  <c:v>1754.67218897623</c:v>
                </c:pt>
                <c:pt idx="7171">
                  <c:v>1662.1431811135462</c:v>
                </c:pt>
                <c:pt idx="7172">
                  <c:v>1732.8010538643889</c:v>
                </c:pt>
                <c:pt idx="7173">
                  <c:v>1326.5157620515879</c:v>
                </c:pt>
                <c:pt idx="7174">
                  <c:v>1211.2803420813298</c:v>
                </c:pt>
                <c:pt idx="7175">
                  <c:v>979.95656067689242</c:v>
                </c:pt>
                <c:pt idx="7176">
                  <c:v>936.21429045320986</c:v>
                </c:pt>
                <c:pt idx="7177">
                  <c:v>916.0263268101121</c:v>
                </c:pt>
                <c:pt idx="7178">
                  <c:v>838.64081517520708</c:v>
                </c:pt>
                <c:pt idx="7179">
                  <c:v>894.16023868918171</c:v>
                </c:pt>
                <c:pt idx="7180">
                  <c:v>1192.7730264115198</c:v>
                </c:pt>
                <c:pt idx="7181">
                  <c:v>1283.6163393100051</c:v>
                </c:pt>
                <c:pt idx="7182">
                  <c:v>1959.0727973671408</c:v>
                </c:pt>
                <c:pt idx="7183">
                  <c:v>1743.7353596725816</c:v>
                </c:pt>
                <c:pt idx="7184">
                  <c:v>1720.1810530919972</c:v>
                </c:pt>
                <c:pt idx="7185">
                  <c:v>1437.5520855840819</c:v>
                </c:pt>
                <c:pt idx="7186">
                  <c:v>1308.0109698772333</c:v>
                </c:pt>
                <c:pt idx="7187">
                  <c:v>1245.7664309746517</c:v>
                </c:pt>
                <c:pt idx="7188">
                  <c:v>1347.5465731767852</c:v>
                </c:pt>
                <c:pt idx="7189">
                  <c:v>1392.9694913737555</c:v>
                </c:pt>
                <c:pt idx="7190">
                  <c:v>1283.6188628054604</c:v>
                </c:pt>
                <c:pt idx="7191">
                  <c:v>1233.1489536977156</c:v>
                </c:pt>
                <c:pt idx="7192">
                  <c:v>1304.6471504352021</c:v>
                </c:pt>
                <c:pt idx="7193">
                  <c:v>1346.7037256946858</c:v>
                </c:pt>
                <c:pt idx="7194">
                  <c:v>1361.8446984270095</c:v>
                </c:pt>
                <c:pt idx="7195">
                  <c:v>1151.5542516432245</c:v>
                </c:pt>
                <c:pt idx="7196">
                  <c:v>1207.0711516617437</c:v>
                </c:pt>
                <c:pt idx="7197">
                  <c:v>1055.663947833965</c:v>
                </c:pt>
                <c:pt idx="7198">
                  <c:v>982.48257962773505</c:v>
                </c:pt>
                <c:pt idx="7199">
                  <c:v>895.00056267582556</c:v>
                </c:pt>
                <c:pt idx="7200">
                  <c:v>751.16132171875302</c:v>
                </c:pt>
                <c:pt idx="7201">
                  <c:v>813.82728436238438</c:v>
                </c:pt>
                <c:pt idx="7202">
                  <c:v>741.06481640174877</c:v>
                </c:pt>
                <c:pt idx="7203">
                  <c:v>848.73732049221144</c:v>
                </c:pt>
                <c:pt idx="7204">
                  <c:v>938.74030940405271</c:v>
                </c:pt>
                <c:pt idx="7205">
                  <c:v>1265.9518711222943</c:v>
                </c:pt>
                <c:pt idx="7206">
                  <c:v>1625.9739207514808</c:v>
                </c:pt>
                <c:pt idx="7207">
                  <c:v>1747.0991791146128</c:v>
                </c:pt>
                <c:pt idx="7208">
                  <c:v>1844.6777013835267</c:v>
                </c:pt>
                <c:pt idx="7209">
                  <c:v>1562.8840108713443</c:v>
                </c:pt>
                <c:pt idx="7210">
                  <c:v>1560.3630389114126</c:v>
                </c:pt>
                <c:pt idx="7211">
                  <c:v>1435.8689141153386</c:v>
                </c:pt>
                <c:pt idx="7212">
                  <c:v>1485.4959757409838</c:v>
                </c:pt>
                <c:pt idx="7213">
                  <c:v>1370.2580322752704</c:v>
                </c:pt>
                <c:pt idx="7214">
                  <c:v>1246.6067549612956</c:v>
                </c:pt>
                <c:pt idx="7215">
                  <c:v>1248.289926430039</c:v>
                </c:pt>
                <c:pt idx="7216">
                  <c:v>1369.4177082886263</c:v>
                </c:pt>
                <c:pt idx="7217">
                  <c:v>1355.9599070250463</c:v>
                </c:pt>
                <c:pt idx="7218">
                  <c:v>1404.7441211685923</c:v>
                </c:pt>
                <c:pt idx="7219">
                  <c:v>1286.1423582608475</c:v>
                </c:pt>
                <c:pt idx="7220">
                  <c:v>1360.1640504537215</c:v>
                </c:pt>
                <c:pt idx="7221">
                  <c:v>1183.5168450811593</c:v>
                </c:pt>
                <c:pt idx="7222">
                  <c:v>970.70542633744276</c:v>
                </c:pt>
                <c:pt idx="7223">
                  <c:v>1038.8398036328981</c:v>
                </c:pt>
                <c:pt idx="7224">
                  <c:v>884.06625686763266</c:v>
                </c:pt>
                <c:pt idx="7225">
                  <c:v>795.74391592907944</c:v>
                </c:pt>
                <c:pt idx="7226">
                  <c:v>800.79090683985385</c:v>
                </c:pt>
                <c:pt idx="7227">
                  <c:v>1010.2385061415392</c:v>
                </c:pt>
                <c:pt idx="7228">
                  <c:v>1363.530393391208</c:v>
                </c:pt>
                <c:pt idx="7229">
                  <c:v>1522.5106070806041</c:v>
                </c:pt>
                <c:pt idx="7230">
                  <c:v>1913.6524026656259</c:v>
                </c:pt>
                <c:pt idx="7231">
                  <c:v>1468.6743550353726</c:v>
                </c:pt>
                <c:pt idx="7232">
                  <c:v>1219.6911524341353</c:v>
                </c:pt>
                <c:pt idx="7233">
                  <c:v>1214.6416380279056</c:v>
                </c:pt>
                <c:pt idx="7234">
                  <c:v>1209.5946471171312</c:v>
                </c:pt>
                <c:pt idx="7235">
                  <c:v>1232.3035827201606</c:v>
                </c:pt>
                <c:pt idx="7236">
                  <c:v>1314.7411322567511</c:v>
                </c:pt>
                <c:pt idx="7237">
                  <c:v>1269.3182140597808</c:v>
                </c:pt>
                <c:pt idx="7238">
                  <c:v>1036.3137846820555</c:v>
                </c:pt>
                <c:pt idx="7239">
                  <c:v>1196.9796933356504</c:v>
                </c:pt>
                <c:pt idx="7240">
                  <c:v>1497.2756525267316</c:v>
                </c:pt>
                <c:pt idx="7241">
                  <c:v>1657.9365141894154</c:v>
                </c:pt>
                <c:pt idx="7242">
                  <c:v>1856.4523311783632</c:v>
                </c:pt>
                <c:pt idx="7243">
                  <c:v>1599.8961187155091</c:v>
                </c:pt>
                <c:pt idx="7244">
                  <c:v>1639.431722015061</c:v>
                </c:pt>
                <c:pt idx="7245">
                  <c:v>1393.8098153603994</c:v>
                </c:pt>
                <c:pt idx="7246">
                  <c:v>1207.0711516617437</c:v>
                </c:pt>
                <c:pt idx="7247">
                  <c:v>1055.6589008430542</c:v>
                </c:pt>
                <c:pt idx="7248">
                  <c:v>1010.2385061415392</c:v>
                </c:pt>
                <c:pt idx="7249">
                  <c:v>1013.6048490790258</c:v>
                </c:pt>
                <c:pt idx="7250">
                  <c:v>1006.8746866995081</c:v>
                </c:pt>
                <c:pt idx="7251">
                  <c:v>1080.896378892382</c:v>
                </c:pt>
                <c:pt idx="7252">
                  <c:v>1379.5091666147198</c:v>
                </c:pt>
                <c:pt idx="7253">
                  <c:v>1657.0961902027716</c:v>
                </c:pt>
                <c:pt idx="7254">
                  <c:v>2150.8584519765709</c:v>
                </c:pt>
                <c:pt idx="7255">
                  <c:v>1592.3281558448027</c:v>
                </c:pt>
                <c:pt idx="7256">
                  <c:v>1543.5388947103459</c:v>
                </c:pt>
                <c:pt idx="7257">
                  <c:v>1418.2044459276278</c:v>
                </c:pt>
                <c:pt idx="7258">
                  <c:v>1498.1159765133755</c:v>
                </c:pt>
                <c:pt idx="7259">
                  <c:v>1472.0381744774038</c:v>
                </c:pt>
                <c:pt idx="7260">
                  <c:v>1408.9507880927229</c:v>
                </c:pt>
                <c:pt idx="7261">
                  <c:v>1461.1038686692109</c:v>
                </c:pt>
                <c:pt idx="7262">
                  <c:v>1356.8002310116904</c:v>
                </c:pt>
                <c:pt idx="7263">
                  <c:v>1322.3116186229129</c:v>
                </c:pt>
                <c:pt idx="7264">
                  <c:v>1561.2033628980566</c:v>
                </c:pt>
                <c:pt idx="7265">
                  <c:v>1685.6924407032197</c:v>
                </c:pt>
                <c:pt idx="7266">
                  <c:v>1736.1648733064198</c:v>
                </c:pt>
                <c:pt idx="7267">
                  <c:v>1705.0426038551291</c:v>
                </c:pt>
                <c:pt idx="7268">
                  <c:v>1851.4053402675888</c:v>
                </c:pt>
                <c:pt idx="7269">
                  <c:v>1575.5014881482805</c:v>
                </c:pt>
                <c:pt idx="7270">
                  <c:v>1182.6790445899708</c:v>
                </c:pt>
                <c:pt idx="7271">
                  <c:v>888.27040029630791</c:v>
                </c:pt>
                <c:pt idx="7272">
                  <c:v>785.64741061207508</c:v>
                </c:pt>
                <c:pt idx="7273">
                  <c:v>852.10113993424261</c:v>
                </c:pt>
                <c:pt idx="7274">
                  <c:v>826.86366188491479</c:v>
                </c:pt>
                <c:pt idx="7275">
                  <c:v>901.72820155988802</c:v>
                </c:pt>
                <c:pt idx="7276">
                  <c:v>1501.4797959554066</c:v>
                </c:pt>
                <c:pt idx="7277">
                  <c:v>1690.7419551094495</c:v>
                </c:pt>
                <c:pt idx="7278">
                  <c:v>2194.5981987047981</c:v>
                </c:pt>
                <c:pt idx="7279">
                  <c:v>1867.3866369865561</c:v>
                </c:pt>
                <c:pt idx="7280">
                  <c:v>1668.8708199976084</c:v>
                </c:pt>
                <c:pt idx="7281">
                  <c:v>1748.7823505833562</c:v>
                </c:pt>
                <c:pt idx="7282">
                  <c:v>1614.1967674611885</c:v>
                </c:pt>
                <c:pt idx="7283">
                  <c:v>1560.3605154159573</c:v>
                </c:pt>
                <c:pt idx="7284">
                  <c:v>1604.1027856396397</c:v>
                </c:pt>
                <c:pt idx="7285">
                  <c:v>1578.8678310857674</c:v>
                </c:pt>
                <c:pt idx="7286">
                  <c:v>1513.2569492456989</c:v>
                </c:pt>
                <c:pt idx="7287">
                  <c:v>1692.4226030827374</c:v>
                </c:pt>
                <c:pt idx="7288">
                  <c:v>1636.0679025730296</c:v>
                </c:pt>
                <c:pt idx="7289">
                  <c:v>1881.6872857322358</c:v>
                </c:pt>
                <c:pt idx="7290">
                  <c:v>1988.5118953496881</c:v>
                </c:pt>
                <c:pt idx="7291">
                  <c:v>1929.6336993845932</c:v>
                </c:pt>
                <c:pt idx="7292">
                  <c:v>1937.2016622552997</c:v>
                </c:pt>
                <c:pt idx="7293">
                  <c:v>1367.7370603153383</c:v>
                </c:pt>
                <c:pt idx="7294">
                  <c:v>1196.1368458535508</c:v>
                </c:pt>
                <c:pt idx="7295">
                  <c:v>1223.8952958628106</c:v>
                </c:pt>
                <c:pt idx="7296">
                  <c:v>872.2916270727959</c:v>
                </c:pt>
                <c:pt idx="7297">
                  <c:v>1020.3350114585436</c:v>
                </c:pt>
                <c:pt idx="7298">
                  <c:v>1115.3849912811593</c:v>
                </c:pt>
                <c:pt idx="7299">
                  <c:v>1161.6457099693182</c:v>
                </c:pt>
                <c:pt idx="7300">
                  <c:v>1327.3611330291428</c:v>
                </c:pt>
                <c:pt idx="7301">
                  <c:v>1193.6133503981637</c:v>
                </c:pt>
                <c:pt idx="7302">
                  <c:v>1636.9082265596737</c:v>
                </c:pt>
                <c:pt idx="7303">
                  <c:v>1959.9131213537848</c:v>
                </c:pt>
                <c:pt idx="7304">
                  <c:v>2118.0530110565369</c:v>
                </c:pt>
                <c:pt idx="7305">
                  <c:v>1980.1010849968827</c:v>
                </c:pt>
                <c:pt idx="7306">
                  <c:v>1941.4083291794302</c:v>
                </c:pt>
                <c:pt idx="7307">
                  <c:v>1886.7342766430102</c:v>
                </c:pt>
                <c:pt idx="7308">
                  <c:v>1932.9975188266246</c:v>
                </c:pt>
                <c:pt idx="7309">
                  <c:v>1856.4498076829079</c:v>
                </c:pt>
                <c:pt idx="7310">
                  <c:v>1599.8961187155091</c:v>
                </c:pt>
                <c:pt idx="7311">
                  <c:v>1580.5484790590551</c:v>
                </c:pt>
                <c:pt idx="7312">
                  <c:v>1676.4438298592256</c:v>
                </c:pt>
                <c:pt idx="7313">
                  <c:v>1709.2467472838043</c:v>
                </c:pt>
                <c:pt idx="7314">
                  <c:v>1590.6399373851484</c:v>
                </c:pt>
                <c:pt idx="7315">
                  <c:v>1730.2775584090014</c:v>
                </c:pt>
                <c:pt idx="7316">
                  <c:v>1507.3671108528251</c:v>
                </c:pt>
                <c:pt idx="7317">
                  <c:v>1239.8765925817779</c:v>
                </c:pt>
                <c:pt idx="7318">
                  <c:v>1107.8119814195422</c:v>
                </c:pt>
                <c:pt idx="7319">
                  <c:v>1161.6482334647735</c:v>
                </c:pt>
                <c:pt idx="7320">
                  <c:v>1018.6493164943449</c:v>
                </c:pt>
                <c:pt idx="7321">
                  <c:v>984.16575109647829</c:v>
                </c:pt>
                <c:pt idx="7322">
                  <c:v>909.29868792604964</c:v>
                </c:pt>
                <c:pt idx="7323">
                  <c:v>1054.8185768564101</c:v>
                </c:pt>
                <c:pt idx="7324">
                  <c:v>1267.6350425910377</c:v>
                </c:pt>
                <c:pt idx="7325">
                  <c:v>1541.8557232416026</c:v>
                </c:pt>
                <c:pt idx="7326">
                  <c:v>2001.1318961220798</c:v>
                </c:pt>
                <c:pt idx="7327">
                  <c:v>2059.1697681005307</c:v>
                </c:pt>
                <c:pt idx="7328">
                  <c:v>2038.9818044574329</c:v>
                </c:pt>
                <c:pt idx="7329">
                  <c:v>1984.3077519210131</c:v>
                </c:pt>
                <c:pt idx="7330">
                  <c:v>1955.7089779251098</c:v>
                </c:pt>
                <c:pt idx="7331">
                  <c:v>1968.3289786975013</c:v>
                </c:pt>
                <c:pt idx="7332">
                  <c:v>1983.4674279343694</c:v>
                </c:pt>
                <c:pt idx="7333">
                  <c:v>2001.1318961220798</c:v>
                </c:pt>
                <c:pt idx="7334">
                  <c:v>1948.9788155455919</c:v>
                </c:pt>
                <c:pt idx="7335">
                  <c:v>1925.4270324604627</c:v>
                </c:pt>
                <c:pt idx="7336">
                  <c:v>1774.0198286326838</c:v>
                </c:pt>
                <c:pt idx="7337">
                  <c:v>1953.1854824697225</c:v>
                </c:pt>
                <c:pt idx="7338">
                  <c:v>2044.0287953682077</c:v>
                </c:pt>
                <c:pt idx="7339">
                  <c:v>2231.6128300444179</c:v>
                </c:pt>
                <c:pt idx="7340">
                  <c:v>1943.9343481302728</c:v>
                </c:pt>
                <c:pt idx="7341">
                  <c:v>1528.3979219780226</c:v>
                </c:pt>
                <c:pt idx="7342">
                  <c:v>1241.5597640505212</c:v>
                </c:pt>
                <c:pt idx="7343">
                  <c:v>1317.2646277121385</c:v>
                </c:pt>
                <c:pt idx="7344">
                  <c:v>1200.3435127776816</c:v>
                </c:pt>
                <c:pt idx="7345">
                  <c:v>1184.3596925632587</c:v>
                </c:pt>
                <c:pt idx="7346">
                  <c:v>1180.1555491345835</c:v>
                </c:pt>
                <c:pt idx="7347">
                  <c:v>1217.1676569787483</c:v>
                </c:pt>
                <c:pt idx="7348">
                  <c:v>1541.8582467370579</c:v>
                </c:pt>
                <c:pt idx="7349">
                  <c:v>1726.9137389669704</c:v>
                </c:pt>
                <c:pt idx="7350">
                  <c:v>2279.5567202013203</c:v>
                </c:pt>
                <c:pt idx="7351">
                  <c:v>2381.3393858989089</c:v>
                </c:pt>
                <c:pt idx="7352">
                  <c:v>2460.4080690025571</c:v>
                </c:pt>
                <c:pt idx="7353">
                  <c:v>2501.6243202753972</c:v>
                </c:pt>
                <c:pt idx="7354">
                  <c:v>2622.7521021339844</c:v>
                </c:pt>
                <c:pt idx="7355">
                  <c:v>1932.9975188266246</c:v>
                </c:pt>
                <c:pt idx="7356">
                  <c:v>1874.1142758706185</c:v>
                </c:pt>
                <c:pt idx="7357">
                  <c:v>2055.8059486584998</c:v>
                </c:pt>
                <c:pt idx="7358">
                  <c:v>2112.1656961591184</c:v>
                </c:pt>
                <c:pt idx="7359">
                  <c:v>1958.2324733804969</c:v>
                </c:pt>
                <c:pt idx="7360">
                  <c:v>1932.9975188266246</c:v>
                </c:pt>
                <c:pt idx="7361">
                  <c:v>1964.9626357600146</c:v>
                </c:pt>
                <c:pt idx="7362">
                  <c:v>2026.3668506759523</c:v>
                </c:pt>
                <c:pt idx="7363">
                  <c:v>1857.2926551650073</c:v>
                </c:pt>
                <c:pt idx="7364">
                  <c:v>1703.3569088909303</c:v>
                </c:pt>
                <c:pt idx="7365">
                  <c:v>1519.9845881297613</c:v>
                </c:pt>
                <c:pt idx="7366">
                  <c:v>1231.4632587335168</c:v>
                </c:pt>
                <c:pt idx="7367">
                  <c:v>1166.6977478710035</c:v>
                </c:pt>
                <c:pt idx="7368">
                  <c:v>1178.4723776658402</c:v>
                </c:pt>
                <c:pt idx="7369">
                  <c:v>1153.2374231119679</c:v>
                </c:pt>
                <c:pt idx="7370">
                  <c:v>1175.108558223809</c:v>
                </c:pt>
                <c:pt idx="7371">
                  <c:v>1226.4213148136532</c:v>
                </c:pt>
                <c:pt idx="7372">
                  <c:v>1302.1211314843595</c:v>
                </c:pt>
                <c:pt idx="7373">
                  <c:v>1598.2129472467657</c:v>
                </c:pt>
                <c:pt idx="7374">
                  <c:v>1761.3998278602924</c:v>
                </c:pt>
                <c:pt idx="7375">
                  <c:v>1941.4108526748855</c:v>
                </c:pt>
                <c:pt idx="7376">
                  <c:v>2060.0151390780857</c:v>
                </c:pt>
                <c:pt idx="7377">
                  <c:v>2044.8716428503071</c:v>
                </c:pt>
                <c:pt idx="7378">
                  <c:v>2041.5078234082757</c:v>
                </c:pt>
                <c:pt idx="7379">
                  <c:v>2007.8595350061423</c:v>
                </c:pt>
                <c:pt idx="7380">
                  <c:v>1804.2992506018754</c:v>
                </c:pt>
                <c:pt idx="7381">
                  <c:v>1869.9101324419435</c:v>
                </c:pt>
                <c:pt idx="7382">
                  <c:v>1613.3564434745444</c:v>
                </c:pt>
                <c:pt idx="7383">
                  <c:v>1701.6762609176424</c:v>
                </c:pt>
                <c:pt idx="7384">
                  <c:v>1876.637771326006</c:v>
                </c:pt>
                <c:pt idx="7385">
                  <c:v>1874.116799366074</c:v>
                </c:pt>
                <c:pt idx="7386">
                  <c:v>1766.4468187710668</c:v>
                </c:pt>
                <c:pt idx="7387">
                  <c:v>1953.1854824697225</c:v>
                </c:pt>
                <c:pt idx="7388">
                  <c:v>1783.2684394766782</c:v>
                </c:pt>
                <c:pt idx="7389">
                  <c:v>1212.9609900546177</c:v>
                </c:pt>
                <c:pt idx="7390">
                  <c:v>1275.2080524526546</c:v>
                </c:pt>
                <c:pt idx="7391">
                  <c:v>1246.6042314658403</c:v>
                </c:pt>
                <c:pt idx="7392">
                  <c:v>1165.8549003889041</c:v>
                </c:pt>
                <c:pt idx="7393">
                  <c:v>1157.4440900360985</c:v>
                </c:pt>
                <c:pt idx="7394">
                  <c:v>1088.4693887539991</c:v>
                </c:pt>
                <c:pt idx="7395">
                  <c:v>1409.7961590702778</c:v>
                </c:pt>
                <c:pt idx="7396">
                  <c:v>1670.5539914663518</c:v>
                </c:pt>
                <c:pt idx="7397">
                  <c:v>2272.8265578218025</c:v>
                </c:pt>
                <c:pt idx="7398">
                  <c:v>2992.8656100892645</c:v>
                </c:pt>
                <c:pt idx="7399">
                  <c:v>2762.3846761669265</c:v>
                </c:pt>
                <c:pt idx="7400">
                  <c:v>2049.9211572565368</c:v>
                </c:pt>
                <c:pt idx="7401">
                  <c:v>1609.990100537058</c:v>
                </c:pt>
                <c:pt idx="7402">
                  <c:v>1631.8612356488993</c:v>
                </c:pt>
                <c:pt idx="7403">
                  <c:v>1532.6020654066976</c:v>
                </c:pt>
                <c:pt idx="7404">
                  <c:v>1252.4965933541696</c:v>
                </c:pt>
                <c:pt idx="7405">
                  <c:v>1822.8065662716851</c:v>
                </c:pt>
                <c:pt idx="7406">
                  <c:v>1676.4438298592256</c:v>
                </c:pt>
                <c:pt idx="7407">
                  <c:v>1655.4155422294839</c:v>
                </c:pt>
                <c:pt idx="7408">
                  <c:v>1820.2780238253872</c:v>
                </c:pt>
                <c:pt idx="7409">
                  <c:v>1943.9343481302728</c:v>
                </c:pt>
                <c:pt idx="7410">
                  <c:v>2232.4531540310618</c:v>
                </c:pt>
                <c:pt idx="7411">
                  <c:v>2331.7098007778081</c:v>
                </c:pt>
                <c:pt idx="7412">
                  <c:v>2012.909049412372</c:v>
                </c:pt>
                <c:pt idx="7413">
                  <c:v>1514.097273232343</c:v>
                </c:pt>
                <c:pt idx="7414">
                  <c:v>1258.3839082515879</c:v>
                </c:pt>
                <c:pt idx="7415">
                  <c:v>931.1723465333464</c:v>
                </c:pt>
                <c:pt idx="7416">
                  <c:v>947.15111975685818</c:v>
                </c:pt>
                <c:pt idx="7417">
                  <c:v>831.07285230450066</c:v>
                </c:pt>
                <c:pt idx="7418">
                  <c:v>857.98593133620557</c:v>
                </c:pt>
                <c:pt idx="7419">
                  <c:v>1171.7422152863226</c:v>
                </c:pt>
                <c:pt idx="7420">
                  <c:v>1249.1327739121384</c:v>
                </c:pt>
                <c:pt idx="7421">
                  <c:v>1978.4229605190503</c:v>
                </c:pt>
                <c:pt idx="7422">
                  <c:v>2618.5454352098541</c:v>
                </c:pt>
                <c:pt idx="7423">
                  <c:v>2396.4778351357772</c:v>
                </c:pt>
                <c:pt idx="7424">
                  <c:v>2594.1558516335363</c:v>
                </c:pt>
                <c:pt idx="7425">
                  <c:v>1572.9779926928932</c:v>
                </c:pt>
                <c:pt idx="7426">
                  <c:v>1330.7249524711738</c:v>
                </c:pt>
                <c:pt idx="7427">
                  <c:v>1553.6303530364394</c:v>
                </c:pt>
                <c:pt idx="7428">
                  <c:v>1536.808732330828</c:v>
                </c:pt>
                <c:pt idx="7429">
                  <c:v>1495.5899575625328</c:v>
                </c:pt>
                <c:pt idx="7430">
                  <c:v>1253.3369173408134</c:v>
                </c:pt>
                <c:pt idx="7431">
                  <c:v>1786.6347824141646</c:v>
                </c:pt>
                <c:pt idx="7432">
                  <c:v>1973.3709226173648</c:v>
                </c:pt>
                <c:pt idx="7433">
                  <c:v>1955.7089779251098</c:v>
                </c:pt>
                <c:pt idx="7434">
                  <c:v>2120.576506511924</c:v>
                </c:pt>
                <c:pt idx="7435">
                  <c:v>2243.3874598392549</c:v>
                </c:pt>
                <c:pt idx="7436">
                  <c:v>2009.5452299703411</c:v>
                </c:pt>
                <c:pt idx="7437">
                  <c:v>1566.2478303133757</c:v>
                </c:pt>
                <c:pt idx="7438">
                  <c:v>1236.5127731397467</c:v>
                </c:pt>
                <c:pt idx="7439">
                  <c:v>1079.2157309190939</c:v>
                </c:pt>
                <c:pt idx="7440">
                  <c:v>1051.4547574143789</c:v>
                </c:pt>
                <c:pt idx="7441">
                  <c:v>910.14153540814902</c:v>
                </c:pt>
                <c:pt idx="7442">
                  <c:v>963.13493997128103</c:v>
                </c:pt>
                <c:pt idx="7443">
                  <c:v>1177.6320536791964</c:v>
                </c:pt>
                <c:pt idx="7444">
                  <c:v>1373.6243752127568</c:v>
                </c:pt>
                <c:pt idx="7445">
                  <c:v>2062.5361110380177</c:v>
                </c:pt>
                <c:pt idx="7446">
                  <c:v>2979.4052853302287</c:v>
                </c:pt>
                <c:pt idx="7447">
                  <c:v>2253.4839651562593</c:v>
                </c:pt>
                <c:pt idx="7448">
                  <c:v>2020.4770122830785</c:v>
                </c:pt>
                <c:pt idx="7449">
                  <c:v>1817.7570518654554</c:v>
                </c:pt>
                <c:pt idx="7450">
                  <c:v>1594.0088038180907</c:v>
                </c:pt>
                <c:pt idx="7451">
                  <c:v>1561.2008394026011</c:v>
                </c:pt>
                <c:pt idx="7452">
                  <c:v>1542.6935237327912</c:v>
                </c:pt>
                <c:pt idx="7453">
                  <c:v>1765.6064947844229</c:v>
                </c:pt>
                <c:pt idx="7454">
                  <c:v>1505.6839393840819</c:v>
                </c:pt>
                <c:pt idx="7455">
                  <c:v>1711.772766234647</c:v>
                </c:pt>
                <c:pt idx="7456">
                  <c:v>1969.1667791886898</c:v>
                </c:pt>
                <c:pt idx="7457">
                  <c:v>2091.139932024832</c:v>
                </c:pt>
                <c:pt idx="7458">
                  <c:v>2240.8664878793229</c:v>
                </c:pt>
                <c:pt idx="7459">
                  <c:v>2118.8933350431807</c:v>
                </c:pt>
                <c:pt idx="7460">
                  <c:v>2153.3844709274135</c:v>
                </c:pt>
                <c:pt idx="7461">
                  <c:v>1578.8653075903117</c:v>
                </c:pt>
                <c:pt idx="7462">
                  <c:v>1363.530393391208</c:v>
                </c:pt>
                <c:pt idx="7463">
                  <c:v>1171.7422152863226</c:v>
                </c:pt>
                <c:pt idx="7464">
                  <c:v>1141.4602698216756</c:v>
                </c:pt>
                <c:pt idx="7465">
                  <c:v>1180.1555491345835</c:v>
                </c:pt>
                <c:pt idx="7466">
                  <c:v>1174.2657107417097</c:v>
                </c:pt>
                <c:pt idx="7467">
                  <c:v>1350.9103926188166</c:v>
                </c:pt>
                <c:pt idx="7468">
                  <c:v>1568.7738492642181</c:v>
                </c:pt>
                <c:pt idx="7469">
                  <c:v>2246.7512792812859</c:v>
                </c:pt>
                <c:pt idx="7470">
                  <c:v>3260.3561283603117</c:v>
                </c:pt>
                <c:pt idx="7471">
                  <c:v>2477.2322132036238</c:v>
                </c:pt>
                <c:pt idx="7472">
                  <c:v>1997.7655531845933</c:v>
                </c:pt>
                <c:pt idx="7473">
                  <c:v>1724.3877200161276</c:v>
                </c:pt>
                <c:pt idx="7474">
                  <c:v>1465.3080120978861</c:v>
                </c:pt>
                <c:pt idx="7475">
                  <c:v>1671.3943154529957</c:v>
                </c:pt>
                <c:pt idx="7476">
                  <c:v>1719.3407291053531</c:v>
                </c:pt>
                <c:pt idx="7477">
                  <c:v>1759.7166563915491</c:v>
                </c:pt>
                <c:pt idx="7478">
                  <c:v>1530.9214174334097</c:v>
                </c:pt>
                <c:pt idx="7479">
                  <c:v>2056.6487961405992</c:v>
                </c:pt>
                <c:pt idx="7480">
                  <c:v>2317.4116755275841</c:v>
                </c:pt>
                <c:pt idx="7481">
                  <c:v>2462.9315644579447</c:v>
                </c:pt>
                <c:pt idx="7482">
                  <c:v>2361.1514222558112</c:v>
                </c:pt>
                <c:pt idx="7483">
                  <c:v>2566.3948781288213</c:v>
                </c:pt>
                <c:pt idx="7484">
                  <c:v>2397.3206826178766</c:v>
                </c:pt>
                <c:pt idx="7485">
                  <c:v>1702.5191083997418</c:v>
                </c:pt>
                <c:pt idx="7486">
                  <c:v>1242.4000880371652</c:v>
                </c:pt>
                <c:pt idx="7487">
                  <c:v>1129.6856400268387</c:v>
                </c:pt>
                <c:pt idx="7488">
                  <c:v>1172.5825392729664</c:v>
                </c:pt>
                <c:pt idx="7489">
                  <c:v>1176.7917296925523</c:v>
                </c:pt>
                <c:pt idx="7490">
                  <c:v>1158.2844140227423</c:v>
                </c:pt>
                <c:pt idx="7491">
                  <c:v>1574.6636876570919</c:v>
                </c:pt>
                <c:pt idx="7492">
                  <c:v>1703.3594323863858</c:v>
                </c:pt>
                <c:pt idx="7493">
                  <c:v>2282.0802156567074</c:v>
                </c:pt>
                <c:pt idx="7494">
                  <c:v>3538.780952439552</c:v>
                </c:pt>
                <c:pt idx="7495">
                  <c:v>2812.0142612880277</c:v>
                </c:pt>
                <c:pt idx="7496">
                  <c:v>1842.1516824326839</c:v>
                </c:pt>
                <c:pt idx="7497">
                  <c:v>1984.3102754164686</c:v>
                </c:pt>
                <c:pt idx="7498">
                  <c:v>1886.7342766430102</c:v>
                </c:pt>
                <c:pt idx="7499">
                  <c:v>1605.7834336129276</c:v>
                </c:pt>
                <c:pt idx="7500">
                  <c:v>1565.4100298221872</c:v>
                </c:pt>
                <c:pt idx="7501">
                  <c:v>1879.1637902768484</c:v>
                </c:pt>
                <c:pt idx="7502">
                  <c:v>1885.0511051742669</c:v>
                </c:pt>
                <c:pt idx="7503">
                  <c:v>1915.3330506389138</c:v>
                </c:pt>
                <c:pt idx="7504">
                  <c:v>2247.5941267633852</c:v>
                </c:pt>
                <c:pt idx="7505">
                  <c:v>2189.5537312894789</c:v>
                </c:pt>
                <c:pt idx="7506">
                  <c:v>2409.0978359081687</c:v>
                </c:pt>
                <c:pt idx="7507">
                  <c:v>2589.1063372273065</c:v>
                </c:pt>
                <c:pt idx="7508">
                  <c:v>2276.1954242547445</c:v>
                </c:pt>
                <c:pt idx="7509">
                  <c:v>1949.8191395322356</c:v>
                </c:pt>
                <c:pt idx="7510">
                  <c:v>1640.2695225062494</c:v>
                </c:pt>
                <c:pt idx="7511">
                  <c:v>1217.1651334832927</c:v>
                </c:pt>
                <c:pt idx="7512">
                  <c:v>1185.2025400453581</c:v>
                </c:pt>
                <c:pt idx="7513">
                  <c:v>1238.19594460849</c:v>
                </c:pt>
                <c:pt idx="7514">
                  <c:v>1212.9609900546177</c:v>
                </c:pt>
                <c:pt idx="7515">
                  <c:v>1522.5080835851484</c:v>
                </c:pt>
                <c:pt idx="7516">
                  <c:v>1864.0228175445252</c:v>
                </c:pt>
                <c:pt idx="7517">
                  <c:v>2313.2050086034537</c:v>
                </c:pt>
                <c:pt idx="7518">
                  <c:v>3096.3264002646861</c:v>
                </c:pt>
                <c:pt idx="7519">
                  <c:v>2984.4522762410033</c:v>
                </c:pt>
                <c:pt idx="7520">
                  <c:v>2696.7763178223136</c:v>
                </c:pt>
                <c:pt idx="7521">
                  <c:v>2137.4006507129907</c:v>
                </c:pt>
                <c:pt idx="7522">
                  <c:v>2225.7229916515439</c:v>
                </c:pt>
                <c:pt idx="7523">
                  <c:v>2118.0530110565369</c:v>
                </c:pt>
                <c:pt idx="7524">
                  <c:v>1988.5144188451438</c:v>
                </c:pt>
                <c:pt idx="7525">
                  <c:v>1981.784256465626</c:v>
                </c:pt>
                <c:pt idx="7526">
                  <c:v>1991.0379143005309</c:v>
                </c:pt>
                <c:pt idx="7527">
                  <c:v>1995.2445812246617</c:v>
                </c:pt>
                <c:pt idx="7528">
                  <c:v>2230.7699825623185</c:v>
                </c:pt>
                <c:pt idx="7529">
                  <c:v>2456.2039255738823</c:v>
                </c:pt>
                <c:pt idx="7530">
                  <c:v>2355.2641073583927</c:v>
                </c:pt>
                <c:pt idx="7531">
                  <c:v>2240.8639643838678</c:v>
                </c:pt>
                <c:pt idx="7532">
                  <c:v>1983.4649044389137</c:v>
                </c:pt>
                <c:pt idx="7533">
                  <c:v>1755.5099894674186</c:v>
                </c:pt>
                <c:pt idx="7534">
                  <c:v>1421.5707888651145</c:v>
                </c:pt>
                <c:pt idx="7535">
                  <c:v>1398.8593297666293</c:v>
                </c:pt>
                <c:pt idx="7536">
                  <c:v>1205.390503688456</c:v>
                </c:pt>
                <c:pt idx="7537">
                  <c:v>1282.7785388188165</c:v>
                </c:pt>
                <c:pt idx="7538">
                  <c:v>1287.8230062341354</c:v>
                </c:pt>
                <c:pt idx="7539">
                  <c:v>1331.5652764578178</c:v>
                </c:pt>
                <c:pt idx="7540">
                  <c:v>1830.3745291423916</c:v>
                </c:pt>
                <c:pt idx="7541">
                  <c:v>1850.5624927854894</c:v>
                </c:pt>
                <c:pt idx="7542">
                  <c:v>2054.968148167311</c:v>
                </c:pt>
                <c:pt idx="7543">
                  <c:v>2264.4157474689964</c:v>
                </c:pt>
                <c:pt idx="7544">
                  <c:v>2377.9730429614224</c:v>
                </c:pt>
                <c:pt idx="7545">
                  <c:v>2086.0878941231467</c:v>
                </c:pt>
                <c:pt idx="7546">
                  <c:v>1929.6336993845932</c:v>
                </c:pt>
                <c:pt idx="7547">
                  <c:v>1749.6226745700001</c:v>
                </c:pt>
                <c:pt idx="7548">
                  <c:v>1723.5473960294837</c:v>
                </c:pt>
                <c:pt idx="7549">
                  <c:v>1592.3256323493474</c:v>
                </c:pt>
                <c:pt idx="7550">
                  <c:v>1729.434710926902</c:v>
                </c:pt>
                <c:pt idx="7551">
                  <c:v>1517.4636161698297</c:v>
                </c:pt>
                <c:pt idx="7552">
                  <c:v>2017.1157163365028</c:v>
                </c:pt>
                <c:pt idx="7553">
                  <c:v>2027.2071746625963</c:v>
                </c:pt>
                <c:pt idx="7554">
                  <c:v>2160.9524337981197</c:v>
                </c:pt>
                <c:pt idx="7555">
                  <c:v>2270.3055858618704</c:v>
                </c:pt>
                <c:pt idx="7556">
                  <c:v>2041.5052999128202</c:v>
                </c:pt>
                <c:pt idx="7557">
                  <c:v>1540.1725517728592</c:v>
                </c:pt>
                <c:pt idx="7558">
                  <c:v>1376.1453471726888</c:v>
                </c:pt>
                <c:pt idx="7559">
                  <c:v>1432.5025711778519</c:v>
                </c:pt>
                <c:pt idx="7560">
                  <c:v>1260.0645562248758</c:v>
                </c:pt>
                <c:pt idx="7561">
                  <c:v>1216.3248094966489</c:v>
                </c:pt>
                <c:pt idx="7562">
                  <c:v>1248.289926430039</c:v>
                </c:pt>
                <c:pt idx="7563">
                  <c:v>1562.8840108713443</c:v>
                </c:pt>
                <c:pt idx="7564">
                  <c:v>2028.8903461313394</c:v>
                </c:pt>
                <c:pt idx="7565">
                  <c:v>2593.3104806559813</c:v>
                </c:pt>
                <c:pt idx="7566">
                  <c:v>3309.9831899859573</c:v>
                </c:pt>
                <c:pt idx="7567">
                  <c:v>2597.5196710755677</c:v>
                </c:pt>
                <c:pt idx="7568">
                  <c:v>2130.6704883334733</c:v>
                </c:pt>
                <c:pt idx="7569">
                  <c:v>1932.1546713445252</c:v>
                </c:pt>
                <c:pt idx="7570">
                  <c:v>1709.2492707792596</c:v>
                </c:pt>
                <c:pt idx="7571">
                  <c:v>1733.6388543555775</c:v>
                </c:pt>
                <c:pt idx="7572">
                  <c:v>1944.7721486214612</c:v>
                </c:pt>
                <c:pt idx="7573">
                  <c:v>2038.9843279528886</c:v>
                </c:pt>
                <c:pt idx="7574">
                  <c:v>1711.772766234647</c:v>
                </c:pt>
                <c:pt idx="7575">
                  <c:v>1974.2162935949195</c:v>
                </c:pt>
                <c:pt idx="7576">
                  <c:v>2211.4223429058648</c:v>
                </c:pt>
                <c:pt idx="7577">
                  <c:v>2630.3251119956017</c:v>
                </c:pt>
                <c:pt idx="7578">
                  <c:v>2776.6853249126061</c:v>
                </c:pt>
                <c:pt idx="7579">
                  <c:v>2806.967270377253</c:v>
                </c:pt>
                <c:pt idx="7580">
                  <c:v>2613.5009677945345</c:v>
                </c:pt>
                <c:pt idx="7581">
                  <c:v>2028.04749864924</c:v>
                </c:pt>
                <c:pt idx="7582">
                  <c:v>1592.3256323493474</c:v>
                </c:pt>
                <c:pt idx="7583">
                  <c:v>1478.7683368569215</c:v>
                </c:pt>
                <c:pt idx="7584">
                  <c:v>1219.6911524341353</c:v>
                </c:pt>
                <c:pt idx="7585">
                  <c:v>1207.0711516617437</c:v>
                </c:pt>
                <c:pt idx="7586">
                  <c:v>1178.4723776658402</c:v>
                </c:pt>
                <c:pt idx="7587">
                  <c:v>1547.7430381390209</c:v>
                </c:pt>
                <c:pt idx="7588">
                  <c:v>1936.3638617641111</c:v>
                </c:pt>
                <c:pt idx="7589">
                  <c:v>2573.9653644949831</c:v>
                </c:pt>
                <c:pt idx="7590">
                  <c:v>3646.4509330345591</c:v>
                </c:pt>
                <c:pt idx="7591">
                  <c:v>3077.8241315857867</c:v>
                </c:pt>
                <c:pt idx="7592">
                  <c:v>2638.7359223484073</c:v>
                </c:pt>
                <c:pt idx="7593">
                  <c:v>2243.38998333471</c:v>
                </c:pt>
                <c:pt idx="7594">
                  <c:v>2171.8892631017679</c:v>
                </c:pt>
                <c:pt idx="7595">
                  <c:v>2015.4350683632149</c:v>
                </c:pt>
                <c:pt idx="7596">
                  <c:v>2054.968148167311</c:v>
                </c:pt>
                <c:pt idx="7597">
                  <c:v>2260.2116040403216</c:v>
                </c:pt>
                <c:pt idx="7598">
                  <c:v>2283.7659106209062</c:v>
                </c:pt>
                <c:pt idx="7599">
                  <c:v>2277.8760722280322</c:v>
                </c:pt>
                <c:pt idx="7600">
                  <c:v>2385.5435293275841</c:v>
                </c:pt>
                <c:pt idx="7601">
                  <c:v>2754.8141898007648</c:v>
                </c:pt>
                <c:pt idx="7602">
                  <c:v>3180.444597774564</c:v>
                </c:pt>
                <c:pt idx="7603">
                  <c:v>3027.3516989825866</c:v>
                </c:pt>
                <c:pt idx="7604">
                  <c:v>2645.4635612324696</c:v>
                </c:pt>
                <c:pt idx="7605">
                  <c:v>2011.225877943629</c:v>
                </c:pt>
                <c:pt idx="7606">
                  <c:v>1432.5050946733074</c:v>
                </c:pt>
                <c:pt idx="7607">
                  <c:v>1147.3501082145494</c:v>
                </c:pt>
                <c:pt idx="7608">
                  <c:v>1180.1555491345835</c:v>
                </c:pt>
                <c:pt idx="7609">
                  <c:v>1158.281890527287</c:v>
                </c:pt>
                <c:pt idx="7610">
                  <c:v>1167.5355483621918</c:v>
                </c:pt>
                <c:pt idx="7611">
                  <c:v>1471.1978504907599</c:v>
                </c:pt>
                <c:pt idx="7612">
                  <c:v>1989.3572663272432</c:v>
                </c:pt>
                <c:pt idx="7613">
                  <c:v>2767.4316670777011</c:v>
                </c:pt>
                <c:pt idx="7614">
                  <c:v>3567.3822499309113</c:v>
                </c:pt>
                <c:pt idx="7615">
                  <c:v>2965.9474840666489</c:v>
                </c:pt>
                <c:pt idx="7616">
                  <c:v>2467.9785553687188</c:v>
                </c:pt>
                <c:pt idx="7617">
                  <c:v>2166.0019482043499</c:v>
                </c:pt>
                <c:pt idx="7618">
                  <c:v>2217.3121812987383</c:v>
                </c:pt>
                <c:pt idx="7619">
                  <c:v>2113.8488676278616</c:v>
                </c:pt>
                <c:pt idx="7620">
                  <c:v>2146.6543085478961</c:v>
                </c:pt>
                <c:pt idx="7621">
                  <c:v>2353.5784123941939</c:v>
                </c:pt>
                <c:pt idx="7622">
                  <c:v>2469.6617268374621</c:v>
                </c:pt>
                <c:pt idx="7623">
                  <c:v>2367.8790611398736</c:v>
                </c:pt>
                <c:pt idx="7624">
                  <c:v>2551.2539053964979</c:v>
                </c:pt>
                <c:pt idx="7625">
                  <c:v>2752.2932178408328</c:v>
                </c:pt>
                <c:pt idx="7626">
                  <c:v>3270.4501101818605</c:v>
                </c:pt>
                <c:pt idx="7627">
                  <c:v>3082.8711224965609</c:v>
                </c:pt>
                <c:pt idx="7628">
                  <c:v>2586.5853652673745</c:v>
                </c:pt>
                <c:pt idx="7629">
                  <c:v>2054.968148167311</c:v>
                </c:pt>
                <c:pt idx="7630">
                  <c:v>1726.9086919760596</c:v>
                </c:pt>
                <c:pt idx="7631">
                  <c:v>1262.5905751757186</c:v>
                </c:pt>
                <c:pt idx="7632">
                  <c:v>1217.1676569787483</c:v>
                </c:pt>
                <c:pt idx="7633">
                  <c:v>1207.0711516617437</c:v>
                </c:pt>
                <c:pt idx="7634">
                  <c:v>1310.5344653326206</c:v>
                </c:pt>
                <c:pt idx="7635">
                  <c:v>1677.2841538458695</c:v>
                </c:pt>
                <c:pt idx="7636">
                  <c:v>1845.515501874715</c:v>
                </c:pt>
                <c:pt idx="7637">
                  <c:v>2774.1618294572186</c:v>
                </c:pt>
                <c:pt idx="7638">
                  <c:v>3688.5100317894985</c:v>
                </c:pt>
                <c:pt idx="7639">
                  <c:v>3250.2621465387629</c:v>
                </c:pt>
                <c:pt idx="7640">
                  <c:v>2624.4327501072721</c:v>
                </c:pt>
                <c:pt idx="7641">
                  <c:v>2241.7017648750561</c:v>
                </c:pt>
                <c:pt idx="7642">
                  <c:v>2235.8169734730927</c:v>
                </c:pt>
                <c:pt idx="7643">
                  <c:v>2212.2651903879641</c:v>
                </c:pt>
                <c:pt idx="7644">
                  <c:v>2289.6532255183247</c:v>
                </c:pt>
                <c:pt idx="7645">
                  <c:v>2340.9634586127131</c:v>
                </c:pt>
                <c:pt idx="7646">
                  <c:v>2562.1882112046906</c:v>
                </c:pt>
                <c:pt idx="7647">
                  <c:v>2573.1225170128837</c:v>
                </c:pt>
                <c:pt idx="7648">
                  <c:v>3038.2860047907793</c:v>
                </c:pt>
                <c:pt idx="7649">
                  <c:v>3249.4243460475741</c:v>
                </c:pt>
                <c:pt idx="7650">
                  <c:v>3773.4685532860203</c:v>
                </c:pt>
                <c:pt idx="7651">
                  <c:v>3452.1417829697421</c:v>
                </c:pt>
                <c:pt idx="7652">
                  <c:v>2765.751019104413</c:v>
                </c:pt>
                <c:pt idx="7653">
                  <c:v>2066.742777962148</c:v>
                </c:pt>
                <c:pt idx="7654">
                  <c:v>1681.4882972745447</c:v>
                </c:pt>
                <c:pt idx="7655">
                  <c:v>1354.2742120608475</c:v>
                </c:pt>
                <c:pt idx="7656">
                  <c:v>1323.9973135871114</c:v>
                </c:pt>
                <c:pt idx="7657">
                  <c:v>1286.9852057429468</c:v>
                </c:pt>
                <c:pt idx="7658">
                  <c:v>1568.7713257687628</c:v>
                </c:pt>
                <c:pt idx="7659">
                  <c:v>1777.3811245792597</c:v>
                </c:pt>
                <c:pt idx="7660">
                  <c:v>1921.2228890317876</c:v>
                </c:pt>
                <c:pt idx="7661">
                  <c:v>2927.2547282491964</c:v>
                </c:pt>
                <c:pt idx="7662">
                  <c:v>3897.9601545866394</c:v>
                </c:pt>
                <c:pt idx="7663">
                  <c:v>3960.2072169846761</c:v>
                </c:pt>
                <c:pt idx="7664">
                  <c:v>3255.3091374495375</c:v>
                </c:pt>
                <c:pt idx="7665">
                  <c:v>2724.5322443361183</c:v>
                </c:pt>
                <c:pt idx="7666">
                  <c:v>2414.9851508055867</c:v>
                </c:pt>
                <c:pt idx="7667">
                  <c:v>2382.1797098855527</c:v>
                </c:pt>
                <c:pt idx="7668">
                  <c:v>2685.8394885186653</c:v>
                </c:pt>
                <c:pt idx="7669">
                  <c:v>2780.8919918367365</c:v>
                </c:pt>
                <c:pt idx="7670">
                  <c:v>2911.2709080347736</c:v>
                </c:pt>
                <c:pt idx="7671">
                  <c:v>2991.1849621159763</c:v>
                </c:pt>
                <c:pt idx="7672">
                  <c:v>3205.6795523284363</c:v>
                </c:pt>
                <c:pt idx="7673">
                  <c:v>3496.7243771800681</c:v>
                </c:pt>
                <c:pt idx="7674">
                  <c:v>3994.6933058779982</c:v>
                </c:pt>
                <c:pt idx="7675">
                  <c:v>3677.5732024858503</c:v>
                </c:pt>
                <c:pt idx="7676">
                  <c:v>3288.112054874116</c:v>
                </c:pt>
                <c:pt idx="7677">
                  <c:v>2495.7370053779787</c:v>
                </c:pt>
                <c:pt idx="7678">
                  <c:v>1932.9975188266246</c:v>
                </c:pt>
                <c:pt idx="7679">
                  <c:v>1645.3190369124795</c:v>
                </c:pt>
                <c:pt idx="7680">
                  <c:v>1430.821923204564</c:v>
                </c:pt>
                <c:pt idx="7681">
                  <c:v>1344.182753734754</c:v>
                </c:pt>
                <c:pt idx="7682">
                  <c:v>1539.3347512816708</c:v>
                </c:pt>
                <c:pt idx="7683">
                  <c:v>1710.0895947659037</c:v>
                </c:pt>
                <c:pt idx="7684">
                  <c:v>1965.8029597466586</c:v>
                </c:pt>
                <c:pt idx="7685">
                  <c:v>2943.2385484636193</c:v>
                </c:pt>
                <c:pt idx="7686">
                  <c:v>4164.6103488710423</c:v>
                </c:pt>
                <c:pt idx="7687">
                  <c:v>3930.7655955066734</c:v>
                </c:pt>
                <c:pt idx="7688">
                  <c:v>3508.4990069749051</c:v>
                </c:pt>
                <c:pt idx="7689">
                  <c:v>2927.2572517446515</c:v>
                </c:pt>
                <c:pt idx="7690">
                  <c:v>2875.1016476727082</c:v>
                </c:pt>
                <c:pt idx="7691">
                  <c:v>2793.5069456182173</c:v>
                </c:pt>
                <c:pt idx="7692">
                  <c:v>2776.6853249126061</c:v>
                </c:pt>
                <c:pt idx="7693">
                  <c:v>2981.9287807856163</c:v>
                </c:pt>
                <c:pt idx="7694">
                  <c:v>2990.3421146338769</c:v>
                </c:pt>
                <c:pt idx="7695">
                  <c:v>3129.977212162275</c:v>
                </c:pt>
                <c:pt idx="7696">
                  <c:v>3672.5262115750756</c:v>
                </c:pt>
                <c:pt idx="7697">
                  <c:v>3752.4377421608233</c:v>
                </c:pt>
                <c:pt idx="7698">
                  <c:v>4074.6023129682903</c:v>
                </c:pt>
                <c:pt idx="7699">
                  <c:v>3766.7383909065029</c:v>
                </c:pt>
                <c:pt idx="7700">
                  <c:v>3389.8972440671605</c:v>
                </c:pt>
                <c:pt idx="7701">
                  <c:v>2696.7763178223136</c:v>
                </c:pt>
                <c:pt idx="7702">
                  <c:v>2113.0085436412178</c:v>
                </c:pt>
                <c:pt idx="7703">
                  <c:v>1785.7944584275208</c:v>
                </c:pt>
                <c:pt idx="7704">
                  <c:v>1610.8329480191574</c:v>
                </c:pt>
                <c:pt idx="7705">
                  <c:v>1519.1442641431174</c:v>
                </c:pt>
                <c:pt idx="7706">
                  <c:v>1346.7062491901413</c:v>
                </c:pt>
                <c:pt idx="7707">
                  <c:v>1609.990100537058</c:v>
                </c:pt>
                <c:pt idx="7708">
                  <c:v>2032.2516420779154</c:v>
                </c:pt>
                <c:pt idx="7709">
                  <c:v>2611.8177963257917</c:v>
                </c:pt>
                <c:pt idx="7710">
                  <c:v>2790.9859736582857</c:v>
                </c:pt>
                <c:pt idx="7711">
                  <c:v>3255.3091374495375</c:v>
                </c:pt>
                <c:pt idx="7712">
                  <c:v>3248.5789750700196</c:v>
                </c:pt>
                <c:pt idx="7713">
                  <c:v>3431.953819326644</c:v>
                </c:pt>
                <c:pt idx="7714">
                  <c:v>3463.9214597554896</c:v>
                </c:pt>
                <c:pt idx="7715">
                  <c:v>3278.0231200434782</c:v>
                </c:pt>
                <c:pt idx="7716">
                  <c:v>2846.5028736768045</c:v>
                </c:pt>
                <c:pt idx="7717">
                  <c:v>3065.2091778043059</c:v>
                </c:pt>
                <c:pt idx="7718">
                  <c:v>2869.2118092798341</c:v>
                </c:pt>
                <c:pt idx="7719">
                  <c:v>3532.0533135554897</c:v>
                </c:pt>
                <c:pt idx="7720">
                  <c:v>3891.2299922071211</c:v>
                </c:pt>
                <c:pt idx="7721">
                  <c:v>4134.3258799109399</c:v>
                </c:pt>
                <c:pt idx="7722">
                  <c:v>3842.4457780635753</c:v>
                </c:pt>
                <c:pt idx="7723">
                  <c:v>4026.6584228113884</c:v>
                </c:pt>
                <c:pt idx="7724">
                  <c:v>3516.0720168365219</c:v>
                </c:pt>
                <c:pt idx="7725">
                  <c:v>2555.4605723206287</c:v>
                </c:pt>
                <c:pt idx="7726">
                  <c:v>2107.9590292349881</c:v>
                </c:pt>
                <c:pt idx="7727">
                  <c:v>1938.044509737399</c:v>
                </c:pt>
                <c:pt idx="7728">
                  <c:v>1875.797447339362</c:v>
                </c:pt>
                <c:pt idx="7729">
                  <c:v>1855.6094836962639</c:v>
                </c:pt>
                <c:pt idx="7730">
                  <c:v>1800.935431159844</c:v>
                </c:pt>
                <c:pt idx="7731">
                  <c:v>2107.1212287437993</c:v>
                </c:pt>
                <c:pt idx="7732">
                  <c:v>2997.0697535179397</c:v>
                </c:pt>
                <c:pt idx="7733">
                  <c:v>4044.3228909990985</c:v>
                </c:pt>
                <c:pt idx="7734">
                  <c:v>5152.9777199007403</c:v>
                </c:pt>
                <c:pt idx="7735">
                  <c:v>4848.4776172809843</c:v>
                </c:pt>
                <c:pt idx="7736">
                  <c:v>4238.6320410639155</c:v>
                </c:pt>
                <c:pt idx="7737">
                  <c:v>3973.6650182482563</c:v>
                </c:pt>
                <c:pt idx="7738">
                  <c:v>3987.125343007292</c:v>
                </c:pt>
                <c:pt idx="7739">
                  <c:v>3985.4421715385488</c:v>
                </c:pt>
                <c:pt idx="7740">
                  <c:v>3847.4877219834389</c:v>
                </c:pt>
                <c:pt idx="7741">
                  <c:v>4527.150846964706</c:v>
                </c:pt>
                <c:pt idx="7742">
                  <c:v>4376.5839671235708</c:v>
                </c:pt>
                <c:pt idx="7743">
                  <c:v>4631.4544846222261</c:v>
                </c:pt>
                <c:pt idx="7744">
                  <c:v>4969.6028756441165</c:v>
                </c:pt>
                <c:pt idx="7745">
                  <c:v>5366.634509622012</c:v>
                </c:pt>
                <c:pt idx="7746">
                  <c:v>5714.0365584788078</c:v>
                </c:pt>
                <c:pt idx="7747">
                  <c:v>5342.2373555593276</c:v>
                </c:pt>
                <c:pt idx="7748">
                  <c:v>4411.9078565080808</c:v>
                </c:pt>
                <c:pt idx="7749">
                  <c:v>2902.8600976819675</c:v>
                </c:pt>
                <c:pt idx="7750">
                  <c:v>2146.6517850524406</c:v>
                </c:pt>
                <c:pt idx="7751">
                  <c:v>1887.5746006296542</c:v>
                </c:pt>
                <c:pt idx="7752">
                  <c:v>1777.3811245792597</c:v>
                </c:pt>
                <c:pt idx="7753">
                  <c:v>1930.4740233712373</c:v>
                </c:pt>
                <c:pt idx="7754">
                  <c:v>1820.2805473208427</c:v>
                </c:pt>
                <c:pt idx="7755">
                  <c:v>1999.451248148792</c:v>
                </c:pt>
                <c:pt idx="7756">
                  <c:v>2878.4705141056506</c:v>
                </c:pt>
                <c:pt idx="7757">
                  <c:v>4538.9254767595421</c:v>
                </c:pt>
                <c:pt idx="7758">
                  <c:v>5504.58391218621</c:v>
                </c:pt>
                <c:pt idx="7759">
                  <c:v>4716.4130061187489</c:v>
                </c:pt>
                <c:pt idx="7760">
                  <c:v>3905.5306409528007</c:v>
                </c:pt>
                <c:pt idx="7761">
                  <c:v>3747.3882277545931</c:v>
                </c:pt>
                <c:pt idx="7762">
                  <c:v>4300.8791034619535</c:v>
                </c:pt>
                <c:pt idx="7763">
                  <c:v>4184.7957890186854</c:v>
                </c:pt>
                <c:pt idx="7764">
                  <c:v>4393.4081113246375</c:v>
                </c:pt>
                <c:pt idx="7765">
                  <c:v>4845.1112743434978</c:v>
                </c:pt>
                <c:pt idx="7766">
                  <c:v>4874.5503723260445</c:v>
                </c:pt>
                <c:pt idx="7767">
                  <c:v>5047.8312347611209</c:v>
                </c:pt>
                <c:pt idx="7768">
                  <c:v>5089.04748603396</c:v>
                </c:pt>
                <c:pt idx="7769">
                  <c:v>5628.2377129956394</c:v>
                </c:pt>
                <c:pt idx="7770">
                  <c:v>5912.5473284768432</c:v>
                </c:pt>
                <c:pt idx="7771">
                  <c:v>5924.3244817671357</c:v>
                </c:pt>
                <c:pt idx="7772">
                  <c:v>5272.4223302905848</c:v>
                </c:pt>
                <c:pt idx="7773">
                  <c:v>3630.4671128201367</c:v>
                </c:pt>
                <c:pt idx="7774">
                  <c:v>2274.5097292905452</c:v>
                </c:pt>
                <c:pt idx="7775">
                  <c:v>1922.9035370050753</c:v>
                </c:pt>
                <c:pt idx="7776">
                  <c:v>1882.5276097188798</c:v>
                </c:pt>
                <c:pt idx="7777">
                  <c:v>1838.7853394951974</c:v>
                </c:pt>
                <c:pt idx="7778">
                  <c:v>1906.0793928040086</c:v>
                </c:pt>
                <c:pt idx="7779">
                  <c:v>2150.0181279899271</c:v>
                </c:pt>
                <c:pt idx="7780">
                  <c:v>3376.4369193081247</c:v>
                </c:pt>
                <c:pt idx="7781">
                  <c:v>4646.5979808500051</c:v>
                </c:pt>
                <c:pt idx="7782">
                  <c:v>5910.0288800123672</c:v>
                </c:pt>
                <c:pt idx="7783">
                  <c:v>5319.530943451754</c:v>
                </c:pt>
                <c:pt idx="7784">
                  <c:v>4469.1104514907993</c:v>
                </c:pt>
                <c:pt idx="7785">
                  <c:v>3114.8362394299511</c:v>
                </c:pt>
                <c:pt idx="7786">
                  <c:v>3386.5283776342185</c:v>
                </c:pt>
                <c:pt idx="7787">
                  <c:v>3532.0507900600342</c:v>
                </c:pt>
                <c:pt idx="7788">
                  <c:v>3554.7647726539749</c:v>
                </c:pt>
                <c:pt idx="7789">
                  <c:v>4231.0590312022987</c:v>
                </c:pt>
                <c:pt idx="7790">
                  <c:v>4125.9150695581347</c:v>
                </c:pt>
                <c:pt idx="7791">
                  <c:v>4641.5484664437754</c:v>
                </c:pt>
                <c:pt idx="7792">
                  <c:v>4944.3704445856993</c:v>
                </c:pt>
                <c:pt idx="7793">
                  <c:v>5208.4946199192591</c:v>
                </c:pt>
                <c:pt idx="7794">
                  <c:v>5735.062322613092</c:v>
                </c:pt>
                <c:pt idx="7795">
                  <c:v>5375.0453199748172</c:v>
                </c:pt>
                <c:pt idx="7796">
                  <c:v>4490.9790631071846</c:v>
                </c:pt>
                <c:pt idx="7797">
                  <c:v>3182.1252457478517</c:v>
                </c:pt>
                <c:pt idx="7798">
                  <c:v>2172.7295870884122</c:v>
                </c:pt>
                <c:pt idx="7799">
                  <c:v>1813.5529084367804</c:v>
                </c:pt>
                <c:pt idx="7800">
                  <c:v>1772.3366571639408</c:v>
                </c:pt>
                <c:pt idx="7801">
                  <c:v>1766.4493422665223</c:v>
                </c:pt>
                <c:pt idx="7802">
                  <c:v>1770.6534856951973</c:v>
                </c:pt>
                <c:pt idx="7803">
                  <c:v>2023.0005077384656</c:v>
                </c:pt>
                <c:pt idx="7804">
                  <c:v>2563.8713826734343</c:v>
                </c:pt>
                <c:pt idx="7805">
                  <c:v>4538.9280002549967</c:v>
                </c:pt>
                <c:pt idx="7806">
                  <c:v>5430.5622199933359</c:v>
                </c:pt>
                <c:pt idx="7807">
                  <c:v>4794.6413652357533</c:v>
                </c:pt>
                <c:pt idx="7808">
                  <c:v>3610.2816726724941</c:v>
                </c:pt>
                <c:pt idx="7809">
                  <c:v>3191.3839505736682</c:v>
                </c:pt>
                <c:pt idx="7810">
                  <c:v>3605.2346817617195</c:v>
                </c:pt>
                <c:pt idx="7811">
                  <c:v>3818.0486240008913</c:v>
                </c:pt>
                <c:pt idx="7812">
                  <c:v>3890.3896682204772</c:v>
                </c:pt>
                <c:pt idx="7813">
                  <c:v>4255.4561852649831</c:v>
                </c:pt>
                <c:pt idx="7814">
                  <c:v>4231.9018786843981</c:v>
                </c:pt>
                <c:pt idx="7815">
                  <c:v>4485.9345956918651</c:v>
                </c:pt>
                <c:pt idx="7816">
                  <c:v>5256.4410335716175</c:v>
                </c:pt>
                <c:pt idx="7817">
                  <c:v>5125.2192698914805</c:v>
                </c:pt>
                <c:pt idx="7818">
                  <c:v>5230.3657550311009</c:v>
                </c:pt>
                <c:pt idx="7819">
                  <c:v>5228.6825835623586</c:v>
                </c:pt>
                <c:pt idx="7820">
                  <c:v>4013.2006215478082</c:v>
                </c:pt>
                <c:pt idx="7821">
                  <c:v>2890.2451439004867</c:v>
                </c:pt>
                <c:pt idx="7822">
                  <c:v>2085.2475701365029</c:v>
                </c:pt>
                <c:pt idx="7823">
                  <c:v>1708.4064232971602</c:v>
                </c:pt>
                <c:pt idx="7824">
                  <c:v>1522.5106070806041</c:v>
                </c:pt>
                <c:pt idx="7825">
                  <c:v>1555.3160480006381</c:v>
                </c:pt>
                <c:pt idx="7826">
                  <c:v>1673.9178109083828</c:v>
                </c:pt>
                <c:pt idx="7827">
                  <c:v>1997.7680766800488</c:v>
                </c:pt>
                <c:pt idx="7828">
                  <c:v>2752.2932178408328</c:v>
                </c:pt>
                <c:pt idx="7829">
                  <c:v>4410.2297320302478</c:v>
                </c:pt>
                <c:pt idx="7830">
                  <c:v>5216.9054302720651</c:v>
                </c:pt>
                <c:pt idx="7831">
                  <c:v>4514.5308461923132</c:v>
                </c:pt>
                <c:pt idx="7832">
                  <c:v>3553.0841246806867</c:v>
                </c:pt>
                <c:pt idx="7833">
                  <c:v>3467.2827557020655</c:v>
                </c:pt>
                <c:pt idx="7834">
                  <c:v>3654.0214194007212</c:v>
                </c:pt>
                <c:pt idx="7835">
                  <c:v>3733.0901025043695</c:v>
                </c:pt>
                <c:pt idx="7836">
                  <c:v>3648.1341045033023</c:v>
                </c:pt>
                <c:pt idx="7837">
                  <c:v>4117.5042592053287</c:v>
                </c:pt>
                <c:pt idx="7838">
                  <c:v>3974.5053422349001</c:v>
                </c:pt>
                <c:pt idx="7839">
                  <c:v>4163.7675013889429</c:v>
                </c:pt>
                <c:pt idx="7840">
                  <c:v>4471.6314234507299</c:v>
                </c:pt>
                <c:pt idx="7841">
                  <c:v>4903.9945172995031</c:v>
                </c:pt>
                <c:pt idx="7842">
                  <c:v>4779.5003925034289</c:v>
                </c:pt>
                <c:pt idx="7843">
                  <c:v>4460.6996411379923</c:v>
                </c:pt>
                <c:pt idx="7844">
                  <c:v>3791.9733454603752</c:v>
                </c:pt>
                <c:pt idx="7845">
                  <c:v>2783.4154872921235</c:v>
                </c:pt>
                <c:pt idx="7846">
                  <c:v>2223.1969727007013</c:v>
                </c:pt>
                <c:pt idx="7847">
                  <c:v>1865.7034655178131</c:v>
                </c:pt>
                <c:pt idx="7848">
                  <c:v>1694.1082980469364</c:v>
                </c:pt>
                <c:pt idx="7849">
                  <c:v>1647.8450558633219</c:v>
                </c:pt>
                <c:pt idx="7850">
                  <c:v>1651.2063518098976</c:v>
                </c:pt>
                <c:pt idx="7851">
                  <c:v>1813.5529084367804</c:v>
                </c:pt>
                <c:pt idx="7852">
                  <c:v>2252.6385941787044</c:v>
                </c:pt>
                <c:pt idx="7853">
                  <c:v>3686.8268603207553</c:v>
                </c:pt>
                <c:pt idx="7854">
                  <c:v>4629.7738366489375</c:v>
                </c:pt>
                <c:pt idx="7855">
                  <c:v>4422.0043618250857</c:v>
                </c:pt>
                <c:pt idx="7856">
                  <c:v>4052.7337013519045</c:v>
                </c:pt>
                <c:pt idx="7857">
                  <c:v>3992.1698104226107</c:v>
                </c:pt>
                <c:pt idx="7858">
                  <c:v>4039.2733765928692</c:v>
                </c:pt>
                <c:pt idx="7859">
                  <c:v>3774.3088772726646</c:v>
                </c:pt>
                <c:pt idx="7860">
                  <c:v>3911.4179558502196</c:v>
                </c:pt>
                <c:pt idx="7861">
                  <c:v>3998.0571253200296</c:v>
                </c:pt>
                <c:pt idx="7862">
                  <c:v>4024.9752513426447</c:v>
                </c:pt>
                <c:pt idx="7863">
                  <c:v>3992.1698104226107</c:v>
                </c:pt>
                <c:pt idx="7864">
                  <c:v>4249.5663468721095</c:v>
                </c:pt>
                <c:pt idx="7865">
                  <c:v>4368.1706332753092</c:v>
                </c:pt>
                <c:pt idx="7866">
                  <c:v>3845.8070740101507</c:v>
                </c:pt>
                <c:pt idx="7867">
                  <c:v>3529.5272946046471</c:v>
                </c:pt>
                <c:pt idx="7868">
                  <c:v>2980.2481328123281</c:v>
                </c:pt>
                <c:pt idx="7869">
                  <c:v>2293.0145214649001</c:v>
                </c:pt>
                <c:pt idx="7870">
                  <c:v>1943.0889771527181</c:v>
                </c:pt>
                <c:pt idx="7871">
                  <c:v>1867.3841134911008</c:v>
                </c:pt>
                <c:pt idx="7872">
                  <c:v>1515.7804447010863</c:v>
                </c:pt>
                <c:pt idx="7873">
                  <c:v>1375.3050231860448</c:v>
                </c:pt>
                <c:pt idx="7874">
                  <c:v>1439.2352570528253</c:v>
                </c:pt>
                <c:pt idx="7875">
                  <c:v>1590.6424608806039</c:v>
                </c:pt>
                <c:pt idx="7876">
                  <c:v>2023.8433552205649</c:v>
                </c:pt>
                <c:pt idx="7877">
                  <c:v>2659.7642099781488</c:v>
                </c:pt>
                <c:pt idx="7878">
                  <c:v>3099.6952666976281</c:v>
                </c:pt>
                <c:pt idx="7879">
                  <c:v>3767.5812383886023</c:v>
                </c:pt>
                <c:pt idx="7880">
                  <c:v>3689.3503557761419</c:v>
                </c:pt>
                <c:pt idx="7881">
                  <c:v>3879.452838916829</c:v>
                </c:pt>
                <c:pt idx="7882">
                  <c:v>4033.3860616954503</c:v>
                </c:pt>
                <c:pt idx="7883">
                  <c:v>3988.8059909805793</c:v>
                </c:pt>
                <c:pt idx="7884">
                  <c:v>3255.306613954082</c:v>
                </c:pt>
                <c:pt idx="7885">
                  <c:v>3311.6688849501561</c:v>
                </c:pt>
                <c:pt idx="7886">
                  <c:v>3589.2508615472971</c:v>
                </c:pt>
                <c:pt idx="7887">
                  <c:v>4102.3632864730052</c:v>
                </c:pt>
                <c:pt idx="7888">
                  <c:v>4246.2025274300777</c:v>
                </c:pt>
                <c:pt idx="7889">
                  <c:v>4294.989265069079</c:v>
                </c:pt>
                <c:pt idx="7890">
                  <c:v>4243.6790319746906</c:v>
                </c:pt>
                <c:pt idx="7891">
                  <c:v>3797.0178128756943</c:v>
                </c:pt>
                <c:pt idx="7892">
                  <c:v>3377.2772432947691</c:v>
                </c:pt>
                <c:pt idx="7893">
                  <c:v>2526.0189508426251</c:v>
                </c:pt>
                <c:pt idx="7894">
                  <c:v>1991.0379143005309</c:v>
                </c:pt>
                <c:pt idx="7895">
                  <c:v>1879.1637902768484</c:v>
                </c:pt>
                <c:pt idx="7896">
                  <c:v>1628.4948927114124</c:v>
                </c:pt>
                <c:pt idx="7897">
                  <c:v>1582.2291270323431</c:v>
                </c:pt>
                <c:pt idx="7898">
                  <c:v>1795.0481162624255</c:v>
                </c:pt>
                <c:pt idx="7899">
                  <c:v>2149.1752805078277</c:v>
                </c:pt>
                <c:pt idx="7900">
                  <c:v>3245.2151556279887</c:v>
                </c:pt>
                <c:pt idx="7901">
                  <c:v>4451.4434598076323</c:v>
                </c:pt>
                <c:pt idx="7902">
                  <c:v>5481.8724530877262</c:v>
                </c:pt>
                <c:pt idx="7903">
                  <c:v>4783.7045359321037</c:v>
                </c:pt>
                <c:pt idx="7904">
                  <c:v>3743.1866078213739</c:v>
                </c:pt>
                <c:pt idx="7905">
                  <c:v>3044.1758431836533</c:v>
                </c:pt>
                <c:pt idx="7906">
                  <c:v>2976.0414658881978</c:v>
                </c:pt>
                <c:pt idx="7907">
                  <c:v>3468.9659271708083</c:v>
                </c:pt>
                <c:pt idx="7908">
                  <c:v>3308.3050655081247</c:v>
                </c:pt>
                <c:pt idx="7909">
                  <c:v>3905.5281174573452</c:v>
                </c:pt>
                <c:pt idx="7910">
                  <c:v>3858.4245512870871</c:v>
                </c:pt>
                <c:pt idx="7911">
                  <c:v>4276.4844728947246</c:v>
                </c:pt>
                <c:pt idx="7912">
                  <c:v>4576.7804320858058</c:v>
                </c:pt>
                <c:pt idx="7913">
                  <c:v>4855.2052561650462</c:v>
                </c:pt>
                <c:pt idx="7914">
                  <c:v>4966.2365327066291</c:v>
                </c:pt>
                <c:pt idx="7915">
                  <c:v>4809.7823379680758</c:v>
                </c:pt>
                <c:pt idx="7916">
                  <c:v>3928.2421000512859</c:v>
                </c:pt>
                <c:pt idx="7917">
                  <c:v>2718.6449294386994</c:v>
                </c:pt>
                <c:pt idx="7918">
                  <c:v>1978.4204370235946</c:v>
                </c:pt>
                <c:pt idx="7919">
                  <c:v>1880.0041142634925</c:v>
                </c:pt>
                <c:pt idx="7920">
                  <c:v>1589.8021368939599</c:v>
                </c:pt>
                <c:pt idx="7921">
                  <c:v>1656.2533427206724</c:v>
                </c:pt>
                <c:pt idx="7922">
                  <c:v>1569.6141732508622</c:v>
                </c:pt>
                <c:pt idx="7923">
                  <c:v>2066.742777962148</c:v>
                </c:pt>
                <c:pt idx="7924">
                  <c:v>2647.1492561966679</c:v>
                </c:pt>
                <c:pt idx="7925">
                  <c:v>4519.5803605985438</c:v>
                </c:pt>
                <c:pt idx="7926">
                  <c:v>5481.8749765831808</c:v>
                </c:pt>
                <c:pt idx="7927">
                  <c:v>4819.8788432850806</c:v>
                </c:pt>
                <c:pt idx="7928">
                  <c:v>4014.040945534452</c:v>
                </c:pt>
                <c:pt idx="7929">
                  <c:v>3749.9142467054357</c:v>
                </c:pt>
                <c:pt idx="7930">
                  <c:v>4124.2318980893915</c:v>
                </c:pt>
                <c:pt idx="7931">
                  <c:v>4227.6952117602686</c:v>
                </c:pt>
                <c:pt idx="7932">
                  <c:v>4343.7760027080813</c:v>
                </c:pt>
                <c:pt idx="7933">
                  <c:v>4495.185730031315</c:v>
                </c:pt>
                <c:pt idx="7934">
                  <c:v>4522.9467035360303</c:v>
                </c:pt>
                <c:pt idx="7935">
                  <c:v>4743.3286086459084</c:v>
                </c:pt>
                <c:pt idx="7936">
                  <c:v>5165.5977206731322</c:v>
                </c:pt>
                <c:pt idx="7937">
                  <c:v>5439.8133543327867</c:v>
                </c:pt>
                <c:pt idx="7938">
                  <c:v>5621.5100741115784</c:v>
                </c:pt>
                <c:pt idx="7939">
                  <c:v>5578.6081278745396</c:v>
                </c:pt>
                <c:pt idx="7940">
                  <c:v>4826.6064821691425</c:v>
                </c:pt>
                <c:pt idx="7941">
                  <c:v>3508.4990069749051</c:v>
                </c:pt>
                <c:pt idx="7942">
                  <c:v>2395.6375111491329</c:v>
                </c:pt>
                <c:pt idx="7943">
                  <c:v>1881.6872857322358</c:v>
                </c:pt>
                <c:pt idx="7944">
                  <c:v>1904.3962213352656</c:v>
                </c:pt>
                <c:pt idx="7945">
                  <c:v>1829.536728651203</c:v>
                </c:pt>
                <c:pt idx="7946">
                  <c:v>1913.6524026656259</c:v>
                </c:pt>
                <c:pt idx="7947">
                  <c:v>2399.0038540866194</c:v>
                </c:pt>
                <c:pt idx="7948">
                  <c:v>3080.3476270411738</c:v>
                </c:pt>
                <c:pt idx="7949">
                  <c:v>4594.4449002735164</c:v>
                </c:pt>
                <c:pt idx="7950">
                  <c:v>5847.7818176143292</c:v>
                </c:pt>
                <c:pt idx="7951">
                  <c:v>5293.4506179203272</c:v>
                </c:pt>
                <c:pt idx="7952">
                  <c:v>4369.0134807574086</c:v>
                </c:pt>
                <c:pt idx="7953">
                  <c:v>3687.6697078028546</c:v>
                </c:pt>
                <c:pt idx="7954">
                  <c:v>4412.7532274856358</c:v>
                </c:pt>
                <c:pt idx="7955">
                  <c:v>4473.3171184149287</c:v>
                </c:pt>
                <c:pt idx="7956">
                  <c:v>4631.4544846222261</c:v>
                </c:pt>
                <c:pt idx="7957">
                  <c:v>5299.3404563131999</c:v>
                </c:pt>
                <c:pt idx="7958">
                  <c:v>5175.689178999226</c:v>
                </c:pt>
                <c:pt idx="7959">
                  <c:v>5165.5951971776767</c:v>
                </c:pt>
                <c:pt idx="7960">
                  <c:v>5821.7040155783588</c:v>
                </c:pt>
                <c:pt idx="7961">
                  <c:v>5886.4720499363284</c:v>
                </c:pt>
                <c:pt idx="7962">
                  <c:v>6016.0131656431759</c:v>
                </c:pt>
                <c:pt idx="7963">
                  <c:v>5771.2366299660698</c:v>
                </c:pt>
                <c:pt idx="7964">
                  <c:v>4885.4872016296931</c:v>
                </c:pt>
                <c:pt idx="7965">
                  <c:v>3270.4501101818605</c:v>
                </c:pt>
                <c:pt idx="7966">
                  <c:v>2312.3621611213543</c:v>
                </c:pt>
                <c:pt idx="7967">
                  <c:v>1972.5305986307208</c:v>
                </c:pt>
                <c:pt idx="7968">
                  <c:v>1886.7342766430102</c:v>
                </c:pt>
                <c:pt idx="7969">
                  <c:v>1959.0753208625963</c:v>
                </c:pt>
                <c:pt idx="7970">
                  <c:v>1992.7210857692744</c:v>
                </c:pt>
                <c:pt idx="7971">
                  <c:v>2535.2700851820755</c:v>
                </c:pt>
                <c:pt idx="7972">
                  <c:v>3625.4226454048171</c:v>
                </c:pt>
                <c:pt idx="7973">
                  <c:v>5181.576493896644</c:v>
                </c:pt>
                <c:pt idx="7974">
                  <c:v>6136.3006235151188</c:v>
                </c:pt>
                <c:pt idx="7975">
                  <c:v>6007.6023552903698</c:v>
                </c:pt>
                <c:pt idx="7976">
                  <c:v>5122.6957744360934</c:v>
                </c:pt>
                <c:pt idx="7977">
                  <c:v>3899.6433260553827</c:v>
                </c:pt>
                <c:pt idx="7978">
                  <c:v>3841.6029305814759</c:v>
                </c:pt>
                <c:pt idx="7979">
                  <c:v>4045.1632149857433</c:v>
                </c:pt>
                <c:pt idx="7980">
                  <c:v>3808.7974896614419</c:v>
                </c:pt>
                <c:pt idx="7981">
                  <c:v>5032.692785524252</c:v>
                </c:pt>
                <c:pt idx="7982">
                  <c:v>5024.2819751714469</c:v>
                </c:pt>
                <c:pt idx="7983">
                  <c:v>5407.0079134127518</c:v>
                </c:pt>
                <c:pt idx="7984">
                  <c:v>5944.514968905688</c:v>
                </c:pt>
                <c:pt idx="7985">
                  <c:v>6279.2970169900937</c:v>
                </c:pt>
                <c:pt idx="7986">
                  <c:v>6357.5278996025509</c:v>
                </c:pt>
                <c:pt idx="7987">
                  <c:v>6329.7669260978373</c:v>
                </c:pt>
                <c:pt idx="7988">
                  <c:v>5329.6249252733023</c:v>
                </c:pt>
                <c:pt idx="7989">
                  <c:v>3399.1483784066099</c:v>
                </c:pt>
                <c:pt idx="7990">
                  <c:v>2647.9895801833122</c:v>
                </c:pt>
                <c:pt idx="7991">
                  <c:v>2340.1231346260693</c:v>
                </c:pt>
                <c:pt idx="7992">
                  <c:v>2234.1338020043499</c:v>
                </c:pt>
                <c:pt idx="7993">
                  <c:v>1987.6740948584998</c:v>
                </c:pt>
                <c:pt idx="7994">
                  <c:v>2293.859892442455</c:v>
                </c:pt>
                <c:pt idx="7995">
                  <c:v>2673.222011241729</c:v>
                </c:pt>
                <c:pt idx="7996">
                  <c:v>3342.7886309059913</c:v>
                </c:pt>
                <c:pt idx="7997">
                  <c:v>5179.8933224279008</c:v>
                </c:pt>
                <c:pt idx="7998">
                  <c:v>6175.8337033192156</c:v>
                </c:pt>
                <c:pt idx="7999">
                  <c:v>6686.4201092940821</c:v>
                </c:pt>
                <c:pt idx="8000">
                  <c:v>5063.8125314800882</c:v>
                </c:pt>
                <c:pt idx="8001">
                  <c:v>3987.9656669939359</c:v>
                </c:pt>
                <c:pt idx="8002">
                  <c:v>4344.6188501901797</c:v>
                </c:pt>
                <c:pt idx="8003">
                  <c:v>4083.8559708031953</c:v>
                </c:pt>
                <c:pt idx="8004">
                  <c:v>4525.4676754959628</c:v>
                </c:pt>
                <c:pt idx="8005">
                  <c:v>5142.8812145837355</c:v>
                </c:pt>
                <c:pt idx="8006">
                  <c:v>5449.907336154336</c:v>
                </c:pt>
                <c:pt idx="8007">
                  <c:v>5772.9172779393566</c:v>
                </c:pt>
                <c:pt idx="8008">
                  <c:v>6532.489410010915</c:v>
                </c:pt>
                <c:pt idx="8009">
                  <c:v>6873.9990969793816</c:v>
                </c:pt>
                <c:pt idx="8010">
                  <c:v>6464.3525092200061</c:v>
                </c:pt>
                <c:pt idx="8011">
                  <c:v>6153.9650917028293</c:v>
                </c:pt>
                <c:pt idx="8012">
                  <c:v>5072.2258653283498</c:v>
                </c:pt>
                <c:pt idx="8013">
                  <c:v>3682.62271689208</c:v>
                </c:pt>
                <c:pt idx="8014">
                  <c:v>2952.4922062985243</c:v>
                </c:pt>
                <c:pt idx="8015">
                  <c:v>2175.2530825437993</c:v>
                </c:pt>
                <c:pt idx="8016">
                  <c:v>2047.3951383056942</c:v>
                </c:pt>
                <c:pt idx="8017">
                  <c:v>2194.6007222002531</c:v>
                </c:pt>
                <c:pt idx="8018">
                  <c:v>1905.2365453219095</c:v>
                </c:pt>
                <c:pt idx="8019">
                  <c:v>2621.0689306652412</c:v>
                </c:pt>
                <c:pt idx="8020">
                  <c:v>3231.7573543644085</c:v>
                </c:pt>
                <c:pt idx="8021">
                  <c:v>4919.1329665363719</c:v>
                </c:pt>
                <c:pt idx="8022">
                  <c:v>6317.1519723163556</c:v>
                </c:pt>
                <c:pt idx="8023">
                  <c:v>6057.2319404114714</c:v>
                </c:pt>
                <c:pt idx="8024">
                  <c:v>5576.9274799012519</c:v>
                </c:pt>
                <c:pt idx="8025">
                  <c:v>5109.2379731725132</c:v>
                </c:pt>
                <c:pt idx="8026">
                  <c:v>4851.8414367230143</c:v>
                </c:pt>
                <c:pt idx="8027">
                  <c:v>5036.8994524483833</c:v>
                </c:pt>
                <c:pt idx="8028">
                  <c:v>5124.3764224093811</c:v>
                </c:pt>
                <c:pt idx="8029">
                  <c:v>5063.8125314800882</c:v>
                </c:pt>
                <c:pt idx="8030">
                  <c:v>5207.6542959326152</c:v>
                </c:pt>
                <c:pt idx="8031">
                  <c:v>5645.8996576878963</c:v>
                </c:pt>
                <c:pt idx="8032">
                  <c:v>5676.1841266479978</c:v>
                </c:pt>
                <c:pt idx="8033">
                  <c:v>5771.2341064706143</c:v>
                </c:pt>
                <c:pt idx="8034">
                  <c:v>5935.2613110707834</c:v>
                </c:pt>
                <c:pt idx="8035">
                  <c:v>5463.3676609133709</c:v>
                </c:pt>
                <c:pt idx="8036">
                  <c:v>4810.6251854501752</c:v>
                </c:pt>
                <c:pt idx="8037">
                  <c:v>3638.8779231729422</c:v>
                </c:pt>
                <c:pt idx="8038">
                  <c:v>2948.2830158789379</c:v>
                </c:pt>
                <c:pt idx="8039">
                  <c:v>2369.5622326086168</c:v>
                </c:pt>
                <c:pt idx="8040">
                  <c:v>2356.9447553316804</c:v>
                </c:pt>
                <c:pt idx="8041">
                  <c:v>2191.2343792627667</c:v>
                </c:pt>
                <c:pt idx="8042">
                  <c:v>2157.5911378515443</c:v>
                </c:pt>
                <c:pt idx="8043">
                  <c:v>2538.6364281195615</c:v>
                </c:pt>
                <c:pt idx="8044">
                  <c:v>2960.0601691692304</c:v>
                </c:pt>
                <c:pt idx="8045">
                  <c:v>3677.5757259813058</c:v>
                </c:pt>
                <c:pt idx="8046">
                  <c:v>4890.5367160359237</c:v>
                </c:pt>
                <c:pt idx="8047">
                  <c:v>4960.3517413046657</c:v>
                </c:pt>
                <c:pt idx="8048">
                  <c:v>5088.2071620473162</c:v>
                </c:pt>
                <c:pt idx="8049">
                  <c:v>4870.3462288973697</c:v>
                </c:pt>
                <c:pt idx="8050">
                  <c:v>4312.6537332567905</c:v>
                </c:pt>
                <c:pt idx="8051">
                  <c:v>4316.0175526988223</c:v>
                </c:pt>
                <c:pt idx="8052">
                  <c:v>3873.5655240194105</c:v>
                </c:pt>
                <c:pt idx="8053">
                  <c:v>4504.4419113616759</c:v>
                </c:pt>
                <c:pt idx="8054">
                  <c:v>4219.2844014074626</c:v>
                </c:pt>
                <c:pt idx="8055">
                  <c:v>4838.3811119639804</c:v>
                </c:pt>
                <c:pt idx="8056">
                  <c:v>5286.7255025317199</c:v>
                </c:pt>
                <c:pt idx="8057">
                  <c:v>5248.8705472054562</c:v>
                </c:pt>
                <c:pt idx="8058">
                  <c:v>5329.6224017778477</c:v>
                </c:pt>
                <c:pt idx="8059">
                  <c:v>5033.5331095108959</c:v>
                </c:pt>
                <c:pt idx="8060">
                  <c:v>3963.5710364267075</c:v>
                </c:pt>
                <c:pt idx="8061">
                  <c:v>2957.5366737138429</c:v>
                </c:pt>
                <c:pt idx="8062">
                  <c:v>2152.5416234453141</c:v>
                </c:pt>
                <c:pt idx="8063">
                  <c:v>1833.7433955753338</c:v>
                </c:pt>
                <c:pt idx="8064">
                  <c:v>1792.5220973115831</c:v>
                </c:pt>
                <c:pt idx="8065">
                  <c:v>1726.070891484871</c:v>
                </c:pt>
                <c:pt idx="8066">
                  <c:v>1723.5473960294837</c:v>
                </c:pt>
                <c:pt idx="8067">
                  <c:v>2272.8290813172575</c:v>
                </c:pt>
                <c:pt idx="8068">
                  <c:v>3217.4567056187288</c:v>
                </c:pt>
                <c:pt idx="8069">
                  <c:v>5042.7817203548902</c:v>
                </c:pt>
                <c:pt idx="8070">
                  <c:v>5859.5589709046235</c:v>
                </c:pt>
                <c:pt idx="8071">
                  <c:v>4809.7823379680758</c:v>
                </c:pt>
                <c:pt idx="8072">
                  <c:v>4532.1953143800238</c:v>
                </c:pt>
                <c:pt idx="8073">
                  <c:v>3484.1068999031322</c:v>
                </c:pt>
                <c:pt idx="8074">
                  <c:v>4300.876579966498</c:v>
                </c:pt>
                <c:pt idx="8075">
                  <c:v>4180.5891220945541</c:v>
                </c:pt>
                <c:pt idx="8076">
                  <c:v>4363.123642364535</c:v>
                </c:pt>
                <c:pt idx="8077">
                  <c:v>5082.3198471498981</c:v>
                </c:pt>
                <c:pt idx="8078">
                  <c:v>4925.0228049292446</c:v>
                </c:pt>
                <c:pt idx="8079">
                  <c:v>5172.3253595571932</c:v>
                </c:pt>
                <c:pt idx="8080">
                  <c:v>5415.4212472610134</c:v>
                </c:pt>
                <c:pt idx="8081">
                  <c:v>5902.4533466552939</c:v>
                </c:pt>
                <c:pt idx="8082">
                  <c:v>6102.6523351129872</c:v>
                </c:pt>
                <c:pt idx="8083">
                  <c:v>5675.3412791658984</c:v>
                </c:pt>
                <c:pt idx="8084">
                  <c:v>4499.3949204509017</c:v>
                </c:pt>
                <c:pt idx="8085">
                  <c:v>3004.6427633795565</c:v>
                </c:pt>
                <c:pt idx="8086">
                  <c:v>2244.2277838258988</c:v>
                </c:pt>
                <c:pt idx="8087">
                  <c:v>1824.4872142449733</c:v>
                </c:pt>
                <c:pt idx="8088">
                  <c:v>1842.1516824326839</c:v>
                </c:pt>
                <c:pt idx="8089">
                  <c:v>1804.3017740973307</c:v>
                </c:pt>
                <c:pt idx="8090">
                  <c:v>1830.3770526378471</c:v>
                </c:pt>
                <c:pt idx="8091">
                  <c:v>2340.9634586127131</c:v>
                </c:pt>
                <c:pt idx="8092">
                  <c:v>3035.7675563263028</c:v>
                </c:pt>
                <c:pt idx="8093">
                  <c:v>5120.1748024761628</c:v>
                </c:pt>
                <c:pt idx="8094">
                  <c:v>6265.836692231057</c:v>
                </c:pt>
                <c:pt idx="8095">
                  <c:v>5122.6982979315499</c:v>
                </c:pt>
                <c:pt idx="8096">
                  <c:v>4200.7770857376527</c:v>
                </c:pt>
                <c:pt idx="8097">
                  <c:v>3751.5948946787239</c:v>
                </c:pt>
                <c:pt idx="8098">
                  <c:v>3574.1098888149731</c:v>
                </c:pt>
                <c:pt idx="8099">
                  <c:v>3482.4237284343885</c:v>
                </c:pt>
                <c:pt idx="8100">
                  <c:v>3679.2563739545931</c:v>
                </c:pt>
                <c:pt idx="8101">
                  <c:v>4076.285484437034</c:v>
                </c:pt>
                <c:pt idx="8102">
                  <c:v>4030.8650897355187</c:v>
                </c:pt>
                <c:pt idx="8103">
                  <c:v>4789.5943743249782</c:v>
                </c:pt>
                <c:pt idx="8104">
                  <c:v>5184.9428368341305</c:v>
                </c:pt>
                <c:pt idx="8105">
                  <c:v>5804.8823948727468</c:v>
                </c:pt>
                <c:pt idx="8106">
                  <c:v>6003.3956883662404</c:v>
                </c:pt>
                <c:pt idx="8107">
                  <c:v>5533.1826861821155</c:v>
                </c:pt>
                <c:pt idx="8108">
                  <c:v>4687.8142321228443</c:v>
                </c:pt>
                <c:pt idx="8109">
                  <c:v>2995.3916290401071</c:v>
                </c:pt>
                <c:pt idx="8110">
                  <c:v>2372.9260520506477</c:v>
                </c:pt>
                <c:pt idx="8111">
                  <c:v>1986.8337708718559</c:v>
                </c:pt>
                <c:pt idx="8112">
                  <c:v>1842.1516824326839</c:v>
                </c:pt>
                <c:pt idx="8113">
                  <c:v>1837.9475390040088</c:v>
                </c:pt>
                <c:pt idx="8114">
                  <c:v>1808.5059175260058</c:v>
                </c:pt>
                <c:pt idx="8115">
                  <c:v>2375.4495475060348</c:v>
                </c:pt>
                <c:pt idx="8116">
                  <c:v>3340.2676589460593</c:v>
                </c:pt>
                <c:pt idx="8117">
                  <c:v>5034.3759569929962</c:v>
                </c:pt>
                <c:pt idx="8118">
                  <c:v>6312.1049814055805</c:v>
                </c:pt>
                <c:pt idx="8119">
                  <c:v>5099.1439913509648</c:v>
                </c:pt>
                <c:pt idx="8120">
                  <c:v>4292.4657696136919</c:v>
                </c:pt>
                <c:pt idx="8121">
                  <c:v>3851.6943889075696</c:v>
                </c:pt>
                <c:pt idx="8122">
                  <c:v>3711.2214908879837</c:v>
                </c:pt>
                <c:pt idx="8123">
                  <c:v>3299.0488841777646</c:v>
                </c:pt>
                <c:pt idx="8124">
                  <c:v>3522.7996557205847</c:v>
                </c:pt>
                <c:pt idx="8125">
                  <c:v>4257.1368332382708</c:v>
                </c:pt>
                <c:pt idx="8126">
                  <c:v>4393.405587829182</c:v>
                </c:pt>
                <c:pt idx="8127">
                  <c:v>4823.2426627271116</c:v>
                </c:pt>
                <c:pt idx="8128">
                  <c:v>5021.7559562206043</c:v>
                </c:pt>
                <c:pt idx="8129">
                  <c:v>5636.6485233484455</c:v>
                </c:pt>
                <c:pt idx="8130">
                  <c:v>5784.6919077341945</c:v>
                </c:pt>
                <c:pt idx="8131">
                  <c:v>5572.7182894816669</c:v>
                </c:pt>
                <c:pt idx="8132">
                  <c:v>4519.5778371030874</c:v>
                </c:pt>
                <c:pt idx="8133">
                  <c:v>3039.1313757683342</c:v>
                </c:pt>
                <c:pt idx="8134">
                  <c:v>2293.0170449603556</c:v>
                </c:pt>
                <c:pt idx="8135">
                  <c:v>1880.8444382501364</c:v>
                </c:pt>
                <c:pt idx="8136">
                  <c:v>1810.1865654992937</c:v>
                </c:pt>
                <c:pt idx="8137">
                  <c:v>1801.7757551464881</c:v>
                </c:pt>
                <c:pt idx="8138">
                  <c:v>1845.515501874715</c:v>
                </c:pt>
                <c:pt idx="8139">
                  <c:v>2131.5133358155722</c:v>
                </c:pt>
                <c:pt idx="8140">
                  <c:v>2870.8975042440329</c:v>
                </c:pt>
                <c:pt idx="8141">
                  <c:v>4721.459997029523</c:v>
                </c:pt>
                <c:pt idx="8142">
                  <c:v>5752.7267908008043</c:v>
                </c:pt>
                <c:pt idx="8143">
                  <c:v>4790.4346983116229</c:v>
                </c:pt>
                <c:pt idx="8144">
                  <c:v>4087.2223137406822</c:v>
                </c:pt>
                <c:pt idx="8145">
                  <c:v>3362.9791180445445</c:v>
                </c:pt>
                <c:pt idx="8146">
                  <c:v>3457.1887738805167</c:v>
                </c:pt>
                <c:pt idx="8147">
                  <c:v>3400.8315498753527</c:v>
                </c:pt>
                <c:pt idx="8148">
                  <c:v>3304.0983985839939</c:v>
                </c:pt>
                <c:pt idx="8149">
                  <c:v>4636.5014755330012</c:v>
                </c:pt>
                <c:pt idx="8150">
                  <c:v>4485.0942717052212</c:v>
                </c:pt>
                <c:pt idx="8151">
                  <c:v>5094.9373244268336</c:v>
                </c:pt>
                <c:pt idx="8152">
                  <c:v>5461.6870129400832</c:v>
                </c:pt>
                <c:pt idx="8153">
                  <c:v>5747.6823233854839</c:v>
                </c:pt>
                <c:pt idx="8154">
                  <c:v>5962.1794370933994</c:v>
                </c:pt>
                <c:pt idx="8155">
                  <c:v>5422.1514096405308</c:v>
                </c:pt>
                <c:pt idx="8156">
                  <c:v>4254.6108142874282</c:v>
                </c:pt>
                <c:pt idx="8157">
                  <c:v>3391.5778920404482</c:v>
                </c:pt>
                <c:pt idx="8158">
                  <c:v>2573.9653644949831</c:v>
                </c:pt>
                <c:pt idx="8159">
                  <c:v>2040.6674994216316</c:v>
                </c:pt>
                <c:pt idx="8160">
                  <c:v>1925.4245089650074</c:v>
                </c:pt>
                <c:pt idx="8161">
                  <c:v>1874.116799366074</c:v>
                </c:pt>
                <c:pt idx="8162">
                  <c:v>1928.7933753979496</c:v>
                </c:pt>
                <c:pt idx="8163">
                  <c:v>2327.5031338536774</c:v>
                </c:pt>
                <c:pt idx="8164">
                  <c:v>3178.7639498012763</c:v>
                </c:pt>
                <c:pt idx="8165">
                  <c:v>4886.3275256163379</c:v>
                </c:pt>
                <c:pt idx="8166">
                  <c:v>5897.4114027354317</c:v>
                </c:pt>
                <c:pt idx="8167">
                  <c:v>5284.1994835808773</c:v>
                </c:pt>
                <c:pt idx="8168">
                  <c:v>4290.7825981449496</c:v>
                </c:pt>
                <c:pt idx="8169">
                  <c:v>3781.8768401433708</c:v>
                </c:pt>
                <c:pt idx="8170">
                  <c:v>3768.4190388797906</c:v>
                </c:pt>
                <c:pt idx="8171">
                  <c:v>3367.1857849686753</c:v>
                </c:pt>
                <c:pt idx="8172">
                  <c:v>3510.1821784436484</c:v>
                </c:pt>
                <c:pt idx="8173">
                  <c:v>3850.8540649209253</c:v>
                </c:pt>
                <c:pt idx="8174">
                  <c:v>3533.7339615287779</c:v>
                </c:pt>
                <c:pt idx="8175">
                  <c:v>4453.9669552630194</c:v>
                </c:pt>
                <c:pt idx="8176">
                  <c:v>5452.4333551051777</c:v>
                </c:pt>
                <c:pt idx="8177">
                  <c:v>5666.0901448264476</c:v>
                </c:pt>
                <c:pt idx="8178">
                  <c:v>5761.9829721311635</c:v>
                </c:pt>
                <c:pt idx="8179">
                  <c:v>5336.3525641573642</c:v>
                </c:pt>
                <c:pt idx="8180">
                  <c:v>4367.3303092886654</c:v>
                </c:pt>
                <c:pt idx="8181">
                  <c:v>2921.3674133517779</c:v>
                </c:pt>
                <c:pt idx="8182">
                  <c:v>2107.1187052483438</c:v>
                </c:pt>
                <c:pt idx="8183">
                  <c:v>1860.658998102494</c:v>
                </c:pt>
                <c:pt idx="8184">
                  <c:v>1826.1703857137165</c:v>
                </c:pt>
                <c:pt idx="8185">
                  <c:v>1724.3877200161276</c:v>
                </c:pt>
                <c:pt idx="8186">
                  <c:v>1877.4831423035607</c:v>
                </c:pt>
                <c:pt idx="8187">
                  <c:v>2218.1525052853826</c:v>
                </c:pt>
                <c:pt idx="8188">
                  <c:v>2560.5075632314029</c:v>
                </c:pt>
                <c:pt idx="8189">
                  <c:v>3744.8697792901171</c:v>
                </c:pt>
                <c:pt idx="8190">
                  <c:v>4219.2844014074626</c:v>
                </c:pt>
                <c:pt idx="8191">
                  <c:v>4836.7004639906909</c:v>
                </c:pt>
                <c:pt idx="8192">
                  <c:v>4665.9430970110034</c:v>
                </c:pt>
                <c:pt idx="8193">
                  <c:v>4495.185730031315</c:v>
                </c:pt>
                <c:pt idx="8194">
                  <c:v>4246.2025274300777</c:v>
                </c:pt>
                <c:pt idx="8195">
                  <c:v>4373.2176241860834</c:v>
                </c:pt>
                <c:pt idx="8196">
                  <c:v>4291.6254456270481</c:v>
                </c:pt>
                <c:pt idx="8197">
                  <c:v>3890.3871447250217</c:v>
                </c:pt>
                <c:pt idx="8198">
                  <c:v>3860.1077227558303</c:v>
                </c:pt>
                <c:pt idx="8199">
                  <c:v>3982.9161525877057</c:v>
                </c:pt>
                <c:pt idx="8200">
                  <c:v>4519.5828840939994</c:v>
                </c:pt>
                <c:pt idx="8201">
                  <c:v>4118.3471066874281</c:v>
                </c:pt>
                <c:pt idx="8202">
                  <c:v>4244.5168324658789</c:v>
                </c:pt>
                <c:pt idx="8203">
                  <c:v>4088.0626377273261</c:v>
                </c:pt>
                <c:pt idx="8204">
                  <c:v>3511.0250259257477</c:v>
                </c:pt>
                <c:pt idx="8205">
                  <c:v>2688.3629839740529</c:v>
                </c:pt>
                <c:pt idx="8206">
                  <c:v>2080.2005792257282</c:v>
                </c:pt>
                <c:pt idx="8207">
                  <c:v>2013.7518968944714</c:v>
                </c:pt>
                <c:pt idx="8208">
                  <c:v>1867.3866369865561</c:v>
                </c:pt>
                <c:pt idx="8209">
                  <c:v>1887.5746006296542</c:v>
                </c:pt>
                <c:pt idx="8210">
                  <c:v>1906.0793928040086</c:v>
                </c:pt>
                <c:pt idx="8211">
                  <c:v>2099.548218882182</c:v>
                </c:pt>
                <c:pt idx="8212">
                  <c:v>2943.2360249681637</c:v>
                </c:pt>
                <c:pt idx="8213">
                  <c:v>3081.1879510278177</c:v>
                </c:pt>
                <c:pt idx="8214">
                  <c:v>4093.1096286381003</c:v>
                </c:pt>
                <c:pt idx="8215">
                  <c:v>4357.2363274671161</c:v>
                </c:pt>
                <c:pt idx="8216">
                  <c:v>3789.4498500049881</c:v>
                </c:pt>
                <c:pt idx="8217">
                  <c:v>3460.5525933225476</c:v>
                </c:pt>
                <c:pt idx="8218">
                  <c:v>3125.7680217426887</c:v>
                </c:pt>
                <c:pt idx="8219">
                  <c:v>2955.0157017539113</c:v>
                </c:pt>
                <c:pt idx="8220">
                  <c:v>3264.5627952844425</c:v>
                </c:pt>
                <c:pt idx="8221">
                  <c:v>3166.9893200064394</c:v>
                </c:pt>
                <c:pt idx="8222">
                  <c:v>3042.4951952103656</c:v>
                </c:pt>
                <c:pt idx="8223">
                  <c:v>3536.25998047962</c:v>
                </c:pt>
                <c:pt idx="8224">
                  <c:v>4368.1706332753092</c:v>
                </c:pt>
                <c:pt idx="8225">
                  <c:v>4055.2546733118365</c:v>
                </c:pt>
                <c:pt idx="8226">
                  <c:v>4363.1261658599906</c:v>
                </c:pt>
                <c:pt idx="8227">
                  <c:v>4421.1640378384409</c:v>
                </c:pt>
                <c:pt idx="8228">
                  <c:v>3572.4292408416854</c:v>
                </c:pt>
                <c:pt idx="8229">
                  <c:v>2727.0582632869605</c:v>
                </c:pt>
                <c:pt idx="8230">
                  <c:v>2249.2772982321285</c:v>
                </c:pt>
                <c:pt idx="8231">
                  <c:v>2134.8771552576036</c:v>
                </c:pt>
                <c:pt idx="8232">
                  <c:v>2118.8933350431807</c:v>
                </c:pt>
                <c:pt idx="8233">
                  <c:v>2139.9241461683782</c:v>
                </c:pt>
                <c:pt idx="8234">
                  <c:v>2331.7098007778081</c:v>
                </c:pt>
                <c:pt idx="8235">
                  <c:v>2698.4544423001462</c:v>
                </c:pt>
                <c:pt idx="8236">
                  <c:v>3315.8730283788309</c:v>
                </c:pt>
                <c:pt idx="8237">
                  <c:v>5074.7518842791924</c:v>
                </c:pt>
                <c:pt idx="8238">
                  <c:v>5926.0076532358798</c:v>
                </c:pt>
                <c:pt idx="8239">
                  <c:v>4581.8274229965809</c:v>
                </c:pt>
                <c:pt idx="8240">
                  <c:v>3785.2457065763128</c:v>
                </c:pt>
                <c:pt idx="8241">
                  <c:v>3249.421822552119</c:v>
                </c:pt>
                <c:pt idx="8242">
                  <c:v>3491.674862773838</c:v>
                </c:pt>
                <c:pt idx="8243">
                  <c:v>3950.1107116676717</c:v>
                </c:pt>
                <c:pt idx="8244">
                  <c:v>4102.3632864730052</c:v>
                </c:pt>
                <c:pt idx="8245">
                  <c:v>4469.9507754774431</c:v>
                </c:pt>
                <c:pt idx="8246">
                  <c:v>4075.4451604503897</c:v>
                </c:pt>
                <c:pt idx="8247">
                  <c:v>4710.5231677258744</c:v>
                </c:pt>
                <c:pt idx="8248">
                  <c:v>5580.2887758478282</c:v>
                </c:pt>
                <c:pt idx="8249">
                  <c:v>5917.5968428830729</c:v>
                </c:pt>
                <c:pt idx="8250">
                  <c:v>5600.4792629863796</c:v>
                </c:pt>
                <c:pt idx="8251">
                  <c:v>5428.8790485245936</c:v>
                </c:pt>
                <c:pt idx="8252">
                  <c:v>4687.8117086273896</c:v>
                </c:pt>
                <c:pt idx="8253">
                  <c:v>2902.0197736953237</c:v>
                </c:pt>
                <c:pt idx="8254">
                  <c:v>2146.6517850524406</c:v>
                </c:pt>
                <c:pt idx="8255">
                  <c:v>2019.6392117918899</c:v>
                </c:pt>
                <c:pt idx="8256">
                  <c:v>1895.9854109824598</c:v>
                </c:pt>
                <c:pt idx="8257">
                  <c:v>1948.9788155455919</c:v>
                </c:pt>
                <c:pt idx="8258">
                  <c:v>2000.2915721354361</c:v>
                </c:pt>
                <c:pt idx="8259">
                  <c:v>2349.3767924609742</c:v>
                </c:pt>
                <c:pt idx="8260">
                  <c:v>3449.62081100981</c:v>
                </c:pt>
                <c:pt idx="8261">
                  <c:v>4922.4993094738575</c:v>
                </c:pt>
                <c:pt idx="8262">
                  <c:v>5487.7597679851442</c:v>
                </c:pt>
                <c:pt idx="8263">
                  <c:v>6928.6781965067112</c:v>
                </c:pt>
                <c:pt idx="8264">
                  <c:v>5592.9087766202183</c:v>
                </c:pt>
                <c:pt idx="8265">
                  <c:v>4505.2797118528651</c:v>
                </c:pt>
                <c:pt idx="8266">
                  <c:v>4114.1404397632978</c:v>
                </c:pt>
                <c:pt idx="8267">
                  <c:v>3971.1389992974136</c:v>
                </c:pt>
                <c:pt idx="8268">
                  <c:v>4051.0505298831613</c:v>
                </c:pt>
                <c:pt idx="8269">
                  <c:v>4602.0153866396786</c:v>
                </c:pt>
                <c:pt idx="8270">
                  <c:v>4166.2935203397865</c:v>
                </c:pt>
                <c:pt idx="8271">
                  <c:v>5395.2358071133704</c:v>
                </c:pt>
                <c:pt idx="8272">
                  <c:v>6314.6284768609685</c:v>
                </c:pt>
                <c:pt idx="8273">
                  <c:v>6094.2415247601803</c:v>
                </c:pt>
                <c:pt idx="8274">
                  <c:v>7112.8933647499798</c:v>
                </c:pt>
                <c:pt idx="8275">
                  <c:v>6215.3718301142244</c:v>
                </c:pt>
                <c:pt idx="8276">
                  <c:v>5013.3451458677973</c:v>
                </c:pt>
                <c:pt idx="8277">
                  <c:v>3338.5844874773161</c:v>
                </c:pt>
                <c:pt idx="8278">
                  <c:v>2557.9815442805598</c:v>
                </c:pt>
                <c:pt idx="8279">
                  <c:v>2063.3789585201171</c:v>
                </c:pt>
                <c:pt idx="8280">
                  <c:v>1942.2511766615296</c:v>
                </c:pt>
                <c:pt idx="8281">
                  <c:v>2001.9747436041791</c:v>
                </c:pt>
                <c:pt idx="8282">
                  <c:v>2270.3055858618704</c:v>
                </c:pt>
                <c:pt idx="8283">
                  <c:v>2764.9106951177691</c:v>
                </c:pt>
                <c:pt idx="8284">
                  <c:v>3774.3063537772091</c:v>
                </c:pt>
                <c:pt idx="8285">
                  <c:v>5576.082108923697</c:v>
                </c:pt>
                <c:pt idx="8286">
                  <c:v>7352.6254330117681</c:v>
                </c:pt>
                <c:pt idx="8287">
                  <c:v>6124.5234702248272</c:v>
                </c:pt>
                <c:pt idx="8288">
                  <c:v>5025.9626231447346</c:v>
                </c:pt>
                <c:pt idx="8289">
                  <c:v>4228.5380592423671</c:v>
                </c:pt>
                <c:pt idx="8290">
                  <c:v>4139.3753943171705</c:v>
                </c:pt>
                <c:pt idx="8291">
                  <c:v>3974.5053422349001</c:v>
                </c:pt>
                <c:pt idx="8292">
                  <c:v>4583.5080709698696</c:v>
                </c:pt>
                <c:pt idx="8293">
                  <c:v>5017.5492892964739</c:v>
                </c:pt>
                <c:pt idx="8294">
                  <c:v>5047.8337582565764</c:v>
                </c:pt>
                <c:pt idx="8295">
                  <c:v>5689.641927911578</c:v>
                </c:pt>
                <c:pt idx="8296">
                  <c:v>6432.3899157820697</c:v>
                </c:pt>
                <c:pt idx="8297">
                  <c:v>6909.3305568502583</c:v>
                </c:pt>
                <c:pt idx="8298">
                  <c:v>6777.2684691834775</c:v>
                </c:pt>
                <c:pt idx="8299">
                  <c:v>6128.727613653502</c:v>
                </c:pt>
                <c:pt idx="8300">
                  <c:v>4903.1516698174037</c:v>
                </c:pt>
                <c:pt idx="8301">
                  <c:v>3601.8683388242325</c:v>
                </c:pt>
                <c:pt idx="8302">
                  <c:v>2597.5171475801121</c:v>
                </c:pt>
                <c:pt idx="8303">
                  <c:v>2008.704905983697</c:v>
                </c:pt>
                <c:pt idx="8304">
                  <c:v>1909.4457357414954</c:v>
                </c:pt>
                <c:pt idx="8305">
                  <c:v>2093.6609039847635</c:v>
                </c:pt>
                <c:pt idx="8306">
                  <c:v>2310.6789896526107</c:v>
                </c:pt>
                <c:pt idx="8307">
                  <c:v>2767.4341905731567</c:v>
                </c:pt>
                <c:pt idx="8308">
                  <c:v>3673.369059057175</c:v>
                </c:pt>
                <c:pt idx="8309">
                  <c:v>5560.1008122047306</c:v>
                </c:pt>
                <c:pt idx="8310">
                  <c:v>7240.7487854926303</c:v>
                </c:pt>
                <c:pt idx="8311">
                  <c:v>6352.478385196323</c:v>
                </c:pt>
                <c:pt idx="8312">
                  <c:v>5820.8636915917141</c:v>
                </c:pt>
                <c:pt idx="8313">
                  <c:v>5290.9271224649392</c:v>
                </c:pt>
                <c:pt idx="8314">
                  <c:v>5788.0582506716801</c:v>
                </c:pt>
                <c:pt idx="8315">
                  <c:v>5926.8505007179783</c:v>
                </c:pt>
                <c:pt idx="8316">
                  <c:v>5897.4088792399752</c:v>
                </c:pt>
                <c:pt idx="8317">
                  <c:v>6585.480291078592</c:v>
                </c:pt>
                <c:pt idx="8318">
                  <c:v>6893.3467366358354</c:v>
                </c:pt>
                <c:pt idx="8319">
                  <c:v>6594.7364724089521</c:v>
                </c:pt>
                <c:pt idx="8320">
                  <c:v>7043.0758159857824</c:v>
                </c:pt>
                <c:pt idx="8321">
                  <c:v>7599.9254641442631</c:v>
                </c:pt>
                <c:pt idx="8322">
                  <c:v>7457.7719181513885</c:v>
                </c:pt>
                <c:pt idx="8323">
                  <c:v>6942.9788452523917</c:v>
                </c:pt>
                <c:pt idx="8324">
                  <c:v>5919.280014351817</c:v>
                </c:pt>
                <c:pt idx="8325">
                  <c:v>4090.5861331827132</c:v>
                </c:pt>
                <c:pt idx="8326">
                  <c:v>2759.8637042069945</c:v>
                </c:pt>
                <c:pt idx="8327">
                  <c:v>2300.5850078310618</c:v>
                </c:pt>
                <c:pt idx="8328">
                  <c:v>2290.491026009513</c:v>
                </c:pt>
                <c:pt idx="8329">
                  <c:v>2129.830164346829</c:v>
                </c:pt>
                <c:pt idx="8330">
                  <c:v>2546.2069144857237</c:v>
                </c:pt>
                <c:pt idx="8331">
                  <c:v>3129.1343646801752</c:v>
                </c:pt>
                <c:pt idx="8332">
                  <c:v>4369.010957261954</c:v>
                </c:pt>
                <c:pt idx="8333">
                  <c:v>5951.2400842942961</c:v>
                </c:pt>
                <c:pt idx="8334">
                  <c:v>7658.8061836048118</c:v>
                </c:pt>
                <c:pt idx="8335">
                  <c:v>7046.442158923267</c:v>
                </c:pt>
                <c:pt idx="8336">
                  <c:v>6566.1351749175938</c:v>
                </c:pt>
                <c:pt idx="8337">
                  <c:v>5733.3816746398052</c:v>
                </c:pt>
                <c:pt idx="8338">
                  <c:v>6110.2253449746013</c:v>
                </c:pt>
                <c:pt idx="8339">
                  <c:v>6408.8406561923966</c:v>
                </c:pt>
                <c:pt idx="8340">
                  <c:v>6264.9988917398678</c:v>
                </c:pt>
                <c:pt idx="8341">
                  <c:v>6810.9142340901562</c:v>
                </c:pt>
                <c:pt idx="8342">
                  <c:v>6920.2648626584514</c:v>
                </c:pt>
                <c:pt idx="8343">
                  <c:v>7064.1041036155239</c:v>
                </c:pt>
                <c:pt idx="8344">
                  <c:v>7472.0700434016117</c:v>
                </c:pt>
                <c:pt idx="8345">
                  <c:v>8450.3459561052168</c:v>
                </c:pt>
                <c:pt idx="8346">
                  <c:v>8139.9560150925863</c:v>
                </c:pt>
                <c:pt idx="8347">
                  <c:v>6709.9769393701217</c:v>
                </c:pt>
                <c:pt idx="8348">
                  <c:v>5755.2528097516461</c:v>
                </c:pt>
                <c:pt idx="8349">
                  <c:v>4400.9760741953432</c:v>
                </c:pt>
                <c:pt idx="8350">
                  <c:v>3055.9529964739459</c:v>
                </c:pt>
                <c:pt idx="8351">
                  <c:v>2568.0755261021095</c:v>
                </c:pt>
                <c:pt idx="8352">
                  <c:v>2542.8405715482368</c:v>
                </c:pt>
                <c:pt idx="8353">
                  <c:v>2646.3038852191139</c:v>
                </c:pt>
                <c:pt idx="8354">
                  <c:v>2842.2962067526742</c:v>
                </c:pt>
                <c:pt idx="8355">
                  <c:v>3022.3072315672675</c:v>
                </c:pt>
                <c:pt idx="8356">
                  <c:v>3971.9793232840575</c:v>
                </c:pt>
                <c:pt idx="8357">
                  <c:v>5844.4154746768436</c:v>
                </c:pt>
                <c:pt idx="8358">
                  <c:v>7260.936749135728</c:v>
                </c:pt>
                <c:pt idx="8359">
                  <c:v>7434.2176115708035</c:v>
                </c:pt>
                <c:pt idx="8360">
                  <c:v>6545.1094107833078</c:v>
                </c:pt>
                <c:pt idx="8361">
                  <c:v>6456.782022853843</c:v>
                </c:pt>
                <c:pt idx="8362">
                  <c:v>6789.8834229649583</c:v>
                </c:pt>
                <c:pt idx="8363">
                  <c:v>6814.2780535321881</c:v>
                </c:pt>
                <c:pt idx="8364">
                  <c:v>6561.9285079934634</c:v>
                </c:pt>
                <c:pt idx="8365">
                  <c:v>6620.8117509494687</c:v>
                </c:pt>
                <c:pt idx="8366">
                  <c:v>6782.3154600942526</c:v>
                </c:pt>
                <c:pt idx="8367">
                  <c:v>7030.4583387088451</c:v>
                </c:pt>
                <c:pt idx="8368">
                  <c:v>7367.7638822486369</c:v>
                </c:pt>
                <c:pt idx="8369">
                  <c:v>7404.7759900928013</c:v>
                </c:pt>
                <c:pt idx="8370">
                  <c:v>6450.8972314518796</c:v>
                </c:pt>
                <c:pt idx="8371">
                  <c:v>6305.374819026064</c:v>
                </c:pt>
                <c:pt idx="8372">
                  <c:v>5231.2060790177447</c:v>
                </c:pt>
                <c:pt idx="8373">
                  <c:v>3934.9672154398927</c:v>
                </c:pt>
                <c:pt idx="8374">
                  <c:v>3260.3561283603117</c:v>
                </c:pt>
                <c:pt idx="8375">
                  <c:v>2775.0021534438629</c:v>
                </c:pt>
                <c:pt idx="8376">
                  <c:v>2716.9642814654117</c:v>
                </c:pt>
                <c:pt idx="8377">
                  <c:v>2628.6419405268584</c:v>
                </c:pt>
                <c:pt idx="8378">
                  <c:v>2793.5094691136728</c:v>
                </c:pt>
                <c:pt idx="8379">
                  <c:v>3147.63915685453</c:v>
                </c:pt>
                <c:pt idx="8380">
                  <c:v>3696.9208421423041</c:v>
                </c:pt>
                <c:pt idx="8381">
                  <c:v>4194.0494468535899</c:v>
                </c:pt>
                <c:pt idx="8382">
                  <c:v>5745.1588279300977</c:v>
                </c:pt>
                <c:pt idx="8383">
                  <c:v>6268.3601876864441</c:v>
                </c:pt>
                <c:pt idx="8384">
                  <c:v>5863.7631143332974</c:v>
                </c:pt>
                <c:pt idx="8385">
                  <c:v>5378.4116629123046</c:v>
                </c:pt>
                <c:pt idx="8386">
                  <c:v>5035.2137574841845</c:v>
                </c:pt>
                <c:pt idx="8387">
                  <c:v>5125.2192698914805</c:v>
                </c:pt>
                <c:pt idx="8388">
                  <c:v>4710.525691221329</c:v>
                </c:pt>
                <c:pt idx="8389">
                  <c:v>4938.4806061928248</c:v>
                </c:pt>
                <c:pt idx="8390">
                  <c:v>5145.4097570300346</c:v>
                </c:pt>
                <c:pt idx="8391">
                  <c:v>5614.7773882366055</c:v>
                </c:pt>
                <c:pt idx="8392">
                  <c:v>6463.5147087288169</c:v>
                </c:pt>
                <c:pt idx="8393">
                  <c:v>6647.72735347663</c:v>
                </c:pt>
                <c:pt idx="8394">
                  <c:v>6658.6641827802769</c:v>
                </c:pt>
                <c:pt idx="8395">
                  <c:v>6044.6119396390795</c:v>
                </c:pt>
                <c:pt idx="8396">
                  <c:v>5167.2758451509644</c:v>
                </c:pt>
                <c:pt idx="8397">
                  <c:v>3636.3569512130102</c:v>
                </c:pt>
                <c:pt idx="8398">
                  <c:v>3411.7633321880903</c:v>
                </c:pt>
                <c:pt idx="8399">
                  <c:v>2951.6493588164249</c:v>
                </c:pt>
                <c:pt idx="8400">
                  <c:v>2971.8373224595225</c:v>
                </c:pt>
                <c:pt idx="8401">
                  <c:v>2981.9313042810713</c:v>
                </c:pt>
                <c:pt idx="8402">
                  <c:v>3013.0535737323621</c:v>
                </c:pt>
                <c:pt idx="8403">
                  <c:v>3388.2140725984173</c:v>
                </c:pt>
                <c:pt idx="8404">
                  <c:v>4876.2335437947886</c:v>
                </c:pt>
                <c:pt idx="8405">
                  <c:v>6696.516614611086</c:v>
                </c:pt>
                <c:pt idx="8406">
                  <c:v>8197.1560865798474</c:v>
                </c:pt>
                <c:pt idx="8407">
                  <c:v>8213.1348598033619</c:v>
                </c:pt>
                <c:pt idx="8408">
                  <c:v>7390.4778648425772</c:v>
                </c:pt>
                <c:pt idx="8409">
                  <c:v>6165.7397214976672</c:v>
                </c:pt>
                <c:pt idx="8410">
                  <c:v>6992.6033833825813</c:v>
                </c:pt>
                <c:pt idx="8411">
                  <c:v>7076.7215808924602</c:v>
                </c:pt>
                <c:pt idx="8412">
                  <c:v>7142.3299392370727</c:v>
                </c:pt>
                <c:pt idx="8413">
                  <c:v>7381.2242070076727</c:v>
                </c:pt>
                <c:pt idx="8414">
                  <c:v>7564.5990512642966</c:v>
                </c:pt>
                <c:pt idx="8415">
                  <c:v>7337.4844602794446</c:v>
                </c:pt>
                <c:pt idx="8416">
                  <c:v>7789.1901467937596</c:v>
                </c:pt>
                <c:pt idx="8417">
                  <c:v>8111.3572410966817</c:v>
                </c:pt>
                <c:pt idx="8418">
                  <c:v>7684.043661654141</c:v>
                </c:pt>
                <c:pt idx="8419">
                  <c:v>6856.3396757825822</c:v>
                </c:pt>
                <c:pt idx="8420">
                  <c:v>5977.3178863302664</c:v>
                </c:pt>
                <c:pt idx="8421">
                  <c:v>4208.3500955992686</c:v>
                </c:pt>
                <c:pt idx="8422">
                  <c:v>3073.617464661656</c:v>
                </c:pt>
                <c:pt idx="8423">
                  <c:v>2651.3533996253436</c:v>
                </c:pt>
                <c:pt idx="8424">
                  <c:v>2714.4407860100241</c:v>
                </c:pt>
                <c:pt idx="8425">
                  <c:v>2693.4099748848271</c:v>
                </c:pt>
                <c:pt idx="8426">
                  <c:v>2829.6787294757378</c:v>
                </c:pt>
                <c:pt idx="8427">
                  <c:v>3378.9604147635123</c:v>
                </c:pt>
                <c:pt idx="8428">
                  <c:v>4505.2822353483198</c:v>
                </c:pt>
                <c:pt idx="8429">
                  <c:v>7128.8721379734916</c:v>
                </c:pt>
                <c:pt idx="8430">
                  <c:v>8193.7897436423627</c:v>
                </c:pt>
                <c:pt idx="8431">
                  <c:v>7231.4976511531804</c:v>
                </c:pt>
                <c:pt idx="8432">
                  <c:v>5901.6130226686519</c:v>
                </c:pt>
                <c:pt idx="8433">
                  <c:v>5125.2192698914805</c:v>
                </c:pt>
                <c:pt idx="8434">
                  <c:v>5556.7395162581543</c:v>
                </c:pt>
                <c:pt idx="8435">
                  <c:v>5370.8386530506878</c:v>
                </c:pt>
                <c:pt idx="8436">
                  <c:v>5271.58200630394</c:v>
                </c:pt>
                <c:pt idx="8437">
                  <c:v>5881.4250590255533</c:v>
                </c:pt>
                <c:pt idx="8438">
                  <c:v>6001.7099934020416</c:v>
                </c:pt>
                <c:pt idx="8439">
                  <c:v>6928.6781965067112</c:v>
                </c:pt>
                <c:pt idx="8440">
                  <c:v>7726.1027604090787</c:v>
                </c:pt>
                <c:pt idx="8441">
                  <c:v>7835.4533889773747</c:v>
                </c:pt>
                <c:pt idx="8442">
                  <c:v>7494.7789790046418</c:v>
                </c:pt>
                <c:pt idx="8443">
                  <c:v>7116.2546606965561</c:v>
                </c:pt>
                <c:pt idx="8444">
                  <c:v>5912.5498519722996</c:v>
                </c:pt>
                <c:pt idx="8445">
                  <c:v>4053.5740253385488</c:v>
                </c:pt>
                <c:pt idx="8446">
                  <c:v>3092.9676278135653</c:v>
                </c:pt>
                <c:pt idx="8447">
                  <c:v>2676.5858306837604</c:v>
                </c:pt>
                <c:pt idx="8448">
                  <c:v>2573.1250405083388</c:v>
                </c:pt>
                <c:pt idx="8449">
                  <c:v>2321.6183424517144</c:v>
                </c:pt>
                <c:pt idx="8450">
                  <c:v>2547.887562459011</c:v>
                </c:pt>
                <c:pt idx="8451">
                  <c:v>3380.6435862322551</c:v>
                </c:pt>
                <c:pt idx="8452">
                  <c:v>4408.544037066049</c:v>
                </c:pt>
                <c:pt idx="8453">
                  <c:v>6856.3371522871266</c:v>
                </c:pt>
                <c:pt idx="8454">
                  <c:v>7708.4382922213681</c:v>
                </c:pt>
                <c:pt idx="8455">
                  <c:v>6725.9557125936335</c:v>
                </c:pt>
                <c:pt idx="8456">
                  <c:v>5803.1992234040035</c:v>
                </c:pt>
                <c:pt idx="8457">
                  <c:v>5015.8661178277298</c:v>
                </c:pt>
                <c:pt idx="8458">
                  <c:v>5505.4242361728557</c:v>
                </c:pt>
                <c:pt idx="8459">
                  <c:v>5600.4767394909259</c:v>
                </c:pt>
                <c:pt idx="8460">
                  <c:v>5465.0508323821132</c:v>
                </c:pt>
                <c:pt idx="8461">
                  <c:v>6330.6072500844812</c:v>
                </c:pt>
                <c:pt idx="8462">
                  <c:v>6074.8938851037274</c:v>
                </c:pt>
                <c:pt idx="8463">
                  <c:v>6681.3731183833079</c:v>
                </c:pt>
                <c:pt idx="8464">
                  <c:v>7292.0615420824743</c:v>
                </c:pt>
                <c:pt idx="8465">
                  <c:v>7451.8795562630585</c:v>
                </c:pt>
                <c:pt idx="8466">
                  <c:v>7203.7392011439206</c:v>
                </c:pt>
                <c:pt idx="8467">
                  <c:v>6508.9351034303318</c:v>
                </c:pt>
                <c:pt idx="8468">
                  <c:v>5487.7648149760553</c:v>
                </c:pt>
                <c:pt idx="8469">
                  <c:v>4038.4355761016805</c:v>
                </c:pt>
                <c:pt idx="8470">
                  <c:v>2928.9378997179397</c:v>
                </c:pt>
                <c:pt idx="8471">
                  <c:v>2510.8754546148466</c:v>
                </c:pt>
                <c:pt idx="8472">
                  <c:v>2211.4223429058648</c:v>
                </c:pt>
                <c:pt idx="8473">
                  <c:v>2104.5926862975011</c:v>
                </c:pt>
                <c:pt idx="8474">
                  <c:v>2399.0038540866194</c:v>
                </c:pt>
                <c:pt idx="8475">
                  <c:v>3068.5679502554267</c:v>
                </c:pt>
                <c:pt idx="8476">
                  <c:v>3927.401776064642</c:v>
                </c:pt>
                <c:pt idx="8477">
                  <c:v>6348.2742417676463</c:v>
                </c:pt>
                <c:pt idx="8478">
                  <c:v>7046.4396354278133</c:v>
                </c:pt>
                <c:pt idx="8479">
                  <c:v>6028.6281194246567</c:v>
                </c:pt>
                <c:pt idx="8480">
                  <c:v>5259.8048530136493</c:v>
                </c:pt>
                <c:pt idx="8481">
                  <c:v>5315.3217530321681</c:v>
                </c:pt>
                <c:pt idx="8482">
                  <c:v>5582.8122713032153</c:v>
                </c:pt>
                <c:pt idx="8483">
                  <c:v>5548.3261824098918</c:v>
                </c:pt>
                <c:pt idx="8484">
                  <c:v>5600.4767394909259</c:v>
                </c:pt>
                <c:pt idx="8485">
                  <c:v>6672.9597845350463</c:v>
                </c:pt>
                <c:pt idx="8486">
                  <c:v>6639.316543123824</c:v>
                </c:pt>
                <c:pt idx="8487">
                  <c:v>6875.6822684481258</c:v>
                </c:pt>
                <c:pt idx="8488">
                  <c:v>7175.140427148016</c:v>
                </c:pt>
                <c:pt idx="8489">
                  <c:v>7361.0337198691186</c:v>
                </c:pt>
                <c:pt idx="8490">
                  <c:v>7396.3677032354508</c:v>
                </c:pt>
                <c:pt idx="8491">
                  <c:v>6975.7817626769702</c:v>
                </c:pt>
                <c:pt idx="8492">
                  <c:v>5762.8232961178082</c:v>
                </c:pt>
                <c:pt idx="8493">
                  <c:v>4199.0964377643641</c:v>
                </c:pt>
                <c:pt idx="8494">
                  <c:v>3124.9276977560448</c:v>
                </c:pt>
                <c:pt idx="8495">
                  <c:v>2555.4630958160838</c:v>
                </c:pt>
                <c:pt idx="8496">
                  <c:v>2404.0508449973941</c:v>
                </c:pt>
                <c:pt idx="8497">
                  <c:v>2234.1338020043499</c:v>
                </c:pt>
                <c:pt idx="8498">
                  <c:v>2722.0087488807308</c:v>
                </c:pt>
                <c:pt idx="8499">
                  <c:v>3325.1266862137359</c:v>
                </c:pt>
                <c:pt idx="8500">
                  <c:v>4289.101950171661</c:v>
                </c:pt>
                <c:pt idx="8501">
                  <c:v>6381.0771591922257</c:v>
                </c:pt>
                <c:pt idx="8502">
                  <c:v>7557.8663653893227</c:v>
                </c:pt>
                <c:pt idx="8503">
                  <c:v>6718.3877497229269</c:v>
                </c:pt>
                <c:pt idx="8504">
                  <c:v>5564.3049556334045</c:v>
                </c:pt>
                <c:pt idx="8505">
                  <c:v>5021.7534327251478</c:v>
                </c:pt>
                <c:pt idx="8506">
                  <c:v>5077.272856239123</c:v>
                </c:pt>
                <c:pt idx="8507">
                  <c:v>4813.9890048922061</c:v>
                </c:pt>
                <c:pt idx="8508">
                  <c:v>4955.307273889347</c:v>
                </c:pt>
                <c:pt idx="8509">
                  <c:v>5466.7340038508573</c:v>
                </c:pt>
                <c:pt idx="8510">
                  <c:v>5823.3846635516475</c:v>
                </c:pt>
                <c:pt idx="8511">
                  <c:v>6571.1821658283689</c:v>
                </c:pt>
                <c:pt idx="8512">
                  <c:v>6660.3448307535655</c:v>
                </c:pt>
                <c:pt idx="8513">
                  <c:v>7061.5806081601368</c:v>
                </c:pt>
                <c:pt idx="8514">
                  <c:v>6856.3371522871266</c:v>
                </c:pt>
                <c:pt idx="8515">
                  <c:v>6540.0598963770772</c:v>
                </c:pt>
                <c:pt idx="8516">
                  <c:v>5248.8705472054562</c:v>
                </c:pt>
                <c:pt idx="8517">
                  <c:v>3615.3261400878127</c:v>
                </c:pt>
                <c:pt idx="8518">
                  <c:v>2819.5872711496445</c:v>
                </c:pt>
                <c:pt idx="8519">
                  <c:v>2545.3640670036243</c:v>
                </c:pt>
                <c:pt idx="8520">
                  <c:v>2157.5886143560888</c:v>
                </c:pt>
                <c:pt idx="8521">
                  <c:v>2039.8271754349878</c:v>
                </c:pt>
                <c:pt idx="8522">
                  <c:v>2351.0599639297175</c:v>
                </c:pt>
                <c:pt idx="8523">
                  <c:v>2833.0425489177692</c:v>
                </c:pt>
                <c:pt idx="8524">
                  <c:v>3215.7735341499852</c:v>
                </c:pt>
                <c:pt idx="8525">
                  <c:v>4999.0444971221186</c:v>
                </c:pt>
                <c:pt idx="8526">
                  <c:v>5698.0527382643841</c:v>
                </c:pt>
                <c:pt idx="8527">
                  <c:v>5793.945565569099</c:v>
                </c:pt>
                <c:pt idx="8528">
                  <c:v>5023.4391276893466</c:v>
                </c:pt>
                <c:pt idx="8529">
                  <c:v>3853.3800838717684</c:v>
                </c:pt>
                <c:pt idx="8530">
                  <c:v>3774.3088772726646</c:v>
                </c:pt>
                <c:pt idx="8531">
                  <c:v>3722.9961206828207</c:v>
                </c:pt>
                <c:pt idx="8532">
                  <c:v>3745.7101032767605</c:v>
                </c:pt>
                <c:pt idx="8533">
                  <c:v>4209.1904195859133</c:v>
                </c:pt>
                <c:pt idx="8534">
                  <c:v>4369.010957261954</c:v>
                </c:pt>
                <c:pt idx="8535">
                  <c:v>4253.7755372916954</c:v>
                </c:pt>
                <c:pt idx="8536">
                  <c:v>4970.4457231262149</c:v>
                </c:pt>
                <c:pt idx="8537">
                  <c:v>5137.8367471684178</c:v>
                </c:pt>
                <c:pt idx="8538">
                  <c:v>4957.8257223538239</c:v>
                </c:pt>
                <c:pt idx="8539">
                  <c:v>5036.0566049662839</c:v>
                </c:pt>
                <c:pt idx="8540">
                  <c:v>3968.6180273374816</c:v>
                </c:pt>
                <c:pt idx="8541">
                  <c:v>3097.1717712422405</c:v>
                </c:pt>
                <c:pt idx="8542">
                  <c:v>2765.751019104413</c:v>
                </c:pt>
                <c:pt idx="8543">
                  <c:v>2362.8320702290989</c:v>
                </c:pt>
                <c:pt idx="8544">
                  <c:v>2251.800793687516</c:v>
                </c:pt>
                <c:pt idx="8545">
                  <c:v>2023.8433552205649</c:v>
                </c:pt>
                <c:pt idx="8546">
                  <c:v>2087.7735890873455</c:v>
                </c:pt>
                <c:pt idx="8547">
                  <c:v>2172.7295870884122</c:v>
                </c:pt>
                <c:pt idx="8548">
                  <c:v>2665.6540483710232</c:v>
                </c:pt>
                <c:pt idx="8549">
                  <c:v>3262.8771003202437</c:v>
                </c:pt>
                <c:pt idx="8550">
                  <c:v>4235.2656981264299</c:v>
                </c:pt>
                <c:pt idx="8551">
                  <c:v>4977.1758855057333</c:v>
                </c:pt>
                <c:pt idx="8552">
                  <c:v>4636.5014755330012</c:v>
                </c:pt>
                <c:pt idx="8553">
                  <c:v>4259.6603286936579</c:v>
                </c:pt>
                <c:pt idx="8554">
                  <c:v>4449.7628118343455</c:v>
                </c:pt>
                <c:pt idx="8555">
                  <c:v>4321.0645436095965</c:v>
                </c:pt>
                <c:pt idx="8556">
                  <c:v>4213.3945630145881</c:v>
                </c:pt>
                <c:pt idx="8557">
                  <c:v>4104.0464579417485</c:v>
                </c:pt>
                <c:pt idx="8558">
                  <c:v>4430.4176956733463</c:v>
                </c:pt>
                <c:pt idx="8559">
                  <c:v>4384.1519299942775</c:v>
                </c:pt>
                <c:pt idx="8560">
                  <c:v>5078.9560277078663</c:v>
                </c:pt>
                <c:pt idx="8561">
                  <c:v>4780.3432399855283</c:v>
                </c:pt>
                <c:pt idx="8562">
                  <c:v>4809.7823379680758</c:v>
                </c:pt>
                <c:pt idx="8563">
                  <c:v>4904.8323177906923</c:v>
                </c:pt>
                <c:pt idx="8564">
                  <c:v>4056.0975207939355</c:v>
                </c:pt>
                <c:pt idx="8565">
                  <c:v>3103.0565626442035</c:v>
                </c:pt>
                <c:pt idx="8566">
                  <c:v>2766.5938665865124</c:v>
                </c:pt>
                <c:pt idx="8567">
                  <c:v>2230.7699825623185</c:v>
                </c:pt>
                <c:pt idx="8568">
                  <c:v>2028.8903461313394</c:v>
                </c:pt>
                <c:pt idx="8569">
                  <c:v>1926.2698799425621</c:v>
                </c:pt>
                <c:pt idx="8570">
                  <c:v>2065.8999304800486</c:v>
                </c:pt>
                <c:pt idx="8571">
                  <c:v>2164.3187767356062</c:v>
                </c:pt>
                <c:pt idx="8572">
                  <c:v>2918.8439178963908</c:v>
                </c:pt>
                <c:pt idx="8573">
                  <c:v>4129.2788890001657</c:v>
                </c:pt>
                <c:pt idx="8574">
                  <c:v>4276.4819493992691</c:v>
                </c:pt>
                <c:pt idx="8575">
                  <c:v>4418.6405423830538</c:v>
                </c:pt>
                <c:pt idx="8576">
                  <c:v>3783.5600116121141</c:v>
                </c:pt>
                <c:pt idx="8577">
                  <c:v>3342.7911544014469</c:v>
                </c:pt>
                <c:pt idx="8578">
                  <c:v>3126.6133927202436</c:v>
                </c:pt>
                <c:pt idx="8579">
                  <c:v>3233.4380023376962</c:v>
                </c:pt>
                <c:pt idx="8580">
                  <c:v>3823.9384623937649</c:v>
                </c:pt>
                <c:pt idx="8581">
                  <c:v>4279.0079683501117</c:v>
                </c:pt>
                <c:pt idx="8582">
                  <c:v>4279.850815832212</c:v>
                </c:pt>
                <c:pt idx="8583">
                  <c:v>4313.4965807388899</c:v>
                </c:pt>
                <c:pt idx="8584">
                  <c:v>5048.6740822432193</c:v>
                </c:pt>
                <c:pt idx="8585">
                  <c:v>4874.5528958215</c:v>
                </c:pt>
                <c:pt idx="8586">
                  <c:v>4653.325619734067</c:v>
                </c:pt>
                <c:pt idx="8587">
                  <c:v>4177.2253026525232</c:v>
                </c:pt>
                <c:pt idx="8588">
                  <c:v>3513.5459978856793</c:v>
                </c:pt>
                <c:pt idx="8589">
                  <c:v>3063.5234828401071</c:v>
                </c:pt>
                <c:pt idx="8590">
                  <c:v>3008.0040593261324</c:v>
                </c:pt>
                <c:pt idx="8591">
                  <c:v>2528.5424462980127</c:v>
                </c:pt>
                <c:pt idx="8592">
                  <c:v>2193.7603982136093</c:v>
                </c:pt>
                <c:pt idx="8593">
                  <c:v>2017.1131928410471</c:v>
                </c:pt>
                <c:pt idx="8594">
                  <c:v>2182.8235689099611</c:v>
                </c:pt>
                <c:pt idx="8595">
                  <c:v>2327.5056573491329</c:v>
                </c:pt>
                <c:pt idx="8596">
                  <c:v>2822.1082431095765</c:v>
                </c:pt>
                <c:pt idx="8597">
                  <c:v>3638.0401226817535</c:v>
                </c:pt>
                <c:pt idx="8598">
                  <c:v>4286.5759312208183</c:v>
                </c:pt>
                <c:pt idx="8599">
                  <c:v>4551.5429540364785</c:v>
                </c:pt>
                <c:pt idx="8600">
                  <c:v>4264.7047961089766</c:v>
                </c:pt>
                <c:pt idx="8601">
                  <c:v>4159.5608344648126</c:v>
                </c:pt>
                <c:pt idx="8602">
                  <c:v>4018.2450889631273</c:v>
                </c:pt>
                <c:pt idx="8603">
                  <c:v>3764.2148954511158</c:v>
                </c:pt>
                <c:pt idx="8604">
                  <c:v>3060.99998738472</c:v>
                </c:pt>
                <c:pt idx="8605">
                  <c:v>3093.8054283047541</c:v>
                </c:pt>
                <c:pt idx="8606">
                  <c:v>3099.6927432021726</c:v>
                </c:pt>
                <c:pt idx="8607">
                  <c:v>3500.0881966220995</c:v>
                </c:pt>
                <c:pt idx="8608">
                  <c:v>4283.214635274242</c:v>
                </c:pt>
                <c:pt idx="8609">
                  <c:v>4625.5671697248081</c:v>
                </c:pt>
                <c:pt idx="8610">
                  <c:v>4593.6020527914179</c:v>
                </c:pt>
                <c:pt idx="8611">
                  <c:v>4596.1280717422596</c:v>
                </c:pt>
                <c:pt idx="8612">
                  <c:v>3819.731795469635</c:v>
                </c:pt>
                <c:pt idx="8613">
                  <c:v>3205.6795523284363</c:v>
                </c:pt>
                <c:pt idx="8614">
                  <c:v>2833.8853963998686</c:v>
                </c:pt>
                <c:pt idx="8615">
                  <c:v>2508.3544826549146</c:v>
                </c:pt>
                <c:pt idx="8616">
                  <c:v>2387.2267007963273</c:v>
                </c:pt>
                <c:pt idx="8617">
                  <c:v>2187.8705598207357</c:v>
                </c:pt>
                <c:pt idx="8618">
                  <c:v>2315.7259805633853</c:v>
                </c:pt>
                <c:pt idx="8619">
                  <c:v>2307.3176937060352</c:v>
                </c:pt>
                <c:pt idx="8620">
                  <c:v>2937.3487100707453</c:v>
                </c:pt>
                <c:pt idx="8621">
                  <c:v>4073.764512477102</c:v>
                </c:pt>
                <c:pt idx="8622">
                  <c:v>4337.8861643152068</c:v>
                </c:pt>
                <c:pt idx="8623">
                  <c:v>4768.5635631997811</c:v>
                </c:pt>
                <c:pt idx="8624">
                  <c:v>4596.1280717422596</c:v>
                </c:pt>
                <c:pt idx="8625">
                  <c:v>4347.1423456455668</c:v>
                </c:pt>
                <c:pt idx="8626">
                  <c:v>4299.1959319932093</c:v>
                </c:pt>
                <c:pt idx="8627">
                  <c:v>4346.3020216589239</c:v>
                </c:pt>
                <c:pt idx="8628">
                  <c:v>3823.9384623937649</c:v>
                </c:pt>
                <c:pt idx="8629">
                  <c:v>3854.2178843629567</c:v>
                </c:pt>
                <c:pt idx="8630">
                  <c:v>4170.4951402730057</c:v>
                </c:pt>
                <c:pt idx="8631">
                  <c:v>4809.7823379680758</c:v>
                </c:pt>
                <c:pt idx="8632">
                  <c:v>5855.3497804850376</c:v>
                </c:pt>
                <c:pt idx="8633">
                  <c:v>5847.7818176143292</c:v>
                </c:pt>
                <c:pt idx="8634">
                  <c:v>6017.6938136164645</c:v>
                </c:pt>
                <c:pt idx="8635">
                  <c:v>5099.1439913509648</c:v>
                </c:pt>
                <c:pt idx="8636">
                  <c:v>4499.3923969554453</c:v>
                </c:pt>
                <c:pt idx="8637">
                  <c:v>3959.3618460071211</c:v>
                </c:pt>
                <c:pt idx="8638">
                  <c:v>3304.9387225706382</c:v>
                </c:pt>
                <c:pt idx="8639">
                  <c:v>3144.2753374124991</c:v>
                </c:pt>
                <c:pt idx="8640">
                  <c:v>2821.2679191229327</c:v>
                </c:pt>
                <c:pt idx="8641">
                  <c:v>2751.4528938541889</c:v>
                </c:pt>
                <c:pt idx="8642">
                  <c:v>3096.3289237601412</c:v>
                </c:pt>
                <c:pt idx="8643">
                  <c:v>3309.1428659993135</c:v>
                </c:pt>
                <c:pt idx="8644">
                  <c:v>4257.1368332382708</c:v>
                </c:pt>
                <c:pt idx="8645">
                  <c:v>5858.7135999270686</c:v>
                </c:pt>
                <c:pt idx="8646">
                  <c:v>6437.4394301883012</c:v>
                </c:pt>
                <c:pt idx="8647">
                  <c:v>6142.1854149170822</c:v>
                </c:pt>
                <c:pt idx="8648">
                  <c:v>6090.0348578360499</c:v>
                </c:pt>
                <c:pt idx="8649">
                  <c:v>5381.7754823543346</c:v>
                </c:pt>
                <c:pt idx="8650">
                  <c:v>5108.3951256904138</c:v>
                </c:pt>
                <c:pt idx="8651">
                  <c:v>5211.0181153746471</c:v>
                </c:pt>
                <c:pt idx="8652">
                  <c:v>5192.5133232002927</c:v>
                </c:pt>
                <c:pt idx="8653">
                  <c:v>5269.0585108485539</c:v>
                </c:pt>
                <c:pt idx="8654">
                  <c:v>5673.6581076971561</c:v>
                </c:pt>
                <c:pt idx="8655">
                  <c:v>5989.0975631160154</c:v>
                </c:pt>
                <c:pt idx="8656">
                  <c:v>7224.7700122691185</c:v>
                </c:pt>
                <c:pt idx="8657">
                  <c:v>6975.7817626769702</c:v>
                </c:pt>
                <c:pt idx="8658">
                  <c:v>7114.5740127232693</c:v>
                </c:pt>
                <c:pt idx="8659">
                  <c:v>6569.4989943596256</c:v>
                </c:pt>
                <c:pt idx="8660">
                  <c:v>5279.9953401522016</c:v>
                </c:pt>
                <c:pt idx="8661">
                  <c:v>3871.8848760461228</c:v>
                </c:pt>
                <c:pt idx="8662">
                  <c:v>2968.4709795220365</c:v>
                </c:pt>
                <c:pt idx="8663">
                  <c:v>2644.6207137503702</c:v>
                </c:pt>
                <c:pt idx="8664">
                  <c:v>2483.9598520876866</c:v>
                </c:pt>
                <c:pt idx="8665">
                  <c:v>2454.5207541051386</c:v>
                </c:pt>
                <c:pt idx="8666">
                  <c:v>2492.3706624404917</c:v>
                </c:pt>
                <c:pt idx="8667">
                  <c:v>3184.6512646986948</c:v>
                </c:pt>
                <c:pt idx="8668">
                  <c:v>3815.5251285455042</c:v>
                </c:pt>
                <c:pt idx="8669">
                  <c:v>5713.1937109967075</c:v>
                </c:pt>
                <c:pt idx="8670">
                  <c:v>6724.2725411248912</c:v>
                </c:pt>
                <c:pt idx="8671">
                  <c:v>6860.5412957158023</c:v>
                </c:pt>
                <c:pt idx="8672">
                  <c:v>6349.9574132363905</c:v>
                </c:pt>
                <c:pt idx="8673">
                  <c:v>5517.2013894631473</c:v>
                </c:pt>
                <c:pt idx="8674">
                  <c:v>5225.3187641203258</c:v>
                </c:pt>
                <c:pt idx="8675">
                  <c:v>5307.7537901614614</c:v>
                </c:pt>
                <c:pt idx="8676">
                  <c:v>5038.5775769262154</c:v>
                </c:pt>
                <c:pt idx="8677">
                  <c:v>5242.1403848259379</c:v>
                </c:pt>
                <c:pt idx="8678">
                  <c:v>5723.2876928182559</c:v>
                </c:pt>
                <c:pt idx="8679">
                  <c:v>5874.6974201414905</c:v>
                </c:pt>
                <c:pt idx="8680">
                  <c:v>7110.3698692945927</c:v>
                </c:pt>
                <c:pt idx="8681">
                  <c:v>6709.9744158746671</c:v>
                </c:pt>
                <c:pt idx="8682">
                  <c:v>6775.5852977147351</c:v>
                </c:pt>
                <c:pt idx="8683">
                  <c:v>6143.0282623991825</c:v>
                </c:pt>
                <c:pt idx="8684">
                  <c:v>5159.7053587848022</c:v>
                </c:pt>
                <c:pt idx="8685">
                  <c:v>3641.4064656192404</c:v>
                </c:pt>
                <c:pt idx="8686">
                  <c:v>2970.1541509907793</c:v>
                </c:pt>
                <c:pt idx="8687">
                  <c:v>2419.1892942342624</c:v>
                </c:pt>
                <c:pt idx="8688">
                  <c:v>2560.5050397359473</c:v>
                </c:pt>
                <c:pt idx="8689">
                  <c:v>2300.5850078310618</c:v>
                </c:pt>
                <c:pt idx="8690">
                  <c:v>2600.0406430354997</c:v>
                </c:pt>
                <c:pt idx="8691">
                  <c:v>3045.0186906657527</c:v>
                </c:pt>
                <c:pt idx="8692">
                  <c:v>3446.2544680723231</c:v>
                </c:pt>
                <c:pt idx="8693">
                  <c:v>5202.6073050218411</c:v>
                </c:pt>
                <c:pt idx="8694">
                  <c:v>6121.9999747694401</c:v>
                </c:pt>
                <c:pt idx="8695">
                  <c:v>6292.7573417491276</c:v>
                </c:pt>
                <c:pt idx="8696">
                  <c:v>5460.003841471339</c:v>
                </c:pt>
                <c:pt idx="8697">
                  <c:v>5065.498226444287</c:v>
                </c:pt>
                <c:pt idx="8698">
                  <c:v>4718.9390250695915</c:v>
                </c:pt>
                <c:pt idx="8699">
                  <c:v>4411.0700560168925</c:v>
                </c:pt>
                <c:pt idx="8700">
                  <c:v>4003.1041162308038</c:v>
                </c:pt>
                <c:pt idx="8701">
                  <c:v>4199.9392852464634</c:v>
                </c:pt>
                <c:pt idx="8702">
                  <c:v>4448.082163861056</c:v>
                </c:pt>
                <c:pt idx="8703">
                  <c:v>4843.4306263702092</c:v>
                </c:pt>
                <c:pt idx="8704">
                  <c:v>5587.0214617228012</c:v>
                </c:pt>
                <c:pt idx="8705">
                  <c:v>5873.0167721682037</c:v>
                </c:pt>
                <c:pt idx="8706">
                  <c:v>5666.0901448264476</c:v>
                </c:pt>
                <c:pt idx="8707">
                  <c:v>5223.6355926515835</c:v>
                </c:pt>
                <c:pt idx="8708">
                  <c:v>4196.5704188135214</c:v>
                </c:pt>
                <c:pt idx="8709">
                  <c:v>3378.1175672814129</c:v>
                </c:pt>
                <c:pt idx="8710">
                  <c:v>2896.970259289094</c:v>
                </c:pt>
                <c:pt idx="8711">
                  <c:v>2515.9249690210763</c:v>
                </c:pt>
                <c:pt idx="8712">
                  <c:v>2325.8199623849341</c:v>
                </c:pt>
                <c:pt idx="8713">
                  <c:v>2277.0332247459328</c:v>
                </c:pt>
                <c:pt idx="8714">
                  <c:v>2284.6037111120945</c:v>
                </c:pt>
                <c:pt idx="8715">
                  <c:v>2399.8441780732637</c:v>
                </c:pt>
                <c:pt idx="8716">
                  <c:v>3013.8938977190069</c:v>
                </c:pt>
                <c:pt idx="8717">
                  <c:v>3505.1351875328737</c:v>
                </c:pt>
                <c:pt idx="8718">
                  <c:v>4818.1956718163374</c:v>
                </c:pt>
                <c:pt idx="8719">
                  <c:v>5529.8188667400827</c:v>
                </c:pt>
                <c:pt idx="8720">
                  <c:v>5252.2368901429418</c:v>
                </c:pt>
                <c:pt idx="8721">
                  <c:v>5186.6234848074191</c:v>
                </c:pt>
                <c:pt idx="8722">
                  <c:v>4291.6229221315925</c:v>
                </c:pt>
                <c:pt idx="8723">
                  <c:v>4120.8680786473597</c:v>
                </c:pt>
                <c:pt idx="8724">
                  <c:v>3850.8565884163809</c:v>
                </c:pt>
                <c:pt idx="8725">
                  <c:v>4115.823611232041</c:v>
                </c:pt>
                <c:pt idx="8726">
                  <c:v>4181.4344930721099</c:v>
                </c:pt>
                <c:pt idx="8727">
                  <c:v>4697.9082139443935</c:v>
                </c:pt>
                <c:pt idx="8728">
                  <c:v>5105.0313062483829</c:v>
                </c:pt>
                <c:pt idx="8729">
                  <c:v>5337.1954116394645</c:v>
                </c:pt>
                <c:pt idx="8730">
                  <c:v>5486.9194439985004</c:v>
                </c:pt>
                <c:pt idx="8731">
                  <c:v>5073.9090367970921</c:v>
                </c:pt>
                <c:pt idx="8732">
                  <c:v>4435.4646865841205</c:v>
                </c:pt>
                <c:pt idx="8733">
                  <c:v>3499.2478726354557</c:v>
                </c:pt>
                <c:pt idx="8734">
                  <c:v>2831.3619009444815</c:v>
                </c:pt>
                <c:pt idx="8735">
                  <c:v>2526.0214743380807</c:v>
                </c:pt>
                <c:pt idx="8736">
                  <c:v>2373.766376037292</c:v>
                </c:pt>
                <c:pt idx="8737">
                  <c:v>2236.657297459737</c:v>
                </c:pt>
                <c:pt idx="8738">
                  <c:v>2324.9821618937458</c:v>
                </c:pt>
                <c:pt idx="8739">
                  <c:v>2246.7512792812859</c:v>
                </c:pt>
                <c:pt idx="8740">
                  <c:v>2960.0601691692304</c:v>
                </c:pt>
                <c:pt idx="8741">
                  <c:v>3863.4740656933172</c:v>
                </c:pt>
                <c:pt idx="8742">
                  <c:v>4967.9247511662834</c:v>
                </c:pt>
                <c:pt idx="8743">
                  <c:v>5152.9777199007403</c:v>
                </c:pt>
                <c:pt idx="8744">
                  <c:v>5295.1337893890704</c:v>
                </c:pt>
                <c:pt idx="8745">
                  <c:v>4958.6660463404669</c:v>
                </c:pt>
                <c:pt idx="8746">
                  <c:v>5093.2566764535468</c:v>
                </c:pt>
                <c:pt idx="8747">
                  <c:v>4554.0689729873202</c:v>
                </c:pt>
                <c:pt idx="8748">
                  <c:v>4481.7279287677356</c:v>
                </c:pt>
                <c:pt idx="8749">
                  <c:v>4582.6677469832248</c:v>
                </c:pt>
                <c:pt idx="8750">
                  <c:v>4530.514666406737</c:v>
                </c:pt>
                <c:pt idx="8751">
                  <c:v>4858.5715991025327</c:v>
                </c:pt>
                <c:pt idx="8752">
                  <c:v>5242.9832323080363</c:v>
                </c:pt>
                <c:pt idx="8753">
                  <c:v>5398.5996265554022</c:v>
                </c:pt>
                <c:pt idx="8754">
                  <c:v>4920.8161380051142</c:v>
                </c:pt>
                <c:pt idx="8755">
                  <c:v>4406.0230651061174</c:v>
                </c:pt>
                <c:pt idx="8756">
                  <c:v>3860.9480467424746</c:v>
                </c:pt>
                <c:pt idx="8757">
                  <c:v>3340.2651354506042</c:v>
                </c:pt>
                <c:pt idx="8758">
                  <c:v>2887.716601454189</c:v>
                </c:pt>
                <c:pt idx="8759">
                  <c:v>2887.716601454189</c:v>
                </c:pt>
              </c:numCache>
            </c:numRef>
          </c:yVal>
          <c:smooth val="0"/>
          <c:extLst>
            <c:ext xmlns:c16="http://schemas.microsoft.com/office/drawing/2014/chart" uri="{C3380CC4-5D6E-409C-BE32-E72D297353CC}">
              <c16:uniqueId val="{00000000-834B-406B-A87D-EC82BDC76056}"/>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Heat demand [M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Import</c:v>
          </c:tx>
          <c:spPr>
            <a:solidFill>
              <a:schemeClr val="accent1"/>
            </a:solidFill>
            <a:ln>
              <a:solidFill>
                <a:schemeClr val="tx1"/>
              </a:solidFill>
            </a:ln>
            <a:effectLst/>
          </c:spPr>
          <c:invertIfNegative val="0"/>
          <c:dPt>
            <c:idx val="0"/>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1-3AD9-4F27-89D9-54A22971B9B6}"/>
              </c:ext>
            </c:extLst>
          </c:dPt>
          <c:cat>
            <c:strRef>
              <c:f>Grafici!$C$139:$L$139</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41:$L$141</c:f>
              <c:numCache>
                <c:formatCode>General</c:formatCode>
                <c:ptCount val="10"/>
                <c:pt idx="0">
                  <c:v>12.18</c:v>
                </c:pt>
                <c:pt idx="1">
                  <c:v>14.46</c:v>
                </c:pt>
                <c:pt idx="2">
                  <c:v>19.18</c:v>
                </c:pt>
                <c:pt idx="3">
                  <c:v>26.49</c:v>
                </c:pt>
                <c:pt idx="4">
                  <c:v>36.67</c:v>
                </c:pt>
                <c:pt idx="5">
                  <c:v>63.71</c:v>
                </c:pt>
                <c:pt idx="6">
                  <c:v>18.87</c:v>
                </c:pt>
                <c:pt idx="7">
                  <c:v>26.08</c:v>
                </c:pt>
                <c:pt idx="8">
                  <c:v>36.1</c:v>
                </c:pt>
                <c:pt idx="9">
                  <c:v>62.66</c:v>
                </c:pt>
              </c:numCache>
            </c:numRef>
          </c:val>
          <c:extLst>
            <c:ext xmlns:c16="http://schemas.microsoft.com/office/drawing/2014/chart" uri="{C3380CC4-5D6E-409C-BE32-E72D297353CC}">
              <c16:uniqueId val="{00000002-3AD9-4F27-89D9-54A22971B9B6}"/>
            </c:ext>
          </c:extLst>
        </c:ser>
        <c:ser>
          <c:idx val="0"/>
          <c:order val="1"/>
          <c:tx>
            <c:v>Export</c:v>
          </c:tx>
          <c:spPr>
            <a:solidFill>
              <a:schemeClr val="accent4"/>
            </a:solidFill>
            <a:ln>
              <a:solidFill>
                <a:sysClr val="windowText" lastClr="000000"/>
              </a:solidFill>
            </a:ln>
            <a:effectLst/>
          </c:spPr>
          <c:invertIfNegative val="0"/>
          <c:val>
            <c:numRef>
              <c:f>Grafici!$C$143:$L$143</c:f>
              <c:numCache>
                <c:formatCode>General</c:formatCode>
                <c:ptCount val="10"/>
                <c:pt idx="0">
                  <c:v>34.380000000000003</c:v>
                </c:pt>
                <c:pt idx="1">
                  <c:v>33.26</c:v>
                </c:pt>
                <c:pt idx="2">
                  <c:v>31.12</c:v>
                </c:pt>
                <c:pt idx="3">
                  <c:v>28.1</c:v>
                </c:pt>
                <c:pt idx="4">
                  <c:v>24.39</c:v>
                </c:pt>
                <c:pt idx="5">
                  <c:v>16.46</c:v>
                </c:pt>
                <c:pt idx="6">
                  <c:v>36.57</c:v>
                </c:pt>
                <c:pt idx="7">
                  <c:v>33.42</c:v>
                </c:pt>
                <c:pt idx="8">
                  <c:v>29.54</c:v>
                </c:pt>
                <c:pt idx="9">
                  <c:v>21.07</c:v>
                </c:pt>
              </c:numCache>
            </c:numRef>
          </c:val>
          <c:extLst>
            <c:ext xmlns:c16="http://schemas.microsoft.com/office/drawing/2014/chart" uri="{C3380CC4-5D6E-409C-BE32-E72D297353CC}">
              <c16:uniqueId val="{00000003-3AD9-4F27-89D9-54A22971B9B6}"/>
            </c:ext>
          </c:extLst>
        </c:ser>
        <c:dLbls>
          <c:showLegendKey val="0"/>
          <c:showVal val="0"/>
          <c:showCatName val="0"/>
          <c:showSerName val="0"/>
          <c:showPercent val="0"/>
          <c:showBubbleSize val="0"/>
        </c:dLbls>
        <c:gapWidth val="219"/>
        <c:overlap val="-27"/>
        <c:axId val="1148296056"/>
        <c:axId val="1148288512"/>
      </c:barChart>
      <c:catAx>
        <c:axId val="1148296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8288512"/>
        <c:crosses val="autoZero"/>
        <c:auto val="1"/>
        <c:lblAlgn val="ctr"/>
        <c:lblOffset val="100"/>
        <c:noMultiLvlLbl val="0"/>
      </c:catAx>
      <c:valAx>
        <c:axId val="11482885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baseline="0">
                    <a:effectLst/>
                  </a:rPr>
                  <a:t>Electricity import-export [GWh/year]</a:t>
                </a:r>
              </a:p>
            </c:rich>
          </c:tx>
          <c:layout>
            <c:manualLayout>
              <c:xMode val="edge"/>
              <c:yMode val="edge"/>
              <c:x val="1.9444444444444445E-2"/>
              <c:y val="6.185138926599692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8296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Grafici!$B$174</c:f>
              <c:strCache>
                <c:ptCount val="1"/>
                <c:pt idx="0">
                  <c:v>Fuel</c:v>
                </c:pt>
              </c:strCache>
            </c:strRef>
          </c:tx>
          <c:spPr>
            <a:solidFill>
              <a:srgbClr val="0070C0"/>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4:$L$174</c:f>
              <c:numCache>
                <c:formatCode>_-* #,##0_-;\-* #,##0_-;_-* "-"??_-;_-@_-</c:formatCode>
                <c:ptCount val="10"/>
                <c:pt idx="0">
                  <c:v>42529</c:v>
                </c:pt>
                <c:pt idx="1">
                  <c:v>38289</c:v>
                </c:pt>
                <c:pt idx="2">
                  <c:v>42580</c:v>
                </c:pt>
                <c:pt idx="3">
                  <c:v>40985</c:v>
                </c:pt>
                <c:pt idx="4">
                  <c:v>40570</c:v>
                </c:pt>
                <c:pt idx="5">
                  <c:v>42526</c:v>
                </c:pt>
                <c:pt idx="6">
                  <c:v>38286</c:v>
                </c:pt>
                <c:pt idx="7">
                  <c:v>42577</c:v>
                </c:pt>
                <c:pt idx="8">
                  <c:v>40980</c:v>
                </c:pt>
                <c:pt idx="9">
                  <c:v>40565</c:v>
                </c:pt>
              </c:numCache>
            </c:numRef>
          </c:val>
          <c:extLst>
            <c:ext xmlns:c16="http://schemas.microsoft.com/office/drawing/2014/chart" uri="{C3380CC4-5D6E-409C-BE32-E72D297353CC}">
              <c16:uniqueId val="{00000000-FB28-46F8-B51E-F8889039F01E}"/>
            </c:ext>
          </c:extLst>
        </c:ser>
        <c:ser>
          <c:idx val="1"/>
          <c:order val="1"/>
          <c:tx>
            <c:strRef>
              <c:f>Grafici!$B$175</c:f>
              <c:strCache>
                <c:ptCount val="1"/>
                <c:pt idx="0">
                  <c:v>Variable O&amp;M</c:v>
                </c:pt>
              </c:strCache>
            </c:strRef>
          </c:tx>
          <c:spPr>
            <a:solidFill>
              <a:schemeClr val="accent2"/>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5:$L$175</c:f>
              <c:numCache>
                <c:formatCode>_-* #,##0_-;\-* #,##0_-;_-* "-"??_-;_-@_-</c:formatCode>
                <c:ptCount val="10"/>
                <c:pt idx="0">
                  <c:v>995</c:v>
                </c:pt>
                <c:pt idx="1">
                  <c:v>1169</c:v>
                </c:pt>
                <c:pt idx="2">
                  <c:v>1120</c:v>
                </c:pt>
                <c:pt idx="3">
                  <c:v>1260</c:v>
                </c:pt>
                <c:pt idx="4">
                  <c:v>1238</c:v>
                </c:pt>
                <c:pt idx="5">
                  <c:v>981</c:v>
                </c:pt>
                <c:pt idx="6">
                  <c:v>1148</c:v>
                </c:pt>
                <c:pt idx="7">
                  <c:v>1106</c:v>
                </c:pt>
                <c:pt idx="8">
                  <c:v>1243</c:v>
                </c:pt>
                <c:pt idx="9">
                  <c:v>1223</c:v>
                </c:pt>
              </c:numCache>
            </c:numRef>
          </c:val>
          <c:extLst>
            <c:ext xmlns:c16="http://schemas.microsoft.com/office/drawing/2014/chart" uri="{C3380CC4-5D6E-409C-BE32-E72D297353CC}">
              <c16:uniqueId val="{00000001-FB28-46F8-B51E-F8889039F01E}"/>
            </c:ext>
          </c:extLst>
        </c:ser>
        <c:ser>
          <c:idx val="2"/>
          <c:order val="2"/>
          <c:tx>
            <c:strRef>
              <c:f>Grafici!$B$176</c:f>
              <c:strCache>
                <c:ptCount val="1"/>
                <c:pt idx="0">
                  <c:v>Electricity exchange</c:v>
                </c:pt>
              </c:strCache>
            </c:strRef>
          </c:tx>
          <c:spPr>
            <a:solidFill>
              <a:schemeClr val="accent3"/>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6:$L$176</c:f>
              <c:numCache>
                <c:formatCode>_-* #,##0_-;\-* #,##0_-;_-* "-"??_-;_-@_-</c:formatCode>
                <c:ptCount val="10"/>
                <c:pt idx="0">
                  <c:v>-707</c:v>
                </c:pt>
                <c:pt idx="1">
                  <c:v>2036</c:v>
                </c:pt>
                <c:pt idx="2">
                  <c:v>-707</c:v>
                </c:pt>
                <c:pt idx="3">
                  <c:v>23</c:v>
                </c:pt>
                <c:pt idx="4">
                  <c:v>-561</c:v>
                </c:pt>
                <c:pt idx="5">
                  <c:v>-915</c:v>
                </c:pt>
                <c:pt idx="6">
                  <c:v>1831</c:v>
                </c:pt>
                <c:pt idx="7">
                  <c:v>-915</c:v>
                </c:pt>
                <c:pt idx="8">
                  <c:v>-185</c:v>
                </c:pt>
                <c:pt idx="9">
                  <c:v>-769</c:v>
                </c:pt>
              </c:numCache>
            </c:numRef>
          </c:val>
          <c:extLst>
            <c:ext xmlns:c16="http://schemas.microsoft.com/office/drawing/2014/chart" uri="{C3380CC4-5D6E-409C-BE32-E72D297353CC}">
              <c16:uniqueId val="{00000002-FB28-46F8-B51E-F8889039F01E}"/>
            </c:ext>
          </c:extLst>
        </c:ser>
        <c:ser>
          <c:idx val="3"/>
          <c:order val="3"/>
          <c:tx>
            <c:strRef>
              <c:f>Grafici!$B$177</c:f>
              <c:strCache>
                <c:ptCount val="1"/>
                <c:pt idx="0">
                  <c:v>CO2 emissions</c:v>
                </c:pt>
              </c:strCache>
            </c:strRef>
          </c:tx>
          <c:spPr>
            <a:solidFill>
              <a:schemeClr val="accent4"/>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7:$L$177</c:f>
              <c:numCache>
                <c:formatCode>_-* #,##0_-;\-* #,##0_-;_-* "-"??_-;_-@_-</c:formatCode>
                <c:ptCount val="10"/>
                <c:pt idx="0">
                  <c:v>2780.3690208000003</c:v>
                </c:pt>
                <c:pt idx="1">
                  <c:v>2225.0211408</c:v>
                </c:pt>
                <c:pt idx="2">
                  <c:v>2792.8347263999999</c:v>
                </c:pt>
                <c:pt idx="3">
                  <c:v>2534.6418048</c:v>
                </c:pt>
                <c:pt idx="4">
                  <c:v>2330.925984</c:v>
                </c:pt>
                <c:pt idx="5">
                  <c:v>2722.9975631999996</c:v>
                </c:pt>
                <c:pt idx="6">
                  <c:v>2170.5132384000003</c:v>
                </c:pt>
                <c:pt idx="7">
                  <c:v>2735.4384288000001</c:v>
                </c:pt>
                <c:pt idx="8">
                  <c:v>2477.5445807999999</c:v>
                </c:pt>
                <c:pt idx="9">
                  <c:v>2273.1233039999997</c:v>
                </c:pt>
              </c:numCache>
            </c:numRef>
          </c:val>
          <c:extLst>
            <c:ext xmlns:c16="http://schemas.microsoft.com/office/drawing/2014/chart" uri="{C3380CC4-5D6E-409C-BE32-E72D297353CC}">
              <c16:uniqueId val="{00000003-FB28-46F8-B51E-F8889039F01E}"/>
            </c:ext>
          </c:extLst>
        </c:ser>
        <c:ser>
          <c:idx val="4"/>
          <c:order val="4"/>
          <c:tx>
            <c:strRef>
              <c:f>Grafici!$B$178</c:f>
              <c:strCache>
                <c:ptCount val="1"/>
                <c:pt idx="0">
                  <c:v>Fixed O&amp;M</c:v>
                </c:pt>
              </c:strCache>
            </c:strRef>
          </c:tx>
          <c:spPr>
            <a:solidFill>
              <a:schemeClr val="accent1">
                <a:lumMod val="60000"/>
                <a:lumOff val="40000"/>
              </a:schemeClr>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8:$L$178</c:f>
              <c:numCache>
                <c:formatCode>_-* #,##0_-;\-* #,##0_-;_-* "-"??_-;_-@_-</c:formatCode>
                <c:ptCount val="10"/>
                <c:pt idx="0">
                  <c:v>24396</c:v>
                </c:pt>
                <c:pt idx="1">
                  <c:v>23708</c:v>
                </c:pt>
                <c:pt idx="2">
                  <c:v>24380</c:v>
                </c:pt>
                <c:pt idx="3">
                  <c:v>22743</c:v>
                </c:pt>
                <c:pt idx="4">
                  <c:v>21468</c:v>
                </c:pt>
                <c:pt idx="5">
                  <c:v>24466</c:v>
                </c:pt>
                <c:pt idx="6">
                  <c:v>23777</c:v>
                </c:pt>
                <c:pt idx="7">
                  <c:v>24449</c:v>
                </c:pt>
                <c:pt idx="8">
                  <c:v>22812</c:v>
                </c:pt>
                <c:pt idx="9">
                  <c:v>21537</c:v>
                </c:pt>
              </c:numCache>
            </c:numRef>
          </c:val>
          <c:extLst>
            <c:ext xmlns:c16="http://schemas.microsoft.com/office/drawing/2014/chart" uri="{C3380CC4-5D6E-409C-BE32-E72D297353CC}">
              <c16:uniqueId val="{00000004-FB28-46F8-B51E-F8889039F01E}"/>
            </c:ext>
          </c:extLst>
        </c:ser>
        <c:ser>
          <c:idx val="5"/>
          <c:order val="5"/>
          <c:tx>
            <c:strRef>
              <c:f>Grafici!$B$179</c:f>
              <c:strCache>
                <c:ptCount val="1"/>
                <c:pt idx="0">
                  <c:v>Annualized investment</c:v>
                </c:pt>
              </c:strCache>
            </c:strRef>
          </c:tx>
          <c:spPr>
            <a:solidFill>
              <a:schemeClr val="accent6"/>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79:$L$179</c:f>
              <c:numCache>
                <c:formatCode>_-* #,##0_-;\-* #,##0_-;_-* "-"??_-;_-@_-</c:formatCode>
                <c:ptCount val="10"/>
                <c:pt idx="0">
                  <c:v>57731</c:v>
                </c:pt>
                <c:pt idx="1">
                  <c:v>58722</c:v>
                </c:pt>
                <c:pt idx="2">
                  <c:v>57711</c:v>
                </c:pt>
                <c:pt idx="3">
                  <c:v>55898</c:v>
                </c:pt>
                <c:pt idx="4">
                  <c:v>53644</c:v>
                </c:pt>
                <c:pt idx="5">
                  <c:v>57866</c:v>
                </c:pt>
                <c:pt idx="6">
                  <c:v>58856</c:v>
                </c:pt>
                <c:pt idx="7">
                  <c:v>57846</c:v>
                </c:pt>
                <c:pt idx="8">
                  <c:v>56033</c:v>
                </c:pt>
                <c:pt idx="9">
                  <c:v>53779</c:v>
                </c:pt>
              </c:numCache>
            </c:numRef>
          </c:val>
          <c:extLst>
            <c:ext xmlns:c16="http://schemas.microsoft.com/office/drawing/2014/chart" uri="{C3380CC4-5D6E-409C-BE32-E72D297353CC}">
              <c16:uniqueId val="{00000005-FB28-46F8-B51E-F8889039F01E}"/>
            </c:ext>
          </c:extLst>
        </c:ser>
        <c:dLbls>
          <c:showLegendKey val="0"/>
          <c:showVal val="0"/>
          <c:showCatName val="0"/>
          <c:showSerName val="0"/>
          <c:showPercent val="0"/>
          <c:showBubbleSize val="0"/>
        </c:dLbls>
        <c:gapWidth val="150"/>
        <c:overlap val="100"/>
        <c:axId val="1036632664"/>
        <c:axId val="1036636272"/>
      </c:barChart>
      <c:catAx>
        <c:axId val="103663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6272"/>
        <c:crosses val="autoZero"/>
        <c:auto val="1"/>
        <c:lblAlgn val="ctr"/>
        <c:lblOffset val="100"/>
        <c:noMultiLvlLbl val="0"/>
      </c:catAx>
      <c:valAx>
        <c:axId val="103663627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 cost [k EUR/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2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Grafici!$B$190</c:f>
              <c:strCache>
                <c:ptCount val="1"/>
                <c:pt idx="0">
                  <c:v>Fuel</c:v>
                </c:pt>
              </c:strCache>
            </c:strRef>
          </c:tx>
          <c:spPr>
            <a:solidFill>
              <a:srgbClr val="0070C0"/>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0:$L$190</c:f>
              <c:numCache>
                <c:formatCode>_-* #,##0_-;\-* #,##0_-;_-* "-"??_-;_-@_-</c:formatCode>
                <c:ptCount val="10"/>
                <c:pt idx="0">
                  <c:v>42622</c:v>
                </c:pt>
                <c:pt idx="1">
                  <c:v>40253</c:v>
                </c:pt>
                <c:pt idx="2">
                  <c:v>35515</c:v>
                </c:pt>
                <c:pt idx="3">
                  <c:v>28409</c:v>
                </c:pt>
                <c:pt idx="4">
                  <c:v>25145</c:v>
                </c:pt>
                <c:pt idx="5">
                  <c:v>5228</c:v>
                </c:pt>
                <c:pt idx="6">
                  <c:v>35515</c:v>
                </c:pt>
                <c:pt idx="7">
                  <c:v>28409</c:v>
                </c:pt>
                <c:pt idx="8">
                  <c:v>25145</c:v>
                </c:pt>
                <c:pt idx="9">
                  <c:v>5228</c:v>
                </c:pt>
              </c:numCache>
            </c:numRef>
          </c:val>
          <c:extLst>
            <c:ext xmlns:c16="http://schemas.microsoft.com/office/drawing/2014/chart" uri="{C3380CC4-5D6E-409C-BE32-E72D297353CC}">
              <c16:uniqueId val="{00000000-246B-4400-A84A-757344B12EBA}"/>
            </c:ext>
          </c:extLst>
        </c:ser>
        <c:ser>
          <c:idx val="1"/>
          <c:order val="1"/>
          <c:tx>
            <c:strRef>
              <c:f>Grafici!$B$191</c:f>
              <c:strCache>
                <c:ptCount val="1"/>
                <c:pt idx="0">
                  <c:v>Variable O&amp;M</c:v>
                </c:pt>
              </c:strCache>
            </c:strRef>
          </c:tx>
          <c:spPr>
            <a:solidFill>
              <a:schemeClr val="accent2"/>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1:$L$191</c:f>
              <c:numCache>
                <c:formatCode>_-* #,##0_-;\-* #,##0_-;_-* "-"??_-;_-@_-</c:formatCode>
                <c:ptCount val="10"/>
                <c:pt idx="0">
                  <c:v>1469</c:v>
                </c:pt>
                <c:pt idx="1">
                  <c:v>1471</c:v>
                </c:pt>
                <c:pt idx="2">
                  <c:v>1472</c:v>
                </c:pt>
                <c:pt idx="3">
                  <c:v>1473</c:v>
                </c:pt>
                <c:pt idx="4">
                  <c:v>1473</c:v>
                </c:pt>
                <c:pt idx="5">
                  <c:v>1473</c:v>
                </c:pt>
                <c:pt idx="6">
                  <c:v>1472</c:v>
                </c:pt>
                <c:pt idx="7">
                  <c:v>1473</c:v>
                </c:pt>
                <c:pt idx="8">
                  <c:v>1473</c:v>
                </c:pt>
                <c:pt idx="9">
                  <c:v>1473</c:v>
                </c:pt>
              </c:numCache>
            </c:numRef>
          </c:val>
          <c:extLst>
            <c:ext xmlns:c16="http://schemas.microsoft.com/office/drawing/2014/chart" uri="{C3380CC4-5D6E-409C-BE32-E72D297353CC}">
              <c16:uniqueId val="{00000001-246B-4400-A84A-757344B12EBA}"/>
            </c:ext>
          </c:extLst>
        </c:ser>
        <c:ser>
          <c:idx val="2"/>
          <c:order val="2"/>
          <c:tx>
            <c:strRef>
              <c:f>Grafici!$B$192</c:f>
              <c:strCache>
                <c:ptCount val="1"/>
                <c:pt idx="0">
                  <c:v>Electricity exchange</c:v>
                </c:pt>
              </c:strCache>
            </c:strRef>
          </c:tx>
          <c:spPr>
            <a:solidFill>
              <a:schemeClr val="accent3"/>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2:$L$192</c:f>
              <c:numCache>
                <c:formatCode>_-* #,##0_-;\-* #,##0_-;_-* "-"??_-;_-@_-</c:formatCode>
                <c:ptCount val="10"/>
                <c:pt idx="0">
                  <c:v>926</c:v>
                </c:pt>
                <c:pt idx="1">
                  <c:v>1065</c:v>
                </c:pt>
                <c:pt idx="2">
                  <c:v>1349</c:v>
                </c:pt>
                <c:pt idx="3">
                  <c:v>1777</c:v>
                </c:pt>
                <c:pt idx="4">
                  <c:v>2348</c:v>
                </c:pt>
                <c:pt idx="5">
                  <c:v>3776</c:v>
                </c:pt>
                <c:pt idx="6">
                  <c:v>1301</c:v>
                </c:pt>
                <c:pt idx="7">
                  <c:v>1729</c:v>
                </c:pt>
                <c:pt idx="8">
                  <c:v>2300</c:v>
                </c:pt>
                <c:pt idx="9">
                  <c:v>3728</c:v>
                </c:pt>
              </c:numCache>
            </c:numRef>
          </c:val>
          <c:extLst>
            <c:ext xmlns:c16="http://schemas.microsoft.com/office/drawing/2014/chart" uri="{C3380CC4-5D6E-409C-BE32-E72D297353CC}">
              <c16:uniqueId val="{00000002-246B-4400-A84A-757344B12EBA}"/>
            </c:ext>
          </c:extLst>
        </c:ser>
        <c:ser>
          <c:idx val="3"/>
          <c:order val="3"/>
          <c:tx>
            <c:strRef>
              <c:f>Grafici!$B$193</c:f>
              <c:strCache>
                <c:ptCount val="1"/>
                <c:pt idx="0">
                  <c:v>CO2 emissions</c:v>
                </c:pt>
              </c:strCache>
            </c:strRef>
          </c:tx>
          <c:spPr>
            <a:solidFill>
              <a:schemeClr val="accent4"/>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3:$L$193</c:f>
              <c:numCache>
                <c:formatCode>_-* #,##0_-;\-* #,##0_-;_-* "-"??_-;_-@_-</c:formatCode>
                <c:ptCount val="10"/>
                <c:pt idx="0">
                  <c:v>3222.6958943999998</c:v>
                </c:pt>
                <c:pt idx="1">
                  <c:v>3146.9090544000001</c:v>
                </c:pt>
                <c:pt idx="2">
                  <c:v>2996.3478528000001</c:v>
                </c:pt>
                <c:pt idx="3">
                  <c:v>2770.8920640000001</c:v>
                </c:pt>
                <c:pt idx="4">
                  <c:v>2678.0053680000001</c:v>
                </c:pt>
                <c:pt idx="5">
                  <c:v>1890.6270480000001</c:v>
                </c:pt>
                <c:pt idx="6">
                  <c:v>2987.0358335999999</c:v>
                </c:pt>
                <c:pt idx="7">
                  <c:v>2761.5094991999999</c:v>
                </c:pt>
                <c:pt idx="8">
                  <c:v>2668.6228031999999</c:v>
                </c:pt>
                <c:pt idx="9">
                  <c:v>1881.2444832000001</c:v>
                </c:pt>
              </c:numCache>
            </c:numRef>
          </c:val>
          <c:extLst>
            <c:ext xmlns:c16="http://schemas.microsoft.com/office/drawing/2014/chart" uri="{C3380CC4-5D6E-409C-BE32-E72D297353CC}">
              <c16:uniqueId val="{00000003-246B-4400-A84A-757344B12EBA}"/>
            </c:ext>
          </c:extLst>
        </c:ser>
        <c:ser>
          <c:idx val="4"/>
          <c:order val="4"/>
          <c:tx>
            <c:strRef>
              <c:f>Grafici!$B$194</c:f>
              <c:strCache>
                <c:ptCount val="1"/>
                <c:pt idx="0">
                  <c:v>Fixed O&amp;M</c:v>
                </c:pt>
              </c:strCache>
            </c:strRef>
          </c:tx>
          <c:spPr>
            <a:solidFill>
              <a:schemeClr val="accent1">
                <a:lumMod val="60000"/>
                <a:lumOff val="40000"/>
              </a:schemeClr>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4:$L$194</c:f>
              <c:numCache>
                <c:formatCode>_-* #,##0_-;\-* #,##0_-;_-* "-"??_-;_-@_-</c:formatCode>
                <c:ptCount val="10"/>
                <c:pt idx="0">
                  <c:v>23792</c:v>
                </c:pt>
                <c:pt idx="1">
                  <c:v>23792</c:v>
                </c:pt>
                <c:pt idx="2">
                  <c:v>23792</c:v>
                </c:pt>
                <c:pt idx="3">
                  <c:v>23792</c:v>
                </c:pt>
                <c:pt idx="4">
                  <c:v>23792</c:v>
                </c:pt>
                <c:pt idx="5">
                  <c:v>23792</c:v>
                </c:pt>
                <c:pt idx="6">
                  <c:v>23808</c:v>
                </c:pt>
                <c:pt idx="7">
                  <c:v>23808</c:v>
                </c:pt>
                <c:pt idx="8">
                  <c:v>23808</c:v>
                </c:pt>
                <c:pt idx="9">
                  <c:v>23808</c:v>
                </c:pt>
              </c:numCache>
            </c:numRef>
          </c:val>
          <c:extLst>
            <c:ext xmlns:c16="http://schemas.microsoft.com/office/drawing/2014/chart" uri="{C3380CC4-5D6E-409C-BE32-E72D297353CC}">
              <c16:uniqueId val="{00000004-246B-4400-A84A-757344B12EBA}"/>
            </c:ext>
          </c:extLst>
        </c:ser>
        <c:ser>
          <c:idx val="5"/>
          <c:order val="5"/>
          <c:tx>
            <c:strRef>
              <c:f>Grafici!$B$195</c:f>
              <c:strCache>
                <c:ptCount val="1"/>
                <c:pt idx="0">
                  <c:v>Annualized investment</c:v>
                </c:pt>
              </c:strCache>
            </c:strRef>
          </c:tx>
          <c:spPr>
            <a:solidFill>
              <a:schemeClr val="accent6"/>
            </a:solidFill>
            <a:ln>
              <a:solidFill>
                <a:schemeClr val="tx1"/>
              </a:solidFill>
            </a:ln>
            <a:effectLst/>
          </c:spPr>
          <c:invertIfNegative val="0"/>
          <c:cat>
            <c:strRef>
              <c:f>Grafici!$C$173:$L$173</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95:$L$195</c:f>
              <c:numCache>
                <c:formatCode>_-* #,##0_-;\-* #,##0_-;_-* "-"??_-;_-@_-</c:formatCode>
                <c:ptCount val="10"/>
                <c:pt idx="0">
                  <c:v>56558</c:v>
                </c:pt>
                <c:pt idx="1">
                  <c:v>56558</c:v>
                </c:pt>
                <c:pt idx="2">
                  <c:v>56558</c:v>
                </c:pt>
                <c:pt idx="3">
                  <c:v>56558</c:v>
                </c:pt>
                <c:pt idx="4">
                  <c:v>56558</c:v>
                </c:pt>
                <c:pt idx="5">
                  <c:v>56558</c:v>
                </c:pt>
                <c:pt idx="6">
                  <c:v>56588</c:v>
                </c:pt>
                <c:pt idx="7">
                  <c:v>56588</c:v>
                </c:pt>
                <c:pt idx="8">
                  <c:v>56588</c:v>
                </c:pt>
                <c:pt idx="9">
                  <c:v>56588</c:v>
                </c:pt>
              </c:numCache>
            </c:numRef>
          </c:val>
          <c:extLst>
            <c:ext xmlns:c16="http://schemas.microsoft.com/office/drawing/2014/chart" uri="{C3380CC4-5D6E-409C-BE32-E72D297353CC}">
              <c16:uniqueId val="{00000005-246B-4400-A84A-757344B12EBA}"/>
            </c:ext>
          </c:extLst>
        </c:ser>
        <c:dLbls>
          <c:showLegendKey val="0"/>
          <c:showVal val="0"/>
          <c:showCatName val="0"/>
          <c:showSerName val="0"/>
          <c:showPercent val="0"/>
          <c:showBubbleSize val="0"/>
        </c:dLbls>
        <c:gapWidth val="150"/>
        <c:overlap val="100"/>
        <c:axId val="1036632664"/>
        <c:axId val="1036636272"/>
      </c:barChart>
      <c:catAx>
        <c:axId val="103663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6272"/>
        <c:crosses val="autoZero"/>
        <c:auto val="1"/>
        <c:lblAlgn val="ctr"/>
        <c:lblOffset val="100"/>
        <c:noMultiLvlLbl val="0"/>
      </c:catAx>
      <c:valAx>
        <c:axId val="10366362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 cost [k EUR/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2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rafici!$B$157</c:f>
              <c:strCache>
                <c:ptCount val="1"/>
                <c:pt idx="0">
                  <c:v>Total annual cost (heat scenarios)</c:v>
                </c:pt>
              </c:strCache>
            </c:strRef>
          </c:tx>
          <c:spPr>
            <a:ln w="28575" cap="rnd">
              <a:solidFill>
                <a:schemeClr val="tx2">
                  <a:lumMod val="75000"/>
                </a:schemeClr>
              </a:solidFill>
              <a:round/>
            </a:ln>
            <a:effectLst/>
          </c:spPr>
          <c:marker>
            <c:symbol val="circle"/>
            <c:size val="5"/>
            <c:spPr>
              <a:solidFill>
                <a:schemeClr val="bg2">
                  <a:lumMod val="25000"/>
                </a:schemeClr>
              </a:solidFill>
              <a:ln w="9525">
                <a:solidFill>
                  <a:schemeClr val="tx2">
                    <a:lumMod val="75000"/>
                  </a:schemeClr>
                </a:solidFill>
              </a:ln>
              <a:effectLst/>
            </c:spPr>
          </c:marker>
          <c:cat>
            <c:strRef>
              <c:f>Grafici!$C$156:$L$156</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57:$L$157</c:f>
              <c:numCache>
                <c:formatCode>_-* #,##0_-;\-* #,##0_-;_-* "-"??_-;_-@_-</c:formatCode>
                <c:ptCount val="10"/>
                <c:pt idx="0">
                  <c:v>127724.36902079999</c:v>
                </c:pt>
                <c:pt idx="1">
                  <c:v>126149.0211408</c:v>
                </c:pt>
                <c:pt idx="2">
                  <c:v>127876.8347264</c:v>
                </c:pt>
                <c:pt idx="3">
                  <c:v>123443.64180479999</c:v>
                </c:pt>
                <c:pt idx="4">
                  <c:v>118689.925984</c:v>
                </c:pt>
                <c:pt idx="5">
                  <c:v>127646.9975632</c:v>
                </c:pt>
                <c:pt idx="6">
                  <c:v>126068.5132384</c:v>
                </c:pt>
                <c:pt idx="7">
                  <c:v>127798.4384288</c:v>
                </c:pt>
                <c:pt idx="8">
                  <c:v>123360.54458079999</c:v>
                </c:pt>
                <c:pt idx="9">
                  <c:v>118608.12330400001</c:v>
                </c:pt>
              </c:numCache>
            </c:numRef>
          </c:val>
          <c:smooth val="0"/>
          <c:extLst>
            <c:ext xmlns:c16="http://schemas.microsoft.com/office/drawing/2014/chart" uri="{C3380CC4-5D6E-409C-BE32-E72D297353CC}">
              <c16:uniqueId val="{00000000-A8F6-4E03-ADA6-F5BE3FFD116A}"/>
            </c:ext>
          </c:extLst>
        </c:ser>
        <c:ser>
          <c:idx val="1"/>
          <c:order val="1"/>
          <c:tx>
            <c:strRef>
              <c:f>Grafici!$B$158</c:f>
              <c:strCache>
                <c:ptCount val="1"/>
                <c:pt idx="0">
                  <c:v>Total annual cost (transport scenarios)</c:v>
                </c:pt>
              </c:strCache>
            </c:strRef>
          </c:tx>
          <c:spPr>
            <a:ln w="28575" cap="rnd">
              <a:solidFill>
                <a:schemeClr val="tx2">
                  <a:lumMod val="40000"/>
                  <a:lumOff val="60000"/>
                </a:schemeClr>
              </a:solidFill>
              <a:round/>
            </a:ln>
            <a:effectLst/>
          </c:spPr>
          <c:marker>
            <c:symbol val="circle"/>
            <c:size val="5"/>
            <c:spPr>
              <a:solidFill>
                <a:schemeClr val="tx2">
                  <a:lumMod val="60000"/>
                  <a:lumOff val="40000"/>
                </a:schemeClr>
              </a:solidFill>
              <a:ln w="9525">
                <a:solidFill>
                  <a:schemeClr val="tx2">
                    <a:lumMod val="40000"/>
                    <a:lumOff val="60000"/>
                  </a:schemeClr>
                </a:solidFill>
              </a:ln>
              <a:effectLst/>
            </c:spPr>
          </c:marker>
          <c:cat>
            <c:strRef>
              <c:f>Grafici!$C$156:$L$156</c:f>
              <c:strCache>
                <c:ptCount val="10"/>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strCache>
            </c:strRef>
          </c:cat>
          <c:val>
            <c:numRef>
              <c:f>Grafici!$C$158:$L$158</c:f>
              <c:numCache>
                <c:formatCode>_-* #,##0_-;\-* #,##0_-;_-* "-"??_-;_-@_-</c:formatCode>
                <c:ptCount val="10"/>
                <c:pt idx="0">
                  <c:v>128589.69589440001</c:v>
                </c:pt>
                <c:pt idx="1">
                  <c:v>126285.90905439999</c:v>
                </c:pt>
                <c:pt idx="2">
                  <c:v>121682.3478528</c:v>
                </c:pt>
                <c:pt idx="3">
                  <c:v>114779.892064</c:v>
                </c:pt>
                <c:pt idx="4">
                  <c:v>111994.005368</c:v>
                </c:pt>
                <c:pt idx="5">
                  <c:v>92717.627047999995</c:v>
                </c:pt>
                <c:pt idx="6">
                  <c:v>121671.03583360001</c:v>
                </c:pt>
                <c:pt idx="7">
                  <c:v>114768.50949920001</c:v>
                </c:pt>
                <c:pt idx="8">
                  <c:v>111982.62280320001</c:v>
                </c:pt>
                <c:pt idx="9">
                  <c:v>92706.244483200004</c:v>
                </c:pt>
              </c:numCache>
            </c:numRef>
          </c:val>
          <c:smooth val="0"/>
          <c:extLst>
            <c:ext xmlns:c16="http://schemas.microsoft.com/office/drawing/2014/chart" uri="{C3380CC4-5D6E-409C-BE32-E72D297353CC}">
              <c16:uniqueId val="{00000001-A8F6-4E03-ADA6-F5BE3FFD116A}"/>
            </c:ext>
          </c:extLst>
        </c:ser>
        <c:dLbls>
          <c:showLegendKey val="0"/>
          <c:showVal val="0"/>
          <c:showCatName val="0"/>
          <c:showSerName val="0"/>
          <c:showPercent val="0"/>
          <c:showBubbleSize val="0"/>
        </c:dLbls>
        <c:marker val="1"/>
        <c:smooth val="0"/>
        <c:axId val="1265618552"/>
        <c:axId val="1265615928"/>
      </c:lineChart>
      <c:catAx>
        <c:axId val="1265618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65615928"/>
        <c:crosses val="autoZero"/>
        <c:auto val="1"/>
        <c:lblAlgn val="ctr"/>
        <c:lblOffset val="100"/>
        <c:noMultiLvlLbl val="0"/>
      </c:catAx>
      <c:valAx>
        <c:axId val="1265615928"/>
        <c:scaling>
          <c:orientation val="minMax"/>
          <c:min val="80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a:t>
                </a:r>
                <a:r>
                  <a:rPr lang="en-GB" baseline="0"/>
                  <a:t> costs [k EUR/yea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65618552"/>
        <c:crosses val="autoZero"/>
        <c:crossBetween val="between"/>
        <c:majorUnit val="10000"/>
        <c:minorUnit val="5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dLbls>
          <c:showLegendKey val="0"/>
          <c:showVal val="0"/>
          <c:showCatName val="0"/>
          <c:showSerName val="0"/>
          <c:showPercent val="0"/>
          <c:showBubbleSize val="0"/>
        </c:dLbls>
        <c:gapWidth val="150"/>
        <c:axId val="1166640184"/>
        <c:axId val="1166640512"/>
        <c:extLst>
          <c:ext xmlns:c15="http://schemas.microsoft.com/office/drawing/2012/chart" uri="{02D57815-91ED-43cb-92C2-25804820EDAC}">
            <c15:filteredBarSeries>
              <c15:ser>
                <c:idx val="0"/>
                <c:order val="2"/>
                <c:tx>
                  <c:strRef>
                    <c:extLst>
                      <c:ext uri="{02D57815-91ED-43cb-92C2-25804820EDAC}">
                        <c15:formulaRef>
                          <c15:sqref>Scenarios!$C$23:$C$24</c15:sqref>
                        </c15:formulaRef>
                      </c:ext>
                    </c:extLst>
                    <c:strCache>
                      <c:ptCount val="2"/>
                      <c:pt idx="0">
                        <c:v>End-user demand</c:v>
                      </c:pt>
                      <c:pt idx="1">
                        <c:v>[GWh/year]</c:v>
                      </c:pt>
                    </c:strCache>
                  </c:strRef>
                </c:tx>
                <c:spPr>
                  <a:solidFill>
                    <a:schemeClr val="accent1"/>
                  </a:solidFill>
                  <a:ln>
                    <a:noFill/>
                  </a:ln>
                  <a:effectLst/>
                </c:spPr>
                <c:invertIfNegative val="0"/>
                <c:cat>
                  <c:numRef>
                    <c:extLst>
                      <c:ext uri="{02D57815-91ED-43cb-92C2-25804820EDAC}">
                        <c15:formulaRef>
                          <c15:sqref>Scenarios!$B$25:$B$34</c15:sqref>
                        </c15:formulaRef>
                      </c:ext>
                    </c:extLst>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extLst>
                      <c:ext uri="{02D57815-91ED-43cb-92C2-25804820EDAC}">
                        <c15:formulaRef>
                          <c15:sqref>Scenarios!$C$25:$C$34</c15:sqref>
                        </c15:formulaRef>
                      </c:ext>
                    </c:extLst>
                    <c:numCache>
                      <c:formatCode>0.00</c:formatCode>
                      <c:ptCount val="10"/>
                      <c:pt idx="0">
                        <c:v>11.964</c:v>
                      </c:pt>
                      <c:pt idx="1">
                        <c:v>23.928000000000001</c:v>
                      </c:pt>
                      <c:pt idx="2">
                        <c:v>35.891999999999996</c:v>
                      </c:pt>
                      <c:pt idx="3">
                        <c:v>47.856000000000002</c:v>
                      </c:pt>
                      <c:pt idx="4">
                        <c:v>59.82</c:v>
                      </c:pt>
                      <c:pt idx="5">
                        <c:v>71.783999999999992</c:v>
                      </c:pt>
                      <c:pt idx="6">
                        <c:v>83.74799999999999</c:v>
                      </c:pt>
                      <c:pt idx="7">
                        <c:v>95.712000000000003</c:v>
                      </c:pt>
                      <c:pt idx="8">
                        <c:v>107.676</c:v>
                      </c:pt>
                      <c:pt idx="9" formatCode="General">
                        <c:v>119.64</c:v>
                      </c:pt>
                    </c:numCache>
                  </c:numRef>
                </c:val>
                <c:extLst>
                  <c:ext xmlns:c16="http://schemas.microsoft.com/office/drawing/2014/chart" uri="{C3380CC4-5D6E-409C-BE32-E72D297353CC}">
                    <c16:uniqueId val="{00000002-BF79-45B6-A86B-53C84A72973E}"/>
                  </c:ext>
                </c:extLst>
              </c15:ser>
            </c15:filteredBarSeries>
          </c:ext>
        </c:extLst>
      </c:barChart>
      <c:lineChart>
        <c:grouping val="standard"/>
        <c:varyColors val="0"/>
        <c:ser>
          <c:idx val="1"/>
          <c:order val="0"/>
          <c:tx>
            <c:strRef>
              <c:f>Scenarios!$D$23:$D$24</c:f>
              <c:strCache>
                <c:ptCount val="2"/>
                <c:pt idx="0">
                  <c:v>Grid loss</c:v>
                </c:pt>
              </c:strCache>
            </c:strRef>
          </c:tx>
          <c:spPr>
            <a:ln w="28575" cap="rnd">
              <a:solidFill>
                <a:schemeClr val="tx1">
                  <a:lumMod val="75000"/>
                  <a:lumOff val="25000"/>
                </a:schemeClr>
              </a:solidFill>
              <a:round/>
            </a:ln>
            <a:effectLst/>
          </c:spPr>
          <c:marker>
            <c:symbol val="none"/>
          </c:marker>
          <c:cat>
            <c:numRef>
              <c:f>Scenarios!$B$25:$B$3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cenarios!$D$25:$D$34</c:f>
              <c:numCache>
                <c:formatCode>0</c:formatCode>
                <c:ptCount val="10"/>
                <c:pt idx="0">
                  <c:v>25.849150000000002</c:v>
                </c:pt>
                <c:pt idx="1">
                  <c:v>28</c:v>
                </c:pt>
                <c:pt idx="2">
                  <c:v>29</c:v>
                </c:pt>
                <c:pt idx="3">
                  <c:v>30</c:v>
                </c:pt>
                <c:pt idx="4">
                  <c:v>31</c:v>
                </c:pt>
                <c:pt idx="5">
                  <c:v>32</c:v>
                </c:pt>
                <c:pt idx="6">
                  <c:v>33</c:v>
                </c:pt>
                <c:pt idx="7">
                  <c:v>35</c:v>
                </c:pt>
                <c:pt idx="8">
                  <c:v>37</c:v>
                </c:pt>
                <c:pt idx="9" formatCode="General">
                  <c:v>54</c:v>
                </c:pt>
              </c:numCache>
            </c:numRef>
          </c:val>
          <c:smooth val="0"/>
          <c:extLst>
            <c:ext xmlns:c16="http://schemas.microsoft.com/office/drawing/2014/chart" uri="{C3380CC4-5D6E-409C-BE32-E72D297353CC}">
              <c16:uniqueId val="{00000000-BF79-45B6-A86B-53C84A72973E}"/>
            </c:ext>
          </c:extLst>
        </c:ser>
        <c:dLbls>
          <c:showLegendKey val="0"/>
          <c:showVal val="0"/>
          <c:showCatName val="0"/>
          <c:showSerName val="0"/>
          <c:showPercent val="0"/>
          <c:showBubbleSize val="0"/>
        </c:dLbls>
        <c:marker val="1"/>
        <c:smooth val="0"/>
        <c:axId val="1166640184"/>
        <c:axId val="1166640512"/>
      </c:lineChart>
      <c:lineChart>
        <c:grouping val="standard"/>
        <c:varyColors val="0"/>
        <c:ser>
          <c:idx val="2"/>
          <c:order val="1"/>
          <c:tx>
            <c:strRef>
              <c:f>Scenarios!$E$23:$E$24</c:f>
              <c:strCache>
                <c:ptCount val="2"/>
                <c:pt idx="0">
                  <c:v>Investment cost</c:v>
                </c:pt>
              </c:strCache>
            </c:strRef>
          </c:tx>
          <c:spPr>
            <a:ln w="28575" cap="rnd">
              <a:solidFill>
                <a:schemeClr val="tx2">
                  <a:lumMod val="60000"/>
                  <a:lumOff val="40000"/>
                </a:schemeClr>
              </a:solidFill>
              <a:prstDash val="solid"/>
              <a:round/>
            </a:ln>
            <a:effectLst/>
          </c:spPr>
          <c:marker>
            <c:symbol val="none"/>
          </c:marker>
          <c:cat>
            <c:numRef>
              <c:f>Scenarios!$B$25:$B$3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cenarios!$E$25:$E$34</c:f>
              <c:numCache>
                <c:formatCode>General</c:formatCode>
                <c:ptCount val="10"/>
                <c:pt idx="0">
                  <c:v>1216.1883700000001</c:v>
                </c:pt>
                <c:pt idx="1">
                  <c:v>3280.3069500000001</c:v>
                </c:pt>
                <c:pt idx="2">
                  <c:v>5773.3824599999998</c:v>
                </c:pt>
                <c:pt idx="3">
                  <c:v>8543.4042300000001</c:v>
                </c:pt>
                <c:pt idx="4">
                  <c:v>11604.541730000001</c:v>
                </c:pt>
                <c:pt idx="5">
                  <c:v>14985.429599999999</c:v>
                </c:pt>
                <c:pt idx="6">
                  <c:v>18738.600470000001</c:v>
                </c:pt>
                <c:pt idx="7">
                  <c:v>23059.128499999999</c:v>
                </c:pt>
                <c:pt idx="8">
                  <c:v>28333.063559999999</c:v>
                </c:pt>
                <c:pt idx="9">
                  <c:v>37177.6095006592</c:v>
                </c:pt>
              </c:numCache>
            </c:numRef>
          </c:val>
          <c:smooth val="0"/>
          <c:extLst>
            <c:ext xmlns:c16="http://schemas.microsoft.com/office/drawing/2014/chart" uri="{C3380CC4-5D6E-409C-BE32-E72D297353CC}">
              <c16:uniqueId val="{00000001-BF79-45B6-A86B-53C84A72973E}"/>
            </c:ext>
          </c:extLst>
        </c:ser>
        <c:dLbls>
          <c:showLegendKey val="0"/>
          <c:showVal val="0"/>
          <c:showCatName val="0"/>
          <c:showSerName val="0"/>
          <c:showPercent val="0"/>
          <c:showBubbleSize val="0"/>
        </c:dLbls>
        <c:marker val="1"/>
        <c:smooth val="0"/>
        <c:axId val="1165799008"/>
        <c:axId val="1165803272"/>
      </c:lineChart>
      <c:catAx>
        <c:axId val="11666401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nd-user demand [GWh/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6640512"/>
        <c:crosses val="autoZero"/>
        <c:auto val="1"/>
        <c:lblAlgn val="ctr"/>
        <c:lblOffset val="100"/>
        <c:noMultiLvlLbl val="0"/>
      </c:catAx>
      <c:valAx>
        <c:axId val="11666405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Grid loss [% of produc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6640184"/>
        <c:crosses val="autoZero"/>
        <c:crossBetween val="between"/>
      </c:valAx>
      <c:valAx>
        <c:axId val="1165803272"/>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Invement cost [M EU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5799008"/>
        <c:crosses val="max"/>
        <c:crossBetween val="between"/>
      </c:valAx>
      <c:catAx>
        <c:axId val="1165799008"/>
        <c:scaling>
          <c:orientation val="minMax"/>
        </c:scaling>
        <c:delete val="1"/>
        <c:axPos val="b"/>
        <c:numFmt formatCode="General" sourceLinked="1"/>
        <c:majorTickMark val="out"/>
        <c:minorTickMark val="none"/>
        <c:tickLblPos val="nextTo"/>
        <c:crossAx val="11658032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w="6350">
              <a:solidFill>
                <a:schemeClr val="tx1"/>
              </a:solidFill>
            </a:ln>
          </c:spPr>
          <c:dPt>
            <c:idx val="0"/>
            <c:bubble3D val="0"/>
            <c:spPr>
              <a:solidFill>
                <a:schemeClr val="tx1">
                  <a:lumMod val="65000"/>
                  <a:lumOff val="35000"/>
                </a:schemeClr>
              </a:solidFill>
              <a:ln w="6350">
                <a:solidFill>
                  <a:schemeClr val="tx1"/>
                </a:solidFill>
              </a:ln>
              <a:effectLst/>
            </c:spPr>
            <c:extLst>
              <c:ext xmlns:c16="http://schemas.microsoft.com/office/drawing/2014/chart" uri="{C3380CC4-5D6E-409C-BE32-E72D297353CC}">
                <c16:uniqueId val="{00000001-AC1D-4D34-AA14-5412CED19143}"/>
              </c:ext>
            </c:extLst>
          </c:dPt>
          <c:dPt>
            <c:idx val="1"/>
            <c:bubble3D val="0"/>
            <c:spPr>
              <a:solidFill>
                <a:schemeClr val="tx2">
                  <a:lumMod val="60000"/>
                  <a:lumOff val="40000"/>
                </a:schemeClr>
              </a:solidFill>
              <a:ln w="6350">
                <a:solidFill>
                  <a:schemeClr val="tx1"/>
                </a:solidFill>
              </a:ln>
              <a:effectLst/>
            </c:spPr>
            <c:extLst>
              <c:ext xmlns:c16="http://schemas.microsoft.com/office/drawing/2014/chart" uri="{C3380CC4-5D6E-409C-BE32-E72D297353CC}">
                <c16:uniqueId val="{00000003-AC1D-4D34-AA14-5412CED19143}"/>
              </c:ext>
            </c:extLst>
          </c:dPt>
          <c:dPt>
            <c:idx val="2"/>
            <c:bubble3D val="0"/>
            <c:spPr>
              <a:solidFill>
                <a:schemeClr val="accent6">
                  <a:lumMod val="75000"/>
                </a:schemeClr>
              </a:solidFill>
              <a:ln w="6350">
                <a:solidFill>
                  <a:schemeClr val="tx1"/>
                </a:solidFill>
              </a:ln>
              <a:effectLst/>
            </c:spPr>
            <c:extLst>
              <c:ext xmlns:c16="http://schemas.microsoft.com/office/drawing/2014/chart" uri="{C3380CC4-5D6E-409C-BE32-E72D297353CC}">
                <c16:uniqueId val="{00000005-AC1D-4D34-AA14-5412CED19143}"/>
              </c:ext>
            </c:extLst>
          </c:dPt>
          <c:dPt>
            <c:idx val="3"/>
            <c:bubble3D val="0"/>
            <c:spPr>
              <a:solidFill>
                <a:schemeClr val="accent4"/>
              </a:solidFill>
              <a:ln w="6350">
                <a:solidFill>
                  <a:schemeClr val="tx1"/>
                </a:solidFill>
              </a:ln>
              <a:effectLst/>
            </c:spPr>
            <c:extLst>
              <c:ext xmlns:c16="http://schemas.microsoft.com/office/drawing/2014/chart" uri="{C3380CC4-5D6E-409C-BE32-E72D297353CC}">
                <c16:uniqueId val="{00000007-AC1D-4D34-AA14-5412CED19143}"/>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246:$C$249</c:f>
              <c:strCache>
                <c:ptCount val="4"/>
                <c:pt idx="0">
                  <c:v>Oil boiler</c:v>
                </c:pt>
                <c:pt idx="1">
                  <c:v>Gas boiler</c:v>
                </c:pt>
                <c:pt idx="2">
                  <c:v>Biomass boiler</c:v>
                </c:pt>
                <c:pt idx="3">
                  <c:v>Heat pump</c:v>
                </c:pt>
              </c:strCache>
            </c:strRef>
          </c:cat>
          <c:val>
            <c:numRef>
              <c:f>Sheet1!$D$246:$D$249</c:f>
              <c:numCache>
                <c:formatCode>0.00</c:formatCode>
                <c:ptCount val="4"/>
                <c:pt idx="0">
                  <c:v>13.422800000000001</c:v>
                </c:pt>
                <c:pt idx="1">
                  <c:v>95.709900000000005</c:v>
                </c:pt>
                <c:pt idx="2">
                  <c:v>5.9860000000000007</c:v>
                </c:pt>
                <c:pt idx="3">
                  <c:v>5.98</c:v>
                </c:pt>
              </c:numCache>
            </c:numRef>
          </c:val>
          <c:extLst>
            <c:ext xmlns:c16="http://schemas.microsoft.com/office/drawing/2014/chart" uri="{C3380CC4-5D6E-409C-BE32-E72D297353CC}">
              <c16:uniqueId val="{00000008-AC1D-4D34-AA14-5412CED1914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solidFill>
              <a:schemeClr val="accent5">
                <a:lumMod val="75000"/>
              </a:schemeClr>
            </a:solidFill>
            <a:ln w="6350">
              <a:solidFill>
                <a:schemeClr val="tx1"/>
              </a:solidFill>
            </a:ln>
          </c:spPr>
          <c:dPt>
            <c:idx val="0"/>
            <c:bubble3D val="0"/>
            <c:spPr>
              <a:solidFill>
                <a:schemeClr val="accent4"/>
              </a:solidFill>
              <a:ln w="6350">
                <a:solidFill>
                  <a:schemeClr val="tx1"/>
                </a:solidFill>
              </a:ln>
              <a:effectLst/>
            </c:spPr>
            <c:extLst>
              <c:ext xmlns:c16="http://schemas.microsoft.com/office/drawing/2014/chart" uri="{C3380CC4-5D6E-409C-BE32-E72D297353CC}">
                <c16:uniqueId val="{00000001-8783-469D-8BD0-DF99B6018700}"/>
              </c:ext>
            </c:extLst>
          </c:dPt>
          <c:dPt>
            <c:idx val="1"/>
            <c:bubble3D val="0"/>
            <c:spPr>
              <a:solidFill>
                <a:schemeClr val="accent2"/>
              </a:solidFill>
              <a:ln w="6350">
                <a:solidFill>
                  <a:schemeClr val="tx1"/>
                </a:solidFill>
              </a:ln>
              <a:effectLst/>
            </c:spPr>
            <c:extLst>
              <c:ext xmlns:c16="http://schemas.microsoft.com/office/drawing/2014/chart" uri="{C3380CC4-5D6E-409C-BE32-E72D297353CC}">
                <c16:uniqueId val="{00000003-8783-469D-8BD0-DF99B6018700}"/>
              </c:ext>
            </c:extLst>
          </c:dPt>
          <c:dPt>
            <c:idx val="2"/>
            <c:bubble3D val="0"/>
            <c:spPr>
              <a:solidFill>
                <a:schemeClr val="accent1"/>
              </a:solidFill>
              <a:ln w="6350">
                <a:solidFill>
                  <a:schemeClr val="tx1"/>
                </a:solidFill>
              </a:ln>
              <a:effectLst/>
            </c:spPr>
            <c:extLst>
              <c:ext xmlns:c16="http://schemas.microsoft.com/office/drawing/2014/chart" uri="{C3380CC4-5D6E-409C-BE32-E72D297353CC}">
                <c16:uniqueId val="{00000005-8783-469D-8BD0-DF99B6018700}"/>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256:$C$258</c:f>
              <c:strCache>
                <c:ptCount val="3"/>
                <c:pt idx="0">
                  <c:v>Heat pump (individual)</c:v>
                </c:pt>
                <c:pt idx="1">
                  <c:v>Heat pump (DH)</c:v>
                </c:pt>
                <c:pt idx="2">
                  <c:v>Fuel boiler (DH)</c:v>
                </c:pt>
              </c:strCache>
            </c:strRef>
          </c:cat>
          <c:val>
            <c:numRef>
              <c:f>Sheet1!$D$256:$D$258</c:f>
              <c:numCache>
                <c:formatCode>0.00</c:formatCode>
                <c:ptCount val="3"/>
                <c:pt idx="0">
                  <c:v>59.82</c:v>
                </c:pt>
                <c:pt idx="1">
                  <c:v>72.12</c:v>
                </c:pt>
                <c:pt idx="2">
                  <c:v>14.62</c:v>
                </c:pt>
              </c:numCache>
            </c:numRef>
          </c:val>
          <c:extLst>
            <c:ext xmlns:c16="http://schemas.microsoft.com/office/drawing/2014/chart" uri="{C3380CC4-5D6E-409C-BE32-E72D297353CC}">
              <c16:uniqueId val="{00000006-8783-469D-8BD0-DF99B601870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4</c:f>
              <c:strCache>
                <c:ptCount val="1"/>
                <c:pt idx="0">
                  <c:v>Coal     </c:v>
                </c:pt>
              </c:strCache>
            </c:strRef>
          </c:tx>
          <c:spPr>
            <a:solidFill>
              <a:schemeClr val="accent1"/>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4:$M$4</c:f>
              <c:numCache>
                <c:formatCode>General</c:formatCode>
                <c:ptCount val="11"/>
                <c:pt idx="0">
                  <c:v>20.82</c:v>
                </c:pt>
                <c:pt idx="1">
                  <c:v>20.82</c:v>
                </c:pt>
                <c:pt idx="2">
                  <c:v>20.82</c:v>
                </c:pt>
                <c:pt idx="3">
                  <c:v>20.82</c:v>
                </c:pt>
                <c:pt idx="4">
                  <c:v>20.82</c:v>
                </c:pt>
                <c:pt idx="5">
                  <c:v>20.82</c:v>
                </c:pt>
                <c:pt idx="6">
                  <c:v>20.82</c:v>
                </c:pt>
                <c:pt idx="7">
                  <c:v>20.82</c:v>
                </c:pt>
                <c:pt idx="8">
                  <c:v>20.82</c:v>
                </c:pt>
                <c:pt idx="9">
                  <c:v>20.82</c:v>
                </c:pt>
                <c:pt idx="10">
                  <c:v>20.82</c:v>
                </c:pt>
              </c:numCache>
            </c:numRef>
          </c:val>
          <c:extLst>
            <c:ext xmlns:c16="http://schemas.microsoft.com/office/drawing/2014/chart" uri="{C3380CC4-5D6E-409C-BE32-E72D297353CC}">
              <c16:uniqueId val="{00000000-B4BA-4196-B240-9D5A0E428BF0}"/>
            </c:ext>
          </c:extLst>
        </c:ser>
        <c:ser>
          <c:idx val="1"/>
          <c:order val="1"/>
          <c:tx>
            <c:strRef>
              <c:f>Sheet1!$B$5</c:f>
              <c:strCache>
                <c:ptCount val="1"/>
                <c:pt idx="0">
                  <c:v>Oil      </c:v>
                </c:pt>
              </c:strCache>
            </c:strRef>
          </c:tx>
          <c:spPr>
            <a:solidFill>
              <a:schemeClr val="accent2"/>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5:$M$5</c:f>
              <c:numCache>
                <c:formatCode>General</c:formatCode>
                <c:ptCount val="11"/>
                <c:pt idx="0">
                  <c:v>86.4</c:v>
                </c:pt>
                <c:pt idx="1">
                  <c:v>71.81</c:v>
                </c:pt>
                <c:pt idx="2">
                  <c:v>71.81</c:v>
                </c:pt>
                <c:pt idx="3">
                  <c:v>71.81</c:v>
                </c:pt>
                <c:pt idx="4">
                  <c:v>71.81</c:v>
                </c:pt>
                <c:pt idx="5">
                  <c:v>71.81</c:v>
                </c:pt>
                <c:pt idx="6">
                  <c:v>71.81</c:v>
                </c:pt>
                <c:pt idx="7">
                  <c:v>71.81</c:v>
                </c:pt>
                <c:pt idx="8">
                  <c:v>71.81</c:v>
                </c:pt>
                <c:pt idx="9">
                  <c:v>71.81</c:v>
                </c:pt>
                <c:pt idx="10">
                  <c:v>71.81</c:v>
                </c:pt>
              </c:numCache>
            </c:numRef>
          </c:val>
          <c:extLst>
            <c:ext xmlns:c16="http://schemas.microsoft.com/office/drawing/2014/chart" uri="{C3380CC4-5D6E-409C-BE32-E72D297353CC}">
              <c16:uniqueId val="{00000001-B4BA-4196-B240-9D5A0E428BF0}"/>
            </c:ext>
          </c:extLst>
        </c:ser>
        <c:ser>
          <c:idx val="2"/>
          <c:order val="2"/>
          <c:tx>
            <c:strRef>
              <c:f>Sheet1!$B$6</c:f>
              <c:strCache>
                <c:ptCount val="1"/>
                <c:pt idx="0">
                  <c:v>Natural Gas    </c:v>
                </c:pt>
              </c:strCache>
            </c:strRef>
          </c:tx>
          <c:spPr>
            <a:solidFill>
              <a:schemeClr val="accent3"/>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6:$M$6</c:f>
              <c:numCache>
                <c:formatCode>General</c:formatCode>
                <c:ptCount val="11"/>
                <c:pt idx="0">
                  <c:v>136.69999999999999</c:v>
                </c:pt>
                <c:pt idx="1">
                  <c:v>38.03</c:v>
                </c:pt>
                <c:pt idx="2">
                  <c:v>38.03</c:v>
                </c:pt>
                <c:pt idx="3">
                  <c:v>38.03</c:v>
                </c:pt>
                <c:pt idx="4">
                  <c:v>38.03</c:v>
                </c:pt>
                <c:pt idx="5">
                  <c:v>38.03</c:v>
                </c:pt>
                <c:pt idx="6">
                  <c:v>38.03</c:v>
                </c:pt>
                <c:pt idx="7">
                  <c:v>38.03</c:v>
                </c:pt>
                <c:pt idx="8">
                  <c:v>38.03</c:v>
                </c:pt>
                <c:pt idx="9">
                  <c:v>38.03</c:v>
                </c:pt>
                <c:pt idx="10">
                  <c:v>38.03</c:v>
                </c:pt>
              </c:numCache>
            </c:numRef>
          </c:val>
          <c:extLst>
            <c:ext xmlns:c16="http://schemas.microsoft.com/office/drawing/2014/chart" uri="{C3380CC4-5D6E-409C-BE32-E72D297353CC}">
              <c16:uniqueId val="{00000002-B4BA-4196-B240-9D5A0E428BF0}"/>
            </c:ext>
          </c:extLst>
        </c:ser>
        <c:ser>
          <c:idx val="3"/>
          <c:order val="3"/>
          <c:tx>
            <c:strRef>
              <c:f>Sheet1!$B$7</c:f>
              <c:strCache>
                <c:ptCount val="1"/>
                <c:pt idx="0">
                  <c:v>Biomass  </c:v>
                </c:pt>
              </c:strCache>
            </c:strRef>
          </c:tx>
          <c:spPr>
            <a:solidFill>
              <a:schemeClr val="accent4"/>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7:$M$7</c:f>
              <c:numCache>
                <c:formatCode>General</c:formatCode>
                <c:ptCount val="11"/>
                <c:pt idx="0">
                  <c:v>20.99</c:v>
                </c:pt>
                <c:pt idx="1">
                  <c:v>13.69</c:v>
                </c:pt>
                <c:pt idx="2">
                  <c:v>22.05</c:v>
                </c:pt>
                <c:pt idx="3">
                  <c:v>31.74</c:v>
                </c:pt>
                <c:pt idx="4">
                  <c:v>44.76</c:v>
                </c:pt>
                <c:pt idx="5">
                  <c:v>28.34</c:v>
                </c:pt>
                <c:pt idx="6">
                  <c:v>28.34</c:v>
                </c:pt>
                <c:pt idx="7">
                  <c:v>28.34</c:v>
                </c:pt>
                <c:pt idx="8">
                  <c:v>28.34</c:v>
                </c:pt>
                <c:pt idx="9">
                  <c:v>28.34</c:v>
                </c:pt>
                <c:pt idx="10">
                  <c:v>28.31</c:v>
                </c:pt>
              </c:numCache>
            </c:numRef>
          </c:val>
          <c:extLst>
            <c:ext xmlns:c16="http://schemas.microsoft.com/office/drawing/2014/chart" uri="{C3380CC4-5D6E-409C-BE32-E72D297353CC}">
              <c16:uniqueId val="{00000003-B4BA-4196-B240-9D5A0E428BF0}"/>
            </c:ext>
          </c:extLst>
        </c:ser>
        <c:ser>
          <c:idx val="4"/>
          <c:order val="4"/>
          <c:tx>
            <c:strRef>
              <c:f>Sheet1!$B$8</c:f>
              <c:strCache>
                <c:ptCount val="1"/>
                <c:pt idx="0">
                  <c:v>Wind</c:v>
                </c:pt>
              </c:strCache>
            </c:strRef>
          </c:tx>
          <c:spPr>
            <a:solidFill>
              <a:schemeClr val="accent5"/>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8:$M$8</c:f>
              <c:numCache>
                <c:formatCode>General</c:formatCode>
                <c:ptCount val="11"/>
                <c:pt idx="0">
                  <c:v>0</c:v>
                </c:pt>
                <c:pt idx="1">
                  <c:v>0</c:v>
                </c:pt>
                <c:pt idx="2">
                  <c:v>0</c:v>
                </c:pt>
                <c:pt idx="3">
                  <c:v>0</c:v>
                </c:pt>
                <c:pt idx="4">
                  <c:v>0</c:v>
                </c:pt>
                <c:pt idx="5">
                  <c:v>0</c:v>
                </c:pt>
                <c:pt idx="6">
                  <c:v>6.14</c:v>
                </c:pt>
                <c:pt idx="7">
                  <c:v>12.29</c:v>
                </c:pt>
                <c:pt idx="8">
                  <c:v>18.43</c:v>
                </c:pt>
                <c:pt idx="9">
                  <c:v>24.57</c:v>
                </c:pt>
                <c:pt idx="10">
                  <c:v>30.72</c:v>
                </c:pt>
              </c:numCache>
            </c:numRef>
          </c:val>
          <c:extLst>
            <c:ext xmlns:c16="http://schemas.microsoft.com/office/drawing/2014/chart" uri="{C3380CC4-5D6E-409C-BE32-E72D297353CC}">
              <c16:uniqueId val="{00000004-B4BA-4196-B240-9D5A0E428BF0}"/>
            </c:ext>
          </c:extLst>
        </c:ser>
        <c:ser>
          <c:idx val="5"/>
          <c:order val="5"/>
          <c:tx>
            <c:strRef>
              <c:f>Sheet1!$B$9</c:f>
              <c:strCache>
                <c:ptCount val="1"/>
                <c:pt idx="0">
                  <c:v>PV</c:v>
                </c:pt>
              </c:strCache>
            </c:strRef>
          </c:tx>
          <c:spPr>
            <a:solidFill>
              <a:schemeClr val="accent6"/>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9:$M$9</c:f>
              <c:numCache>
                <c:formatCode>General</c:formatCode>
                <c:ptCount val="11"/>
                <c:pt idx="0">
                  <c:v>2.33</c:v>
                </c:pt>
                <c:pt idx="1">
                  <c:v>2.33</c:v>
                </c:pt>
                <c:pt idx="2">
                  <c:v>2.33</c:v>
                </c:pt>
                <c:pt idx="3">
                  <c:v>2.33</c:v>
                </c:pt>
                <c:pt idx="4">
                  <c:v>2.33</c:v>
                </c:pt>
                <c:pt idx="5">
                  <c:v>2.33</c:v>
                </c:pt>
                <c:pt idx="6">
                  <c:v>4.67</c:v>
                </c:pt>
                <c:pt idx="7">
                  <c:v>7</c:v>
                </c:pt>
                <c:pt idx="8">
                  <c:v>9.34</c:v>
                </c:pt>
                <c:pt idx="9">
                  <c:v>11.67</c:v>
                </c:pt>
                <c:pt idx="10">
                  <c:v>14.01</c:v>
                </c:pt>
              </c:numCache>
            </c:numRef>
          </c:val>
          <c:extLst>
            <c:ext xmlns:c16="http://schemas.microsoft.com/office/drawing/2014/chart" uri="{C3380CC4-5D6E-409C-BE32-E72D297353CC}">
              <c16:uniqueId val="{00000005-B4BA-4196-B240-9D5A0E428BF0}"/>
            </c:ext>
          </c:extLst>
        </c:ser>
        <c:ser>
          <c:idx val="6"/>
          <c:order val="6"/>
          <c:tx>
            <c:strRef>
              <c:f>Sheet1!$B$10</c:f>
              <c:strCache>
                <c:ptCount val="1"/>
                <c:pt idx="0">
                  <c:v>Electricity import</c:v>
                </c:pt>
              </c:strCache>
            </c:strRef>
          </c:tx>
          <c:spPr>
            <a:solidFill>
              <a:schemeClr val="accent1">
                <a:lumMod val="60000"/>
              </a:schemeClr>
            </a:solidFill>
            <a:ln>
              <a:solidFill>
                <a:schemeClr val="tx1"/>
              </a:solidFill>
            </a:ln>
            <a:effectLst/>
          </c:spPr>
          <c:invertIfNegative val="0"/>
          <c:cat>
            <c:strRef>
              <c:f>Sheet1!$C$3:$M$3</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10:$M$10</c:f>
              <c:numCache>
                <c:formatCode>General</c:formatCode>
                <c:ptCount val="11"/>
                <c:pt idx="0">
                  <c:v>103.27</c:v>
                </c:pt>
                <c:pt idx="1">
                  <c:v>139.36000000000001</c:v>
                </c:pt>
                <c:pt idx="2">
                  <c:v>141.57</c:v>
                </c:pt>
                <c:pt idx="3">
                  <c:v>144.80000000000001</c:v>
                </c:pt>
                <c:pt idx="4">
                  <c:v>150.28</c:v>
                </c:pt>
                <c:pt idx="5">
                  <c:v>143.61000000000001</c:v>
                </c:pt>
                <c:pt idx="6">
                  <c:v>135.13</c:v>
                </c:pt>
                <c:pt idx="7">
                  <c:v>126.65</c:v>
                </c:pt>
                <c:pt idx="8">
                  <c:v>118.17</c:v>
                </c:pt>
                <c:pt idx="9">
                  <c:v>109.7</c:v>
                </c:pt>
                <c:pt idx="10">
                  <c:v>101.25</c:v>
                </c:pt>
              </c:numCache>
            </c:numRef>
          </c:val>
          <c:extLst>
            <c:ext xmlns:c16="http://schemas.microsoft.com/office/drawing/2014/chart" uri="{C3380CC4-5D6E-409C-BE32-E72D297353CC}">
              <c16:uniqueId val="{00000006-B4BA-4196-B240-9D5A0E428BF0}"/>
            </c:ext>
          </c:extLst>
        </c:ser>
        <c:dLbls>
          <c:showLegendKey val="0"/>
          <c:showVal val="0"/>
          <c:showCatName val="0"/>
          <c:showSerName val="0"/>
          <c:showPercent val="0"/>
          <c:showBubbleSize val="0"/>
        </c:dLbls>
        <c:gapWidth val="150"/>
        <c:overlap val="100"/>
        <c:axId val="979594088"/>
        <c:axId val="979597040"/>
      </c:barChart>
      <c:catAx>
        <c:axId val="979594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9597040"/>
        <c:crosses val="autoZero"/>
        <c:auto val="1"/>
        <c:lblAlgn val="ctr"/>
        <c:lblOffset val="100"/>
        <c:noMultiLvlLbl val="0"/>
      </c:catAx>
      <c:valAx>
        <c:axId val="9795970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nergy consumption [G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9594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30</c:f>
              <c:strCache>
                <c:ptCount val="1"/>
                <c:pt idx="0">
                  <c:v>Coal     </c:v>
                </c:pt>
              </c:strCache>
            </c:strRef>
          </c:tx>
          <c:spPr>
            <a:solidFill>
              <a:schemeClr val="accent1"/>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0:$M$30</c:f>
              <c:numCache>
                <c:formatCode>General</c:formatCode>
                <c:ptCount val="11"/>
                <c:pt idx="0">
                  <c:v>20.82</c:v>
                </c:pt>
                <c:pt idx="1">
                  <c:v>20.82</c:v>
                </c:pt>
                <c:pt idx="2">
                  <c:v>20.82</c:v>
                </c:pt>
                <c:pt idx="3">
                  <c:v>20.82</c:v>
                </c:pt>
                <c:pt idx="4">
                  <c:v>20.82</c:v>
                </c:pt>
                <c:pt idx="5">
                  <c:v>20.82</c:v>
                </c:pt>
                <c:pt idx="6">
                  <c:v>20.82</c:v>
                </c:pt>
                <c:pt idx="7">
                  <c:v>20.82</c:v>
                </c:pt>
                <c:pt idx="8">
                  <c:v>20.82</c:v>
                </c:pt>
                <c:pt idx="9">
                  <c:v>20.82</c:v>
                </c:pt>
                <c:pt idx="10">
                  <c:v>20.82</c:v>
                </c:pt>
              </c:numCache>
            </c:numRef>
          </c:val>
          <c:extLst>
            <c:ext xmlns:c16="http://schemas.microsoft.com/office/drawing/2014/chart" uri="{C3380CC4-5D6E-409C-BE32-E72D297353CC}">
              <c16:uniqueId val="{00000000-EB0B-471D-8795-B803B3DEAE6F}"/>
            </c:ext>
          </c:extLst>
        </c:ser>
        <c:ser>
          <c:idx val="1"/>
          <c:order val="1"/>
          <c:tx>
            <c:strRef>
              <c:f>Sheet1!$B$31</c:f>
              <c:strCache>
                <c:ptCount val="1"/>
                <c:pt idx="0">
                  <c:v>Oil      </c:v>
                </c:pt>
              </c:strCache>
            </c:strRef>
          </c:tx>
          <c:spPr>
            <a:solidFill>
              <a:schemeClr val="accent2"/>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1:$M$31</c:f>
              <c:numCache>
                <c:formatCode>General</c:formatCode>
                <c:ptCount val="11"/>
                <c:pt idx="0">
                  <c:v>86.4</c:v>
                </c:pt>
                <c:pt idx="1">
                  <c:v>73.75</c:v>
                </c:pt>
                <c:pt idx="2">
                  <c:v>61.1</c:v>
                </c:pt>
                <c:pt idx="3">
                  <c:v>48.44</c:v>
                </c:pt>
                <c:pt idx="4">
                  <c:v>35.79</c:v>
                </c:pt>
                <c:pt idx="5">
                  <c:v>32.479999999999997</c:v>
                </c:pt>
                <c:pt idx="6">
                  <c:v>32.479999999999997</c:v>
                </c:pt>
                <c:pt idx="7">
                  <c:v>32.479999999999997</c:v>
                </c:pt>
                <c:pt idx="8">
                  <c:v>32.479999999999997</c:v>
                </c:pt>
                <c:pt idx="9">
                  <c:v>32.479999999999997</c:v>
                </c:pt>
                <c:pt idx="10">
                  <c:v>32.479999999999997</c:v>
                </c:pt>
              </c:numCache>
            </c:numRef>
          </c:val>
          <c:extLst>
            <c:ext xmlns:c16="http://schemas.microsoft.com/office/drawing/2014/chart" uri="{C3380CC4-5D6E-409C-BE32-E72D297353CC}">
              <c16:uniqueId val="{00000001-EB0B-471D-8795-B803B3DEAE6F}"/>
            </c:ext>
          </c:extLst>
        </c:ser>
        <c:ser>
          <c:idx val="2"/>
          <c:order val="2"/>
          <c:tx>
            <c:strRef>
              <c:f>Sheet1!$B$32</c:f>
              <c:strCache>
                <c:ptCount val="1"/>
                <c:pt idx="0">
                  <c:v>Natural Gas    </c:v>
                </c:pt>
              </c:strCache>
            </c:strRef>
          </c:tx>
          <c:spPr>
            <a:solidFill>
              <a:schemeClr val="accent3"/>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2:$M$32</c:f>
              <c:numCache>
                <c:formatCode>General</c:formatCode>
                <c:ptCount val="11"/>
                <c:pt idx="0">
                  <c:v>136.69999999999999</c:v>
                </c:pt>
                <c:pt idx="1">
                  <c:v>136.69999999999999</c:v>
                </c:pt>
                <c:pt idx="2">
                  <c:v>136.69999999999999</c:v>
                </c:pt>
                <c:pt idx="3">
                  <c:v>136.69999999999999</c:v>
                </c:pt>
                <c:pt idx="4">
                  <c:v>136.69999999999999</c:v>
                </c:pt>
                <c:pt idx="5">
                  <c:v>136.69999999999999</c:v>
                </c:pt>
                <c:pt idx="6">
                  <c:v>136.69999999999999</c:v>
                </c:pt>
                <c:pt idx="7">
                  <c:v>136.69999999999999</c:v>
                </c:pt>
                <c:pt idx="8">
                  <c:v>136.69999999999999</c:v>
                </c:pt>
                <c:pt idx="9">
                  <c:v>136.69999999999999</c:v>
                </c:pt>
                <c:pt idx="10">
                  <c:v>136.69999999999999</c:v>
                </c:pt>
              </c:numCache>
            </c:numRef>
          </c:val>
          <c:extLst>
            <c:ext xmlns:c16="http://schemas.microsoft.com/office/drawing/2014/chart" uri="{C3380CC4-5D6E-409C-BE32-E72D297353CC}">
              <c16:uniqueId val="{00000002-EB0B-471D-8795-B803B3DEAE6F}"/>
            </c:ext>
          </c:extLst>
        </c:ser>
        <c:ser>
          <c:idx val="3"/>
          <c:order val="3"/>
          <c:tx>
            <c:strRef>
              <c:f>Sheet1!$B$33</c:f>
              <c:strCache>
                <c:ptCount val="1"/>
                <c:pt idx="0">
                  <c:v>Biomass  </c:v>
                </c:pt>
              </c:strCache>
            </c:strRef>
          </c:tx>
          <c:spPr>
            <a:solidFill>
              <a:schemeClr val="accent4"/>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3:$M$33</c:f>
              <c:numCache>
                <c:formatCode>General</c:formatCode>
                <c:ptCount val="11"/>
                <c:pt idx="0">
                  <c:v>20.99</c:v>
                </c:pt>
                <c:pt idx="1">
                  <c:v>20.04</c:v>
                </c:pt>
                <c:pt idx="2">
                  <c:v>19.09</c:v>
                </c:pt>
                <c:pt idx="3">
                  <c:v>18.14</c:v>
                </c:pt>
                <c:pt idx="4">
                  <c:v>17.18</c:v>
                </c:pt>
                <c:pt idx="5">
                  <c:v>16.78</c:v>
                </c:pt>
                <c:pt idx="6">
                  <c:v>16.78</c:v>
                </c:pt>
                <c:pt idx="7">
                  <c:v>16.78</c:v>
                </c:pt>
                <c:pt idx="8">
                  <c:v>16.78</c:v>
                </c:pt>
                <c:pt idx="9">
                  <c:v>16.78</c:v>
                </c:pt>
                <c:pt idx="10">
                  <c:v>16.78</c:v>
                </c:pt>
              </c:numCache>
            </c:numRef>
          </c:val>
          <c:extLst>
            <c:ext xmlns:c16="http://schemas.microsoft.com/office/drawing/2014/chart" uri="{C3380CC4-5D6E-409C-BE32-E72D297353CC}">
              <c16:uniqueId val="{00000003-EB0B-471D-8795-B803B3DEAE6F}"/>
            </c:ext>
          </c:extLst>
        </c:ser>
        <c:ser>
          <c:idx val="4"/>
          <c:order val="4"/>
          <c:tx>
            <c:strRef>
              <c:f>Sheet1!$B$34</c:f>
              <c:strCache>
                <c:ptCount val="1"/>
                <c:pt idx="0">
                  <c:v>Wind</c:v>
                </c:pt>
              </c:strCache>
            </c:strRef>
          </c:tx>
          <c:spPr>
            <a:solidFill>
              <a:schemeClr val="accent5"/>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4:$M$34</c:f>
              <c:numCache>
                <c:formatCode>General</c:formatCode>
                <c:ptCount val="11"/>
                <c:pt idx="0">
                  <c:v>0</c:v>
                </c:pt>
                <c:pt idx="1">
                  <c:v>0</c:v>
                </c:pt>
                <c:pt idx="2">
                  <c:v>0</c:v>
                </c:pt>
                <c:pt idx="3">
                  <c:v>0</c:v>
                </c:pt>
                <c:pt idx="4">
                  <c:v>0</c:v>
                </c:pt>
                <c:pt idx="5">
                  <c:v>0</c:v>
                </c:pt>
                <c:pt idx="6">
                  <c:v>0</c:v>
                </c:pt>
                <c:pt idx="7">
                  <c:v>6.14</c:v>
                </c:pt>
                <c:pt idx="8">
                  <c:v>12.29</c:v>
                </c:pt>
                <c:pt idx="9">
                  <c:v>18.43</c:v>
                </c:pt>
                <c:pt idx="10">
                  <c:v>24.57</c:v>
                </c:pt>
              </c:numCache>
            </c:numRef>
          </c:val>
          <c:extLst>
            <c:ext xmlns:c16="http://schemas.microsoft.com/office/drawing/2014/chart" uri="{C3380CC4-5D6E-409C-BE32-E72D297353CC}">
              <c16:uniqueId val="{00000004-EB0B-471D-8795-B803B3DEAE6F}"/>
            </c:ext>
          </c:extLst>
        </c:ser>
        <c:ser>
          <c:idx val="5"/>
          <c:order val="5"/>
          <c:tx>
            <c:strRef>
              <c:f>Sheet1!$B$35</c:f>
              <c:strCache>
                <c:ptCount val="1"/>
                <c:pt idx="0">
                  <c:v>PV</c:v>
                </c:pt>
              </c:strCache>
            </c:strRef>
          </c:tx>
          <c:spPr>
            <a:solidFill>
              <a:schemeClr val="accent6"/>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5:$M$35</c:f>
              <c:numCache>
                <c:formatCode>General</c:formatCode>
                <c:ptCount val="11"/>
                <c:pt idx="0">
                  <c:v>2.33</c:v>
                </c:pt>
                <c:pt idx="1">
                  <c:v>2.33</c:v>
                </c:pt>
                <c:pt idx="2">
                  <c:v>2.33</c:v>
                </c:pt>
                <c:pt idx="3">
                  <c:v>2.33</c:v>
                </c:pt>
                <c:pt idx="4">
                  <c:v>2.33</c:v>
                </c:pt>
                <c:pt idx="5">
                  <c:v>2.33</c:v>
                </c:pt>
                <c:pt idx="6">
                  <c:v>2.33</c:v>
                </c:pt>
                <c:pt idx="7">
                  <c:v>4.67</c:v>
                </c:pt>
                <c:pt idx="8">
                  <c:v>7</c:v>
                </c:pt>
                <c:pt idx="9">
                  <c:v>9.34</c:v>
                </c:pt>
                <c:pt idx="10">
                  <c:v>11.67</c:v>
                </c:pt>
              </c:numCache>
            </c:numRef>
          </c:val>
          <c:extLst>
            <c:ext xmlns:c16="http://schemas.microsoft.com/office/drawing/2014/chart" uri="{C3380CC4-5D6E-409C-BE32-E72D297353CC}">
              <c16:uniqueId val="{00000005-EB0B-471D-8795-B803B3DEAE6F}"/>
            </c:ext>
          </c:extLst>
        </c:ser>
        <c:ser>
          <c:idx val="6"/>
          <c:order val="6"/>
          <c:tx>
            <c:strRef>
              <c:f>Sheet1!$B$36</c:f>
              <c:strCache>
                <c:ptCount val="1"/>
                <c:pt idx="0">
                  <c:v>Electricity import</c:v>
                </c:pt>
              </c:strCache>
            </c:strRef>
          </c:tx>
          <c:spPr>
            <a:solidFill>
              <a:schemeClr val="accent1">
                <a:lumMod val="60000"/>
              </a:schemeClr>
            </a:solidFill>
            <a:ln>
              <a:solidFill>
                <a:schemeClr val="tx1"/>
              </a:solidFill>
            </a:ln>
            <a:effectLst/>
          </c:spPr>
          <c:invertIfNegative val="0"/>
          <c:cat>
            <c:strRef>
              <c:f>Sheet1!$C$29:$M$29</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C$36:$M$36</c:f>
              <c:numCache>
                <c:formatCode>General</c:formatCode>
                <c:ptCount val="11"/>
                <c:pt idx="0">
                  <c:v>103.27</c:v>
                </c:pt>
                <c:pt idx="1">
                  <c:v>105.9</c:v>
                </c:pt>
                <c:pt idx="2">
                  <c:v>108.53</c:v>
                </c:pt>
                <c:pt idx="3">
                  <c:v>111.15</c:v>
                </c:pt>
                <c:pt idx="4">
                  <c:v>113.78</c:v>
                </c:pt>
                <c:pt idx="5">
                  <c:v>113.78</c:v>
                </c:pt>
                <c:pt idx="6">
                  <c:v>113.78</c:v>
                </c:pt>
                <c:pt idx="7">
                  <c:v>105.31</c:v>
                </c:pt>
                <c:pt idx="8">
                  <c:v>96.83</c:v>
                </c:pt>
                <c:pt idx="9">
                  <c:v>88.35</c:v>
                </c:pt>
                <c:pt idx="10">
                  <c:v>79.900000000000006</c:v>
                </c:pt>
              </c:numCache>
            </c:numRef>
          </c:val>
          <c:extLst>
            <c:ext xmlns:c16="http://schemas.microsoft.com/office/drawing/2014/chart" uri="{C3380CC4-5D6E-409C-BE32-E72D297353CC}">
              <c16:uniqueId val="{00000006-EB0B-471D-8795-B803B3DEAE6F}"/>
            </c:ext>
          </c:extLst>
        </c:ser>
        <c:dLbls>
          <c:showLegendKey val="0"/>
          <c:showVal val="0"/>
          <c:showCatName val="0"/>
          <c:showSerName val="0"/>
          <c:showPercent val="0"/>
          <c:showBubbleSize val="0"/>
        </c:dLbls>
        <c:gapWidth val="150"/>
        <c:overlap val="100"/>
        <c:axId val="1165758992"/>
        <c:axId val="1165761616"/>
      </c:barChart>
      <c:catAx>
        <c:axId val="1165758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5761616"/>
        <c:crosses val="autoZero"/>
        <c:auto val="1"/>
        <c:lblAlgn val="ctr"/>
        <c:lblOffset val="100"/>
        <c:tickLblSkip val="1"/>
        <c:noMultiLvlLbl val="0"/>
      </c:catAx>
      <c:valAx>
        <c:axId val="11657616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nergy consumption [GW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5758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55</c:f>
              <c:strCache>
                <c:ptCount val="1"/>
                <c:pt idx="0">
                  <c:v>Heat scenarios</c:v>
                </c:pt>
              </c:strCache>
            </c:strRef>
          </c:tx>
          <c:spPr>
            <a:ln w="28575" cap="rnd">
              <a:solidFill>
                <a:srgbClr val="DC4040"/>
              </a:solidFill>
              <a:round/>
            </a:ln>
            <a:effectLst/>
          </c:spPr>
          <c:marker>
            <c:symbol val="square"/>
            <c:size val="7"/>
            <c:spPr>
              <a:solidFill>
                <a:srgbClr val="DC4040"/>
              </a:solidFill>
              <a:ln w="9525">
                <a:noFill/>
              </a:ln>
              <a:effectLst/>
            </c:spPr>
          </c:marker>
          <c:cat>
            <c:strRef>
              <c:f>Sheet1!$D$54:$N$54</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55:$N$55</c:f>
              <c:numCache>
                <c:formatCode>0.00</c:formatCode>
                <c:ptCount val="11"/>
                <c:pt idx="0">
                  <c:v>8.6999999999999993</c:v>
                </c:pt>
                <c:pt idx="1">
                  <c:v>10.9</c:v>
                </c:pt>
                <c:pt idx="2">
                  <c:v>15.7</c:v>
                </c:pt>
                <c:pt idx="3">
                  <c:v>20.7</c:v>
                </c:pt>
                <c:pt idx="4">
                  <c:v>26.5</c:v>
                </c:pt>
                <c:pt idx="5">
                  <c:v>19</c:v>
                </c:pt>
                <c:pt idx="6">
                  <c:v>23.1</c:v>
                </c:pt>
                <c:pt idx="7">
                  <c:v>26.7</c:v>
                </c:pt>
                <c:pt idx="8">
                  <c:v>30</c:v>
                </c:pt>
                <c:pt idx="9">
                  <c:v>33.1</c:v>
                </c:pt>
                <c:pt idx="10">
                  <c:v>35.9</c:v>
                </c:pt>
              </c:numCache>
            </c:numRef>
          </c:val>
          <c:smooth val="0"/>
          <c:extLst>
            <c:ext xmlns:c16="http://schemas.microsoft.com/office/drawing/2014/chart" uri="{C3380CC4-5D6E-409C-BE32-E72D297353CC}">
              <c16:uniqueId val="{00000000-D616-4C8F-8238-A3CF2450AEDF}"/>
            </c:ext>
          </c:extLst>
        </c:ser>
        <c:ser>
          <c:idx val="1"/>
          <c:order val="1"/>
          <c:tx>
            <c:strRef>
              <c:f>Sheet1!$C$56</c:f>
              <c:strCache>
                <c:ptCount val="1"/>
                <c:pt idx="0">
                  <c:v>Transport scenarios</c:v>
                </c:pt>
              </c:strCache>
            </c:strRef>
          </c:tx>
          <c:spPr>
            <a:ln w="28575" cap="rnd">
              <a:solidFill>
                <a:schemeClr val="accent6">
                  <a:lumMod val="60000"/>
                  <a:lumOff val="40000"/>
                </a:schemeClr>
              </a:solidFill>
              <a:round/>
            </a:ln>
            <a:effectLst/>
          </c:spPr>
          <c:marker>
            <c:symbol val="square"/>
            <c:size val="7"/>
            <c:spPr>
              <a:solidFill>
                <a:schemeClr val="accent6">
                  <a:lumMod val="60000"/>
                  <a:lumOff val="40000"/>
                </a:schemeClr>
              </a:solidFill>
              <a:ln w="9525">
                <a:noFill/>
              </a:ln>
              <a:effectLst/>
            </c:spPr>
          </c:marker>
          <c:cat>
            <c:strRef>
              <c:f>Sheet1!$D$54:$N$54</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56:$N$56</c:f>
              <c:numCache>
                <c:formatCode>0.00</c:formatCode>
                <c:ptCount val="11"/>
                <c:pt idx="0">
                  <c:v>8.6999999999999993</c:v>
                </c:pt>
                <c:pt idx="1">
                  <c:v>8.8000000000000007</c:v>
                </c:pt>
                <c:pt idx="2">
                  <c:v>8.9</c:v>
                </c:pt>
                <c:pt idx="3">
                  <c:v>9</c:v>
                </c:pt>
                <c:pt idx="4">
                  <c:v>9.1999999999999993</c:v>
                </c:pt>
                <c:pt idx="5">
                  <c:v>9.1</c:v>
                </c:pt>
                <c:pt idx="6">
                  <c:v>9.1</c:v>
                </c:pt>
                <c:pt idx="7">
                  <c:v>12.7</c:v>
                </c:pt>
                <c:pt idx="8">
                  <c:v>15.9</c:v>
                </c:pt>
                <c:pt idx="9">
                  <c:v>19</c:v>
                </c:pt>
                <c:pt idx="10">
                  <c:v>21.8</c:v>
                </c:pt>
              </c:numCache>
            </c:numRef>
          </c:val>
          <c:smooth val="0"/>
          <c:extLst>
            <c:ext xmlns:c16="http://schemas.microsoft.com/office/drawing/2014/chart" uri="{C3380CC4-5D6E-409C-BE32-E72D297353CC}">
              <c16:uniqueId val="{00000001-D616-4C8F-8238-A3CF2450AEDF}"/>
            </c:ext>
          </c:extLst>
        </c:ser>
        <c:dLbls>
          <c:showLegendKey val="0"/>
          <c:showVal val="0"/>
          <c:showCatName val="0"/>
          <c:showSerName val="0"/>
          <c:showPercent val="0"/>
          <c:showBubbleSize val="0"/>
        </c:dLbls>
        <c:marker val="1"/>
        <c:smooth val="0"/>
        <c:axId val="391752992"/>
        <c:axId val="391757256"/>
      </c:lineChart>
      <c:catAx>
        <c:axId val="39175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7256"/>
        <c:crosses val="autoZero"/>
        <c:auto val="1"/>
        <c:lblAlgn val="ctr"/>
        <c:lblOffset val="100"/>
        <c:noMultiLvlLbl val="0"/>
      </c:catAx>
      <c:valAx>
        <c:axId val="39175725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Renewable share of fuel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1752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C00000"/>
              </a:solidFill>
              <a:round/>
            </a:ln>
            <a:effectLst/>
          </c:spPr>
          <c:marker>
            <c:symbol val="none"/>
          </c:marker>
          <c:yVal>
            <c:numRef>
              <c:f>'Background-Lists'!$AD$6:$AD$8765</c:f>
              <c:numCache>
                <c:formatCode>0.00</c:formatCode>
                <c:ptCount val="8760"/>
                <c:pt idx="0">
                  <c:v>23886.564785627663</c:v>
                </c:pt>
                <c:pt idx="1">
                  <c:v>22446.810093733402</c:v>
                </c:pt>
                <c:pt idx="2">
                  <c:v>21150.279196663865</c:v>
                </c:pt>
                <c:pt idx="3">
                  <c:v>21985.496797906773</c:v>
                </c:pt>
                <c:pt idx="4">
                  <c:v>21245.729909642683</c:v>
                </c:pt>
                <c:pt idx="5">
                  <c:v>27990.92158103863</c:v>
                </c:pt>
                <c:pt idx="6">
                  <c:v>36533.784255321159</c:v>
                </c:pt>
                <c:pt idx="7">
                  <c:v>46977.69105464634</c:v>
                </c:pt>
                <c:pt idx="8">
                  <c:v>48727.588975687024</c:v>
                </c:pt>
                <c:pt idx="9">
                  <c:v>50071.84522924597</c:v>
                </c:pt>
                <c:pt idx="10">
                  <c:v>46890.138888166512</c:v>
                </c:pt>
                <c:pt idx="11">
                  <c:v>48162.854832347832</c:v>
                </c:pt>
                <c:pt idx="12">
                  <c:v>43064.187959836512</c:v>
                </c:pt>
                <c:pt idx="13">
                  <c:v>42380.116562595569</c:v>
                </c:pt>
                <c:pt idx="14">
                  <c:v>43334.623692383757</c:v>
                </c:pt>
                <c:pt idx="15">
                  <c:v>42841.45372110045</c:v>
                </c:pt>
                <c:pt idx="16">
                  <c:v>45943.625755590307</c:v>
                </c:pt>
                <c:pt idx="17">
                  <c:v>49578.6991206409</c:v>
                </c:pt>
                <c:pt idx="18">
                  <c:v>51050.238899957119</c:v>
                </c:pt>
                <c:pt idx="19">
                  <c:v>46532.222577174187</c:v>
                </c:pt>
                <c:pt idx="20">
                  <c:v>41664.236215254423</c:v>
                </c:pt>
                <c:pt idx="21">
                  <c:v>36509.897714398212</c:v>
                </c:pt>
                <c:pt idx="22">
                  <c:v>31586.215861455308</c:v>
                </c:pt>
                <c:pt idx="23">
                  <c:v>27306.826321119432</c:v>
                </c:pt>
                <c:pt idx="24">
                  <c:v>22836.606942860657</c:v>
                </c:pt>
                <c:pt idx="25">
                  <c:v>22224.099717675574</c:v>
                </c:pt>
                <c:pt idx="26">
                  <c:v>21269.592587887382</c:v>
                </c:pt>
                <c:pt idx="27">
                  <c:v>19885.581112372758</c:v>
                </c:pt>
                <c:pt idx="28">
                  <c:v>23099.096403552408</c:v>
                </c:pt>
                <c:pt idx="29">
                  <c:v>33606.573377721477</c:v>
                </c:pt>
                <c:pt idx="30">
                  <c:v>45418.622971528566</c:v>
                </c:pt>
                <c:pt idx="31">
                  <c:v>44527.757604618993</c:v>
                </c:pt>
                <c:pt idx="32">
                  <c:v>39619.99215806531</c:v>
                </c:pt>
                <c:pt idx="33">
                  <c:v>42555.101582163996</c:v>
                </c:pt>
                <c:pt idx="34">
                  <c:v>46261.786844626949</c:v>
                </c:pt>
                <c:pt idx="35">
                  <c:v>53086.488959934257</c:v>
                </c:pt>
                <c:pt idx="36">
                  <c:v>47073.094042268669</c:v>
                </c:pt>
                <c:pt idx="37">
                  <c:v>40319.979961695477</c:v>
                </c:pt>
                <c:pt idx="38">
                  <c:v>47991.831017368037</c:v>
                </c:pt>
                <c:pt idx="39">
                  <c:v>47104.926855047102</c:v>
                </c:pt>
                <c:pt idx="40">
                  <c:v>51050.238899957119</c:v>
                </c:pt>
                <c:pt idx="41">
                  <c:v>54335.318363192629</c:v>
                </c:pt>
                <c:pt idx="42">
                  <c:v>53786.476763564431</c:v>
                </c:pt>
                <c:pt idx="43">
                  <c:v>51885.408775843534</c:v>
                </c:pt>
                <c:pt idx="44">
                  <c:v>47804.890795999025</c:v>
                </c:pt>
                <c:pt idx="45">
                  <c:v>41839.22123482285</c:v>
                </c:pt>
                <c:pt idx="46">
                  <c:v>33177.069031995037</c:v>
                </c:pt>
                <c:pt idx="47">
                  <c:v>26121.686406096171</c:v>
                </c:pt>
                <c:pt idx="48">
                  <c:v>23958.12895768353</c:v>
                </c:pt>
                <c:pt idx="49">
                  <c:v>22080.923648207347</c:v>
                </c:pt>
                <c:pt idx="50">
                  <c:v>22080.899785529102</c:v>
                </c:pt>
                <c:pt idx="51">
                  <c:v>20792.339022993292</c:v>
                </c:pt>
                <c:pt idx="52">
                  <c:v>25811.447726236769</c:v>
                </c:pt>
                <c:pt idx="53">
                  <c:v>34012.262770559697</c:v>
                </c:pt>
                <c:pt idx="54">
                  <c:v>50930.901646055354</c:v>
                </c:pt>
                <c:pt idx="55">
                  <c:v>58487.400515093002</c:v>
                </c:pt>
                <c:pt idx="56">
                  <c:v>59990.773107187648</c:v>
                </c:pt>
                <c:pt idx="57">
                  <c:v>58097.651391322244</c:v>
                </c:pt>
                <c:pt idx="58">
                  <c:v>55138.703151657101</c:v>
                </c:pt>
                <c:pt idx="59">
                  <c:v>57477.245619638154</c:v>
                </c:pt>
                <c:pt idx="60">
                  <c:v>53333.085876915029</c:v>
                </c:pt>
                <c:pt idx="61">
                  <c:v>51149.650817524547</c:v>
                </c:pt>
                <c:pt idx="62">
                  <c:v>56976.129376499361</c:v>
                </c:pt>
                <c:pt idx="63">
                  <c:v>56156.828181645673</c:v>
                </c:pt>
                <c:pt idx="64">
                  <c:v>54677.342130473982</c:v>
                </c:pt>
                <c:pt idx="65">
                  <c:v>58797.639194952426</c:v>
                </c:pt>
                <c:pt idx="66">
                  <c:v>58924.898858031425</c:v>
                </c:pt>
                <c:pt idx="67">
                  <c:v>60762.348945551908</c:v>
                </c:pt>
                <c:pt idx="68">
                  <c:v>56689.777237562899</c:v>
                </c:pt>
                <c:pt idx="69">
                  <c:v>46770.849359621236</c:v>
                </c:pt>
                <c:pt idx="70">
                  <c:v>34465.653657209092</c:v>
                </c:pt>
                <c:pt idx="71">
                  <c:v>26161.441628051856</c:v>
                </c:pt>
                <c:pt idx="72">
                  <c:v>24069.519939729813</c:v>
                </c:pt>
                <c:pt idx="73">
                  <c:v>23679.723090602562</c:v>
                </c:pt>
                <c:pt idx="74">
                  <c:v>22144.541548407728</c:v>
                </c:pt>
                <c:pt idx="75">
                  <c:v>25238.74344836385</c:v>
                </c:pt>
                <c:pt idx="76">
                  <c:v>30059.004453794209</c:v>
                </c:pt>
                <c:pt idx="77">
                  <c:v>38609.813399932224</c:v>
                </c:pt>
                <c:pt idx="78">
                  <c:v>54041.019952400682</c:v>
                </c:pt>
                <c:pt idx="79">
                  <c:v>60253.262567879407</c:v>
                </c:pt>
                <c:pt idx="80">
                  <c:v>59879.405987819613</c:v>
                </c:pt>
                <c:pt idx="81">
                  <c:v>50032.113869968547</c:v>
                </c:pt>
                <c:pt idx="82">
                  <c:v>46309.512201116355</c:v>
                </c:pt>
                <c:pt idx="83">
                  <c:v>46961.726922900627</c:v>
                </c:pt>
                <c:pt idx="84">
                  <c:v>40709.729085466242</c:v>
                </c:pt>
                <c:pt idx="85">
                  <c:v>39802.94731216746</c:v>
                </c:pt>
                <c:pt idx="86">
                  <c:v>47920.242982633928</c:v>
                </c:pt>
                <c:pt idx="87">
                  <c:v>45673.166160364817</c:v>
                </c:pt>
                <c:pt idx="88">
                  <c:v>48250.359273471178</c:v>
                </c:pt>
                <c:pt idx="89">
                  <c:v>54518.273517294772</c:v>
                </c:pt>
                <c:pt idx="90">
                  <c:v>57159.084530601511</c:v>
                </c:pt>
                <c:pt idx="91">
                  <c:v>58734.021294752019</c:v>
                </c:pt>
                <c:pt idx="92">
                  <c:v>55377.329934104142</c:v>
                </c:pt>
                <c:pt idx="93">
                  <c:v>45681.112432220318</c:v>
                </c:pt>
                <c:pt idx="94">
                  <c:v>33105.480997260922</c:v>
                </c:pt>
                <c:pt idx="95">
                  <c:v>23560.433562057282</c:v>
                </c:pt>
                <c:pt idx="96">
                  <c:v>23568.355971234523</c:v>
                </c:pt>
                <c:pt idx="97">
                  <c:v>20267.360101609789</c:v>
                </c:pt>
                <c:pt idx="98">
                  <c:v>20855.980785871918</c:v>
                </c:pt>
                <c:pt idx="99">
                  <c:v>20887.813598650355</c:v>
                </c:pt>
                <c:pt idx="100">
                  <c:v>26368.259460398705</c:v>
                </c:pt>
                <c:pt idx="101">
                  <c:v>34075.928396116578</c:v>
                </c:pt>
                <c:pt idx="102">
                  <c:v>52641.092070496852</c:v>
                </c:pt>
                <c:pt idx="103">
                  <c:v>57517.00084159385</c:v>
                </c:pt>
                <c:pt idx="104">
                  <c:v>57469.299347782668</c:v>
                </c:pt>
                <c:pt idx="105">
                  <c:v>45999.273521256953</c:v>
                </c:pt>
                <c:pt idx="106">
                  <c:v>39556.39812054317</c:v>
                </c:pt>
                <c:pt idx="107">
                  <c:v>36175.796356294093</c:v>
                </c:pt>
                <c:pt idx="108">
                  <c:v>32230.508174062335</c:v>
                </c:pt>
                <c:pt idx="109">
                  <c:v>34863.396778191833</c:v>
                </c:pt>
                <c:pt idx="110">
                  <c:v>39182.517677805132</c:v>
                </c:pt>
                <c:pt idx="111">
                  <c:v>35849.688995401964</c:v>
                </c:pt>
                <c:pt idx="112">
                  <c:v>41544.922824030902</c:v>
                </c:pt>
                <c:pt idx="113">
                  <c:v>45760.670601488157</c:v>
                </c:pt>
                <c:pt idx="114">
                  <c:v>52036.531117167251</c:v>
                </c:pt>
                <c:pt idx="115">
                  <c:v>53460.345539994043</c:v>
                </c:pt>
                <c:pt idx="116">
                  <c:v>45744.73033242068</c:v>
                </c:pt>
                <c:pt idx="117">
                  <c:v>38347.323939240472</c:v>
                </c:pt>
                <c:pt idx="118">
                  <c:v>26543.244479967128</c:v>
                </c:pt>
                <c:pt idx="119">
                  <c:v>20521.903290446055</c:v>
                </c:pt>
                <c:pt idx="120">
                  <c:v>17053.844810430135</c:v>
                </c:pt>
                <c:pt idx="121">
                  <c:v>17403.862574923467</c:v>
                </c:pt>
                <c:pt idx="122">
                  <c:v>16306.155512988804</c:v>
                </c:pt>
                <c:pt idx="123">
                  <c:v>17379.976034000516</c:v>
                </c:pt>
                <c:pt idx="124">
                  <c:v>20903.706142361327</c:v>
                </c:pt>
                <c:pt idx="125">
                  <c:v>29176.109221418381</c:v>
                </c:pt>
                <c:pt idx="126">
                  <c:v>47884.472827945108</c:v>
                </c:pt>
                <c:pt idx="127">
                  <c:v>50915.009102344375</c:v>
                </c:pt>
                <c:pt idx="128">
                  <c:v>49936.615431633232</c:v>
                </c:pt>
                <c:pt idx="129">
                  <c:v>38920.028217113388</c:v>
                </c:pt>
                <c:pt idx="130">
                  <c:v>32946.388521403474</c:v>
                </c:pt>
                <c:pt idx="131">
                  <c:v>32516.884175677038</c:v>
                </c:pt>
                <c:pt idx="132">
                  <c:v>30766.962391958103</c:v>
                </c:pt>
                <c:pt idx="133">
                  <c:v>34656.578945844973</c:v>
                </c:pt>
                <c:pt idx="134">
                  <c:v>41004.02749625819</c:v>
                </c:pt>
                <c:pt idx="135">
                  <c:v>37376.924265741312</c:v>
                </c:pt>
                <c:pt idx="136">
                  <c:v>40964.272274302501</c:v>
                </c:pt>
                <c:pt idx="137">
                  <c:v>45879.960130033425</c:v>
                </c:pt>
                <c:pt idx="138">
                  <c:v>49371.881288294047</c:v>
                </c:pt>
                <c:pt idx="139">
                  <c:v>47916.257915367059</c:v>
                </c:pt>
                <c:pt idx="140">
                  <c:v>45275.470764738566</c:v>
                </c:pt>
                <c:pt idx="141">
                  <c:v>38474.607464997731</c:v>
                </c:pt>
                <c:pt idx="142">
                  <c:v>28857.924269703482</c:v>
                </c:pt>
                <c:pt idx="143">
                  <c:v>20979.255381684063</c:v>
                </c:pt>
                <c:pt idx="144">
                  <c:v>20100.321353896856</c:v>
                </c:pt>
                <c:pt idx="145">
                  <c:v>18302.674213688515</c:v>
                </c:pt>
                <c:pt idx="146">
                  <c:v>17650.411766547757</c:v>
                </c:pt>
                <c:pt idx="147">
                  <c:v>17228.877555355051</c:v>
                </c:pt>
                <c:pt idx="148">
                  <c:v>20736.667394648393</c:v>
                </c:pt>
                <c:pt idx="149">
                  <c:v>22590.033888558122</c:v>
                </c:pt>
                <c:pt idx="150">
                  <c:v>41385.854210851707</c:v>
                </c:pt>
                <c:pt idx="151">
                  <c:v>45689.082566754034</c:v>
                </c:pt>
                <c:pt idx="152">
                  <c:v>48902.597857933688</c:v>
                </c:pt>
                <c:pt idx="153">
                  <c:v>43274.966996771996</c:v>
                </c:pt>
                <c:pt idx="154">
                  <c:v>44766.36052438779</c:v>
                </c:pt>
                <c:pt idx="155">
                  <c:v>40200.666570471942</c:v>
                </c:pt>
                <c:pt idx="156">
                  <c:v>35149.725054450042</c:v>
                </c:pt>
                <c:pt idx="157">
                  <c:v>28468.175145932721</c:v>
                </c:pt>
                <c:pt idx="158">
                  <c:v>27617.065000978837</c:v>
                </c:pt>
                <c:pt idx="159">
                  <c:v>24801.268968103683</c:v>
                </c:pt>
                <c:pt idx="160">
                  <c:v>31753.254609168238</c:v>
                </c:pt>
                <c:pt idx="161">
                  <c:v>41234.73186952799</c:v>
                </c:pt>
                <c:pt idx="162">
                  <c:v>39683.633920943939</c:v>
                </c:pt>
                <c:pt idx="163">
                  <c:v>39309.801203562391</c:v>
                </c:pt>
                <c:pt idx="164">
                  <c:v>39802.923449489215</c:v>
                </c:pt>
                <c:pt idx="165">
                  <c:v>33900.895651191669</c:v>
                </c:pt>
                <c:pt idx="166">
                  <c:v>25970.540202094209</c:v>
                </c:pt>
                <c:pt idx="167">
                  <c:v>21699.144658970319</c:v>
                </c:pt>
                <c:pt idx="168">
                  <c:v>20084.404947507639</c:v>
                </c:pt>
                <c:pt idx="169">
                  <c:v>18954.912798151025</c:v>
                </c:pt>
                <c:pt idx="170">
                  <c:v>19742.381180226283</c:v>
                </c:pt>
                <c:pt idx="171">
                  <c:v>16767.492671493681</c:v>
                </c:pt>
                <c:pt idx="172">
                  <c:v>18016.322074752061</c:v>
                </c:pt>
                <c:pt idx="173">
                  <c:v>20744.637529182128</c:v>
                </c:pt>
                <c:pt idx="174">
                  <c:v>30003.356688127558</c:v>
                </c:pt>
                <c:pt idx="175">
                  <c:v>39914.290568857257</c:v>
                </c:pt>
                <c:pt idx="176">
                  <c:v>42976.683518713187</c:v>
                </c:pt>
                <c:pt idx="177">
                  <c:v>42801.674636466523</c:v>
                </c:pt>
                <c:pt idx="178">
                  <c:v>44480.008385451336</c:v>
                </c:pt>
                <c:pt idx="179">
                  <c:v>40574.523150531742</c:v>
                </c:pt>
                <c:pt idx="180">
                  <c:v>41544.89896135265</c:v>
                </c:pt>
                <c:pt idx="181">
                  <c:v>38291.628448217336</c:v>
                </c:pt>
                <c:pt idx="182">
                  <c:v>39787.030905778243</c:v>
                </c:pt>
                <c:pt idx="183">
                  <c:v>36804.196125190152</c:v>
                </c:pt>
                <c:pt idx="184">
                  <c:v>37949.604680935983</c:v>
                </c:pt>
                <c:pt idx="185">
                  <c:v>42586.934394942422</c:v>
                </c:pt>
                <c:pt idx="186">
                  <c:v>48091.242934935479</c:v>
                </c:pt>
                <c:pt idx="187">
                  <c:v>47439.028213151221</c:v>
                </c:pt>
                <c:pt idx="188">
                  <c:v>43231.202844871208</c:v>
                </c:pt>
                <c:pt idx="189">
                  <c:v>37822.345017856969</c:v>
                </c:pt>
                <c:pt idx="190">
                  <c:v>28770.443691258391</c:v>
                </c:pt>
                <c:pt idx="191">
                  <c:v>22033.198291717938</c:v>
                </c:pt>
                <c:pt idx="192">
                  <c:v>19527.640938702185</c:v>
                </c:pt>
                <c:pt idx="193">
                  <c:v>18453.796555012232</c:v>
                </c:pt>
                <c:pt idx="194">
                  <c:v>19535.563347879426</c:v>
                </c:pt>
                <c:pt idx="195">
                  <c:v>17698.137123037162</c:v>
                </c:pt>
                <c:pt idx="196">
                  <c:v>23791.066347292359</c:v>
                </c:pt>
                <c:pt idx="197">
                  <c:v>32087.332104594108</c:v>
                </c:pt>
                <c:pt idx="198">
                  <c:v>49952.555700700686</c:v>
                </c:pt>
                <c:pt idx="199">
                  <c:v>52601.289123184673</c:v>
                </c:pt>
                <c:pt idx="200">
                  <c:v>46210.05255819243</c:v>
                </c:pt>
                <c:pt idx="201">
                  <c:v>41250.60055056071</c:v>
                </c:pt>
                <c:pt idx="202">
                  <c:v>39755.221955678055</c:v>
                </c:pt>
                <c:pt idx="203">
                  <c:v>40327.950096229215</c:v>
                </c:pt>
                <c:pt idx="204">
                  <c:v>38713.210384766535</c:v>
                </c:pt>
                <c:pt idx="205">
                  <c:v>37575.74810087619</c:v>
                </c:pt>
                <c:pt idx="206">
                  <c:v>45482.264734407181</c:v>
                </c:pt>
                <c:pt idx="207">
                  <c:v>42968.737246857701</c:v>
                </c:pt>
                <c:pt idx="208">
                  <c:v>45720.891516854237</c:v>
                </c:pt>
                <c:pt idx="209">
                  <c:v>48862.818773299769</c:v>
                </c:pt>
                <c:pt idx="210">
                  <c:v>51972.913216966866</c:v>
                </c:pt>
                <c:pt idx="211">
                  <c:v>51113.832937479237</c:v>
                </c:pt>
                <c:pt idx="212">
                  <c:v>46373.130101316747</c:v>
                </c:pt>
                <c:pt idx="213">
                  <c:v>38502.455210509295</c:v>
                </c:pt>
                <c:pt idx="214">
                  <c:v>29231.780849763276</c:v>
                </c:pt>
                <c:pt idx="215">
                  <c:v>20498.064474879593</c:v>
                </c:pt>
                <c:pt idx="216">
                  <c:v>18421.987604912036</c:v>
                </c:pt>
                <c:pt idx="217">
                  <c:v>16672.065821193108</c:v>
                </c:pt>
                <c:pt idx="218">
                  <c:v>16059.582458686271</c:v>
                </c:pt>
                <c:pt idx="219">
                  <c:v>16894.776197250936</c:v>
                </c:pt>
                <c:pt idx="220">
                  <c:v>21301.401537987575</c:v>
                </c:pt>
                <c:pt idx="221">
                  <c:v>26559.160886356342</c:v>
                </c:pt>
                <c:pt idx="222">
                  <c:v>50676.358457219074</c:v>
                </c:pt>
                <c:pt idx="223">
                  <c:v>52020.638573456279</c:v>
                </c:pt>
                <c:pt idx="224">
                  <c:v>46420.879320484397</c:v>
                </c:pt>
                <c:pt idx="225">
                  <c:v>38848.44018237928</c:v>
                </c:pt>
                <c:pt idx="226">
                  <c:v>36239.485844529212</c:v>
                </c:pt>
                <c:pt idx="227">
                  <c:v>37782.565933223043</c:v>
                </c:pt>
                <c:pt idx="228">
                  <c:v>40471.102303019194</c:v>
                </c:pt>
                <c:pt idx="229">
                  <c:v>38148.476241427343</c:v>
                </c:pt>
                <c:pt idx="230">
                  <c:v>40693.812679077033</c:v>
                </c:pt>
                <c:pt idx="231">
                  <c:v>39552.413053276308</c:v>
                </c:pt>
                <c:pt idx="232">
                  <c:v>44456.169569884878</c:v>
                </c:pt>
                <c:pt idx="233">
                  <c:v>47303.774552860239</c:v>
                </c:pt>
                <c:pt idx="234">
                  <c:v>50453.671943839487</c:v>
                </c:pt>
                <c:pt idx="235">
                  <c:v>53444.429133604841</c:v>
                </c:pt>
                <c:pt idx="236">
                  <c:v>46651.535968397708</c:v>
                </c:pt>
                <c:pt idx="237">
                  <c:v>41393.800482707185</c:v>
                </c:pt>
                <c:pt idx="238">
                  <c:v>28102.288700406662</c:v>
                </c:pt>
                <c:pt idx="239">
                  <c:v>19666.83194090355</c:v>
                </c:pt>
                <c:pt idx="240">
                  <c:v>19384.441006555713</c:v>
                </c:pt>
                <c:pt idx="241">
                  <c:v>16544.782295435853</c:v>
                </c:pt>
                <c:pt idx="242">
                  <c:v>16369.797275867435</c:v>
                </c:pt>
                <c:pt idx="243">
                  <c:v>17920.871361773243</c:v>
                </c:pt>
                <c:pt idx="244">
                  <c:v>22200.260902109112</c:v>
                </c:pt>
                <c:pt idx="245">
                  <c:v>30926.031005137309</c:v>
                </c:pt>
                <c:pt idx="246">
                  <c:v>51909.271454088244</c:v>
                </c:pt>
                <c:pt idx="247">
                  <c:v>55544.368681817083</c:v>
                </c:pt>
                <c:pt idx="248">
                  <c:v>51646.805856074716</c:v>
                </c:pt>
                <c:pt idx="249">
                  <c:v>41234.708006849745</c:v>
                </c:pt>
                <c:pt idx="250">
                  <c:v>33129.367538183877</c:v>
                </c:pt>
                <c:pt idx="251">
                  <c:v>31769.19487823571</c:v>
                </c:pt>
                <c:pt idx="252">
                  <c:v>30536.258018688299</c:v>
                </c:pt>
                <c:pt idx="253">
                  <c:v>29255.643528007979</c:v>
                </c:pt>
                <c:pt idx="254">
                  <c:v>36573.539477276841</c:v>
                </c:pt>
                <c:pt idx="255">
                  <c:v>35786.07109520158</c:v>
                </c:pt>
                <c:pt idx="256">
                  <c:v>40797.233526589567</c:v>
                </c:pt>
                <c:pt idx="257">
                  <c:v>48115.129475858434</c:v>
                </c:pt>
                <c:pt idx="258">
                  <c:v>54239.891512892056</c:v>
                </c:pt>
                <c:pt idx="259">
                  <c:v>54653.503314907517</c:v>
                </c:pt>
                <c:pt idx="260">
                  <c:v>49896.884072355802</c:v>
                </c:pt>
                <c:pt idx="261">
                  <c:v>41489.251195685996</c:v>
                </c:pt>
                <c:pt idx="262">
                  <c:v>29828.347805880894</c:v>
                </c:pt>
                <c:pt idx="263">
                  <c:v>20100.3452165751</c:v>
                </c:pt>
                <c:pt idx="264">
                  <c:v>17825.420648794421</c:v>
                </c:pt>
                <c:pt idx="265">
                  <c:v>17093.623895064062</c:v>
                </c:pt>
                <c:pt idx="266">
                  <c:v>18907.211304339864</c:v>
                </c:pt>
                <c:pt idx="267">
                  <c:v>19265.151478010437</c:v>
                </c:pt>
                <c:pt idx="268">
                  <c:v>21810.487915660109</c:v>
                </c:pt>
                <c:pt idx="269">
                  <c:v>29709.010551979121</c:v>
                </c:pt>
                <c:pt idx="270">
                  <c:v>52704.709970697222</c:v>
                </c:pt>
                <c:pt idx="271">
                  <c:v>57175.000936990742</c:v>
                </c:pt>
                <c:pt idx="272">
                  <c:v>49976.394516267166</c:v>
                </c:pt>
                <c:pt idx="273">
                  <c:v>44837.99628447841</c:v>
                </c:pt>
                <c:pt idx="274">
                  <c:v>38975.723708136524</c:v>
                </c:pt>
                <c:pt idx="275">
                  <c:v>36478.064901619771</c:v>
                </c:pt>
                <c:pt idx="276">
                  <c:v>36231.491847317237</c:v>
                </c:pt>
                <c:pt idx="277">
                  <c:v>35436.077193386496</c:v>
                </c:pt>
                <c:pt idx="278">
                  <c:v>43358.48637062846</c:v>
                </c:pt>
                <c:pt idx="279">
                  <c:v>41950.588354190884</c:v>
                </c:pt>
                <c:pt idx="280">
                  <c:v>50040.036279145774</c:v>
                </c:pt>
                <c:pt idx="281">
                  <c:v>54629.616773984584</c:v>
                </c:pt>
                <c:pt idx="282">
                  <c:v>56673.860831173697</c:v>
                </c:pt>
                <c:pt idx="283">
                  <c:v>60674.844504428591</c:v>
                </c:pt>
                <c:pt idx="284">
                  <c:v>55782.971601585901</c:v>
                </c:pt>
                <c:pt idx="285">
                  <c:v>40669.97386351056</c:v>
                </c:pt>
                <c:pt idx="286">
                  <c:v>32031.684338927455</c:v>
                </c:pt>
                <c:pt idx="287">
                  <c:v>23989.937907783726</c:v>
                </c:pt>
                <c:pt idx="288">
                  <c:v>19726.464773837066</c:v>
                </c:pt>
                <c:pt idx="289">
                  <c:v>18628.781574580651</c:v>
                </c:pt>
                <c:pt idx="290">
                  <c:v>18135.635465975582</c:v>
                </c:pt>
                <c:pt idx="291">
                  <c:v>18310.620485544001</c:v>
                </c:pt>
                <c:pt idx="292">
                  <c:v>25278.546395676025</c:v>
                </c:pt>
                <c:pt idx="293">
                  <c:v>33189.000371117392</c:v>
                </c:pt>
                <c:pt idx="294">
                  <c:v>54351.258632260091</c:v>
                </c:pt>
                <c:pt idx="295">
                  <c:v>59402.152422925516</c:v>
                </c:pt>
                <c:pt idx="296">
                  <c:v>51782.011791009223</c:v>
                </c:pt>
                <c:pt idx="297">
                  <c:v>43501.66244009669</c:v>
                </c:pt>
                <c:pt idx="298">
                  <c:v>39118.875914926517</c:v>
                </c:pt>
                <c:pt idx="299">
                  <c:v>39977.932331735879</c:v>
                </c:pt>
                <c:pt idx="300">
                  <c:v>40192.696435938225</c:v>
                </c:pt>
                <c:pt idx="301">
                  <c:v>44678.903808620962</c:v>
                </c:pt>
                <c:pt idx="302">
                  <c:v>50636.57937258514</c:v>
                </c:pt>
                <c:pt idx="303">
                  <c:v>44949.339541168185</c:v>
                </c:pt>
                <c:pt idx="304">
                  <c:v>49801.409496698732</c:v>
                </c:pt>
                <c:pt idx="305">
                  <c:v>54104.661715279319</c:v>
                </c:pt>
                <c:pt idx="306">
                  <c:v>59855.543309574903</c:v>
                </c:pt>
                <c:pt idx="307">
                  <c:v>62989.524294164956</c:v>
                </c:pt>
                <c:pt idx="308">
                  <c:v>53651.246965951694</c:v>
                </c:pt>
                <c:pt idx="309">
                  <c:v>42626.689616898111</c:v>
                </c:pt>
                <c:pt idx="310">
                  <c:v>31212.383144073759</c:v>
                </c:pt>
                <c:pt idx="311">
                  <c:v>24125.167705396463</c:v>
                </c:pt>
                <c:pt idx="312">
                  <c:v>23107.018812729646</c:v>
                </c:pt>
                <c:pt idx="313">
                  <c:v>19766.243858470985</c:v>
                </c:pt>
                <c:pt idx="314">
                  <c:v>19257.181343476703</c:v>
                </c:pt>
                <c:pt idx="315">
                  <c:v>19185.617171420832</c:v>
                </c:pt>
                <c:pt idx="316">
                  <c:v>23480.899255467684</c:v>
                </c:pt>
                <c:pt idx="317">
                  <c:v>32365.737971675077</c:v>
                </c:pt>
                <c:pt idx="318">
                  <c:v>48926.436673500153</c:v>
                </c:pt>
                <c:pt idx="319">
                  <c:v>56872.708528986812</c:v>
                </c:pt>
                <c:pt idx="320">
                  <c:v>56546.601168094683</c:v>
                </c:pt>
                <c:pt idx="321">
                  <c:v>53038.787466123082</c:v>
                </c:pt>
                <c:pt idx="322">
                  <c:v>47820.807202388249</c:v>
                </c:pt>
                <c:pt idx="323">
                  <c:v>47081.0641768024</c:v>
                </c:pt>
                <c:pt idx="324">
                  <c:v>47343.577500172396</c:v>
                </c:pt>
                <c:pt idx="325">
                  <c:v>41871.054047601283</c:v>
                </c:pt>
                <c:pt idx="326">
                  <c:v>48536.687549729388</c:v>
                </c:pt>
                <c:pt idx="327">
                  <c:v>53213.772485691516</c:v>
                </c:pt>
                <c:pt idx="328">
                  <c:v>57190.893480701707</c:v>
                </c:pt>
                <c:pt idx="329">
                  <c:v>57548.833654372269</c:v>
                </c:pt>
                <c:pt idx="330">
                  <c:v>58503.340784160471</c:v>
                </c:pt>
                <c:pt idx="331">
                  <c:v>51710.399893596856</c:v>
                </c:pt>
                <c:pt idx="332">
                  <c:v>48799.177010421139</c:v>
                </c:pt>
                <c:pt idx="333">
                  <c:v>40725.645491855452</c:v>
                </c:pt>
                <c:pt idx="334">
                  <c:v>32214.615630351364</c:v>
                </c:pt>
                <c:pt idx="335">
                  <c:v>26089.853593317737</c:v>
                </c:pt>
                <c:pt idx="336">
                  <c:v>25047.842022406214</c:v>
                </c:pt>
                <c:pt idx="337">
                  <c:v>21126.416518419155</c:v>
                </c:pt>
                <c:pt idx="338">
                  <c:v>20156.016844919995</c:v>
                </c:pt>
                <c:pt idx="339">
                  <c:v>21579.807405068546</c:v>
                </c:pt>
                <c:pt idx="340">
                  <c:v>22065.031104496375</c:v>
                </c:pt>
                <c:pt idx="341">
                  <c:v>25795.555182525797</c:v>
                </c:pt>
                <c:pt idx="342">
                  <c:v>32413.463328164486</c:v>
                </c:pt>
                <c:pt idx="343">
                  <c:v>45665.196025831094</c:v>
                </c:pt>
                <c:pt idx="344">
                  <c:v>50191.182483147742</c:v>
                </c:pt>
                <c:pt idx="345">
                  <c:v>52211.539999413915</c:v>
                </c:pt>
                <c:pt idx="346">
                  <c:v>51320.650769826105</c:v>
                </c:pt>
                <c:pt idx="347">
                  <c:v>45362.95134318366</c:v>
                </c:pt>
                <c:pt idx="348">
                  <c:v>46174.282403503617</c:v>
                </c:pt>
                <c:pt idx="349">
                  <c:v>40773.34698566662</c:v>
                </c:pt>
                <c:pt idx="350">
                  <c:v>44042.55776786941</c:v>
                </c:pt>
                <c:pt idx="351">
                  <c:v>47598.096826330409</c:v>
                </c:pt>
                <c:pt idx="352">
                  <c:v>51694.531212564136</c:v>
                </c:pt>
                <c:pt idx="353">
                  <c:v>54208.034837435385</c:v>
                </c:pt>
                <c:pt idx="354">
                  <c:v>55448.917968838265</c:v>
                </c:pt>
                <c:pt idx="355">
                  <c:v>52792.190549142317</c:v>
                </c:pt>
                <c:pt idx="356">
                  <c:v>49900.845276944419</c:v>
                </c:pt>
                <c:pt idx="357">
                  <c:v>38959.807301747307</c:v>
                </c:pt>
                <c:pt idx="358">
                  <c:v>29701.064280123635</c:v>
                </c:pt>
                <c:pt idx="359">
                  <c:v>26010.31928672814</c:v>
                </c:pt>
                <c:pt idx="360">
                  <c:v>23210.439660242198</c:v>
                </c:pt>
                <c:pt idx="361">
                  <c:v>19424.196228511395</c:v>
                </c:pt>
                <c:pt idx="362">
                  <c:v>20466.207799422911</c:v>
                </c:pt>
                <c:pt idx="363">
                  <c:v>22335.490699721857</c:v>
                </c:pt>
                <c:pt idx="364">
                  <c:v>25875.089489115398</c:v>
                </c:pt>
                <c:pt idx="365">
                  <c:v>35889.468080035884</c:v>
                </c:pt>
                <c:pt idx="366">
                  <c:v>58399.94379932616</c:v>
                </c:pt>
                <c:pt idx="367">
                  <c:v>63570.174843893357</c:v>
                </c:pt>
                <c:pt idx="368">
                  <c:v>61231.632375912304</c:v>
                </c:pt>
                <c:pt idx="369">
                  <c:v>48250.335410792926</c:v>
                </c:pt>
                <c:pt idx="370">
                  <c:v>42753.973142655355</c:v>
                </c:pt>
                <c:pt idx="371">
                  <c:v>46906.079157233973</c:v>
                </c:pt>
                <c:pt idx="372">
                  <c:v>45084.56933878093</c:v>
                </c:pt>
                <c:pt idx="373">
                  <c:v>46914.025429089466</c:v>
                </c:pt>
                <c:pt idx="374">
                  <c:v>50887.185219511048</c:v>
                </c:pt>
                <c:pt idx="375">
                  <c:v>48329.869717382528</c:v>
                </c:pt>
                <c:pt idx="376">
                  <c:v>51010.459815323185</c:v>
                </c:pt>
                <c:pt idx="377">
                  <c:v>60062.361141921756</c:v>
                </c:pt>
                <c:pt idx="378">
                  <c:v>63419.028639891389</c:v>
                </c:pt>
                <c:pt idx="379">
                  <c:v>68438.161205813114</c:v>
                </c:pt>
                <c:pt idx="380">
                  <c:v>61144.127934788958</c:v>
                </c:pt>
                <c:pt idx="381">
                  <c:v>51455.880567438857</c:v>
                </c:pt>
                <c:pt idx="382">
                  <c:v>34060.011989727354</c:v>
                </c:pt>
                <c:pt idx="383">
                  <c:v>26845.513025292803</c:v>
                </c:pt>
                <c:pt idx="384">
                  <c:v>25079.674835184651</c:v>
                </c:pt>
                <c:pt idx="385">
                  <c:v>23258.141154053363</c:v>
                </c:pt>
                <c:pt idx="386">
                  <c:v>20490.070477667618</c:v>
                </c:pt>
                <c:pt idx="387">
                  <c:v>23480.851530111191</c:v>
                </c:pt>
                <c:pt idx="388">
                  <c:v>27267.071099163761</c:v>
                </c:pt>
                <c:pt idx="389">
                  <c:v>30003.33282544931</c:v>
                </c:pt>
                <c:pt idx="390">
                  <c:v>54693.258536863206</c:v>
                </c:pt>
                <c:pt idx="391">
                  <c:v>64763.308756128601</c:v>
                </c:pt>
                <c:pt idx="392">
                  <c:v>59871.459715964134</c:v>
                </c:pt>
                <c:pt idx="393">
                  <c:v>49093.499283891324</c:v>
                </c:pt>
                <c:pt idx="394">
                  <c:v>45689.082566754034</c:v>
                </c:pt>
                <c:pt idx="395">
                  <c:v>44949.315678489947</c:v>
                </c:pt>
                <c:pt idx="396">
                  <c:v>42690.307517098481</c:v>
                </c:pt>
                <c:pt idx="397">
                  <c:v>41306.296041583861</c:v>
                </c:pt>
                <c:pt idx="398">
                  <c:v>47303.774552860239</c:v>
                </c:pt>
                <c:pt idx="399">
                  <c:v>42658.522429676537</c:v>
                </c:pt>
                <c:pt idx="400">
                  <c:v>46818.5985787889</c:v>
                </c:pt>
                <c:pt idx="401">
                  <c:v>50000.257194511862</c:v>
                </c:pt>
                <c:pt idx="402">
                  <c:v>53945.569239421864</c:v>
                </c:pt>
                <c:pt idx="403">
                  <c:v>63132.700363633179</c:v>
                </c:pt>
                <c:pt idx="404">
                  <c:v>56514.792217994487</c:v>
                </c:pt>
                <c:pt idx="405">
                  <c:v>45172.049917226017</c:v>
                </c:pt>
                <c:pt idx="406">
                  <c:v>32668.006517000751</c:v>
                </c:pt>
                <c:pt idx="407">
                  <c:v>23584.27237762374</c:v>
                </c:pt>
                <c:pt idx="408">
                  <c:v>21301.401537987575</c:v>
                </c:pt>
                <c:pt idx="409">
                  <c:v>17356.113355755813</c:v>
                </c:pt>
                <c:pt idx="410">
                  <c:v>17682.24457932619</c:v>
                </c:pt>
                <c:pt idx="411">
                  <c:v>19654.900601781195</c:v>
                </c:pt>
                <c:pt idx="412">
                  <c:v>24331.961675065071</c:v>
                </c:pt>
                <c:pt idx="413">
                  <c:v>27700.584374835304</c:v>
                </c:pt>
                <c:pt idx="414">
                  <c:v>49618.454342596589</c:v>
                </c:pt>
                <c:pt idx="415">
                  <c:v>55846.637227142754</c:v>
                </c:pt>
                <c:pt idx="416">
                  <c:v>52442.220510005463</c:v>
                </c:pt>
                <c:pt idx="417">
                  <c:v>38029.162850203822</c:v>
                </c:pt>
                <c:pt idx="418">
                  <c:v>34712.226711511626</c:v>
                </c:pt>
                <c:pt idx="419">
                  <c:v>35006.548984981811</c:v>
                </c:pt>
                <c:pt idx="420">
                  <c:v>50040.036279145774</c:v>
                </c:pt>
                <c:pt idx="421">
                  <c:v>47033.338820312987</c:v>
                </c:pt>
                <c:pt idx="422">
                  <c:v>47860.586287022168</c:v>
                </c:pt>
                <c:pt idx="423">
                  <c:v>41521.060145786199</c:v>
                </c:pt>
                <c:pt idx="424">
                  <c:v>47248.102924515333</c:v>
                </c:pt>
                <c:pt idx="425">
                  <c:v>55393.246340493359</c:v>
                </c:pt>
                <c:pt idx="426">
                  <c:v>63140.646635488665</c:v>
                </c:pt>
                <c:pt idx="427">
                  <c:v>65025.822079498583</c:v>
                </c:pt>
                <c:pt idx="428">
                  <c:v>60189.644667679015</c:v>
                </c:pt>
                <c:pt idx="429">
                  <c:v>50111.624313879896</c:v>
                </c:pt>
                <c:pt idx="430">
                  <c:v>36342.882829363523</c:v>
                </c:pt>
                <c:pt idx="431">
                  <c:v>25620.546300279133</c:v>
                </c:pt>
                <c:pt idx="432">
                  <c:v>21516.189504868165</c:v>
                </c:pt>
                <c:pt idx="433">
                  <c:v>19424.22009118964</c:v>
                </c:pt>
                <c:pt idx="434">
                  <c:v>19575.366295191594</c:v>
                </c:pt>
                <c:pt idx="435">
                  <c:v>19623.091651681003</c:v>
                </c:pt>
                <c:pt idx="436">
                  <c:v>24109.275161685491</c:v>
                </c:pt>
                <c:pt idx="437">
                  <c:v>35738.32187603393</c:v>
                </c:pt>
                <c:pt idx="438">
                  <c:v>58757.860110318499</c:v>
                </c:pt>
                <c:pt idx="439">
                  <c:v>66624.597659215549</c:v>
                </c:pt>
                <c:pt idx="440">
                  <c:v>58606.737768994775</c:v>
                </c:pt>
                <c:pt idx="441">
                  <c:v>48051.487712979804</c:v>
                </c:pt>
                <c:pt idx="442">
                  <c:v>40781.340982878595</c:v>
                </c:pt>
                <c:pt idx="443">
                  <c:v>39309.801203562391</c:v>
                </c:pt>
                <c:pt idx="444">
                  <c:v>38275.735904506349</c:v>
                </c:pt>
                <c:pt idx="445">
                  <c:v>37623.497320043854</c:v>
                </c:pt>
                <c:pt idx="446">
                  <c:v>43803.907122744116</c:v>
                </c:pt>
                <c:pt idx="447">
                  <c:v>40455.185896629977</c:v>
                </c:pt>
                <c:pt idx="448">
                  <c:v>46659.482240253201</c:v>
                </c:pt>
                <c:pt idx="449">
                  <c:v>55242.100136491412</c:v>
                </c:pt>
                <c:pt idx="450">
                  <c:v>59680.558290006484</c:v>
                </c:pt>
                <c:pt idx="451">
                  <c:v>63792.885219951175</c:v>
                </c:pt>
                <c:pt idx="452">
                  <c:v>55918.225261876876</c:v>
                </c:pt>
                <c:pt idx="453">
                  <c:v>43827.769800988826</c:v>
                </c:pt>
                <c:pt idx="454">
                  <c:v>31793.033693802165</c:v>
                </c:pt>
                <c:pt idx="455">
                  <c:v>22844.529352037895</c:v>
                </c:pt>
                <c:pt idx="456">
                  <c:v>19917.366199794702</c:v>
                </c:pt>
                <c:pt idx="457">
                  <c:v>18358.345842033414</c:v>
                </c:pt>
                <c:pt idx="458">
                  <c:v>19265.127615332192</c:v>
                </c:pt>
                <c:pt idx="459">
                  <c:v>19312.852971821598</c:v>
                </c:pt>
                <c:pt idx="460">
                  <c:v>23305.890373221016</c:v>
                </c:pt>
                <c:pt idx="461">
                  <c:v>33208.901844773471</c:v>
                </c:pt>
                <c:pt idx="462">
                  <c:v>53476.238083705015</c:v>
                </c:pt>
                <c:pt idx="463">
                  <c:v>59728.307509174148</c:v>
                </c:pt>
                <c:pt idx="464">
                  <c:v>48854.848638766038</c:v>
                </c:pt>
                <c:pt idx="465">
                  <c:v>41059.699124603074</c:v>
                </c:pt>
                <c:pt idx="466">
                  <c:v>35841.742723546486</c:v>
                </c:pt>
                <c:pt idx="467">
                  <c:v>37201.891520816403</c:v>
                </c:pt>
                <c:pt idx="468">
                  <c:v>37854.153967957165</c:v>
                </c:pt>
                <c:pt idx="469">
                  <c:v>39262.075847072985</c:v>
                </c:pt>
                <c:pt idx="470">
                  <c:v>42547.179172986747</c:v>
                </c:pt>
                <c:pt idx="471">
                  <c:v>40860.875289468197</c:v>
                </c:pt>
                <c:pt idx="472">
                  <c:v>47248.102924515333</c:v>
                </c:pt>
                <c:pt idx="473">
                  <c:v>52784.244277286823</c:v>
                </c:pt>
                <c:pt idx="474">
                  <c:v>57692.0097238405</c:v>
                </c:pt>
                <c:pt idx="475">
                  <c:v>58503.364646838709</c:v>
                </c:pt>
                <c:pt idx="476">
                  <c:v>52330.853390637443</c:v>
                </c:pt>
                <c:pt idx="477">
                  <c:v>43406.211727117872</c:v>
                </c:pt>
                <c:pt idx="478">
                  <c:v>32675.952788856241</c:v>
                </c:pt>
                <c:pt idx="479">
                  <c:v>23099.096403552408</c:v>
                </c:pt>
                <c:pt idx="480">
                  <c:v>21253.70004417641</c:v>
                </c:pt>
                <c:pt idx="481">
                  <c:v>19002.662017318682</c:v>
                </c:pt>
                <c:pt idx="482">
                  <c:v>18811.760591361046</c:v>
                </c:pt>
                <c:pt idx="483">
                  <c:v>19169.700765031619</c:v>
                </c:pt>
                <c:pt idx="484">
                  <c:v>23958.152820361775</c:v>
                </c:pt>
                <c:pt idx="485">
                  <c:v>32143.003732939007</c:v>
                </c:pt>
                <c:pt idx="486">
                  <c:v>49602.537936207365</c:v>
                </c:pt>
                <c:pt idx="487">
                  <c:v>53380.811233404442</c:v>
                </c:pt>
                <c:pt idx="488">
                  <c:v>56753.395137763298</c:v>
                </c:pt>
                <c:pt idx="489">
                  <c:v>46969.697057434372</c:v>
                </c:pt>
                <c:pt idx="490">
                  <c:v>37790.536067756781</c:v>
                </c:pt>
                <c:pt idx="491">
                  <c:v>36700.799140355848</c:v>
                </c:pt>
                <c:pt idx="492">
                  <c:v>33988.423954993239</c:v>
                </c:pt>
                <c:pt idx="493">
                  <c:v>35984.894930336457</c:v>
                </c:pt>
                <c:pt idx="494">
                  <c:v>37917.771868157542</c:v>
                </c:pt>
                <c:pt idx="495">
                  <c:v>36096.262049704499</c:v>
                </c:pt>
                <c:pt idx="496">
                  <c:v>41513.090011252469</c:v>
                </c:pt>
                <c:pt idx="497">
                  <c:v>49928.693022455991</c:v>
                </c:pt>
                <c:pt idx="498">
                  <c:v>59744.200052885106</c:v>
                </c:pt>
                <c:pt idx="499">
                  <c:v>53317.16947052582</c:v>
                </c:pt>
                <c:pt idx="500">
                  <c:v>48035.57130659058</c:v>
                </c:pt>
                <c:pt idx="501">
                  <c:v>41775.603334622458</c:v>
                </c:pt>
                <c:pt idx="502">
                  <c:v>31363.505485397476</c:v>
                </c:pt>
                <c:pt idx="503">
                  <c:v>24705.818255124865</c:v>
                </c:pt>
                <c:pt idx="504">
                  <c:v>23488.821664644922</c:v>
                </c:pt>
                <c:pt idx="505">
                  <c:v>19543.533482413161</c:v>
                </c:pt>
                <c:pt idx="506">
                  <c:v>18612.889030869675</c:v>
                </c:pt>
                <c:pt idx="507">
                  <c:v>18899.241169806133</c:v>
                </c:pt>
                <c:pt idx="508">
                  <c:v>18803.766594149067</c:v>
                </c:pt>
                <c:pt idx="509">
                  <c:v>22979.759149650639</c:v>
                </c:pt>
                <c:pt idx="510">
                  <c:v>31315.803991586319</c:v>
                </c:pt>
                <c:pt idx="511">
                  <c:v>38466.637330464</c:v>
                </c:pt>
                <c:pt idx="512">
                  <c:v>50302.549602515777</c:v>
                </c:pt>
                <c:pt idx="513">
                  <c:v>58296.522951813626</c:v>
                </c:pt>
                <c:pt idx="514">
                  <c:v>49332.102203660128</c:v>
                </c:pt>
                <c:pt idx="515">
                  <c:v>44273.23827846098</c:v>
                </c:pt>
                <c:pt idx="516">
                  <c:v>36430.363407808611</c:v>
                </c:pt>
                <c:pt idx="517">
                  <c:v>32994.137740571132</c:v>
                </c:pt>
                <c:pt idx="518">
                  <c:v>31180.574193973574</c:v>
                </c:pt>
                <c:pt idx="519">
                  <c:v>29172.124154151512</c:v>
                </c:pt>
                <c:pt idx="520">
                  <c:v>36812.166259723883</c:v>
                </c:pt>
                <c:pt idx="521">
                  <c:v>45641.357210264629</c:v>
                </c:pt>
                <c:pt idx="522">
                  <c:v>46858.353800744568</c:v>
                </c:pt>
                <c:pt idx="523">
                  <c:v>48783.26060403193</c:v>
                </c:pt>
                <c:pt idx="524">
                  <c:v>47470.813300573165</c:v>
                </c:pt>
                <c:pt idx="525">
                  <c:v>37734.840576733637</c:v>
                </c:pt>
                <c:pt idx="526">
                  <c:v>31116.932431094945</c:v>
                </c:pt>
                <c:pt idx="527">
                  <c:v>23067.263590773971</c:v>
                </c:pt>
                <c:pt idx="528">
                  <c:v>22852.475623893381</c:v>
                </c:pt>
                <c:pt idx="529">
                  <c:v>19495.831988601996</c:v>
                </c:pt>
                <c:pt idx="530">
                  <c:v>19424.243953867885</c:v>
                </c:pt>
                <c:pt idx="531">
                  <c:v>22168.428089330679</c:v>
                </c:pt>
                <c:pt idx="532">
                  <c:v>26479.602717088499</c:v>
                </c:pt>
                <c:pt idx="533">
                  <c:v>38132.535972359889</c:v>
                </c:pt>
                <c:pt idx="534">
                  <c:v>58646.492990950443</c:v>
                </c:pt>
                <c:pt idx="535">
                  <c:v>64492.873023581356</c:v>
                </c:pt>
                <c:pt idx="536">
                  <c:v>58224.911054401258</c:v>
                </c:pt>
                <c:pt idx="537">
                  <c:v>48480.992058706252</c:v>
                </c:pt>
                <c:pt idx="538">
                  <c:v>41871.077910279535</c:v>
                </c:pt>
                <c:pt idx="539">
                  <c:v>43660.754915954138</c:v>
                </c:pt>
                <c:pt idx="540">
                  <c:v>42777.835820900065</c:v>
                </c:pt>
                <c:pt idx="541">
                  <c:v>45872.013858177954</c:v>
                </c:pt>
                <c:pt idx="542">
                  <c:v>53571.712659362078</c:v>
                </c:pt>
                <c:pt idx="543">
                  <c:v>46587.894205519093</c:v>
                </c:pt>
                <c:pt idx="544">
                  <c:v>52394.495153516065</c:v>
                </c:pt>
                <c:pt idx="545">
                  <c:v>58320.409492736559</c:v>
                </c:pt>
                <c:pt idx="546">
                  <c:v>62878.133312118662</c:v>
                </c:pt>
                <c:pt idx="547">
                  <c:v>65860.991955385005</c:v>
                </c:pt>
                <c:pt idx="548">
                  <c:v>60102.140226555683</c:v>
                </c:pt>
                <c:pt idx="549">
                  <c:v>47518.562519740815</c:v>
                </c:pt>
                <c:pt idx="550">
                  <c:v>35706.512925933734</c:v>
                </c:pt>
                <c:pt idx="551">
                  <c:v>24817.185374492896</c:v>
                </c:pt>
                <c:pt idx="552">
                  <c:v>22510.451856612031</c:v>
                </c:pt>
                <c:pt idx="553">
                  <c:v>19360.554465632766</c:v>
                </c:pt>
                <c:pt idx="554">
                  <c:v>19734.434908370797</c:v>
                </c:pt>
                <c:pt idx="555">
                  <c:v>21659.341711658148</c:v>
                </c:pt>
                <c:pt idx="556">
                  <c:v>26781.871262414177</c:v>
                </c:pt>
                <c:pt idx="557">
                  <c:v>35650.86516026708</c:v>
                </c:pt>
                <c:pt idx="558">
                  <c:v>58081.78271028951</c:v>
                </c:pt>
                <c:pt idx="559">
                  <c:v>65980.281483930274</c:v>
                </c:pt>
                <c:pt idx="560">
                  <c:v>58582.87509075008</c:v>
                </c:pt>
                <c:pt idx="561">
                  <c:v>44822.079878089178</c:v>
                </c:pt>
                <c:pt idx="562">
                  <c:v>39126.84604946024</c:v>
                </c:pt>
                <c:pt idx="563">
                  <c:v>38307.544854606545</c:v>
                </c:pt>
                <c:pt idx="564">
                  <c:v>36509.897714398212</c:v>
                </c:pt>
                <c:pt idx="565">
                  <c:v>37734.816714055392</c:v>
                </c:pt>
                <c:pt idx="566">
                  <c:v>44066.42044611412</c:v>
                </c:pt>
                <c:pt idx="567">
                  <c:v>42300.55839332773</c:v>
                </c:pt>
                <c:pt idx="568">
                  <c:v>48377.595073871948</c:v>
                </c:pt>
                <c:pt idx="569">
                  <c:v>57612.475417250898</c:v>
                </c:pt>
                <c:pt idx="570">
                  <c:v>62233.888724868135</c:v>
                </c:pt>
                <c:pt idx="571">
                  <c:v>62488.384188347911</c:v>
                </c:pt>
                <c:pt idx="572">
                  <c:v>59529.43594868276</c:v>
                </c:pt>
                <c:pt idx="573">
                  <c:v>47645.822182819822</c:v>
                </c:pt>
                <c:pt idx="574">
                  <c:v>34656.555083166728</c:v>
                </c:pt>
                <c:pt idx="575">
                  <c:v>23616.105190402181</c:v>
                </c:pt>
                <c:pt idx="576">
                  <c:v>21627.532761557955</c:v>
                </c:pt>
                <c:pt idx="577">
                  <c:v>18907.211304339864</c:v>
                </c:pt>
                <c:pt idx="578">
                  <c:v>17992.459396507355</c:v>
                </c:pt>
                <c:pt idx="579">
                  <c:v>19869.640843305293</c:v>
                </c:pt>
                <c:pt idx="580">
                  <c:v>25612.600028423647</c:v>
                </c:pt>
                <c:pt idx="581">
                  <c:v>35714.483060467472</c:v>
                </c:pt>
                <c:pt idx="582">
                  <c:v>58654.486988162433</c:v>
                </c:pt>
                <c:pt idx="583">
                  <c:v>62400.927472581083</c:v>
                </c:pt>
                <c:pt idx="584">
                  <c:v>56419.341505015662</c:v>
                </c:pt>
                <c:pt idx="585">
                  <c:v>43382.349048873162</c:v>
                </c:pt>
                <c:pt idx="586">
                  <c:v>37774.619661367557</c:v>
                </c:pt>
                <c:pt idx="587">
                  <c:v>35929.223301991566</c:v>
                </c:pt>
                <c:pt idx="588">
                  <c:v>35070.190747860441</c:v>
                </c:pt>
                <c:pt idx="589">
                  <c:v>36255.378388240191</c:v>
                </c:pt>
                <c:pt idx="590">
                  <c:v>40988.134952547203</c:v>
                </c:pt>
                <c:pt idx="591">
                  <c:v>39898.398025146278</c:v>
                </c:pt>
                <c:pt idx="592">
                  <c:v>49045.773927401919</c:v>
                </c:pt>
                <c:pt idx="593">
                  <c:v>56856.815985275833</c:v>
                </c:pt>
                <c:pt idx="594">
                  <c:v>63602.007656671776</c:v>
                </c:pt>
                <c:pt idx="595">
                  <c:v>62273.643946823817</c:v>
                </c:pt>
                <c:pt idx="596">
                  <c:v>57986.308134632462</c:v>
                </c:pt>
                <c:pt idx="597">
                  <c:v>50604.794285163211</c:v>
                </c:pt>
                <c:pt idx="598">
                  <c:v>34624.722270388294</c:v>
                </c:pt>
                <c:pt idx="599">
                  <c:v>25771.692504281087</c:v>
                </c:pt>
                <c:pt idx="600">
                  <c:v>21372.989572721694</c:v>
                </c:pt>
                <c:pt idx="601">
                  <c:v>18899.265032484378</c:v>
                </c:pt>
                <c:pt idx="602">
                  <c:v>20959.40163338447</c:v>
                </c:pt>
                <c:pt idx="603">
                  <c:v>20712.804716403691</c:v>
                </c:pt>
                <c:pt idx="604">
                  <c:v>27346.629268431603</c:v>
                </c:pt>
                <c:pt idx="605">
                  <c:v>34250.889553006746</c:v>
                </c:pt>
                <c:pt idx="606">
                  <c:v>57731.788808474419</c:v>
                </c:pt>
                <c:pt idx="607">
                  <c:v>66020.084431242445</c:v>
                </c:pt>
                <c:pt idx="608">
                  <c:v>55472.804509761205</c:v>
                </c:pt>
                <c:pt idx="609">
                  <c:v>43135.775994570628</c:v>
                </c:pt>
                <c:pt idx="610">
                  <c:v>39476.816088597086</c:v>
                </c:pt>
                <c:pt idx="611">
                  <c:v>35611.062212954923</c:v>
                </c:pt>
                <c:pt idx="612">
                  <c:v>36621.240971088002</c:v>
                </c:pt>
                <c:pt idx="613">
                  <c:v>34131.600024461462</c:v>
                </c:pt>
                <c:pt idx="614">
                  <c:v>42133.51964561479</c:v>
                </c:pt>
                <c:pt idx="615">
                  <c:v>40908.576783279372</c:v>
                </c:pt>
                <c:pt idx="616">
                  <c:v>49984.340788122638</c:v>
                </c:pt>
                <c:pt idx="617">
                  <c:v>59386.259879214536</c:v>
                </c:pt>
                <c:pt idx="618">
                  <c:v>63411.082368035903</c:v>
                </c:pt>
                <c:pt idx="619">
                  <c:v>68644.955175481722</c:v>
                </c:pt>
                <c:pt idx="620">
                  <c:v>55671.652207574341</c:v>
                </c:pt>
                <c:pt idx="621">
                  <c:v>49729.82146196461</c:v>
                </c:pt>
                <c:pt idx="622">
                  <c:v>34815.647559024175</c:v>
                </c:pt>
                <c:pt idx="623">
                  <c:v>26447.79376698831</c:v>
                </c:pt>
                <c:pt idx="624">
                  <c:v>20338.948136343901</c:v>
                </c:pt>
                <c:pt idx="625">
                  <c:v>19233.318665232</c:v>
                </c:pt>
                <c:pt idx="626">
                  <c:v>19869.640843305293</c:v>
                </c:pt>
                <c:pt idx="627">
                  <c:v>19607.151382613542</c:v>
                </c:pt>
                <c:pt idx="628">
                  <c:v>26312.563969375569</c:v>
                </c:pt>
                <c:pt idx="629">
                  <c:v>38307.544854606545</c:v>
                </c:pt>
                <c:pt idx="630">
                  <c:v>59203.304725112393</c:v>
                </c:pt>
                <c:pt idx="631">
                  <c:v>66680.293150238693</c:v>
                </c:pt>
                <c:pt idx="632">
                  <c:v>55337.55084947023</c:v>
                </c:pt>
                <c:pt idx="633">
                  <c:v>47025.368685779256</c:v>
                </c:pt>
                <c:pt idx="634">
                  <c:v>39214.326627905335</c:v>
                </c:pt>
                <c:pt idx="635">
                  <c:v>38116.643428648909</c:v>
                </c:pt>
                <c:pt idx="636">
                  <c:v>38172.315056993808</c:v>
                </c:pt>
                <c:pt idx="637">
                  <c:v>36398.530595030177</c:v>
                </c:pt>
                <c:pt idx="638">
                  <c:v>43278.952064038858</c:v>
                </c:pt>
                <c:pt idx="639">
                  <c:v>40383.597861895869</c:v>
                </c:pt>
                <c:pt idx="640">
                  <c:v>52124.011695612338</c:v>
                </c:pt>
                <c:pt idx="641">
                  <c:v>58527.203462405174</c:v>
                </c:pt>
                <c:pt idx="642">
                  <c:v>64930.347503841527</c:v>
                </c:pt>
                <c:pt idx="643">
                  <c:v>66624.597659215549</c:v>
                </c:pt>
                <c:pt idx="644">
                  <c:v>59982.850698010399</c:v>
                </c:pt>
                <c:pt idx="645">
                  <c:v>47788.998252288045</c:v>
                </c:pt>
                <c:pt idx="646">
                  <c:v>31085.099618316508</c:v>
                </c:pt>
                <c:pt idx="647">
                  <c:v>23592.242512157474</c:v>
                </c:pt>
                <c:pt idx="648">
                  <c:v>22629.789110513801</c:v>
                </c:pt>
                <c:pt idx="649">
                  <c:v>19463.999175823556</c:v>
                </c:pt>
                <c:pt idx="650">
                  <c:v>18795.844184971829</c:v>
                </c:pt>
                <c:pt idx="651">
                  <c:v>17594.740138202862</c:v>
                </c:pt>
                <c:pt idx="652">
                  <c:v>23345.669457854943</c:v>
                </c:pt>
                <c:pt idx="653">
                  <c:v>32580.502075877423</c:v>
                </c:pt>
                <c:pt idx="654">
                  <c:v>51097.94039376828</c:v>
                </c:pt>
                <c:pt idx="655">
                  <c:v>58073.788713077556</c:v>
                </c:pt>
                <c:pt idx="656">
                  <c:v>51797.92819739844</c:v>
                </c:pt>
                <c:pt idx="657">
                  <c:v>45529.966228218342</c:v>
                </c:pt>
                <c:pt idx="658">
                  <c:v>38784.79841950065</c:v>
                </c:pt>
                <c:pt idx="659">
                  <c:v>35388.351836897084</c:v>
                </c:pt>
                <c:pt idx="660">
                  <c:v>37082.60199227112</c:v>
                </c:pt>
                <c:pt idx="661">
                  <c:v>37353.037724818365</c:v>
                </c:pt>
                <c:pt idx="662">
                  <c:v>36104.256046916475</c:v>
                </c:pt>
                <c:pt idx="663">
                  <c:v>44798.193337166231</c:v>
                </c:pt>
                <c:pt idx="664">
                  <c:v>44432.306891640183</c:v>
                </c:pt>
                <c:pt idx="665">
                  <c:v>56856.815985275833</c:v>
                </c:pt>
                <c:pt idx="666">
                  <c:v>55496.61946264944</c:v>
                </c:pt>
                <c:pt idx="667">
                  <c:v>52187.65345849096</c:v>
                </c:pt>
                <c:pt idx="668">
                  <c:v>44583.429232963892</c:v>
                </c:pt>
                <c:pt idx="669">
                  <c:v>38912.058082579657</c:v>
                </c:pt>
                <c:pt idx="670">
                  <c:v>29040.87942380564</c:v>
                </c:pt>
                <c:pt idx="671">
                  <c:v>23353.615729710426</c:v>
                </c:pt>
                <c:pt idx="672">
                  <c:v>21571.884995891302</c:v>
                </c:pt>
                <c:pt idx="673">
                  <c:v>19432.190225723367</c:v>
                </c:pt>
                <c:pt idx="674">
                  <c:v>18358.345842033414</c:v>
                </c:pt>
                <c:pt idx="675">
                  <c:v>19018.554561029658</c:v>
                </c:pt>
                <c:pt idx="676">
                  <c:v>18843.545678782993</c:v>
                </c:pt>
                <c:pt idx="677">
                  <c:v>22208.207173964602</c:v>
                </c:pt>
                <c:pt idx="678">
                  <c:v>33312.298829607775</c:v>
                </c:pt>
                <c:pt idx="679">
                  <c:v>40948.355867913284</c:v>
                </c:pt>
                <c:pt idx="680">
                  <c:v>43366.432642483953</c:v>
                </c:pt>
                <c:pt idx="681">
                  <c:v>45728.837788709723</c:v>
                </c:pt>
                <c:pt idx="682">
                  <c:v>41338.104991684057</c:v>
                </c:pt>
                <c:pt idx="683">
                  <c:v>43533.471390196886</c:v>
                </c:pt>
                <c:pt idx="684">
                  <c:v>41075.639393670543</c:v>
                </c:pt>
                <c:pt idx="685">
                  <c:v>32652.090110611531</c:v>
                </c:pt>
                <c:pt idx="686">
                  <c:v>30019.225369160285</c:v>
                </c:pt>
                <c:pt idx="687">
                  <c:v>32429.355871875454</c:v>
                </c:pt>
                <c:pt idx="688">
                  <c:v>32668.006517000751</c:v>
                </c:pt>
                <c:pt idx="689">
                  <c:v>44273.214415782735</c:v>
                </c:pt>
                <c:pt idx="690">
                  <c:v>46993.583598357312</c:v>
                </c:pt>
                <c:pt idx="691">
                  <c:v>51010.435952644948</c:v>
                </c:pt>
                <c:pt idx="692">
                  <c:v>47073.094042268669</c:v>
                </c:pt>
                <c:pt idx="693">
                  <c:v>38291.652310895581</c:v>
                </c:pt>
                <c:pt idx="694">
                  <c:v>28714.748200235255</c:v>
                </c:pt>
                <c:pt idx="695">
                  <c:v>21579.807405068546</c:v>
                </c:pt>
                <c:pt idx="696">
                  <c:v>19686.733414559636</c:v>
                </c:pt>
                <c:pt idx="697">
                  <c:v>19042.417239274357</c:v>
                </c:pt>
                <c:pt idx="698">
                  <c:v>18421.987604912036</c:v>
                </c:pt>
                <c:pt idx="699">
                  <c:v>20513.933155912324</c:v>
                </c:pt>
                <c:pt idx="700">
                  <c:v>23083.179997163188</c:v>
                </c:pt>
                <c:pt idx="701">
                  <c:v>38395.073158408122</c:v>
                </c:pt>
                <c:pt idx="702">
                  <c:v>60786.187761118395</c:v>
                </c:pt>
                <c:pt idx="703">
                  <c:v>64993.989266720149</c:v>
                </c:pt>
                <c:pt idx="704">
                  <c:v>59823.734359474714</c:v>
                </c:pt>
                <c:pt idx="705">
                  <c:v>51702.477484419622</c:v>
                </c:pt>
                <c:pt idx="706">
                  <c:v>43827.817526345316</c:v>
                </c:pt>
                <c:pt idx="707">
                  <c:v>44766.384387066035</c:v>
                </c:pt>
                <c:pt idx="708">
                  <c:v>41974.451032435587</c:v>
                </c:pt>
                <c:pt idx="709">
                  <c:v>43756.205628932956</c:v>
                </c:pt>
                <c:pt idx="710">
                  <c:v>51471.796973828066</c:v>
                </c:pt>
                <c:pt idx="711">
                  <c:v>51845.653553887845</c:v>
                </c:pt>
                <c:pt idx="712">
                  <c:v>54414.852669782238</c:v>
                </c:pt>
                <c:pt idx="713">
                  <c:v>57413.627719437784</c:v>
                </c:pt>
                <c:pt idx="714">
                  <c:v>60953.226508831322</c:v>
                </c:pt>
                <c:pt idx="715">
                  <c:v>65415.571203269341</c:v>
                </c:pt>
                <c:pt idx="716">
                  <c:v>62782.682599139844</c:v>
                </c:pt>
                <c:pt idx="717">
                  <c:v>48473.045786850766</c:v>
                </c:pt>
                <c:pt idx="718">
                  <c:v>35316.739939484731</c:v>
                </c:pt>
                <c:pt idx="719">
                  <c:v>25254.683717431319</c:v>
                </c:pt>
                <c:pt idx="720">
                  <c:v>21691.198387114826</c:v>
                </c:pt>
                <c:pt idx="721">
                  <c:v>19678.763280025902</c:v>
                </c:pt>
                <c:pt idx="722">
                  <c:v>20752.583801037614</c:v>
                </c:pt>
                <c:pt idx="723">
                  <c:v>20657.109225380547</c:v>
                </c:pt>
                <c:pt idx="724">
                  <c:v>27704.569442102176</c:v>
                </c:pt>
                <c:pt idx="725">
                  <c:v>38689.347706521825</c:v>
                </c:pt>
                <c:pt idx="726">
                  <c:v>60348.71328085821</c:v>
                </c:pt>
                <c:pt idx="727">
                  <c:v>69209.737044177396</c:v>
                </c:pt>
                <c:pt idx="728">
                  <c:v>57962.421593709492</c:v>
                </c:pt>
                <c:pt idx="729">
                  <c:v>49173.033590480918</c:v>
                </c:pt>
                <c:pt idx="730">
                  <c:v>43557.334068441589</c:v>
                </c:pt>
                <c:pt idx="731">
                  <c:v>41513.113873930706</c:v>
                </c:pt>
                <c:pt idx="732">
                  <c:v>39858.642803190603</c:v>
                </c:pt>
                <c:pt idx="733">
                  <c:v>37353.037724818365</c:v>
                </c:pt>
                <c:pt idx="734">
                  <c:v>42491.483681963604</c:v>
                </c:pt>
                <c:pt idx="735">
                  <c:v>40057.490501003726</c:v>
                </c:pt>
                <c:pt idx="736">
                  <c:v>44989.094763123874</c:v>
                </c:pt>
                <c:pt idx="737">
                  <c:v>56093.210281445288</c:v>
                </c:pt>
                <c:pt idx="738">
                  <c:v>62011.130623453828</c:v>
                </c:pt>
                <c:pt idx="739">
                  <c:v>65622.365172937964</c:v>
                </c:pt>
                <c:pt idx="740">
                  <c:v>59553.274764249225</c:v>
                </c:pt>
                <c:pt idx="741">
                  <c:v>45498.181140796398</c:v>
                </c:pt>
                <c:pt idx="742">
                  <c:v>33216.871979307201</c:v>
                </c:pt>
                <c:pt idx="743">
                  <c:v>23743.364853481191</c:v>
                </c:pt>
                <c:pt idx="744">
                  <c:v>21858.213272149518</c:v>
                </c:pt>
                <c:pt idx="745">
                  <c:v>20163.98697945373</c:v>
                </c:pt>
                <c:pt idx="746">
                  <c:v>20688.942038158984</c:v>
                </c:pt>
                <c:pt idx="747">
                  <c:v>20474.177933956642</c:v>
                </c:pt>
                <c:pt idx="748">
                  <c:v>26559.160886356342</c:v>
                </c:pt>
                <c:pt idx="749">
                  <c:v>34736.113252434574</c:v>
                </c:pt>
                <c:pt idx="750">
                  <c:v>61342.999495280324</c:v>
                </c:pt>
                <c:pt idx="751">
                  <c:v>66759.803594150057</c:v>
                </c:pt>
                <c:pt idx="752">
                  <c:v>56029.544655888421</c:v>
                </c:pt>
                <c:pt idx="753">
                  <c:v>50469.564487550466</c:v>
                </c:pt>
                <c:pt idx="754">
                  <c:v>46285.649522871652</c:v>
                </c:pt>
                <c:pt idx="755">
                  <c:v>45943.625755590307</c:v>
                </c:pt>
                <c:pt idx="756">
                  <c:v>43541.44152473061</c:v>
                </c:pt>
                <c:pt idx="757">
                  <c:v>41966.480897901856</c:v>
                </c:pt>
                <c:pt idx="758">
                  <c:v>44694.796352331927</c:v>
                </c:pt>
                <c:pt idx="759">
                  <c:v>42761.919414510841</c:v>
                </c:pt>
                <c:pt idx="760">
                  <c:v>48608.275584463503</c:v>
                </c:pt>
                <c:pt idx="761">
                  <c:v>54391.01385421578</c:v>
                </c:pt>
                <c:pt idx="762">
                  <c:v>61525.954649382475</c:v>
                </c:pt>
                <c:pt idx="763">
                  <c:v>60380.546093636636</c:v>
                </c:pt>
                <c:pt idx="764">
                  <c:v>55520.506003572373</c:v>
                </c:pt>
                <c:pt idx="765">
                  <c:v>43199.393894771019</c:v>
                </c:pt>
                <c:pt idx="766">
                  <c:v>31037.398124505347</c:v>
                </c:pt>
                <c:pt idx="767">
                  <c:v>22136.61913923049</c:v>
                </c:pt>
                <c:pt idx="768">
                  <c:v>20617.377866103117</c:v>
                </c:pt>
                <c:pt idx="769">
                  <c:v>18907.211304339864</c:v>
                </c:pt>
                <c:pt idx="770">
                  <c:v>18811.736728682801</c:v>
                </c:pt>
                <c:pt idx="771">
                  <c:v>18334.483163788707</c:v>
                </c:pt>
                <c:pt idx="772">
                  <c:v>22717.269688958888</c:v>
                </c:pt>
                <c:pt idx="773">
                  <c:v>30878.3056486479</c:v>
                </c:pt>
                <c:pt idx="774">
                  <c:v>54518.249654616535</c:v>
                </c:pt>
                <c:pt idx="775">
                  <c:v>58041.97976297736</c:v>
                </c:pt>
                <c:pt idx="776">
                  <c:v>52808.106955531533</c:v>
                </c:pt>
                <c:pt idx="777">
                  <c:v>46094.724234235771</c:v>
                </c:pt>
                <c:pt idx="778">
                  <c:v>37011.013957537005</c:v>
                </c:pt>
                <c:pt idx="779">
                  <c:v>35507.665228120612</c:v>
                </c:pt>
                <c:pt idx="780">
                  <c:v>32508.914041143307</c:v>
                </c:pt>
                <c:pt idx="781">
                  <c:v>33447.504764542275</c:v>
                </c:pt>
                <c:pt idx="782">
                  <c:v>42205.13154302715</c:v>
                </c:pt>
                <c:pt idx="783">
                  <c:v>39858.642803190603</c:v>
                </c:pt>
                <c:pt idx="784">
                  <c:v>44090.259261680578</c:v>
                </c:pt>
                <c:pt idx="785">
                  <c:v>48632.138262708206</c:v>
                </c:pt>
                <c:pt idx="786">
                  <c:v>53508.070896483456</c:v>
                </c:pt>
                <c:pt idx="787">
                  <c:v>54637.563045840063</c:v>
                </c:pt>
                <c:pt idx="788">
                  <c:v>52895.611396654858</c:v>
                </c:pt>
                <c:pt idx="789">
                  <c:v>42523.2926320638</c:v>
                </c:pt>
                <c:pt idx="790">
                  <c:v>28571.595993445273</c:v>
                </c:pt>
                <c:pt idx="791">
                  <c:v>21086.661296463477</c:v>
                </c:pt>
                <c:pt idx="792">
                  <c:v>19217.426121521024</c:v>
                </c:pt>
                <c:pt idx="793">
                  <c:v>17714.053529426386</c:v>
                </c:pt>
                <c:pt idx="794">
                  <c:v>18270.865263588323</c:v>
                </c:pt>
                <c:pt idx="795">
                  <c:v>18827.653135072018</c:v>
                </c:pt>
                <c:pt idx="796">
                  <c:v>21715.037202681287</c:v>
                </c:pt>
                <c:pt idx="797">
                  <c:v>30806.741476592026</c:v>
                </c:pt>
                <c:pt idx="798">
                  <c:v>51718.370028130601</c:v>
                </c:pt>
                <c:pt idx="799">
                  <c:v>55250.046408346898</c:v>
                </c:pt>
                <c:pt idx="800">
                  <c:v>46929.941835478683</c:v>
                </c:pt>
                <c:pt idx="801">
                  <c:v>39262.075847072985</c:v>
                </c:pt>
                <c:pt idx="802">
                  <c:v>35945.163571059027</c:v>
                </c:pt>
                <c:pt idx="803">
                  <c:v>36963.2886010476</c:v>
                </c:pt>
                <c:pt idx="804">
                  <c:v>42960.790975002215</c:v>
                </c:pt>
                <c:pt idx="805">
                  <c:v>45832.258636222265</c:v>
                </c:pt>
                <c:pt idx="806">
                  <c:v>56204.553538135086</c:v>
                </c:pt>
                <c:pt idx="807">
                  <c:v>53102.405366323474</c:v>
                </c:pt>
                <c:pt idx="808">
                  <c:v>56164.798316179411</c:v>
                </c:pt>
                <c:pt idx="809">
                  <c:v>60969.142915220538</c:v>
                </c:pt>
                <c:pt idx="810">
                  <c:v>64278.10891937901</c:v>
                </c:pt>
                <c:pt idx="811">
                  <c:v>61804.360516463457</c:v>
                </c:pt>
                <c:pt idx="812">
                  <c:v>57946.529049998535</c:v>
                </c:pt>
                <c:pt idx="813">
                  <c:v>45012.957441368577</c:v>
                </c:pt>
                <c:pt idx="814">
                  <c:v>31761.224743701972</c:v>
                </c:pt>
                <c:pt idx="815">
                  <c:v>23759.281259870408</c:v>
                </c:pt>
                <c:pt idx="816">
                  <c:v>19957.145284428629</c:v>
                </c:pt>
                <c:pt idx="817">
                  <c:v>18915.15757619535</c:v>
                </c:pt>
                <c:pt idx="818">
                  <c:v>19463.999175823556</c:v>
                </c:pt>
                <c:pt idx="819">
                  <c:v>21198.004553153271</c:v>
                </c:pt>
                <c:pt idx="820">
                  <c:v>26638.695192945946</c:v>
                </c:pt>
                <c:pt idx="821">
                  <c:v>33200.93171023974</c:v>
                </c:pt>
                <c:pt idx="822">
                  <c:v>49475.302135806596</c:v>
                </c:pt>
                <c:pt idx="823">
                  <c:v>59099.907740278089</c:v>
                </c:pt>
                <c:pt idx="824">
                  <c:v>55798.911870653341</c:v>
                </c:pt>
                <c:pt idx="825">
                  <c:v>51105.886665623766</c:v>
                </c:pt>
                <c:pt idx="826">
                  <c:v>50063.875094712239</c:v>
                </c:pt>
                <c:pt idx="827">
                  <c:v>52895.587533976621</c:v>
                </c:pt>
                <c:pt idx="828">
                  <c:v>54669.395858618496</c:v>
                </c:pt>
                <c:pt idx="829">
                  <c:v>52283.128034148023</c:v>
                </c:pt>
                <c:pt idx="830">
                  <c:v>55154.619558046325</c:v>
                </c:pt>
                <c:pt idx="831">
                  <c:v>48799.177010421139</c:v>
                </c:pt>
                <c:pt idx="832">
                  <c:v>46595.864340052809</c:v>
                </c:pt>
                <c:pt idx="833">
                  <c:v>57095.442767722881</c:v>
                </c:pt>
                <c:pt idx="834">
                  <c:v>58574.928818894572</c:v>
                </c:pt>
                <c:pt idx="835">
                  <c:v>55790.965598797855</c:v>
                </c:pt>
                <c:pt idx="836">
                  <c:v>50644.573369797137</c:v>
                </c:pt>
                <c:pt idx="837">
                  <c:v>43692.563866054326</c:v>
                </c:pt>
                <c:pt idx="838">
                  <c:v>34219.056740228312</c:v>
                </c:pt>
                <c:pt idx="839">
                  <c:v>27227.315877208075</c:v>
                </c:pt>
                <c:pt idx="840">
                  <c:v>24300.128862286638</c:v>
                </c:pt>
                <c:pt idx="841">
                  <c:v>22088.893782741077</c:v>
                </c:pt>
                <c:pt idx="842">
                  <c:v>22327.520565188126</c:v>
                </c:pt>
                <c:pt idx="843">
                  <c:v>23814.929025537058</c:v>
                </c:pt>
                <c:pt idx="844">
                  <c:v>23178.63071014201</c:v>
                </c:pt>
                <c:pt idx="845">
                  <c:v>28444.336330366266</c:v>
                </c:pt>
                <c:pt idx="846">
                  <c:v>40518.827659508606</c:v>
                </c:pt>
                <c:pt idx="847">
                  <c:v>51113.832937479237</c:v>
                </c:pt>
                <c:pt idx="848">
                  <c:v>50509.319709506148</c:v>
                </c:pt>
                <c:pt idx="849">
                  <c:v>49157.117184091716</c:v>
                </c:pt>
                <c:pt idx="850">
                  <c:v>45331.142393083464</c:v>
                </c:pt>
                <c:pt idx="851">
                  <c:v>42467.597141040656</c:v>
                </c:pt>
                <c:pt idx="852">
                  <c:v>40176.803892227246</c:v>
                </c:pt>
                <c:pt idx="853">
                  <c:v>37718.924170344413</c:v>
                </c:pt>
                <c:pt idx="854">
                  <c:v>46707.207596742614</c:v>
                </c:pt>
                <c:pt idx="855">
                  <c:v>41433.579567341112</c:v>
                </c:pt>
                <c:pt idx="856">
                  <c:v>46619.727018297519</c:v>
                </c:pt>
                <c:pt idx="857">
                  <c:v>54876.213690965342</c:v>
                </c:pt>
                <c:pt idx="858">
                  <c:v>60523.722163104867</c:v>
                </c:pt>
                <c:pt idx="859">
                  <c:v>55942.087940121579</c:v>
                </c:pt>
                <c:pt idx="860">
                  <c:v>53802.393169953633</c:v>
                </c:pt>
                <c:pt idx="861">
                  <c:v>43318.70728599454</c:v>
                </c:pt>
                <c:pt idx="862">
                  <c:v>36796.249853334666</c:v>
                </c:pt>
                <c:pt idx="863">
                  <c:v>29764.706043002265</c:v>
                </c:pt>
                <c:pt idx="864">
                  <c:v>24769.460018003494</c:v>
                </c:pt>
                <c:pt idx="865">
                  <c:v>24244.481096619984</c:v>
                </c:pt>
                <c:pt idx="866">
                  <c:v>26296.671425664594</c:v>
                </c:pt>
                <c:pt idx="867">
                  <c:v>26630.748921090457</c:v>
                </c:pt>
                <c:pt idx="868">
                  <c:v>27346.629268431603</c:v>
                </c:pt>
                <c:pt idx="869">
                  <c:v>41099.478209237008</c:v>
                </c:pt>
                <c:pt idx="870">
                  <c:v>62265.673812290086</c:v>
                </c:pt>
                <c:pt idx="871">
                  <c:v>68127.946388631957</c:v>
                </c:pt>
                <c:pt idx="872">
                  <c:v>62098.658927255397</c:v>
                </c:pt>
                <c:pt idx="873">
                  <c:v>52195.623593024698</c:v>
                </c:pt>
                <c:pt idx="874">
                  <c:v>43835.739935522564</c:v>
                </c:pt>
                <c:pt idx="875">
                  <c:v>42928.958162223782</c:v>
                </c:pt>
                <c:pt idx="876">
                  <c:v>42292.635984150475</c:v>
                </c:pt>
                <c:pt idx="877">
                  <c:v>43048.295416125555</c:v>
                </c:pt>
                <c:pt idx="878">
                  <c:v>49268.460440781491</c:v>
                </c:pt>
                <c:pt idx="879">
                  <c:v>45720.891516854237</c:v>
                </c:pt>
                <c:pt idx="880">
                  <c:v>50191.182483147742</c:v>
                </c:pt>
                <c:pt idx="881">
                  <c:v>58185.179695123814</c:v>
                </c:pt>
                <c:pt idx="882">
                  <c:v>62846.324362018495</c:v>
                </c:pt>
                <c:pt idx="883">
                  <c:v>66449.612639647137</c:v>
                </c:pt>
                <c:pt idx="884">
                  <c:v>63045.195922509854</c:v>
                </c:pt>
                <c:pt idx="885">
                  <c:v>50692.298726286543</c:v>
                </c:pt>
                <c:pt idx="886">
                  <c:v>36899.670700847215</c:v>
                </c:pt>
                <c:pt idx="887">
                  <c:v>27243.232283597295</c:v>
                </c:pt>
                <c:pt idx="888">
                  <c:v>21699.120796292074</c:v>
                </c:pt>
                <c:pt idx="889">
                  <c:v>19686.709551881384</c:v>
                </c:pt>
                <c:pt idx="890">
                  <c:v>19177.623174208857</c:v>
                </c:pt>
                <c:pt idx="891">
                  <c:v>20895.759870505841</c:v>
                </c:pt>
                <c:pt idx="892">
                  <c:v>27895.494730738057</c:v>
                </c:pt>
                <c:pt idx="893">
                  <c:v>35571.306990999234</c:v>
                </c:pt>
                <c:pt idx="894">
                  <c:v>59426.038963848456</c:v>
                </c:pt>
                <c:pt idx="895">
                  <c:v>67595.021195392954</c:v>
                </c:pt>
                <c:pt idx="896">
                  <c:v>58606.737768994775</c:v>
                </c:pt>
                <c:pt idx="897">
                  <c:v>49737.791596498355</c:v>
                </c:pt>
                <c:pt idx="898">
                  <c:v>46556.08525541889</c:v>
                </c:pt>
                <c:pt idx="899">
                  <c:v>51479.743245683552</c:v>
                </c:pt>
                <c:pt idx="900">
                  <c:v>50549.098794140074</c:v>
                </c:pt>
                <c:pt idx="901">
                  <c:v>52044.501251700975</c:v>
                </c:pt>
                <c:pt idx="902">
                  <c:v>56999.992054744071</c:v>
                </c:pt>
                <c:pt idx="903">
                  <c:v>55480.726918938446</c:v>
                </c:pt>
                <c:pt idx="904">
                  <c:v>59807.84181576375</c:v>
                </c:pt>
                <c:pt idx="905">
                  <c:v>62392.9334753691</c:v>
                </c:pt>
                <c:pt idx="906">
                  <c:v>64087.20749342136</c:v>
                </c:pt>
                <c:pt idx="907">
                  <c:v>69082.453518420152</c:v>
                </c:pt>
                <c:pt idx="908">
                  <c:v>60491.865487648203</c:v>
                </c:pt>
                <c:pt idx="909">
                  <c:v>47423.087944083753</c:v>
                </c:pt>
                <c:pt idx="910">
                  <c:v>34950.853493958675</c:v>
                </c:pt>
                <c:pt idx="911">
                  <c:v>24403.54970979919</c:v>
                </c:pt>
                <c:pt idx="912">
                  <c:v>19996.924369062548</c:v>
                </c:pt>
                <c:pt idx="913">
                  <c:v>19782.184127538454</c:v>
                </c:pt>
                <c:pt idx="914">
                  <c:v>19623.067789002758</c:v>
                </c:pt>
                <c:pt idx="915">
                  <c:v>18604.94275901419</c:v>
                </c:pt>
                <c:pt idx="916">
                  <c:v>27760.241070447068</c:v>
                </c:pt>
                <c:pt idx="917">
                  <c:v>37178.076567928183</c:v>
                </c:pt>
                <c:pt idx="918">
                  <c:v>59553.274764249225</c:v>
                </c:pt>
                <c:pt idx="919">
                  <c:v>64421.284988847234</c:v>
                </c:pt>
                <c:pt idx="920">
                  <c:v>61677.076990706199</c:v>
                </c:pt>
                <c:pt idx="921">
                  <c:v>53380.811233404442</c:v>
                </c:pt>
                <c:pt idx="922">
                  <c:v>51455.904430117087</c:v>
                </c:pt>
                <c:pt idx="923">
                  <c:v>54104.637852601081</c:v>
                </c:pt>
                <c:pt idx="924">
                  <c:v>57007.938326599557</c:v>
                </c:pt>
                <c:pt idx="925">
                  <c:v>57087.472633189158</c:v>
                </c:pt>
                <c:pt idx="926">
                  <c:v>61104.348850155038</c:v>
                </c:pt>
                <c:pt idx="927">
                  <c:v>56029.568518566666</c:v>
                </c:pt>
                <c:pt idx="928">
                  <c:v>58463.561699526552</c:v>
                </c:pt>
                <c:pt idx="929">
                  <c:v>63442.891318136113</c:v>
                </c:pt>
                <c:pt idx="930">
                  <c:v>69281.325078911497</c:v>
                </c:pt>
                <c:pt idx="931">
                  <c:v>69583.569761558931</c:v>
                </c:pt>
                <c:pt idx="932">
                  <c:v>64978.072860330925</c:v>
                </c:pt>
                <c:pt idx="933">
                  <c:v>53022.894922412124</c:v>
                </c:pt>
                <c:pt idx="934">
                  <c:v>35722.453195001202</c:v>
                </c:pt>
                <c:pt idx="935">
                  <c:v>26145.549084340877</c:v>
                </c:pt>
                <c:pt idx="936">
                  <c:v>24093.334892618033</c:v>
                </c:pt>
                <c:pt idx="937">
                  <c:v>21269.616450565631</c:v>
                </c:pt>
                <c:pt idx="938">
                  <c:v>21396.876113644645</c:v>
                </c:pt>
                <c:pt idx="939">
                  <c:v>22717.293551637133</c:v>
                </c:pt>
                <c:pt idx="940">
                  <c:v>30790.801207524568</c:v>
                </c:pt>
                <c:pt idx="941">
                  <c:v>36843.975209824071</c:v>
                </c:pt>
                <c:pt idx="942">
                  <c:v>59783.979137519018</c:v>
                </c:pt>
                <c:pt idx="943">
                  <c:v>68326.817949123331</c:v>
                </c:pt>
                <c:pt idx="944">
                  <c:v>59370.34347282532</c:v>
                </c:pt>
                <c:pt idx="945">
                  <c:v>50533.206250429081</c:v>
                </c:pt>
                <c:pt idx="946">
                  <c:v>41067.693121815057</c:v>
                </c:pt>
                <c:pt idx="947">
                  <c:v>40216.559114182928</c:v>
                </c:pt>
                <c:pt idx="948">
                  <c:v>39548.404123331195</c:v>
                </c:pt>
                <c:pt idx="949">
                  <c:v>39850.672668656865</c:v>
                </c:pt>
                <c:pt idx="950">
                  <c:v>47773.081845898836</c:v>
                </c:pt>
                <c:pt idx="951">
                  <c:v>44917.506728389752</c:v>
                </c:pt>
                <c:pt idx="952">
                  <c:v>51774.065519153737</c:v>
                </c:pt>
                <c:pt idx="953">
                  <c:v>61191.853291278378</c:v>
                </c:pt>
                <c:pt idx="954">
                  <c:v>64532.628245537031</c:v>
                </c:pt>
                <c:pt idx="955">
                  <c:v>65606.472629226992</c:v>
                </c:pt>
                <c:pt idx="956">
                  <c:v>60483.943078470955</c:v>
                </c:pt>
                <c:pt idx="957">
                  <c:v>46691.291190353397</c:v>
                </c:pt>
                <c:pt idx="958">
                  <c:v>34075.880670760082</c:v>
                </c:pt>
                <c:pt idx="959">
                  <c:v>26233.029662785964</c:v>
                </c:pt>
                <c:pt idx="960">
                  <c:v>24355.872078666271</c:v>
                </c:pt>
                <c:pt idx="961">
                  <c:v>20545.789831369002</c:v>
                </c:pt>
                <c:pt idx="962">
                  <c:v>19885.557249694513</c:v>
                </c:pt>
                <c:pt idx="963">
                  <c:v>20983.264311629173</c:v>
                </c:pt>
                <c:pt idx="964">
                  <c:v>26583.047427279296</c:v>
                </c:pt>
                <c:pt idx="965">
                  <c:v>34704.304302334385</c:v>
                </c:pt>
                <c:pt idx="966">
                  <c:v>57453.359078715221</c:v>
                </c:pt>
                <c:pt idx="967">
                  <c:v>65622.365172937964</c:v>
                </c:pt>
                <c:pt idx="968">
                  <c:v>54502.357110905556</c:v>
                </c:pt>
                <c:pt idx="969">
                  <c:v>43660.731053275893</c:v>
                </c:pt>
                <c:pt idx="970">
                  <c:v>38076.86434401499</c:v>
                </c:pt>
                <c:pt idx="971">
                  <c:v>38029.162850203822</c:v>
                </c:pt>
                <c:pt idx="972">
                  <c:v>37122.381076905047</c:v>
                </c:pt>
                <c:pt idx="973">
                  <c:v>39890.475615969044</c:v>
                </c:pt>
                <c:pt idx="974">
                  <c:v>47065.171633091428</c:v>
                </c:pt>
                <c:pt idx="975">
                  <c:v>44981.148491268381</c:v>
                </c:pt>
                <c:pt idx="976">
                  <c:v>53237.611301257966</c:v>
                </c:pt>
                <c:pt idx="977">
                  <c:v>57676.117180129542</c:v>
                </c:pt>
                <c:pt idx="978">
                  <c:v>66051.893381342641</c:v>
                </c:pt>
                <c:pt idx="979">
                  <c:v>66481.421589747333</c:v>
                </c:pt>
                <c:pt idx="980">
                  <c:v>61716.83221266188</c:v>
                </c:pt>
                <c:pt idx="981">
                  <c:v>49650.287155375008</c:v>
                </c:pt>
                <c:pt idx="982">
                  <c:v>36724.661818600551</c:v>
                </c:pt>
                <c:pt idx="983">
                  <c:v>27036.390588572194</c:v>
                </c:pt>
                <c:pt idx="984">
                  <c:v>24244.504959298229</c:v>
                </c:pt>
                <c:pt idx="985">
                  <c:v>22868.392030282601</c:v>
                </c:pt>
                <c:pt idx="986">
                  <c:v>21436.631335600319</c:v>
                </c:pt>
                <c:pt idx="987">
                  <c:v>23011.568099750828</c:v>
                </c:pt>
                <c:pt idx="988">
                  <c:v>26551.214614500859</c:v>
                </c:pt>
                <c:pt idx="989">
                  <c:v>30711.266900934963</c:v>
                </c:pt>
                <c:pt idx="990">
                  <c:v>53889.897611076973</c:v>
                </c:pt>
                <c:pt idx="991">
                  <c:v>59696.450833717456</c:v>
                </c:pt>
                <c:pt idx="992">
                  <c:v>57707.926130229731</c:v>
                </c:pt>
                <c:pt idx="993">
                  <c:v>52004.7460297453</c:v>
                </c:pt>
                <c:pt idx="994">
                  <c:v>55361.413527714933</c:v>
                </c:pt>
                <c:pt idx="995">
                  <c:v>58312.439358202828</c:v>
                </c:pt>
                <c:pt idx="996">
                  <c:v>57023.854732988781</c:v>
                </c:pt>
                <c:pt idx="997">
                  <c:v>51193.391106747098</c:v>
                </c:pt>
                <c:pt idx="998">
                  <c:v>49252.544034392275</c:v>
                </c:pt>
                <c:pt idx="999">
                  <c:v>48138.968291424899</c:v>
                </c:pt>
                <c:pt idx="1000">
                  <c:v>51193.391106747098</c:v>
                </c:pt>
                <c:pt idx="1001">
                  <c:v>59115.824146667313</c:v>
                </c:pt>
                <c:pt idx="1002">
                  <c:v>62719.064698939466</c:v>
                </c:pt>
                <c:pt idx="1003">
                  <c:v>61494.121836604048</c:v>
                </c:pt>
                <c:pt idx="1004">
                  <c:v>54486.440704516353</c:v>
                </c:pt>
                <c:pt idx="1005">
                  <c:v>44806.139609021717</c:v>
                </c:pt>
                <c:pt idx="1006">
                  <c:v>35738.32187603393</c:v>
                </c:pt>
                <c:pt idx="1007">
                  <c:v>28722.71833476899</c:v>
                </c:pt>
                <c:pt idx="1008">
                  <c:v>23950.182685828044</c:v>
                </c:pt>
                <c:pt idx="1009">
                  <c:v>23282.003832298069</c:v>
                </c:pt>
                <c:pt idx="1010">
                  <c:v>20744.613666503883</c:v>
                </c:pt>
                <c:pt idx="1011">
                  <c:v>22597.956297735363</c:v>
                </c:pt>
                <c:pt idx="1012">
                  <c:v>23504.738071034146</c:v>
                </c:pt>
                <c:pt idx="1013">
                  <c:v>29263.589799863465</c:v>
                </c:pt>
                <c:pt idx="1014">
                  <c:v>37424.625759552473</c:v>
                </c:pt>
                <c:pt idx="1015">
                  <c:v>51599.080499585325</c:v>
                </c:pt>
                <c:pt idx="1016">
                  <c:v>52108.143014579604</c:v>
                </c:pt>
                <c:pt idx="1017">
                  <c:v>52275.181762292537</c:v>
                </c:pt>
                <c:pt idx="1018">
                  <c:v>48974.185892667796</c:v>
                </c:pt>
                <c:pt idx="1019">
                  <c:v>49101.421693068565</c:v>
                </c:pt>
                <c:pt idx="1020">
                  <c:v>45593.631853775216</c:v>
                </c:pt>
                <c:pt idx="1021">
                  <c:v>43827.793663667071</c:v>
                </c:pt>
                <c:pt idx="1022">
                  <c:v>45522.043819041108</c:v>
                </c:pt>
                <c:pt idx="1023">
                  <c:v>41942.642082335391</c:v>
                </c:pt>
                <c:pt idx="1024">
                  <c:v>46786.741903332208</c:v>
                </c:pt>
                <c:pt idx="1025">
                  <c:v>51296.788091581402</c:v>
                </c:pt>
                <c:pt idx="1026">
                  <c:v>58901.036179786723</c:v>
                </c:pt>
                <c:pt idx="1027">
                  <c:v>61390.724851769744</c:v>
                </c:pt>
                <c:pt idx="1028">
                  <c:v>58741.96756660752</c:v>
                </c:pt>
                <c:pt idx="1029">
                  <c:v>49833.218446798935</c:v>
                </c:pt>
                <c:pt idx="1030">
                  <c:v>40916.52305513485</c:v>
                </c:pt>
                <c:pt idx="1031">
                  <c:v>28086.372294017448</c:v>
                </c:pt>
                <c:pt idx="1032">
                  <c:v>27831.829105181183</c:v>
                </c:pt>
                <c:pt idx="1033">
                  <c:v>26495.542986155964</c:v>
                </c:pt>
                <c:pt idx="1034">
                  <c:v>25588.761212857182</c:v>
                </c:pt>
                <c:pt idx="1035">
                  <c:v>28110.258834940396</c:v>
                </c:pt>
                <c:pt idx="1036">
                  <c:v>27648.897813757278</c:v>
                </c:pt>
                <c:pt idx="1037">
                  <c:v>41704.015299888342</c:v>
                </c:pt>
                <c:pt idx="1038">
                  <c:v>63387.195827112962</c:v>
                </c:pt>
                <c:pt idx="1039">
                  <c:v>68088.167303998038</c:v>
                </c:pt>
                <c:pt idx="1040">
                  <c:v>65359.875712246212</c:v>
                </c:pt>
                <c:pt idx="1041">
                  <c:v>60316.880468079784</c:v>
                </c:pt>
                <c:pt idx="1042">
                  <c:v>54629.640636662814</c:v>
                </c:pt>
                <c:pt idx="1043">
                  <c:v>54168.279615479703</c:v>
                </c:pt>
                <c:pt idx="1044">
                  <c:v>56586.356390050358</c:v>
                </c:pt>
                <c:pt idx="1045">
                  <c:v>55910.278990021383</c:v>
                </c:pt>
                <c:pt idx="1046">
                  <c:v>61653.214312461489</c:v>
                </c:pt>
                <c:pt idx="1047">
                  <c:v>62448.628966392236</c:v>
                </c:pt>
                <c:pt idx="1048">
                  <c:v>62082.718658187936</c:v>
                </c:pt>
                <c:pt idx="1049">
                  <c:v>66433.696233257913</c:v>
                </c:pt>
                <c:pt idx="1050">
                  <c:v>74467.472529867926</c:v>
                </c:pt>
                <c:pt idx="1051">
                  <c:v>73067.520785285829</c:v>
                </c:pt>
                <c:pt idx="1052">
                  <c:v>69082.429655741886</c:v>
                </c:pt>
                <c:pt idx="1053">
                  <c:v>57429.496400470511</c:v>
                </c:pt>
                <c:pt idx="1054">
                  <c:v>41942.642082335391</c:v>
                </c:pt>
                <c:pt idx="1055">
                  <c:v>29247.697256152493</c:v>
                </c:pt>
                <c:pt idx="1056">
                  <c:v>26408.038545032636</c:v>
                </c:pt>
                <c:pt idx="1057">
                  <c:v>25119.430057140326</c:v>
                </c:pt>
                <c:pt idx="1058">
                  <c:v>26065.990915073035</c:v>
                </c:pt>
                <c:pt idx="1059">
                  <c:v>25970.540202094209</c:v>
                </c:pt>
                <c:pt idx="1060">
                  <c:v>29724.926958368338</c:v>
                </c:pt>
                <c:pt idx="1061">
                  <c:v>41035.860309036616</c:v>
                </c:pt>
                <c:pt idx="1062">
                  <c:v>62170.246961989506</c:v>
                </c:pt>
                <c:pt idx="1063">
                  <c:v>72908.452172106641</c:v>
                </c:pt>
                <c:pt idx="1064">
                  <c:v>66346.191792134588</c:v>
                </c:pt>
                <c:pt idx="1065">
                  <c:v>57310.23073460348</c:v>
                </c:pt>
                <c:pt idx="1066">
                  <c:v>51344.537310749045</c:v>
                </c:pt>
                <c:pt idx="1067">
                  <c:v>53866.034932832263</c:v>
                </c:pt>
                <c:pt idx="1068">
                  <c:v>63053.166057043578</c:v>
                </c:pt>
                <c:pt idx="1069">
                  <c:v>57135.221852356815</c:v>
                </c:pt>
                <c:pt idx="1070">
                  <c:v>59545.328492393739</c:v>
                </c:pt>
                <c:pt idx="1071">
                  <c:v>58551.066140649869</c:v>
                </c:pt>
                <c:pt idx="1072">
                  <c:v>58964.654079987093</c:v>
                </c:pt>
                <c:pt idx="1073">
                  <c:v>69313.134029011708</c:v>
                </c:pt>
                <c:pt idx="1074">
                  <c:v>75008.367857640653</c:v>
                </c:pt>
                <c:pt idx="1075">
                  <c:v>75946.934718361357</c:v>
                </c:pt>
                <c:pt idx="1076">
                  <c:v>75095.84843608574</c:v>
                </c:pt>
                <c:pt idx="1077">
                  <c:v>59529.412086004515</c:v>
                </c:pt>
                <c:pt idx="1078">
                  <c:v>43986.862276846281</c:v>
                </c:pt>
                <c:pt idx="1079">
                  <c:v>31801.003828335892</c:v>
                </c:pt>
                <c:pt idx="1080">
                  <c:v>26193.250578152041</c:v>
                </c:pt>
                <c:pt idx="1081">
                  <c:v>26312.587832053814</c:v>
                </c:pt>
                <c:pt idx="1082">
                  <c:v>27060.277129495142</c:v>
                </c:pt>
                <c:pt idx="1083">
                  <c:v>26026.211830439108</c:v>
                </c:pt>
                <c:pt idx="1084">
                  <c:v>30568.066968788491</c:v>
                </c:pt>
                <c:pt idx="1085">
                  <c:v>41934.695810479912</c:v>
                </c:pt>
                <c:pt idx="1086">
                  <c:v>65415.547340591103</c:v>
                </c:pt>
                <c:pt idx="1087">
                  <c:v>71786.906294605506</c:v>
                </c:pt>
                <c:pt idx="1088">
                  <c:v>67531.355569836087</c:v>
                </c:pt>
                <c:pt idx="1089">
                  <c:v>54558.004876572217</c:v>
                </c:pt>
                <c:pt idx="1090">
                  <c:v>49960.501972556172</c:v>
                </c:pt>
                <c:pt idx="1091">
                  <c:v>50994.543408933976</c:v>
                </c:pt>
                <c:pt idx="1092">
                  <c:v>58423.782614892632</c:v>
                </c:pt>
                <c:pt idx="1093">
                  <c:v>57755.651486719122</c:v>
                </c:pt>
                <c:pt idx="1094">
                  <c:v>57930.612643609318</c:v>
                </c:pt>
                <c:pt idx="1095">
                  <c:v>55552.314953672569</c:v>
                </c:pt>
                <c:pt idx="1096">
                  <c:v>53563.766387506592</c:v>
                </c:pt>
                <c:pt idx="1097">
                  <c:v>64238.329834745084</c:v>
                </c:pt>
                <c:pt idx="1098">
                  <c:v>72534.595592046826</c:v>
                </c:pt>
                <c:pt idx="1099">
                  <c:v>74220.875612887146</c:v>
                </c:pt>
                <c:pt idx="1100">
                  <c:v>71214.17815405436</c:v>
                </c:pt>
                <c:pt idx="1101">
                  <c:v>57668.147045595797</c:v>
                </c:pt>
                <c:pt idx="1102">
                  <c:v>39556.350395186681</c:v>
                </c:pt>
                <c:pt idx="1103">
                  <c:v>29382.92705376523</c:v>
                </c:pt>
                <c:pt idx="1104">
                  <c:v>25389.889652365815</c:v>
                </c:pt>
                <c:pt idx="1105">
                  <c:v>22884.308436671821</c:v>
                </c:pt>
                <c:pt idx="1106">
                  <c:v>23902.457329338635</c:v>
                </c:pt>
                <c:pt idx="1107">
                  <c:v>25906.922301893832</c:v>
                </c:pt>
                <c:pt idx="1108">
                  <c:v>29438.598682110129</c:v>
                </c:pt>
                <c:pt idx="1109">
                  <c:v>39023.425201947692</c:v>
                </c:pt>
                <c:pt idx="1110">
                  <c:v>63864.473254685297</c:v>
                </c:pt>
                <c:pt idx="1111">
                  <c:v>69384.722063745809</c:v>
                </c:pt>
                <c:pt idx="1112">
                  <c:v>68660.895444549184</c:v>
                </c:pt>
                <c:pt idx="1113">
                  <c:v>52163.790780246251</c:v>
                </c:pt>
                <c:pt idx="1114">
                  <c:v>43095.996909936708</c:v>
                </c:pt>
                <c:pt idx="1115">
                  <c:v>48671.893484663888</c:v>
                </c:pt>
                <c:pt idx="1116">
                  <c:v>49904.782618854799</c:v>
                </c:pt>
                <c:pt idx="1117">
                  <c:v>51455.880567438857</c:v>
                </c:pt>
                <c:pt idx="1118">
                  <c:v>57174.977074312483</c:v>
                </c:pt>
                <c:pt idx="1119">
                  <c:v>54017.157274155979</c:v>
                </c:pt>
                <c:pt idx="1120">
                  <c:v>55623.879125728432</c:v>
                </c:pt>
                <c:pt idx="1121">
                  <c:v>64795.14156890702</c:v>
                </c:pt>
                <c:pt idx="1122">
                  <c:v>77840.056434226775</c:v>
                </c:pt>
                <c:pt idx="1123">
                  <c:v>75819.698917960603</c:v>
                </c:pt>
                <c:pt idx="1124">
                  <c:v>72232.32704672117</c:v>
                </c:pt>
                <c:pt idx="1125">
                  <c:v>56904.565204443497</c:v>
                </c:pt>
                <c:pt idx="1126">
                  <c:v>41847.191369356573</c:v>
                </c:pt>
                <c:pt idx="1127">
                  <c:v>28921.566032582115</c:v>
                </c:pt>
                <c:pt idx="1128">
                  <c:v>25891.005895504612</c:v>
                </c:pt>
                <c:pt idx="1129">
                  <c:v>23894.4871948049</c:v>
                </c:pt>
                <c:pt idx="1130">
                  <c:v>23449.042580010999</c:v>
                </c:pt>
                <c:pt idx="1131">
                  <c:v>26010.31928672814</c:v>
                </c:pt>
                <c:pt idx="1132">
                  <c:v>30528.287884154568</c:v>
                </c:pt>
                <c:pt idx="1133">
                  <c:v>43255.089385794148</c:v>
                </c:pt>
                <c:pt idx="1134">
                  <c:v>65447.356290691299</c:v>
                </c:pt>
                <c:pt idx="1135">
                  <c:v>76400.325605010759</c:v>
                </c:pt>
                <c:pt idx="1136">
                  <c:v>66290.496301111431</c:v>
                </c:pt>
                <c:pt idx="1137">
                  <c:v>52951.283024999757</c:v>
                </c:pt>
                <c:pt idx="1138">
                  <c:v>43072.134231691998</c:v>
                </c:pt>
                <c:pt idx="1139">
                  <c:v>47462.843166039427</c:v>
                </c:pt>
                <c:pt idx="1140">
                  <c:v>46381.124098528722</c:v>
                </c:pt>
                <c:pt idx="1141">
                  <c:v>46460.634542440072</c:v>
                </c:pt>
                <c:pt idx="1142">
                  <c:v>54725.067486963402</c:v>
                </c:pt>
                <c:pt idx="1143">
                  <c:v>48361.702530160968</c:v>
                </c:pt>
                <c:pt idx="1144">
                  <c:v>52442.220510005463</c:v>
                </c:pt>
                <c:pt idx="1145">
                  <c:v>67205.248208943958</c:v>
                </c:pt>
                <c:pt idx="1146">
                  <c:v>78428.677118488893</c:v>
                </c:pt>
                <c:pt idx="1147">
                  <c:v>72478.923963701949</c:v>
                </c:pt>
                <c:pt idx="1148">
                  <c:v>63586.067387604337</c:v>
                </c:pt>
                <c:pt idx="1149">
                  <c:v>52362.662340737625</c:v>
                </c:pt>
                <c:pt idx="1150">
                  <c:v>37472.351116041886</c:v>
                </c:pt>
                <c:pt idx="1151">
                  <c:v>27402.300896776494</c:v>
                </c:pt>
                <c:pt idx="1152">
                  <c:v>24825.131646348389</c:v>
                </c:pt>
                <c:pt idx="1153">
                  <c:v>23655.860412357855</c:v>
                </c:pt>
                <c:pt idx="1154">
                  <c:v>22788.881586371244</c:v>
                </c:pt>
                <c:pt idx="1155">
                  <c:v>22502.505584756545</c:v>
                </c:pt>
                <c:pt idx="1156">
                  <c:v>26360.289325864978</c:v>
                </c:pt>
                <c:pt idx="1157">
                  <c:v>33535.009205665607</c:v>
                </c:pt>
                <c:pt idx="1158">
                  <c:v>55989.789433932747</c:v>
                </c:pt>
                <c:pt idx="1159">
                  <c:v>67746.143536716685</c:v>
                </c:pt>
                <c:pt idx="1160">
                  <c:v>61319.112954357392</c:v>
                </c:pt>
                <c:pt idx="1161">
                  <c:v>52354.739931560383</c:v>
                </c:pt>
                <c:pt idx="1162">
                  <c:v>45577.739310064244</c:v>
                </c:pt>
                <c:pt idx="1163">
                  <c:v>46516.330033463215</c:v>
                </c:pt>
                <c:pt idx="1164">
                  <c:v>45378.867749572877</c:v>
                </c:pt>
                <c:pt idx="1165">
                  <c:v>48918.490401644667</c:v>
                </c:pt>
                <c:pt idx="1166">
                  <c:v>52458.113053716443</c:v>
                </c:pt>
                <c:pt idx="1167">
                  <c:v>54788.709249842024</c:v>
                </c:pt>
                <c:pt idx="1168">
                  <c:v>58901.06004246496</c:v>
                </c:pt>
                <c:pt idx="1169">
                  <c:v>61104.372712833283</c:v>
                </c:pt>
                <c:pt idx="1170">
                  <c:v>63880.365798396262</c:v>
                </c:pt>
                <c:pt idx="1171">
                  <c:v>61072.539900054864</c:v>
                </c:pt>
                <c:pt idx="1172">
                  <c:v>54223.975106502825</c:v>
                </c:pt>
                <c:pt idx="1173">
                  <c:v>45315.225986694255</c:v>
                </c:pt>
                <c:pt idx="1174">
                  <c:v>36859.867753535051</c:v>
                </c:pt>
                <c:pt idx="1175">
                  <c:v>26559.160886356342</c:v>
                </c:pt>
                <c:pt idx="1176">
                  <c:v>23942.236413972554</c:v>
                </c:pt>
                <c:pt idx="1177">
                  <c:v>22208.207173964602</c:v>
                </c:pt>
                <c:pt idx="1178">
                  <c:v>21770.708831026186</c:v>
                </c:pt>
                <c:pt idx="1179">
                  <c:v>20649.162953525061</c:v>
                </c:pt>
                <c:pt idx="1180">
                  <c:v>20195.772066875674</c:v>
                </c:pt>
                <c:pt idx="1181">
                  <c:v>25891.005895504612</c:v>
                </c:pt>
                <c:pt idx="1182">
                  <c:v>36199.682897217048</c:v>
                </c:pt>
                <c:pt idx="1183">
                  <c:v>47820.807202388249</c:v>
                </c:pt>
                <c:pt idx="1184">
                  <c:v>52187.677321169205</c:v>
                </c:pt>
                <c:pt idx="1185">
                  <c:v>57787.460436819325</c:v>
                </c:pt>
                <c:pt idx="1186">
                  <c:v>54812.595790764964</c:v>
                </c:pt>
                <c:pt idx="1187">
                  <c:v>57596.535148183444</c:v>
                </c:pt>
                <c:pt idx="1188">
                  <c:v>55600.064172840233</c:v>
                </c:pt>
                <c:pt idx="1189">
                  <c:v>48616.245718997227</c:v>
                </c:pt>
                <c:pt idx="1190">
                  <c:v>48958.245623600342</c:v>
                </c:pt>
                <c:pt idx="1191">
                  <c:v>49316.209659949149</c:v>
                </c:pt>
                <c:pt idx="1192">
                  <c:v>52529.701088450573</c:v>
                </c:pt>
                <c:pt idx="1193">
                  <c:v>57731.764945796189</c:v>
                </c:pt>
                <c:pt idx="1194">
                  <c:v>57326.099415636207</c:v>
                </c:pt>
                <c:pt idx="1195">
                  <c:v>55671.628344896097</c:v>
                </c:pt>
                <c:pt idx="1196">
                  <c:v>51257.03286962572</c:v>
                </c:pt>
                <c:pt idx="1197">
                  <c:v>43557.357931119834</c:v>
                </c:pt>
                <c:pt idx="1198">
                  <c:v>35133.83251073907</c:v>
                </c:pt>
                <c:pt idx="1199">
                  <c:v>27728.432120346875</c:v>
                </c:pt>
                <c:pt idx="1200">
                  <c:v>24339.931809598806</c:v>
                </c:pt>
                <c:pt idx="1201">
                  <c:v>24204.725874664309</c:v>
                </c:pt>
                <c:pt idx="1202">
                  <c:v>21969.556528839308</c:v>
                </c:pt>
                <c:pt idx="1203">
                  <c:v>23520.654477423359</c:v>
                </c:pt>
                <c:pt idx="1204">
                  <c:v>27887.524596204323</c:v>
                </c:pt>
                <c:pt idx="1205">
                  <c:v>42308.528527861454</c:v>
                </c:pt>
                <c:pt idx="1206">
                  <c:v>63220.180942078267</c:v>
                </c:pt>
                <c:pt idx="1207">
                  <c:v>70243.754617876941</c:v>
                </c:pt>
                <c:pt idx="1208">
                  <c:v>63267.930161245924</c:v>
                </c:pt>
                <c:pt idx="1209">
                  <c:v>54717.121215107902</c:v>
                </c:pt>
                <c:pt idx="1210">
                  <c:v>51964.943082433136</c:v>
                </c:pt>
                <c:pt idx="1211">
                  <c:v>53595.575337606788</c:v>
                </c:pt>
                <c:pt idx="1212">
                  <c:v>55830.696958075299</c:v>
                </c:pt>
                <c:pt idx="1213">
                  <c:v>58328.331901913807</c:v>
                </c:pt>
                <c:pt idx="1214">
                  <c:v>60372.57595910292</c:v>
                </c:pt>
                <c:pt idx="1215">
                  <c:v>60261.232702413123</c:v>
                </c:pt>
                <c:pt idx="1216">
                  <c:v>58344.248308303024</c:v>
                </c:pt>
                <c:pt idx="1217">
                  <c:v>65073.523573309758</c:v>
                </c:pt>
                <c:pt idx="1218">
                  <c:v>71166.452797564954</c:v>
                </c:pt>
                <c:pt idx="1219">
                  <c:v>70538.076891347126</c:v>
                </c:pt>
                <c:pt idx="1220">
                  <c:v>68024.525541119423</c:v>
                </c:pt>
                <c:pt idx="1221">
                  <c:v>53627.384287706984</c:v>
                </c:pt>
                <c:pt idx="1222">
                  <c:v>37337.145181107393</c:v>
                </c:pt>
                <c:pt idx="1223">
                  <c:v>27807.990289614721</c:v>
                </c:pt>
                <c:pt idx="1224">
                  <c:v>24697.871983269379</c:v>
                </c:pt>
                <c:pt idx="1225">
                  <c:v>24570.612320190368</c:v>
                </c:pt>
                <c:pt idx="1226">
                  <c:v>22860.445758427119</c:v>
                </c:pt>
                <c:pt idx="1227">
                  <c:v>23504.714208355901</c:v>
                </c:pt>
                <c:pt idx="1228">
                  <c:v>29804.485127636184</c:v>
                </c:pt>
                <c:pt idx="1229">
                  <c:v>40256.362061495107</c:v>
                </c:pt>
                <c:pt idx="1230">
                  <c:v>65232.616049167198</c:v>
                </c:pt>
                <c:pt idx="1231">
                  <c:v>74968.564910328481</c:v>
                </c:pt>
                <c:pt idx="1232">
                  <c:v>68971.11026173034</c:v>
                </c:pt>
                <c:pt idx="1233">
                  <c:v>56689.753374884676</c:v>
                </c:pt>
                <c:pt idx="1234">
                  <c:v>54025.10354601148</c:v>
                </c:pt>
                <c:pt idx="1235">
                  <c:v>60452.134128370744</c:v>
                </c:pt>
                <c:pt idx="1236">
                  <c:v>64667.858043149776</c:v>
                </c:pt>
                <c:pt idx="1237">
                  <c:v>65057.583304242289</c:v>
                </c:pt>
                <c:pt idx="1238">
                  <c:v>67579.104789003744</c:v>
                </c:pt>
                <c:pt idx="1239">
                  <c:v>66545.063352625948</c:v>
                </c:pt>
                <c:pt idx="1240">
                  <c:v>66807.552813317699</c:v>
                </c:pt>
                <c:pt idx="1241">
                  <c:v>71659.622768848261</c:v>
                </c:pt>
                <c:pt idx="1242">
                  <c:v>79359.321570032378</c:v>
                </c:pt>
                <c:pt idx="1243">
                  <c:v>80966.067284283097</c:v>
                </c:pt>
                <c:pt idx="1244">
                  <c:v>73091.383463530539</c:v>
                </c:pt>
                <c:pt idx="1245">
                  <c:v>57922.69023443207</c:v>
                </c:pt>
                <c:pt idx="1246">
                  <c:v>43048.247690769051</c:v>
                </c:pt>
                <c:pt idx="1247">
                  <c:v>31411.230841886892</c:v>
                </c:pt>
                <c:pt idx="1248">
                  <c:v>25310.331483097969</c:v>
                </c:pt>
                <c:pt idx="1249">
                  <c:v>25031.949478695242</c:v>
                </c:pt>
                <c:pt idx="1250">
                  <c:v>23130.905353652601</c:v>
                </c:pt>
                <c:pt idx="1251">
                  <c:v>24610.391404824288</c:v>
                </c:pt>
                <c:pt idx="1252">
                  <c:v>29478.377766744055</c:v>
                </c:pt>
                <c:pt idx="1253">
                  <c:v>42061.955473558919</c:v>
                </c:pt>
                <c:pt idx="1254">
                  <c:v>68239.313507999992</c:v>
                </c:pt>
                <c:pt idx="1255">
                  <c:v>77649.155008269139</c:v>
                </c:pt>
                <c:pt idx="1256">
                  <c:v>65845.075548995796</c:v>
                </c:pt>
                <c:pt idx="1257">
                  <c:v>59433.96137302569</c:v>
                </c:pt>
                <c:pt idx="1258">
                  <c:v>59187.388318723177</c:v>
                </c:pt>
                <c:pt idx="1259">
                  <c:v>63450.885315348074</c:v>
                </c:pt>
                <c:pt idx="1260">
                  <c:v>64739.469940562129</c:v>
                </c:pt>
                <c:pt idx="1261">
                  <c:v>64111.07017166607</c:v>
                </c:pt>
                <c:pt idx="1262">
                  <c:v>70752.840995549472</c:v>
                </c:pt>
                <c:pt idx="1263">
                  <c:v>70498.321669391444</c:v>
                </c:pt>
                <c:pt idx="1264">
                  <c:v>69146.095281298753</c:v>
                </c:pt>
                <c:pt idx="1265">
                  <c:v>72892.535765717403</c:v>
                </c:pt>
                <c:pt idx="1266">
                  <c:v>79255.900722519844</c:v>
                </c:pt>
                <c:pt idx="1267">
                  <c:v>78134.37870769696</c:v>
                </c:pt>
                <c:pt idx="1268">
                  <c:v>74554.953108313013</c:v>
                </c:pt>
                <c:pt idx="1269">
                  <c:v>58288.576679958125</c:v>
                </c:pt>
                <c:pt idx="1270">
                  <c:v>40407.460540140572</c:v>
                </c:pt>
                <c:pt idx="1271">
                  <c:v>30902.168326892599</c:v>
                </c:pt>
                <c:pt idx="1272">
                  <c:v>25095.567378895626</c:v>
                </c:pt>
                <c:pt idx="1273">
                  <c:v>23870.648379238442</c:v>
                </c:pt>
                <c:pt idx="1274">
                  <c:v>24825.131646348389</c:v>
                </c:pt>
                <c:pt idx="1275">
                  <c:v>23520.654477423359</c:v>
                </c:pt>
                <c:pt idx="1276">
                  <c:v>30488.556524877135</c:v>
                </c:pt>
                <c:pt idx="1277">
                  <c:v>41250.60055056071</c:v>
                </c:pt>
                <c:pt idx="1278">
                  <c:v>66393.917148623994</c:v>
                </c:pt>
                <c:pt idx="1279">
                  <c:v>79200.229094174938</c:v>
                </c:pt>
                <c:pt idx="1280">
                  <c:v>73974.302558584604</c:v>
                </c:pt>
                <c:pt idx="1281">
                  <c:v>60754.378811018192</c:v>
                </c:pt>
                <c:pt idx="1282">
                  <c:v>53444.452996283064</c:v>
                </c:pt>
                <c:pt idx="1283">
                  <c:v>55250.070271025143</c:v>
                </c:pt>
                <c:pt idx="1284">
                  <c:v>56355.699742137032</c:v>
                </c:pt>
                <c:pt idx="1285">
                  <c:v>56371.616148526249</c:v>
                </c:pt>
                <c:pt idx="1286">
                  <c:v>65900.771040018939</c:v>
                </c:pt>
                <c:pt idx="1287">
                  <c:v>61056.647356343863</c:v>
                </c:pt>
                <c:pt idx="1288">
                  <c:v>64612.186414804877</c:v>
                </c:pt>
                <c:pt idx="1289">
                  <c:v>70681.276823493608</c:v>
                </c:pt>
                <c:pt idx="1290">
                  <c:v>76281.036076465476</c:v>
                </c:pt>
                <c:pt idx="1291">
                  <c:v>78126.408573163222</c:v>
                </c:pt>
                <c:pt idx="1292">
                  <c:v>69973.318885329703</c:v>
                </c:pt>
                <c:pt idx="1293">
                  <c:v>55250.046408346898</c:v>
                </c:pt>
                <c:pt idx="1294">
                  <c:v>41131.311022015434</c:v>
                </c:pt>
                <c:pt idx="1295">
                  <c:v>28706.801928379769</c:v>
                </c:pt>
                <c:pt idx="1296">
                  <c:v>26320.557966587541</c:v>
                </c:pt>
                <c:pt idx="1297">
                  <c:v>24045.609536128617</c:v>
                </c:pt>
                <c:pt idx="1298">
                  <c:v>22589.986163201633</c:v>
                </c:pt>
                <c:pt idx="1299">
                  <c:v>24260.373640330959</c:v>
                </c:pt>
                <c:pt idx="1300">
                  <c:v>30178.341707695974</c:v>
                </c:pt>
                <c:pt idx="1301">
                  <c:v>40065.436772859211</c:v>
                </c:pt>
                <c:pt idx="1302">
                  <c:v>66203.015722666358</c:v>
                </c:pt>
                <c:pt idx="1303">
                  <c:v>74928.809688372799</c:v>
                </c:pt>
                <c:pt idx="1304">
                  <c:v>64993.989266720149</c:v>
                </c:pt>
                <c:pt idx="1305">
                  <c:v>54239.867650213811</c:v>
                </c:pt>
                <c:pt idx="1306">
                  <c:v>49005.994842767992</c:v>
                </c:pt>
                <c:pt idx="1307">
                  <c:v>55910.231264664893</c:v>
                </c:pt>
                <c:pt idx="1308">
                  <c:v>58057.896169366577</c:v>
                </c:pt>
                <c:pt idx="1309">
                  <c:v>61088.480169122311</c:v>
                </c:pt>
                <c:pt idx="1310">
                  <c:v>65176.920558144062</c:v>
                </c:pt>
                <c:pt idx="1311">
                  <c:v>59704.444830929446</c:v>
                </c:pt>
                <c:pt idx="1312">
                  <c:v>65351.929440390719</c:v>
                </c:pt>
                <c:pt idx="1313">
                  <c:v>66592.788709115353</c:v>
                </c:pt>
                <c:pt idx="1314">
                  <c:v>71150.560253853968</c:v>
                </c:pt>
                <c:pt idx="1315">
                  <c:v>67666.609230127084</c:v>
                </c:pt>
                <c:pt idx="1316">
                  <c:v>61732.772481729327</c:v>
                </c:pt>
                <c:pt idx="1317">
                  <c:v>49594.591664351894</c:v>
                </c:pt>
                <c:pt idx="1318">
                  <c:v>35507.689090798856</c:v>
                </c:pt>
                <c:pt idx="1319">
                  <c:v>26527.328073577915</c:v>
                </c:pt>
                <c:pt idx="1320">
                  <c:v>24005.878176851184</c:v>
                </c:pt>
                <c:pt idx="1321">
                  <c:v>22407.054871777727</c:v>
                </c:pt>
                <c:pt idx="1322">
                  <c:v>20657.133088058792</c:v>
                </c:pt>
                <c:pt idx="1323">
                  <c:v>21468.440285700512</c:v>
                </c:pt>
                <c:pt idx="1324">
                  <c:v>25413.752330610514</c:v>
                </c:pt>
                <c:pt idx="1325">
                  <c:v>32850.961671102901</c:v>
                </c:pt>
                <c:pt idx="1326">
                  <c:v>56848.845850742116</c:v>
                </c:pt>
                <c:pt idx="1327">
                  <c:v>61732.74861905109</c:v>
                </c:pt>
                <c:pt idx="1328">
                  <c:v>63514.503215548451</c:v>
                </c:pt>
                <c:pt idx="1329">
                  <c:v>50016.173600901078</c:v>
                </c:pt>
                <c:pt idx="1330">
                  <c:v>44853.864965511129</c:v>
                </c:pt>
                <c:pt idx="1331">
                  <c:v>44289.130822171945</c:v>
                </c:pt>
                <c:pt idx="1332">
                  <c:v>43533.495252875131</c:v>
                </c:pt>
                <c:pt idx="1333">
                  <c:v>45744.754195098933</c:v>
                </c:pt>
                <c:pt idx="1334">
                  <c:v>46953.804513723386</c:v>
                </c:pt>
                <c:pt idx="1335">
                  <c:v>48974.162029989551</c:v>
                </c:pt>
                <c:pt idx="1336">
                  <c:v>54494.386976371839</c:v>
                </c:pt>
                <c:pt idx="1337">
                  <c:v>57771.544030430101</c:v>
                </c:pt>
                <c:pt idx="1338">
                  <c:v>59720.33737464041</c:v>
                </c:pt>
                <c:pt idx="1339">
                  <c:v>56276.141572869201</c:v>
                </c:pt>
                <c:pt idx="1340">
                  <c:v>51607.002908762566</c:v>
                </c:pt>
                <c:pt idx="1341">
                  <c:v>42650.576157821059</c:v>
                </c:pt>
                <c:pt idx="1342">
                  <c:v>33702.04795337854</c:v>
                </c:pt>
                <c:pt idx="1343">
                  <c:v>27187.5606552524</c:v>
                </c:pt>
                <c:pt idx="1344">
                  <c:v>24554.695913801148</c:v>
                </c:pt>
                <c:pt idx="1345">
                  <c:v>23409.263495377079</c:v>
                </c:pt>
                <c:pt idx="1346">
                  <c:v>22311.604158798909</c:v>
                </c:pt>
                <c:pt idx="1347">
                  <c:v>22518.421991145762</c:v>
                </c:pt>
                <c:pt idx="1348">
                  <c:v>23663.806684213341</c:v>
                </c:pt>
                <c:pt idx="1349">
                  <c:v>29207.894308840325</c:v>
                </c:pt>
                <c:pt idx="1350">
                  <c:v>38792.744691356136</c:v>
                </c:pt>
                <c:pt idx="1351">
                  <c:v>52235.426540336855</c:v>
                </c:pt>
                <c:pt idx="1352">
                  <c:v>55464.810512549244</c:v>
                </c:pt>
                <c:pt idx="1353">
                  <c:v>59338.510660046901</c:v>
                </c:pt>
                <c:pt idx="1354">
                  <c:v>58431.752749426356</c:v>
                </c:pt>
                <c:pt idx="1355">
                  <c:v>60475.972943937231</c:v>
                </c:pt>
                <c:pt idx="1356">
                  <c:v>58662.433260017911</c:v>
                </c:pt>
                <c:pt idx="1357">
                  <c:v>50525.259978573609</c:v>
                </c:pt>
                <c:pt idx="1358">
                  <c:v>55965.950618366282</c:v>
                </c:pt>
                <c:pt idx="1359">
                  <c:v>53866.01107015404</c:v>
                </c:pt>
                <c:pt idx="1360">
                  <c:v>59083.991333888865</c:v>
                </c:pt>
                <c:pt idx="1361">
                  <c:v>60340.767009002724</c:v>
                </c:pt>
                <c:pt idx="1362">
                  <c:v>63594.037522138053</c:v>
                </c:pt>
                <c:pt idx="1363">
                  <c:v>64174.711934544692</c:v>
                </c:pt>
                <c:pt idx="1364">
                  <c:v>59497.603135904341</c:v>
                </c:pt>
                <c:pt idx="1365">
                  <c:v>48083.320525758245</c:v>
                </c:pt>
                <c:pt idx="1366">
                  <c:v>42499.42995381909</c:v>
                </c:pt>
                <c:pt idx="1367">
                  <c:v>35245.17576742886</c:v>
                </c:pt>
                <c:pt idx="1368">
                  <c:v>33447.528627220519</c:v>
                </c:pt>
                <c:pt idx="1369">
                  <c:v>31975.988847904315</c:v>
                </c:pt>
                <c:pt idx="1370">
                  <c:v>31490.812873832972</c:v>
                </c:pt>
                <c:pt idx="1371">
                  <c:v>32063.469426349402</c:v>
                </c:pt>
                <c:pt idx="1372">
                  <c:v>38251.873226261654</c:v>
                </c:pt>
                <c:pt idx="1373">
                  <c:v>51782.011791009223</c:v>
                </c:pt>
                <c:pt idx="1374">
                  <c:v>68159.779201410391</c:v>
                </c:pt>
                <c:pt idx="1375">
                  <c:v>76113.997328752535</c:v>
                </c:pt>
                <c:pt idx="1376">
                  <c:v>78834.34264864889</c:v>
                </c:pt>
                <c:pt idx="1377">
                  <c:v>75549.239322735113</c:v>
                </c:pt>
                <c:pt idx="1378">
                  <c:v>72057.342027152743</c:v>
                </c:pt>
                <c:pt idx="1379">
                  <c:v>72463.007557312711</c:v>
                </c:pt>
                <c:pt idx="1380">
                  <c:v>75628.797492002952</c:v>
                </c:pt>
                <c:pt idx="1381">
                  <c:v>74602.678464802433</c:v>
                </c:pt>
                <c:pt idx="1382">
                  <c:v>76010.600343918253</c:v>
                </c:pt>
                <c:pt idx="1383">
                  <c:v>74626.541143047129</c:v>
                </c:pt>
                <c:pt idx="1384">
                  <c:v>73695.920554181866</c:v>
                </c:pt>
                <c:pt idx="1385">
                  <c:v>76265.143532754519</c:v>
                </c:pt>
                <c:pt idx="1386">
                  <c:v>79470.66482672219</c:v>
                </c:pt>
                <c:pt idx="1387">
                  <c:v>80162.706358496842</c:v>
                </c:pt>
                <c:pt idx="1388">
                  <c:v>76296.952482854686</c:v>
                </c:pt>
                <c:pt idx="1389">
                  <c:v>66425.72609872419</c:v>
                </c:pt>
                <c:pt idx="1390">
                  <c:v>45593.631853775216</c:v>
                </c:pt>
                <c:pt idx="1391">
                  <c:v>36342.835104007034</c:v>
                </c:pt>
                <c:pt idx="1392">
                  <c:v>33853.194157380502</c:v>
                </c:pt>
                <c:pt idx="1393">
                  <c:v>32405.517056309</c:v>
                </c:pt>
                <c:pt idx="1394">
                  <c:v>32667.982654322499</c:v>
                </c:pt>
                <c:pt idx="1395">
                  <c:v>34759.952068001032</c:v>
                </c:pt>
                <c:pt idx="1396">
                  <c:v>40439.293352918998</c:v>
                </c:pt>
                <c:pt idx="1397">
                  <c:v>49268.484303459736</c:v>
                </c:pt>
                <c:pt idx="1398">
                  <c:v>70021.068104497361</c:v>
                </c:pt>
                <c:pt idx="1399">
                  <c:v>80775.165858325447</c:v>
                </c:pt>
                <c:pt idx="1400">
                  <c:v>81069.464269117394</c:v>
                </c:pt>
                <c:pt idx="1401">
                  <c:v>83893.206573848045</c:v>
                </c:pt>
                <c:pt idx="1402">
                  <c:v>80377.44660002095</c:v>
                </c:pt>
                <c:pt idx="1403">
                  <c:v>77672.993823835612</c:v>
                </c:pt>
                <c:pt idx="1404">
                  <c:v>79454.772283011203</c:v>
                </c:pt>
                <c:pt idx="1405">
                  <c:v>78412.760712099684</c:v>
                </c:pt>
                <c:pt idx="1406">
                  <c:v>73703.842963359129</c:v>
                </c:pt>
                <c:pt idx="1407">
                  <c:v>74634.487414902615</c:v>
                </c:pt>
                <c:pt idx="1408">
                  <c:v>75087.878301552002</c:v>
                </c:pt>
                <c:pt idx="1409">
                  <c:v>76782.152319604269</c:v>
                </c:pt>
                <c:pt idx="1410">
                  <c:v>82835.302459225539</c:v>
                </c:pt>
                <c:pt idx="1411">
                  <c:v>82063.750483539523</c:v>
                </c:pt>
                <c:pt idx="1412">
                  <c:v>78699.112851036145</c:v>
                </c:pt>
                <c:pt idx="1413">
                  <c:v>67674.55550198257</c:v>
                </c:pt>
                <c:pt idx="1414">
                  <c:v>49491.170816839323</c:v>
                </c:pt>
                <c:pt idx="1415">
                  <c:v>36748.524496845253</c:v>
                </c:pt>
                <c:pt idx="1416">
                  <c:v>35682.674110367276</c:v>
                </c:pt>
                <c:pt idx="1417">
                  <c:v>34704.280439656141</c:v>
                </c:pt>
                <c:pt idx="1418">
                  <c:v>34767.92220253477</c:v>
                </c:pt>
                <c:pt idx="1419">
                  <c:v>37241.670605450323</c:v>
                </c:pt>
                <c:pt idx="1420">
                  <c:v>43485.722171029229</c:v>
                </c:pt>
                <c:pt idx="1421">
                  <c:v>52426.280240938002</c:v>
                </c:pt>
                <c:pt idx="1422">
                  <c:v>72812.977596449564</c:v>
                </c:pt>
                <c:pt idx="1423">
                  <c:v>82986.448663227507</c:v>
                </c:pt>
                <c:pt idx="1424">
                  <c:v>82795.547237269857</c:v>
                </c:pt>
                <c:pt idx="1425">
                  <c:v>81841.016244803453</c:v>
                </c:pt>
                <c:pt idx="1426">
                  <c:v>74157.233850008502</c:v>
                </c:pt>
                <c:pt idx="1427">
                  <c:v>73361.843058756014</c:v>
                </c:pt>
                <c:pt idx="1428">
                  <c:v>72606.159764102689</c:v>
                </c:pt>
                <c:pt idx="1429">
                  <c:v>70466.488856613025</c:v>
                </c:pt>
                <c:pt idx="1430">
                  <c:v>69209.713181499159</c:v>
                </c:pt>
                <c:pt idx="1431">
                  <c:v>70164.244173965577</c:v>
                </c:pt>
                <c:pt idx="1432">
                  <c:v>69679.020474537756</c:v>
                </c:pt>
                <c:pt idx="1433">
                  <c:v>78436.647253022646</c:v>
                </c:pt>
                <c:pt idx="1434">
                  <c:v>84187.552709996467</c:v>
                </c:pt>
                <c:pt idx="1435">
                  <c:v>82755.768152635937</c:v>
                </c:pt>
                <c:pt idx="1436">
                  <c:v>79955.912388828248</c:v>
                </c:pt>
                <c:pt idx="1437">
                  <c:v>67141.606446065329</c:v>
                </c:pt>
                <c:pt idx="1438">
                  <c:v>47359.470043883368</c:v>
                </c:pt>
                <c:pt idx="1439">
                  <c:v>36334.912694829793</c:v>
                </c:pt>
                <c:pt idx="1440">
                  <c:v>33861.116566557743</c:v>
                </c:pt>
                <c:pt idx="1441">
                  <c:v>30416.968490143016</c:v>
                </c:pt>
                <c:pt idx="1442">
                  <c:v>30623.762459811638</c:v>
                </c:pt>
                <c:pt idx="1443">
                  <c:v>34067.95826158284</c:v>
                </c:pt>
                <c:pt idx="1444">
                  <c:v>41704.015299888342</c:v>
                </c:pt>
                <c:pt idx="1445">
                  <c:v>50883.200152244179</c:v>
                </c:pt>
                <c:pt idx="1446">
                  <c:v>70482.381400323982</c:v>
                </c:pt>
                <c:pt idx="1447">
                  <c:v>81236.526879508572</c:v>
                </c:pt>
                <c:pt idx="1448">
                  <c:v>79247.954450664358</c:v>
                </c:pt>
                <c:pt idx="1449">
                  <c:v>78587.745731668125</c:v>
                </c:pt>
                <c:pt idx="1450">
                  <c:v>73918.630930239713</c:v>
                </c:pt>
                <c:pt idx="1451">
                  <c:v>76296.928620176463</c:v>
                </c:pt>
                <c:pt idx="1452">
                  <c:v>80981.959827994055</c:v>
                </c:pt>
                <c:pt idx="1453">
                  <c:v>74467.496392546163</c:v>
                </c:pt>
                <c:pt idx="1454">
                  <c:v>76901.46571082779</c:v>
                </c:pt>
                <c:pt idx="1455">
                  <c:v>74173.150256397741</c:v>
                </c:pt>
                <c:pt idx="1456">
                  <c:v>73011.849156940938</c:v>
                </c:pt>
                <c:pt idx="1457">
                  <c:v>77848.026568760499</c:v>
                </c:pt>
                <c:pt idx="1458">
                  <c:v>84147.773625362548</c:v>
                </c:pt>
                <c:pt idx="1459">
                  <c:v>82715.989068002018</c:v>
                </c:pt>
                <c:pt idx="1460">
                  <c:v>73536.804215646203</c:v>
                </c:pt>
                <c:pt idx="1461">
                  <c:v>61462.2890238256</c:v>
                </c:pt>
                <c:pt idx="1462">
                  <c:v>45601.554262952457</c:v>
                </c:pt>
                <c:pt idx="1463">
                  <c:v>33240.686932195422</c:v>
                </c:pt>
                <c:pt idx="1464">
                  <c:v>30257.876014285575</c:v>
                </c:pt>
                <c:pt idx="1465">
                  <c:v>28969.291389071524</c:v>
                </c:pt>
                <c:pt idx="1466">
                  <c:v>29836.294077736376</c:v>
                </c:pt>
                <c:pt idx="1467">
                  <c:v>30894.222055037117</c:v>
                </c:pt>
                <c:pt idx="1468">
                  <c:v>37011.013957537005</c:v>
                </c:pt>
                <c:pt idx="1469">
                  <c:v>50827.504661221028</c:v>
                </c:pt>
                <c:pt idx="1470">
                  <c:v>72820.947730983287</c:v>
                </c:pt>
                <c:pt idx="1471">
                  <c:v>82875.081543859458</c:v>
                </c:pt>
                <c:pt idx="1472">
                  <c:v>78357.089083754778</c:v>
                </c:pt>
                <c:pt idx="1473">
                  <c:v>71890.279416761579</c:v>
                </c:pt>
                <c:pt idx="1474">
                  <c:v>66791.612544250253</c:v>
                </c:pt>
                <c:pt idx="1475">
                  <c:v>70116.518817476172</c:v>
                </c:pt>
                <c:pt idx="1476">
                  <c:v>64230.359700211353</c:v>
                </c:pt>
                <c:pt idx="1477">
                  <c:v>64023.565730542745</c:v>
                </c:pt>
                <c:pt idx="1478">
                  <c:v>69631.295118048351</c:v>
                </c:pt>
                <c:pt idx="1479">
                  <c:v>64103.076174454094</c:v>
                </c:pt>
                <c:pt idx="1480">
                  <c:v>69854.005494106183</c:v>
                </c:pt>
                <c:pt idx="1481">
                  <c:v>73131.162548164444</c:v>
                </c:pt>
                <c:pt idx="1482">
                  <c:v>79192.282822319452</c:v>
                </c:pt>
                <c:pt idx="1483">
                  <c:v>79685.428930924536</c:v>
                </c:pt>
                <c:pt idx="1484">
                  <c:v>73512.941537401493</c:v>
                </c:pt>
                <c:pt idx="1485">
                  <c:v>58678.325803728898</c:v>
                </c:pt>
                <c:pt idx="1486">
                  <c:v>44766.408249744294</c:v>
                </c:pt>
                <c:pt idx="1487">
                  <c:v>33869.086701091474</c:v>
                </c:pt>
                <c:pt idx="1488">
                  <c:v>29032.909289271902</c:v>
                </c:pt>
                <c:pt idx="1489">
                  <c:v>26813.680212514362</c:v>
                </c:pt>
                <c:pt idx="1490">
                  <c:v>28388.640839343119</c:v>
                </c:pt>
                <c:pt idx="1491">
                  <c:v>29502.21658231051</c:v>
                </c:pt>
                <c:pt idx="1492">
                  <c:v>35070.190747860441</c:v>
                </c:pt>
                <c:pt idx="1493">
                  <c:v>46420.855457806152</c:v>
                </c:pt>
                <c:pt idx="1494">
                  <c:v>64166.741800010961</c:v>
                </c:pt>
                <c:pt idx="1495">
                  <c:v>75692.415392203344</c:v>
                </c:pt>
                <c:pt idx="1496">
                  <c:v>77060.55818668523</c:v>
                </c:pt>
                <c:pt idx="1497">
                  <c:v>71898.249551295303</c:v>
                </c:pt>
                <c:pt idx="1498">
                  <c:v>70060.823326453028</c:v>
                </c:pt>
                <c:pt idx="1499">
                  <c:v>68660.871581870946</c:v>
                </c:pt>
                <c:pt idx="1500">
                  <c:v>71651.676496992775</c:v>
                </c:pt>
                <c:pt idx="1501">
                  <c:v>69734.715965560899</c:v>
                </c:pt>
                <c:pt idx="1502">
                  <c:v>67125.690039676105</c:v>
                </c:pt>
                <c:pt idx="1503">
                  <c:v>66457.558911502623</c:v>
                </c:pt>
                <c:pt idx="1504">
                  <c:v>63625.870334916486</c:v>
                </c:pt>
                <c:pt idx="1505">
                  <c:v>66258.711213689501</c:v>
                </c:pt>
                <c:pt idx="1506">
                  <c:v>70227.862074165969</c:v>
                </c:pt>
                <c:pt idx="1507">
                  <c:v>68955.193855341131</c:v>
                </c:pt>
                <c:pt idx="1508">
                  <c:v>62623.637848638893</c:v>
                </c:pt>
                <c:pt idx="1509">
                  <c:v>56268.17143833547</c:v>
                </c:pt>
                <c:pt idx="1510">
                  <c:v>45895.900399100894</c:v>
                </c:pt>
                <c:pt idx="1511">
                  <c:v>33900.919513869914</c:v>
                </c:pt>
                <c:pt idx="1512">
                  <c:v>27569.339644489432</c:v>
                </c:pt>
                <c:pt idx="1513">
                  <c:v>26073.961049606762</c:v>
                </c:pt>
                <c:pt idx="1514">
                  <c:v>26296.695288342838</c:v>
                </c:pt>
                <c:pt idx="1515">
                  <c:v>26662.557871190649</c:v>
                </c:pt>
                <c:pt idx="1516">
                  <c:v>31506.705417543955</c:v>
                </c:pt>
                <c:pt idx="1517">
                  <c:v>40065.436772859211</c:v>
                </c:pt>
                <c:pt idx="1518">
                  <c:v>49220.758946970338</c:v>
                </c:pt>
                <c:pt idx="1519">
                  <c:v>60865.722067708004</c:v>
                </c:pt>
                <c:pt idx="1520">
                  <c:v>68223.397101610768</c:v>
                </c:pt>
                <c:pt idx="1521">
                  <c:v>65113.30265794367</c:v>
                </c:pt>
                <c:pt idx="1522">
                  <c:v>55584.147766451009</c:v>
                </c:pt>
                <c:pt idx="1523">
                  <c:v>57310.206871925227</c:v>
                </c:pt>
                <c:pt idx="1524">
                  <c:v>54064.858767967147</c:v>
                </c:pt>
                <c:pt idx="1525">
                  <c:v>51869.516232132555</c:v>
                </c:pt>
                <c:pt idx="1526">
                  <c:v>52060.393795411954</c:v>
                </c:pt>
                <c:pt idx="1527">
                  <c:v>55528.452275427866</c:v>
                </c:pt>
                <c:pt idx="1528">
                  <c:v>56156.828181645673</c:v>
                </c:pt>
                <c:pt idx="1529">
                  <c:v>62178.193233844991</c:v>
                </c:pt>
                <c:pt idx="1530">
                  <c:v>63705.380778827857</c:v>
                </c:pt>
                <c:pt idx="1531">
                  <c:v>65821.212870751086</c:v>
                </c:pt>
                <c:pt idx="1532">
                  <c:v>61708.885940806395</c:v>
                </c:pt>
                <c:pt idx="1533">
                  <c:v>52283.151896826275</c:v>
                </c:pt>
                <c:pt idx="1534">
                  <c:v>41019.920039969147</c:v>
                </c:pt>
                <c:pt idx="1535">
                  <c:v>31116.932431094945</c:v>
                </c:pt>
                <c:pt idx="1536">
                  <c:v>26718.253362213796</c:v>
                </c:pt>
                <c:pt idx="1537">
                  <c:v>25485.340365344629</c:v>
                </c:pt>
                <c:pt idx="1538">
                  <c:v>26288.701291130863</c:v>
                </c:pt>
                <c:pt idx="1539">
                  <c:v>28857.924269703482</c:v>
                </c:pt>
                <c:pt idx="1540">
                  <c:v>30528.311746832813</c:v>
                </c:pt>
                <c:pt idx="1541">
                  <c:v>48990.102299057035</c:v>
                </c:pt>
                <c:pt idx="1542">
                  <c:v>69464.256370335424</c:v>
                </c:pt>
                <c:pt idx="1543">
                  <c:v>72820.923868305064</c:v>
                </c:pt>
                <c:pt idx="1544">
                  <c:v>70402.847093734381</c:v>
                </c:pt>
                <c:pt idx="1545">
                  <c:v>62639.530392349865</c:v>
                </c:pt>
                <c:pt idx="1546">
                  <c:v>58813.531738663369</c:v>
                </c:pt>
                <c:pt idx="1547">
                  <c:v>63450.861452669829</c:v>
                </c:pt>
                <c:pt idx="1548">
                  <c:v>63912.222473852969</c:v>
                </c:pt>
                <c:pt idx="1549">
                  <c:v>66950.728882785916</c:v>
                </c:pt>
                <c:pt idx="1550">
                  <c:v>71206.231882198874</c:v>
                </c:pt>
                <c:pt idx="1551">
                  <c:v>68430.214933957628</c:v>
                </c:pt>
                <c:pt idx="1552">
                  <c:v>65932.57999011912</c:v>
                </c:pt>
                <c:pt idx="1553">
                  <c:v>73648.171335014224</c:v>
                </c:pt>
                <c:pt idx="1554">
                  <c:v>77895.728062571681</c:v>
                </c:pt>
                <c:pt idx="1555">
                  <c:v>55154.619558046317</c:v>
                </c:pt>
                <c:pt idx="1556">
                  <c:v>83535.290262855706</c:v>
                </c:pt>
                <c:pt idx="1557">
                  <c:v>64882.598284673863</c:v>
                </c:pt>
                <c:pt idx="1558">
                  <c:v>44010.724955090976</c:v>
                </c:pt>
                <c:pt idx="1559">
                  <c:v>32858.907942958394</c:v>
                </c:pt>
                <c:pt idx="1560">
                  <c:v>28786.336234969374</c:v>
                </c:pt>
                <c:pt idx="1561">
                  <c:v>26145.525221662632</c:v>
                </c:pt>
                <c:pt idx="1562">
                  <c:v>25930.76111746029</c:v>
                </c:pt>
                <c:pt idx="1563">
                  <c:v>27036.414451250439</c:v>
                </c:pt>
                <c:pt idx="1564">
                  <c:v>29685.17173641266</c:v>
                </c:pt>
                <c:pt idx="1565">
                  <c:v>43000.54619695789</c:v>
                </c:pt>
                <c:pt idx="1566">
                  <c:v>67698.41818022728</c:v>
                </c:pt>
                <c:pt idx="1567">
                  <c:v>74753.80080612615</c:v>
                </c:pt>
                <c:pt idx="1568">
                  <c:v>66020.084431242445</c:v>
                </c:pt>
                <c:pt idx="1569">
                  <c:v>57572.696332616979</c:v>
                </c:pt>
                <c:pt idx="1570">
                  <c:v>52386.548881660572</c:v>
                </c:pt>
                <c:pt idx="1571">
                  <c:v>57262.481515435829</c:v>
                </c:pt>
                <c:pt idx="1572">
                  <c:v>53205.826213836008</c:v>
                </c:pt>
                <c:pt idx="1573">
                  <c:v>53937.599104888148</c:v>
                </c:pt>
                <c:pt idx="1574">
                  <c:v>57246.541246368361</c:v>
                </c:pt>
                <c:pt idx="1575">
                  <c:v>52187.677321169205</c:v>
                </c:pt>
                <c:pt idx="1576">
                  <c:v>56180.69085989039</c:v>
                </c:pt>
                <c:pt idx="1577">
                  <c:v>62058.879842621471</c:v>
                </c:pt>
                <c:pt idx="1578">
                  <c:v>67372.286956656899</c:v>
                </c:pt>
                <c:pt idx="1579">
                  <c:v>67897.265878040402</c:v>
                </c:pt>
                <c:pt idx="1580">
                  <c:v>66075.756059587351</c:v>
                </c:pt>
                <c:pt idx="1581">
                  <c:v>54223.951243824602</c:v>
                </c:pt>
                <c:pt idx="1582">
                  <c:v>38562.088043442811</c:v>
                </c:pt>
                <c:pt idx="1583">
                  <c:v>28873.840676092703</c:v>
                </c:pt>
                <c:pt idx="1584">
                  <c:v>23544.493292989817</c:v>
                </c:pt>
                <c:pt idx="1585">
                  <c:v>23234.302338486905</c:v>
                </c:pt>
                <c:pt idx="1586">
                  <c:v>20243.497423365083</c:v>
                </c:pt>
                <c:pt idx="1587">
                  <c:v>23655.860412357855</c:v>
                </c:pt>
                <c:pt idx="1588">
                  <c:v>26272.808747419887</c:v>
                </c:pt>
                <c:pt idx="1589">
                  <c:v>38029.162850203822</c:v>
                </c:pt>
                <c:pt idx="1590">
                  <c:v>61804.360516463457</c:v>
                </c:pt>
                <c:pt idx="1591">
                  <c:v>63522.449487403945</c:v>
                </c:pt>
                <c:pt idx="1592">
                  <c:v>53126.268044568184</c:v>
                </c:pt>
                <c:pt idx="1593">
                  <c:v>43613.00569678648</c:v>
                </c:pt>
                <c:pt idx="1594">
                  <c:v>37448.512300475428</c:v>
                </c:pt>
                <c:pt idx="1595">
                  <c:v>43772.098172643935</c:v>
                </c:pt>
                <c:pt idx="1596">
                  <c:v>44344.802450516843</c:v>
                </c:pt>
                <c:pt idx="1597">
                  <c:v>46047.022740424603</c:v>
                </c:pt>
                <c:pt idx="1598">
                  <c:v>53030.817331589365</c:v>
                </c:pt>
                <c:pt idx="1599">
                  <c:v>51734.28643451981</c:v>
                </c:pt>
                <c:pt idx="1600">
                  <c:v>54414.876532460468</c:v>
                </c:pt>
                <c:pt idx="1601">
                  <c:v>61597.51882143836</c:v>
                </c:pt>
                <c:pt idx="1602">
                  <c:v>68143.886657699404</c:v>
                </c:pt>
                <c:pt idx="1603">
                  <c:v>68231.343373466269</c:v>
                </c:pt>
                <c:pt idx="1604">
                  <c:v>64492.849160903119</c:v>
                </c:pt>
                <c:pt idx="1605">
                  <c:v>51583.164093196094</c:v>
                </c:pt>
                <c:pt idx="1606">
                  <c:v>36605.34842737703</c:v>
                </c:pt>
                <c:pt idx="1607">
                  <c:v>27346.605405753358</c:v>
                </c:pt>
                <c:pt idx="1608">
                  <c:v>24156.952792818418</c:v>
                </c:pt>
                <c:pt idx="1609">
                  <c:v>22940.003927694957</c:v>
                </c:pt>
                <c:pt idx="1610">
                  <c:v>22613.848841446335</c:v>
                </c:pt>
                <c:pt idx="1611">
                  <c:v>21054.828483685043</c:v>
                </c:pt>
                <c:pt idx="1612">
                  <c:v>28022.730531138819</c:v>
                </c:pt>
                <c:pt idx="1613">
                  <c:v>38784.822282178888</c:v>
                </c:pt>
                <c:pt idx="1614">
                  <c:v>61032.760815420937</c:v>
                </c:pt>
                <c:pt idx="1615">
                  <c:v>61478.229292893069</c:v>
                </c:pt>
                <c:pt idx="1616">
                  <c:v>50254.824246026379</c:v>
                </c:pt>
                <c:pt idx="1617">
                  <c:v>41648.343671543458</c:v>
                </c:pt>
                <c:pt idx="1618">
                  <c:v>31665.774030723151</c:v>
                </c:pt>
                <c:pt idx="1619">
                  <c:v>33956.567279536568</c:v>
                </c:pt>
                <c:pt idx="1620">
                  <c:v>35189.504139083961</c:v>
                </c:pt>
                <c:pt idx="1621">
                  <c:v>33757.719581723431</c:v>
                </c:pt>
                <c:pt idx="1622">
                  <c:v>40224.505386038414</c:v>
                </c:pt>
                <c:pt idx="1623">
                  <c:v>37090.524401448361</c:v>
                </c:pt>
                <c:pt idx="1624">
                  <c:v>39134.792321315734</c:v>
                </c:pt>
                <c:pt idx="1625">
                  <c:v>47486.705844284123</c:v>
                </c:pt>
                <c:pt idx="1626">
                  <c:v>59203.304725112393</c:v>
                </c:pt>
                <c:pt idx="1627">
                  <c:v>64373.535769679591</c:v>
                </c:pt>
                <c:pt idx="1628">
                  <c:v>56411.371370481938</c:v>
                </c:pt>
                <c:pt idx="1629">
                  <c:v>45402.730427817572</c:v>
                </c:pt>
                <c:pt idx="1630">
                  <c:v>31808.926237513137</c:v>
                </c:pt>
                <c:pt idx="1631">
                  <c:v>23289.950104153555</c:v>
                </c:pt>
                <c:pt idx="1632">
                  <c:v>18008.375802896571</c:v>
                </c:pt>
                <c:pt idx="1633">
                  <c:v>17252.716370921509</c:v>
                </c:pt>
                <c:pt idx="1634">
                  <c:v>20291.222779854492</c:v>
                </c:pt>
                <c:pt idx="1635">
                  <c:v>18589.026352624969</c:v>
                </c:pt>
                <c:pt idx="1636">
                  <c:v>26423.9310887436</c:v>
                </c:pt>
                <c:pt idx="1637">
                  <c:v>32302.120071474699</c:v>
                </c:pt>
                <c:pt idx="1638">
                  <c:v>57262.481515435829</c:v>
                </c:pt>
                <c:pt idx="1639">
                  <c:v>52983.091975099946</c:v>
                </c:pt>
                <c:pt idx="1640">
                  <c:v>43080.080503547499</c:v>
                </c:pt>
                <c:pt idx="1641">
                  <c:v>33073.672047160733</c:v>
                </c:pt>
                <c:pt idx="1642">
                  <c:v>28571.572130767028</c:v>
                </c:pt>
                <c:pt idx="1643">
                  <c:v>29446.521091287366</c:v>
                </c:pt>
                <c:pt idx="1644">
                  <c:v>32405.517056309</c:v>
                </c:pt>
                <c:pt idx="1645">
                  <c:v>35817.880045301776</c:v>
                </c:pt>
                <c:pt idx="1646">
                  <c:v>35873.575536324912</c:v>
                </c:pt>
                <c:pt idx="1647">
                  <c:v>33574.812152977778</c:v>
                </c:pt>
                <c:pt idx="1648">
                  <c:v>37273.503418228764</c:v>
                </c:pt>
                <c:pt idx="1649">
                  <c:v>42921.011890368289</c:v>
                </c:pt>
                <c:pt idx="1650">
                  <c:v>57906.749965364623</c:v>
                </c:pt>
                <c:pt idx="1651">
                  <c:v>57819.245524241269</c:v>
                </c:pt>
                <c:pt idx="1652">
                  <c:v>52983.091975099946</c:v>
                </c:pt>
                <c:pt idx="1653">
                  <c:v>40685.866407221532</c:v>
                </c:pt>
                <c:pt idx="1654">
                  <c:v>30432.88489653224</c:v>
                </c:pt>
                <c:pt idx="1655">
                  <c:v>23655.860412357855</c:v>
                </c:pt>
                <c:pt idx="1656">
                  <c:v>19233.318665232</c:v>
                </c:pt>
                <c:pt idx="1657">
                  <c:v>18923.127710729081</c:v>
                </c:pt>
                <c:pt idx="1658">
                  <c:v>17539.092372536208</c:v>
                </c:pt>
                <c:pt idx="1659">
                  <c:v>18024.268346607543</c:v>
                </c:pt>
                <c:pt idx="1660">
                  <c:v>25334.194161342672</c:v>
                </c:pt>
                <c:pt idx="1661">
                  <c:v>29343.147969131311</c:v>
                </c:pt>
                <c:pt idx="1662">
                  <c:v>47956.013137322741</c:v>
                </c:pt>
                <c:pt idx="1663">
                  <c:v>50572.937609706525</c:v>
                </c:pt>
                <c:pt idx="1664">
                  <c:v>48838.932232376814</c:v>
                </c:pt>
                <c:pt idx="1665">
                  <c:v>40789.263392055851</c:v>
                </c:pt>
                <c:pt idx="1666">
                  <c:v>36167.873947116859</c:v>
                </c:pt>
                <c:pt idx="1667">
                  <c:v>35921.27703013608</c:v>
                </c:pt>
                <c:pt idx="1668">
                  <c:v>31936.233625948636</c:v>
                </c:pt>
                <c:pt idx="1669">
                  <c:v>34298.614909496158</c:v>
                </c:pt>
                <c:pt idx="1670">
                  <c:v>32461.188684653895</c:v>
                </c:pt>
                <c:pt idx="1671">
                  <c:v>29661.332920846206</c:v>
                </c:pt>
                <c:pt idx="1672">
                  <c:v>32636.173704222318</c:v>
                </c:pt>
                <c:pt idx="1673">
                  <c:v>39333.640019128863</c:v>
                </c:pt>
                <c:pt idx="1674">
                  <c:v>43573.226612152554</c:v>
                </c:pt>
                <c:pt idx="1675">
                  <c:v>41823.304828433633</c:v>
                </c:pt>
                <c:pt idx="1676">
                  <c:v>43358.48637062846</c:v>
                </c:pt>
                <c:pt idx="1677">
                  <c:v>36120.148590627454</c:v>
                </c:pt>
                <c:pt idx="1678">
                  <c:v>29589.721023433849</c:v>
                </c:pt>
                <c:pt idx="1679">
                  <c:v>22343.436971577343</c:v>
                </c:pt>
                <c:pt idx="1680">
                  <c:v>17904.978818062267</c:v>
                </c:pt>
                <c:pt idx="1681">
                  <c:v>17037.976129397415</c:v>
                </c:pt>
                <c:pt idx="1682">
                  <c:v>16385.71368225665</c:v>
                </c:pt>
                <c:pt idx="1683">
                  <c:v>16003.910830341378</c:v>
                </c:pt>
                <c:pt idx="1684">
                  <c:v>17714.053529426386</c:v>
                </c:pt>
                <c:pt idx="1685">
                  <c:v>23854.708110170981</c:v>
                </c:pt>
                <c:pt idx="1686">
                  <c:v>33248.657066729145</c:v>
                </c:pt>
                <c:pt idx="1687">
                  <c:v>36907.593110024463</c:v>
                </c:pt>
                <c:pt idx="1688">
                  <c:v>42053.985339025196</c:v>
                </c:pt>
                <c:pt idx="1689">
                  <c:v>40137.024807593327</c:v>
                </c:pt>
                <c:pt idx="1690">
                  <c:v>41091.50807470327</c:v>
                </c:pt>
                <c:pt idx="1691">
                  <c:v>39532.511579620215</c:v>
                </c:pt>
                <c:pt idx="1692">
                  <c:v>40558.63060682077</c:v>
                </c:pt>
                <c:pt idx="1693">
                  <c:v>36430.339545130359</c:v>
                </c:pt>
                <c:pt idx="1694">
                  <c:v>34688.364033266917</c:v>
                </c:pt>
                <c:pt idx="1695">
                  <c:v>33527.062933810121</c:v>
                </c:pt>
                <c:pt idx="1696">
                  <c:v>35897.438214569622</c:v>
                </c:pt>
                <c:pt idx="1697">
                  <c:v>38800.71482588986</c:v>
                </c:pt>
                <c:pt idx="1698">
                  <c:v>38609.813399932224</c:v>
                </c:pt>
                <c:pt idx="1699">
                  <c:v>43628.922103175704</c:v>
                </c:pt>
                <c:pt idx="1700">
                  <c:v>39643.878698988257</c:v>
                </c:pt>
                <c:pt idx="1701">
                  <c:v>31872.591863070007</c:v>
                </c:pt>
                <c:pt idx="1702">
                  <c:v>23647.914140502373</c:v>
                </c:pt>
                <c:pt idx="1703">
                  <c:v>20402.58989922253</c:v>
                </c:pt>
                <c:pt idx="1704">
                  <c:v>16870.91351900623</c:v>
                </c:pt>
                <c:pt idx="1705">
                  <c:v>15113.021600753569</c:v>
                </c:pt>
                <c:pt idx="1706">
                  <c:v>16027.773508586079</c:v>
                </c:pt>
                <c:pt idx="1707">
                  <c:v>16314.125647522536</c:v>
                </c:pt>
                <c:pt idx="1708">
                  <c:v>23560.433562057282</c:v>
                </c:pt>
                <c:pt idx="1709">
                  <c:v>35014.495256837297</c:v>
                </c:pt>
                <c:pt idx="1710">
                  <c:v>52760.381599042114</c:v>
                </c:pt>
                <c:pt idx="1711">
                  <c:v>48990.078436378775</c:v>
                </c:pt>
                <c:pt idx="1712">
                  <c:v>42523.2926320638</c:v>
                </c:pt>
                <c:pt idx="1713">
                  <c:v>31419.20097642062</c:v>
                </c:pt>
                <c:pt idx="1714">
                  <c:v>28340.91548285371</c:v>
                </c:pt>
                <c:pt idx="1715">
                  <c:v>30178.317845017729</c:v>
                </c:pt>
                <c:pt idx="1716">
                  <c:v>34616.775998532801</c:v>
                </c:pt>
                <c:pt idx="1717">
                  <c:v>34425.898435253417</c:v>
                </c:pt>
                <c:pt idx="1718">
                  <c:v>35038.357935082</c:v>
                </c:pt>
                <c:pt idx="1719">
                  <c:v>31761.200881023724</c:v>
                </c:pt>
                <c:pt idx="1720">
                  <c:v>34998.602713126325</c:v>
                </c:pt>
                <c:pt idx="1721">
                  <c:v>41083.585665526029</c:v>
                </c:pt>
                <c:pt idx="1722">
                  <c:v>45681.136294898548</c:v>
                </c:pt>
                <c:pt idx="1723">
                  <c:v>51002.513543467707</c:v>
                </c:pt>
                <c:pt idx="1724">
                  <c:v>45848.175042611481</c:v>
                </c:pt>
                <c:pt idx="1725">
                  <c:v>38339.377667384986</c:v>
                </c:pt>
                <c:pt idx="1726">
                  <c:v>27823.882833325697</c:v>
                </c:pt>
                <c:pt idx="1727">
                  <c:v>20291.198917176247</c:v>
                </c:pt>
                <c:pt idx="1728">
                  <c:v>18270.865263588323</c:v>
                </c:pt>
                <c:pt idx="1729">
                  <c:v>16059.558596008026</c:v>
                </c:pt>
                <c:pt idx="1730">
                  <c:v>15868.681032728631</c:v>
                </c:pt>
                <c:pt idx="1731">
                  <c:v>16067.552593220005</c:v>
                </c:pt>
                <c:pt idx="1732">
                  <c:v>21166.219465731327</c:v>
                </c:pt>
                <c:pt idx="1733">
                  <c:v>28977.261523605255</c:v>
                </c:pt>
                <c:pt idx="1734">
                  <c:v>49029.857521012695</c:v>
                </c:pt>
                <c:pt idx="1735">
                  <c:v>48473.069649528996</c:v>
                </c:pt>
                <c:pt idx="1736">
                  <c:v>37862.124102490896</c:v>
                </c:pt>
                <c:pt idx="1737">
                  <c:v>28460.20501139899</c:v>
                </c:pt>
                <c:pt idx="1738">
                  <c:v>27330.736724720628</c:v>
                </c:pt>
                <c:pt idx="1739">
                  <c:v>27346.605405753358</c:v>
                </c:pt>
                <c:pt idx="1740">
                  <c:v>26742.09217778025</c:v>
                </c:pt>
                <c:pt idx="1741">
                  <c:v>26750.062312313985</c:v>
                </c:pt>
                <c:pt idx="1742">
                  <c:v>26089.877455995982</c:v>
                </c:pt>
                <c:pt idx="1743">
                  <c:v>26233.053525464213</c:v>
                </c:pt>
                <c:pt idx="1744">
                  <c:v>30838.526564013973</c:v>
                </c:pt>
                <c:pt idx="1745">
                  <c:v>34386.119350619498</c:v>
                </c:pt>
                <c:pt idx="1746">
                  <c:v>36907.593110024463</c:v>
                </c:pt>
                <c:pt idx="1747">
                  <c:v>47248.102924515333</c:v>
                </c:pt>
                <c:pt idx="1748">
                  <c:v>41393.800482707185</c:v>
                </c:pt>
                <c:pt idx="1749">
                  <c:v>33216.848116628957</c:v>
                </c:pt>
                <c:pt idx="1750">
                  <c:v>25103.561376107602</c:v>
                </c:pt>
                <c:pt idx="1751">
                  <c:v>18199.277228854211</c:v>
                </c:pt>
                <c:pt idx="1752">
                  <c:v>17666.328172936974</c:v>
                </c:pt>
                <c:pt idx="1753">
                  <c:v>15741.421369649624</c:v>
                </c:pt>
                <c:pt idx="1754">
                  <c:v>15916.382526539799</c:v>
                </c:pt>
                <c:pt idx="1755">
                  <c:v>16027.773508586079</c:v>
                </c:pt>
                <c:pt idx="1756">
                  <c:v>21213.920959542491</c:v>
                </c:pt>
                <c:pt idx="1757">
                  <c:v>28523.846774277619</c:v>
                </c:pt>
                <c:pt idx="1758">
                  <c:v>45951.572027445793</c:v>
                </c:pt>
                <c:pt idx="1759">
                  <c:v>48687.809891053112</c:v>
                </c:pt>
                <c:pt idx="1760">
                  <c:v>40813.126070300554</c:v>
                </c:pt>
                <c:pt idx="1761">
                  <c:v>29923.774656181467</c:v>
                </c:pt>
                <c:pt idx="1762">
                  <c:v>28273.312515386464</c:v>
                </c:pt>
                <c:pt idx="1763">
                  <c:v>25739.883554180898</c:v>
                </c:pt>
                <c:pt idx="1764">
                  <c:v>25509.203043589339</c:v>
                </c:pt>
                <c:pt idx="1765">
                  <c:v>25008.062937772294</c:v>
                </c:pt>
                <c:pt idx="1766">
                  <c:v>31705.529252678836</c:v>
                </c:pt>
                <c:pt idx="1767">
                  <c:v>30480.610253021656</c:v>
                </c:pt>
                <c:pt idx="1768">
                  <c:v>29120.413730395238</c:v>
                </c:pt>
                <c:pt idx="1769">
                  <c:v>31864.645591214521</c:v>
                </c:pt>
                <c:pt idx="1770">
                  <c:v>40948.332005235039</c:v>
                </c:pt>
                <c:pt idx="1771">
                  <c:v>42674.438836065761</c:v>
                </c:pt>
                <c:pt idx="1772">
                  <c:v>40463.1560311637</c:v>
                </c:pt>
                <c:pt idx="1773">
                  <c:v>33057.755640771509</c:v>
                </c:pt>
                <c:pt idx="1774">
                  <c:v>23997.908042317453</c:v>
                </c:pt>
                <c:pt idx="1775">
                  <c:v>18286.781669977539</c:v>
                </c:pt>
                <c:pt idx="1776">
                  <c:v>16862.967247150744</c:v>
                </c:pt>
                <c:pt idx="1777">
                  <c:v>14580.09640751458</c:v>
                </c:pt>
                <c:pt idx="1778">
                  <c:v>14253.965183944199</c:v>
                </c:pt>
                <c:pt idx="1779">
                  <c:v>14667.600848637911</c:v>
                </c:pt>
                <c:pt idx="1780">
                  <c:v>21007.103127195634</c:v>
                </c:pt>
                <c:pt idx="1781">
                  <c:v>27442.079981410421</c:v>
                </c:pt>
                <c:pt idx="1782">
                  <c:v>46309.488338438117</c:v>
                </c:pt>
                <c:pt idx="1783">
                  <c:v>47271.965602760036</c:v>
                </c:pt>
                <c:pt idx="1784">
                  <c:v>40455.185896629977</c:v>
                </c:pt>
                <c:pt idx="1785">
                  <c:v>33296.382423218558</c:v>
                </c:pt>
                <c:pt idx="1786">
                  <c:v>26686.4444121136</c:v>
                </c:pt>
                <c:pt idx="1787">
                  <c:v>24069.496077051568</c:v>
                </c:pt>
                <c:pt idx="1788">
                  <c:v>24602.445132968802</c:v>
                </c:pt>
                <c:pt idx="1789">
                  <c:v>27577.285916344917</c:v>
                </c:pt>
                <c:pt idx="1790">
                  <c:v>34728.143117900836</c:v>
                </c:pt>
                <c:pt idx="1791">
                  <c:v>30488.580387555383</c:v>
                </c:pt>
                <c:pt idx="1792">
                  <c:v>33527.062933810121</c:v>
                </c:pt>
                <c:pt idx="1793">
                  <c:v>38713.210384766535</c:v>
                </c:pt>
                <c:pt idx="1794">
                  <c:v>41863.107775745797</c:v>
                </c:pt>
                <c:pt idx="1795">
                  <c:v>46874.246344455547</c:v>
                </c:pt>
                <c:pt idx="1796">
                  <c:v>42403.979240840272</c:v>
                </c:pt>
                <c:pt idx="1797">
                  <c:v>34847.480371802609</c:v>
                </c:pt>
                <c:pt idx="1798">
                  <c:v>25008.086800450539</c:v>
                </c:pt>
                <c:pt idx="1799">
                  <c:v>19344.685784600035</c:v>
                </c:pt>
                <c:pt idx="1800">
                  <c:v>17197.044742576614</c:v>
                </c:pt>
                <c:pt idx="1801">
                  <c:v>15001.654481385534</c:v>
                </c:pt>
                <c:pt idx="1802">
                  <c:v>14580.09640751458</c:v>
                </c:pt>
                <c:pt idx="1803">
                  <c:v>14794.860511716925</c:v>
                </c:pt>
                <c:pt idx="1804">
                  <c:v>19010.608289174168</c:v>
                </c:pt>
                <c:pt idx="1805">
                  <c:v>24268.343774864694</c:v>
                </c:pt>
                <c:pt idx="1806">
                  <c:v>41584.701908664822</c:v>
                </c:pt>
                <c:pt idx="1807">
                  <c:v>46150.419725258915</c:v>
                </c:pt>
                <c:pt idx="1808">
                  <c:v>38490.500008708696</c:v>
                </c:pt>
                <c:pt idx="1809">
                  <c:v>32524.830447532524</c:v>
                </c:pt>
                <c:pt idx="1810">
                  <c:v>27203.453198963376</c:v>
                </c:pt>
                <c:pt idx="1811">
                  <c:v>29048.825695661122</c:v>
                </c:pt>
                <c:pt idx="1812">
                  <c:v>29462.43749767659</c:v>
                </c:pt>
                <c:pt idx="1813">
                  <c:v>27100.056214129068</c:v>
                </c:pt>
                <c:pt idx="1814">
                  <c:v>23814.952888215303</c:v>
                </c:pt>
                <c:pt idx="1815">
                  <c:v>21675.281980725613</c:v>
                </c:pt>
                <c:pt idx="1816">
                  <c:v>25731.937282325416</c:v>
                </c:pt>
                <c:pt idx="1817">
                  <c:v>36016.72774311489</c:v>
                </c:pt>
                <c:pt idx="1818">
                  <c:v>39357.502697373558</c:v>
                </c:pt>
                <c:pt idx="1819">
                  <c:v>45187.990186293486</c:v>
                </c:pt>
                <c:pt idx="1820">
                  <c:v>39484.786223130817</c:v>
                </c:pt>
                <c:pt idx="1821">
                  <c:v>30504.449068588114</c:v>
                </c:pt>
                <c:pt idx="1822">
                  <c:v>23059.293456240237</c:v>
                </c:pt>
                <c:pt idx="1823">
                  <c:v>19432.166363045122</c:v>
                </c:pt>
                <c:pt idx="1824">
                  <c:v>17260.662642776995</c:v>
                </c:pt>
                <c:pt idx="1825">
                  <c:v>14683.493392348882</c:v>
                </c:pt>
                <c:pt idx="1826">
                  <c:v>14548.287457414388</c:v>
                </c:pt>
                <c:pt idx="1827">
                  <c:v>15940.269067462745</c:v>
                </c:pt>
                <c:pt idx="1828">
                  <c:v>20378.727220977824</c:v>
                </c:pt>
                <c:pt idx="1829">
                  <c:v>24355.824353309781</c:v>
                </c:pt>
                <c:pt idx="1830">
                  <c:v>39254.105712539262</c:v>
                </c:pt>
                <c:pt idx="1831">
                  <c:v>44026.665224158445</c:v>
                </c:pt>
                <c:pt idx="1832">
                  <c:v>42364.224018884597</c:v>
                </c:pt>
                <c:pt idx="1833">
                  <c:v>36804.196125190152</c:v>
                </c:pt>
                <c:pt idx="1834">
                  <c:v>33542.9554775211</c:v>
                </c:pt>
                <c:pt idx="1835">
                  <c:v>35451.993599775713</c:v>
                </c:pt>
                <c:pt idx="1836">
                  <c:v>33781.582259968141</c:v>
                </c:pt>
                <c:pt idx="1837">
                  <c:v>33010.030284282104</c:v>
                </c:pt>
                <c:pt idx="1838">
                  <c:v>35531.527906365322</c:v>
                </c:pt>
                <c:pt idx="1839">
                  <c:v>33439.558492686781</c:v>
                </c:pt>
                <c:pt idx="1840">
                  <c:v>32047.576882638423</c:v>
                </c:pt>
                <c:pt idx="1841">
                  <c:v>35714.45919778922</c:v>
                </c:pt>
                <c:pt idx="1842">
                  <c:v>42435.812053618713</c:v>
                </c:pt>
                <c:pt idx="1843">
                  <c:v>42173.298730248724</c:v>
                </c:pt>
                <c:pt idx="1844">
                  <c:v>40121.10840120411</c:v>
                </c:pt>
                <c:pt idx="1845">
                  <c:v>30838.526564013973</c:v>
                </c:pt>
                <c:pt idx="1846">
                  <c:v>23687.693225136292</c:v>
                </c:pt>
                <c:pt idx="1847">
                  <c:v>21635.479033413441</c:v>
                </c:pt>
                <c:pt idx="1848">
                  <c:v>19487.837991390017</c:v>
                </c:pt>
                <c:pt idx="1849">
                  <c:v>18079.939974952442</c:v>
                </c:pt>
                <c:pt idx="1850">
                  <c:v>17594.764000881107</c:v>
                </c:pt>
                <c:pt idx="1851">
                  <c:v>17085.701485886821</c:v>
                </c:pt>
                <c:pt idx="1852">
                  <c:v>17324.304405655621</c:v>
                </c:pt>
                <c:pt idx="1853">
                  <c:v>22327.520565188126</c:v>
                </c:pt>
                <c:pt idx="1854">
                  <c:v>30241.983470574603</c:v>
                </c:pt>
                <c:pt idx="1855">
                  <c:v>35634.948753877863</c:v>
                </c:pt>
                <c:pt idx="1856">
                  <c:v>39914.314431535495</c:v>
                </c:pt>
                <c:pt idx="1857">
                  <c:v>39747.251821144317</c:v>
                </c:pt>
                <c:pt idx="1858">
                  <c:v>39882.481618757069</c:v>
                </c:pt>
                <c:pt idx="1859">
                  <c:v>41719.931706277566</c:v>
                </c:pt>
                <c:pt idx="1860">
                  <c:v>45060.682797857989</c:v>
                </c:pt>
                <c:pt idx="1861">
                  <c:v>31252.16222870769</c:v>
                </c:pt>
                <c:pt idx="1862">
                  <c:v>28563.625858911542</c:v>
                </c:pt>
                <c:pt idx="1863">
                  <c:v>28150.014056896074</c:v>
                </c:pt>
                <c:pt idx="1864">
                  <c:v>29255.643528007979</c:v>
                </c:pt>
                <c:pt idx="1865">
                  <c:v>32604.364754122122</c:v>
                </c:pt>
                <c:pt idx="1866">
                  <c:v>36780.333446945449</c:v>
                </c:pt>
                <c:pt idx="1867">
                  <c:v>41473.334789296787</c:v>
                </c:pt>
                <c:pt idx="1868">
                  <c:v>38649.59248456615</c:v>
                </c:pt>
                <c:pt idx="1869">
                  <c:v>32007.797798004514</c:v>
                </c:pt>
                <c:pt idx="1870">
                  <c:v>25469.423958955416</c:v>
                </c:pt>
                <c:pt idx="1871">
                  <c:v>20561.682375079974</c:v>
                </c:pt>
                <c:pt idx="1872">
                  <c:v>18191.330956998721</c:v>
                </c:pt>
                <c:pt idx="1873">
                  <c:v>17348.167083900327</c:v>
                </c:pt>
                <c:pt idx="1874">
                  <c:v>17817.474376938932</c:v>
                </c:pt>
                <c:pt idx="1875">
                  <c:v>17292.495455555432</c:v>
                </c:pt>
                <c:pt idx="1876">
                  <c:v>23258.141154053363</c:v>
                </c:pt>
                <c:pt idx="1877">
                  <c:v>36295.157472874118</c:v>
                </c:pt>
                <c:pt idx="1878">
                  <c:v>51622.919315151783</c:v>
                </c:pt>
                <c:pt idx="1879">
                  <c:v>52664.907023385051</c:v>
                </c:pt>
                <c:pt idx="1880">
                  <c:v>43127.805860036904</c:v>
                </c:pt>
                <c:pt idx="1881">
                  <c:v>41457.418382907577</c:v>
                </c:pt>
                <c:pt idx="1882">
                  <c:v>35316.763802162975</c:v>
                </c:pt>
                <c:pt idx="1883">
                  <c:v>42674.414973387524</c:v>
                </c:pt>
                <c:pt idx="1884">
                  <c:v>41624.480993298748</c:v>
                </c:pt>
                <c:pt idx="1885">
                  <c:v>40677.920135366046</c:v>
                </c:pt>
                <c:pt idx="1886">
                  <c:v>45911.792942811873</c:v>
                </c:pt>
                <c:pt idx="1887">
                  <c:v>44145.954752703721</c:v>
                </c:pt>
                <c:pt idx="1888">
                  <c:v>46786.765766010445</c:v>
                </c:pt>
                <c:pt idx="1889">
                  <c:v>52251.29522136959</c:v>
                </c:pt>
                <c:pt idx="1890">
                  <c:v>59171.471912333953</c:v>
                </c:pt>
                <c:pt idx="1891">
                  <c:v>61788.444110074233</c:v>
                </c:pt>
                <c:pt idx="1892">
                  <c:v>60126.002904800378</c:v>
                </c:pt>
                <c:pt idx="1893">
                  <c:v>47685.601267453741</c:v>
                </c:pt>
                <c:pt idx="1894">
                  <c:v>34234.997009295781</c:v>
                </c:pt>
                <c:pt idx="1895">
                  <c:v>25636.462706668346</c:v>
                </c:pt>
                <c:pt idx="1896">
                  <c:v>22192.290767575381</c:v>
                </c:pt>
                <c:pt idx="1897">
                  <c:v>19901.47365608373</c:v>
                </c:pt>
                <c:pt idx="1898">
                  <c:v>21603.670083313253</c:v>
                </c:pt>
                <c:pt idx="1899">
                  <c:v>20537.819696835271</c:v>
                </c:pt>
                <c:pt idx="1900">
                  <c:v>25811.471588915014</c:v>
                </c:pt>
                <c:pt idx="1901">
                  <c:v>38228.010548016951</c:v>
                </c:pt>
                <c:pt idx="1902">
                  <c:v>58081.75884761128</c:v>
                </c:pt>
                <c:pt idx="1903">
                  <c:v>62774.736327284365</c:v>
                </c:pt>
                <c:pt idx="1904">
                  <c:v>54844.38087818693</c:v>
                </c:pt>
                <c:pt idx="1905">
                  <c:v>48608.299447141741</c:v>
                </c:pt>
                <c:pt idx="1906">
                  <c:v>45275.446902060336</c:v>
                </c:pt>
                <c:pt idx="1907">
                  <c:v>48146.914563280377</c:v>
                </c:pt>
                <c:pt idx="1908">
                  <c:v>50755.940489165165</c:v>
                </c:pt>
                <c:pt idx="1909">
                  <c:v>48083.272800401741</c:v>
                </c:pt>
                <c:pt idx="1910">
                  <c:v>52776.274142753085</c:v>
                </c:pt>
                <c:pt idx="1911">
                  <c:v>50779.77930473163</c:v>
                </c:pt>
                <c:pt idx="1912">
                  <c:v>54542.136195539482</c:v>
                </c:pt>
                <c:pt idx="1913">
                  <c:v>55154.619558046317</c:v>
                </c:pt>
                <c:pt idx="1914">
                  <c:v>63259.960026712179</c:v>
                </c:pt>
                <c:pt idx="1915">
                  <c:v>66672.323015704969</c:v>
                </c:pt>
                <c:pt idx="1916">
                  <c:v>61239.57864776779</c:v>
                </c:pt>
                <c:pt idx="1917">
                  <c:v>50318.442146226749</c:v>
                </c:pt>
                <c:pt idx="1918">
                  <c:v>36287.18733834038</c:v>
                </c:pt>
                <c:pt idx="1919">
                  <c:v>26750.062312313985</c:v>
                </c:pt>
                <c:pt idx="1920">
                  <c:v>24554.695913801148</c:v>
                </c:pt>
                <c:pt idx="1921">
                  <c:v>23218.385932097681</c:v>
                </c:pt>
                <c:pt idx="1922">
                  <c:v>22049.090835428909</c:v>
                </c:pt>
                <c:pt idx="1923">
                  <c:v>23114.98894726338</c:v>
                </c:pt>
                <c:pt idx="1924">
                  <c:v>27625.035135512571</c:v>
                </c:pt>
                <c:pt idx="1925">
                  <c:v>40081.353179248421</c:v>
                </c:pt>
                <c:pt idx="1926">
                  <c:v>60181.674533145284</c:v>
                </c:pt>
                <c:pt idx="1927">
                  <c:v>69504.011592291092</c:v>
                </c:pt>
                <c:pt idx="1928">
                  <c:v>64333.780547723909</c:v>
                </c:pt>
                <c:pt idx="1929">
                  <c:v>57222.702430801903</c:v>
                </c:pt>
                <c:pt idx="1930">
                  <c:v>52450.166781860971</c:v>
                </c:pt>
                <c:pt idx="1931">
                  <c:v>51352.483582604538</c:v>
                </c:pt>
                <c:pt idx="1932">
                  <c:v>53142.184450957386</c:v>
                </c:pt>
                <c:pt idx="1933">
                  <c:v>51169.552291180633</c:v>
                </c:pt>
                <c:pt idx="1934">
                  <c:v>58821.501873197121</c:v>
                </c:pt>
                <c:pt idx="1935">
                  <c:v>60762.325082873678</c:v>
                </c:pt>
                <c:pt idx="1936">
                  <c:v>60563.501247738808</c:v>
                </c:pt>
                <c:pt idx="1937">
                  <c:v>63546.312165648647</c:v>
                </c:pt>
                <c:pt idx="1938">
                  <c:v>68931.307314418198</c:v>
                </c:pt>
                <c:pt idx="1939">
                  <c:v>70744.894723693986</c:v>
                </c:pt>
                <c:pt idx="1940">
                  <c:v>63816.747898195885</c:v>
                </c:pt>
                <c:pt idx="1941">
                  <c:v>49013.941114623478</c:v>
                </c:pt>
                <c:pt idx="1942">
                  <c:v>35579.277125532972</c:v>
                </c:pt>
                <c:pt idx="1943">
                  <c:v>26789.841396947908</c:v>
                </c:pt>
                <c:pt idx="1944">
                  <c:v>23297.920238687286</c:v>
                </c:pt>
                <c:pt idx="1945">
                  <c:v>21269.592587887382</c:v>
                </c:pt>
                <c:pt idx="1946">
                  <c:v>21921.855035028144</c:v>
                </c:pt>
                <c:pt idx="1947">
                  <c:v>22486.589178367325</c:v>
                </c:pt>
                <c:pt idx="1948">
                  <c:v>27497.775472433565</c:v>
                </c:pt>
                <c:pt idx="1949">
                  <c:v>39818.839855878432</c:v>
                </c:pt>
                <c:pt idx="1950">
                  <c:v>61144.127934788958</c:v>
                </c:pt>
                <c:pt idx="1951">
                  <c:v>68867.66555153954</c:v>
                </c:pt>
                <c:pt idx="1952">
                  <c:v>64771.278890662325</c:v>
                </c:pt>
                <c:pt idx="1953">
                  <c:v>51439.988023727878</c:v>
                </c:pt>
                <c:pt idx="1954">
                  <c:v>50374.113774571648</c:v>
                </c:pt>
                <c:pt idx="1955">
                  <c:v>56323.890792036858</c:v>
                </c:pt>
                <c:pt idx="1956">
                  <c:v>51821.79087564315</c:v>
                </c:pt>
                <c:pt idx="1957">
                  <c:v>46866.300072600054</c:v>
                </c:pt>
                <c:pt idx="1958">
                  <c:v>50405.922724671844</c:v>
                </c:pt>
                <c:pt idx="1959">
                  <c:v>52664.930886063295</c:v>
                </c:pt>
                <c:pt idx="1960">
                  <c:v>53675.085781518144</c:v>
                </c:pt>
                <c:pt idx="1961">
                  <c:v>60173.752123968043</c:v>
                </c:pt>
                <c:pt idx="1962">
                  <c:v>67984.770319163727</c:v>
                </c:pt>
                <c:pt idx="1963">
                  <c:v>75978.743668461539</c:v>
                </c:pt>
                <c:pt idx="1964">
                  <c:v>70068.769598308529</c:v>
                </c:pt>
                <c:pt idx="1965">
                  <c:v>55775.049192408631</c:v>
                </c:pt>
                <c:pt idx="1966">
                  <c:v>38912.058082579657</c:v>
                </c:pt>
                <c:pt idx="1967">
                  <c:v>27871.632052493351</c:v>
                </c:pt>
                <c:pt idx="1968">
                  <c:v>25079.698697862896</c:v>
                </c:pt>
                <c:pt idx="1969">
                  <c:v>23218.362069419436</c:v>
                </c:pt>
                <c:pt idx="1970">
                  <c:v>22303.65788694342</c:v>
                </c:pt>
                <c:pt idx="1971">
                  <c:v>23926.320007583341</c:v>
                </c:pt>
                <c:pt idx="1972">
                  <c:v>29868.12689051481</c:v>
                </c:pt>
                <c:pt idx="1973">
                  <c:v>42849.399992955929</c:v>
                </c:pt>
                <c:pt idx="1974">
                  <c:v>64246.27610660057</c:v>
                </c:pt>
                <c:pt idx="1975">
                  <c:v>69989.235291718927</c:v>
                </c:pt>
                <c:pt idx="1976">
                  <c:v>62559.996085760264</c:v>
                </c:pt>
                <c:pt idx="1977">
                  <c:v>50612.716694340437</c:v>
                </c:pt>
                <c:pt idx="1978">
                  <c:v>46993.583598357312</c:v>
                </c:pt>
                <c:pt idx="1979">
                  <c:v>47733.326623943161</c:v>
                </c:pt>
                <c:pt idx="1980">
                  <c:v>50946.841915122815</c:v>
                </c:pt>
                <c:pt idx="1981">
                  <c:v>48854.848638766038</c:v>
                </c:pt>
                <c:pt idx="1982">
                  <c:v>52895.587533976621</c:v>
                </c:pt>
                <c:pt idx="1983">
                  <c:v>48568.496499829584</c:v>
                </c:pt>
                <c:pt idx="1984">
                  <c:v>52259.241493225076</c:v>
                </c:pt>
                <c:pt idx="1985">
                  <c:v>56697.723509418392</c:v>
                </c:pt>
                <c:pt idx="1986">
                  <c:v>67348.448141090426</c:v>
                </c:pt>
                <c:pt idx="1987">
                  <c:v>70299.450108900084</c:v>
                </c:pt>
                <c:pt idx="1988">
                  <c:v>64278.085056700773</c:v>
                </c:pt>
                <c:pt idx="1989">
                  <c:v>52481.99959463939</c:v>
                </c:pt>
                <c:pt idx="1990">
                  <c:v>38283.68217636185</c:v>
                </c:pt>
                <c:pt idx="1991">
                  <c:v>27831.852967859428</c:v>
                </c:pt>
                <c:pt idx="1992">
                  <c:v>23807.006616359817</c:v>
                </c:pt>
                <c:pt idx="1993">
                  <c:v>22057.06096996264</c:v>
                </c:pt>
                <c:pt idx="1994">
                  <c:v>22788.833861014755</c:v>
                </c:pt>
                <c:pt idx="1995">
                  <c:v>23528.600749278849</c:v>
                </c:pt>
                <c:pt idx="1996">
                  <c:v>29191.977902451101</c:v>
                </c:pt>
                <c:pt idx="1997">
                  <c:v>37901.903187124815</c:v>
                </c:pt>
                <c:pt idx="1998">
                  <c:v>57015.908461133287</c:v>
                </c:pt>
                <c:pt idx="1999">
                  <c:v>64158.795528155482</c:v>
                </c:pt>
                <c:pt idx="2000">
                  <c:v>54303.509413092426</c:v>
                </c:pt>
                <c:pt idx="2001">
                  <c:v>50254.80038334812</c:v>
                </c:pt>
                <c:pt idx="2002">
                  <c:v>46420.831595127907</c:v>
                </c:pt>
                <c:pt idx="2003">
                  <c:v>51853.599825743338</c:v>
                </c:pt>
                <c:pt idx="2004">
                  <c:v>55409.138884204353</c:v>
                </c:pt>
                <c:pt idx="2005">
                  <c:v>50326.364555403983</c:v>
                </c:pt>
                <c:pt idx="2006">
                  <c:v>51392.262667238465</c:v>
                </c:pt>
                <c:pt idx="2007">
                  <c:v>53150.130722812894</c:v>
                </c:pt>
                <c:pt idx="2008">
                  <c:v>50954.788186978287</c:v>
                </c:pt>
                <c:pt idx="2009">
                  <c:v>54279.622872169479</c:v>
                </c:pt>
                <c:pt idx="2010">
                  <c:v>55090.977795167688</c:v>
                </c:pt>
                <c:pt idx="2011">
                  <c:v>55838.667092609023</c:v>
                </c:pt>
                <c:pt idx="2012">
                  <c:v>50859.313611321239</c:v>
                </c:pt>
                <c:pt idx="2013">
                  <c:v>43549.387796586096</c:v>
                </c:pt>
                <c:pt idx="2014">
                  <c:v>34227.026874762043</c:v>
                </c:pt>
                <c:pt idx="2015">
                  <c:v>29088.604780295049</c:v>
                </c:pt>
                <c:pt idx="2016">
                  <c:v>25954.623795704996</c:v>
                </c:pt>
                <c:pt idx="2017">
                  <c:v>23329.753051465723</c:v>
                </c:pt>
                <c:pt idx="2018">
                  <c:v>20728.697260114666</c:v>
                </c:pt>
                <c:pt idx="2019">
                  <c:v>22287.717617875955</c:v>
                </c:pt>
                <c:pt idx="2020">
                  <c:v>26145.549084340877</c:v>
                </c:pt>
                <c:pt idx="2021">
                  <c:v>30424.914761998509</c:v>
                </c:pt>
                <c:pt idx="2022">
                  <c:v>44686.826217798196</c:v>
                </c:pt>
                <c:pt idx="2023">
                  <c:v>54398.936263393021</c:v>
                </c:pt>
                <c:pt idx="2024">
                  <c:v>55090.977795167688</c:v>
                </c:pt>
                <c:pt idx="2025">
                  <c:v>46969.720920112602</c:v>
                </c:pt>
                <c:pt idx="2026">
                  <c:v>43573.250474830806</c:v>
                </c:pt>
                <c:pt idx="2027">
                  <c:v>45927.685486522838</c:v>
                </c:pt>
                <c:pt idx="2028">
                  <c:v>48019.631037523119</c:v>
                </c:pt>
                <c:pt idx="2029">
                  <c:v>45355.005071328167</c:v>
                </c:pt>
                <c:pt idx="2030">
                  <c:v>42443.758325474191</c:v>
                </c:pt>
                <c:pt idx="2031">
                  <c:v>39596.129479820607</c:v>
                </c:pt>
                <c:pt idx="2032">
                  <c:v>41918.755541412451</c:v>
                </c:pt>
                <c:pt idx="2033">
                  <c:v>42928.958162223782</c:v>
                </c:pt>
                <c:pt idx="2034">
                  <c:v>53802.393169953633</c:v>
                </c:pt>
                <c:pt idx="2035">
                  <c:v>53651.246965951694</c:v>
                </c:pt>
                <c:pt idx="2036">
                  <c:v>44241.405465682532</c:v>
                </c:pt>
                <c:pt idx="2037">
                  <c:v>34489.540198132046</c:v>
                </c:pt>
                <c:pt idx="2038">
                  <c:v>24785.376424392707</c:v>
                </c:pt>
                <c:pt idx="2039">
                  <c:v>21420.714929211103</c:v>
                </c:pt>
                <c:pt idx="2040">
                  <c:v>19726.464773837066</c:v>
                </c:pt>
                <c:pt idx="2041">
                  <c:v>19082.172461230039</c:v>
                </c:pt>
                <c:pt idx="2042">
                  <c:v>20171.933251309212</c:v>
                </c:pt>
                <c:pt idx="2043">
                  <c:v>26734.145905924765</c:v>
                </c:pt>
                <c:pt idx="2044">
                  <c:v>35833.796451690992</c:v>
                </c:pt>
                <c:pt idx="2045">
                  <c:v>56880.678663520543</c:v>
                </c:pt>
                <c:pt idx="2046">
                  <c:v>64715.583399639181</c:v>
                </c:pt>
                <c:pt idx="2047">
                  <c:v>60293.041652513319</c:v>
                </c:pt>
                <c:pt idx="2048">
                  <c:v>51042.268765423374</c:v>
                </c:pt>
                <c:pt idx="2049">
                  <c:v>39118.875914926517</c:v>
                </c:pt>
                <c:pt idx="2050">
                  <c:v>34759.952068001032</c:v>
                </c:pt>
                <c:pt idx="2051">
                  <c:v>36080.36950599352</c:v>
                </c:pt>
                <c:pt idx="2052">
                  <c:v>36255.354525561947</c:v>
                </c:pt>
                <c:pt idx="2053">
                  <c:v>43302.814742283561</c:v>
                </c:pt>
                <c:pt idx="2054">
                  <c:v>40844.935020400735</c:v>
                </c:pt>
                <c:pt idx="2055">
                  <c:v>35014.495256837297</c:v>
                </c:pt>
                <c:pt idx="2056">
                  <c:v>41974.427169757342</c:v>
                </c:pt>
                <c:pt idx="2057">
                  <c:v>46906.079157233973</c:v>
                </c:pt>
                <c:pt idx="2058">
                  <c:v>60237.346161490175</c:v>
                </c:pt>
                <c:pt idx="2059">
                  <c:v>65614.418901082463</c:v>
                </c:pt>
                <c:pt idx="2060">
                  <c:v>48536.663687051136</c:v>
                </c:pt>
                <c:pt idx="2061">
                  <c:v>33630.459918644425</c:v>
                </c:pt>
                <c:pt idx="2062">
                  <c:v>24133.113977251953</c:v>
                </c:pt>
                <c:pt idx="2063">
                  <c:v>22184.344495719899</c:v>
                </c:pt>
                <c:pt idx="2064">
                  <c:v>20116.237760286072</c:v>
                </c:pt>
                <c:pt idx="2065">
                  <c:v>19996.924369062548</c:v>
                </c:pt>
                <c:pt idx="2066">
                  <c:v>21198.028415831515</c:v>
                </c:pt>
                <c:pt idx="2067">
                  <c:v>24976.253987672098</c:v>
                </c:pt>
                <c:pt idx="2068">
                  <c:v>31904.400813170199</c:v>
                </c:pt>
                <c:pt idx="2069">
                  <c:v>55448.917968838265</c:v>
                </c:pt>
                <c:pt idx="2070">
                  <c:v>60977.089187076032</c:v>
                </c:pt>
                <c:pt idx="2071">
                  <c:v>54144.416937234993</c:v>
                </c:pt>
                <c:pt idx="2072">
                  <c:v>46126.557047014205</c:v>
                </c:pt>
                <c:pt idx="2073">
                  <c:v>36621.240971088002</c:v>
                </c:pt>
                <c:pt idx="2074">
                  <c:v>36398.530595030177</c:v>
                </c:pt>
                <c:pt idx="2075">
                  <c:v>39118.875914926517</c:v>
                </c:pt>
                <c:pt idx="2076">
                  <c:v>38522.308958808891</c:v>
                </c:pt>
                <c:pt idx="2077">
                  <c:v>40304.06355530626</c:v>
                </c:pt>
                <c:pt idx="2078">
                  <c:v>41855.137641212059</c:v>
                </c:pt>
                <c:pt idx="2079">
                  <c:v>43541.417662052372</c:v>
                </c:pt>
                <c:pt idx="2080">
                  <c:v>42539.209038453017</c:v>
                </c:pt>
                <c:pt idx="2081">
                  <c:v>44408.444213395473</c:v>
                </c:pt>
                <c:pt idx="2082">
                  <c:v>57477.245619638154</c:v>
                </c:pt>
                <c:pt idx="2083">
                  <c:v>56188.637131745862</c:v>
                </c:pt>
                <c:pt idx="2084">
                  <c:v>45864.067586322453</c:v>
                </c:pt>
                <c:pt idx="2085">
                  <c:v>35491.748821731402</c:v>
                </c:pt>
                <c:pt idx="2086">
                  <c:v>25262.629989286805</c:v>
                </c:pt>
                <c:pt idx="2087">
                  <c:v>21802.517781126375</c:v>
                </c:pt>
                <c:pt idx="2088">
                  <c:v>19774.237855682964</c:v>
                </c:pt>
                <c:pt idx="2089">
                  <c:v>18167.444416075774</c:v>
                </c:pt>
                <c:pt idx="2090">
                  <c:v>18175.414550609505</c:v>
                </c:pt>
                <c:pt idx="2091">
                  <c:v>22749.078639059077</c:v>
                </c:pt>
                <c:pt idx="2092">
                  <c:v>29494.270310455024</c:v>
                </c:pt>
                <c:pt idx="2093">
                  <c:v>51702.477484419622</c:v>
                </c:pt>
                <c:pt idx="2094">
                  <c:v>57270.403924613056</c:v>
                </c:pt>
                <c:pt idx="2095">
                  <c:v>45879.983992711677</c:v>
                </c:pt>
                <c:pt idx="2096">
                  <c:v>36995.097551147788</c:v>
                </c:pt>
                <c:pt idx="2097">
                  <c:v>29303.368884497388</c:v>
                </c:pt>
                <c:pt idx="2098">
                  <c:v>26885.292109926722</c:v>
                </c:pt>
                <c:pt idx="2099">
                  <c:v>25851.226810870688</c:v>
                </c:pt>
                <c:pt idx="2100">
                  <c:v>28842.055588670763</c:v>
                </c:pt>
                <c:pt idx="2101">
                  <c:v>34767.898339856525</c:v>
                </c:pt>
                <c:pt idx="2102">
                  <c:v>28738.610878479958</c:v>
                </c:pt>
                <c:pt idx="2103">
                  <c:v>29184.055493273867</c:v>
                </c:pt>
                <c:pt idx="2104">
                  <c:v>30241.983470574603</c:v>
                </c:pt>
                <c:pt idx="2105">
                  <c:v>37098.494535982099</c:v>
                </c:pt>
                <c:pt idx="2106">
                  <c:v>48457.129380461542</c:v>
                </c:pt>
                <c:pt idx="2107">
                  <c:v>47860.586287022168</c:v>
                </c:pt>
                <c:pt idx="2108">
                  <c:v>39715.466733722373</c:v>
                </c:pt>
                <c:pt idx="2109">
                  <c:v>26781.895125092422</c:v>
                </c:pt>
                <c:pt idx="2110">
                  <c:v>19631.014060858248</c:v>
                </c:pt>
                <c:pt idx="2111">
                  <c:v>16966.388094663296</c:v>
                </c:pt>
                <c:pt idx="2112">
                  <c:v>16441.385310601549</c:v>
                </c:pt>
                <c:pt idx="2113">
                  <c:v>13410.825173524048</c:v>
                </c:pt>
                <c:pt idx="2114">
                  <c:v>14564.18000112536</c:v>
                </c:pt>
                <c:pt idx="2115">
                  <c:v>17602.686410058344</c:v>
                </c:pt>
                <c:pt idx="2116">
                  <c:v>24506.970557311739</c:v>
                </c:pt>
                <c:pt idx="2117">
                  <c:v>44058.450311580389</c:v>
                </c:pt>
                <c:pt idx="2118">
                  <c:v>48608.275584463503</c:v>
                </c:pt>
                <c:pt idx="2119">
                  <c:v>37981.461356392661</c:v>
                </c:pt>
                <c:pt idx="2120">
                  <c:v>32946.388521403474</c:v>
                </c:pt>
                <c:pt idx="2121">
                  <c:v>26209.166984541262</c:v>
                </c:pt>
                <c:pt idx="2122">
                  <c:v>23496.791799178656</c:v>
                </c:pt>
                <c:pt idx="2123">
                  <c:v>25731.913419647164</c:v>
                </c:pt>
                <c:pt idx="2124">
                  <c:v>26598.939970990272</c:v>
                </c:pt>
                <c:pt idx="2125">
                  <c:v>26845.513025292803</c:v>
                </c:pt>
                <c:pt idx="2126">
                  <c:v>26471.680307911258</c:v>
                </c:pt>
                <c:pt idx="2127">
                  <c:v>28364.778161098417</c:v>
                </c:pt>
                <c:pt idx="2128">
                  <c:v>33216.871979307201</c:v>
                </c:pt>
                <c:pt idx="2129">
                  <c:v>35276.984717529056</c:v>
                </c:pt>
                <c:pt idx="2130">
                  <c:v>40335.896368084694</c:v>
                </c:pt>
                <c:pt idx="2131">
                  <c:v>42221.024086738129</c:v>
                </c:pt>
                <c:pt idx="2132">
                  <c:v>32079.385832738622</c:v>
                </c:pt>
                <c:pt idx="2133">
                  <c:v>25031.949478695242</c:v>
                </c:pt>
                <c:pt idx="2134">
                  <c:v>18867.408357027696</c:v>
                </c:pt>
                <c:pt idx="2135">
                  <c:v>16505.00321080193</c:v>
                </c:pt>
                <c:pt idx="2136">
                  <c:v>15272.114076611017</c:v>
                </c:pt>
                <c:pt idx="2137">
                  <c:v>15128.961869821032</c:v>
                </c:pt>
                <c:pt idx="2138">
                  <c:v>14580.09640751458</c:v>
                </c:pt>
                <c:pt idx="2139">
                  <c:v>19495.808125923748</c:v>
                </c:pt>
                <c:pt idx="2140">
                  <c:v>23329.753051465723</c:v>
                </c:pt>
                <c:pt idx="2141">
                  <c:v>40996.105087080941</c:v>
                </c:pt>
                <c:pt idx="2142">
                  <c:v>40312.009827161746</c:v>
                </c:pt>
                <c:pt idx="2143">
                  <c:v>40900.630511423878</c:v>
                </c:pt>
                <c:pt idx="2144">
                  <c:v>33399.803270731107</c:v>
                </c:pt>
                <c:pt idx="2145">
                  <c:v>29414.736003865426</c:v>
                </c:pt>
                <c:pt idx="2146">
                  <c:v>24721.75852419233</c:v>
                </c:pt>
                <c:pt idx="2147">
                  <c:v>21468.464148378756</c:v>
                </c:pt>
                <c:pt idx="2148">
                  <c:v>21579.807405068546</c:v>
                </c:pt>
                <c:pt idx="2149">
                  <c:v>23369.532136099646</c:v>
                </c:pt>
                <c:pt idx="2150">
                  <c:v>21659.365574336392</c:v>
                </c:pt>
                <c:pt idx="2151">
                  <c:v>22494.559312901059</c:v>
                </c:pt>
                <c:pt idx="2152">
                  <c:v>28046.593209383529</c:v>
                </c:pt>
                <c:pt idx="2153">
                  <c:v>34505.432741843018</c:v>
                </c:pt>
                <c:pt idx="2154">
                  <c:v>34465.677519887337</c:v>
                </c:pt>
                <c:pt idx="2155">
                  <c:v>30878.3056486479</c:v>
                </c:pt>
                <c:pt idx="2156">
                  <c:v>27744.348526736096</c:v>
                </c:pt>
                <c:pt idx="2157">
                  <c:v>22367.275787143801</c:v>
                </c:pt>
                <c:pt idx="2158">
                  <c:v>19710.572230126094</c:v>
                </c:pt>
                <c:pt idx="2159">
                  <c:v>16528.889751724881</c:v>
                </c:pt>
                <c:pt idx="2160">
                  <c:v>15892.543710973339</c:v>
                </c:pt>
                <c:pt idx="2161">
                  <c:v>14094.896570765</c:v>
                </c:pt>
                <c:pt idx="2162">
                  <c:v>15073.290241476137</c:v>
                </c:pt>
                <c:pt idx="2163">
                  <c:v>17547.038644391694</c:v>
                </c:pt>
                <c:pt idx="2164">
                  <c:v>17809.528105083449</c:v>
                </c:pt>
                <c:pt idx="2165">
                  <c:v>32015.767932538238</c:v>
                </c:pt>
                <c:pt idx="2166">
                  <c:v>35420.160786997287</c:v>
                </c:pt>
                <c:pt idx="2167">
                  <c:v>39389.335510151992</c:v>
                </c:pt>
                <c:pt idx="2168">
                  <c:v>39190.48781233887</c:v>
                </c:pt>
                <c:pt idx="2169">
                  <c:v>39874.535346901575</c:v>
                </c:pt>
                <c:pt idx="2170">
                  <c:v>32540.746853921744</c:v>
                </c:pt>
                <c:pt idx="2171">
                  <c:v>26781.871262414177</c:v>
                </c:pt>
                <c:pt idx="2172">
                  <c:v>26765.954856024953</c:v>
                </c:pt>
                <c:pt idx="2173">
                  <c:v>27951.166359082948</c:v>
                </c:pt>
                <c:pt idx="2174">
                  <c:v>24872.833140159553</c:v>
                </c:pt>
                <c:pt idx="2175">
                  <c:v>21890.02222224971</c:v>
                </c:pt>
                <c:pt idx="2176">
                  <c:v>23393.370951666104</c:v>
                </c:pt>
                <c:pt idx="2177">
                  <c:v>27847.769374248641</c:v>
                </c:pt>
                <c:pt idx="2178">
                  <c:v>29621.553836212282</c:v>
                </c:pt>
                <c:pt idx="2179">
                  <c:v>29884.043296904038</c:v>
                </c:pt>
                <c:pt idx="2180">
                  <c:v>27115.972620518281</c:v>
                </c:pt>
                <c:pt idx="2181">
                  <c:v>22510.451856612031</c:v>
                </c:pt>
                <c:pt idx="2182">
                  <c:v>18875.378491561431</c:v>
                </c:pt>
                <c:pt idx="2183">
                  <c:v>16552.752429969587</c:v>
                </c:pt>
                <c:pt idx="2184">
                  <c:v>15733.451235115892</c:v>
                </c:pt>
                <c:pt idx="2185">
                  <c:v>14214.209961988523</c:v>
                </c:pt>
                <c:pt idx="2186">
                  <c:v>13752.848940805403</c:v>
                </c:pt>
                <c:pt idx="2187">
                  <c:v>14619.851629470255</c:v>
                </c:pt>
                <c:pt idx="2188">
                  <c:v>17069.785079497604</c:v>
                </c:pt>
                <c:pt idx="2189">
                  <c:v>25254.659854753074</c:v>
                </c:pt>
                <c:pt idx="2190">
                  <c:v>30019.24923183853</c:v>
                </c:pt>
                <c:pt idx="2191">
                  <c:v>35674.703975833552</c:v>
                </c:pt>
                <c:pt idx="2192">
                  <c:v>32827.075130179954</c:v>
                </c:pt>
                <c:pt idx="2193">
                  <c:v>39102.959508537293</c:v>
                </c:pt>
                <c:pt idx="2194">
                  <c:v>29637.446379923258</c:v>
                </c:pt>
                <c:pt idx="2195">
                  <c:v>28269.327448119599</c:v>
                </c:pt>
                <c:pt idx="2196">
                  <c:v>20418.506305611747</c:v>
                </c:pt>
                <c:pt idx="2197">
                  <c:v>18270.865263588323</c:v>
                </c:pt>
                <c:pt idx="2198">
                  <c:v>20649.186816203306</c:v>
                </c:pt>
                <c:pt idx="2199">
                  <c:v>19519.670804168458</c:v>
                </c:pt>
                <c:pt idx="2200">
                  <c:v>20641.192818991331</c:v>
                </c:pt>
                <c:pt idx="2201">
                  <c:v>21190.082143976029</c:v>
                </c:pt>
                <c:pt idx="2202">
                  <c:v>26758.008584169467</c:v>
                </c:pt>
                <c:pt idx="2203">
                  <c:v>30536.258018688299</c:v>
                </c:pt>
                <c:pt idx="2204">
                  <c:v>27664.790357468246</c:v>
                </c:pt>
                <c:pt idx="2205">
                  <c:v>21380.983569933665</c:v>
                </c:pt>
                <c:pt idx="2206">
                  <c:v>18549.24726799105</c:v>
                </c:pt>
                <c:pt idx="2207">
                  <c:v>16147.086899809601</c:v>
                </c:pt>
                <c:pt idx="2208">
                  <c:v>14301.714403111855</c:v>
                </c:pt>
                <c:pt idx="2209">
                  <c:v>13577.863921236984</c:v>
                </c:pt>
                <c:pt idx="2210">
                  <c:v>15614.137843892369</c:v>
                </c:pt>
                <c:pt idx="2211">
                  <c:v>20450.315255711939</c:v>
                </c:pt>
                <c:pt idx="2212">
                  <c:v>25835.334267159717</c:v>
                </c:pt>
                <c:pt idx="2213">
                  <c:v>39866.565212367845</c:v>
                </c:pt>
                <c:pt idx="2214">
                  <c:v>36486.035036153502</c:v>
                </c:pt>
                <c:pt idx="2215">
                  <c:v>30949.893683382015</c:v>
                </c:pt>
                <c:pt idx="2216">
                  <c:v>26225.083390930486</c:v>
                </c:pt>
                <c:pt idx="2217">
                  <c:v>26193.250578152041</c:v>
                </c:pt>
                <c:pt idx="2218">
                  <c:v>22359.329515288315</c:v>
                </c:pt>
                <c:pt idx="2219">
                  <c:v>19829.885621349615</c:v>
                </c:pt>
                <c:pt idx="2220">
                  <c:v>21754.792424636966</c:v>
                </c:pt>
                <c:pt idx="2221">
                  <c:v>25119.45391981857</c:v>
                </c:pt>
                <c:pt idx="2222">
                  <c:v>25063.782291473683</c:v>
                </c:pt>
                <c:pt idx="2223">
                  <c:v>21277.562722421117</c:v>
                </c:pt>
                <c:pt idx="2224">
                  <c:v>21213.920959542491</c:v>
                </c:pt>
                <c:pt idx="2225">
                  <c:v>25461.501549778175</c:v>
                </c:pt>
                <c:pt idx="2226">
                  <c:v>31474.872604765515</c:v>
                </c:pt>
                <c:pt idx="2227">
                  <c:v>34115.683618072253</c:v>
                </c:pt>
                <c:pt idx="2228">
                  <c:v>28277.273719975085</c:v>
                </c:pt>
                <c:pt idx="2229">
                  <c:v>21571.884995891302</c:v>
                </c:pt>
                <c:pt idx="2230">
                  <c:v>17984.536987330113</c:v>
                </c:pt>
                <c:pt idx="2231">
                  <c:v>16011.857102196862</c:v>
                </c:pt>
                <c:pt idx="2232">
                  <c:v>15558.490078225717</c:v>
                </c:pt>
                <c:pt idx="2233">
                  <c:v>16306.17937566705</c:v>
                </c:pt>
                <c:pt idx="2234">
                  <c:v>15956.16161117372</c:v>
                </c:pt>
                <c:pt idx="2235">
                  <c:v>20545.765968690757</c:v>
                </c:pt>
                <c:pt idx="2236">
                  <c:v>22884.284573993573</c:v>
                </c:pt>
                <c:pt idx="2237">
                  <c:v>38037.109122059315</c:v>
                </c:pt>
                <c:pt idx="2238">
                  <c:v>43239.196842083191</c:v>
                </c:pt>
                <c:pt idx="2239">
                  <c:v>37973.491221858931</c:v>
                </c:pt>
                <c:pt idx="2240">
                  <c:v>26726.199634069279</c:v>
                </c:pt>
                <c:pt idx="2241">
                  <c:v>26598.916108312023</c:v>
                </c:pt>
                <c:pt idx="2242">
                  <c:v>20529.849562301537</c:v>
                </c:pt>
                <c:pt idx="2243">
                  <c:v>23289.9739668318</c:v>
                </c:pt>
                <c:pt idx="2244">
                  <c:v>23504.761933712391</c:v>
                </c:pt>
                <c:pt idx="2245">
                  <c:v>22995.675556039856</c:v>
                </c:pt>
                <c:pt idx="2246">
                  <c:v>22192.290767575381</c:v>
                </c:pt>
                <c:pt idx="2247">
                  <c:v>29987.440281738334</c:v>
                </c:pt>
                <c:pt idx="2248">
                  <c:v>28253.434904408623</c:v>
                </c:pt>
                <c:pt idx="2249">
                  <c:v>27736.378392202358</c:v>
                </c:pt>
                <c:pt idx="2250">
                  <c:v>35833.796451690992</c:v>
                </c:pt>
                <c:pt idx="2251">
                  <c:v>36653.097646544687</c:v>
                </c:pt>
                <c:pt idx="2252">
                  <c:v>30082.867132038911</c:v>
                </c:pt>
                <c:pt idx="2253">
                  <c:v>21937.771441417361</c:v>
                </c:pt>
                <c:pt idx="2254">
                  <c:v>16799.325484272118</c:v>
                </c:pt>
                <c:pt idx="2255">
                  <c:v>13959.666773152256</c:v>
                </c:pt>
                <c:pt idx="2256">
                  <c:v>13148.359575510542</c:v>
                </c:pt>
                <c:pt idx="2257">
                  <c:v>13355.153545179155</c:v>
                </c:pt>
                <c:pt idx="2258">
                  <c:v>12782.425404627995</c:v>
                </c:pt>
                <c:pt idx="2259">
                  <c:v>15518.710993591796</c:v>
                </c:pt>
                <c:pt idx="2260">
                  <c:v>23162.714303752789</c:v>
                </c:pt>
                <c:pt idx="2261">
                  <c:v>41330.182582506815</c:v>
                </c:pt>
                <c:pt idx="2262">
                  <c:v>44042.55776786941</c:v>
                </c:pt>
                <c:pt idx="2263">
                  <c:v>35746.268147889416</c:v>
                </c:pt>
                <c:pt idx="2264">
                  <c:v>33646.400187711886</c:v>
                </c:pt>
                <c:pt idx="2265">
                  <c:v>30655.57140991182</c:v>
                </c:pt>
                <c:pt idx="2266">
                  <c:v>29017.01674556093</c:v>
                </c:pt>
                <c:pt idx="2267">
                  <c:v>23425.203764444541</c:v>
                </c:pt>
                <c:pt idx="2268">
                  <c:v>21110.523974708183</c:v>
                </c:pt>
                <c:pt idx="2269">
                  <c:v>22080.923648207347</c:v>
                </c:pt>
                <c:pt idx="2270">
                  <c:v>18978.799339073976</c:v>
                </c:pt>
                <c:pt idx="2271">
                  <c:v>20179.879523164702</c:v>
                </c:pt>
                <c:pt idx="2272">
                  <c:v>20832.141970305456</c:v>
                </c:pt>
                <c:pt idx="2273">
                  <c:v>24284.260181253914</c:v>
                </c:pt>
                <c:pt idx="2274">
                  <c:v>33757.719581723431</c:v>
                </c:pt>
                <c:pt idx="2275">
                  <c:v>37567.801829020711</c:v>
                </c:pt>
                <c:pt idx="2276">
                  <c:v>30440.855031065974</c:v>
                </c:pt>
                <c:pt idx="2277">
                  <c:v>23329.753051465723</c:v>
                </c:pt>
                <c:pt idx="2278">
                  <c:v>17507.259559757775</c:v>
                </c:pt>
                <c:pt idx="2279">
                  <c:v>15295.952892177476</c:v>
                </c:pt>
                <c:pt idx="2280">
                  <c:v>13482.413208258165</c:v>
                </c:pt>
                <c:pt idx="2281">
                  <c:v>13911.941416662848</c:v>
                </c:pt>
                <c:pt idx="2282">
                  <c:v>14293.744268578121</c:v>
                </c:pt>
                <c:pt idx="2283">
                  <c:v>16011.880964875107</c:v>
                </c:pt>
                <c:pt idx="2284">
                  <c:v>22383.216056211262</c:v>
                </c:pt>
                <c:pt idx="2285">
                  <c:v>36613.318561910761</c:v>
                </c:pt>
                <c:pt idx="2286">
                  <c:v>45243.637951960132</c:v>
                </c:pt>
                <c:pt idx="2287">
                  <c:v>39484.762360452565</c:v>
                </c:pt>
                <c:pt idx="2288">
                  <c:v>31641.911352478452</c:v>
                </c:pt>
                <c:pt idx="2289">
                  <c:v>28802.276504036832</c:v>
                </c:pt>
                <c:pt idx="2290">
                  <c:v>33415.695814442086</c:v>
                </c:pt>
                <c:pt idx="2291">
                  <c:v>23767.227531725894</c:v>
                </c:pt>
                <c:pt idx="2292">
                  <c:v>21595.723811457763</c:v>
                </c:pt>
                <c:pt idx="2293">
                  <c:v>24387.657166088215</c:v>
                </c:pt>
                <c:pt idx="2294">
                  <c:v>21285.508994276603</c:v>
                </c:pt>
                <c:pt idx="2295">
                  <c:v>20354.888405411366</c:v>
                </c:pt>
                <c:pt idx="2296">
                  <c:v>22319.550430654392</c:v>
                </c:pt>
                <c:pt idx="2297">
                  <c:v>26264.862475564405</c:v>
                </c:pt>
                <c:pt idx="2298">
                  <c:v>34195.194061983602</c:v>
                </c:pt>
                <c:pt idx="2299">
                  <c:v>34107.73734621676</c:v>
                </c:pt>
                <c:pt idx="2300">
                  <c:v>30329.464049019687</c:v>
                </c:pt>
                <c:pt idx="2301">
                  <c:v>22566.123484956926</c:v>
                </c:pt>
                <c:pt idx="2302">
                  <c:v>16385.71368225665</c:v>
                </c:pt>
                <c:pt idx="2303">
                  <c:v>13219.947610244655</c:v>
                </c:pt>
                <c:pt idx="2304">
                  <c:v>12265.416617778224</c:v>
                </c:pt>
                <c:pt idx="2305">
                  <c:v>11509.733323124914</c:v>
                </c:pt>
                <c:pt idx="2306">
                  <c:v>12615.410519593304</c:v>
                </c:pt>
                <c:pt idx="2307">
                  <c:v>17666.328172936974</c:v>
                </c:pt>
                <c:pt idx="2308">
                  <c:v>23600.188784012964</c:v>
                </c:pt>
                <c:pt idx="2309">
                  <c:v>39556.374257864925</c:v>
                </c:pt>
                <c:pt idx="2310">
                  <c:v>42833.507449244957</c:v>
                </c:pt>
                <c:pt idx="2311">
                  <c:v>33431.636083509547</c:v>
                </c:pt>
                <c:pt idx="2312">
                  <c:v>25684.211925836</c:v>
                </c:pt>
                <c:pt idx="2313">
                  <c:v>20593.491325180166</c:v>
                </c:pt>
                <c:pt idx="2314">
                  <c:v>20959.377770706225</c:v>
                </c:pt>
                <c:pt idx="2315">
                  <c:v>20148.046710386265</c:v>
                </c:pt>
                <c:pt idx="2316">
                  <c:v>21166.195603053082</c:v>
                </c:pt>
                <c:pt idx="2317">
                  <c:v>19933.306468862167</c:v>
                </c:pt>
                <c:pt idx="2318">
                  <c:v>18692.423337459277</c:v>
                </c:pt>
                <c:pt idx="2319">
                  <c:v>20195.772066875674</c:v>
                </c:pt>
                <c:pt idx="2320">
                  <c:v>22271.801211486738</c:v>
                </c:pt>
                <c:pt idx="2321">
                  <c:v>24395.603437943708</c:v>
                </c:pt>
                <c:pt idx="2322">
                  <c:v>31888.484406780983</c:v>
                </c:pt>
                <c:pt idx="2323">
                  <c:v>30751.022122890645</c:v>
                </c:pt>
                <c:pt idx="2324">
                  <c:v>27442.079981410421</c:v>
                </c:pt>
                <c:pt idx="2325">
                  <c:v>19909.419927939216</c:v>
                </c:pt>
                <c:pt idx="2326">
                  <c:v>16878.883653539964</c:v>
                </c:pt>
                <c:pt idx="2327">
                  <c:v>14230.12636837774</c:v>
                </c:pt>
                <c:pt idx="2328">
                  <c:v>14309.636812289096</c:v>
                </c:pt>
                <c:pt idx="2329">
                  <c:v>13713.093718849723</c:v>
                </c:pt>
                <c:pt idx="2330">
                  <c:v>15598.245300181396</c:v>
                </c:pt>
                <c:pt idx="2331">
                  <c:v>19209.432124309049</c:v>
                </c:pt>
                <c:pt idx="2332">
                  <c:v>19273.097749865919</c:v>
                </c:pt>
                <c:pt idx="2333">
                  <c:v>32882.770621203097</c:v>
                </c:pt>
                <c:pt idx="2334">
                  <c:v>33391.856998875621</c:v>
                </c:pt>
                <c:pt idx="2335">
                  <c:v>32938.442249547988</c:v>
                </c:pt>
                <c:pt idx="2336">
                  <c:v>25222.850904652878</c:v>
                </c:pt>
                <c:pt idx="2337">
                  <c:v>20537.819696835271</c:v>
                </c:pt>
                <c:pt idx="2338">
                  <c:v>20848.010651338187</c:v>
                </c:pt>
                <c:pt idx="2339">
                  <c:v>19265.127615332192</c:v>
                </c:pt>
                <c:pt idx="2340">
                  <c:v>20816.225563916243</c:v>
                </c:pt>
                <c:pt idx="2341">
                  <c:v>19877.610977839027</c:v>
                </c:pt>
                <c:pt idx="2342">
                  <c:v>18946.966526295539</c:v>
                </c:pt>
                <c:pt idx="2343">
                  <c:v>18533.330861601833</c:v>
                </c:pt>
                <c:pt idx="2344">
                  <c:v>19758.297586615503</c:v>
                </c:pt>
                <c:pt idx="2345">
                  <c:v>22239.992261386546</c:v>
                </c:pt>
                <c:pt idx="2346">
                  <c:v>27736.378392202358</c:v>
                </c:pt>
                <c:pt idx="2347">
                  <c:v>28690.885521990549</c:v>
                </c:pt>
                <c:pt idx="2348">
                  <c:v>26217.113256396744</c:v>
                </c:pt>
                <c:pt idx="2349">
                  <c:v>19662.846873636685</c:v>
                </c:pt>
                <c:pt idx="2350">
                  <c:v>14993.708209530047</c:v>
                </c:pt>
                <c:pt idx="2351">
                  <c:v>14826.693324495358</c:v>
                </c:pt>
                <c:pt idx="2352">
                  <c:v>12758.586589061535</c:v>
                </c:pt>
                <c:pt idx="2353">
                  <c:v>12201.774854899595</c:v>
                </c:pt>
                <c:pt idx="2354">
                  <c:v>13713.093718849723</c:v>
                </c:pt>
                <c:pt idx="2355">
                  <c:v>11446.139285602776</c:v>
                </c:pt>
                <c:pt idx="2356">
                  <c:v>15836.872082628443</c:v>
                </c:pt>
                <c:pt idx="2357">
                  <c:v>20887.78973597211</c:v>
                </c:pt>
                <c:pt idx="2358">
                  <c:v>25143.292735385035</c:v>
                </c:pt>
                <c:pt idx="2359">
                  <c:v>29160.192815029161</c:v>
                </c:pt>
                <c:pt idx="2360">
                  <c:v>18183.360822464991</c:v>
                </c:pt>
                <c:pt idx="2361">
                  <c:v>18827.676997750263</c:v>
                </c:pt>
                <c:pt idx="2362">
                  <c:v>21619.586489702469</c:v>
                </c:pt>
                <c:pt idx="2363">
                  <c:v>25254.683717431319</c:v>
                </c:pt>
                <c:pt idx="2364">
                  <c:v>20490.070477667618</c:v>
                </c:pt>
                <c:pt idx="2365">
                  <c:v>18764.035234871633</c:v>
                </c:pt>
                <c:pt idx="2366">
                  <c:v>17562.955050780914</c:v>
                </c:pt>
                <c:pt idx="2367">
                  <c:v>18676.530793748301</c:v>
                </c:pt>
                <c:pt idx="2368">
                  <c:v>19901.449793405485</c:v>
                </c:pt>
                <c:pt idx="2369">
                  <c:v>22685.460738858696</c:v>
                </c:pt>
                <c:pt idx="2370">
                  <c:v>25755.799960570119</c:v>
                </c:pt>
                <c:pt idx="2371">
                  <c:v>24164.94679003039</c:v>
                </c:pt>
                <c:pt idx="2372">
                  <c:v>22486.613041045573</c:v>
                </c:pt>
                <c:pt idx="2373">
                  <c:v>16831.158297050555</c:v>
                </c:pt>
                <c:pt idx="2374">
                  <c:v>14818.699327283384</c:v>
                </c:pt>
                <c:pt idx="2375">
                  <c:v>13355.153545179155</c:v>
                </c:pt>
                <c:pt idx="2376">
                  <c:v>10809.817107529479</c:v>
                </c:pt>
                <c:pt idx="2377">
                  <c:v>11422.27660735807</c:v>
                </c:pt>
                <c:pt idx="2378">
                  <c:v>11072.282705542986</c:v>
                </c:pt>
                <c:pt idx="2379">
                  <c:v>14333.523353212046</c:v>
                </c:pt>
                <c:pt idx="2380">
                  <c:v>21190.058281297785</c:v>
                </c:pt>
                <c:pt idx="2381">
                  <c:v>32811.182586468982</c:v>
                </c:pt>
                <c:pt idx="2382">
                  <c:v>40455.209759308214</c:v>
                </c:pt>
                <c:pt idx="2383">
                  <c:v>34147.492568172449</c:v>
                </c:pt>
                <c:pt idx="2384">
                  <c:v>28873.864538770948</c:v>
                </c:pt>
                <c:pt idx="2385">
                  <c:v>26901.208516315946</c:v>
                </c:pt>
                <c:pt idx="2386">
                  <c:v>22749.102501737321</c:v>
                </c:pt>
                <c:pt idx="2387">
                  <c:v>23894.511057483145</c:v>
                </c:pt>
                <c:pt idx="2388">
                  <c:v>24681.979439558399</c:v>
                </c:pt>
                <c:pt idx="2389">
                  <c:v>28619.297487256437</c:v>
                </c:pt>
                <c:pt idx="2390">
                  <c:v>28690.909384668794</c:v>
                </c:pt>
                <c:pt idx="2391">
                  <c:v>25684.16420047951</c:v>
                </c:pt>
                <c:pt idx="2392">
                  <c:v>25206.95836094191</c:v>
                </c:pt>
                <c:pt idx="2393">
                  <c:v>29780.64631206973</c:v>
                </c:pt>
                <c:pt idx="2394">
                  <c:v>35587.199534710213</c:v>
                </c:pt>
                <c:pt idx="2395">
                  <c:v>33073.672047160733</c:v>
                </c:pt>
                <c:pt idx="2396">
                  <c:v>29430.628547576394</c:v>
                </c:pt>
                <c:pt idx="2397">
                  <c:v>22247.96239592028</c:v>
                </c:pt>
                <c:pt idx="2398">
                  <c:v>17666.352035615218</c:v>
                </c:pt>
                <c:pt idx="2399">
                  <c:v>14810.776918106141</c:v>
                </c:pt>
                <c:pt idx="2400">
                  <c:v>14142.598064576161</c:v>
                </c:pt>
                <c:pt idx="2401">
                  <c:v>13323.320732400718</c:v>
                </c:pt>
                <c:pt idx="2402">
                  <c:v>13251.732697666603</c:v>
                </c:pt>
                <c:pt idx="2403">
                  <c:v>15956.185473851965</c:v>
                </c:pt>
                <c:pt idx="2404">
                  <c:v>20633.246547135848</c:v>
                </c:pt>
                <c:pt idx="2405">
                  <c:v>35611.08607563316</c:v>
                </c:pt>
                <c:pt idx="2406">
                  <c:v>42228.994221271852</c:v>
                </c:pt>
                <c:pt idx="2407">
                  <c:v>30011.302959983044</c:v>
                </c:pt>
                <c:pt idx="2408">
                  <c:v>20848.034514016432</c:v>
                </c:pt>
                <c:pt idx="2409">
                  <c:v>17912.92508991775</c:v>
                </c:pt>
                <c:pt idx="2410">
                  <c:v>17626.572950981295</c:v>
                </c:pt>
                <c:pt idx="2411">
                  <c:v>17793.611698694229</c:v>
                </c:pt>
                <c:pt idx="2412">
                  <c:v>19623.067789002758</c:v>
                </c:pt>
                <c:pt idx="2413">
                  <c:v>19511.700669634723</c:v>
                </c:pt>
                <c:pt idx="2414">
                  <c:v>19662.846873636685</c:v>
                </c:pt>
                <c:pt idx="2415">
                  <c:v>17260.662642776995</c:v>
                </c:pt>
                <c:pt idx="2416">
                  <c:v>19591.258838902566</c:v>
                </c:pt>
                <c:pt idx="2417">
                  <c:v>22812.744264615951</c:v>
                </c:pt>
                <c:pt idx="2418">
                  <c:v>30989.672768015938</c:v>
                </c:pt>
                <c:pt idx="2419">
                  <c:v>30568.090831466743</c:v>
                </c:pt>
                <c:pt idx="2420">
                  <c:v>28571.572130767028</c:v>
                </c:pt>
                <c:pt idx="2421">
                  <c:v>19941.252740717653</c:v>
                </c:pt>
                <c:pt idx="2422">
                  <c:v>13975.583179541474</c:v>
                </c:pt>
                <c:pt idx="2423">
                  <c:v>13538.084836603059</c:v>
                </c:pt>
                <c:pt idx="2424">
                  <c:v>12480.15685930232</c:v>
                </c:pt>
                <c:pt idx="2425">
                  <c:v>11279.124400568089</c:v>
                </c:pt>
                <c:pt idx="2426">
                  <c:v>10610.945547038111</c:v>
                </c:pt>
                <c:pt idx="2427">
                  <c:v>14238.072640233228</c:v>
                </c:pt>
                <c:pt idx="2428">
                  <c:v>18931.073982584567</c:v>
                </c:pt>
                <c:pt idx="2429">
                  <c:v>33972.507548604022</c:v>
                </c:pt>
                <c:pt idx="2430">
                  <c:v>41576.731774131098</c:v>
                </c:pt>
                <c:pt idx="2431">
                  <c:v>29367.010647376017</c:v>
                </c:pt>
                <c:pt idx="2432">
                  <c:v>24817.185374492896</c:v>
                </c:pt>
                <c:pt idx="2433">
                  <c:v>20792.339022993292</c:v>
                </c:pt>
                <c:pt idx="2434">
                  <c:v>21675.281980725613</c:v>
                </c:pt>
                <c:pt idx="2435">
                  <c:v>22399.084737243997</c:v>
                </c:pt>
                <c:pt idx="2436">
                  <c:v>20418.506305611747</c:v>
                </c:pt>
                <c:pt idx="2437">
                  <c:v>17268.632777310726</c:v>
                </c:pt>
                <c:pt idx="2438">
                  <c:v>12130.210682843724</c:v>
                </c:pt>
                <c:pt idx="2439">
                  <c:v>22749.078639059077</c:v>
                </c:pt>
                <c:pt idx="2440">
                  <c:v>32095.302239127835</c:v>
                </c:pt>
                <c:pt idx="2441">
                  <c:v>30607.869916100663</c:v>
                </c:pt>
                <c:pt idx="2442">
                  <c:v>27211.423333497103</c:v>
                </c:pt>
                <c:pt idx="2443">
                  <c:v>29335.177834597584</c:v>
                </c:pt>
                <c:pt idx="2444">
                  <c:v>26161.441628051856</c:v>
                </c:pt>
                <c:pt idx="2445">
                  <c:v>18652.64425282535</c:v>
                </c:pt>
                <c:pt idx="2446">
                  <c:v>15439.176687002195</c:v>
                </c:pt>
                <c:pt idx="2447">
                  <c:v>14007.415992319911</c:v>
                </c:pt>
                <c:pt idx="2448">
                  <c:v>12893.79252399603</c:v>
                </c:pt>
                <c:pt idx="2449">
                  <c:v>10960.91558617495</c:v>
                </c:pt>
                <c:pt idx="2450">
                  <c:v>12981.296965119362</c:v>
                </c:pt>
                <c:pt idx="2451">
                  <c:v>16019.827236730594</c:v>
                </c:pt>
                <c:pt idx="2452">
                  <c:v>17658.381901081488</c:v>
                </c:pt>
                <c:pt idx="2453">
                  <c:v>31077.153346461022</c:v>
                </c:pt>
                <c:pt idx="2454">
                  <c:v>41688.098893499133</c:v>
                </c:pt>
                <c:pt idx="2455">
                  <c:v>28038.670800206277</c:v>
                </c:pt>
                <c:pt idx="2456">
                  <c:v>26209.190847219506</c:v>
                </c:pt>
                <c:pt idx="2457">
                  <c:v>24538.779507411935</c:v>
                </c:pt>
                <c:pt idx="2458">
                  <c:v>20688.965900837229</c:v>
                </c:pt>
                <c:pt idx="2459">
                  <c:v>23417.23362991081</c:v>
                </c:pt>
                <c:pt idx="2460">
                  <c:v>20951.431498850736</c:v>
                </c:pt>
                <c:pt idx="2461">
                  <c:v>27497.775472433565</c:v>
                </c:pt>
                <c:pt idx="2462">
                  <c:v>22510.475719290276</c:v>
                </c:pt>
                <c:pt idx="2463">
                  <c:v>23910.403601194124</c:v>
                </c:pt>
                <c:pt idx="2464">
                  <c:v>24260.373640330959</c:v>
                </c:pt>
                <c:pt idx="2465">
                  <c:v>24880.827137371532</c:v>
                </c:pt>
                <c:pt idx="2466">
                  <c:v>34561.10437018791</c:v>
                </c:pt>
                <c:pt idx="2467">
                  <c:v>30719.213172790449</c:v>
                </c:pt>
                <c:pt idx="2468">
                  <c:v>28492.037824177431</c:v>
                </c:pt>
                <c:pt idx="2469">
                  <c:v>21365.067163544449</c:v>
                </c:pt>
                <c:pt idx="2470">
                  <c:v>15980.048152096673</c:v>
                </c:pt>
                <c:pt idx="2471">
                  <c:v>16043.666052297054</c:v>
                </c:pt>
                <c:pt idx="2472">
                  <c:v>13880.156329240901</c:v>
                </c:pt>
                <c:pt idx="2473">
                  <c:v>13164.252119221514</c:v>
                </c:pt>
                <c:pt idx="2474">
                  <c:v>12448.371771880376</c:v>
                </c:pt>
                <c:pt idx="2475">
                  <c:v>15550.519943691987</c:v>
                </c:pt>
                <c:pt idx="2476">
                  <c:v>19774.21399300472</c:v>
                </c:pt>
                <c:pt idx="2477">
                  <c:v>34449.737250819875</c:v>
                </c:pt>
                <c:pt idx="2478">
                  <c:v>41680.128758965402</c:v>
                </c:pt>
                <c:pt idx="2479">
                  <c:v>26917.101060026915</c:v>
                </c:pt>
                <c:pt idx="2480">
                  <c:v>21062.798618218774</c:v>
                </c:pt>
                <c:pt idx="2481">
                  <c:v>18302.674213688515</c:v>
                </c:pt>
                <c:pt idx="2482">
                  <c:v>17443.64165955739</c:v>
                </c:pt>
                <c:pt idx="2483">
                  <c:v>17133.426842376233</c:v>
                </c:pt>
                <c:pt idx="2484">
                  <c:v>18748.118828482417</c:v>
                </c:pt>
                <c:pt idx="2485">
                  <c:v>18421.987604912036</c:v>
                </c:pt>
                <c:pt idx="2486">
                  <c:v>17324.304405655621</c:v>
                </c:pt>
                <c:pt idx="2487">
                  <c:v>18135.611603297333</c:v>
                </c:pt>
                <c:pt idx="2488">
                  <c:v>17698.160985715411</c:v>
                </c:pt>
                <c:pt idx="2489">
                  <c:v>21929.825169561875</c:v>
                </c:pt>
                <c:pt idx="2490">
                  <c:v>26209.190847219506</c:v>
                </c:pt>
                <c:pt idx="2491">
                  <c:v>28818.145185069563</c:v>
                </c:pt>
                <c:pt idx="2492">
                  <c:v>24180.863196419607</c:v>
                </c:pt>
                <c:pt idx="2493">
                  <c:v>20768.500207426834</c:v>
                </c:pt>
                <c:pt idx="2494">
                  <c:v>16465.247988846251</c:v>
                </c:pt>
                <c:pt idx="2495">
                  <c:v>14405.111387946159</c:v>
                </c:pt>
                <c:pt idx="2496">
                  <c:v>12861.983573895839</c:v>
                </c:pt>
                <c:pt idx="2497">
                  <c:v>11414.306472824339</c:v>
                </c:pt>
                <c:pt idx="2498">
                  <c:v>12663.135876082717</c:v>
                </c:pt>
                <c:pt idx="2499">
                  <c:v>15797.092997994521</c:v>
                </c:pt>
                <c:pt idx="2500">
                  <c:v>17682.24457932619</c:v>
                </c:pt>
                <c:pt idx="2501">
                  <c:v>28420.47365212156</c:v>
                </c:pt>
                <c:pt idx="2502">
                  <c:v>29605.637429823062</c:v>
                </c:pt>
                <c:pt idx="2503">
                  <c:v>26280.778881953622</c:v>
                </c:pt>
                <c:pt idx="2504">
                  <c:v>22916.141249450255</c:v>
                </c:pt>
                <c:pt idx="2505">
                  <c:v>19949.222875251384</c:v>
                </c:pt>
                <c:pt idx="2506">
                  <c:v>17204.991014432097</c:v>
                </c:pt>
                <c:pt idx="2507">
                  <c:v>18111.772787730879</c:v>
                </c:pt>
                <c:pt idx="2508">
                  <c:v>17348.167083900327</c:v>
                </c:pt>
                <c:pt idx="2509">
                  <c:v>17586.793866347372</c:v>
                </c:pt>
                <c:pt idx="2510">
                  <c:v>17228.829829998558</c:v>
                </c:pt>
                <c:pt idx="2511">
                  <c:v>17252.692508243261</c:v>
                </c:pt>
                <c:pt idx="2512">
                  <c:v>17069.761216819359</c:v>
                </c:pt>
                <c:pt idx="2513">
                  <c:v>18382.232382956361</c:v>
                </c:pt>
                <c:pt idx="2514">
                  <c:v>21667.311846191878</c:v>
                </c:pt>
                <c:pt idx="2515">
                  <c:v>20824.147973093484</c:v>
                </c:pt>
                <c:pt idx="2516">
                  <c:v>19575.342432513349</c:v>
                </c:pt>
                <c:pt idx="2517">
                  <c:v>15757.313913360596</c:v>
                </c:pt>
                <c:pt idx="2518">
                  <c:v>13315.374460545228</c:v>
                </c:pt>
                <c:pt idx="2519">
                  <c:v>12901.738795851519</c:v>
                </c:pt>
                <c:pt idx="2520">
                  <c:v>11104.091655643178</c:v>
                </c:pt>
                <c:pt idx="2521">
                  <c:v>9942.790556186379</c:v>
                </c:pt>
                <c:pt idx="2522">
                  <c:v>10658.647040849273</c:v>
                </c:pt>
                <c:pt idx="2523">
                  <c:v>10626.838090749083</c:v>
                </c:pt>
                <c:pt idx="2524">
                  <c:v>11788.163052884129</c:v>
                </c:pt>
                <c:pt idx="2525">
                  <c:v>19090.142595763769</c:v>
                </c:pt>
                <c:pt idx="2526">
                  <c:v>22669.568195147724</c:v>
                </c:pt>
                <c:pt idx="2527">
                  <c:v>23584.27237762374</c:v>
                </c:pt>
                <c:pt idx="2528">
                  <c:v>20871.897192261138</c:v>
                </c:pt>
                <c:pt idx="2529">
                  <c:v>20943.48522699525</c:v>
                </c:pt>
                <c:pt idx="2530">
                  <c:v>21166.195603053082</c:v>
                </c:pt>
                <c:pt idx="2531">
                  <c:v>19002.638154640437</c:v>
                </c:pt>
                <c:pt idx="2532">
                  <c:v>18223.163769777162</c:v>
                </c:pt>
                <c:pt idx="2533">
                  <c:v>18891.271035272403</c:v>
                </c:pt>
                <c:pt idx="2534">
                  <c:v>17753.832614060306</c:v>
                </c:pt>
                <c:pt idx="2535">
                  <c:v>20243.497423365083</c:v>
                </c:pt>
                <c:pt idx="2536">
                  <c:v>19002.638154640437</c:v>
                </c:pt>
                <c:pt idx="2537">
                  <c:v>23441.096308155516</c:v>
                </c:pt>
                <c:pt idx="2538">
                  <c:v>23114.98894726338</c:v>
                </c:pt>
                <c:pt idx="2539">
                  <c:v>22844.529352037895</c:v>
                </c:pt>
                <c:pt idx="2540">
                  <c:v>20235.551151509597</c:v>
                </c:pt>
                <c:pt idx="2541">
                  <c:v>16727.737449538003</c:v>
                </c:pt>
                <c:pt idx="2542">
                  <c:v>14206.263690133037</c:v>
                </c:pt>
                <c:pt idx="2543">
                  <c:v>13148.335712832297</c:v>
                </c:pt>
                <c:pt idx="2544">
                  <c:v>12265.416617778224</c:v>
                </c:pt>
                <c:pt idx="2545">
                  <c:v>11971.118206986277</c:v>
                </c:pt>
                <c:pt idx="2546">
                  <c:v>11374.527388190416</c:v>
                </c:pt>
                <c:pt idx="2547">
                  <c:v>15303.946889389454</c:v>
                </c:pt>
                <c:pt idx="2548">
                  <c:v>17220.907420821313</c:v>
                </c:pt>
                <c:pt idx="2549">
                  <c:v>28619.297487256437</c:v>
                </c:pt>
                <c:pt idx="2550">
                  <c:v>31785.087421946679</c:v>
                </c:pt>
                <c:pt idx="2551">
                  <c:v>25087.644969718389</c:v>
                </c:pt>
                <c:pt idx="2552">
                  <c:v>20362.810814588607</c:v>
                </c:pt>
                <c:pt idx="2553">
                  <c:v>18986.745610929465</c:v>
                </c:pt>
                <c:pt idx="2554">
                  <c:v>15208.496176410632</c:v>
                </c:pt>
                <c:pt idx="2555">
                  <c:v>14222.156233844011</c:v>
                </c:pt>
                <c:pt idx="2556">
                  <c:v>16043.689914975299</c:v>
                </c:pt>
                <c:pt idx="2557">
                  <c:v>16250.460021965668</c:v>
                </c:pt>
                <c:pt idx="2558">
                  <c:v>13474.466936402678</c:v>
                </c:pt>
                <c:pt idx="2559">
                  <c:v>13530.138564747571</c:v>
                </c:pt>
                <c:pt idx="2560">
                  <c:v>13832.407110073245</c:v>
                </c:pt>
                <c:pt idx="2561">
                  <c:v>13522.168430213838</c:v>
                </c:pt>
                <c:pt idx="2562">
                  <c:v>18493.575639646151</c:v>
                </c:pt>
                <c:pt idx="2563">
                  <c:v>20848.034514016432</c:v>
                </c:pt>
                <c:pt idx="2564">
                  <c:v>22772.965179982028</c:v>
                </c:pt>
                <c:pt idx="2565">
                  <c:v>15900.489982828827</c:v>
                </c:pt>
                <c:pt idx="2566">
                  <c:v>13243.76256313287</c:v>
                </c:pt>
                <c:pt idx="2567">
                  <c:v>11454.085557458262</c:v>
                </c:pt>
                <c:pt idx="2568">
                  <c:v>10070.050219265389</c:v>
                </c:pt>
                <c:pt idx="2569">
                  <c:v>9807.5607585736379</c:v>
                </c:pt>
                <c:pt idx="2570">
                  <c:v>10268.897917078513</c:v>
                </c:pt>
                <c:pt idx="2571">
                  <c:v>12058.598785431366</c:v>
                </c:pt>
                <c:pt idx="2572">
                  <c:v>15661.863200381777</c:v>
                </c:pt>
                <c:pt idx="2573">
                  <c:v>23178.63071014201</c:v>
                </c:pt>
                <c:pt idx="2574">
                  <c:v>29836.294077736376</c:v>
                </c:pt>
                <c:pt idx="2575">
                  <c:v>22971.812877795153</c:v>
                </c:pt>
                <c:pt idx="2576">
                  <c:v>18223.116044420669</c:v>
                </c:pt>
                <c:pt idx="2577">
                  <c:v>17475.426746979338</c:v>
                </c:pt>
                <c:pt idx="2578">
                  <c:v>13919.887688518334</c:v>
                </c:pt>
                <c:pt idx="2579">
                  <c:v>13204.007341177194</c:v>
                </c:pt>
                <c:pt idx="2580">
                  <c:v>15709.588556871187</c:v>
                </c:pt>
                <c:pt idx="2581">
                  <c:v>14285.797996722637</c:v>
                </c:pt>
                <c:pt idx="2582">
                  <c:v>15168.717091776711</c:v>
                </c:pt>
                <c:pt idx="2583">
                  <c:v>13657.398227826581</c:v>
                </c:pt>
                <c:pt idx="2584">
                  <c:v>13251.756560344847</c:v>
                </c:pt>
                <c:pt idx="2585">
                  <c:v>16131.146630742141</c:v>
                </c:pt>
                <c:pt idx="2586">
                  <c:v>18302.674213688515</c:v>
                </c:pt>
                <c:pt idx="2587">
                  <c:v>18445.826420478497</c:v>
                </c:pt>
                <c:pt idx="2588">
                  <c:v>18445.826420478497</c:v>
                </c:pt>
                <c:pt idx="2589">
                  <c:v>13832.407110073245</c:v>
                </c:pt>
                <c:pt idx="2590">
                  <c:v>11700.658611760795</c:v>
                </c:pt>
                <c:pt idx="2591">
                  <c:v>10801.846972995749</c:v>
                </c:pt>
                <c:pt idx="2592">
                  <c:v>8781.4417313730901</c:v>
                </c:pt>
                <c:pt idx="2593">
                  <c:v>8940.5342072305339</c:v>
                </c:pt>
                <c:pt idx="2594">
                  <c:v>8948.5043417642682</c:v>
                </c:pt>
                <c:pt idx="2595">
                  <c:v>9043.9550547430863</c:v>
                </c:pt>
                <c:pt idx="2596">
                  <c:v>11104.091655643178</c:v>
                </c:pt>
                <c:pt idx="2597">
                  <c:v>16942.4776910621</c:v>
                </c:pt>
                <c:pt idx="2598">
                  <c:v>23107.042675407891</c:v>
                </c:pt>
                <c:pt idx="2599">
                  <c:v>18628.805437258896</c:v>
                </c:pt>
                <c:pt idx="2600">
                  <c:v>19726.464773837066</c:v>
                </c:pt>
                <c:pt idx="2601">
                  <c:v>13943.774229441286</c:v>
                </c:pt>
                <c:pt idx="2602">
                  <c:v>14882.364952840257</c:v>
                </c:pt>
                <c:pt idx="2603">
                  <c:v>13633.53554958188</c:v>
                </c:pt>
                <c:pt idx="2604">
                  <c:v>16361.874866690192</c:v>
                </c:pt>
                <c:pt idx="2605">
                  <c:v>16536.836023580367</c:v>
                </c:pt>
                <c:pt idx="2606">
                  <c:v>12233.583804999787</c:v>
                </c:pt>
                <c:pt idx="2607">
                  <c:v>11454.085557458262</c:v>
                </c:pt>
                <c:pt idx="2608">
                  <c:v>11692.712339905309</c:v>
                </c:pt>
                <c:pt idx="2609">
                  <c:v>13426.71771723502</c:v>
                </c:pt>
                <c:pt idx="2610">
                  <c:v>17865.199733428341</c:v>
                </c:pt>
                <c:pt idx="2611">
                  <c:v>17228.877555355051</c:v>
                </c:pt>
                <c:pt idx="2612">
                  <c:v>17777.671429626767</c:v>
                </c:pt>
                <c:pt idx="2613">
                  <c:v>14532.371051025171</c:v>
                </c:pt>
                <c:pt idx="2614">
                  <c:v>13148.359575510542</c:v>
                </c:pt>
                <c:pt idx="2615">
                  <c:v>11183.625962232778</c:v>
                </c:pt>
                <c:pt idx="2616">
                  <c:v>9918.9040152634279</c:v>
                </c:pt>
                <c:pt idx="2617">
                  <c:v>9234.8326180224776</c:v>
                </c:pt>
                <c:pt idx="2618">
                  <c:v>10101.859169365578</c:v>
                </c:pt>
                <c:pt idx="2619">
                  <c:v>10237.088966978321</c:v>
                </c:pt>
                <c:pt idx="2620">
                  <c:v>11422.27660735807</c:v>
                </c:pt>
                <c:pt idx="2621">
                  <c:v>16974.310503840534</c:v>
                </c:pt>
                <c:pt idx="2622">
                  <c:v>22605.902569590849</c:v>
                </c:pt>
                <c:pt idx="2623">
                  <c:v>18286.757807299295</c:v>
                </c:pt>
                <c:pt idx="2624">
                  <c:v>15065.320106942409</c:v>
                </c:pt>
                <c:pt idx="2625">
                  <c:v>12726.777638961345</c:v>
                </c:pt>
                <c:pt idx="2626">
                  <c:v>11621.124305171195</c:v>
                </c:pt>
                <c:pt idx="2627">
                  <c:v>12718.807504427612</c:v>
                </c:pt>
                <c:pt idx="2628">
                  <c:v>15295.952892177476</c:v>
                </c:pt>
                <c:pt idx="2629">
                  <c:v>13633.53554958188</c:v>
                </c:pt>
                <c:pt idx="2630">
                  <c:v>12257.44648324449</c:v>
                </c:pt>
                <c:pt idx="2631">
                  <c:v>11613.154170637463</c:v>
                </c:pt>
                <c:pt idx="2632">
                  <c:v>11971.118206986277</c:v>
                </c:pt>
                <c:pt idx="2633">
                  <c:v>13665.368362360314</c:v>
                </c:pt>
                <c:pt idx="2634">
                  <c:v>17817.450514260687</c:v>
                </c:pt>
                <c:pt idx="2635">
                  <c:v>17912.92508991775</c:v>
                </c:pt>
                <c:pt idx="2636">
                  <c:v>16385.71368225665</c:v>
                </c:pt>
                <c:pt idx="2637">
                  <c:v>13633.53554958188</c:v>
                </c:pt>
                <c:pt idx="2638">
                  <c:v>10340.509814490873</c:v>
                </c:pt>
                <c:pt idx="2639">
                  <c:v>9059.871461132303</c:v>
                </c:pt>
                <c:pt idx="2640">
                  <c:v>8503.059726970363</c:v>
                </c:pt>
                <c:pt idx="2641">
                  <c:v>7612.1943600608029</c:v>
                </c:pt>
                <c:pt idx="2642">
                  <c:v>8837.1610850744746</c:v>
                </c:pt>
                <c:pt idx="2643">
                  <c:v>7413.346662247679</c:v>
                </c:pt>
                <c:pt idx="2644">
                  <c:v>10085.942762976361</c:v>
                </c:pt>
                <c:pt idx="2645">
                  <c:v>16234.543615576446</c:v>
                </c:pt>
                <c:pt idx="2646">
                  <c:v>22399.084737243997</c:v>
                </c:pt>
                <c:pt idx="2647">
                  <c:v>17554.984916247184</c:v>
                </c:pt>
                <c:pt idx="2648">
                  <c:v>13649.451955971093</c:v>
                </c:pt>
                <c:pt idx="2649">
                  <c:v>12615.410519593304</c:v>
                </c:pt>
                <c:pt idx="2650">
                  <c:v>13196.061069321706</c:v>
                </c:pt>
                <c:pt idx="2651">
                  <c:v>12909.708930385248</c:v>
                </c:pt>
                <c:pt idx="2652">
                  <c:v>15113.021600753569</c:v>
                </c:pt>
                <c:pt idx="2653">
                  <c:v>13466.520664547188</c:v>
                </c:pt>
                <c:pt idx="2654">
                  <c:v>13434.687851768753</c:v>
                </c:pt>
                <c:pt idx="2655">
                  <c:v>12185.858448510377</c:v>
                </c:pt>
                <c:pt idx="2656">
                  <c:v>13888.078738418142</c:v>
                </c:pt>
                <c:pt idx="2657">
                  <c:v>14723.272476982811</c:v>
                </c:pt>
                <c:pt idx="2658">
                  <c:v>17037.976129397415</c:v>
                </c:pt>
                <c:pt idx="2659">
                  <c:v>17562.93118810267</c:v>
                </c:pt>
                <c:pt idx="2660">
                  <c:v>15327.78570495591</c:v>
                </c:pt>
                <c:pt idx="2661">
                  <c:v>13307.428188689742</c:v>
                </c:pt>
                <c:pt idx="2662">
                  <c:v>11644.963120737655</c:v>
                </c:pt>
                <c:pt idx="2663">
                  <c:v>11199.542368621998</c:v>
                </c:pt>
                <c:pt idx="2664">
                  <c:v>9274.6355653346473</c:v>
                </c:pt>
                <c:pt idx="2665">
                  <c:v>8932.5879353750479</c:v>
                </c:pt>
                <c:pt idx="2666">
                  <c:v>9998.462184531274</c:v>
                </c:pt>
                <c:pt idx="2667">
                  <c:v>10221.172560589104</c:v>
                </c:pt>
                <c:pt idx="2668">
                  <c:v>9934.8204216526465</c:v>
                </c:pt>
                <c:pt idx="2669">
                  <c:v>13896.001147595382</c:v>
                </c:pt>
                <c:pt idx="2670">
                  <c:v>19273.073887187675</c:v>
                </c:pt>
                <c:pt idx="2671">
                  <c:v>17928.817633628725</c:v>
                </c:pt>
                <c:pt idx="2672">
                  <c:v>16958.417960129562</c:v>
                </c:pt>
                <c:pt idx="2673">
                  <c:v>13124.473034587592</c:v>
                </c:pt>
                <c:pt idx="2674">
                  <c:v>11541.589998581594</c:v>
                </c:pt>
                <c:pt idx="2675">
                  <c:v>13752.872803483648</c:v>
                </c:pt>
                <c:pt idx="2676">
                  <c:v>13943.750366763039</c:v>
                </c:pt>
                <c:pt idx="2677">
                  <c:v>14850.532140061818</c:v>
                </c:pt>
                <c:pt idx="2678">
                  <c:v>14253.965183944199</c:v>
                </c:pt>
                <c:pt idx="2679">
                  <c:v>12702.891098038393</c:v>
                </c:pt>
                <c:pt idx="2680">
                  <c:v>12082.485326354317</c:v>
                </c:pt>
                <c:pt idx="2681">
                  <c:v>12997.189508830337</c:v>
                </c:pt>
                <c:pt idx="2682">
                  <c:v>12909.708930385248</c:v>
                </c:pt>
                <c:pt idx="2683">
                  <c:v>14444.866609901837</c:v>
                </c:pt>
                <c:pt idx="2684">
                  <c:v>11175.703553055537</c:v>
                </c:pt>
                <c:pt idx="2685">
                  <c:v>11112.061790176909</c:v>
                </c:pt>
                <c:pt idx="2686">
                  <c:v>9306.4445154348377</c:v>
                </c:pt>
                <c:pt idx="2687">
                  <c:v>10268.897917078513</c:v>
                </c:pt>
                <c:pt idx="2688">
                  <c:v>8479.1970487256585</c:v>
                </c:pt>
                <c:pt idx="2689">
                  <c:v>7445.1794750261161</c:v>
                </c:pt>
                <c:pt idx="2690">
                  <c:v>9051.9013265985723</c:v>
                </c:pt>
                <c:pt idx="2691">
                  <c:v>10364.372492735578</c:v>
                </c:pt>
                <c:pt idx="2692">
                  <c:v>10706.396260016929</c:v>
                </c:pt>
                <c:pt idx="2693">
                  <c:v>12337.004652512334</c:v>
                </c:pt>
                <c:pt idx="2694">
                  <c:v>16051.636186830783</c:v>
                </c:pt>
                <c:pt idx="2695">
                  <c:v>16584.561380069776</c:v>
                </c:pt>
                <c:pt idx="2696">
                  <c:v>17865.175870750096</c:v>
                </c:pt>
                <c:pt idx="2697">
                  <c:v>15749.343778826864</c:v>
                </c:pt>
                <c:pt idx="2698">
                  <c:v>14078.980164375778</c:v>
                </c:pt>
                <c:pt idx="2699">
                  <c:v>13522.168430213838</c:v>
                </c:pt>
                <c:pt idx="2700">
                  <c:v>13148.335712832297</c:v>
                </c:pt>
                <c:pt idx="2701">
                  <c:v>12313.14197426763</c:v>
                </c:pt>
                <c:pt idx="2702">
                  <c:v>10746.175344650854</c:v>
                </c:pt>
                <c:pt idx="2703">
                  <c:v>11684.78993072807</c:v>
                </c:pt>
                <c:pt idx="2704">
                  <c:v>10571.190325082433</c:v>
                </c:pt>
                <c:pt idx="2705">
                  <c:v>11406.360200968853</c:v>
                </c:pt>
                <c:pt idx="2706">
                  <c:v>12822.228351940163</c:v>
                </c:pt>
                <c:pt idx="2707">
                  <c:v>14635.768035859477</c:v>
                </c:pt>
                <c:pt idx="2708">
                  <c:v>13005.15964336407</c:v>
                </c:pt>
                <c:pt idx="2709">
                  <c:v>10316.647136246169</c:v>
                </c:pt>
                <c:pt idx="2710">
                  <c:v>9576.9041106603217</c:v>
                </c:pt>
                <c:pt idx="2711">
                  <c:v>8924.6416635195619</c:v>
                </c:pt>
                <c:pt idx="2712">
                  <c:v>8320.1045728682129</c:v>
                </c:pt>
                <c:pt idx="2713">
                  <c:v>7731.5077512843272</c:v>
                </c:pt>
                <c:pt idx="2714">
                  <c:v>7787.2032423074688</c:v>
                </c:pt>
                <c:pt idx="2715">
                  <c:v>8765.5730503403611</c:v>
                </c:pt>
                <c:pt idx="2716">
                  <c:v>10571.142599725943</c:v>
                </c:pt>
                <c:pt idx="2717">
                  <c:v>13538.084836603059</c:v>
                </c:pt>
                <c:pt idx="2718">
                  <c:v>19670.793145492167</c:v>
                </c:pt>
                <c:pt idx="2719">
                  <c:v>14150.592061788138</c:v>
                </c:pt>
                <c:pt idx="2720">
                  <c:v>10252.981510689293</c:v>
                </c:pt>
                <c:pt idx="2721">
                  <c:v>10945.023042463978</c:v>
                </c:pt>
                <c:pt idx="2722">
                  <c:v>9775.7279457952009</c:v>
                </c:pt>
                <c:pt idx="2723">
                  <c:v>12066.568919965099</c:v>
                </c:pt>
                <c:pt idx="2724">
                  <c:v>13347.183410645421</c:v>
                </c:pt>
                <c:pt idx="2725">
                  <c:v>12917.655202240736</c:v>
                </c:pt>
                <c:pt idx="2726">
                  <c:v>11040.449892764551</c:v>
                </c:pt>
                <c:pt idx="2727">
                  <c:v>10030.271134631466</c:v>
                </c:pt>
                <c:pt idx="2728">
                  <c:v>10865.464873196132</c:v>
                </c:pt>
                <c:pt idx="2729">
                  <c:v>12814.234354728185</c:v>
                </c:pt>
                <c:pt idx="2730">
                  <c:v>15327.809567634155</c:v>
                </c:pt>
                <c:pt idx="2731">
                  <c:v>15932.298932929016</c:v>
                </c:pt>
                <c:pt idx="2732">
                  <c:v>14786.938102539683</c:v>
                </c:pt>
                <c:pt idx="2733">
                  <c:v>12838.120895651135</c:v>
                </c:pt>
                <c:pt idx="2734">
                  <c:v>10300.73072985695</c:v>
                </c:pt>
                <c:pt idx="2735">
                  <c:v>9465.5369912922833</c:v>
                </c:pt>
                <c:pt idx="2736">
                  <c:v>8717.8476938509521</c:v>
                </c:pt>
                <c:pt idx="2737">
                  <c:v>8733.7402375619258</c:v>
                </c:pt>
                <c:pt idx="2738">
                  <c:v>8057.6151121764615</c:v>
                </c:pt>
                <c:pt idx="2739">
                  <c:v>9338.2534655350282</c:v>
                </c:pt>
                <c:pt idx="2740">
                  <c:v>10117.799438433045</c:v>
                </c:pt>
                <c:pt idx="2741">
                  <c:v>13792.628025439324</c:v>
                </c:pt>
                <c:pt idx="2742">
                  <c:v>18923.103848050836</c:v>
                </c:pt>
                <c:pt idx="2743">
                  <c:v>16282.292834744101</c:v>
                </c:pt>
                <c:pt idx="2744">
                  <c:v>12726.7537762831</c:v>
                </c:pt>
                <c:pt idx="2745">
                  <c:v>10141.638253999503</c:v>
                </c:pt>
                <c:pt idx="2746">
                  <c:v>10523.464968593024</c:v>
                </c:pt>
                <c:pt idx="2747">
                  <c:v>11867.69735947373</c:v>
                </c:pt>
                <c:pt idx="2748">
                  <c:v>12830.174623795649</c:v>
                </c:pt>
                <c:pt idx="2749">
                  <c:v>11024.533486375332</c:v>
                </c:pt>
                <c:pt idx="2750">
                  <c:v>11597.261626926491</c:v>
                </c:pt>
                <c:pt idx="2751">
                  <c:v>10921.160364219271</c:v>
                </c:pt>
                <c:pt idx="2752">
                  <c:v>10921.136501541027</c:v>
                </c:pt>
                <c:pt idx="2753">
                  <c:v>11080.228977398474</c:v>
                </c:pt>
                <c:pt idx="2754">
                  <c:v>14556.233729269876</c:v>
                </c:pt>
                <c:pt idx="2755">
                  <c:v>14102.842842620485</c:v>
                </c:pt>
                <c:pt idx="2756">
                  <c:v>13840.353381928733</c:v>
                </c:pt>
                <c:pt idx="2757">
                  <c:v>13442.657986302484</c:v>
                </c:pt>
                <c:pt idx="2758">
                  <c:v>10427.990392935959</c:v>
                </c:pt>
                <c:pt idx="2759">
                  <c:v>9990.4920499975433</c:v>
                </c:pt>
                <c:pt idx="2760">
                  <c:v>8320.1284355464577</c:v>
                </c:pt>
                <c:pt idx="2761">
                  <c:v>8089.4240622766529</c:v>
                </c:pt>
                <c:pt idx="2762">
                  <c:v>8956.4744762979972</c:v>
                </c:pt>
                <c:pt idx="2763">
                  <c:v>9791.6443521844176</c:v>
                </c:pt>
                <c:pt idx="2764">
                  <c:v>9584.826519837563</c:v>
                </c:pt>
                <c:pt idx="2765">
                  <c:v>11700.682474439041</c:v>
                </c:pt>
                <c:pt idx="2766">
                  <c:v>15645.970656670806</c:v>
                </c:pt>
                <c:pt idx="2767">
                  <c:v>18151.551872364802</c:v>
                </c:pt>
                <c:pt idx="2768">
                  <c:v>16990.250772908003</c:v>
                </c:pt>
                <c:pt idx="2769">
                  <c:v>14452.83674443557</c:v>
                </c:pt>
                <c:pt idx="2770">
                  <c:v>13267.649104055821</c:v>
                </c:pt>
                <c:pt idx="2771">
                  <c:v>11867.69735947373</c:v>
                </c:pt>
                <c:pt idx="2772">
                  <c:v>11191.596096766509</c:v>
                </c:pt>
                <c:pt idx="2773">
                  <c:v>10038.217406486952</c:v>
                </c:pt>
                <c:pt idx="2774">
                  <c:v>9521.2086196371783</c:v>
                </c:pt>
                <c:pt idx="2775">
                  <c:v>10006.40845638676</c:v>
                </c:pt>
                <c:pt idx="2776">
                  <c:v>11827.918274839805</c:v>
                </c:pt>
                <c:pt idx="2777">
                  <c:v>10610.945547038111</c:v>
                </c:pt>
                <c:pt idx="2778">
                  <c:v>12241.530076855272</c:v>
                </c:pt>
                <c:pt idx="2779">
                  <c:v>13784.657890905593</c:v>
                </c:pt>
                <c:pt idx="2780">
                  <c:v>12607.440385059575</c:v>
                </c:pt>
                <c:pt idx="2781">
                  <c:v>9234.8564807007242</c:v>
                </c:pt>
                <c:pt idx="2782">
                  <c:v>8765.5730503403611</c:v>
                </c:pt>
                <c:pt idx="2783">
                  <c:v>7007.6811320876986</c:v>
                </c:pt>
                <c:pt idx="2784">
                  <c:v>6474.7082134922193</c:v>
                </c:pt>
                <c:pt idx="2785">
                  <c:v>7246.2840518565008</c:v>
                </c:pt>
                <c:pt idx="2786">
                  <c:v>7993.9972119760787</c:v>
                </c:pt>
                <c:pt idx="2787">
                  <c:v>7628.1107664500223</c:v>
                </c:pt>
                <c:pt idx="2788">
                  <c:v>9505.2683505697169</c:v>
                </c:pt>
                <c:pt idx="2789">
                  <c:v>13339.213276111688</c:v>
                </c:pt>
                <c:pt idx="2790">
                  <c:v>17260.662642776995</c:v>
                </c:pt>
                <c:pt idx="2791">
                  <c:v>15057.349972408671</c:v>
                </c:pt>
                <c:pt idx="2792">
                  <c:v>12177.936039333135</c:v>
                </c:pt>
                <c:pt idx="2793">
                  <c:v>11143.8707402771</c:v>
                </c:pt>
                <c:pt idx="2794">
                  <c:v>10340.485951812627</c:v>
                </c:pt>
                <c:pt idx="2795">
                  <c:v>12591.547841348603</c:v>
                </c:pt>
                <c:pt idx="2796">
                  <c:v>13649.475818649338</c:v>
                </c:pt>
                <c:pt idx="2797">
                  <c:v>12448.371771880376</c:v>
                </c:pt>
                <c:pt idx="2798">
                  <c:v>11302.963216134547</c:v>
                </c:pt>
                <c:pt idx="2799">
                  <c:v>10340.509814490873</c:v>
                </c:pt>
                <c:pt idx="2800">
                  <c:v>9807.5607585736379</c:v>
                </c:pt>
                <c:pt idx="2801">
                  <c:v>13124.449171909348</c:v>
                </c:pt>
                <c:pt idx="2802">
                  <c:v>14826.669461817113</c:v>
                </c:pt>
                <c:pt idx="2803">
                  <c:v>15120.991735287302</c:v>
                </c:pt>
                <c:pt idx="2804">
                  <c:v>13760.819075339134</c:v>
                </c:pt>
                <c:pt idx="2805">
                  <c:v>10897.273823296324</c:v>
                </c:pt>
                <c:pt idx="2806">
                  <c:v>9028.0625110321143</c:v>
                </c:pt>
                <c:pt idx="2807">
                  <c:v>7341.7347648353189</c:v>
                </c:pt>
                <c:pt idx="2808">
                  <c:v>6530.4275671936039</c:v>
                </c:pt>
                <c:pt idx="2809">
                  <c:v>6554.2663827600654</c:v>
                </c:pt>
                <c:pt idx="2810">
                  <c:v>7294.0094083459098</c:v>
                </c:pt>
                <c:pt idx="2811">
                  <c:v>9131.4356331881736</c:v>
                </c:pt>
                <c:pt idx="2812">
                  <c:v>8980.3371545427035</c:v>
                </c:pt>
                <c:pt idx="2813">
                  <c:v>13450.604258157973</c:v>
                </c:pt>
                <c:pt idx="2814">
                  <c:v>17642.465494692267</c:v>
                </c:pt>
                <c:pt idx="2815">
                  <c:v>16918.638875495642</c:v>
                </c:pt>
                <c:pt idx="2816">
                  <c:v>12933.571608629953</c:v>
                </c:pt>
                <c:pt idx="2817">
                  <c:v>11629.070577026681</c:v>
                </c:pt>
                <c:pt idx="2818">
                  <c:v>10396.157580157524</c:v>
                </c:pt>
                <c:pt idx="2819">
                  <c:v>10626.861953427328</c:v>
                </c:pt>
                <c:pt idx="2820">
                  <c:v>11430.222879213559</c:v>
                </c:pt>
                <c:pt idx="2821">
                  <c:v>10300.73072985695</c:v>
                </c:pt>
                <c:pt idx="2822">
                  <c:v>10268.897917078513</c:v>
                </c:pt>
                <c:pt idx="2823">
                  <c:v>10706.396260016929</c:v>
                </c:pt>
                <c:pt idx="2824">
                  <c:v>11756.330240105692</c:v>
                </c:pt>
                <c:pt idx="2825">
                  <c:v>12750.640317206049</c:v>
                </c:pt>
                <c:pt idx="2826">
                  <c:v>14707.379933271835</c:v>
                </c:pt>
                <c:pt idx="2827">
                  <c:v>15502.794587202578</c:v>
                </c:pt>
                <c:pt idx="2828">
                  <c:v>13888.078738418142</c:v>
                </c:pt>
                <c:pt idx="2829">
                  <c:v>11716.575018150013</c:v>
                </c:pt>
                <c:pt idx="2830">
                  <c:v>10738.205210117119</c:v>
                </c:pt>
                <c:pt idx="2831">
                  <c:v>8662.1283401495675</c:v>
                </c:pt>
                <c:pt idx="2832">
                  <c:v>8558.7552179935046</c:v>
                </c:pt>
                <c:pt idx="2833">
                  <c:v>9171.2385805003414</c:v>
                </c:pt>
                <c:pt idx="2834">
                  <c:v>8566.7014898489924</c:v>
                </c:pt>
                <c:pt idx="2835">
                  <c:v>10260.951645223027</c:v>
                </c:pt>
                <c:pt idx="2836">
                  <c:v>10093.912897510094</c:v>
                </c:pt>
                <c:pt idx="2837">
                  <c:v>11724.521290005499</c:v>
                </c:pt>
                <c:pt idx="2838">
                  <c:v>17666.328172936974</c:v>
                </c:pt>
                <c:pt idx="2839">
                  <c:v>16186.842121765283</c:v>
                </c:pt>
                <c:pt idx="2840">
                  <c:v>14253.965183944199</c:v>
                </c:pt>
                <c:pt idx="2841">
                  <c:v>11573.398948681786</c:v>
                </c:pt>
                <c:pt idx="2842">
                  <c:v>10992.748398953387</c:v>
                </c:pt>
                <c:pt idx="2843">
                  <c:v>11287.046809745327</c:v>
                </c:pt>
                <c:pt idx="2844">
                  <c:v>13466.496801868943</c:v>
                </c:pt>
                <c:pt idx="2845">
                  <c:v>13490.359480113648</c:v>
                </c:pt>
                <c:pt idx="2846">
                  <c:v>12694.944826182907</c:v>
                </c:pt>
                <c:pt idx="2847">
                  <c:v>11780.192918350396</c:v>
                </c:pt>
                <c:pt idx="2848">
                  <c:v>12257.44648324449</c:v>
                </c:pt>
                <c:pt idx="2849">
                  <c:v>12456.294181057616</c:v>
                </c:pt>
                <c:pt idx="2850">
                  <c:v>12655.189604227229</c:v>
                </c:pt>
                <c:pt idx="2851">
                  <c:v>12098.377870065287</c:v>
                </c:pt>
                <c:pt idx="2852">
                  <c:v>11231.375181400434</c:v>
                </c:pt>
                <c:pt idx="2853">
                  <c:v>9688.2235046718688</c:v>
                </c:pt>
                <c:pt idx="2854">
                  <c:v>9004.199832787408</c:v>
                </c:pt>
                <c:pt idx="2855">
                  <c:v>9091.6804112324953</c:v>
                </c:pt>
                <c:pt idx="2856">
                  <c:v>7842.8510079741181</c:v>
                </c:pt>
                <c:pt idx="2857">
                  <c:v>8415.5791485252776</c:v>
                </c:pt>
                <c:pt idx="2858">
                  <c:v>8972.3431573307262</c:v>
                </c:pt>
                <c:pt idx="2859">
                  <c:v>9338.277328213273</c:v>
                </c:pt>
                <c:pt idx="2860">
                  <c:v>9751.8652675504945</c:v>
                </c:pt>
                <c:pt idx="2861">
                  <c:v>11080.228977398474</c:v>
                </c:pt>
                <c:pt idx="2862">
                  <c:v>12185.882311188621</c:v>
                </c:pt>
                <c:pt idx="2863">
                  <c:v>13299.481916834258</c:v>
                </c:pt>
                <c:pt idx="2864">
                  <c:v>14691.43966420437</c:v>
                </c:pt>
                <c:pt idx="2865">
                  <c:v>13036.968593464258</c:v>
                </c:pt>
                <c:pt idx="2866">
                  <c:v>12352.921058901555</c:v>
                </c:pt>
                <c:pt idx="2867">
                  <c:v>12273.362889633709</c:v>
                </c:pt>
                <c:pt idx="2868">
                  <c:v>11446.115422924531</c:v>
                </c:pt>
                <c:pt idx="2869">
                  <c:v>11016.587214519845</c:v>
                </c:pt>
                <c:pt idx="2870">
                  <c:v>11700.658611760795</c:v>
                </c:pt>
                <c:pt idx="2871">
                  <c:v>11501.810913947671</c:v>
                </c:pt>
                <c:pt idx="2872">
                  <c:v>11263.184131500624</c:v>
                </c:pt>
                <c:pt idx="2873">
                  <c:v>10078.02035379912</c:v>
                </c:pt>
                <c:pt idx="2874">
                  <c:v>12130.210682843724</c:v>
                </c:pt>
                <c:pt idx="2875">
                  <c:v>11867.721222151975</c:v>
                </c:pt>
                <c:pt idx="2876">
                  <c:v>10952.969314319464</c:v>
                </c:pt>
                <c:pt idx="2877">
                  <c:v>10300.73072985695</c:v>
                </c:pt>
                <c:pt idx="2878">
                  <c:v>9497.3459413924757</c:v>
                </c:pt>
                <c:pt idx="2879">
                  <c:v>8797.3820004405534</c:v>
                </c:pt>
                <c:pt idx="2880">
                  <c:v>8598.5104399491829</c:v>
                </c:pt>
                <c:pt idx="2881">
                  <c:v>9099.6266830879831</c:v>
                </c:pt>
                <c:pt idx="2882">
                  <c:v>8503.0835896486078</c:v>
                </c:pt>
                <c:pt idx="2883">
                  <c:v>8550.7612207815291</c:v>
                </c:pt>
                <c:pt idx="2884">
                  <c:v>9489.3758068587431</c:v>
                </c:pt>
                <c:pt idx="2885">
                  <c:v>10968.861858030436</c:v>
                </c:pt>
                <c:pt idx="2886">
                  <c:v>15574.358759258446</c:v>
                </c:pt>
                <c:pt idx="2887">
                  <c:v>14611.905357614769</c:v>
                </c:pt>
                <c:pt idx="2888">
                  <c:v>12177.912176654891</c:v>
                </c:pt>
                <c:pt idx="2889">
                  <c:v>11684.742205371576</c:v>
                </c:pt>
                <c:pt idx="2890">
                  <c:v>11255.213996966893</c:v>
                </c:pt>
                <c:pt idx="2891">
                  <c:v>11835.888409373538</c:v>
                </c:pt>
                <c:pt idx="2892">
                  <c:v>13378.992360745611</c:v>
                </c:pt>
                <c:pt idx="2893">
                  <c:v>11939.285394207844</c:v>
                </c:pt>
                <c:pt idx="2894">
                  <c:v>10746.151481972609</c:v>
                </c:pt>
                <c:pt idx="2895">
                  <c:v>10547.303784159483</c:v>
                </c:pt>
                <c:pt idx="2896">
                  <c:v>11843.834681229024</c:v>
                </c:pt>
                <c:pt idx="2897">
                  <c:v>10531.411240448509</c:v>
                </c:pt>
                <c:pt idx="2898">
                  <c:v>12313.14197426763</c:v>
                </c:pt>
                <c:pt idx="2899">
                  <c:v>12854.01343936211</c:v>
                </c:pt>
                <c:pt idx="2900">
                  <c:v>13466.496801868943</c:v>
                </c:pt>
                <c:pt idx="2901">
                  <c:v>11509.757185803159</c:v>
                </c:pt>
                <c:pt idx="2902">
                  <c:v>9314.3907872903255</c:v>
                </c:pt>
                <c:pt idx="2903">
                  <c:v>8415.5791485252776</c:v>
                </c:pt>
                <c:pt idx="2904">
                  <c:v>7286.0869991686686</c:v>
                </c:pt>
                <c:pt idx="2905">
                  <c:v>8129.2031469105759</c:v>
                </c:pt>
                <c:pt idx="2906">
                  <c:v>7739.4540231398141</c:v>
                </c:pt>
                <c:pt idx="2907">
                  <c:v>8876.9163070301529</c:v>
                </c:pt>
                <c:pt idx="2908">
                  <c:v>8940.5580699087805</c:v>
                </c:pt>
                <c:pt idx="2909">
                  <c:v>11446.115422924531</c:v>
                </c:pt>
                <c:pt idx="2910">
                  <c:v>13235.840153955629</c:v>
                </c:pt>
                <c:pt idx="2911">
                  <c:v>16910.668740961908</c:v>
                </c:pt>
                <c:pt idx="2912">
                  <c:v>15168.717091776711</c:v>
                </c:pt>
                <c:pt idx="2913">
                  <c:v>13164.228256543269</c:v>
                </c:pt>
                <c:pt idx="2914">
                  <c:v>14142.621927254406</c:v>
                </c:pt>
                <c:pt idx="2915">
                  <c:v>11414.306472824339</c:v>
                </c:pt>
                <c:pt idx="2916">
                  <c:v>12305.171839733899</c:v>
                </c:pt>
                <c:pt idx="2917">
                  <c:v>10960.91558617495</c:v>
                </c:pt>
                <c:pt idx="2918">
                  <c:v>11024.557349053577</c:v>
                </c:pt>
                <c:pt idx="2919">
                  <c:v>10595.029140648892</c:v>
                </c:pt>
                <c:pt idx="2920">
                  <c:v>11088.17524925396</c:v>
                </c:pt>
                <c:pt idx="2921">
                  <c:v>11414.330335502584</c:v>
                </c:pt>
                <c:pt idx="2922">
                  <c:v>12575.631434959385</c:v>
                </c:pt>
                <c:pt idx="2923">
                  <c:v>12655.189604227229</c:v>
                </c:pt>
                <c:pt idx="2924">
                  <c:v>13410.849036202293</c:v>
                </c:pt>
                <c:pt idx="2925">
                  <c:v>11764.300374639424</c:v>
                </c:pt>
                <c:pt idx="2926">
                  <c:v>10650.700768993787</c:v>
                </c:pt>
                <c:pt idx="2927">
                  <c:v>9282.605699868378</c:v>
                </c:pt>
                <c:pt idx="2928">
                  <c:v>8479.2209114039033</c:v>
                </c:pt>
                <c:pt idx="2929">
                  <c:v>9592.7966543712937</c:v>
                </c:pt>
                <c:pt idx="2930">
                  <c:v>10396.181442835768</c:v>
                </c:pt>
                <c:pt idx="2931">
                  <c:v>9004.199832787408</c:v>
                </c:pt>
                <c:pt idx="2932">
                  <c:v>10268.897917078513</c:v>
                </c:pt>
                <c:pt idx="2933">
                  <c:v>12877.876117606815</c:v>
                </c:pt>
                <c:pt idx="2934">
                  <c:v>16926.585147351128</c:v>
                </c:pt>
                <c:pt idx="2935">
                  <c:v>14516.454644635951</c:v>
                </c:pt>
                <c:pt idx="2936">
                  <c:v>13339.237138789933</c:v>
                </c:pt>
                <c:pt idx="2937">
                  <c:v>11859.751087618242</c:v>
                </c:pt>
                <c:pt idx="2938">
                  <c:v>10945.023042463978</c:v>
                </c:pt>
                <c:pt idx="2939">
                  <c:v>11668.849661660604</c:v>
                </c:pt>
                <c:pt idx="2940">
                  <c:v>13060.831271708963</c:v>
                </c:pt>
                <c:pt idx="2941">
                  <c:v>12997.213371508582</c:v>
                </c:pt>
                <c:pt idx="2942">
                  <c:v>11637.016848882167</c:v>
                </c:pt>
                <c:pt idx="2943">
                  <c:v>11104.115518321423</c:v>
                </c:pt>
                <c:pt idx="2944">
                  <c:v>11517.703457658643</c:v>
                </c:pt>
                <c:pt idx="2945">
                  <c:v>11796.109324739615</c:v>
                </c:pt>
                <c:pt idx="2946">
                  <c:v>13339.237138789933</c:v>
                </c:pt>
                <c:pt idx="2947">
                  <c:v>14532.394913703416</c:v>
                </c:pt>
                <c:pt idx="2948">
                  <c:v>14007.392129641667</c:v>
                </c:pt>
                <c:pt idx="2949">
                  <c:v>11493.84077941394</c:v>
                </c:pt>
                <c:pt idx="2950">
                  <c:v>10252.981510689293</c:v>
                </c:pt>
                <c:pt idx="2951">
                  <c:v>7333.8123556580776</c:v>
                </c:pt>
                <c:pt idx="2952">
                  <c:v>8017.8360275425384</c:v>
                </c:pt>
                <c:pt idx="2953">
                  <c:v>8073.555381243923</c:v>
                </c:pt>
                <c:pt idx="2954">
                  <c:v>8248.5404008123442</c:v>
                </c:pt>
                <c:pt idx="2955">
                  <c:v>9028.0625110321143</c:v>
                </c:pt>
                <c:pt idx="2956">
                  <c:v>9481.4295350032589</c:v>
                </c:pt>
                <c:pt idx="2957">
                  <c:v>13084.717812631916</c:v>
                </c:pt>
                <c:pt idx="2958">
                  <c:v>17698.160985715411</c:v>
                </c:pt>
                <c:pt idx="2959">
                  <c:v>13617.643005870901</c:v>
                </c:pt>
                <c:pt idx="2960">
                  <c:v>12058.622648109611</c:v>
                </c:pt>
                <c:pt idx="2961">
                  <c:v>12830.150761117404</c:v>
                </c:pt>
                <c:pt idx="2962">
                  <c:v>11764.300374639424</c:v>
                </c:pt>
                <c:pt idx="2963">
                  <c:v>11732.515287217479</c:v>
                </c:pt>
                <c:pt idx="2964">
                  <c:v>14389.194981556944</c:v>
                </c:pt>
                <c:pt idx="2965">
                  <c:v>13355.12968250091</c:v>
                </c:pt>
                <c:pt idx="2966">
                  <c:v>12368.837465290771</c:v>
                </c:pt>
                <c:pt idx="2967">
                  <c:v>13267.649104055821</c:v>
                </c:pt>
                <c:pt idx="2968">
                  <c:v>12981.273102441117</c:v>
                </c:pt>
                <c:pt idx="2969">
                  <c:v>13546.031108458546</c:v>
                </c:pt>
                <c:pt idx="2970">
                  <c:v>15478.931908957873</c:v>
                </c:pt>
                <c:pt idx="2971">
                  <c:v>15693.696013160214</c:v>
                </c:pt>
                <c:pt idx="2972">
                  <c:v>15455.045368034924</c:v>
                </c:pt>
                <c:pt idx="2973">
                  <c:v>13705.12358431599</c:v>
                </c:pt>
                <c:pt idx="2974">
                  <c:v>10149.608388533234</c:v>
                </c:pt>
                <c:pt idx="2975">
                  <c:v>8558.7313553152599</c:v>
                </c:pt>
                <c:pt idx="2976">
                  <c:v>9210.9938024560179</c:v>
                </c:pt>
                <c:pt idx="2977">
                  <c:v>9123.5132240109324</c:v>
                </c:pt>
                <c:pt idx="2978">
                  <c:v>8892.8088507411248</c:v>
                </c:pt>
                <c:pt idx="2979">
                  <c:v>9393.9250938799269</c:v>
                </c:pt>
                <c:pt idx="2980">
                  <c:v>9950.736828041865</c:v>
                </c:pt>
                <c:pt idx="2981">
                  <c:v>13689.207177926774</c:v>
                </c:pt>
                <c:pt idx="2982">
                  <c:v>17220.907420821313</c:v>
                </c:pt>
                <c:pt idx="2983">
                  <c:v>17212.937286287583</c:v>
                </c:pt>
                <c:pt idx="2984">
                  <c:v>16258.430156499397</c:v>
                </c:pt>
                <c:pt idx="2985">
                  <c:v>13983.505588718715</c:v>
                </c:pt>
                <c:pt idx="2986">
                  <c:v>13569.917649381496</c:v>
                </c:pt>
                <c:pt idx="2987">
                  <c:v>15009.624615919265</c:v>
                </c:pt>
                <c:pt idx="2988">
                  <c:v>15884.573576439609</c:v>
                </c:pt>
                <c:pt idx="2989">
                  <c:v>14150.568199109894</c:v>
                </c:pt>
                <c:pt idx="2990">
                  <c:v>11971.118206986277</c:v>
                </c:pt>
                <c:pt idx="2991">
                  <c:v>13418.771445379536</c:v>
                </c:pt>
                <c:pt idx="2992">
                  <c:v>13776.711619050104</c:v>
                </c:pt>
                <c:pt idx="2993">
                  <c:v>13991.499585930695</c:v>
                </c:pt>
                <c:pt idx="2994">
                  <c:v>15844.818354483927</c:v>
                </c:pt>
                <c:pt idx="2995">
                  <c:v>15455.093093391413</c:v>
                </c:pt>
                <c:pt idx="2996">
                  <c:v>15924.352661073532</c:v>
                </c:pt>
                <c:pt idx="2997">
                  <c:v>13554.02510567052</c:v>
                </c:pt>
                <c:pt idx="2998">
                  <c:v>11438.19301374729</c:v>
                </c:pt>
                <c:pt idx="2999">
                  <c:v>9330.3071936795423</c:v>
                </c:pt>
                <c:pt idx="3000">
                  <c:v>9545.0712978818847</c:v>
                </c:pt>
                <c:pt idx="3001">
                  <c:v>8861.0237633191791</c:v>
                </c:pt>
                <c:pt idx="3002">
                  <c:v>9903.011471552456</c:v>
                </c:pt>
                <c:pt idx="3003">
                  <c:v>9139.4057677219043</c:v>
                </c:pt>
                <c:pt idx="3004">
                  <c:v>9529.154891492668</c:v>
                </c:pt>
                <c:pt idx="3005">
                  <c:v>12384.730009001747</c:v>
                </c:pt>
                <c:pt idx="3006">
                  <c:v>17340.220812044841</c:v>
                </c:pt>
                <c:pt idx="3007">
                  <c:v>17451.564068734631</c:v>
                </c:pt>
                <c:pt idx="3008">
                  <c:v>15661.863200381777</c:v>
                </c:pt>
                <c:pt idx="3009">
                  <c:v>13259.678969522087</c:v>
                </c:pt>
                <c:pt idx="3010">
                  <c:v>11994.980885230985</c:v>
                </c:pt>
                <c:pt idx="3011">
                  <c:v>12559.738891248408</c:v>
                </c:pt>
                <c:pt idx="3012">
                  <c:v>14484.669557214007</c:v>
                </c:pt>
                <c:pt idx="3013">
                  <c:v>13005.15964336407</c:v>
                </c:pt>
                <c:pt idx="3014">
                  <c:v>11939.285394207844</c:v>
                </c:pt>
                <c:pt idx="3015">
                  <c:v>12575.631434959385</c:v>
                </c:pt>
                <c:pt idx="3016">
                  <c:v>12917.655202240736</c:v>
                </c:pt>
                <c:pt idx="3017">
                  <c:v>12456.318043735861</c:v>
                </c:pt>
                <c:pt idx="3018">
                  <c:v>13084.717812631916</c:v>
                </c:pt>
                <c:pt idx="3019">
                  <c:v>12480.20458465881</c:v>
                </c:pt>
                <c:pt idx="3020">
                  <c:v>10650.700768993787</c:v>
                </c:pt>
                <c:pt idx="3021">
                  <c:v>9648.4682827161905</c:v>
                </c:pt>
                <c:pt idx="3022">
                  <c:v>9616.6831952942448</c:v>
                </c:pt>
                <c:pt idx="3023">
                  <c:v>9210.9938024560179</c:v>
                </c:pt>
                <c:pt idx="3024">
                  <c:v>8256.5105353460749</c:v>
                </c:pt>
                <c:pt idx="3025">
                  <c:v>7890.5763644635281</c:v>
                </c:pt>
                <c:pt idx="3026">
                  <c:v>8017.8598902207832</c:v>
                </c:pt>
                <c:pt idx="3027">
                  <c:v>7540.6063253266893</c:v>
                </c:pt>
                <c:pt idx="3028">
                  <c:v>7882.6300926080421</c:v>
                </c:pt>
                <c:pt idx="3029">
                  <c:v>10921.160364219271</c:v>
                </c:pt>
                <c:pt idx="3030">
                  <c:v>14381.22484702321</c:v>
                </c:pt>
                <c:pt idx="3031">
                  <c:v>15550.519943691987</c:v>
                </c:pt>
                <c:pt idx="3032">
                  <c:v>14317.606946822829</c:v>
                </c:pt>
                <c:pt idx="3033">
                  <c:v>15128.914144464543</c:v>
                </c:pt>
                <c:pt idx="3034">
                  <c:v>15256.1976702218</c:v>
                </c:pt>
                <c:pt idx="3035">
                  <c:v>13609.672871337172</c:v>
                </c:pt>
                <c:pt idx="3036">
                  <c:v>12424.509093635668</c:v>
                </c:pt>
                <c:pt idx="3037">
                  <c:v>12655.165741548984</c:v>
                </c:pt>
                <c:pt idx="3038">
                  <c:v>11819.972002984317</c:v>
                </c:pt>
                <c:pt idx="3039">
                  <c:v>10093.912897510094</c:v>
                </c:pt>
                <c:pt idx="3040">
                  <c:v>10141.614391321258</c:v>
                </c:pt>
                <c:pt idx="3041">
                  <c:v>11112.061790176909</c:v>
                </c:pt>
                <c:pt idx="3042">
                  <c:v>11143.8707402771</c:v>
                </c:pt>
                <c:pt idx="3043">
                  <c:v>14094.896570765</c:v>
                </c:pt>
                <c:pt idx="3044">
                  <c:v>11652.933255271386</c:v>
                </c:pt>
                <c:pt idx="3045">
                  <c:v>9712.0861829165751</c:v>
                </c:pt>
                <c:pt idx="3046">
                  <c:v>9115.5192267989551</c:v>
                </c:pt>
                <c:pt idx="3047">
                  <c:v>7826.9584642631453</c:v>
                </c:pt>
                <c:pt idx="3048">
                  <c:v>8797.3820004405534</c:v>
                </c:pt>
                <c:pt idx="3049">
                  <c:v>8534.8686770705535</c:v>
                </c:pt>
                <c:pt idx="3050">
                  <c:v>7270.1705927794519</c:v>
                </c:pt>
                <c:pt idx="3051">
                  <c:v>8550.7850834597739</c:v>
                </c:pt>
                <c:pt idx="3052">
                  <c:v>9743.9189956950086</c:v>
                </c:pt>
                <c:pt idx="3053">
                  <c:v>12615.38665691506</c:v>
                </c:pt>
                <c:pt idx="3054">
                  <c:v>17889.062411673047</c:v>
                </c:pt>
                <c:pt idx="3055">
                  <c:v>13697.153449782261</c:v>
                </c:pt>
                <c:pt idx="3056">
                  <c:v>12710.861232572122</c:v>
                </c:pt>
                <c:pt idx="3057">
                  <c:v>10777.960432072798</c:v>
                </c:pt>
                <c:pt idx="3058">
                  <c:v>10666.617175383008</c:v>
                </c:pt>
                <c:pt idx="3059">
                  <c:v>10968.88572070868</c:v>
                </c:pt>
                <c:pt idx="3060">
                  <c:v>12273.386752311953</c:v>
                </c:pt>
                <c:pt idx="3061">
                  <c:v>11287.046809745327</c:v>
                </c:pt>
                <c:pt idx="3062">
                  <c:v>10253.00537336754</c:v>
                </c:pt>
                <c:pt idx="3063">
                  <c:v>10348.432223668115</c:v>
                </c:pt>
                <c:pt idx="3064">
                  <c:v>10197.309882344398</c:v>
                </c:pt>
                <c:pt idx="3065">
                  <c:v>11740.43769639472</c:v>
                </c:pt>
                <c:pt idx="3066">
                  <c:v>13975.583179541474</c:v>
                </c:pt>
                <c:pt idx="3067">
                  <c:v>15462.99163989041</c:v>
                </c:pt>
                <c:pt idx="3068">
                  <c:v>13864.192197495193</c:v>
                </c:pt>
                <c:pt idx="3069">
                  <c:v>10905.267820508299</c:v>
                </c:pt>
                <c:pt idx="3070">
                  <c:v>8757.6267784848751</c:v>
                </c:pt>
                <c:pt idx="3071">
                  <c:v>7866.7375488970683</c:v>
                </c:pt>
                <c:pt idx="3072">
                  <c:v>7461.072018737088</c:v>
                </c:pt>
                <c:pt idx="3073">
                  <c:v>8129.2031469105759</c:v>
                </c:pt>
                <c:pt idx="3074">
                  <c:v>6999.710997553967</c:v>
                </c:pt>
                <c:pt idx="3075">
                  <c:v>8296.2418946235084</c:v>
                </c:pt>
                <c:pt idx="3076">
                  <c:v>9123.4893613326876</c:v>
                </c:pt>
                <c:pt idx="3077">
                  <c:v>13927.857823052063</c:v>
                </c:pt>
                <c:pt idx="3078">
                  <c:v>17817.474376938932</c:v>
                </c:pt>
                <c:pt idx="3079">
                  <c:v>15717.534828726675</c:v>
                </c:pt>
                <c:pt idx="3080">
                  <c:v>13227.870019421898</c:v>
                </c:pt>
                <c:pt idx="3081">
                  <c:v>11788.139190205882</c:v>
                </c:pt>
                <c:pt idx="3082">
                  <c:v>10841.602194951427</c:v>
                </c:pt>
                <c:pt idx="3083">
                  <c:v>11891.560037718431</c:v>
                </c:pt>
                <c:pt idx="3084">
                  <c:v>11318.855759845519</c:v>
                </c:pt>
                <c:pt idx="3085">
                  <c:v>11923.368987818627</c:v>
                </c:pt>
                <c:pt idx="3086">
                  <c:v>10976.855855242413</c:v>
                </c:pt>
                <c:pt idx="3087">
                  <c:v>10491.632155814586</c:v>
                </c:pt>
                <c:pt idx="3088">
                  <c:v>11223.428909544946</c:v>
                </c:pt>
                <c:pt idx="3089">
                  <c:v>11812.049593807078</c:v>
                </c:pt>
                <c:pt idx="3090">
                  <c:v>14245.995049410471</c:v>
                </c:pt>
                <c:pt idx="3091">
                  <c:v>14206.239827454789</c:v>
                </c:pt>
                <c:pt idx="3092">
                  <c:v>14110.812977154215</c:v>
                </c:pt>
                <c:pt idx="3093">
                  <c:v>11477.924373024724</c:v>
                </c:pt>
                <c:pt idx="3094">
                  <c:v>9783.6980803289334</c:v>
                </c:pt>
                <c:pt idx="3095">
                  <c:v>8868.9700351746669</c:v>
                </c:pt>
                <c:pt idx="3096">
                  <c:v>7826.9584642631453</c:v>
                </c:pt>
                <c:pt idx="3097">
                  <c:v>7588.355544494344</c:v>
                </c:pt>
                <c:pt idx="3098">
                  <c:v>7994.0210746543235</c:v>
                </c:pt>
                <c:pt idx="3099">
                  <c:v>9258.7191589454287</c:v>
                </c:pt>
                <c:pt idx="3100">
                  <c:v>9521.2086196371783</c:v>
                </c:pt>
                <c:pt idx="3101">
                  <c:v>13538.084836603059</c:v>
                </c:pt>
                <c:pt idx="3102">
                  <c:v>16950.447825595835</c:v>
                </c:pt>
                <c:pt idx="3103">
                  <c:v>15288.030483000233</c:v>
                </c:pt>
                <c:pt idx="3104">
                  <c:v>13991.475723252448</c:v>
                </c:pt>
                <c:pt idx="3105">
                  <c:v>11668.82579898236</c:v>
                </c:pt>
                <c:pt idx="3106">
                  <c:v>10682.50971909398</c:v>
                </c:pt>
                <c:pt idx="3107">
                  <c:v>11271.13040335611</c:v>
                </c:pt>
                <c:pt idx="3108">
                  <c:v>12058.598785431366</c:v>
                </c:pt>
                <c:pt idx="3109">
                  <c:v>12655.189604227229</c:v>
                </c:pt>
                <c:pt idx="3110">
                  <c:v>10690.503716305955</c:v>
                </c:pt>
                <c:pt idx="3111">
                  <c:v>10324.593408101653</c:v>
                </c:pt>
                <c:pt idx="3112">
                  <c:v>10738.229072795364</c:v>
                </c:pt>
                <c:pt idx="3113">
                  <c:v>11279.100537889843</c:v>
                </c:pt>
                <c:pt idx="3114">
                  <c:v>14238.048777554983</c:v>
                </c:pt>
                <c:pt idx="3115">
                  <c:v>13792.651888117571</c:v>
                </c:pt>
                <c:pt idx="3116">
                  <c:v>13243.81028848936</c:v>
                </c:pt>
                <c:pt idx="3117">
                  <c:v>11120.008062032395</c:v>
                </c:pt>
                <c:pt idx="3118">
                  <c:v>9330.3071936795423</c:v>
                </c:pt>
                <c:pt idx="3119">
                  <c:v>8065.5852467101931</c:v>
                </c:pt>
                <c:pt idx="3120">
                  <c:v>7190.6124235116049</c:v>
                </c:pt>
                <c:pt idx="3121">
                  <c:v>7142.9109297004406</c:v>
                </c:pt>
                <c:pt idx="3122">
                  <c:v>6967.9020474537765</c:v>
                </c:pt>
                <c:pt idx="3123">
                  <c:v>7270.1705927794519</c:v>
                </c:pt>
                <c:pt idx="3124">
                  <c:v>9187.1311242113134</c:v>
                </c:pt>
                <c:pt idx="3125">
                  <c:v>13323.320732400718</c:v>
                </c:pt>
                <c:pt idx="3126">
                  <c:v>17531.122238002477</c:v>
                </c:pt>
                <c:pt idx="3127">
                  <c:v>14572.150135659092</c:v>
                </c:pt>
                <c:pt idx="3128">
                  <c:v>12869.905983073082</c:v>
                </c:pt>
                <c:pt idx="3129">
                  <c:v>11064.3364336875</c:v>
                </c:pt>
                <c:pt idx="3130">
                  <c:v>11366.604979013175</c:v>
                </c:pt>
                <c:pt idx="3131">
                  <c:v>11040.473755442796</c:v>
                </c:pt>
                <c:pt idx="3132">
                  <c:v>12162.019632943917</c:v>
                </c:pt>
                <c:pt idx="3133">
                  <c:v>11104.091655643178</c:v>
                </c:pt>
                <c:pt idx="3134">
                  <c:v>11621.124305171195</c:v>
                </c:pt>
                <c:pt idx="3135">
                  <c:v>11024.557349053577</c:v>
                </c:pt>
                <c:pt idx="3136">
                  <c:v>11724.521290005499</c:v>
                </c:pt>
                <c:pt idx="3137">
                  <c:v>11557.482542292568</c:v>
                </c:pt>
                <c:pt idx="3138">
                  <c:v>12901.762658529764</c:v>
                </c:pt>
                <c:pt idx="3139">
                  <c:v>12146.127089232945</c:v>
                </c:pt>
                <c:pt idx="3140">
                  <c:v>13561.947514847763</c:v>
                </c:pt>
                <c:pt idx="3141">
                  <c:v>11080.252840076719</c:v>
                </c:pt>
                <c:pt idx="3142">
                  <c:v>9903.011471552456</c:v>
                </c:pt>
                <c:pt idx="3143">
                  <c:v>9465.5369912922833</c:v>
                </c:pt>
                <c:pt idx="3144">
                  <c:v>9425.7579066583603</c:v>
                </c:pt>
                <c:pt idx="3145">
                  <c:v>9012.1222419646492</c:v>
                </c:pt>
                <c:pt idx="3146">
                  <c:v>8192.8687724674473</c:v>
                </c:pt>
                <c:pt idx="3147">
                  <c:v>8916.6715289858312</c:v>
                </c:pt>
                <c:pt idx="3148">
                  <c:v>9712.1100455948199</c:v>
                </c:pt>
                <c:pt idx="3149">
                  <c:v>11509.781048481404</c:v>
                </c:pt>
                <c:pt idx="3150">
                  <c:v>17467.480475123852</c:v>
                </c:pt>
                <c:pt idx="3151">
                  <c:v>15630.030387603341</c:v>
                </c:pt>
                <c:pt idx="3152">
                  <c:v>13665.368362360314</c:v>
                </c:pt>
                <c:pt idx="3153">
                  <c:v>11414.306472824339</c:v>
                </c:pt>
                <c:pt idx="3154">
                  <c:v>11215.458775011215</c:v>
                </c:pt>
                <c:pt idx="3155">
                  <c:v>11589.315355071005</c:v>
                </c:pt>
                <c:pt idx="3156">
                  <c:v>11796.109324739615</c:v>
                </c:pt>
                <c:pt idx="3157">
                  <c:v>11470.025826525727</c:v>
                </c:pt>
                <c:pt idx="3158">
                  <c:v>11430.222879213559</c:v>
                </c:pt>
                <c:pt idx="3159">
                  <c:v>10690.47985362771</c:v>
                </c:pt>
                <c:pt idx="3160">
                  <c:v>11334.772166234739</c:v>
                </c:pt>
                <c:pt idx="3161">
                  <c:v>11096.169246465935</c:v>
                </c:pt>
                <c:pt idx="3162">
                  <c:v>12058.622648109611</c:v>
                </c:pt>
                <c:pt idx="3163">
                  <c:v>11843.834681229024</c:v>
                </c:pt>
                <c:pt idx="3164">
                  <c:v>12018.84356347569</c:v>
                </c:pt>
                <c:pt idx="3165">
                  <c:v>9799.614486718152</c:v>
                </c:pt>
                <c:pt idx="3166">
                  <c:v>7946.2479928084231</c:v>
                </c:pt>
                <c:pt idx="3167">
                  <c:v>8192.8687724674473</c:v>
                </c:pt>
                <c:pt idx="3168">
                  <c:v>7214.4751017563094</c:v>
                </c:pt>
                <c:pt idx="3169">
                  <c:v>6848.588656230253</c:v>
                </c:pt>
                <c:pt idx="3170">
                  <c:v>7755.3704295290308</c:v>
                </c:pt>
                <c:pt idx="3171">
                  <c:v>7429.2392059586527</c:v>
                </c:pt>
                <c:pt idx="3172">
                  <c:v>8256.4628099895854</c:v>
                </c:pt>
                <c:pt idx="3173">
                  <c:v>11629.094439704926</c:v>
                </c:pt>
                <c:pt idx="3174">
                  <c:v>15216.44244826612</c:v>
                </c:pt>
                <c:pt idx="3175">
                  <c:v>15343.702111345132</c:v>
                </c:pt>
                <c:pt idx="3176">
                  <c:v>14786.914239861439</c:v>
                </c:pt>
                <c:pt idx="3177">
                  <c:v>12257.44648324449</c:v>
                </c:pt>
                <c:pt idx="3178">
                  <c:v>11573.398948681786</c:v>
                </c:pt>
                <c:pt idx="3179">
                  <c:v>11716.575018150013</c:v>
                </c:pt>
                <c:pt idx="3180">
                  <c:v>11565.4526768263</c:v>
                </c:pt>
                <c:pt idx="3181">
                  <c:v>11772.270509173153</c:v>
                </c:pt>
                <c:pt idx="3182">
                  <c:v>11692.712339905309</c:v>
                </c:pt>
                <c:pt idx="3183">
                  <c:v>11446.115422924531</c:v>
                </c:pt>
                <c:pt idx="3184">
                  <c:v>12392.676280857231</c:v>
                </c:pt>
                <c:pt idx="3185">
                  <c:v>11143.8707402771</c:v>
                </c:pt>
                <c:pt idx="3186">
                  <c:v>12058.598785431366</c:v>
                </c:pt>
                <c:pt idx="3187">
                  <c:v>10809.793244851235</c:v>
                </c:pt>
                <c:pt idx="3188">
                  <c:v>11191.596096766509</c:v>
                </c:pt>
                <c:pt idx="3189">
                  <c:v>9608.6891980822675</c:v>
                </c:pt>
                <c:pt idx="3190">
                  <c:v>8161.0120970107664</c:v>
                </c:pt>
                <c:pt idx="3191">
                  <c:v>8701.9312874617335</c:v>
                </c:pt>
                <c:pt idx="3192">
                  <c:v>9910.957743407942</c:v>
                </c:pt>
                <c:pt idx="3193">
                  <c:v>9608.6891980822675</c:v>
                </c:pt>
                <c:pt idx="3194">
                  <c:v>8296.2657573017532</c:v>
                </c:pt>
                <c:pt idx="3195">
                  <c:v>8153.0658251552795</c:v>
                </c:pt>
                <c:pt idx="3196">
                  <c:v>8359.883657502136</c:v>
                </c:pt>
                <c:pt idx="3197">
                  <c:v>9354.1698719242468</c:v>
                </c:pt>
                <c:pt idx="3198">
                  <c:v>12623.356791448794</c:v>
                </c:pt>
                <c:pt idx="3199">
                  <c:v>17475.426746979338</c:v>
                </c:pt>
                <c:pt idx="3200">
                  <c:v>14269.88159033342</c:v>
                </c:pt>
                <c:pt idx="3201">
                  <c:v>12559.715028570163</c:v>
                </c:pt>
                <c:pt idx="3202">
                  <c:v>11533.643726726108</c:v>
                </c:pt>
                <c:pt idx="3203">
                  <c:v>11613.178033315709</c:v>
                </c:pt>
                <c:pt idx="3204">
                  <c:v>11295.016944279061</c:v>
                </c:pt>
                <c:pt idx="3205">
                  <c:v>11231.351318722189</c:v>
                </c:pt>
                <c:pt idx="3206">
                  <c:v>10897.297685974569</c:v>
                </c:pt>
                <c:pt idx="3207">
                  <c:v>10507.548562203805</c:v>
                </c:pt>
                <c:pt idx="3208">
                  <c:v>10300.706867178702</c:v>
                </c:pt>
                <c:pt idx="3209">
                  <c:v>9823.4771649628547</c:v>
                </c:pt>
                <c:pt idx="3210">
                  <c:v>11398.390066435122</c:v>
                </c:pt>
                <c:pt idx="3211">
                  <c:v>8495.1134551148789</c:v>
                </c:pt>
                <c:pt idx="3212">
                  <c:v>8391.6926076023301</c:v>
                </c:pt>
                <c:pt idx="3213">
                  <c:v>8105.3643313441153</c:v>
                </c:pt>
                <c:pt idx="3214">
                  <c:v>8192.8449097892026</c:v>
                </c:pt>
                <c:pt idx="3215">
                  <c:v>6562.2365172937962</c:v>
                </c:pt>
                <c:pt idx="3216">
                  <c:v>6092.9292242551883</c:v>
                </c:pt>
                <c:pt idx="3217">
                  <c:v>6252.0217001126348</c:v>
                </c:pt>
                <c:pt idx="3218">
                  <c:v>7476.9645624480618</c:v>
                </c:pt>
                <c:pt idx="3219">
                  <c:v>7516.7436470819848</c:v>
                </c:pt>
                <c:pt idx="3220">
                  <c:v>8916.6715289858312</c:v>
                </c:pt>
                <c:pt idx="3221">
                  <c:v>12551.768756714679</c:v>
                </c:pt>
                <c:pt idx="3222">
                  <c:v>17594.740138202862</c:v>
                </c:pt>
                <c:pt idx="3223">
                  <c:v>14285.797996722637</c:v>
                </c:pt>
                <c:pt idx="3224">
                  <c:v>12154.049498410184</c:v>
                </c:pt>
                <c:pt idx="3225">
                  <c:v>11549.512407758835</c:v>
                </c:pt>
                <c:pt idx="3226">
                  <c:v>11342.718438090225</c:v>
                </c:pt>
                <c:pt idx="3227">
                  <c:v>11660.903389805118</c:v>
                </c:pt>
                <c:pt idx="3228">
                  <c:v>12464.288178269589</c:v>
                </c:pt>
                <c:pt idx="3229">
                  <c:v>11509.757185803159</c:v>
                </c:pt>
                <c:pt idx="3230">
                  <c:v>8693.9611529280028</c:v>
                </c:pt>
                <c:pt idx="3231">
                  <c:v>14230.102505699495</c:v>
                </c:pt>
                <c:pt idx="3232">
                  <c:v>12050.676376254127</c:v>
                </c:pt>
                <c:pt idx="3233">
                  <c:v>14094.896570765</c:v>
                </c:pt>
                <c:pt idx="3234">
                  <c:v>14723.248614304563</c:v>
                </c:pt>
                <c:pt idx="3235">
                  <c:v>13697.177312460506</c:v>
                </c:pt>
                <c:pt idx="3236">
                  <c:v>14444.890472580082</c:v>
                </c:pt>
                <c:pt idx="3237">
                  <c:v>12440.401637346644</c:v>
                </c:pt>
                <c:pt idx="3238">
                  <c:v>10666.593312704761</c:v>
                </c:pt>
                <c:pt idx="3239">
                  <c:v>9839.3697086738284</c:v>
                </c:pt>
                <c:pt idx="3240">
                  <c:v>9210.9699397777731</c:v>
                </c:pt>
                <c:pt idx="3241">
                  <c:v>8487.1433205811445</c:v>
                </c:pt>
                <c:pt idx="3242">
                  <c:v>9266.6654308009165</c:v>
                </c:pt>
                <c:pt idx="3243">
                  <c:v>9004.199832787408</c:v>
                </c:pt>
                <c:pt idx="3244">
                  <c:v>9791.6443521844176</c:v>
                </c:pt>
                <c:pt idx="3245">
                  <c:v>13522.192292892083</c:v>
                </c:pt>
                <c:pt idx="3246">
                  <c:v>17809.504242405204</c:v>
                </c:pt>
                <c:pt idx="3247">
                  <c:v>16497.080801624688</c:v>
                </c:pt>
                <c:pt idx="3248">
                  <c:v>13458.526667335213</c:v>
                </c:pt>
                <c:pt idx="3249">
                  <c:v>11517.727320336891</c:v>
                </c:pt>
                <c:pt idx="3250">
                  <c:v>11271.13040335611</c:v>
                </c:pt>
                <c:pt idx="3251">
                  <c:v>11462.031829313748</c:v>
                </c:pt>
                <c:pt idx="3252">
                  <c:v>12114.294276454508</c:v>
                </c:pt>
                <c:pt idx="3253">
                  <c:v>11215.458775011215</c:v>
                </c:pt>
                <c:pt idx="3254">
                  <c:v>11446.115422924531</c:v>
                </c:pt>
                <c:pt idx="3255">
                  <c:v>10825.685788562208</c:v>
                </c:pt>
                <c:pt idx="3256">
                  <c:v>11207.488640477484</c:v>
                </c:pt>
                <c:pt idx="3257">
                  <c:v>11644.9869834159</c:v>
                </c:pt>
                <c:pt idx="3258">
                  <c:v>11812.001868450589</c:v>
                </c:pt>
                <c:pt idx="3259">
                  <c:v>13219.947610244655</c:v>
                </c:pt>
                <c:pt idx="3260">
                  <c:v>13713.117581527968</c:v>
                </c:pt>
                <c:pt idx="3261">
                  <c:v>10945.023042463978</c:v>
                </c:pt>
                <c:pt idx="3262">
                  <c:v>10070.050219265389</c:v>
                </c:pt>
                <c:pt idx="3263">
                  <c:v>8169.0060942227437</c:v>
                </c:pt>
                <c:pt idx="3264">
                  <c:v>7978.0808055868602</c:v>
                </c:pt>
                <c:pt idx="3265">
                  <c:v>7500.8272406927672</c:v>
                </c:pt>
                <c:pt idx="3266">
                  <c:v>8582.5940335599662</c:v>
                </c:pt>
                <c:pt idx="3267">
                  <c:v>8622.396980872134</c:v>
                </c:pt>
                <c:pt idx="3268">
                  <c:v>10221.172560589104</c:v>
                </c:pt>
                <c:pt idx="3269">
                  <c:v>13530.114702069326</c:v>
                </c:pt>
                <c:pt idx="3270">
                  <c:v>17547.014781713449</c:v>
                </c:pt>
                <c:pt idx="3271">
                  <c:v>15303.923026711209</c:v>
                </c:pt>
                <c:pt idx="3272">
                  <c:v>12949.488015019173</c:v>
                </c:pt>
                <c:pt idx="3273">
                  <c:v>12098.377870065287</c:v>
                </c:pt>
                <c:pt idx="3274">
                  <c:v>12058.598785431366</c:v>
                </c:pt>
                <c:pt idx="3275">
                  <c:v>12400.622552712719</c:v>
                </c:pt>
                <c:pt idx="3276">
                  <c:v>13577.863921236984</c:v>
                </c:pt>
                <c:pt idx="3277">
                  <c:v>12360.867330757043</c:v>
                </c:pt>
                <c:pt idx="3278">
                  <c:v>11652.933255271386</c:v>
                </c:pt>
                <c:pt idx="3279">
                  <c:v>10984.778264419654</c:v>
                </c:pt>
                <c:pt idx="3280">
                  <c:v>12352.944921579799</c:v>
                </c:pt>
                <c:pt idx="3281">
                  <c:v>12368.813602612527</c:v>
                </c:pt>
                <c:pt idx="3282">
                  <c:v>15407.320011545511</c:v>
                </c:pt>
                <c:pt idx="3283">
                  <c:v>15049.403700553186</c:v>
                </c:pt>
                <c:pt idx="3284">
                  <c:v>13363.099817034639</c:v>
                </c:pt>
                <c:pt idx="3285">
                  <c:v>11843.834681229024</c:v>
                </c:pt>
                <c:pt idx="3286">
                  <c:v>9704.1399110610855</c:v>
                </c:pt>
                <c:pt idx="3287">
                  <c:v>9990.4920499975433</c:v>
                </c:pt>
                <c:pt idx="3288">
                  <c:v>8367.8537920358685</c:v>
                </c:pt>
                <c:pt idx="3289">
                  <c:v>8789.4357285850656</c:v>
                </c:pt>
                <c:pt idx="3290">
                  <c:v>8805.3521349742841</c:v>
                </c:pt>
                <c:pt idx="3291">
                  <c:v>9401.8952284136576</c:v>
                </c:pt>
                <c:pt idx="3292">
                  <c:v>9879.1487933077515</c:v>
                </c:pt>
                <c:pt idx="3293">
                  <c:v>12313.14197426763</c:v>
                </c:pt>
                <c:pt idx="3294">
                  <c:v>16616.394192848213</c:v>
                </c:pt>
                <c:pt idx="3295">
                  <c:v>15073.266378797893</c:v>
                </c:pt>
                <c:pt idx="3296">
                  <c:v>12909.708930385248</c:v>
                </c:pt>
                <c:pt idx="3297">
                  <c:v>11668.849661660604</c:v>
                </c:pt>
                <c:pt idx="3298">
                  <c:v>11485.918370236699</c:v>
                </c:pt>
                <c:pt idx="3299">
                  <c:v>11366.604979013175</c:v>
                </c:pt>
                <c:pt idx="3300">
                  <c:v>12559.738891248408</c:v>
                </c:pt>
                <c:pt idx="3301">
                  <c:v>11509.757185803159</c:v>
                </c:pt>
                <c:pt idx="3302">
                  <c:v>11438.19301374729</c:v>
                </c:pt>
                <c:pt idx="3303">
                  <c:v>10801.823110317504</c:v>
                </c:pt>
                <c:pt idx="3304">
                  <c:v>11135.900605743369</c:v>
                </c:pt>
                <c:pt idx="3305">
                  <c:v>11541.589998581594</c:v>
                </c:pt>
                <c:pt idx="3306">
                  <c:v>12217.691261288812</c:v>
                </c:pt>
                <c:pt idx="3307">
                  <c:v>12830.150761117404</c:v>
                </c:pt>
                <c:pt idx="3308">
                  <c:v>13999.445857786179</c:v>
                </c:pt>
                <c:pt idx="3309">
                  <c:v>10905.243957830055</c:v>
                </c:pt>
                <c:pt idx="3310">
                  <c:v>8137.1732814443067</c:v>
                </c:pt>
                <c:pt idx="3311">
                  <c:v>7309.9496774133731</c:v>
                </c:pt>
                <c:pt idx="3312">
                  <c:v>7604.2242255270712</c:v>
                </c:pt>
                <c:pt idx="3313">
                  <c:v>8129.2031469105759</c:v>
                </c:pt>
                <c:pt idx="3314">
                  <c:v>8232.6239944231256</c:v>
                </c:pt>
                <c:pt idx="3315">
                  <c:v>8176.9285033999849</c:v>
                </c:pt>
                <c:pt idx="3316">
                  <c:v>8670.0984746832983</c:v>
                </c:pt>
                <c:pt idx="3317">
                  <c:v>13569.917649381496</c:v>
                </c:pt>
                <c:pt idx="3318">
                  <c:v>18231.0861789544</c:v>
                </c:pt>
                <c:pt idx="3319">
                  <c:v>14826.669461817113</c:v>
                </c:pt>
                <c:pt idx="3320">
                  <c:v>12989.243236974853</c:v>
                </c:pt>
                <c:pt idx="3321">
                  <c:v>11907.476444107651</c:v>
                </c:pt>
                <c:pt idx="3322">
                  <c:v>11684.766068049823</c:v>
                </c:pt>
                <c:pt idx="3323">
                  <c:v>11621.124305171195</c:v>
                </c:pt>
                <c:pt idx="3324">
                  <c:v>12337.004652512334</c:v>
                </c:pt>
                <c:pt idx="3325">
                  <c:v>11796.13318741786</c:v>
                </c:pt>
                <c:pt idx="3326">
                  <c:v>11485.918370236699</c:v>
                </c:pt>
                <c:pt idx="3327">
                  <c:v>11493.864642092185</c:v>
                </c:pt>
                <c:pt idx="3328">
                  <c:v>11732.491424539232</c:v>
                </c:pt>
                <c:pt idx="3329">
                  <c:v>12050.676376254127</c:v>
                </c:pt>
                <c:pt idx="3330">
                  <c:v>13124.473034587592</c:v>
                </c:pt>
                <c:pt idx="3331">
                  <c:v>13267.649104055821</c:v>
                </c:pt>
                <c:pt idx="3332">
                  <c:v>14222.156233844011</c:v>
                </c:pt>
                <c:pt idx="3333">
                  <c:v>12185.882311188621</c:v>
                </c:pt>
                <c:pt idx="3334">
                  <c:v>11040.449892764551</c:v>
                </c:pt>
                <c:pt idx="3335">
                  <c:v>9306.4445154348377</c:v>
                </c:pt>
                <c:pt idx="3336">
                  <c:v>8590.5403054154522</c:v>
                </c:pt>
                <c:pt idx="3337">
                  <c:v>8622.3731181938892</c:v>
                </c:pt>
                <c:pt idx="3338">
                  <c:v>9258.7430216236735</c:v>
                </c:pt>
                <c:pt idx="3339">
                  <c:v>9107.596817621712</c:v>
                </c:pt>
                <c:pt idx="3340">
                  <c:v>10070.074081943634</c:v>
                </c:pt>
                <c:pt idx="3341">
                  <c:v>12273.362889633709</c:v>
                </c:pt>
                <c:pt idx="3342">
                  <c:v>17077.731351353086</c:v>
                </c:pt>
                <c:pt idx="3343">
                  <c:v>16083.468999609222</c:v>
                </c:pt>
                <c:pt idx="3344">
                  <c:v>14596.012813903795</c:v>
                </c:pt>
                <c:pt idx="3345">
                  <c:v>12575.631434959385</c:v>
                </c:pt>
                <c:pt idx="3346">
                  <c:v>12233.607667678032</c:v>
                </c:pt>
                <c:pt idx="3347">
                  <c:v>12313.165836945876</c:v>
                </c:pt>
                <c:pt idx="3348">
                  <c:v>12655.189604227229</c:v>
                </c:pt>
                <c:pt idx="3349">
                  <c:v>12416.515096423695</c:v>
                </c:pt>
                <c:pt idx="3350">
                  <c:v>12154.049498410184</c:v>
                </c:pt>
                <c:pt idx="3351">
                  <c:v>11557.506404970813</c:v>
                </c:pt>
                <c:pt idx="3352">
                  <c:v>11629.070577026681</c:v>
                </c:pt>
                <c:pt idx="3353">
                  <c:v>11819.972002984317</c:v>
                </c:pt>
                <c:pt idx="3354">
                  <c:v>11891.560037718431</c:v>
                </c:pt>
                <c:pt idx="3355">
                  <c:v>10173.471066777938</c:v>
                </c:pt>
                <c:pt idx="3356">
                  <c:v>10276.844188933999</c:v>
                </c:pt>
                <c:pt idx="3357">
                  <c:v>9600.7429262267815</c:v>
                </c:pt>
                <c:pt idx="3358">
                  <c:v>7588.355544494344</c:v>
                </c:pt>
                <c:pt idx="3359">
                  <c:v>8025.8061620762692</c:v>
                </c:pt>
                <c:pt idx="3360">
                  <c:v>7691.7286666504033</c:v>
                </c:pt>
                <c:pt idx="3361">
                  <c:v>8224.6777225676396</c:v>
                </c:pt>
                <c:pt idx="3362">
                  <c:v>7556.4988690376622</c:v>
                </c:pt>
                <c:pt idx="3363">
                  <c:v>7588.355544494344</c:v>
                </c:pt>
                <c:pt idx="3364">
                  <c:v>7071.322894966328</c:v>
                </c:pt>
                <c:pt idx="3365">
                  <c:v>10467.745614891637</c:v>
                </c:pt>
                <c:pt idx="3366">
                  <c:v>13808.544431828541</c:v>
                </c:pt>
                <c:pt idx="3367">
                  <c:v>15470.96177442414</c:v>
                </c:pt>
                <c:pt idx="3368">
                  <c:v>14723.272476982811</c:v>
                </c:pt>
                <c:pt idx="3369">
                  <c:v>14699.409798738106</c:v>
                </c:pt>
                <c:pt idx="3370">
                  <c:v>12289.279296022929</c:v>
                </c:pt>
                <c:pt idx="3371">
                  <c:v>12146.103226554698</c:v>
                </c:pt>
                <c:pt idx="3372">
                  <c:v>11199.51850594375</c:v>
                </c:pt>
                <c:pt idx="3373">
                  <c:v>11843.834681229024</c:v>
                </c:pt>
                <c:pt idx="3374">
                  <c:v>10905.267820508299</c:v>
                </c:pt>
                <c:pt idx="3375">
                  <c:v>11271.154266034355</c:v>
                </c:pt>
                <c:pt idx="3376">
                  <c:v>11127.978196566128</c:v>
                </c:pt>
                <c:pt idx="3377">
                  <c:v>11724.545152683744</c:v>
                </c:pt>
                <c:pt idx="3378">
                  <c:v>11390.443794579634</c:v>
                </c:pt>
                <c:pt idx="3379">
                  <c:v>11056.366299153769</c:v>
                </c:pt>
                <c:pt idx="3380">
                  <c:v>11287.046809745327</c:v>
                </c:pt>
                <c:pt idx="3381">
                  <c:v>9338.2534655350282</c:v>
                </c:pt>
                <c:pt idx="3382">
                  <c:v>8471.2746395484173</c:v>
                </c:pt>
                <c:pt idx="3383">
                  <c:v>7882.6300926080421</c:v>
                </c:pt>
                <c:pt idx="3384">
                  <c:v>6721.3289931512418</c:v>
                </c:pt>
                <c:pt idx="3385">
                  <c:v>6824.7259779855467</c:v>
                </c:pt>
                <c:pt idx="3386">
                  <c:v>8200.8150443229351</c:v>
                </c:pt>
                <c:pt idx="3387">
                  <c:v>8001.9673465098113</c:v>
                </c:pt>
                <c:pt idx="3388">
                  <c:v>8113.3106031996022</c:v>
                </c:pt>
                <c:pt idx="3389">
                  <c:v>12344.974787046067</c:v>
                </c:pt>
                <c:pt idx="3390">
                  <c:v>17539.044647179719</c:v>
                </c:pt>
                <c:pt idx="3391">
                  <c:v>13776.711619050104</c:v>
                </c:pt>
                <c:pt idx="3392">
                  <c:v>12169.965904799403</c:v>
                </c:pt>
                <c:pt idx="3393">
                  <c:v>11247.267725111407</c:v>
                </c:pt>
                <c:pt idx="3394">
                  <c:v>10809.76938217299</c:v>
                </c:pt>
                <c:pt idx="3395">
                  <c:v>11326.825894379252</c:v>
                </c:pt>
                <c:pt idx="3396">
                  <c:v>11708.628746294527</c:v>
                </c:pt>
                <c:pt idx="3397">
                  <c:v>11127.978196566128</c:v>
                </c:pt>
                <c:pt idx="3398">
                  <c:v>11135.948331099858</c:v>
                </c:pt>
                <c:pt idx="3399">
                  <c:v>10237.065104300076</c:v>
                </c:pt>
                <c:pt idx="3400">
                  <c:v>10579.136596937919</c:v>
                </c:pt>
                <c:pt idx="3401">
                  <c:v>11438.169151069043</c:v>
                </c:pt>
                <c:pt idx="3402">
                  <c:v>12249.500211389002</c:v>
                </c:pt>
                <c:pt idx="3403">
                  <c:v>11700.658611760795</c:v>
                </c:pt>
                <c:pt idx="3404">
                  <c:v>10746.151481972609</c:v>
                </c:pt>
                <c:pt idx="3405">
                  <c:v>9696.1936392055995</c:v>
                </c:pt>
                <c:pt idx="3406">
                  <c:v>7826.9584642631453</c:v>
                </c:pt>
                <c:pt idx="3407">
                  <c:v>6363.3888194806723</c:v>
                </c:pt>
                <c:pt idx="3408">
                  <c:v>6196.3500717677398</c:v>
                </c:pt>
                <c:pt idx="3409">
                  <c:v>6570.2066518275269</c:v>
                </c:pt>
                <c:pt idx="3410">
                  <c:v>7747.4241576735449</c:v>
                </c:pt>
                <c:pt idx="3411">
                  <c:v>7572.4152754268798</c:v>
                </c:pt>
                <c:pt idx="3412">
                  <c:v>8503.059726970363</c:v>
                </c:pt>
                <c:pt idx="3413">
                  <c:v>12997.213371508582</c:v>
                </c:pt>
                <c:pt idx="3414">
                  <c:v>17300.441727410915</c:v>
                </c:pt>
                <c:pt idx="3415">
                  <c:v>14778.944105327701</c:v>
                </c:pt>
                <c:pt idx="3416">
                  <c:v>13196.061069321706</c:v>
                </c:pt>
                <c:pt idx="3417">
                  <c:v>11430.222879213559</c:v>
                </c:pt>
                <c:pt idx="3418">
                  <c:v>9489.3996695369879</c:v>
                </c:pt>
                <c:pt idx="3419">
                  <c:v>11867.69735947373</c:v>
                </c:pt>
                <c:pt idx="3420">
                  <c:v>12201.774854899595</c:v>
                </c:pt>
                <c:pt idx="3421">
                  <c:v>11644.9869834159</c:v>
                </c:pt>
                <c:pt idx="3422">
                  <c:v>11414.330335502584</c:v>
                </c:pt>
                <c:pt idx="3423">
                  <c:v>10960.91558617495</c:v>
                </c:pt>
                <c:pt idx="3424">
                  <c:v>11302.963216134547</c:v>
                </c:pt>
                <c:pt idx="3425">
                  <c:v>12392.676280857231</c:v>
                </c:pt>
                <c:pt idx="3426">
                  <c:v>12909.732793063493</c:v>
                </c:pt>
                <c:pt idx="3427">
                  <c:v>13848.299653784221</c:v>
                </c:pt>
                <c:pt idx="3428">
                  <c:v>13824.460838217761</c:v>
                </c:pt>
                <c:pt idx="3429">
                  <c:v>9481.4533976815037</c:v>
                </c:pt>
                <c:pt idx="3430">
                  <c:v>7938.3255836311819</c:v>
                </c:pt>
                <c:pt idx="3431">
                  <c:v>6792.9170278853562</c:v>
                </c:pt>
                <c:pt idx="3432">
                  <c:v>6808.8095715963282</c:v>
                </c:pt>
                <c:pt idx="3433">
                  <c:v>6991.7408630202353</c:v>
                </c:pt>
                <c:pt idx="3434">
                  <c:v>7532.6361907929595</c:v>
                </c:pt>
                <c:pt idx="3435">
                  <c:v>7453.125746881602</c:v>
                </c:pt>
                <c:pt idx="3436">
                  <c:v>8272.3792163788039</c:v>
                </c:pt>
                <c:pt idx="3437">
                  <c:v>12925.601474096222</c:v>
                </c:pt>
                <c:pt idx="3438">
                  <c:v>17204.991014432097</c:v>
                </c:pt>
                <c:pt idx="3439">
                  <c:v>13514.246021036599</c:v>
                </c:pt>
                <c:pt idx="3440">
                  <c:v>12766.532860917021</c:v>
                </c:pt>
                <c:pt idx="3441">
                  <c:v>11740.461559072965</c:v>
                </c:pt>
                <c:pt idx="3442">
                  <c:v>11700.63474908255</c:v>
                </c:pt>
                <c:pt idx="3443">
                  <c:v>11915.422715963139</c:v>
                </c:pt>
                <c:pt idx="3444">
                  <c:v>12106.324141920777</c:v>
                </c:pt>
                <c:pt idx="3445">
                  <c:v>11549.536270437082</c:v>
                </c:pt>
                <c:pt idx="3446">
                  <c:v>11183.625962232778</c:v>
                </c:pt>
                <c:pt idx="3447">
                  <c:v>11533.619864047863</c:v>
                </c:pt>
                <c:pt idx="3448">
                  <c:v>11183.649824911023</c:v>
                </c:pt>
                <c:pt idx="3449">
                  <c:v>11374.551250868661</c:v>
                </c:pt>
                <c:pt idx="3450">
                  <c:v>13705.099721637745</c:v>
                </c:pt>
                <c:pt idx="3451">
                  <c:v>12273.386752311953</c:v>
                </c:pt>
                <c:pt idx="3452">
                  <c:v>12114.270413776263</c:v>
                </c:pt>
                <c:pt idx="3453">
                  <c:v>10785.906703928284</c:v>
                </c:pt>
                <c:pt idx="3454">
                  <c:v>7954.2419900204022</c:v>
                </c:pt>
                <c:pt idx="3455">
                  <c:v>6753.1140805731875</c:v>
                </c:pt>
                <c:pt idx="3456">
                  <c:v>6578.1529236830147</c:v>
                </c:pt>
                <c:pt idx="3457">
                  <c:v>6840.6423843747652</c:v>
                </c:pt>
                <c:pt idx="3458">
                  <c:v>7047.436354043376</c:v>
                </c:pt>
                <c:pt idx="3459">
                  <c:v>7604.248088205316</c:v>
                </c:pt>
                <c:pt idx="3460">
                  <c:v>9012.1222419646492</c:v>
                </c:pt>
                <c:pt idx="3461">
                  <c:v>12877.876117606815</c:v>
                </c:pt>
                <c:pt idx="3462">
                  <c:v>17204.991014432097</c:v>
                </c:pt>
                <c:pt idx="3463">
                  <c:v>13068.777543564451</c:v>
                </c:pt>
                <c:pt idx="3464">
                  <c:v>12432.455365491152</c:v>
                </c:pt>
                <c:pt idx="3465">
                  <c:v>11780.216781028641</c:v>
                </c:pt>
                <c:pt idx="3466">
                  <c:v>11215.458775011215</c:v>
                </c:pt>
                <c:pt idx="3467">
                  <c:v>10976.831992564168</c:v>
                </c:pt>
                <c:pt idx="3468">
                  <c:v>12161.995770265672</c:v>
                </c:pt>
                <c:pt idx="3469">
                  <c:v>10968.861858030436</c:v>
                </c:pt>
                <c:pt idx="3470">
                  <c:v>11358.634844479444</c:v>
                </c:pt>
                <c:pt idx="3471">
                  <c:v>10809.793244851235</c:v>
                </c:pt>
                <c:pt idx="3472">
                  <c:v>10817.763379384967</c:v>
                </c:pt>
                <c:pt idx="3473">
                  <c:v>11541.589998581594</c:v>
                </c:pt>
                <c:pt idx="3474">
                  <c:v>12830.174623795649</c:v>
                </c:pt>
                <c:pt idx="3475">
                  <c:v>12305.195702412144</c:v>
                </c:pt>
                <c:pt idx="3476">
                  <c:v>13267.625241377576</c:v>
                </c:pt>
                <c:pt idx="3477">
                  <c:v>11382.49752272415</c:v>
                </c:pt>
                <c:pt idx="3478">
                  <c:v>8678.0447465387842</c:v>
                </c:pt>
                <c:pt idx="3479">
                  <c:v>6379.2813631916451</c:v>
                </c:pt>
                <c:pt idx="3480">
                  <c:v>5949.7531547869594</c:v>
                </c:pt>
                <c:pt idx="3481">
                  <c:v>6625.854417494179</c:v>
                </c:pt>
                <c:pt idx="3482">
                  <c:v>7516.7436470819848</c:v>
                </c:pt>
                <c:pt idx="3483">
                  <c:v>7659.9197165502128</c:v>
                </c:pt>
                <c:pt idx="3484">
                  <c:v>8741.7103720956566</c:v>
                </c:pt>
                <c:pt idx="3485">
                  <c:v>11764.300374639424</c:v>
                </c:pt>
                <c:pt idx="3486">
                  <c:v>16982.280638374268</c:v>
                </c:pt>
                <c:pt idx="3487">
                  <c:v>14516.454644635951</c:v>
                </c:pt>
                <c:pt idx="3488">
                  <c:v>15152.800685387492</c:v>
                </c:pt>
                <c:pt idx="3489">
                  <c:v>11644.9869834159</c:v>
                </c:pt>
                <c:pt idx="3490">
                  <c:v>11024.557349053577</c:v>
                </c:pt>
                <c:pt idx="3491">
                  <c:v>8606.4805744829137</c:v>
                </c:pt>
                <c:pt idx="3492">
                  <c:v>12090.431598209803</c:v>
                </c:pt>
                <c:pt idx="3493">
                  <c:v>10857.518601340644</c:v>
                </c:pt>
                <c:pt idx="3494">
                  <c:v>10618.891818893597</c:v>
                </c:pt>
                <c:pt idx="3495">
                  <c:v>10984.778264419654</c:v>
                </c:pt>
                <c:pt idx="3496">
                  <c:v>10889.327551440836</c:v>
                </c:pt>
                <c:pt idx="3497">
                  <c:v>11390.443794579634</c:v>
                </c:pt>
                <c:pt idx="3498">
                  <c:v>11350.688572623958</c:v>
                </c:pt>
                <c:pt idx="3499">
                  <c:v>10197.309882344398</c:v>
                </c:pt>
                <c:pt idx="3500">
                  <c:v>10515.494834059293</c:v>
                </c:pt>
                <c:pt idx="3501">
                  <c:v>10642.754497138301</c:v>
                </c:pt>
                <c:pt idx="3502">
                  <c:v>8097.4180594886293</c:v>
                </c:pt>
                <c:pt idx="3503">
                  <c:v>8280.3254882342917</c:v>
                </c:pt>
                <c:pt idx="3504">
                  <c:v>7819.0121924076593</c:v>
                </c:pt>
                <c:pt idx="3505">
                  <c:v>8192.8687724674473</c:v>
                </c:pt>
                <c:pt idx="3506">
                  <c:v>8884.8625788856389</c:v>
                </c:pt>
                <c:pt idx="3507">
                  <c:v>9720.0801801285488</c:v>
                </c:pt>
                <c:pt idx="3508">
                  <c:v>8773.5193221958471</c:v>
                </c:pt>
                <c:pt idx="3509">
                  <c:v>11135.900605743369</c:v>
                </c:pt>
                <c:pt idx="3510">
                  <c:v>15598.221437503151</c:v>
                </c:pt>
                <c:pt idx="3511">
                  <c:v>14158.514470965381</c:v>
                </c:pt>
                <c:pt idx="3512">
                  <c:v>13641.481821437364</c:v>
                </c:pt>
                <c:pt idx="3513">
                  <c:v>11684.766068049823</c:v>
                </c:pt>
                <c:pt idx="3514">
                  <c:v>11438.169151069043</c:v>
                </c:pt>
                <c:pt idx="3515">
                  <c:v>11207.488640477484</c:v>
                </c:pt>
                <c:pt idx="3516">
                  <c:v>11867.69735947373</c:v>
                </c:pt>
                <c:pt idx="3517">
                  <c:v>11780.216781028641</c:v>
                </c:pt>
                <c:pt idx="3518">
                  <c:v>11342.718438090225</c:v>
                </c:pt>
                <c:pt idx="3519">
                  <c:v>10889.351414119081</c:v>
                </c:pt>
                <c:pt idx="3520">
                  <c:v>11366.581116334928</c:v>
                </c:pt>
                <c:pt idx="3521">
                  <c:v>10968.861858030436</c:v>
                </c:pt>
                <c:pt idx="3522">
                  <c:v>11167.733418521804</c:v>
                </c:pt>
                <c:pt idx="3523">
                  <c:v>9815.5308931073687</c:v>
                </c:pt>
                <c:pt idx="3524">
                  <c:v>8041.7225684654886</c:v>
                </c:pt>
                <c:pt idx="3525">
                  <c:v>8423.5492830590083</c:v>
                </c:pt>
                <c:pt idx="3526">
                  <c:v>7906.4927708527466</c:v>
                </c:pt>
                <c:pt idx="3527">
                  <c:v>6745.1916713959472</c:v>
                </c:pt>
                <c:pt idx="3528">
                  <c:v>6442.9231260702718</c:v>
                </c:pt>
                <c:pt idx="3529">
                  <c:v>6625.854417494179</c:v>
                </c:pt>
                <c:pt idx="3530">
                  <c:v>7317.8959492688609</c:v>
                </c:pt>
                <c:pt idx="3531">
                  <c:v>7811.0659205521733</c:v>
                </c:pt>
                <c:pt idx="3532">
                  <c:v>7119.0243887774914</c:v>
                </c:pt>
                <c:pt idx="3533">
                  <c:v>9672.3070982826484</c:v>
                </c:pt>
                <c:pt idx="3534">
                  <c:v>11112.061790176909</c:v>
                </c:pt>
                <c:pt idx="3535">
                  <c:v>14039.201079741859</c:v>
                </c:pt>
                <c:pt idx="3536">
                  <c:v>13681.28476874953</c:v>
                </c:pt>
                <c:pt idx="3537">
                  <c:v>12368.813602612527</c:v>
                </c:pt>
                <c:pt idx="3538">
                  <c:v>11318.879622523764</c:v>
                </c:pt>
                <c:pt idx="3539">
                  <c:v>11175.703553055537</c:v>
                </c:pt>
                <c:pt idx="3540">
                  <c:v>11517.703457658643</c:v>
                </c:pt>
                <c:pt idx="3541">
                  <c:v>10785.906703928284</c:v>
                </c:pt>
                <c:pt idx="3542">
                  <c:v>10467.745614891637</c:v>
                </c:pt>
                <c:pt idx="3543">
                  <c:v>9505.2922132479616</c:v>
                </c:pt>
                <c:pt idx="3544">
                  <c:v>10467.769477569884</c:v>
                </c:pt>
                <c:pt idx="3545">
                  <c:v>10563.196327870455</c:v>
                </c:pt>
                <c:pt idx="3546">
                  <c:v>11239.321453255918</c:v>
                </c:pt>
                <c:pt idx="3547">
                  <c:v>9664.3846891054091</c:v>
                </c:pt>
                <c:pt idx="3548">
                  <c:v>8336.0448419356762</c:v>
                </c:pt>
                <c:pt idx="3549">
                  <c:v>7421.3167967814115</c:v>
                </c:pt>
                <c:pt idx="3550">
                  <c:v>7962.1882618758882</c:v>
                </c:pt>
                <c:pt idx="3551">
                  <c:v>6816.7797061300626</c:v>
                </c:pt>
                <c:pt idx="3552">
                  <c:v>6419.0604478255673</c:v>
                </c:pt>
                <c:pt idx="3553">
                  <c:v>6291.7769220683113</c:v>
                </c:pt>
                <c:pt idx="3554">
                  <c:v>6800.8394370625992</c:v>
                </c:pt>
                <c:pt idx="3555">
                  <c:v>7206.5288299008234</c:v>
                </c:pt>
                <c:pt idx="3556">
                  <c:v>7993.9972119760787</c:v>
                </c:pt>
                <c:pt idx="3557">
                  <c:v>10929.106636074759</c:v>
                </c:pt>
                <c:pt idx="3558">
                  <c:v>15128.938007142788</c:v>
                </c:pt>
                <c:pt idx="3559">
                  <c:v>12623.356791448794</c:v>
                </c:pt>
                <c:pt idx="3560">
                  <c:v>12010.873428941957</c:v>
                </c:pt>
                <c:pt idx="3561">
                  <c:v>10642.754497138301</c:v>
                </c:pt>
                <c:pt idx="3562">
                  <c:v>8709.8775593172195</c:v>
                </c:pt>
                <c:pt idx="3563">
                  <c:v>9974.5995062865695</c:v>
                </c:pt>
                <c:pt idx="3564">
                  <c:v>11334.748303556493</c:v>
                </c:pt>
                <c:pt idx="3565">
                  <c:v>10093.912897510094</c:v>
                </c:pt>
                <c:pt idx="3566">
                  <c:v>8455.334370480954</c:v>
                </c:pt>
                <c:pt idx="3567">
                  <c:v>10587.082868793404</c:v>
                </c:pt>
                <c:pt idx="3568">
                  <c:v>13259.678969522087</c:v>
                </c:pt>
                <c:pt idx="3569">
                  <c:v>12066.568919965099</c:v>
                </c:pt>
                <c:pt idx="3570">
                  <c:v>12607.440385059575</c:v>
                </c:pt>
                <c:pt idx="3571">
                  <c:v>12647.219469693497</c:v>
                </c:pt>
                <c:pt idx="3572">
                  <c:v>13204.03120385544</c:v>
                </c:pt>
                <c:pt idx="3573">
                  <c:v>10268.897917078513</c:v>
                </c:pt>
                <c:pt idx="3574">
                  <c:v>7572.4152754268798</c:v>
                </c:pt>
                <c:pt idx="3575">
                  <c:v>7150.8333388776819</c:v>
                </c:pt>
                <c:pt idx="3576">
                  <c:v>6856.5587907639838</c:v>
                </c:pt>
                <c:pt idx="3577">
                  <c:v>7230.3915081455289</c:v>
                </c:pt>
                <c:pt idx="3578">
                  <c:v>6753.137943251435</c:v>
                </c:pt>
                <c:pt idx="3579">
                  <c:v>7254.27804906848</c:v>
                </c:pt>
                <c:pt idx="3580">
                  <c:v>7095.1855732110298</c:v>
                </c:pt>
                <c:pt idx="3581">
                  <c:v>11446.163148281021</c:v>
                </c:pt>
                <c:pt idx="3582">
                  <c:v>16815.241890661335</c:v>
                </c:pt>
                <c:pt idx="3583">
                  <c:v>12973.350693263877</c:v>
                </c:pt>
                <c:pt idx="3584">
                  <c:v>11430.222879213559</c:v>
                </c:pt>
                <c:pt idx="3585">
                  <c:v>11000.694670808873</c:v>
                </c:pt>
                <c:pt idx="3586">
                  <c:v>10579.112734259674</c:v>
                </c:pt>
                <c:pt idx="3587">
                  <c:v>10626.838090749083</c:v>
                </c:pt>
                <c:pt idx="3588">
                  <c:v>11382.49752272415</c:v>
                </c:pt>
                <c:pt idx="3589">
                  <c:v>10706.372397338682</c:v>
                </c:pt>
                <c:pt idx="3590">
                  <c:v>10380.26503644655</c:v>
                </c:pt>
                <c:pt idx="3591">
                  <c:v>9537.1250260263987</c:v>
                </c:pt>
                <c:pt idx="3592">
                  <c:v>9879.1487933077515</c:v>
                </c:pt>
                <c:pt idx="3593">
                  <c:v>10213.226288733618</c:v>
                </c:pt>
                <c:pt idx="3594">
                  <c:v>11358.610981801199</c:v>
                </c:pt>
                <c:pt idx="3595">
                  <c:v>10443.930662003422</c:v>
                </c:pt>
                <c:pt idx="3596">
                  <c:v>9242.8027525562102</c:v>
                </c:pt>
                <c:pt idx="3597">
                  <c:v>9608.7130607605122</c:v>
                </c:pt>
                <c:pt idx="3598">
                  <c:v>6967.8781847755317</c:v>
                </c:pt>
                <c:pt idx="3599">
                  <c:v>5941.8068829314734</c:v>
                </c:pt>
                <c:pt idx="3600">
                  <c:v>6371.3112286579135</c:v>
                </c:pt>
                <c:pt idx="3601">
                  <c:v>5742.9353224401048</c:v>
                </c:pt>
                <c:pt idx="3602">
                  <c:v>6347.4962757696985</c:v>
                </c:pt>
                <c:pt idx="3603">
                  <c:v>8097.3941968103836</c:v>
                </c:pt>
                <c:pt idx="3604">
                  <c:v>7882.6300926080421</c:v>
                </c:pt>
                <c:pt idx="3605">
                  <c:v>11048.420027298282</c:v>
                </c:pt>
                <c:pt idx="3606">
                  <c:v>14373.302437845969</c:v>
                </c:pt>
                <c:pt idx="3607">
                  <c:v>12337.004652512334</c:v>
                </c:pt>
                <c:pt idx="3608">
                  <c:v>12384.730009001747</c:v>
                </c:pt>
                <c:pt idx="3609">
                  <c:v>11573.375086003542</c:v>
                </c:pt>
                <c:pt idx="3610">
                  <c:v>11350.664709945711</c:v>
                </c:pt>
                <c:pt idx="3611">
                  <c:v>10905.243957830055</c:v>
                </c:pt>
                <c:pt idx="3612">
                  <c:v>11565.4526768263</c:v>
                </c:pt>
                <c:pt idx="3613">
                  <c:v>11899.530172252167</c:v>
                </c:pt>
                <c:pt idx="3614">
                  <c:v>10618.867956215352</c:v>
                </c:pt>
                <c:pt idx="3615">
                  <c:v>10992.748398953387</c:v>
                </c:pt>
                <c:pt idx="3616">
                  <c:v>11199.542368621998</c:v>
                </c:pt>
                <c:pt idx="3617">
                  <c:v>11175.679690377292</c:v>
                </c:pt>
                <c:pt idx="3618">
                  <c:v>12408.592687246448</c:v>
                </c:pt>
                <c:pt idx="3619">
                  <c:v>11326.825894379252</c:v>
                </c:pt>
                <c:pt idx="3620">
                  <c:v>10992.724536275142</c:v>
                </c:pt>
                <c:pt idx="3621">
                  <c:v>9791.6682148626624</c:v>
                </c:pt>
                <c:pt idx="3622">
                  <c:v>7405.3765277139482</c:v>
                </c:pt>
                <c:pt idx="3623">
                  <c:v>6267.9381065018533</c:v>
                </c:pt>
                <c:pt idx="3624">
                  <c:v>6466.7858043149763</c:v>
                </c:pt>
                <c:pt idx="3625">
                  <c:v>6450.8693979257596</c:v>
                </c:pt>
                <c:pt idx="3626">
                  <c:v>6657.6872302726142</c:v>
                </c:pt>
                <c:pt idx="3627">
                  <c:v>7612.1943600608029</c:v>
                </c:pt>
                <c:pt idx="3628">
                  <c:v>7294.0094083459098</c:v>
                </c:pt>
                <c:pt idx="3629">
                  <c:v>11470.001963847479</c:v>
                </c:pt>
                <c:pt idx="3630">
                  <c:v>15669.833334915511</c:v>
                </c:pt>
                <c:pt idx="3631">
                  <c:v>12297.249430556658</c:v>
                </c:pt>
                <c:pt idx="3632">
                  <c:v>11827.94213751805</c:v>
                </c:pt>
                <c:pt idx="3633">
                  <c:v>10650.724631672032</c:v>
                </c:pt>
                <c:pt idx="3634">
                  <c:v>11080.228977398474</c:v>
                </c:pt>
                <c:pt idx="3635">
                  <c:v>11310.885625311788</c:v>
                </c:pt>
                <c:pt idx="3636">
                  <c:v>10913.214092363785</c:v>
                </c:pt>
                <c:pt idx="3637">
                  <c:v>10491.632155814586</c:v>
                </c:pt>
                <c:pt idx="3638">
                  <c:v>10245.035238833809</c:v>
                </c:pt>
                <c:pt idx="3639">
                  <c:v>10237.088966978321</c:v>
                </c:pt>
                <c:pt idx="3640">
                  <c:v>10070.050219265389</c:v>
                </c:pt>
                <c:pt idx="3641">
                  <c:v>9974.5756436083248</c:v>
                </c:pt>
                <c:pt idx="3642">
                  <c:v>11120.008062032395</c:v>
                </c:pt>
                <c:pt idx="3643">
                  <c:v>9791.6443521844176</c:v>
                </c:pt>
                <c:pt idx="3644">
                  <c:v>9720.0801801285488</c:v>
                </c:pt>
                <c:pt idx="3645">
                  <c:v>9179.1848523558292</c:v>
                </c:pt>
                <c:pt idx="3646">
                  <c:v>7071.2990322880805</c:v>
                </c:pt>
                <c:pt idx="3647">
                  <c:v>6124.7620370336244</c:v>
                </c:pt>
                <c:pt idx="3648">
                  <c:v>6347.4724130914537</c:v>
                </c:pt>
                <c:pt idx="3649">
                  <c:v>6307.7171911357746</c:v>
                </c:pt>
                <c:pt idx="3650">
                  <c:v>7309.9496774133731</c:v>
                </c:pt>
                <c:pt idx="3651">
                  <c:v>7246.2840518565008</c:v>
                </c:pt>
                <c:pt idx="3652">
                  <c:v>7787.1793796292231</c:v>
                </c:pt>
                <c:pt idx="3653">
                  <c:v>12289.279296022929</c:v>
                </c:pt>
                <c:pt idx="3654">
                  <c:v>14214.209961988523</c:v>
                </c:pt>
                <c:pt idx="3655">
                  <c:v>13514.222158358354</c:v>
                </c:pt>
                <c:pt idx="3656">
                  <c:v>12161.995770265672</c:v>
                </c:pt>
                <c:pt idx="3657">
                  <c:v>11215.458775011215</c:v>
                </c:pt>
                <c:pt idx="3658">
                  <c:v>10730.258938261633</c:v>
                </c:pt>
                <c:pt idx="3659">
                  <c:v>10778.008157429291</c:v>
                </c:pt>
                <c:pt idx="3660">
                  <c:v>11374.551250868661</c:v>
                </c:pt>
                <c:pt idx="3661">
                  <c:v>10642.754497138301</c:v>
                </c:pt>
                <c:pt idx="3662">
                  <c:v>9966.6532344310835</c:v>
                </c:pt>
                <c:pt idx="3663">
                  <c:v>8542.8149489260431</c:v>
                </c:pt>
                <c:pt idx="3664">
                  <c:v>8972.3670200089709</c:v>
                </c:pt>
                <c:pt idx="3665">
                  <c:v>11812.025731128833</c:v>
                </c:pt>
                <c:pt idx="3666">
                  <c:v>11493.864642092185</c:v>
                </c:pt>
                <c:pt idx="3667">
                  <c:v>11541.566135903349</c:v>
                </c:pt>
                <c:pt idx="3668">
                  <c:v>11112.061790176909</c:v>
                </c:pt>
                <c:pt idx="3669">
                  <c:v>10070.050219265389</c:v>
                </c:pt>
                <c:pt idx="3670">
                  <c:v>8479.2209114039033</c:v>
                </c:pt>
                <c:pt idx="3671">
                  <c:v>8232.6478571013704</c:v>
                </c:pt>
                <c:pt idx="3672">
                  <c:v>7667.8898510839426</c:v>
                </c:pt>
                <c:pt idx="3673">
                  <c:v>7858.7912770415824</c:v>
                </c:pt>
                <c:pt idx="3674">
                  <c:v>7962.1643991976434</c:v>
                </c:pt>
                <c:pt idx="3675">
                  <c:v>8876.9401697083977</c:v>
                </c:pt>
                <c:pt idx="3676">
                  <c:v>9226.9102088452382</c:v>
                </c:pt>
                <c:pt idx="3677">
                  <c:v>9489.3758068587431</c:v>
                </c:pt>
                <c:pt idx="3678">
                  <c:v>12702.891098038393</c:v>
                </c:pt>
                <c:pt idx="3679">
                  <c:v>14166.460742820866</c:v>
                </c:pt>
                <c:pt idx="3680">
                  <c:v>13044.938727997991</c:v>
                </c:pt>
                <c:pt idx="3681">
                  <c:v>12002.927157086469</c:v>
                </c:pt>
                <c:pt idx="3682">
                  <c:v>11127.978196566128</c:v>
                </c:pt>
                <c:pt idx="3683">
                  <c:v>10968.861858030436</c:v>
                </c:pt>
                <c:pt idx="3684">
                  <c:v>11318.879622523764</c:v>
                </c:pt>
                <c:pt idx="3685">
                  <c:v>10412.073986546742</c:v>
                </c:pt>
                <c:pt idx="3686">
                  <c:v>10849.548466806913</c:v>
                </c:pt>
                <c:pt idx="3687">
                  <c:v>9855.286115063047</c:v>
                </c:pt>
                <c:pt idx="3688">
                  <c:v>10539.357512303995</c:v>
                </c:pt>
                <c:pt idx="3689">
                  <c:v>11318.855759845519</c:v>
                </c:pt>
                <c:pt idx="3690">
                  <c:v>11167.733418521804</c:v>
                </c:pt>
                <c:pt idx="3691">
                  <c:v>8471.2507768701726</c:v>
                </c:pt>
                <c:pt idx="3692">
                  <c:v>7707.6689357178675</c:v>
                </c:pt>
                <c:pt idx="3693">
                  <c:v>7628.0869037717775</c:v>
                </c:pt>
                <c:pt idx="3694">
                  <c:v>6928.1229628198535</c:v>
                </c:pt>
                <c:pt idx="3695">
                  <c:v>6084.9590897214566</c:v>
                </c:pt>
                <c:pt idx="3696">
                  <c:v>6697.4663149065382</c:v>
                </c:pt>
                <c:pt idx="3697">
                  <c:v>6180.4336653785213</c:v>
                </c:pt>
                <c:pt idx="3698">
                  <c:v>6721.3289931512418</c:v>
                </c:pt>
                <c:pt idx="3699">
                  <c:v>7230.3915081455289</c:v>
                </c:pt>
                <c:pt idx="3700">
                  <c:v>8129.2031469105759</c:v>
                </c:pt>
                <c:pt idx="3701">
                  <c:v>8845.1073569299624</c:v>
                </c:pt>
                <c:pt idx="3702">
                  <c:v>10762.067888361826</c:v>
                </c:pt>
                <c:pt idx="3703">
                  <c:v>11326.825894379252</c:v>
                </c:pt>
                <c:pt idx="3704">
                  <c:v>12018.84356347569</c:v>
                </c:pt>
                <c:pt idx="3705">
                  <c:v>12249.500211389002</c:v>
                </c:pt>
                <c:pt idx="3706">
                  <c:v>10618.891818893597</c:v>
                </c:pt>
                <c:pt idx="3707">
                  <c:v>10849.548466806913</c:v>
                </c:pt>
                <c:pt idx="3708">
                  <c:v>10785.930566606528</c:v>
                </c:pt>
                <c:pt idx="3709">
                  <c:v>9982.5457781420573</c:v>
                </c:pt>
                <c:pt idx="3710">
                  <c:v>9393.925093879925</c:v>
                </c:pt>
                <c:pt idx="3711">
                  <c:v>8622.3731181938892</c:v>
                </c:pt>
                <c:pt idx="3712">
                  <c:v>6657.6872302726142</c:v>
                </c:pt>
                <c:pt idx="3713">
                  <c:v>9696.1936392055995</c:v>
                </c:pt>
                <c:pt idx="3714">
                  <c:v>11644.9869834159</c:v>
                </c:pt>
                <c:pt idx="3715">
                  <c:v>9187.1311242113134</c:v>
                </c:pt>
                <c:pt idx="3716">
                  <c:v>8328.0747074019437</c:v>
                </c:pt>
                <c:pt idx="3717">
                  <c:v>8678.0447465387842</c:v>
                </c:pt>
                <c:pt idx="3718">
                  <c:v>7532.6361907929595</c:v>
                </c:pt>
                <c:pt idx="3719">
                  <c:v>6116.8157651781385</c:v>
                </c:pt>
                <c:pt idx="3720">
                  <c:v>5886.1352545865766</c:v>
                </c:pt>
                <c:pt idx="3721">
                  <c:v>6403.1440414363506</c:v>
                </c:pt>
                <c:pt idx="3722">
                  <c:v>7230.3915081455289</c:v>
                </c:pt>
                <c:pt idx="3723">
                  <c:v>7437.2093404923835</c:v>
                </c:pt>
                <c:pt idx="3724">
                  <c:v>7779.2331077737363</c:v>
                </c:pt>
                <c:pt idx="3725">
                  <c:v>8924.6416635195619</c:v>
                </c:pt>
                <c:pt idx="3726">
                  <c:v>13760.795212660889</c:v>
                </c:pt>
                <c:pt idx="3727">
                  <c:v>11923.416713175116</c:v>
                </c:pt>
                <c:pt idx="3728">
                  <c:v>11080.228977398474</c:v>
                </c:pt>
                <c:pt idx="3729">
                  <c:v>10356.402358201845</c:v>
                </c:pt>
                <c:pt idx="3730">
                  <c:v>10077.996491120875</c:v>
                </c:pt>
                <c:pt idx="3731">
                  <c:v>10825.685788562208</c:v>
                </c:pt>
                <c:pt idx="3732">
                  <c:v>10841.626057629672</c:v>
                </c:pt>
                <c:pt idx="3733">
                  <c:v>10237.088966978321</c:v>
                </c:pt>
                <c:pt idx="3734">
                  <c:v>8757.5790531283837</c:v>
                </c:pt>
                <c:pt idx="3735">
                  <c:v>8805.3521349742841</c:v>
                </c:pt>
                <c:pt idx="3736">
                  <c:v>9696.1936392055995</c:v>
                </c:pt>
                <c:pt idx="3737">
                  <c:v>9791.6682148626624</c:v>
                </c:pt>
                <c:pt idx="3738">
                  <c:v>11080.228977398474</c:v>
                </c:pt>
                <c:pt idx="3739">
                  <c:v>9608.7130607605122</c:v>
                </c:pt>
                <c:pt idx="3740">
                  <c:v>9743.9428583732533</c:v>
                </c:pt>
                <c:pt idx="3741">
                  <c:v>8495.1134551148789</c:v>
                </c:pt>
                <c:pt idx="3742">
                  <c:v>6975.8721819875072</c:v>
                </c:pt>
                <c:pt idx="3743">
                  <c:v>6737.2215368622146</c:v>
                </c:pt>
                <c:pt idx="3744">
                  <c:v>6228.1590218679303</c:v>
                </c:pt>
                <c:pt idx="3745">
                  <c:v>6100.8993587889199</c:v>
                </c:pt>
                <c:pt idx="3746">
                  <c:v>6609.9618737832052</c:v>
                </c:pt>
                <c:pt idx="3747">
                  <c:v>8176.9523660782297</c:v>
                </c:pt>
                <c:pt idx="3748">
                  <c:v>8009.9136183652972</c:v>
                </c:pt>
                <c:pt idx="3749">
                  <c:v>10523.441105914779</c:v>
                </c:pt>
                <c:pt idx="3750">
                  <c:v>14349.415896923019</c:v>
                </c:pt>
                <c:pt idx="3751">
                  <c:v>13490.359480113648</c:v>
                </c:pt>
                <c:pt idx="3752">
                  <c:v>11851.804815762755</c:v>
                </c:pt>
                <c:pt idx="3753">
                  <c:v>11493.864642092185</c:v>
                </c:pt>
                <c:pt idx="3754">
                  <c:v>10404.151577369499</c:v>
                </c:pt>
                <c:pt idx="3755">
                  <c:v>11215.458775011215</c:v>
                </c:pt>
                <c:pt idx="3756">
                  <c:v>11318.855759845519</c:v>
                </c:pt>
                <c:pt idx="3757">
                  <c:v>10825.685788562208</c:v>
                </c:pt>
                <c:pt idx="3758">
                  <c:v>9409.8653629473883</c:v>
                </c:pt>
                <c:pt idx="3759">
                  <c:v>10014.378590920494</c:v>
                </c:pt>
                <c:pt idx="3760">
                  <c:v>9354.146009246002</c:v>
                </c:pt>
                <c:pt idx="3761">
                  <c:v>10849.548466806913</c:v>
                </c:pt>
                <c:pt idx="3762">
                  <c:v>11804.055596595101</c:v>
                </c:pt>
                <c:pt idx="3763">
                  <c:v>9974.5995062865695</c:v>
                </c:pt>
                <c:pt idx="3764">
                  <c:v>9616.659332616</c:v>
                </c:pt>
                <c:pt idx="3765">
                  <c:v>9059.871461132303</c:v>
                </c:pt>
                <c:pt idx="3766">
                  <c:v>6991.7647256984801</c:v>
                </c:pt>
                <c:pt idx="3767">
                  <c:v>6617.9081456386921</c:v>
                </c:pt>
                <c:pt idx="3768">
                  <c:v>6021.3411895210729</c:v>
                </c:pt>
                <c:pt idx="3769">
                  <c:v>6379.2813631916451</c:v>
                </c:pt>
                <c:pt idx="3770">
                  <c:v>6339.5261412359669</c:v>
                </c:pt>
                <c:pt idx="3771">
                  <c:v>6967.9020474537765</c:v>
                </c:pt>
                <c:pt idx="3772">
                  <c:v>8463.3045050146866</c:v>
                </c:pt>
                <c:pt idx="3773">
                  <c:v>10284.81432346773</c:v>
                </c:pt>
                <c:pt idx="3774">
                  <c:v>15391.427467834539</c:v>
                </c:pt>
                <c:pt idx="3775">
                  <c:v>11851.804815762755</c:v>
                </c:pt>
                <c:pt idx="3776">
                  <c:v>11414.306472824339</c:v>
                </c:pt>
                <c:pt idx="3777">
                  <c:v>10420.044121080473</c:v>
                </c:pt>
                <c:pt idx="3778">
                  <c:v>9600.7429262267815</c:v>
                </c:pt>
                <c:pt idx="3779">
                  <c:v>9903.011471552456</c:v>
                </c:pt>
                <c:pt idx="3780">
                  <c:v>10563.196327870455</c:v>
                </c:pt>
                <c:pt idx="3781">
                  <c:v>10308.653139034192</c:v>
                </c:pt>
                <c:pt idx="3782">
                  <c:v>9767.7816739397131</c:v>
                </c:pt>
                <c:pt idx="3783">
                  <c:v>8765.5491876621163</c:v>
                </c:pt>
                <c:pt idx="3784">
                  <c:v>8288.2956227680206</c:v>
                </c:pt>
                <c:pt idx="3785">
                  <c:v>8996.253560931922</c:v>
                </c:pt>
                <c:pt idx="3786">
                  <c:v>11366.581116334928</c:v>
                </c:pt>
                <c:pt idx="3787">
                  <c:v>8972.343157330728</c:v>
                </c:pt>
                <c:pt idx="3788">
                  <c:v>9043.9550547430863</c:v>
                </c:pt>
                <c:pt idx="3789">
                  <c:v>8598.5104399491829</c:v>
                </c:pt>
                <c:pt idx="3790">
                  <c:v>7333.7884929798329</c:v>
                </c:pt>
                <c:pt idx="3791">
                  <c:v>6482.6783480259501</c:v>
                </c:pt>
                <c:pt idx="3792">
                  <c:v>6299.7470566020447</c:v>
                </c:pt>
                <c:pt idx="3793">
                  <c:v>6482.6783480259501</c:v>
                </c:pt>
                <c:pt idx="3794">
                  <c:v>7007.6811320876986</c:v>
                </c:pt>
                <c:pt idx="3795">
                  <c:v>7993.9972119760787</c:v>
                </c:pt>
                <c:pt idx="3796">
                  <c:v>7818.9883297294145</c:v>
                </c:pt>
                <c:pt idx="3797">
                  <c:v>11239.321453255918</c:v>
                </c:pt>
                <c:pt idx="3798">
                  <c:v>13800.574297294808</c:v>
                </c:pt>
                <c:pt idx="3799">
                  <c:v>12575.65529763763</c:v>
                </c:pt>
                <c:pt idx="3800">
                  <c:v>11056.390161832014</c:v>
                </c:pt>
                <c:pt idx="3801">
                  <c:v>10905.243957830055</c:v>
                </c:pt>
                <c:pt idx="3802">
                  <c:v>9966.6293717528388</c:v>
                </c:pt>
                <c:pt idx="3803">
                  <c:v>10006.40845638676</c:v>
                </c:pt>
                <c:pt idx="3804">
                  <c:v>10077.996491120875</c:v>
                </c:pt>
                <c:pt idx="3805">
                  <c:v>9560.9877042711032</c:v>
                </c:pt>
                <c:pt idx="3806">
                  <c:v>8805.3282722960375</c:v>
                </c:pt>
                <c:pt idx="3807">
                  <c:v>8996.2296982536773</c:v>
                </c:pt>
                <c:pt idx="3808">
                  <c:v>8312.158301012727</c:v>
                </c:pt>
                <c:pt idx="3809">
                  <c:v>10571.166462404188</c:v>
                </c:pt>
                <c:pt idx="3810">
                  <c:v>10443.906799325177</c:v>
                </c:pt>
                <c:pt idx="3811">
                  <c:v>9823.5010276410994</c:v>
                </c:pt>
                <c:pt idx="3812">
                  <c:v>9210.9938024560179</c:v>
                </c:pt>
                <c:pt idx="3813">
                  <c:v>7683.7823947949182</c:v>
                </c:pt>
                <c:pt idx="3814">
                  <c:v>7381.5377121474885</c:v>
                </c:pt>
                <c:pt idx="3815">
                  <c:v>6498.6186170934134</c:v>
                </c:pt>
                <c:pt idx="3816">
                  <c:v>5902.0277982975504</c:v>
                </c:pt>
                <c:pt idx="3817">
                  <c:v>6864.5050626194716</c:v>
                </c:pt>
                <c:pt idx="3818">
                  <c:v>6673.6036366618328</c:v>
                </c:pt>
                <c:pt idx="3819">
                  <c:v>7715.5913448951078</c:v>
                </c:pt>
                <c:pt idx="3820">
                  <c:v>7898.5703616755036</c:v>
                </c:pt>
                <c:pt idx="3821">
                  <c:v>11438.169151069043</c:v>
                </c:pt>
                <c:pt idx="3822">
                  <c:v>12854.037302040355</c:v>
                </c:pt>
                <c:pt idx="3823">
                  <c:v>12281.333024167439</c:v>
                </c:pt>
                <c:pt idx="3824">
                  <c:v>12122.216685631747</c:v>
                </c:pt>
                <c:pt idx="3825">
                  <c:v>11032.503620909065</c:v>
                </c:pt>
                <c:pt idx="3826">
                  <c:v>11796.109324739615</c:v>
                </c:pt>
                <c:pt idx="3827">
                  <c:v>10674.563447238494</c:v>
                </c:pt>
                <c:pt idx="3828">
                  <c:v>11629.094439704926</c:v>
                </c:pt>
                <c:pt idx="3829">
                  <c:v>11573.398948681786</c:v>
                </c:pt>
                <c:pt idx="3830">
                  <c:v>11056.390161832014</c:v>
                </c:pt>
                <c:pt idx="3831">
                  <c:v>11247.267725111407</c:v>
                </c:pt>
                <c:pt idx="3832">
                  <c:v>11358.634844479444</c:v>
                </c:pt>
                <c:pt idx="3833">
                  <c:v>11533.643726726108</c:v>
                </c:pt>
                <c:pt idx="3834">
                  <c:v>11716.551155471769</c:v>
                </c:pt>
                <c:pt idx="3835">
                  <c:v>10889.327551440836</c:v>
                </c:pt>
                <c:pt idx="3836">
                  <c:v>11748.383968250206</c:v>
                </c:pt>
                <c:pt idx="3837">
                  <c:v>9584.8503825158095</c:v>
                </c:pt>
                <c:pt idx="3838">
                  <c:v>8908.7491198085881</c:v>
                </c:pt>
                <c:pt idx="3839">
                  <c:v>8463.3045050146866</c:v>
                </c:pt>
                <c:pt idx="3840">
                  <c:v>7715.5913448951078</c:v>
                </c:pt>
                <c:pt idx="3841">
                  <c:v>6800.8394370625992</c:v>
                </c:pt>
                <c:pt idx="3842">
                  <c:v>6379.3052258698899</c:v>
                </c:pt>
                <c:pt idx="3843">
                  <c:v>6784.9468933516255</c:v>
                </c:pt>
                <c:pt idx="3844">
                  <c:v>7747.4002949953001</c:v>
                </c:pt>
                <c:pt idx="3845">
                  <c:v>10308.677001712436</c:v>
                </c:pt>
                <c:pt idx="3846">
                  <c:v>13617.619143192656</c:v>
                </c:pt>
                <c:pt idx="3847">
                  <c:v>13490.383342791894</c:v>
                </c:pt>
                <c:pt idx="3848">
                  <c:v>13307.428188689742</c:v>
                </c:pt>
                <c:pt idx="3849">
                  <c:v>11740.43769639472</c:v>
                </c:pt>
                <c:pt idx="3850">
                  <c:v>11708.604883616283</c:v>
                </c:pt>
                <c:pt idx="3851">
                  <c:v>11207.488640477484</c:v>
                </c:pt>
                <c:pt idx="3852">
                  <c:v>11915.446578641384</c:v>
                </c:pt>
                <c:pt idx="3853">
                  <c:v>11000.718533487117</c:v>
                </c:pt>
                <c:pt idx="3854">
                  <c:v>10992.748398953387</c:v>
                </c:pt>
                <c:pt idx="3855">
                  <c:v>11016.634939876336</c:v>
                </c:pt>
                <c:pt idx="3856">
                  <c:v>10976.855855242413</c:v>
                </c:pt>
                <c:pt idx="3857">
                  <c:v>10181.417338633426</c:v>
                </c:pt>
                <c:pt idx="3858">
                  <c:v>10658.67090352752</c:v>
                </c:pt>
                <c:pt idx="3859">
                  <c:v>7675.8361229394313</c:v>
                </c:pt>
                <c:pt idx="3860">
                  <c:v>7087.2154386772991</c:v>
                </c:pt>
                <c:pt idx="3861">
                  <c:v>7039.4900821878891</c:v>
                </c:pt>
                <c:pt idx="3862">
                  <c:v>7063.3527604325946</c:v>
                </c:pt>
                <c:pt idx="3863">
                  <c:v>6617.9081456386921</c:v>
                </c:pt>
                <c:pt idx="3864">
                  <c:v>6625.8782801724237</c:v>
                </c:pt>
                <c:pt idx="3865">
                  <c:v>6212.2664781569565</c:v>
                </c:pt>
                <c:pt idx="3866">
                  <c:v>6148.6008526000842</c:v>
                </c:pt>
                <c:pt idx="3867">
                  <c:v>6665.6335021281011</c:v>
                </c:pt>
                <c:pt idx="3868">
                  <c:v>8009.9136183652972</c:v>
                </c:pt>
                <c:pt idx="3869">
                  <c:v>9537.1011633481539</c:v>
                </c:pt>
                <c:pt idx="3870">
                  <c:v>11112.037927498664</c:v>
                </c:pt>
                <c:pt idx="3871">
                  <c:v>12305.195702412144</c:v>
                </c:pt>
                <c:pt idx="3872">
                  <c:v>11780.216781028641</c:v>
                </c:pt>
                <c:pt idx="3873">
                  <c:v>11788.163052884129</c:v>
                </c:pt>
                <c:pt idx="3874">
                  <c:v>10133.691982144017</c:v>
                </c:pt>
                <c:pt idx="3875">
                  <c:v>11255.237859645138</c:v>
                </c:pt>
                <c:pt idx="3876">
                  <c:v>11295.016944279061</c:v>
                </c:pt>
                <c:pt idx="3877">
                  <c:v>10992.748398953387</c:v>
                </c:pt>
                <c:pt idx="3878">
                  <c:v>9306.4445154348377</c:v>
                </c:pt>
                <c:pt idx="3879">
                  <c:v>10133.691982144017</c:v>
                </c:pt>
                <c:pt idx="3880">
                  <c:v>11119.98419935415</c:v>
                </c:pt>
                <c:pt idx="3881">
                  <c:v>11120.008062032395</c:v>
                </c:pt>
                <c:pt idx="3882">
                  <c:v>10960.91558617495</c:v>
                </c:pt>
                <c:pt idx="3883">
                  <c:v>9616.659332616</c:v>
                </c:pt>
                <c:pt idx="3884">
                  <c:v>8153.0896878335252</c:v>
                </c:pt>
                <c:pt idx="3885">
                  <c:v>7747.4002949953001</c:v>
                </c:pt>
                <c:pt idx="3886">
                  <c:v>7922.4091772419633</c:v>
                </c:pt>
                <c:pt idx="3887">
                  <c:v>7031.5438103324041</c:v>
                </c:pt>
                <c:pt idx="3888">
                  <c:v>6061.120274154996</c:v>
                </c:pt>
                <c:pt idx="3889">
                  <c:v>5870.2188481973599</c:v>
                </c:pt>
                <c:pt idx="3890">
                  <c:v>6912.2304191088806</c:v>
                </c:pt>
                <c:pt idx="3891">
                  <c:v>7524.6899189374708</c:v>
                </c:pt>
                <c:pt idx="3892">
                  <c:v>8757.6267784848751</c:v>
                </c:pt>
                <c:pt idx="3893">
                  <c:v>10396.181442835768</c:v>
                </c:pt>
                <c:pt idx="3894">
                  <c:v>12973.326830585633</c:v>
                </c:pt>
                <c:pt idx="3895">
                  <c:v>10674.563447238494</c:v>
                </c:pt>
                <c:pt idx="3896">
                  <c:v>11183.625962232778</c:v>
                </c:pt>
                <c:pt idx="3897">
                  <c:v>10555.273918693214</c:v>
                </c:pt>
                <c:pt idx="3898">
                  <c:v>9497.3459413924757</c:v>
                </c:pt>
                <c:pt idx="3899">
                  <c:v>10109.805441221066</c:v>
                </c:pt>
                <c:pt idx="3900">
                  <c:v>10587.05900611516</c:v>
                </c:pt>
                <c:pt idx="3901">
                  <c:v>9568.9339761265874</c:v>
                </c:pt>
                <c:pt idx="3902">
                  <c:v>8415.5791485252776</c:v>
                </c:pt>
                <c:pt idx="3903">
                  <c:v>7962.1643991976434</c:v>
                </c:pt>
                <c:pt idx="3904">
                  <c:v>8343.9672511129174</c:v>
                </c:pt>
                <c:pt idx="3905">
                  <c:v>8709.8775593172195</c:v>
                </c:pt>
                <c:pt idx="3906">
                  <c:v>10340.485951812627</c:v>
                </c:pt>
                <c:pt idx="3907">
                  <c:v>9489.3996695369879</c:v>
                </c:pt>
                <c:pt idx="3908">
                  <c:v>7890.6002271417728</c:v>
                </c:pt>
                <c:pt idx="3909">
                  <c:v>6896.3140127196621</c:v>
                </c:pt>
                <c:pt idx="3910">
                  <c:v>6872.4751971532032</c:v>
                </c:pt>
                <c:pt idx="3911">
                  <c:v>6180.457528056766</c:v>
                </c:pt>
                <c:pt idx="3912">
                  <c:v>5719.096506873645</c:v>
                </c:pt>
                <c:pt idx="3913">
                  <c:v>6029.3113240548055</c:v>
                </c:pt>
                <c:pt idx="3914">
                  <c:v>6244.0754282571488</c:v>
                </c:pt>
                <c:pt idx="3915">
                  <c:v>6427.0305823592998</c:v>
                </c:pt>
                <c:pt idx="3916">
                  <c:v>7254.2541863902325</c:v>
                </c:pt>
                <c:pt idx="3917">
                  <c:v>9441.6743130475788</c:v>
                </c:pt>
                <c:pt idx="3918">
                  <c:v>12822.228351940163</c:v>
                </c:pt>
                <c:pt idx="3919">
                  <c:v>11112.037927498664</c:v>
                </c:pt>
                <c:pt idx="3920">
                  <c:v>11318.879622523764</c:v>
                </c:pt>
                <c:pt idx="3921">
                  <c:v>9847.339843207561</c:v>
                </c:pt>
                <c:pt idx="3922">
                  <c:v>8471.2507768701726</c:v>
                </c:pt>
                <c:pt idx="3923">
                  <c:v>9210.9699397777731</c:v>
                </c:pt>
                <c:pt idx="3924">
                  <c:v>10937.029045251998</c:v>
                </c:pt>
                <c:pt idx="3925">
                  <c:v>8630.34325272762</c:v>
                </c:pt>
                <c:pt idx="3926">
                  <c:v>8439.4179640917355</c:v>
                </c:pt>
                <c:pt idx="3927">
                  <c:v>9187.15498688956</c:v>
                </c:pt>
                <c:pt idx="3928">
                  <c:v>8900.7789852748592</c:v>
                </c:pt>
                <c:pt idx="3929">
                  <c:v>8526.9224052150676</c:v>
                </c:pt>
                <c:pt idx="3930">
                  <c:v>10260.951645223027</c:v>
                </c:pt>
                <c:pt idx="3931">
                  <c:v>8884.8625788856389</c:v>
                </c:pt>
                <c:pt idx="3932">
                  <c:v>7890.6002271417728</c:v>
                </c:pt>
                <c:pt idx="3933">
                  <c:v>7866.7375488970683</c:v>
                </c:pt>
                <c:pt idx="3934">
                  <c:v>6912.2542817871235</c:v>
                </c:pt>
                <c:pt idx="3935">
                  <c:v>5615.6756593610944</c:v>
                </c:pt>
                <c:pt idx="3936">
                  <c:v>5727.042778729131</c:v>
                </c:pt>
                <c:pt idx="3937">
                  <c:v>4987.3236158215295</c:v>
                </c:pt>
                <c:pt idx="3938">
                  <c:v>6283.8306502128271</c:v>
                </c:pt>
                <c:pt idx="3939">
                  <c:v>6991.7647256984801</c:v>
                </c:pt>
                <c:pt idx="3940">
                  <c:v>7739.4778858180589</c:v>
                </c:pt>
                <c:pt idx="3941">
                  <c:v>9974.6233689648143</c:v>
                </c:pt>
                <c:pt idx="3942">
                  <c:v>13060.855134387208</c:v>
                </c:pt>
                <c:pt idx="3943">
                  <c:v>11629.094439704926</c:v>
                </c:pt>
                <c:pt idx="3944">
                  <c:v>10976.808129885923</c:v>
                </c:pt>
                <c:pt idx="3945">
                  <c:v>10443.906799325177</c:v>
                </c:pt>
                <c:pt idx="3946">
                  <c:v>8948.528204442513</c:v>
                </c:pt>
                <c:pt idx="3947">
                  <c:v>9815.5308931073687</c:v>
                </c:pt>
                <c:pt idx="3948">
                  <c:v>11374.551250868661</c:v>
                </c:pt>
                <c:pt idx="3949">
                  <c:v>10149.608388533234</c:v>
                </c:pt>
                <c:pt idx="3950">
                  <c:v>8415.5552858470328</c:v>
                </c:pt>
                <c:pt idx="3951">
                  <c:v>8558.7552179935046</c:v>
                </c:pt>
                <c:pt idx="3952">
                  <c:v>7779.2331077737363</c:v>
                </c:pt>
                <c:pt idx="3953">
                  <c:v>9409.8415002691436</c:v>
                </c:pt>
                <c:pt idx="3954">
                  <c:v>11024.557349053577</c:v>
                </c:pt>
                <c:pt idx="3955">
                  <c:v>9855.2622523848022</c:v>
                </c:pt>
                <c:pt idx="3956">
                  <c:v>9210.9938024560179</c:v>
                </c:pt>
                <c:pt idx="3957">
                  <c:v>8972.3670200089709</c:v>
                </c:pt>
                <c:pt idx="3958">
                  <c:v>6586.0991955385016</c:v>
                </c:pt>
                <c:pt idx="3959">
                  <c:v>6045.227730444024</c:v>
                </c:pt>
                <c:pt idx="3960">
                  <c:v>5989.5322394208824</c:v>
                </c:pt>
                <c:pt idx="3961">
                  <c:v>5846.3561699526545</c:v>
                </c:pt>
                <c:pt idx="3962">
                  <c:v>6816.7797061300626</c:v>
                </c:pt>
                <c:pt idx="3963">
                  <c:v>6983.8184538429941</c:v>
                </c:pt>
                <c:pt idx="3964">
                  <c:v>7699.6749385058911</c:v>
                </c:pt>
                <c:pt idx="3965">
                  <c:v>11430.222879213559</c:v>
                </c:pt>
                <c:pt idx="3966">
                  <c:v>13418.771445379536</c:v>
                </c:pt>
                <c:pt idx="3967">
                  <c:v>12098.354007387043</c:v>
                </c:pt>
                <c:pt idx="3968">
                  <c:v>11151.817012132587</c:v>
                </c:pt>
                <c:pt idx="3969">
                  <c:v>10849.57232948516</c:v>
                </c:pt>
                <c:pt idx="3970">
                  <c:v>10968.88572070868</c:v>
                </c:pt>
                <c:pt idx="3971">
                  <c:v>10929.106636074759</c:v>
                </c:pt>
                <c:pt idx="3972">
                  <c:v>10992.748398953387</c:v>
                </c:pt>
                <c:pt idx="3973">
                  <c:v>9855.3099777412917</c:v>
                </c:pt>
                <c:pt idx="3974">
                  <c:v>10284.81432346773</c:v>
                </c:pt>
                <c:pt idx="3975">
                  <c:v>10189.363610488912</c:v>
                </c:pt>
                <c:pt idx="3976">
                  <c:v>9600.7429262267815</c:v>
                </c:pt>
                <c:pt idx="3977">
                  <c:v>10555.250056014969</c:v>
                </c:pt>
                <c:pt idx="3978">
                  <c:v>11287.070672423572</c:v>
                </c:pt>
                <c:pt idx="3979">
                  <c:v>9775.7279457952009</c:v>
                </c:pt>
                <c:pt idx="3980">
                  <c:v>9887.0950651632375</c:v>
                </c:pt>
                <c:pt idx="3981">
                  <c:v>8606.4567118046707</c:v>
                </c:pt>
                <c:pt idx="3982">
                  <c:v>6132.7083088891122</c:v>
                </c:pt>
                <c:pt idx="3983">
                  <c:v>10085.966625654606</c:v>
                </c:pt>
                <c:pt idx="3984">
                  <c:v>6570.1827891492821</c:v>
                </c:pt>
                <c:pt idx="3985">
                  <c:v>5965.6695611761779</c:v>
                </c:pt>
                <c:pt idx="3986">
                  <c:v>6665.6335021281011</c:v>
                </c:pt>
                <c:pt idx="3987">
                  <c:v>7484.9346969817925</c:v>
                </c:pt>
                <c:pt idx="3988">
                  <c:v>8137.1732814443067</c:v>
                </c:pt>
                <c:pt idx="3989">
                  <c:v>11215.434912332968</c:v>
                </c:pt>
                <c:pt idx="3990">
                  <c:v>13625.565415048144</c:v>
                </c:pt>
                <c:pt idx="3991">
                  <c:v>11740.461559072965</c:v>
                </c:pt>
                <c:pt idx="3992">
                  <c:v>11263.184131500624</c:v>
                </c:pt>
                <c:pt idx="3993">
                  <c:v>10292.784458001464</c:v>
                </c:pt>
                <c:pt idx="3994">
                  <c:v>9855.2622523848022</c:v>
                </c:pt>
                <c:pt idx="3995">
                  <c:v>10348.456086346359</c:v>
                </c:pt>
                <c:pt idx="3996">
                  <c:v>11485.894507558454</c:v>
                </c:pt>
                <c:pt idx="3997">
                  <c:v>9696.1697765273548</c:v>
                </c:pt>
                <c:pt idx="3998">
                  <c:v>8932.6117980532945</c:v>
                </c:pt>
                <c:pt idx="3999">
                  <c:v>9751.8891302287429</c:v>
                </c:pt>
                <c:pt idx="4000">
                  <c:v>8367.8537920358685</c:v>
                </c:pt>
                <c:pt idx="4001">
                  <c:v>10364.348630057333</c:v>
                </c:pt>
                <c:pt idx="4002">
                  <c:v>11088.199111932205</c:v>
                </c:pt>
                <c:pt idx="4003">
                  <c:v>8017.8598902207832</c:v>
                </c:pt>
                <c:pt idx="4004">
                  <c:v>7461.072018737088</c:v>
                </c:pt>
                <c:pt idx="4005">
                  <c:v>9465.5369912922833</c:v>
                </c:pt>
                <c:pt idx="4006">
                  <c:v>8343.9672511129174</c:v>
                </c:pt>
                <c:pt idx="4007">
                  <c:v>7954.2181273421556</c:v>
                </c:pt>
                <c:pt idx="4008">
                  <c:v>8121.280737733332</c:v>
                </c:pt>
                <c:pt idx="4009">
                  <c:v>6625.854417494179</c:v>
                </c:pt>
                <c:pt idx="4010">
                  <c:v>7333.7646303015881</c:v>
                </c:pt>
                <c:pt idx="4011">
                  <c:v>8367.8537920358685</c:v>
                </c:pt>
                <c:pt idx="4012">
                  <c:v>8868.9700351746669</c:v>
                </c:pt>
                <c:pt idx="4013">
                  <c:v>9553.0175697373706</c:v>
                </c:pt>
                <c:pt idx="4014">
                  <c:v>12472.210587446833</c:v>
                </c:pt>
                <c:pt idx="4015">
                  <c:v>12623.332928770547</c:v>
                </c:pt>
                <c:pt idx="4016">
                  <c:v>13482.413208258165</c:v>
                </c:pt>
                <c:pt idx="4017">
                  <c:v>11867.721222151975</c:v>
                </c:pt>
                <c:pt idx="4018">
                  <c:v>10913.190229685541</c:v>
                </c:pt>
                <c:pt idx="4019">
                  <c:v>10881.381279585348</c:v>
                </c:pt>
                <c:pt idx="4020">
                  <c:v>11716.575018150013</c:v>
                </c:pt>
                <c:pt idx="4021">
                  <c:v>10579.112734259674</c:v>
                </c:pt>
                <c:pt idx="4022">
                  <c:v>11072.282705542986</c:v>
                </c:pt>
                <c:pt idx="4023">
                  <c:v>10372.318764591064</c:v>
                </c:pt>
                <c:pt idx="4024">
                  <c:v>10714.342531872417</c:v>
                </c:pt>
                <c:pt idx="4025">
                  <c:v>10865.464873196132</c:v>
                </c:pt>
                <c:pt idx="4026">
                  <c:v>11096.145383787691</c:v>
                </c:pt>
                <c:pt idx="4027">
                  <c:v>8455.334370480954</c:v>
                </c:pt>
                <c:pt idx="4028">
                  <c:v>7866.7136862188236</c:v>
                </c:pt>
                <c:pt idx="4029">
                  <c:v>7707.6450730396218</c:v>
                </c:pt>
                <c:pt idx="4030">
                  <c:v>7150.8572015559275</c:v>
                </c:pt>
                <c:pt idx="4031">
                  <c:v>6156.5709871338149</c:v>
                </c:pt>
                <c:pt idx="4032">
                  <c:v>6363.3888194806723</c:v>
                </c:pt>
                <c:pt idx="4033">
                  <c:v>6252.0217001126348</c:v>
                </c:pt>
                <c:pt idx="4034">
                  <c:v>6236.1052937234163</c:v>
                </c:pt>
                <c:pt idx="4035">
                  <c:v>6872.4513344749575</c:v>
                </c:pt>
                <c:pt idx="4036">
                  <c:v>7103.1079823882728</c:v>
                </c:pt>
                <c:pt idx="4037">
                  <c:v>10730.258938261633</c:v>
                </c:pt>
                <c:pt idx="4038">
                  <c:v>10101.859169365578</c:v>
                </c:pt>
                <c:pt idx="4039">
                  <c:v>11143.8707402771</c:v>
                </c:pt>
                <c:pt idx="4040">
                  <c:v>11294.993081600816</c:v>
                </c:pt>
                <c:pt idx="4041">
                  <c:v>10109.805441221066</c:v>
                </c:pt>
                <c:pt idx="4042">
                  <c:v>9147.3520395773921</c:v>
                </c:pt>
                <c:pt idx="4043">
                  <c:v>8773.4954595176023</c:v>
                </c:pt>
                <c:pt idx="4044">
                  <c:v>9250.7728870899427</c:v>
                </c:pt>
                <c:pt idx="4045">
                  <c:v>9099.6266830879831</c:v>
                </c:pt>
                <c:pt idx="4046">
                  <c:v>8845.1312196082054</c:v>
                </c:pt>
                <c:pt idx="4047">
                  <c:v>8654.1820682940797</c:v>
                </c:pt>
                <c:pt idx="4048">
                  <c:v>8550.7850834597739</c:v>
                </c:pt>
                <c:pt idx="4049">
                  <c:v>9378.0325501689513</c:v>
                </c:pt>
                <c:pt idx="4050">
                  <c:v>10682.533581772224</c:v>
                </c:pt>
                <c:pt idx="4051">
                  <c:v>9568.9101134483426</c:v>
                </c:pt>
                <c:pt idx="4052">
                  <c:v>9640.498148182458</c:v>
                </c:pt>
                <c:pt idx="4053">
                  <c:v>8224.6538598893949</c:v>
                </c:pt>
                <c:pt idx="4054">
                  <c:v>7126.9945233112221</c:v>
                </c:pt>
                <c:pt idx="4055">
                  <c:v>6609.9618737832052</c:v>
                </c:pt>
                <c:pt idx="4056">
                  <c:v>6164.5172589893027</c:v>
                </c:pt>
                <c:pt idx="4057">
                  <c:v>6419.0604478255673</c:v>
                </c:pt>
                <c:pt idx="4058">
                  <c:v>6355.4186849469388</c:v>
                </c:pt>
                <c:pt idx="4059">
                  <c:v>6204.3202063014696</c:v>
                </c:pt>
                <c:pt idx="4060">
                  <c:v>7015.6512666214303</c:v>
                </c:pt>
                <c:pt idx="4061">
                  <c:v>9370.0862783134653</c:v>
                </c:pt>
                <c:pt idx="4062">
                  <c:v>11167.733418521804</c:v>
                </c:pt>
                <c:pt idx="4063">
                  <c:v>10610.945547038111</c:v>
                </c:pt>
                <c:pt idx="4064">
                  <c:v>8550.8089461380187</c:v>
                </c:pt>
                <c:pt idx="4065">
                  <c:v>8741.6865094174118</c:v>
                </c:pt>
                <c:pt idx="4066">
                  <c:v>8336.0209792574296</c:v>
                </c:pt>
                <c:pt idx="4067">
                  <c:v>9298.4982435793518</c:v>
                </c:pt>
                <c:pt idx="4068">
                  <c:v>9362.1161437797346</c:v>
                </c:pt>
                <c:pt idx="4069">
                  <c:v>9815.5308931073687</c:v>
                </c:pt>
                <c:pt idx="4070">
                  <c:v>7858.7674143633376</c:v>
                </c:pt>
                <c:pt idx="4071">
                  <c:v>8964.3968854752402</c:v>
                </c:pt>
                <c:pt idx="4072">
                  <c:v>8542.8149489260431</c:v>
                </c:pt>
                <c:pt idx="4073">
                  <c:v>8200.8150443229351</c:v>
                </c:pt>
                <c:pt idx="4074">
                  <c:v>10085.966625654606</c:v>
                </c:pt>
                <c:pt idx="4075">
                  <c:v>11040.473755442796</c:v>
                </c:pt>
                <c:pt idx="4076">
                  <c:v>9942.790556186379</c:v>
                </c:pt>
                <c:pt idx="4077">
                  <c:v>9234.8326180224776</c:v>
                </c:pt>
                <c:pt idx="4078">
                  <c:v>7126.9945233112221</c:v>
                </c:pt>
                <c:pt idx="4079">
                  <c:v>6689.4961803728056</c:v>
                </c:pt>
                <c:pt idx="4080">
                  <c:v>6148.6008526000842</c:v>
                </c:pt>
                <c:pt idx="4081">
                  <c:v>6419.0604478255673</c:v>
                </c:pt>
                <c:pt idx="4082">
                  <c:v>6466.7858043149763</c:v>
                </c:pt>
                <c:pt idx="4083">
                  <c:v>6419.0365851473225</c:v>
                </c:pt>
                <c:pt idx="4084">
                  <c:v>6959.9557755982896</c:v>
                </c:pt>
                <c:pt idx="4085">
                  <c:v>10062.080084731657</c:v>
                </c:pt>
                <c:pt idx="4086">
                  <c:v>12432.455365491152</c:v>
                </c:pt>
                <c:pt idx="4087">
                  <c:v>11056.366299153769</c:v>
                </c:pt>
                <c:pt idx="4088">
                  <c:v>9966.6293717528388</c:v>
                </c:pt>
                <c:pt idx="4089">
                  <c:v>7413.3227995694342</c:v>
                </c:pt>
                <c:pt idx="4090">
                  <c:v>7946.2957181649126</c:v>
                </c:pt>
                <c:pt idx="4091">
                  <c:v>8590.5641680936969</c:v>
                </c:pt>
                <c:pt idx="4092">
                  <c:v>9250.7490244116962</c:v>
                </c:pt>
                <c:pt idx="4093">
                  <c:v>8383.7701984250853</c:v>
                </c:pt>
                <c:pt idx="4094">
                  <c:v>8200.8150443229351</c:v>
                </c:pt>
                <c:pt idx="4095">
                  <c:v>8176.9523660782297</c:v>
                </c:pt>
                <c:pt idx="4096">
                  <c:v>9123.4893613326876</c:v>
                </c:pt>
                <c:pt idx="4097">
                  <c:v>9553.0175697373706</c:v>
                </c:pt>
                <c:pt idx="4098">
                  <c:v>9847.3159805293162</c:v>
                </c:pt>
                <c:pt idx="4099">
                  <c:v>11032.503620909065</c:v>
                </c:pt>
                <c:pt idx="4100">
                  <c:v>10229.142695122835</c:v>
                </c:pt>
                <c:pt idx="4101">
                  <c:v>8948.5043417642682</c:v>
                </c:pt>
                <c:pt idx="4102">
                  <c:v>7675.8361229394313</c:v>
                </c:pt>
                <c:pt idx="4103">
                  <c:v>6283.8545128910719</c:v>
                </c:pt>
                <c:pt idx="4104">
                  <c:v>6419.0604478255673</c:v>
                </c:pt>
                <c:pt idx="4105">
                  <c:v>6578.1529236830147</c:v>
                </c:pt>
                <c:pt idx="4106">
                  <c:v>6291.8007847465578</c:v>
                </c:pt>
                <c:pt idx="4107">
                  <c:v>6490.6484825596808</c:v>
                </c:pt>
                <c:pt idx="4108">
                  <c:v>7389.4601213247297</c:v>
                </c:pt>
                <c:pt idx="4109">
                  <c:v>9751.8891302287429</c:v>
                </c:pt>
                <c:pt idx="4110">
                  <c:v>12392.676280857231</c:v>
                </c:pt>
                <c:pt idx="4111">
                  <c:v>10149.608388533234</c:v>
                </c:pt>
                <c:pt idx="4112">
                  <c:v>9083.7102766987646</c:v>
                </c:pt>
                <c:pt idx="4113">
                  <c:v>8073.555381243923</c:v>
                </c:pt>
                <c:pt idx="4114">
                  <c:v>7739.4778858180589</c:v>
                </c:pt>
                <c:pt idx="4115">
                  <c:v>8900.7551225966126</c:v>
                </c:pt>
                <c:pt idx="4116">
                  <c:v>10245.059101512055</c:v>
                </c:pt>
                <c:pt idx="4117">
                  <c:v>9083.7102766987646</c:v>
                </c:pt>
                <c:pt idx="4118">
                  <c:v>8240.5702662786116</c:v>
                </c:pt>
                <c:pt idx="4119">
                  <c:v>8622.3731181938892</c:v>
                </c:pt>
                <c:pt idx="4120">
                  <c:v>8558.7552179935046</c:v>
                </c:pt>
                <c:pt idx="4121">
                  <c:v>8972.3670200089709</c:v>
                </c:pt>
                <c:pt idx="4122">
                  <c:v>10316.623273567924</c:v>
                </c:pt>
                <c:pt idx="4123">
                  <c:v>10698.4261254832</c:v>
                </c:pt>
                <c:pt idx="4124">
                  <c:v>10658.647040849273</c:v>
                </c:pt>
                <c:pt idx="4125">
                  <c:v>5997.4785112763684</c:v>
                </c:pt>
                <c:pt idx="4126">
                  <c:v>914.75190783251048</c:v>
                </c:pt>
                <c:pt idx="4127">
                  <c:v>11072.282705542986</c:v>
                </c:pt>
                <c:pt idx="4128">
                  <c:v>3340.7749542586598</c:v>
                </c:pt>
                <c:pt idx="4129">
                  <c:v>1248.8055405801315</c:v>
                </c:pt>
                <c:pt idx="4130">
                  <c:v>1042.0115709115207</c:v>
                </c:pt>
                <c:pt idx="4131">
                  <c:v>1002.2324862775979</c:v>
                </c:pt>
                <c:pt idx="4132">
                  <c:v>827.24746670917841</c:v>
                </c:pt>
                <c:pt idx="4133">
                  <c:v>692.01766909643663</c:v>
                </c:pt>
                <c:pt idx="4134">
                  <c:v>8534.8925397488019</c:v>
                </c:pt>
                <c:pt idx="4135">
                  <c:v>33344.131642386215</c:v>
                </c:pt>
                <c:pt idx="4136">
                  <c:v>16234.56747825469</c:v>
                </c:pt>
                <c:pt idx="4137">
                  <c:v>10245.035238833809</c:v>
                </c:pt>
                <c:pt idx="4138">
                  <c:v>9075.7878675215234</c:v>
                </c:pt>
                <c:pt idx="4139">
                  <c:v>8582.617896238211</c:v>
                </c:pt>
                <c:pt idx="4140">
                  <c:v>7834.9047361186331</c:v>
                </c:pt>
                <c:pt idx="4141">
                  <c:v>8200.8150443229351</c:v>
                </c:pt>
                <c:pt idx="4142">
                  <c:v>7739.4778858180589</c:v>
                </c:pt>
                <c:pt idx="4143">
                  <c:v>7834.9285987968778</c:v>
                </c:pt>
                <c:pt idx="4144">
                  <c:v>8646.2357964385938</c:v>
                </c:pt>
                <c:pt idx="4145">
                  <c:v>8145.1434159780383</c:v>
                </c:pt>
                <c:pt idx="4146">
                  <c:v>9338.2534655350282</c:v>
                </c:pt>
                <c:pt idx="4147">
                  <c:v>9083.7102766987646</c:v>
                </c:pt>
                <c:pt idx="4148">
                  <c:v>9083.7341393770093</c:v>
                </c:pt>
                <c:pt idx="4149">
                  <c:v>8638.289524583106</c:v>
                </c:pt>
                <c:pt idx="4150">
                  <c:v>7946.2718554866697</c:v>
                </c:pt>
                <c:pt idx="4151">
                  <c:v>7381.5138494692437</c:v>
                </c:pt>
                <c:pt idx="4152">
                  <c:v>6864.5050626194716</c:v>
                </c:pt>
                <c:pt idx="4153">
                  <c:v>6617.9081456386921</c:v>
                </c:pt>
                <c:pt idx="4154">
                  <c:v>6188.3799372340072</c:v>
                </c:pt>
                <c:pt idx="4155">
                  <c:v>6236.1052937234163</c:v>
                </c:pt>
                <c:pt idx="4156">
                  <c:v>6156.5471244555702</c:v>
                </c:pt>
                <c:pt idx="4157">
                  <c:v>8765.5491876621163</c:v>
                </c:pt>
                <c:pt idx="4158">
                  <c:v>9560.9638415928584</c:v>
                </c:pt>
                <c:pt idx="4159">
                  <c:v>9974.5995062865695</c:v>
                </c:pt>
                <c:pt idx="4160">
                  <c:v>9481.4295350032589</c:v>
                </c:pt>
                <c:pt idx="4161">
                  <c:v>8264.4329445233179</c:v>
                </c:pt>
                <c:pt idx="4162">
                  <c:v>8296.2418946235084</c:v>
                </c:pt>
                <c:pt idx="4163">
                  <c:v>8773.5193221958471</c:v>
                </c:pt>
                <c:pt idx="4164">
                  <c:v>9433.7280411920929</c:v>
                </c:pt>
                <c:pt idx="4165">
                  <c:v>9179.1609896775844</c:v>
                </c:pt>
                <c:pt idx="4166">
                  <c:v>8670.0746120050535</c:v>
                </c:pt>
                <c:pt idx="4167">
                  <c:v>8845.1073569299624</c:v>
                </c:pt>
                <c:pt idx="4168">
                  <c:v>9266.6654308009165</c:v>
                </c:pt>
                <c:pt idx="4169">
                  <c:v>10356.402358201845</c:v>
                </c:pt>
                <c:pt idx="4170">
                  <c:v>10125.745710288529</c:v>
                </c:pt>
                <c:pt idx="4171">
                  <c:v>10921.160364219271</c:v>
                </c:pt>
                <c:pt idx="4172">
                  <c:v>11215.458775011215</c:v>
                </c:pt>
                <c:pt idx="4173">
                  <c:v>9664.3846891054091</c:v>
                </c:pt>
                <c:pt idx="4174">
                  <c:v>9051.9013265985723</c:v>
                </c:pt>
                <c:pt idx="4175">
                  <c:v>8343.991113791164</c:v>
                </c:pt>
                <c:pt idx="4176">
                  <c:v>8057.6151121764615</c:v>
                </c:pt>
                <c:pt idx="4177">
                  <c:v>8224.6777225676396</c:v>
                </c:pt>
                <c:pt idx="4178">
                  <c:v>7691.7525293286481</c:v>
                </c:pt>
                <c:pt idx="4179">
                  <c:v>7842.8748706523629</c:v>
                </c:pt>
                <c:pt idx="4180">
                  <c:v>8017.8598902207832</c:v>
                </c:pt>
                <c:pt idx="4181">
                  <c:v>9051.9013265985723</c:v>
                </c:pt>
                <c:pt idx="4182">
                  <c:v>9720.056317450304</c:v>
                </c:pt>
                <c:pt idx="4183">
                  <c:v>10268.897917078513</c:v>
                </c:pt>
                <c:pt idx="4184">
                  <c:v>10229.11883244459</c:v>
                </c:pt>
                <c:pt idx="4185">
                  <c:v>9735.9727238395226</c:v>
                </c:pt>
                <c:pt idx="4186">
                  <c:v>9274.6355653346473</c:v>
                </c:pt>
                <c:pt idx="4187">
                  <c:v>10157.554660388721</c:v>
                </c:pt>
                <c:pt idx="4188">
                  <c:v>10038.241269165197</c:v>
                </c:pt>
                <c:pt idx="4189">
                  <c:v>9616.659332616</c:v>
                </c:pt>
                <c:pt idx="4190">
                  <c:v>8980.3371545427035</c:v>
                </c:pt>
                <c:pt idx="4191">
                  <c:v>9083.7341393770093</c:v>
                </c:pt>
                <c:pt idx="4192">
                  <c:v>10714.342531872417</c:v>
                </c:pt>
                <c:pt idx="4193">
                  <c:v>12551.768756714679</c:v>
                </c:pt>
                <c:pt idx="4194">
                  <c:v>11819.995865662562</c:v>
                </c:pt>
                <c:pt idx="4195">
                  <c:v>10475.715749425368</c:v>
                </c:pt>
                <c:pt idx="4196">
                  <c:v>9370.0862783134653</c:v>
                </c:pt>
                <c:pt idx="4197">
                  <c:v>8248.5404008123442</c:v>
                </c:pt>
                <c:pt idx="4198">
                  <c:v>7548.5525971821762</c:v>
                </c:pt>
                <c:pt idx="4199">
                  <c:v>7397.454118536707</c:v>
                </c:pt>
                <c:pt idx="4200">
                  <c:v>7230.3915081455289</c:v>
                </c:pt>
                <c:pt idx="4201">
                  <c:v>6586.1230582167454</c:v>
                </c:pt>
                <c:pt idx="4202">
                  <c:v>6522.4812953381179</c:v>
                </c:pt>
                <c:pt idx="4203">
                  <c:v>6546.3439735828224</c:v>
                </c:pt>
                <c:pt idx="4204">
                  <c:v>6617.9320083169359</c:v>
                </c:pt>
                <c:pt idx="4205">
                  <c:v>8057.6151121764615</c:v>
                </c:pt>
                <c:pt idx="4206">
                  <c:v>9505.2922132479616</c:v>
                </c:pt>
                <c:pt idx="4207">
                  <c:v>10833.655923095939</c:v>
                </c:pt>
                <c:pt idx="4208">
                  <c:v>10698.449988161445</c:v>
                </c:pt>
                <c:pt idx="4209">
                  <c:v>10666.617175383008</c:v>
                </c:pt>
                <c:pt idx="4210">
                  <c:v>9171.2147178220966</c:v>
                </c:pt>
                <c:pt idx="4211">
                  <c:v>9250.7728870899427</c:v>
                </c:pt>
                <c:pt idx="4212">
                  <c:v>9950.736828041865</c:v>
                </c:pt>
                <c:pt idx="4213">
                  <c:v>8622.396980872134</c:v>
                </c:pt>
                <c:pt idx="4214">
                  <c:v>8463.2806423364418</c:v>
                </c:pt>
                <c:pt idx="4215">
                  <c:v>8614.4268463384014</c:v>
                </c:pt>
                <c:pt idx="4216">
                  <c:v>8709.9014219954661</c:v>
                </c:pt>
                <c:pt idx="4217">
                  <c:v>9529.154891492668</c:v>
                </c:pt>
                <c:pt idx="4218">
                  <c:v>10523.417243236534</c:v>
                </c:pt>
                <c:pt idx="4219">
                  <c:v>9393.9489565581698</c:v>
                </c:pt>
                <c:pt idx="4220">
                  <c:v>9425.7579066583603</c:v>
                </c:pt>
                <c:pt idx="4221">
                  <c:v>8678.0447465387842</c:v>
                </c:pt>
                <c:pt idx="4222">
                  <c:v>6991.7647256984801</c:v>
                </c:pt>
                <c:pt idx="4223">
                  <c:v>6983.7945911647494</c:v>
                </c:pt>
                <c:pt idx="4224">
                  <c:v>6784.9468933516255</c:v>
                </c:pt>
                <c:pt idx="4225">
                  <c:v>6307.7171911357746</c:v>
                </c:pt>
                <c:pt idx="4226">
                  <c:v>6283.8545128910719</c:v>
                </c:pt>
                <c:pt idx="4227">
                  <c:v>6888.3677408641743</c:v>
                </c:pt>
                <c:pt idx="4228">
                  <c:v>7484.9108343035477</c:v>
                </c:pt>
                <c:pt idx="4229">
                  <c:v>9871.2025214522637</c:v>
                </c:pt>
                <c:pt idx="4230">
                  <c:v>10595.029140648892</c:v>
                </c:pt>
                <c:pt idx="4231">
                  <c:v>11414.306472824339</c:v>
                </c:pt>
                <c:pt idx="4232">
                  <c:v>8853.0774914636931</c:v>
                </c:pt>
                <c:pt idx="4233">
                  <c:v>8908.7491198085881</c:v>
                </c:pt>
                <c:pt idx="4234">
                  <c:v>8399.6866048143038</c:v>
                </c:pt>
                <c:pt idx="4235">
                  <c:v>8853.0536287854484</c:v>
                </c:pt>
                <c:pt idx="4236">
                  <c:v>9401.871365735411</c:v>
                </c:pt>
                <c:pt idx="4237">
                  <c:v>8868.9700351746669</c:v>
                </c:pt>
                <c:pt idx="4238">
                  <c:v>8709.8536966389747</c:v>
                </c:pt>
                <c:pt idx="4239">
                  <c:v>8598.5104399491829</c:v>
                </c:pt>
                <c:pt idx="4240">
                  <c:v>8932.5879353750479</c:v>
                </c:pt>
                <c:pt idx="4241">
                  <c:v>9370.0624156352205</c:v>
                </c:pt>
                <c:pt idx="4242">
                  <c:v>10897.297685974569</c:v>
                </c:pt>
                <c:pt idx="4243">
                  <c:v>11987.010750697254</c:v>
                </c:pt>
                <c:pt idx="4244">
                  <c:v>11923.368987818627</c:v>
                </c:pt>
                <c:pt idx="4245">
                  <c:v>10960.91558617495</c:v>
                </c:pt>
                <c:pt idx="4246">
                  <c:v>9465.5131286140386</c:v>
                </c:pt>
                <c:pt idx="4247">
                  <c:v>8495.1373177931237</c:v>
                </c:pt>
                <c:pt idx="4248">
                  <c:v>8248.5165381340994</c:v>
                </c:pt>
                <c:pt idx="4249">
                  <c:v>7906.4927708527466</c:v>
                </c:pt>
                <c:pt idx="4250">
                  <c:v>7500.8272406927672</c:v>
                </c:pt>
                <c:pt idx="4251">
                  <c:v>7811.0181951956829</c:v>
                </c:pt>
                <c:pt idx="4252">
                  <c:v>8892.8088507411248</c:v>
                </c:pt>
                <c:pt idx="4253">
                  <c:v>10054.133812876169</c:v>
                </c:pt>
                <c:pt idx="4254">
                  <c:v>13760.819075339134</c:v>
                </c:pt>
                <c:pt idx="4255">
                  <c:v>11851.78095308451</c:v>
                </c:pt>
                <c:pt idx="4256">
                  <c:v>10316.623273567924</c:v>
                </c:pt>
                <c:pt idx="4257">
                  <c:v>10109.829303899312</c:v>
                </c:pt>
                <c:pt idx="4258">
                  <c:v>9083.7341393770093</c:v>
                </c:pt>
                <c:pt idx="4259">
                  <c:v>9895.0413370187252</c:v>
                </c:pt>
                <c:pt idx="4260">
                  <c:v>10181.417338633426</c:v>
                </c:pt>
                <c:pt idx="4261">
                  <c:v>9409.8653629473883</c:v>
                </c:pt>
                <c:pt idx="4262">
                  <c:v>8837.1610850744746</c:v>
                </c:pt>
                <c:pt idx="4263">
                  <c:v>8391.716470280573</c:v>
                </c:pt>
                <c:pt idx="4264">
                  <c:v>8701.9312874617335</c:v>
                </c:pt>
                <c:pt idx="4265">
                  <c:v>9521.2086196371783</c:v>
                </c:pt>
                <c:pt idx="4266">
                  <c:v>9990.5159126757881</c:v>
                </c:pt>
                <c:pt idx="4267">
                  <c:v>10865.488735874376</c:v>
                </c:pt>
                <c:pt idx="4268">
                  <c:v>11112.061790176909</c:v>
                </c:pt>
                <c:pt idx="4269">
                  <c:v>9179.1848523558292</c:v>
                </c:pt>
                <c:pt idx="4270">
                  <c:v>8280.3493509125346</c:v>
                </c:pt>
                <c:pt idx="4271">
                  <c:v>7612.170497382559</c:v>
                </c:pt>
                <c:pt idx="4272">
                  <c:v>7007.6572694094539</c:v>
                </c:pt>
                <c:pt idx="4273">
                  <c:v>7309.9496774133731</c:v>
                </c:pt>
                <c:pt idx="4274">
                  <c:v>6594.0454673939867</c:v>
                </c:pt>
                <c:pt idx="4275">
                  <c:v>6522.4574326598731</c:v>
                </c:pt>
                <c:pt idx="4276">
                  <c:v>7158.8034734114144</c:v>
                </c:pt>
                <c:pt idx="4277">
                  <c:v>9521.2086196371783</c:v>
                </c:pt>
                <c:pt idx="4278">
                  <c:v>11414.306472824339</c:v>
                </c:pt>
                <c:pt idx="4279">
                  <c:v>10443.906799325177</c:v>
                </c:pt>
                <c:pt idx="4280">
                  <c:v>9274.6355653346473</c:v>
                </c:pt>
                <c:pt idx="4281">
                  <c:v>8558.7552179935046</c:v>
                </c:pt>
                <c:pt idx="4282">
                  <c:v>8407.6328766697898</c:v>
                </c:pt>
                <c:pt idx="4283">
                  <c:v>9473.4832631477693</c:v>
                </c:pt>
                <c:pt idx="4284">
                  <c:v>10348.432223668115</c:v>
                </c:pt>
                <c:pt idx="4285">
                  <c:v>8781.4655940513348</c:v>
                </c:pt>
                <c:pt idx="4286">
                  <c:v>6434.952991536541</c:v>
                </c:pt>
                <c:pt idx="4287">
                  <c:v>10133.66811946577</c:v>
                </c:pt>
                <c:pt idx="4288">
                  <c:v>8662.1522028278105</c:v>
                </c:pt>
                <c:pt idx="4289">
                  <c:v>9513.2623477816924</c:v>
                </c:pt>
                <c:pt idx="4290">
                  <c:v>10245.059101512055</c:v>
                </c:pt>
                <c:pt idx="4291">
                  <c:v>10173.471066777938</c:v>
                </c:pt>
                <c:pt idx="4292">
                  <c:v>11112.037927498664</c:v>
                </c:pt>
                <c:pt idx="4293">
                  <c:v>9473.4832631477693</c:v>
                </c:pt>
                <c:pt idx="4294">
                  <c:v>7723.5376167505956</c:v>
                </c:pt>
                <c:pt idx="4295">
                  <c:v>7349.6810366908066</c:v>
                </c:pt>
                <c:pt idx="4296">
                  <c:v>7286.0869991686686</c:v>
                </c:pt>
                <c:pt idx="4297">
                  <c:v>6617.9081456386921</c:v>
                </c:pt>
                <c:pt idx="4298">
                  <c:v>7015.6274039431855</c:v>
                </c:pt>
                <c:pt idx="4299">
                  <c:v>7317.8959492688609</c:v>
                </c:pt>
                <c:pt idx="4300">
                  <c:v>7540.6063253266893</c:v>
                </c:pt>
                <c:pt idx="4301">
                  <c:v>11167.733418521804</c:v>
                </c:pt>
                <c:pt idx="4302">
                  <c:v>12551.768756714679</c:v>
                </c:pt>
                <c:pt idx="4303">
                  <c:v>11581.345220537272</c:v>
                </c:pt>
                <c:pt idx="4304">
                  <c:v>10602.975412504378</c:v>
                </c:pt>
                <c:pt idx="4305">
                  <c:v>8781.4655940513348</c:v>
                </c:pt>
                <c:pt idx="4306">
                  <c:v>8367.8299293576219</c:v>
                </c:pt>
                <c:pt idx="4307">
                  <c:v>9473.4832631477693</c:v>
                </c:pt>
                <c:pt idx="4308">
                  <c:v>9393.9489565581698</c:v>
                </c:pt>
                <c:pt idx="4309">
                  <c:v>8860.9999006409344</c:v>
                </c:pt>
                <c:pt idx="4310">
                  <c:v>8789.4357285850656</c:v>
                </c:pt>
                <c:pt idx="4311">
                  <c:v>9616.659332616</c:v>
                </c:pt>
                <c:pt idx="4312">
                  <c:v>8717.8476938509521</c:v>
                </c:pt>
                <c:pt idx="4313">
                  <c:v>9903.0353342307008</c:v>
                </c:pt>
                <c:pt idx="4314">
                  <c:v>10435.960527469691</c:v>
                </c:pt>
                <c:pt idx="4315">
                  <c:v>11708.628746294527</c:v>
                </c:pt>
                <c:pt idx="4316">
                  <c:v>11342.718438090225</c:v>
                </c:pt>
                <c:pt idx="4317">
                  <c:v>10658.694766205765</c:v>
                </c:pt>
                <c:pt idx="4318">
                  <c:v>8781.4655940513348</c:v>
                </c:pt>
                <c:pt idx="4319">
                  <c:v>8304.2120291572392</c:v>
                </c:pt>
                <c:pt idx="4320">
                  <c:v>7970.1345337313724</c:v>
                </c:pt>
                <c:pt idx="4321">
                  <c:v>7333.8123556580776</c:v>
                </c:pt>
                <c:pt idx="4322">
                  <c:v>7317.8720865906162</c:v>
                </c:pt>
                <c:pt idx="4323">
                  <c:v>7651.9734446947268</c:v>
                </c:pt>
                <c:pt idx="4324">
                  <c:v>8542.8388116042879</c:v>
                </c:pt>
                <c:pt idx="4325">
                  <c:v>9632.5518763269738</c:v>
                </c:pt>
                <c:pt idx="4326">
                  <c:v>12130.18682016548</c:v>
                </c:pt>
                <c:pt idx="4327">
                  <c:v>12042.706241720394</c:v>
                </c:pt>
                <c:pt idx="4328">
                  <c:v>10722.288803727903</c:v>
                </c:pt>
                <c:pt idx="4329">
                  <c:v>9075.7640048432786</c:v>
                </c:pt>
                <c:pt idx="4330">
                  <c:v>9035.9849202093519</c:v>
                </c:pt>
                <c:pt idx="4331">
                  <c:v>8916.6715289858312</c:v>
                </c:pt>
                <c:pt idx="4332">
                  <c:v>9942.790556186379</c:v>
                </c:pt>
                <c:pt idx="4333">
                  <c:v>9226.9102088452382</c:v>
                </c:pt>
                <c:pt idx="4334">
                  <c:v>9354.1698719242468</c:v>
                </c:pt>
                <c:pt idx="4335">
                  <c:v>8964.3968854752402</c:v>
                </c:pt>
                <c:pt idx="4336">
                  <c:v>8089.4479249548976</c:v>
                </c:pt>
                <c:pt idx="4337">
                  <c:v>9346.2236000687608</c:v>
                </c:pt>
                <c:pt idx="4338">
                  <c:v>10531.387377770265</c:v>
                </c:pt>
                <c:pt idx="4339">
                  <c:v>11088.17524925396</c:v>
                </c:pt>
                <c:pt idx="4340">
                  <c:v>10945.046905142222</c:v>
                </c:pt>
                <c:pt idx="4341">
                  <c:v>9393.925093879925</c:v>
                </c:pt>
                <c:pt idx="4342">
                  <c:v>7564.4690035713938</c:v>
                </c:pt>
                <c:pt idx="4343">
                  <c:v>6792.9170278853562</c:v>
                </c:pt>
                <c:pt idx="4344">
                  <c:v>6482.6783480259501</c:v>
                </c:pt>
                <c:pt idx="4345">
                  <c:v>6450.8693979257596</c:v>
                </c:pt>
                <c:pt idx="4346">
                  <c:v>6864.4811999412277</c:v>
                </c:pt>
                <c:pt idx="4347">
                  <c:v>6323.6097348467483</c:v>
                </c:pt>
                <c:pt idx="4348">
                  <c:v>6665.6573648063459</c:v>
                </c:pt>
                <c:pt idx="4349">
                  <c:v>9481.4533976815037</c:v>
                </c:pt>
                <c:pt idx="4350">
                  <c:v>9712.0861829165751</c:v>
                </c:pt>
                <c:pt idx="4351">
                  <c:v>10093.889034831847</c:v>
                </c:pt>
                <c:pt idx="4352">
                  <c:v>10435.936664791445</c:v>
                </c:pt>
                <c:pt idx="4353">
                  <c:v>9163.2923086448554</c:v>
                </c:pt>
                <c:pt idx="4354">
                  <c:v>8916.6953916640759</c:v>
                </c:pt>
                <c:pt idx="4355">
                  <c:v>8837.1372223962298</c:v>
                </c:pt>
                <c:pt idx="4356">
                  <c:v>9974.5756436083248</c:v>
                </c:pt>
                <c:pt idx="4357">
                  <c:v>8670.122337361543</c:v>
                </c:pt>
                <c:pt idx="4358">
                  <c:v>8566.6776271707477</c:v>
                </c:pt>
                <c:pt idx="4359">
                  <c:v>9210.9938024560179</c:v>
                </c:pt>
                <c:pt idx="4360">
                  <c:v>8853.0774914636931</c:v>
                </c:pt>
                <c:pt idx="4361">
                  <c:v>8900.7789852748592</c:v>
                </c:pt>
                <c:pt idx="4362">
                  <c:v>10722.288803727903</c:v>
                </c:pt>
                <c:pt idx="4363">
                  <c:v>9600.7429262267815</c:v>
                </c:pt>
                <c:pt idx="4364">
                  <c:v>8256.4866726678301</c:v>
                </c:pt>
                <c:pt idx="4365">
                  <c:v>7540.6063253266893</c:v>
                </c:pt>
                <c:pt idx="4366">
                  <c:v>7166.7497452669004</c:v>
                </c:pt>
                <c:pt idx="4367">
                  <c:v>7023.5975384769163</c:v>
                </c:pt>
                <c:pt idx="4368">
                  <c:v>6777.0244841743825</c:v>
                </c:pt>
                <c:pt idx="4369">
                  <c:v>6164.5172589893027</c:v>
                </c:pt>
                <c:pt idx="4370">
                  <c:v>5965.6934238544245</c:v>
                </c:pt>
                <c:pt idx="4371">
                  <c:v>6474.7559388487089</c:v>
                </c:pt>
                <c:pt idx="4372">
                  <c:v>6236.1291564016628</c:v>
                </c:pt>
                <c:pt idx="4373">
                  <c:v>6983.8184538429941</c:v>
                </c:pt>
                <c:pt idx="4374">
                  <c:v>7524.7137816157156</c:v>
                </c:pt>
                <c:pt idx="4375">
                  <c:v>9385.9788220244391</c:v>
                </c:pt>
                <c:pt idx="4376">
                  <c:v>9449.6205849030666</c:v>
                </c:pt>
                <c:pt idx="4377">
                  <c:v>8741.6865094174118</c:v>
                </c:pt>
                <c:pt idx="4378">
                  <c:v>8813.2984068297701</c:v>
                </c:pt>
                <c:pt idx="4379">
                  <c:v>8797.3820004405534</c:v>
                </c:pt>
                <c:pt idx="4380">
                  <c:v>8081.5016530994117</c:v>
                </c:pt>
                <c:pt idx="4381">
                  <c:v>8686.014881072515</c:v>
                </c:pt>
                <c:pt idx="4382">
                  <c:v>6967.9020474537765</c:v>
                </c:pt>
                <c:pt idx="4383">
                  <c:v>8001.9434838315656</c:v>
                </c:pt>
                <c:pt idx="4384">
                  <c:v>8176.9523660782297</c:v>
                </c:pt>
                <c:pt idx="4385">
                  <c:v>8940.5580699087805</c:v>
                </c:pt>
                <c:pt idx="4386">
                  <c:v>10149.584525854989</c:v>
                </c:pt>
                <c:pt idx="4387">
                  <c:v>10054.157675554414</c:v>
                </c:pt>
                <c:pt idx="4388">
                  <c:v>8725.7701030281933</c:v>
                </c:pt>
                <c:pt idx="4389">
                  <c:v>8009.8897556870525</c:v>
                </c:pt>
                <c:pt idx="4390">
                  <c:v>7739.4778858180589</c:v>
                </c:pt>
                <c:pt idx="4391">
                  <c:v>6244.0515655789022</c:v>
                </c:pt>
                <c:pt idx="4392">
                  <c:v>6442.9231260702718</c:v>
                </c:pt>
                <c:pt idx="4393">
                  <c:v>5806.6009479969771</c:v>
                </c:pt>
                <c:pt idx="4394">
                  <c:v>6196.326209089495</c:v>
                </c:pt>
                <c:pt idx="4395">
                  <c:v>6267.9381065018533</c:v>
                </c:pt>
                <c:pt idx="4396">
                  <c:v>6729.2752650067287</c:v>
                </c:pt>
                <c:pt idx="4397">
                  <c:v>7628.0869037717775</c:v>
                </c:pt>
                <c:pt idx="4398">
                  <c:v>9855.2622523848022</c:v>
                </c:pt>
                <c:pt idx="4399">
                  <c:v>9465.5369912922833</c:v>
                </c:pt>
                <c:pt idx="4400">
                  <c:v>8614.4268463384014</c:v>
                </c:pt>
                <c:pt idx="4401">
                  <c:v>8169.0060942227437</c:v>
                </c:pt>
                <c:pt idx="4402">
                  <c:v>7556.522731715907</c:v>
                </c:pt>
                <c:pt idx="4403">
                  <c:v>8367.8299293576219</c:v>
                </c:pt>
                <c:pt idx="4404">
                  <c:v>9171.2147178220966</c:v>
                </c:pt>
                <c:pt idx="4405">
                  <c:v>8343.991113791164</c:v>
                </c:pt>
                <c:pt idx="4406">
                  <c:v>8264.4568072015627</c:v>
                </c:pt>
                <c:pt idx="4407">
                  <c:v>8503.059726970363</c:v>
                </c:pt>
                <c:pt idx="4408">
                  <c:v>7811.0420578739286</c:v>
                </c:pt>
                <c:pt idx="4409">
                  <c:v>7938.3255836311819</c:v>
                </c:pt>
                <c:pt idx="4410">
                  <c:v>8948.4804790860235</c:v>
                </c:pt>
                <c:pt idx="4411">
                  <c:v>11143.8707402771</c:v>
                </c:pt>
                <c:pt idx="4412">
                  <c:v>9743.9189956950086</c:v>
                </c:pt>
                <c:pt idx="4413">
                  <c:v>8161.0359596890112</c:v>
                </c:pt>
                <c:pt idx="4414">
                  <c:v>7834.9047361186331</c:v>
                </c:pt>
                <c:pt idx="4415">
                  <c:v>6379.2813631916451</c:v>
                </c:pt>
                <c:pt idx="4416">
                  <c:v>6005.448645810101</c:v>
                </c:pt>
                <c:pt idx="4417">
                  <c:v>6005.448645810101</c:v>
                </c:pt>
                <c:pt idx="4418">
                  <c:v>6061.120274154996</c:v>
                </c:pt>
                <c:pt idx="4419">
                  <c:v>6323.6097348467483</c:v>
                </c:pt>
                <c:pt idx="4420">
                  <c:v>6538.3977017273373</c:v>
                </c:pt>
                <c:pt idx="4421">
                  <c:v>6928.1229628198535</c:v>
                </c:pt>
                <c:pt idx="4422">
                  <c:v>10141.662116677748</c:v>
                </c:pt>
                <c:pt idx="4423">
                  <c:v>9083.7102766987646</c:v>
                </c:pt>
                <c:pt idx="4424">
                  <c:v>7874.6838207525543</c:v>
                </c:pt>
                <c:pt idx="4425">
                  <c:v>8232.6239944231256</c:v>
                </c:pt>
                <c:pt idx="4426">
                  <c:v>7914.4390427082326</c:v>
                </c:pt>
                <c:pt idx="4427">
                  <c:v>7453.125746881602</c:v>
                </c:pt>
                <c:pt idx="4428">
                  <c:v>9950.7129653636202</c:v>
                </c:pt>
                <c:pt idx="4429">
                  <c:v>7596.3018163498291</c:v>
                </c:pt>
                <c:pt idx="4430">
                  <c:v>8407.609013991545</c:v>
                </c:pt>
                <c:pt idx="4431">
                  <c:v>8590.5641680936969</c:v>
                </c:pt>
                <c:pt idx="4432">
                  <c:v>7596.2779536715852</c:v>
                </c:pt>
                <c:pt idx="4433">
                  <c:v>8805.3282722960375</c:v>
                </c:pt>
                <c:pt idx="4434">
                  <c:v>10125.721847610284</c:v>
                </c:pt>
                <c:pt idx="4435">
                  <c:v>9473.5071258260141</c:v>
                </c:pt>
                <c:pt idx="4436">
                  <c:v>9584.8503825158095</c:v>
                </c:pt>
                <c:pt idx="4437">
                  <c:v>8407.609013991545</c:v>
                </c:pt>
                <c:pt idx="4438">
                  <c:v>7604.248088205316</c:v>
                </c:pt>
                <c:pt idx="4439">
                  <c:v>6466.7858043149763</c:v>
                </c:pt>
                <c:pt idx="4440">
                  <c:v>6061.120274154996</c:v>
                </c:pt>
                <c:pt idx="4441">
                  <c:v>6291.8007847465578</c:v>
                </c:pt>
                <c:pt idx="4442">
                  <c:v>6291.8246474248026</c:v>
                </c:pt>
                <c:pt idx="4443">
                  <c:v>5480.4697244265972</c:v>
                </c:pt>
                <c:pt idx="4444">
                  <c:v>7103.1318450665185</c:v>
                </c:pt>
                <c:pt idx="4445">
                  <c:v>6872.4751971532032</c:v>
                </c:pt>
                <c:pt idx="4446">
                  <c:v>9664.3608264271625</c:v>
                </c:pt>
                <c:pt idx="4447">
                  <c:v>9147.3520395773921</c:v>
                </c:pt>
                <c:pt idx="4448">
                  <c:v>8415.5552858470328</c:v>
                </c:pt>
                <c:pt idx="4449">
                  <c:v>7111.0781169220054</c:v>
                </c:pt>
                <c:pt idx="4450">
                  <c:v>8797.3581377623068</c:v>
                </c:pt>
                <c:pt idx="4451">
                  <c:v>9322.3609218240563</c:v>
                </c:pt>
                <c:pt idx="4452">
                  <c:v>8089.4479249548976</c:v>
                </c:pt>
                <c:pt idx="4453">
                  <c:v>7134.9407951667099</c:v>
                </c:pt>
                <c:pt idx="4454">
                  <c:v>7588.3316818160984</c:v>
                </c:pt>
                <c:pt idx="4455">
                  <c:v>7238.3616426792587</c:v>
                </c:pt>
                <c:pt idx="4456">
                  <c:v>7564.4690035713938</c:v>
                </c:pt>
                <c:pt idx="4457">
                  <c:v>7914.4629053864792</c:v>
                </c:pt>
                <c:pt idx="4458">
                  <c:v>9266.6892934791613</c:v>
                </c:pt>
                <c:pt idx="4459">
                  <c:v>10785.930566606528</c:v>
                </c:pt>
                <c:pt idx="4460">
                  <c:v>9648.4921453944353</c:v>
                </c:pt>
                <c:pt idx="4461">
                  <c:v>8447.388098625468</c:v>
                </c:pt>
                <c:pt idx="4462">
                  <c:v>6808.8095715963282</c:v>
                </c:pt>
                <c:pt idx="4463">
                  <c:v>6061.0964114767512</c:v>
                </c:pt>
                <c:pt idx="4464">
                  <c:v>6450.8455352475139</c:v>
                </c:pt>
                <c:pt idx="4465">
                  <c:v>5965.6934238544218</c:v>
                </c:pt>
                <c:pt idx="4466">
                  <c:v>6196.3500717677398</c:v>
                </c:pt>
                <c:pt idx="4467">
                  <c:v>6395.1977695808628</c:v>
                </c:pt>
                <c:pt idx="4468">
                  <c:v>6594.0454673939867</c:v>
                </c:pt>
                <c:pt idx="4469">
                  <c:v>7301.9795428796442</c:v>
                </c:pt>
                <c:pt idx="4470">
                  <c:v>8876.9163070301529</c:v>
                </c:pt>
                <c:pt idx="4471">
                  <c:v>7906.5166335309914</c:v>
                </c:pt>
                <c:pt idx="4472">
                  <c:v>7413.346662247679</c:v>
                </c:pt>
                <c:pt idx="4473">
                  <c:v>7484.9346969817925</c:v>
                </c:pt>
                <c:pt idx="4474">
                  <c:v>7445.1794750261161</c:v>
                </c:pt>
                <c:pt idx="4475">
                  <c:v>7779.2331077737363</c:v>
                </c:pt>
                <c:pt idx="4476">
                  <c:v>8455.3582331591988</c:v>
                </c:pt>
                <c:pt idx="4477">
                  <c:v>7906.5166335309914</c:v>
                </c:pt>
                <c:pt idx="4478">
                  <c:v>7397.4302558584623</c:v>
                </c:pt>
                <c:pt idx="4479">
                  <c:v>7134.9407951667099</c:v>
                </c:pt>
                <c:pt idx="4480">
                  <c:v>7826.9584642631453</c:v>
                </c:pt>
                <c:pt idx="4481">
                  <c:v>8256.5105353460749</c:v>
                </c:pt>
                <c:pt idx="4482">
                  <c:v>10125.69798493204</c:v>
                </c:pt>
                <c:pt idx="4483">
                  <c:v>9879.1487933077515</c:v>
                </c:pt>
                <c:pt idx="4484">
                  <c:v>8813.2745441515253</c:v>
                </c:pt>
                <c:pt idx="4485">
                  <c:v>8192.8687724674473</c:v>
                </c:pt>
                <c:pt idx="4486">
                  <c:v>7437.1854778141369</c:v>
                </c:pt>
                <c:pt idx="4487">
                  <c:v>6037.2575959102924</c:v>
                </c:pt>
                <c:pt idx="4488">
                  <c:v>5504.3085399930569</c:v>
                </c:pt>
                <c:pt idx="4489">
                  <c:v>5719.096506873645</c:v>
                </c:pt>
                <c:pt idx="4490">
                  <c:v>6267.9381065018533</c:v>
                </c:pt>
                <c:pt idx="4491">
                  <c:v>6116.7919024998937</c:v>
                </c:pt>
                <c:pt idx="4492">
                  <c:v>5687.2875567734518</c:v>
                </c:pt>
                <c:pt idx="4493">
                  <c:v>7413.3227995694342</c:v>
                </c:pt>
                <c:pt idx="4494">
                  <c:v>9775.7518084734456</c:v>
                </c:pt>
                <c:pt idx="4495">
                  <c:v>8041.6987057872439</c:v>
                </c:pt>
                <c:pt idx="4496">
                  <c:v>8487.1671832593911</c:v>
                </c:pt>
                <c:pt idx="4497">
                  <c:v>8033.7524339317579</c:v>
                </c:pt>
                <c:pt idx="4498">
                  <c:v>6896.3140127196621</c:v>
                </c:pt>
                <c:pt idx="4499">
                  <c:v>8113.3106031996022</c:v>
                </c:pt>
                <c:pt idx="4500">
                  <c:v>8845.1073569299624</c:v>
                </c:pt>
                <c:pt idx="4501">
                  <c:v>7866.7375488970683</c:v>
                </c:pt>
                <c:pt idx="4502">
                  <c:v>8367.8537920358685</c:v>
                </c:pt>
                <c:pt idx="4503">
                  <c:v>7826.9584642631453</c:v>
                </c:pt>
                <c:pt idx="4504">
                  <c:v>8009.9136183652972</c:v>
                </c:pt>
                <c:pt idx="4505">
                  <c:v>9370.0624156352205</c:v>
                </c:pt>
                <c:pt idx="4506">
                  <c:v>9823.4533022846099</c:v>
                </c:pt>
                <c:pt idx="4507">
                  <c:v>9584.826519837563</c:v>
                </c:pt>
                <c:pt idx="4508">
                  <c:v>9059.871461132303</c:v>
                </c:pt>
                <c:pt idx="4509">
                  <c:v>7262.2004582457184</c:v>
                </c:pt>
                <c:pt idx="4510">
                  <c:v>7628.1107664500223</c:v>
                </c:pt>
                <c:pt idx="4511">
                  <c:v>7301.9556802013967</c:v>
                </c:pt>
                <c:pt idx="4512">
                  <c:v>5631.592065750312</c:v>
                </c:pt>
                <c:pt idx="4513">
                  <c:v>6228.1590218679303</c:v>
                </c:pt>
                <c:pt idx="4514">
                  <c:v>6132.7083088891122</c:v>
                </c:pt>
                <c:pt idx="4515">
                  <c:v>6259.9679719681208</c:v>
                </c:pt>
                <c:pt idx="4516">
                  <c:v>6442.9231260702718</c:v>
                </c:pt>
                <c:pt idx="4517">
                  <c:v>8065.5852467101931</c:v>
                </c:pt>
                <c:pt idx="4518">
                  <c:v>8701.9074247834888</c:v>
                </c:pt>
                <c:pt idx="4519">
                  <c:v>9250.7728870899427</c:v>
                </c:pt>
                <c:pt idx="4520">
                  <c:v>9887.0950651632375</c:v>
                </c:pt>
                <c:pt idx="4521">
                  <c:v>9314.3907872903255</c:v>
                </c:pt>
                <c:pt idx="4522">
                  <c:v>7850.8211425078516</c:v>
                </c:pt>
                <c:pt idx="4523">
                  <c:v>8590.5880307719417</c:v>
                </c:pt>
                <c:pt idx="4524">
                  <c:v>8455.334370480954</c:v>
                </c:pt>
                <c:pt idx="4525">
                  <c:v>8797.3820004405534</c:v>
                </c:pt>
                <c:pt idx="4526">
                  <c:v>7636.0570383055083</c:v>
                </c:pt>
                <c:pt idx="4527">
                  <c:v>8025.8061620762692</c:v>
                </c:pt>
                <c:pt idx="4528">
                  <c:v>8622.3731181938892</c:v>
                </c:pt>
                <c:pt idx="4529">
                  <c:v>9425.7817693366051</c:v>
                </c:pt>
                <c:pt idx="4530">
                  <c:v>9537.1011633481539</c:v>
                </c:pt>
                <c:pt idx="4531">
                  <c:v>9258.7191589454287</c:v>
                </c:pt>
                <c:pt idx="4532">
                  <c:v>8176.9285033999849</c:v>
                </c:pt>
                <c:pt idx="4533">
                  <c:v>6586.1230582167454</c:v>
                </c:pt>
                <c:pt idx="4534">
                  <c:v>6347.4724130914537</c:v>
                </c:pt>
                <c:pt idx="4535">
                  <c:v>6617.9081456386921</c:v>
                </c:pt>
                <c:pt idx="4536">
                  <c:v>6482.7022107041948</c:v>
                </c:pt>
                <c:pt idx="4537">
                  <c:v>6601.9917392494744</c:v>
                </c:pt>
                <c:pt idx="4538">
                  <c:v>5917.9442046867689</c:v>
                </c:pt>
                <c:pt idx="4539">
                  <c:v>6299.723193923799</c:v>
                </c:pt>
                <c:pt idx="4540">
                  <c:v>6506.5410262706546</c:v>
                </c:pt>
                <c:pt idx="4541">
                  <c:v>7405.400390392193</c:v>
                </c:pt>
                <c:pt idx="4542">
                  <c:v>7811.0420578739286</c:v>
                </c:pt>
                <c:pt idx="4543">
                  <c:v>9743.9428583732533</c:v>
                </c:pt>
                <c:pt idx="4544">
                  <c:v>9775.7279457952009</c:v>
                </c:pt>
                <c:pt idx="4545">
                  <c:v>8924.6655261978067</c:v>
                </c:pt>
                <c:pt idx="4546">
                  <c:v>8343.9672511129174</c:v>
                </c:pt>
                <c:pt idx="4547">
                  <c:v>8296.2657573017532</c:v>
                </c:pt>
                <c:pt idx="4548">
                  <c:v>8256.4866726678301</c:v>
                </c:pt>
                <c:pt idx="4549">
                  <c:v>6983.7945911647494</c:v>
                </c:pt>
                <c:pt idx="4550">
                  <c:v>8097.3941968103836</c:v>
                </c:pt>
                <c:pt idx="4551">
                  <c:v>7230.3915081455289</c:v>
                </c:pt>
                <c:pt idx="4552">
                  <c:v>8288.2956227680206</c:v>
                </c:pt>
                <c:pt idx="4553">
                  <c:v>8415.5791485252776</c:v>
                </c:pt>
                <c:pt idx="4554">
                  <c:v>9155.3221741111229</c:v>
                </c:pt>
                <c:pt idx="4555">
                  <c:v>9187.1072615330686</c:v>
                </c:pt>
                <c:pt idx="4556">
                  <c:v>9910.957743407942</c:v>
                </c:pt>
                <c:pt idx="4557">
                  <c:v>7532.6361907929595</c:v>
                </c:pt>
                <c:pt idx="4558">
                  <c:v>6554.2902454383102</c:v>
                </c:pt>
                <c:pt idx="4559">
                  <c:v>6673.579773983588</c:v>
                </c:pt>
                <c:pt idx="4560">
                  <c:v>5894.0815264420644</c:v>
                </c:pt>
                <c:pt idx="4561">
                  <c:v>6164.5172589893027</c:v>
                </c:pt>
                <c:pt idx="4562">
                  <c:v>5575.8965747271704</c:v>
                </c:pt>
                <c:pt idx="4563">
                  <c:v>6649.7409584171291</c:v>
                </c:pt>
                <c:pt idx="4564">
                  <c:v>6100.8754961106752</c:v>
                </c:pt>
                <c:pt idx="4565">
                  <c:v>7922.4091772419633</c:v>
                </c:pt>
                <c:pt idx="4566">
                  <c:v>10054.133812876169</c:v>
                </c:pt>
                <c:pt idx="4567">
                  <c:v>8805.3521349742841</c:v>
                </c:pt>
                <c:pt idx="4568">
                  <c:v>9036.0087828876003</c:v>
                </c:pt>
                <c:pt idx="4569">
                  <c:v>7413.3227995694342</c:v>
                </c:pt>
                <c:pt idx="4570">
                  <c:v>7890.5763644635281</c:v>
                </c:pt>
                <c:pt idx="4571">
                  <c:v>8709.8775593172195</c:v>
                </c:pt>
                <c:pt idx="4572">
                  <c:v>8725.793965706438</c:v>
                </c:pt>
                <c:pt idx="4573">
                  <c:v>8081.4777904211669</c:v>
                </c:pt>
                <c:pt idx="4574">
                  <c:v>7222.4213736117954</c:v>
                </c:pt>
                <c:pt idx="4575">
                  <c:v>7986.0509401205936</c:v>
                </c:pt>
                <c:pt idx="4576">
                  <c:v>7015.6274039431855</c:v>
                </c:pt>
                <c:pt idx="4577">
                  <c:v>7484.9108343035477</c:v>
                </c:pt>
                <c:pt idx="4578">
                  <c:v>9274.6355653346473</c:v>
                </c:pt>
                <c:pt idx="4579">
                  <c:v>9887.1189278414822</c:v>
                </c:pt>
                <c:pt idx="4580">
                  <c:v>9592.7966543712937</c:v>
                </c:pt>
                <c:pt idx="4581">
                  <c:v>8121.280737733332</c:v>
                </c:pt>
                <c:pt idx="4582">
                  <c:v>7842.8748706523629</c:v>
                </c:pt>
                <c:pt idx="4583">
                  <c:v>6331.5798693804809</c:v>
                </c:pt>
                <c:pt idx="4584">
                  <c:v>5902.0277982975504</c:v>
                </c:pt>
                <c:pt idx="4585">
                  <c:v>6275.8843783573393</c:v>
                </c:pt>
                <c:pt idx="4586">
                  <c:v>6371.3350913361573</c:v>
                </c:pt>
                <c:pt idx="4587">
                  <c:v>6419.0843105038139</c:v>
                </c:pt>
                <c:pt idx="4588">
                  <c:v>6188.403799912252</c:v>
                </c:pt>
                <c:pt idx="4589">
                  <c:v>8805.3282722960375</c:v>
                </c:pt>
                <c:pt idx="4590">
                  <c:v>9823.4771649628547</c:v>
                </c:pt>
                <c:pt idx="4591">
                  <c:v>9417.8116348028743</c:v>
                </c:pt>
                <c:pt idx="4592">
                  <c:v>8693.9850156062475</c:v>
                </c:pt>
                <c:pt idx="4593">
                  <c:v>8248.5404008123442</c:v>
                </c:pt>
                <c:pt idx="4594">
                  <c:v>7270.1467301012044</c:v>
                </c:pt>
                <c:pt idx="4595">
                  <c:v>7755.3465668507861</c:v>
                </c:pt>
                <c:pt idx="4596">
                  <c:v>8821.2446786852561</c:v>
                </c:pt>
                <c:pt idx="4597">
                  <c:v>7150.8333388776819</c:v>
                </c:pt>
                <c:pt idx="4598">
                  <c:v>6753.137943251435</c:v>
                </c:pt>
                <c:pt idx="4599">
                  <c:v>7445.1317496696274</c:v>
                </c:pt>
                <c:pt idx="4600">
                  <c:v>7620.1644945945363</c:v>
                </c:pt>
                <c:pt idx="4601">
                  <c:v>8590.5641680936969</c:v>
                </c:pt>
                <c:pt idx="4602">
                  <c:v>9815.5070304291239</c:v>
                </c:pt>
                <c:pt idx="4603">
                  <c:v>9354.1698719242468</c:v>
                </c:pt>
                <c:pt idx="4604">
                  <c:v>9465.5369912922833</c:v>
                </c:pt>
                <c:pt idx="4605">
                  <c:v>8336.0448419356762</c:v>
                </c:pt>
                <c:pt idx="4606">
                  <c:v>7015.6274039431855</c:v>
                </c:pt>
                <c:pt idx="4607">
                  <c:v>6204.2963436232239</c:v>
                </c:pt>
                <c:pt idx="4608">
                  <c:v>5830.4636262416816</c:v>
                </c:pt>
                <c:pt idx="4609">
                  <c:v>6283.8306502128271</c:v>
                </c:pt>
                <c:pt idx="4610">
                  <c:v>5655.4786066732622</c:v>
                </c:pt>
                <c:pt idx="4611">
                  <c:v>6092.9292242551883</c:v>
                </c:pt>
                <c:pt idx="4612">
                  <c:v>5448.6369116481619</c:v>
                </c:pt>
                <c:pt idx="4613">
                  <c:v>7683.7823947949182</c:v>
                </c:pt>
                <c:pt idx="4614">
                  <c:v>9934.8204216526465</c:v>
                </c:pt>
                <c:pt idx="4615">
                  <c:v>9942.790556186379</c:v>
                </c:pt>
                <c:pt idx="4616">
                  <c:v>7970.1345337313724</c:v>
                </c:pt>
                <c:pt idx="4617">
                  <c:v>7508.7973752264979</c:v>
                </c:pt>
                <c:pt idx="4618">
                  <c:v>7882.6300926080421</c:v>
                </c:pt>
                <c:pt idx="4619">
                  <c:v>7898.5464989972606</c:v>
                </c:pt>
                <c:pt idx="4620">
                  <c:v>7930.3554490974511</c:v>
                </c:pt>
                <c:pt idx="4621">
                  <c:v>7755.3704295290308</c:v>
                </c:pt>
                <c:pt idx="4622">
                  <c:v>7453.1257468816029</c:v>
                </c:pt>
                <c:pt idx="4623">
                  <c:v>7548.5525971821762</c:v>
                </c:pt>
                <c:pt idx="4624">
                  <c:v>6944.0393692090711</c:v>
                </c:pt>
                <c:pt idx="4625">
                  <c:v>5329.3235204246366</c:v>
                </c:pt>
                <c:pt idx="4626">
                  <c:v>11724.521290005499</c:v>
                </c:pt>
                <c:pt idx="4627">
                  <c:v>9656.4384172499213</c:v>
                </c:pt>
                <c:pt idx="4628">
                  <c:v>9314.4146499685703</c:v>
                </c:pt>
                <c:pt idx="4629">
                  <c:v>8272.4030790570487</c:v>
                </c:pt>
                <c:pt idx="4630">
                  <c:v>7198.5825580453366</c:v>
                </c:pt>
                <c:pt idx="4631">
                  <c:v>5933.8606110759874</c:v>
                </c:pt>
                <c:pt idx="4632">
                  <c:v>5194.1175854901412</c:v>
                </c:pt>
                <c:pt idx="4633">
                  <c:v>5933.8606110759874</c:v>
                </c:pt>
                <c:pt idx="4634">
                  <c:v>6411.1141759700813</c:v>
                </c:pt>
                <c:pt idx="4635">
                  <c:v>5798.6308134632454</c:v>
                </c:pt>
                <c:pt idx="4636">
                  <c:v>6753.137943251435</c:v>
                </c:pt>
                <c:pt idx="4637">
                  <c:v>9378.0325501689513</c:v>
                </c:pt>
                <c:pt idx="4638">
                  <c:v>10730.258938261633</c:v>
                </c:pt>
                <c:pt idx="4639">
                  <c:v>10189.363610488912</c:v>
                </c:pt>
                <c:pt idx="4640">
                  <c:v>8240.5702662786116</c:v>
                </c:pt>
                <c:pt idx="4641">
                  <c:v>7103.1318450665185</c:v>
                </c:pt>
                <c:pt idx="4642">
                  <c:v>6983.7945911647494</c:v>
                </c:pt>
                <c:pt idx="4643">
                  <c:v>8351.93738564665</c:v>
                </c:pt>
                <c:pt idx="4644">
                  <c:v>8606.4567118046689</c:v>
                </c:pt>
                <c:pt idx="4645">
                  <c:v>9155.2983114328781</c:v>
                </c:pt>
                <c:pt idx="4646">
                  <c:v>7548.5525971821762</c:v>
                </c:pt>
                <c:pt idx="4647">
                  <c:v>7238.3377800010139</c:v>
                </c:pt>
                <c:pt idx="4648">
                  <c:v>7715.5913448951078</c:v>
                </c:pt>
                <c:pt idx="4649">
                  <c:v>7508.7973752264979</c:v>
                </c:pt>
                <c:pt idx="4650">
                  <c:v>8463.3045050146866</c:v>
                </c:pt>
                <c:pt idx="4651">
                  <c:v>9115.5192267989551</c:v>
                </c:pt>
                <c:pt idx="4652">
                  <c:v>9441.6743130475788</c:v>
                </c:pt>
                <c:pt idx="4653">
                  <c:v>7349.7048993690532</c:v>
                </c:pt>
                <c:pt idx="4654">
                  <c:v>7063.3766231108393</c:v>
                </c:pt>
                <c:pt idx="4655">
                  <c:v>6602.0156019277201</c:v>
                </c:pt>
                <c:pt idx="4656">
                  <c:v>6562.2365172937962</c:v>
                </c:pt>
                <c:pt idx="4657">
                  <c:v>6323.6097348467483</c:v>
                </c:pt>
                <c:pt idx="4658">
                  <c:v>6116.7919024998937</c:v>
                </c:pt>
                <c:pt idx="4659">
                  <c:v>5416.8040988697257</c:v>
                </c:pt>
                <c:pt idx="4660">
                  <c:v>6053.1501396212652</c:v>
                </c:pt>
                <c:pt idx="4661">
                  <c:v>8161.0359596890112</c:v>
                </c:pt>
                <c:pt idx="4662">
                  <c:v>10054.157675554414</c:v>
                </c:pt>
                <c:pt idx="4663">
                  <c:v>8558.7313553152617</c:v>
                </c:pt>
                <c:pt idx="4664">
                  <c:v>8137.1732814443067</c:v>
                </c:pt>
                <c:pt idx="4665">
                  <c:v>7962.1882618758882</c:v>
                </c:pt>
                <c:pt idx="4666">
                  <c:v>7628.1107664500223</c:v>
                </c:pt>
                <c:pt idx="4667">
                  <c:v>7015.6512666214294</c:v>
                </c:pt>
                <c:pt idx="4668">
                  <c:v>8566.7014898489924</c:v>
                </c:pt>
                <c:pt idx="4669">
                  <c:v>8288.2956227680206</c:v>
                </c:pt>
                <c:pt idx="4670">
                  <c:v>7206.5049672225787</c:v>
                </c:pt>
                <c:pt idx="4671">
                  <c:v>7683.7585321166735</c:v>
                </c:pt>
                <c:pt idx="4672">
                  <c:v>7993.9972119760787</c:v>
                </c:pt>
                <c:pt idx="4673">
                  <c:v>8853.0774914636931</c:v>
                </c:pt>
                <c:pt idx="4674">
                  <c:v>9433.6803158356033</c:v>
                </c:pt>
                <c:pt idx="4675">
                  <c:v>10284.81432346773</c:v>
                </c:pt>
                <c:pt idx="4676">
                  <c:v>9036.0087828876003</c:v>
                </c:pt>
                <c:pt idx="4677">
                  <c:v>6681.5737711955644</c:v>
                </c:pt>
                <c:pt idx="4678">
                  <c:v>7294.0332710241546</c:v>
                </c:pt>
                <c:pt idx="4679">
                  <c:v>6705.4125867620241</c:v>
                </c:pt>
                <c:pt idx="4680">
                  <c:v>6005.448645810101</c:v>
                </c:pt>
                <c:pt idx="4681">
                  <c:v>6498.5947544151686</c:v>
                </c:pt>
                <c:pt idx="4682">
                  <c:v>5321.3772485691507</c:v>
                </c:pt>
                <c:pt idx="4683">
                  <c:v>5178.2011791009227</c:v>
                </c:pt>
                <c:pt idx="4684">
                  <c:v>6267.9381065018533</c:v>
                </c:pt>
                <c:pt idx="4685">
                  <c:v>7755.3704295290308</c:v>
                </c:pt>
                <c:pt idx="4686">
                  <c:v>9910.957743407942</c:v>
                </c:pt>
                <c:pt idx="4687">
                  <c:v>9147.3520395773921</c:v>
                </c:pt>
                <c:pt idx="4688">
                  <c:v>9290.5281090456192</c:v>
                </c:pt>
                <c:pt idx="4689">
                  <c:v>8089.4479249548976</c:v>
                </c:pt>
                <c:pt idx="4690">
                  <c:v>7787.1555169509784</c:v>
                </c:pt>
                <c:pt idx="4691">
                  <c:v>7858.7674143633376</c:v>
                </c:pt>
                <c:pt idx="4692">
                  <c:v>8773.5193221958471</c:v>
                </c:pt>
                <c:pt idx="4693">
                  <c:v>8861.0237633191791</c:v>
                </c:pt>
                <c:pt idx="4694">
                  <c:v>7309.9258147351275</c:v>
                </c:pt>
                <c:pt idx="4695">
                  <c:v>8423.5254203807617</c:v>
                </c:pt>
                <c:pt idx="4696">
                  <c:v>8097.4180594886293</c:v>
                </c:pt>
                <c:pt idx="4697">
                  <c:v>9393.925093879925</c:v>
                </c:pt>
                <c:pt idx="4698">
                  <c:v>9553.0175697373706</c:v>
                </c:pt>
                <c:pt idx="4699">
                  <c:v>8821.2208160070113</c:v>
                </c:pt>
                <c:pt idx="4700">
                  <c:v>6999.710997553967</c:v>
                </c:pt>
                <c:pt idx="4701">
                  <c:v>6657.6872302726142</c:v>
                </c:pt>
                <c:pt idx="4702">
                  <c:v>6434.952991536541</c:v>
                </c:pt>
                <c:pt idx="4703">
                  <c:v>7182.6661516561189</c:v>
                </c:pt>
                <c:pt idx="4704">
                  <c:v>5854.3263044863861</c:v>
                </c:pt>
                <c:pt idx="4705">
                  <c:v>5066.8101970546422</c:v>
                </c:pt>
                <c:pt idx="4706">
                  <c:v>6045.2038677657793</c:v>
                </c:pt>
                <c:pt idx="4707">
                  <c:v>4907.7415838754396</c:v>
                </c:pt>
                <c:pt idx="4708">
                  <c:v>6204.2963436232239</c:v>
                </c:pt>
                <c:pt idx="4709">
                  <c:v>6387.2514977253768</c:v>
                </c:pt>
                <c:pt idx="4710">
                  <c:v>6872.4513344749575</c:v>
                </c:pt>
                <c:pt idx="4711">
                  <c:v>7954.2181273421556</c:v>
                </c:pt>
                <c:pt idx="4712">
                  <c:v>8526.9224052150676</c:v>
                </c:pt>
                <c:pt idx="4713">
                  <c:v>8932.5879353750479</c:v>
                </c:pt>
                <c:pt idx="4714">
                  <c:v>7938.3255836311819</c:v>
                </c:pt>
                <c:pt idx="4715">
                  <c:v>8813.2745441515253</c:v>
                </c:pt>
                <c:pt idx="4716">
                  <c:v>7819.0121924076593</c:v>
                </c:pt>
                <c:pt idx="4717">
                  <c:v>7508.7735125482532</c:v>
                </c:pt>
                <c:pt idx="4718">
                  <c:v>6474.7320761704641</c:v>
                </c:pt>
                <c:pt idx="4719">
                  <c:v>6896.3140127196621</c:v>
                </c:pt>
                <c:pt idx="4720">
                  <c:v>7898.5464989972606</c:v>
                </c:pt>
                <c:pt idx="4721">
                  <c:v>7795.1495141629539</c:v>
                </c:pt>
                <c:pt idx="4722">
                  <c:v>9441.6504503693341</c:v>
                </c:pt>
                <c:pt idx="4723">
                  <c:v>9425.7579066583603</c:v>
                </c:pt>
                <c:pt idx="4724">
                  <c:v>7882.6539552862869</c:v>
                </c:pt>
                <c:pt idx="4725">
                  <c:v>6975.8721819875063</c:v>
                </c:pt>
                <c:pt idx="4726">
                  <c:v>6419.0365851473216</c:v>
                </c:pt>
                <c:pt idx="4727">
                  <c:v>6228.1590218679303</c:v>
                </c:pt>
                <c:pt idx="4728">
                  <c:v>5997.502373954615</c:v>
                </c:pt>
                <c:pt idx="4729">
                  <c:v>5647.5084721395306</c:v>
                </c:pt>
                <c:pt idx="4730">
                  <c:v>5512.2786745267886</c:v>
                </c:pt>
                <c:pt idx="4731">
                  <c:v>6156.5709871338149</c:v>
                </c:pt>
                <c:pt idx="4732">
                  <c:v>6092.953086933433</c:v>
                </c:pt>
                <c:pt idx="4733">
                  <c:v>6633.8245520279106</c:v>
                </c:pt>
                <c:pt idx="4734">
                  <c:v>8988.2834263981895</c:v>
                </c:pt>
                <c:pt idx="4735">
                  <c:v>8153.0896878335252</c:v>
                </c:pt>
                <c:pt idx="4736">
                  <c:v>8145.1195532997926</c:v>
                </c:pt>
                <c:pt idx="4737">
                  <c:v>7238.3377800010139</c:v>
                </c:pt>
                <c:pt idx="4738">
                  <c:v>6920.1766909643666</c:v>
                </c:pt>
                <c:pt idx="4739">
                  <c:v>7946.2718554866697</c:v>
                </c:pt>
                <c:pt idx="4740">
                  <c:v>8511.0298615040956</c:v>
                </c:pt>
                <c:pt idx="4741">
                  <c:v>7492.8809688372803</c:v>
                </c:pt>
                <c:pt idx="4742">
                  <c:v>7182.6661516561189</c:v>
                </c:pt>
                <c:pt idx="4743">
                  <c:v>7691.7286666504033</c:v>
                </c:pt>
                <c:pt idx="4744">
                  <c:v>6896.2901500414182</c:v>
                </c:pt>
                <c:pt idx="4745">
                  <c:v>7922.3853145637186</c:v>
                </c:pt>
                <c:pt idx="4746">
                  <c:v>8320.1284355464577</c:v>
                </c:pt>
                <c:pt idx="4747">
                  <c:v>9171.2147178220966</c:v>
                </c:pt>
                <c:pt idx="4748">
                  <c:v>9346.199737390516</c:v>
                </c:pt>
                <c:pt idx="4749">
                  <c:v>7230.3915081455289</c:v>
                </c:pt>
                <c:pt idx="4750">
                  <c:v>7174.719879800632</c:v>
                </c:pt>
                <c:pt idx="4751">
                  <c:v>4303.2283559023344</c:v>
                </c:pt>
                <c:pt idx="4752">
                  <c:v>5337.2697922801244</c:v>
                </c:pt>
                <c:pt idx="4753">
                  <c:v>7882.6300926080421</c:v>
                </c:pt>
                <c:pt idx="4754">
                  <c:v>5997.502373954615</c:v>
                </c:pt>
                <c:pt idx="4755">
                  <c:v>6108.8456306444059</c:v>
                </c:pt>
                <c:pt idx="4756">
                  <c:v>6466.7858043149763</c:v>
                </c:pt>
                <c:pt idx="4757">
                  <c:v>9537.1011633481539</c:v>
                </c:pt>
                <c:pt idx="4758">
                  <c:v>10316.647136246169</c:v>
                </c:pt>
                <c:pt idx="4759">
                  <c:v>9895.0890623752148</c:v>
                </c:pt>
                <c:pt idx="4760">
                  <c:v>8606.4567118046689</c:v>
                </c:pt>
                <c:pt idx="4761">
                  <c:v>7286.0631364904229</c:v>
                </c:pt>
                <c:pt idx="4762">
                  <c:v>7524.6899189374708</c:v>
                </c:pt>
                <c:pt idx="4763">
                  <c:v>8184.9225006119623</c:v>
                </c:pt>
                <c:pt idx="4764">
                  <c:v>9386.0026847026838</c:v>
                </c:pt>
                <c:pt idx="4765">
                  <c:v>8049.6688403209746</c:v>
                </c:pt>
                <c:pt idx="4766">
                  <c:v>8471.2269141919278</c:v>
                </c:pt>
                <c:pt idx="4767">
                  <c:v>8256.4866726678301</c:v>
                </c:pt>
                <c:pt idx="4768">
                  <c:v>7023.5975384769163</c:v>
                </c:pt>
                <c:pt idx="4769">
                  <c:v>7842.8510079741181</c:v>
                </c:pt>
                <c:pt idx="4770">
                  <c:v>9783.6980803289334</c:v>
                </c:pt>
                <c:pt idx="4771">
                  <c:v>9306.4445154348377</c:v>
                </c:pt>
                <c:pt idx="4772">
                  <c:v>9012.146104642894</c:v>
                </c:pt>
                <c:pt idx="4773">
                  <c:v>8336.0209792574296</c:v>
                </c:pt>
                <c:pt idx="4774">
                  <c:v>7325.8422211243469</c:v>
                </c:pt>
                <c:pt idx="4775">
                  <c:v>6466.7619416367315</c:v>
                </c:pt>
                <c:pt idx="4776">
                  <c:v>5591.812981116389</c:v>
                </c:pt>
                <c:pt idx="4777">
                  <c:v>5186.1474509564096</c:v>
                </c:pt>
                <c:pt idx="4778">
                  <c:v>6108.8456306444059</c:v>
                </c:pt>
                <c:pt idx="4779">
                  <c:v>6069.0665460104847</c:v>
                </c:pt>
                <c:pt idx="4780">
                  <c:v>6824.7259779855467</c:v>
                </c:pt>
                <c:pt idx="4781">
                  <c:v>8089.4479249548976</c:v>
                </c:pt>
                <c:pt idx="4782">
                  <c:v>10117.751713076552</c:v>
                </c:pt>
                <c:pt idx="4783">
                  <c:v>9131.4356331881736</c:v>
                </c:pt>
                <c:pt idx="4784">
                  <c:v>7604.248088205316</c:v>
                </c:pt>
                <c:pt idx="4785">
                  <c:v>7445.1317496696247</c:v>
                </c:pt>
                <c:pt idx="4786">
                  <c:v>7103.1318450665185</c:v>
                </c:pt>
                <c:pt idx="4787">
                  <c:v>8320.1284355464577</c:v>
                </c:pt>
                <c:pt idx="4788">
                  <c:v>8192.8687724674473</c:v>
                </c:pt>
                <c:pt idx="4789">
                  <c:v>7437.1854778141369</c:v>
                </c:pt>
                <c:pt idx="4790">
                  <c:v>5202.0638573456272</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5846.3561699526545</c:v>
                </c:pt>
                <c:pt idx="4879">
                  <c:v>7429.215343280408</c:v>
                </c:pt>
                <c:pt idx="4880">
                  <c:v>8439.4418267699821</c:v>
                </c:pt>
                <c:pt idx="4881">
                  <c:v>8940.5580699087805</c:v>
                </c:pt>
                <c:pt idx="4882">
                  <c:v>7262.2004582457184</c:v>
                </c:pt>
                <c:pt idx="4883">
                  <c:v>7691.7286666504033</c:v>
                </c:pt>
                <c:pt idx="4884">
                  <c:v>8900.7789852748592</c:v>
                </c:pt>
                <c:pt idx="4885">
                  <c:v>7819.0121924076593</c:v>
                </c:pt>
                <c:pt idx="4886">
                  <c:v>8606.4567118046689</c:v>
                </c:pt>
                <c:pt idx="4887">
                  <c:v>7731.5077512843272</c:v>
                </c:pt>
                <c:pt idx="4888">
                  <c:v>7453.1018842033573</c:v>
                </c:pt>
                <c:pt idx="4889">
                  <c:v>8487.1671832593911</c:v>
                </c:pt>
                <c:pt idx="4890">
                  <c:v>7819.0121924076593</c:v>
                </c:pt>
                <c:pt idx="4891">
                  <c:v>8495.1134551148789</c:v>
                </c:pt>
                <c:pt idx="4892">
                  <c:v>7651.9734446947268</c:v>
                </c:pt>
                <c:pt idx="4893">
                  <c:v>6347.448550413209</c:v>
                </c:pt>
                <c:pt idx="4894">
                  <c:v>6761.1080777851639</c:v>
                </c:pt>
                <c:pt idx="4895">
                  <c:v>6108.8456306444059</c:v>
                </c:pt>
                <c:pt idx="4896">
                  <c:v>4931.6281247983889</c:v>
                </c:pt>
                <c:pt idx="4897">
                  <c:v>5599.8069783283654</c:v>
                </c:pt>
                <c:pt idx="4898">
                  <c:v>5750.9293196520794</c:v>
                </c:pt>
                <c:pt idx="4899">
                  <c:v>6355.4425476251863</c:v>
                </c:pt>
                <c:pt idx="4900">
                  <c:v>6084.9590897214566</c:v>
                </c:pt>
                <c:pt idx="4901">
                  <c:v>8375.8239265695975</c:v>
                </c:pt>
                <c:pt idx="4902">
                  <c:v>9545.0474352036399</c:v>
                </c:pt>
                <c:pt idx="4903">
                  <c:v>8296.2418946235084</c:v>
                </c:pt>
                <c:pt idx="4904">
                  <c:v>7636.0809009837531</c:v>
                </c:pt>
                <c:pt idx="4905">
                  <c:v>11183.649824911023</c:v>
                </c:pt>
                <c:pt idx="4906">
                  <c:v>7954.2419900204022</c:v>
                </c:pt>
                <c:pt idx="4907">
                  <c:v>8153.0896878335252</c:v>
                </c:pt>
                <c:pt idx="4908">
                  <c:v>8646.2357964385938</c:v>
                </c:pt>
                <c:pt idx="4909">
                  <c:v>8455.334370480954</c:v>
                </c:pt>
                <c:pt idx="4910">
                  <c:v>7906.5166335309914</c:v>
                </c:pt>
                <c:pt idx="4911">
                  <c:v>8272.3792163788039</c:v>
                </c:pt>
                <c:pt idx="4912">
                  <c:v>7039.4900821878891</c:v>
                </c:pt>
                <c:pt idx="4913">
                  <c:v>8439.4418267699821</c:v>
                </c:pt>
                <c:pt idx="4914">
                  <c:v>8622.396980872134</c:v>
                </c:pt>
                <c:pt idx="4915">
                  <c:v>9051.9013265985723</c:v>
                </c:pt>
                <c:pt idx="4916">
                  <c:v>10332.539679957141</c:v>
                </c:pt>
                <c:pt idx="4917">
                  <c:v>8343.991113791164</c:v>
                </c:pt>
                <c:pt idx="4918">
                  <c:v>6737.2215368622146</c:v>
                </c:pt>
                <c:pt idx="4919">
                  <c:v>6204.2963436232239</c:v>
                </c:pt>
                <c:pt idx="4920">
                  <c:v>6363.3888194806723</c:v>
                </c:pt>
                <c:pt idx="4921">
                  <c:v>6188.403799912252</c:v>
                </c:pt>
                <c:pt idx="4922">
                  <c:v>6212.2426154787117</c:v>
                </c:pt>
                <c:pt idx="4923">
                  <c:v>6403.1679041145953</c:v>
                </c:pt>
                <c:pt idx="4924">
                  <c:v>6673.6036366618328</c:v>
                </c:pt>
                <c:pt idx="4925">
                  <c:v>9004.199832787408</c:v>
                </c:pt>
                <c:pt idx="4926">
                  <c:v>9600.7429262267815</c:v>
                </c:pt>
                <c:pt idx="4927">
                  <c:v>8948.5043417642682</c:v>
                </c:pt>
                <c:pt idx="4928">
                  <c:v>7699.6749385058911</c:v>
                </c:pt>
                <c:pt idx="4929">
                  <c:v>6713.3588586175101</c:v>
                </c:pt>
                <c:pt idx="4930">
                  <c:v>7190.6362861898497</c:v>
                </c:pt>
                <c:pt idx="4931">
                  <c:v>7325.8660838025917</c:v>
                </c:pt>
                <c:pt idx="4932">
                  <c:v>8805.3282722960375</c:v>
                </c:pt>
                <c:pt idx="4933">
                  <c:v>8749.6566439511444</c:v>
                </c:pt>
                <c:pt idx="4934">
                  <c:v>7508.7973752264979</c:v>
                </c:pt>
                <c:pt idx="4935">
                  <c:v>7787.1793796292231</c:v>
                </c:pt>
                <c:pt idx="4936">
                  <c:v>7286.0869991686686</c:v>
                </c:pt>
                <c:pt idx="4937">
                  <c:v>8717.8476938509521</c:v>
                </c:pt>
                <c:pt idx="4938">
                  <c:v>8757.6029158066285</c:v>
                </c:pt>
                <c:pt idx="4939">
                  <c:v>9767.8055366179597</c:v>
                </c:pt>
                <c:pt idx="4940">
                  <c:v>9759.8354020842289</c:v>
                </c:pt>
                <c:pt idx="4941">
                  <c:v>7476.9645624480618</c:v>
                </c:pt>
                <c:pt idx="4942">
                  <c:v>6275.8843783573393</c:v>
                </c:pt>
                <c:pt idx="4943">
                  <c:v>6403.1440414363506</c:v>
                </c:pt>
                <c:pt idx="4944">
                  <c:v>6315.6634629912623</c:v>
                </c:pt>
                <c:pt idx="4945">
                  <c:v>5385.0190114477782</c:v>
                </c:pt>
                <c:pt idx="4946">
                  <c:v>6236.1291564016628</c:v>
                </c:pt>
                <c:pt idx="4947">
                  <c:v>6411.0903132918365</c:v>
                </c:pt>
                <c:pt idx="4948">
                  <c:v>6538.3977017273364</c:v>
                </c:pt>
                <c:pt idx="4949">
                  <c:v>8312.1821636909717</c:v>
                </c:pt>
                <c:pt idx="4950">
                  <c:v>9767.7816739397131</c:v>
                </c:pt>
                <c:pt idx="4951">
                  <c:v>9362.1161437797346</c:v>
                </c:pt>
                <c:pt idx="4952">
                  <c:v>7572.4152754268798</c:v>
                </c:pt>
                <c:pt idx="4953">
                  <c:v>7174.719879800632</c:v>
                </c:pt>
                <c:pt idx="4954">
                  <c:v>3491.8972955823747</c:v>
                </c:pt>
                <c:pt idx="4955">
                  <c:v>5798.6308134632454</c:v>
                </c:pt>
                <c:pt idx="4956">
                  <c:v>4653.2222577174189</c:v>
                </c:pt>
                <c:pt idx="4957">
                  <c:v>5297.5145703244461</c:v>
                </c:pt>
                <c:pt idx="4958">
                  <c:v>5687.2875567734536</c:v>
                </c:pt>
                <c:pt idx="4959">
                  <c:v>7922.4330399202081</c:v>
                </c:pt>
                <c:pt idx="4960">
                  <c:v>7699.6749385058911</c:v>
                </c:pt>
                <c:pt idx="4961">
                  <c:v>7230.3915081455289</c:v>
                </c:pt>
                <c:pt idx="4962">
                  <c:v>5925.8666138640119</c:v>
                </c:pt>
                <c:pt idx="4963">
                  <c:v>3126.0108500563174</c:v>
                </c:pt>
                <c:pt idx="4964">
                  <c:v>5886.1352545865766</c:v>
                </c:pt>
                <c:pt idx="4965">
                  <c:v>5074.8041942666168</c:v>
                </c:pt>
                <c:pt idx="4966">
                  <c:v>13259.678969522087</c:v>
                </c:pt>
                <c:pt idx="4967">
                  <c:v>14468.729288146542</c:v>
                </c:pt>
                <c:pt idx="4968">
                  <c:v>8129.2031469105759</c:v>
                </c:pt>
                <c:pt idx="4969">
                  <c:v>6140.6784434228421</c:v>
                </c:pt>
                <c:pt idx="4970">
                  <c:v>5281.5981639352276</c:v>
                </c:pt>
                <c:pt idx="4971">
                  <c:v>4931.6281247983889</c:v>
                </c:pt>
                <c:pt idx="4972">
                  <c:v>6490.6484825596808</c:v>
                </c:pt>
                <c:pt idx="4973">
                  <c:v>7731.5077512843272</c:v>
                </c:pt>
                <c:pt idx="4974">
                  <c:v>10340.485951812627</c:v>
                </c:pt>
                <c:pt idx="4975">
                  <c:v>9728.0264519840366</c:v>
                </c:pt>
                <c:pt idx="4976">
                  <c:v>7588.3316818160984</c:v>
                </c:pt>
                <c:pt idx="4977">
                  <c:v>6944.0393692090711</c:v>
                </c:pt>
                <c:pt idx="4978">
                  <c:v>6363.3649568024275</c:v>
                </c:pt>
                <c:pt idx="4979">
                  <c:v>6816.7797061300626</c:v>
                </c:pt>
                <c:pt idx="4980">
                  <c:v>9218.9400743115057</c:v>
                </c:pt>
                <c:pt idx="4981">
                  <c:v>7628.1107664500223</c:v>
                </c:pt>
                <c:pt idx="4982">
                  <c:v>6959.9557755982896</c:v>
                </c:pt>
                <c:pt idx="4983">
                  <c:v>7421.292934103165</c:v>
                </c:pt>
                <c:pt idx="4984">
                  <c:v>7134.9407951667099</c:v>
                </c:pt>
                <c:pt idx="4985">
                  <c:v>7270.1705927794519</c:v>
                </c:pt>
                <c:pt idx="4986">
                  <c:v>8892.8327134193714</c:v>
                </c:pt>
                <c:pt idx="4987">
                  <c:v>10459.823205714396</c:v>
                </c:pt>
                <c:pt idx="4988">
                  <c:v>8662.1760655060534</c:v>
                </c:pt>
                <c:pt idx="4989">
                  <c:v>7119.048251455737</c:v>
                </c:pt>
                <c:pt idx="4990">
                  <c:v>6697.4424522282925</c:v>
                </c:pt>
                <c:pt idx="4991">
                  <c:v>6379.2813631916451</c:v>
                </c:pt>
                <c:pt idx="4992">
                  <c:v>5687.2875567734536</c:v>
                </c:pt>
                <c:pt idx="4993">
                  <c:v>4613.4431730834967</c:v>
                </c:pt>
                <c:pt idx="4994">
                  <c:v>5814.5472198524631</c:v>
                </c:pt>
                <c:pt idx="4995">
                  <c:v>6037.2575959102924</c:v>
                </c:pt>
                <c:pt idx="4996">
                  <c:v>6220.2127500124443</c:v>
                </c:pt>
                <c:pt idx="4997">
                  <c:v>9059.871461132303</c:v>
                </c:pt>
                <c:pt idx="4998">
                  <c:v>10181.417338633426</c:v>
                </c:pt>
                <c:pt idx="4999">
                  <c:v>7548.5525971821762</c:v>
                </c:pt>
                <c:pt idx="5000">
                  <c:v>8797.3581377623068</c:v>
                </c:pt>
                <c:pt idx="5001">
                  <c:v>7596.30181634983</c:v>
                </c:pt>
                <c:pt idx="5002">
                  <c:v>7079.2453041435683</c:v>
                </c:pt>
                <c:pt idx="5003">
                  <c:v>7461.072018737088</c:v>
                </c:pt>
                <c:pt idx="5004">
                  <c:v>8845.1073569299624</c:v>
                </c:pt>
                <c:pt idx="5005">
                  <c:v>8670.122337361543</c:v>
                </c:pt>
                <c:pt idx="5006">
                  <c:v>6482.6783480259501</c:v>
                </c:pt>
                <c:pt idx="5007">
                  <c:v>6784.9707560298702</c:v>
                </c:pt>
                <c:pt idx="5008">
                  <c:v>7007.6572694094539</c:v>
                </c:pt>
                <c:pt idx="5009">
                  <c:v>9640.5220108607027</c:v>
                </c:pt>
                <c:pt idx="5010">
                  <c:v>10992.748398953387</c:v>
                </c:pt>
                <c:pt idx="5011">
                  <c:v>9537.1011633481539</c:v>
                </c:pt>
                <c:pt idx="5012">
                  <c:v>8328.0747074019437</c:v>
                </c:pt>
                <c:pt idx="5013">
                  <c:v>6387.2276350471311</c:v>
                </c:pt>
                <c:pt idx="5014">
                  <c:v>6403.1440414363506</c:v>
                </c:pt>
                <c:pt idx="5015">
                  <c:v>5989.5322394208824</c:v>
                </c:pt>
                <c:pt idx="5016">
                  <c:v>5727.042778729131</c:v>
                </c:pt>
                <c:pt idx="5017">
                  <c:v>5504.3085399930569</c:v>
                </c:pt>
                <c:pt idx="5018">
                  <c:v>5822.4934917079499</c:v>
                </c:pt>
                <c:pt idx="5019">
                  <c:v>4860.0400900642744</c:v>
                </c:pt>
                <c:pt idx="5020">
                  <c:v>5528.1950809160071</c:v>
                </c:pt>
                <c:pt idx="5021">
                  <c:v>6840.6423843747652</c:v>
                </c:pt>
                <c:pt idx="5022">
                  <c:v>8455.334370480954</c:v>
                </c:pt>
                <c:pt idx="5023">
                  <c:v>8518.9761333595834</c:v>
                </c:pt>
                <c:pt idx="5024">
                  <c:v>7906.4927708527466</c:v>
                </c:pt>
                <c:pt idx="5025">
                  <c:v>8033.7762966100026</c:v>
                </c:pt>
                <c:pt idx="5026">
                  <c:v>8184.8986379337175</c:v>
                </c:pt>
                <c:pt idx="5027">
                  <c:v>8932.6117980532945</c:v>
                </c:pt>
                <c:pt idx="5028">
                  <c:v>8232.6239944231256</c:v>
                </c:pt>
                <c:pt idx="5029">
                  <c:v>8733.7163748836792</c:v>
                </c:pt>
                <c:pt idx="5030">
                  <c:v>7373.5675776137559</c:v>
                </c:pt>
                <c:pt idx="5031">
                  <c:v>7882.6300926080421</c:v>
                </c:pt>
                <c:pt idx="5032">
                  <c:v>8638.289524583106</c:v>
                </c:pt>
                <c:pt idx="5033">
                  <c:v>8686.0387437507616</c:v>
                </c:pt>
                <c:pt idx="5034">
                  <c:v>9680.3010954946276</c:v>
                </c:pt>
                <c:pt idx="5035">
                  <c:v>7747.4002949953001</c:v>
                </c:pt>
                <c:pt idx="5036">
                  <c:v>7079.2453041435683</c:v>
                </c:pt>
                <c:pt idx="5037">
                  <c:v>6482.6783480259501</c:v>
                </c:pt>
                <c:pt idx="5038">
                  <c:v>6220.1888873341977</c:v>
                </c:pt>
                <c:pt idx="5039">
                  <c:v>6116.7919024998937</c:v>
                </c:pt>
                <c:pt idx="5040">
                  <c:v>6116.7919024998937</c:v>
                </c:pt>
                <c:pt idx="5041">
                  <c:v>5297.5145703244461</c:v>
                </c:pt>
                <c:pt idx="5042">
                  <c:v>5687.2875567734518</c:v>
                </c:pt>
                <c:pt idx="5043">
                  <c:v>5035.0489723109386</c:v>
                </c:pt>
                <c:pt idx="5044">
                  <c:v>5655.4547439950165</c:v>
                </c:pt>
                <c:pt idx="5045">
                  <c:v>5981.5859675653965</c:v>
                </c:pt>
                <c:pt idx="5046">
                  <c:v>7182.6422889778742</c:v>
                </c:pt>
                <c:pt idx="5047">
                  <c:v>8232.6239944231256</c:v>
                </c:pt>
                <c:pt idx="5048">
                  <c:v>7882.6300926080421</c:v>
                </c:pt>
                <c:pt idx="5049">
                  <c:v>8534.8925397488019</c:v>
                </c:pt>
                <c:pt idx="5050">
                  <c:v>7111.0781169220054</c:v>
                </c:pt>
                <c:pt idx="5051">
                  <c:v>6840.6423843747652</c:v>
                </c:pt>
                <c:pt idx="5052">
                  <c:v>7556.4988690376622</c:v>
                </c:pt>
                <c:pt idx="5053">
                  <c:v>6991.7408630202353</c:v>
                </c:pt>
                <c:pt idx="5054">
                  <c:v>7620.1406319162888</c:v>
                </c:pt>
                <c:pt idx="5055">
                  <c:v>7453.1018842033573</c:v>
                </c:pt>
                <c:pt idx="5056">
                  <c:v>6904.2364218969042</c:v>
                </c:pt>
                <c:pt idx="5057">
                  <c:v>8773.4954595176023</c:v>
                </c:pt>
                <c:pt idx="5058">
                  <c:v>9823.4771649628547</c:v>
                </c:pt>
                <c:pt idx="5059">
                  <c:v>8678.068609217029</c:v>
                </c:pt>
                <c:pt idx="5060">
                  <c:v>7325.8422211243469</c:v>
                </c:pt>
                <c:pt idx="5061">
                  <c:v>6888.3677408641743</c:v>
                </c:pt>
                <c:pt idx="5062">
                  <c:v>6800.863299740844</c:v>
                </c:pt>
                <c:pt idx="5063">
                  <c:v>5894.1053891203082</c:v>
                </c:pt>
                <c:pt idx="5064">
                  <c:v>4883.8789056307332</c:v>
                </c:pt>
                <c:pt idx="5065">
                  <c:v>4931.6042621201441</c:v>
                </c:pt>
                <c:pt idx="5066">
                  <c:v>5735.0129132628635</c:v>
                </c:pt>
                <c:pt idx="5067">
                  <c:v>5925.9143392204996</c:v>
                </c:pt>
                <c:pt idx="5068">
                  <c:v>6037.2575959102924</c:v>
                </c:pt>
                <c:pt idx="5069">
                  <c:v>7119.0243887774914</c:v>
                </c:pt>
                <c:pt idx="5070">
                  <c:v>8781.4655940513348</c:v>
                </c:pt>
                <c:pt idx="5071">
                  <c:v>9330.3071936795423</c:v>
                </c:pt>
                <c:pt idx="5072">
                  <c:v>7715.5913448951078</c:v>
                </c:pt>
                <c:pt idx="5073">
                  <c:v>6713.3588586175101</c:v>
                </c:pt>
                <c:pt idx="5074">
                  <c:v>7166.7497452669004</c:v>
                </c:pt>
                <c:pt idx="5075">
                  <c:v>8391.716470280573</c:v>
                </c:pt>
                <c:pt idx="5076">
                  <c:v>7787.1555169509784</c:v>
                </c:pt>
                <c:pt idx="5077">
                  <c:v>7309.9258147351275</c:v>
                </c:pt>
                <c:pt idx="5078">
                  <c:v>6856.5587907639838</c:v>
                </c:pt>
                <c:pt idx="5079">
                  <c:v>6538.3738390490898</c:v>
                </c:pt>
                <c:pt idx="5080">
                  <c:v>7341.7347648353207</c:v>
                </c:pt>
                <c:pt idx="5081">
                  <c:v>7644.027172839239</c:v>
                </c:pt>
                <c:pt idx="5082">
                  <c:v>8876.9163070301529</c:v>
                </c:pt>
                <c:pt idx="5083">
                  <c:v>10340.485951812627</c:v>
                </c:pt>
                <c:pt idx="5084">
                  <c:v>8701.9074247834888</c:v>
                </c:pt>
                <c:pt idx="5085">
                  <c:v>6991.7647256984801</c:v>
                </c:pt>
                <c:pt idx="5086">
                  <c:v>6355.4425476251836</c:v>
                </c:pt>
                <c:pt idx="5087">
                  <c:v>5925.9143392205006</c:v>
                </c:pt>
                <c:pt idx="5088">
                  <c:v>5202.0638573456272</c:v>
                </c:pt>
                <c:pt idx="5089">
                  <c:v>4446.4044253705624</c:v>
                </c:pt>
                <c:pt idx="5090">
                  <c:v>5281.5981639352276</c:v>
                </c:pt>
                <c:pt idx="5091">
                  <c:v>6021.3411895210729</c:v>
                </c:pt>
                <c:pt idx="5092">
                  <c:v>6164.5411216675475</c:v>
                </c:pt>
                <c:pt idx="5093">
                  <c:v>7540.6063253266893</c:v>
                </c:pt>
                <c:pt idx="5094">
                  <c:v>8678.0447465387842</c:v>
                </c:pt>
                <c:pt idx="5095">
                  <c:v>8359.883657502136</c:v>
                </c:pt>
                <c:pt idx="5096">
                  <c:v>7294.0094083459098</c:v>
                </c:pt>
                <c:pt idx="5097">
                  <c:v>6490.6484825596808</c:v>
                </c:pt>
                <c:pt idx="5098">
                  <c:v>7254.27804906848</c:v>
                </c:pt>
                <c:pt idx="5099">
                  <c:v>7119.0243887774914</c:v>
                </c:pt>
                <c:pt idx="5100">
                  <c:v>8518.9761333595834</c:v>
                </c:pt>
                <c:pt idx="5101">
                  <c:v>7787.1793796292231</c:v>
                </c:pt>
                <c:pt idx="5102">
                  <c:v>6792.9170278853562</c:v>
                </c:pt>
                <c:pt idx="5103">
                  <c:v>7119.0243887774914</c:v>
                </c:pt>
                <c:pt idx="5104">
                  <c:v>6737.2215368622146</c:v>
                </c:pt>
                <c:pt idx="5105">
                  <c:v>8216.7075880339089</c:v>
                </c:pt>
                <c:pt idx="5106">
                  <c:v>7962.1882618758882</c:v>
                </c:pt>
                <c:pt idx="5107">
                  <c:v>9759.8354020842289</c:v>
                </c:pt>
                <c:pt idx="5108">
                  <c:v>8224.6777225676396</c:v>
                </c:pt>
                <c:pt idx="5109">
                  <c:v>8081.4777904211687</c:v>
                </c:pt>
                <c:pt idx="5110">
                  <c:v>6450.8932606040044</c:v>
                </c:pt>
                <c:pt idx="5111">
                  <c:v>5782.7382697522726</c:v>
                </c:pt>
                <c:pt idx="5112">
                  <c:v>5687.2636940952079</c:v>
                </c:pt>
                <c:pt idx="5113">
                  <c:v>5520.2249463822754</c:v>
                </c:pt>
                <c:pt idx="5114">
                  <c:v>5162.2847727117041</c:v>
                </c:pt>
                <c:pt idx="5115">
                  <c:v>5082.7504661221046</c:v>
                </c:pt>
                <c:pt idx="5116">
                  <c:v>5225.9265355903317</c:v>
                </c:pt>
                <c:pt idx="5117">
                  <c:v>6299.7470566020447</c:v>
                </c:pt>
                <c:pt idx="5118">
                  <c:v>8343.991113791164</c:v>
                </c:pt>
                <c:pt idx="5119">
                  <c:v>7039.4900821878891</c:v>
                </c:pt>
                <c:pt idx="5120">
                  <c:v>6848.588656230253</c:v>
                </c:pt>
                <c:pt idx="5121">
                  <c:v>7795.1495141629539</c:v>
                </c:pt>
                <c:pt idx="5122">
                  <c:v>5575.920437405417</c:v>
                </c:pt>
                <c:pt idx="5123">
                  <c:v>7389.4839840029726</c:v>
                </c:pt>
                <c:pt idx="5124">
                  <c:v>9226.9102088452382</c:v>
                </c:pt>
                <c:pt idx="5125">
                  <c:v>8471.2507768701726</c:v>
                </c:pt>
                <c:pt idx="5126">
                  <c:v>6586.0991955385016</c:v>
                </c:pt>
                <c:pt idx="5127">
                  <c:v>6824.7259779855467</c:v>
                </c:pt>
                <c:pt idx="5128">
                  <c:v>6697.4663149065382</c:v>
                </c:pt>
                <c:pt idx="5129">
                  <c:v>7484.9108343035477</c:v>
                </c:pt>
                <c:pt idx="5130">
                  <c:v>9187.1311242113134</c:v>
                </c:pt>
                <c:pt idx="5131">
                  <c:v>8781.4894567295796</c:v>
                </c:pt>
                <c:pt idx="5132">
                  <c:v>8892.8327134193714</c:v>
                </c:pt>
                <c:pt idx="5133">
                  <c:v>6363.4126821589161</c:v>
                </c:pt>
                <c:pt idx="5134">
                  <c:v>6331.5798693804791</c:v>
                </c:pt>
                <c:pt idx="5135">
                  <c:v>5766.821863363054</c:v>
                </c:pt>
                <c:pt idx="5136">
                  <c:v>5679.2935595614772</c:v>
                </c:pt>
                <c:pt idx="5137">
                  <c:v>5130.4758226115136</c:v>
                </c:pt>
                <c:pt idx="5138">
                  <c:v>4796.3983271856459</c:v>
                </c:pt>
                <c:pt idx="5139">
                  <c:v>5520.2249463822754</c:v>
                </c:pt>
                <c:pt idx="5140">
                  <c:v>5997.4785112763684</c:v>
                </c:pt>
                <c:pt idx="5141">
                  <c:v>5854.3024418081413</c:v>
                </c:pt>
                <c:pt idx="5142">
                  <c:v>7476.9645624480618</c:v>
                </c:pt>
                <c:pt idx="5143">
                  <c:v>7938.3255836311819</c:v>
                </c:pt>
                <c:pt idx="5144">
                  <c:v>7930.3554490974511</c:v>
                </c:pt>
                <c:pt idx="5145">
                  <c:v>6244.0754282571488</c:v>
                </c:pt>
                <c:pt idx="5146">
                  <c:v>6212.2426154787117</c:v>
                </c:pt>
                <c:pt idx="5147">
                  <c:v>7190.6362861898497</c:v>
                </c:pt>
                <c:pt idx="5148">
                  <c:v>7445.1556123478713</c:v>
                </c:pt>
                <c:pt idx="5149">
                  <c:v>8065.5852467101931</c:v>
                </c:pt>
                <c:pt idx="5150">
                  <c:v>7333.7884929798329</c:v>
                </c:pt>
                <c:pt idx="5151">
                  <c:v>6951.985641064558</c:v>
                </c:pt>
                <c:pt idx="5152">
                  <c:v>7445.1556123478713</c:v>
                </c:pt>
                <c:pt idx="5153">
                  <c:v>8439.4179640917355</c:v>
                </c:pt>
                <c:pt idx="5154">
                  <c:v>8670.0984746832983</c:v>
                </c:pt>
                <c:pt idx="5155">
                  <c:v>8129.2508722670646</c:v>
                </c:pt>
                <c:pt idx="5156">
                  <c:v>7938.3255836311819</c:v>
                </c:pt>
                <c:pt idx="5157">
                  <c:v>7254.2303237119877</c:v>
                </c:pt>
                <c:pt idx="5158">
                  <c:v>6220.2127500124443</c:v>
                </c:pt>
                <c:pt idx="5159">
                  <c:v>5496.3861308158157</c:v>
                </c:pt>
                <c:pt idx="5160">
                  <c:v>5392.9652833032642</c:v>
                </c:pt>
                <c:pt idx="5161">
                  <c:v>5432.7443679371881</c:v>
                </c:pt>
                <c:pt idx="5162">
                  <c:v>4820.2610054303514</c:v>
                </c:pt>
                <c:pt idx="5163">
                  <c:v>5472.4995898928664</c:v>
                </c:pt>
                <c:pt idx="5164">
                  <c:v>5472.5234525711112</c:v>
                </c:pt>
                <c:pt idx="5165">
                  <c:v>7031.5438103324041</c:v>
                </c:pt>
                <c:pt idx="5166">
                  <c:v>9147.3759022556369</c:v>
                </c:pt>
                <c:pt idx="5167">
                  <c:v>7548.5525971821762</c:v>
                </c:pt>
                <c:pt idx="5168">
                  <c:v>8097.4180594886293</c:v>
                </c:pt>
                <c:pt idx="5169">
                  <c:v>6323.6097348467483</c:v>
                </c:pt>
                <c:pt idx="5170">
                  <c:v>6848.588656230253</c:v>
                </c:pt>
                <c:pt idx="5171">
                  <c:v>7644.027172839239</c:v>
                </c:pt>
                <c:pt idx="5172">
                  <c:v>8399.662742136059</c:v>
                </c:pt>
                <c:pt idx="5173">
                  <c:v>7588.3316818160984</c:v>
                </c:pt>
                <c:pt idx="5174">
                  <c:v>6315.6634629912623</c:v>
                </c:pt>
                <c:pt idx="5175">
                  <c:v>6975.8483193092625</c:v>
                </c:pt>
                <c:pt idx="5176">
                  <c:v>7636.0809009837531</c:v>
                </c:pt>
                <c:pt idx="5177">
                  <c:v>8407.6328766697898</c:v>
                </c:pt>
                <c:pt idx="5178">
                  <c:v>8678.068609217029</c:v>
                </c:pt>
                <c:pt idx="5179">
                  <c:v>8781.4655940513348</c:v>
                </c:pt>
                <c:pt idx="5180">
                  <c:v>7421.2690714249202</c:v>
                </c:pt>
                <c:pt idx="5181">
                  <c:v>6912.2065564306358</c:v>
                </c:pt>
                <c:pt idx="5182">
                  <c:v>6641.7708238833966</c:v>
                </c:pt>
                <c:pt idx="5183">
                  <c:v>5703.1801004844265</c:v>
                </c:pt>
                <c:pt idx="5184">
                  <c:v>5424.7742334034565</c:v>
                </c:pt>
                <c:pt idx="5185">
                  <c:v>4987.3236158215295</c:v>
                </c:pt>
                <c:pt idx="5186">
                  <c:v>4875.9326337752473</c:v>
                </c:pt>
                <c:pt idx="5187">
                  <c:v>5886.1352545865766</c:v>
                </c:pt>
                <c:pt idx="5188">
                  <c:v>5170.2549072454367</c:v>
                </c:pt>
                <c:pt idx="5189">
                  <c:v>6220.2366126906873</c:v>
                </c:pt>
                <c:pt idx="5190">
                  <c:v>7317.8959492688609</c:v>
                </c:pt>
                <c:pt idx="5191">
                  <c:v>8375.8000638913527</c:v>
                </c:pt>
                <c:pt idx="5192">
                  <c:v>7524.6660562592269</c:v>
                </c:pt>
                <c:pt idx="5193">
                  <c:v>6848.588656230253</c:v>
                </c:pt>
                <c:pt idx="5194">
                  <c:v>6673.6036366618328</c:v>
                </c:pt>
                <c:pt idx="5195">
                  <c:v>8463.3045050146866</c:v>
                </c:pt>
                <c:pt idx="5196">
                  <c:v>8367.8299293576219</c:v>
                </c:pt>
                <c:pt idx="5197">
                  <c:v>8550.8089461380187</c:v>
                </c:pt>
                <c:pt idx="5198">
                  <c:v>7301.9795428796442</c:v>
                </c:pt>
                <c:pt idx="5199">
                  <c:v>6983.7945911647494</c:v>
                </c:pt>
                <c:pt idx="5200">
                  <c:v>7469.0421532708187</c:v>
                </c:pt>
                <c:pt idx="5201">
                  <c:v>8534.8925397488019</c:v>
                </c:pt>
                <c:pt idx="5202">
                  <c:v>8678.068609217029</c:v>
                </c:pt>
                <c:pt idx="5203">
                  <c:v>8749.6566439511444</c:v>
                </c:pt>
                <c:pt idx="5204">
                  <c:v>6928.1229628198535</c:v>
                </c:pt>
                <c:pt idx="5205">
                  <c:v>6562.2603799720409</c:v>
                </c:pt>
                <c:pt idx="5206">
                  <c:v>5886.1352545865766</c:v>
                </c:pt>
                <c:pt idx="5207">
                  <c:v>6132.7083088891122</c:v>
                </c:pt>
                <c:pt idx="5208">
                  <c:v>5472.5234525711112</c:v>
                </c:pt>
                <c:pt idx="5209">
                  <c:v>4398.6790688811534</c:v>
                </c:pt>
                <c:pt idx="5210">
                  <c:v>5734.9651879063731</c:v>
                </c:pt>
                <c:pt idx="5211">
                  <c:v>5440.7145024709189</c:v>
                </c:pt>
                <c:pt idx="5212">
                  <c:v>4979.3534812877979</c:v>
                </c:pt>
                <c:pt idx="5213">
                  <c:v>5981.5859675653965</c:v>
                </c:pt>
                <c:pt idx="5214">
                  <c:v>6021.3650521993195</c:v>
                </c:pt>
                <c:pt idx="5215">
                  <c:v>7437.2093404923835</c:v>
                </c:pt>
                <c:pt idx="5216">
                  <c:v>7206.5288299008234</c:v>
                </c:pt>
                <c:pt idx="5217">
                  <c:v>7516.7197844037391</c:v>
                </c:pt>
                <c:pt idx="5218">
                  <c:v>7166.7497452669004</c:v>
                </c:pt>
                <c:pt idx="5219">
                  <c:v>7874.6838207525543</c:v>
                </c:pt>
                <c:pt idx="5220">
                  <c:v>8153.0658251552804</c:v>
                </c:pt>
                <c:pt idx="5221">
                  <c:v>6228.1590218679303</c:v>
                </c:pt>
                <c:pt idx="5222">
                  <c:v>7079.2453041435683</c:v>
                </c:pt>
                <c:pt idx="5223">
                  <c:v>6928.1468254980982</c:v>
                </c:pt>
                <c:pt idx="5224">
                  <c:v>7890.6002271417728</c:v>
                </c:pt>
                <c:pt idx="5225">
                  <c:v>7214.4751017563094</c:v>
                </c:pt>
                <c:pt idx="5226">
                  <c:v>7779.2331077737363</c:v>
                </c:pt>
                <c:pt idx="5227">
                  <c:v>8057.6389748547062</c:v>
                </c:pt>
                <c:pt idx="5228">
                  <c:v>6928.1229628198535</c:v>
                </c:pt>
                <c:pt idx="5229">
                  <c:v>6554.2663827600654</c:v>
                </c:pt>
                <c:pt idx="5230">
                  <c:v>6769.030486962406</c:v>
                </c:pt>
                <c:pt idx="5231">
                  <c:v>6053.1740022995109</c:v>
                </c:pt>
                <c:pt idx="5232">
                  <c:v>6084.9590897214566</c:v>
                </c:pt>
                <c:pt idx="5233">
                  <c:v>5162.3086353899489</c:v>
                </c:pt>
                <c:pt idx="5234">
                  <c:v>4907.7654465536843</c:v>
                </c:pt>
                <c:pt idx="5235">
                  <c:v>5695.2576913071844</c:v>
                </c:pt>
                <c:pt idx="5236">
                  <c:v>5822.4934917079499</c:v>
                </c:pt>
                <c:pt idx="5237">
                  <c:v>6212.2664781569565</c:v>
                </c:pt>
                <c:pt idx="5238">
                  <c:v>7270.1705927794519</c:v>
                </c:pt>
                <c:pt idx="5239">
                  <c:v>7294.0094083459098</c:v>
                </c:pt>
                <c:pt idx="5240">
                  <c:v>7103.1318450665185</c:v>
                </c:pt>
                <c:pt idx="5241">
                  <c:v>6140.6545807445973</c:v>
                </c:pt>
                <c:pt idx="5242">
                  <c:v>6681.5499085173196</c:v>
                </c:pt>
                <c:pt idx="5243">
                  <c:v>6570.1827891492821</c:v>
                </c:pt>
                <c:pt idx="5244">
                  <c:v>8192.8449097892026</c:v>
                </c:pt>
                <c:pt idx="5245">
                  <c:v>8606.4805744829137</c:v>
                </c:pt>
                <c:pt idx="5246">
                  <c:v>6721.305130472997</c:v>
                </c:pt>
                <c:pt idx="5247">
                  <c:v>7373.5675776137559</c:v>
                </c:pt>
                <c:pt idx="5248">
                  <c:v>6681.5499085173196</c:v>
                </c:pt>
                <c:pt idx="5249">
                  <c:v>8757.6029158066285</c:v>
                </c:pt>
                <c:pt idx="5250">
                  <c:v>8678.068609217029</c:v>
                </c:pt>
                <c:pt idx="5251">
                  <c:v>7866.7375488970683</c:v>
                </c:pt>
                <c:pt idx="5252">
                  <c:v>7707.6450730396218</c:v>
                </c:pt>
                <c:pt idx="5253">
                  <c:v>6506.5887516271441</c:v>
                </c:pt>
                <c:pt idx="5254">
                  <c:v>6259.9679719681208</c:v>
                </c:pt>
                <c:pt idx="5255">
                  <c:v>6172.5112562012782</c:v>
                </c:pt>
                <c:pt idx="5256">
                  <c:v>5361.1563332030737</c:v>
                </c:pt>
                <c:pt idx="5257">
                  <c:v>5385.0190114477782</c:v>
                </c:pt>
                <c:pt idx="5258">
                  <c:v>4844.1236836750568</c:v>
                </c:pt>
                <c:pt idx="5259">
                  <c:v>4144.1358800448879</c:v>
                </c:pt>
                <c:pt idx="5260">
                  <c:v>5400.9354178369977</c:v>
                </c:pt>
                <c:pt idx="5261">
                  <c:v>6705.4364494402689</c:v>
                </c:pt>
                <c:pt idx="5262">
                  <c:v>7524.6899189374708</c:v>
                </c:pt>
                <c:pt idx="5263">
                  <c:v>7556.4988690376622</c:v>
                </c:pt>
                <c:pt idx="5264">
                  <c:v>7715.5913448951078</c:v>
                </c:pt>
                <c:pt idx="5265">
                  <c:v>7126.9706606329773</c:v>
                </c:pt>
                <c:pt idx="5266">
                  <c:v>6283.8067875345823</c:v>
                </c:pt>
                <c:pt idx="5267">
                  <c:v>7389.4839840029726</c:v>
                </c:pt>
                <c:pt idx="5268">
                  <c:v>7842.8748706523629</c:v>
                </c:pt>
                <c:pt idx="5269">
                  <c:v>8272.4030790570487</c:v>
                </c:pt>
                <c:pt idx="5270">
                  <c:v>6808.8095715963282</c:v>
                </c:pt>
                <c:pt idx="5271">
                  <c:v>6745.1916713959472</c:v>
                </c:pt>
                <c:pt idx="5272">
                  <c:v>7691.7286666504033</c:v>
                </c:pt>
                <c:pt idx="5273">
                  <c:v>8025.8300247545139</c:v>
                </c:pt>
                <c:pt idx="5274">
                  <c:v>8996.2296982536773</c:v>
                </c:pt>
                <c:pt idx="5275">
                  <c:v>9083.7341393770093</c:v>
                </c:pt>
                <c:pt idx="5276">
                  <c:v>7596.2779536715852</c:v>
                </c:pt>
                <c:pt idx="5277">
                  <c:v>6092.953086933433</c:v>
                </c:pt>
                <c:pt idx="5278">
                  <c:v>5997.4785112763684</c:v>
                </c:pt>
                <c:pt idx="5279">
                  <c:v>5567.9503028716845</c:v>
                </c:pt>
                <c:pt idx="5280">
                  <c:v>5734.989050584617</c:v>
                </c:pt>
                <c:pt idx="5281">
                  <c:v>4939.5982593321205</c:v>
                </c:pt>
                <c:pt idx="5282">
                  <c:v>4478.2372381489986</c:v>
                </c:pt>
                <c:pt idx="5283">
                  <c:v>5042.9713814881807</c:v>
                </c:pt>
                <c:pt idx="5284">
                  <c:v>4995.2460249987716</c:v>
                </c:pt>
                <c:pt idx="5285">
                  <c:v>6395.1977695808628</c:v>
                </c:pt>
                <c:pt idx="5286">
                  <c:v>7325.8422211243469</c:v>
                </c:pt>
                <c:pt idx="5287">
                  <c:v>7341.7824901918084</c:v>
                </c:pt>
                <c:pt idx="5288">
                  <c:v>7675.8361229394313</c:v>
                </c:pt>
                <c:pt idx="5289">
                  <c:v>6466.7858043149763</c:v>
                </c:pt>
                <c:pt idx="5290">
                  <c:v>6442.8992633920288</c:v>
                </c:pt>
                <c:pt idx="5291">
                  <c:v>7922.4091772419633</c:v>
                </c:pt>
                <c:pt idx="5292">
                  <c:v>7620.1406319162888</c:v>
                </c:pt>
                <c:pt idx="5293">
                  <c:v>8630.34325272762</c:v>
                </c:pt>
                <c:pt idx="5294">
                  <c:v>6800.863299740844</c:v>
                </c:pt>
                <c:pt idx="5295">
                  <c:v>6625.854417494179</c:v>
                </c:pt>
                <c:pt idx="5296">
                  <c:v>7954.2419900204004</c:v>
                </c:pt>
                <c:pt idx="5297">
                  <c:v>8566.6776271707477</c:v>
                </c:pt>
                <c:pt idx="5298">
                  <c:v>8860.9999006409344</c:v>
                </c:pt>
                <c:pt idx="5299">
                  <c:v>8701.9074247834888</c:v>
                </c:pt>
                <c:pt idx="5300">
                  <c:v>6657.6872302726142</c:v>
                </c:pt>
                <c:pt idx="5301">
                  <c:v>6761.0842151069191</c:v>
                </c:pt>
                <c:pt idx="5302">
                  <c:v>5496.3384054593262</c:v>
                </c:pt>
                <c:pt idx="5303">
                  <c:v>6212.2664781569565</c:v>
                </c:pt>
                <c:pt idx="5304">
                  <c:v>5575.8965747271704</c:v>
                </c:pt>
                <c:pt idx="5305">
                  <c:v>5154.3146381779734</c:v>
                </c:pt>
                <c:pt idx="5306">
                  <c:v>5917.9680673650146</c:v>
                </c:pt>
                <c:pt idx="5307">
                  <c:v>4979.3534812877979</c:v>
                </c:pt>
                <c:pt idx="5308">
                  <c:v>5862.2487136636273</c:v>
                </c:pt>
                <c:pt idx="5309">
                  <c:v>6196.3262090894932</c:v>
                </c:pt>
                <c:pt idx="5310">
                  <c:v>7461.072018737088</c:v>
                </c:pt>
                <c:pt idx="5311">
                  <c:v>6944.0393692090711</c:v>
                </c:pt>
                <c:pt idx="5312">
                  <c:v>7874.6838207525543</c:v>
                </c:pt>
                <c:pt idx="5313">
                  <c:v>7047.436354043376</c:v>
                </c:pt>
                <c:pt idx="5314">
                  <c:v>6307.6933284575298</c:v>
                </c:pt>
                <c:pt idx="5315">
                  <c:v>6180.4098027002774</c:v>
                </c:pt>
                <c:pt idx="5316">
                  <c:v>8176.9523660782297</c:v>
                </c:pt>
                <c:pt idx="5317">
                  <c:v>8781.4655940513348</c:v>
                </c:pt>
                <c:pt idx="5318">
                  <c:v>7453.1257468816029</c:v>
                </c:pt>
                <c:pt idx="5319">
                  <c:v>7779.2092450954915</c:v>
                </c:pt>
                <c:pt idx="5320">
                  <c:v>7842.8748706523629</c:v>
                </c:pt>
                <c:pt idx="5321">
                  <c:v>8161.0120970107664</c:v>
                </c:pt>
                <c:pt idx="5322">
                  <c:v>8328.0747074019437</c:v>
                </c:pt>
                <c:pt idx="5323">
                  <c:v>8471.2507768701726</c:v>
                </c:pt>
                <c:pt idx="5324">
                  <c:v>7484.9108343035477</c:v>
                </c:pt>
                <c:pt idx="5325">
                  <c:v>6244.0515655789022</c:v>
                </c:pt>
                <c:pt idx="5326">
                  <c:v>6196.3500717677398</c:v>
                </c:pt>
                <c:pt idx="5327">
                  <c:v>5886.1113919083318</c:v>
                </c:pt>
                <c:pt idx="5328">
                  <c:v>5607.7055248273637</c:v>
                </c:pt>
                <c:pt idx="5329">
                  <c:v>5544.1114873052247</c:v>
                </c:pt>
                <c:pt idx="5330">
                  <c:v>6045.227730444024</c:v>
                </c:pt>
                <c:pt idx="5331">
                  <c:v>4517.992460104676</c:v>
                </c:pt>
                <c:pt idx="5332">
                  <c:v>4358.923846925476</c:v>
                </c:pt>
                <c:pt idx="5333">
                  <c:v>5902.0277982975504</c:v>
                </c:pt>
                <c:pt idx="5334">
                  <c:v>8129.2508722670646</c:v>
                </c:pt>
                <c:pt idx="5335">
                  <c:v>8272.3792163788039</c:v>
                </c:pt>
                <c:pt idx="5336">
                  <c:v>7914.4390427082326</c:v>
                </c:pt>
                <c:pt idx="5337">
                  <c:v>7397.4302558584623</c:v>
                </c:pt>
                <c:pt idx="5338">
                  <c:v>6657.6872302726142</c:v>
                </c:pt>
                <c:pt idx="5339">
                  <c:v>6904.2841472533937</c:v>
                </c:pt>
                <c:pt idx="5340">
                  <c:v>7572.4152754268798</c:v>
                </c:pt>
                <c:pt idx="5341">
                  <c:v>8089.4479249548976</c:v>
                </c:pt>
                <c:pt idx="5342">
                  <c:v>7882.6539552862869</c:v>
                </c:pt>
                <c:pt idx="5343">
                  <c:v>8415.5791485252776</c:v>
                </c:pt>
                <c:pt idx="5344">
                  <c:v>9163.2684459666089</c:v>
                </c:pt>
                <c:pt idx="5345">
                  <c:v>7453.1257468816029</c:v>
                </c:pt>
                <c:pt idx="5346">
                  <c:v>8550.7850834597739</c:v>
                </c:pt>
                <c:pt idx="5347">
                  <c:v>7978.0808055868602</c:v>
                </c:pt>
                <c:pt idx="5348">
                  <c:v>7166.7497452669004</c:v>
                </c:pt>
                <c:pt idx="5349">
                  <c:v>6689.5200430510504</c:v>
                </c:pt>
                <c:pt idx="5350">
                  <c:v>6196.3500717677398</c:v>
                </c:pt>
                <c:pt idx="5351">
                  <c:v>5909.9979328312811</c:v>
                </c:pt>
                <c:pt idx="5352">
                  <c:v>5170.2549072454367</c:v>
                </c:pt>
                <c:pt idx="5353">
                  <c:v>4756.6431052299686</c:v>
                </c:pt>
                <c:pt idx="5354">
                  <c:v>5345.2160641356104</c:v>
                </c:pt>
                <c:pt idx="5355">
                  <c:v>5790.6606789295138</c:v>
                </c:pt>
                <c:pt idx="5356">
                  <c:v>5989.5083767426377</c:v>
                </c:pt>
                <c:pt idx="5357">
                  <c:v>6450.8693979257596</c:v>
                </c:pt>
                <c:pt idx="5358">
                  <c:v>7087.2154386772991</c:v>
                </c:pt>
                <c:pt idx="5359">
                  <c:v>8280.3493509125346</c:v>
                </c:pt>
                <c:pt idx="5360">
                  <c:v>6959.9796382765326</c:v>
                </c:pt>
                <c:pt idx="5361">
                  <c:v>6991.7647256984801</c:v>
                </c:pt>
                <c:pt idx="5362">
                  <c:v>6649.7409584171291</c:v>
                </c:pt>
                <c:pt idx="5363">
                  <c:v>6586.0753328602541</c:v>
                </c:pt>
                <c:pt idx="5364">
                  <c:v>8351.9135229684034</c:v>
                </c:pt>
                <c:pt idx="5365">
                  <c:v>7476.9645624480618</c:v>
                </c:pt>
                <c:pt idx="5366">
                  <c:v>6848.6125189084978</c:v>
                </c:pt>
                <c:pt idx="5367">
                  <c:v>7755.3704295290308</c:v>
                </c:pt>
                <c:pt idx="5368">
                  <c:v>8980.3132918644569</c:v>
                </c:pt>
                <c:pt idx="5369">
                  <c:v>8264.4090818450732</c:v>
                </c:pt>
                <c:pt idx="5370">
                  <c:v>9704.1637737393303</c:v>
                </c:pt>
                <c:pt idx="5371">
                  <c:v>8431.4955549144943</c:v>
                </c:pt>
                <c:pt idx="5372">
                  <c:v>7476.9884251263065</c:v>
                </c:pt>
                <c:pt idx="5373">
                  <c:v>6331.5798693804809</c:v>
                </c:pt>
                <c:pt idx="5374">
                  <c:v>6077.0366805442145</c:v>
                </c:pt>
                <c:pt idx="5375">
                  <c:v>6069.0665460104847</c:v>
                </c:pt>
                <c:pt idx="5376">
                  <c:v>5774.7681352185409</c:v>
                </c:pt>
                <c:pt idx="5377">
                  <c:v>5456.5831835036479</c:v>
                </c:pt>
                <c:pt idx="5378">
                  <c:v>5273.6280294014969</c:v>
                </c:pt>
                <c:pt idx="5379">
                  <c:v>5663.4248785287491</c:v>
                </c:pt>
                <c:pt idx="5380">
                  <c:v>5162.2847727117041</c:v>
                </c:pt>
                <c:pt idx="5381">
                  <c:v>5074.8041942666168</c:v>
                </c:pt>
                <c:pt idx="5382">
                  <c:v>6323.6097348467483</c:v>
                </c:pt>
                <c:pt idx="5383">
                  <c:v>7500.851103371012</c:v>
                </c:pt>
                <c:pt idx="5384">
                  <c:v>7707.6450730396218</c:v>
                </c:pt>
                <c:pt idx="5385">
                  <c:v>6872.4751971532032</c:v>
                </c:pt>
                <c:pt idx="5386">
                  <c:v>6800.863299740844</c:v>
                </c:pt>
                <c:pt idx="5387">
                  <c:v>7834.9047361186331</c:v>
                </c:pt>
                <c:pt idx="5388">
                  <c:v>8105.3643313441153</c:v>
                </c:pt>
                <c:pt idx="5389">
                  <c:v>6967.9020474537765</c:v>
                </c:pt>
                <c:pt idx="5390">
                  <c:v>6474.7559388487089</c:v>
                </c:pt>
                <c:pt idx="5391">
                  <c:v>7111.0781169220054</c:v>
                </c:pt>
                <c:pt idx="5392">
                  <c:v>7421.292934103165</c:v>
                </c:pt>
                <c:pt idx="5393">
                  <c:v>8153.0896878335252</c:v>
                </c:pt>
                <c:pt idx="5394">
                  <c:v>8996.2535609319202</c:v>
                </c:pt>
                <c:pt idx="5395">
                  <c:v>9147.3759022556369</c:v>
                </c:pt>
                <c:pt idx="5396">
                  <c:v>6753.137943251435</c:v>
                </c:pt>
                <c:pt idx="5397">
                  <c:v>6092.953086933433</c:v>
                </c:pt>
                <c:pt idx="5398">
                  <c:v>6228.1590218679303</c:v>
                </c:pt>
                <c:pt idx="5399">
                  <c:v>6013.3949176655869</c:v>
                </c:pt>
                <c:pt idx="5400">
                  <c:v>5385.0190114477782</c:v>
                </c:pt>
                <c:pt idx="5401">
                  <c:v>4828.1834146075944</c:v>
                </c:pt>
                <c:pt idx="5402">
                  <c:v>4597.550629372523</c:v>
                </c:pt>
                <c:pt idx="5403">
                  <c:v>6053.1978649777548</c:v>
                </c:pt>
                <c:pt idx="5404">
                  <c:v>5902.0277982975504</c:v>
                </c:pt>
                <c:pt idx="5405">
                  <c:v>6204.3202063014696</c:v>
                </c:pt>
                <c:pt idx="5406">
                  <c:v>6395.2216322591066</c:v>
                </c:pt>
                <c:pt idx="5407">
                  <c:v>7588.3316818160984</c:v>
                </c:pt>
                <c:pt idx="5408">
                  <c:v>7914.4629053864792</c:v>
                </c:pt>
                <c:pt idx="5409">
                  <c:v>7190.6362861898497</c:v>
                </c:pt>
                <c:pt idx="5410">
                  <c:v>6578.1529236830147</c:v>
                </c:pt>
                <c:pt idx="5411">
                  <c:v>6745.1916713959472</c:v>
                </c:pt>
                <c:pt idx="5412">
                  <c:v>8558.7552179935046</c:v>
                </c:pt>
                <c:pt idx="5413">
                  <c:v>7469.0182905925758</c:v>
                </c:pt>
                <c:pt idx="5414">
                  <c:v>7437.2093404923835</c:v>
                </c:pt>
                <c:pt idx="5415">
                  <c:v>7095.1617105327869</c:v>
                </c:pt>
                <c:pt idx="5416">
                  <c:v>6657.6872302726142</c:v>
                </c:pt>
                <c:pt idx="5417">
                  <c:v>8121.2568750550872</c:v>
                </c:pt>
                <c:pt idx="5418">
                  <c:v>8415.5791485252776</c:v>
                </c:pt>
                <c:pt idx="5419">
                  <c:v>9441.6743130475788</c:v>
                </c:pt>
                <c:pt idx="5420">
                  <c:v>6777.0244841743825</c:v>
                </c:pt>
                <c:pt idx="5421">
                  <c:v>6363.3888194806723</c:v>
                </c:pt>
                <c:pt idx="5422">
                  <c:v>6156.5709871338149</c:v>
                </c:pt>
                <c:pt idx="5423">
                  <c:v>6045.2277304440222</c:v>
                </c:pt>
                <c:pt idx="5424">
                  <c:v>5233.8728074458186</c:v>
                </c:pt>
                <c:pt idx="5425">
                  <c:v>5361.1563332030737</c:v>
                </c:pt>
                <c:pt idx="5426">
                  <c:v>5583.8667092609021</c:v>
                </c:pt>
                <c:pt idx="5427">
                  <c:v>4891.8490401644667</c:v>
                </c:pt>
                <c:pt idx="5428">
                  <c:v>5377.0488769140456</c:v>
                </c:pt>
                <c:pt idx="5429">
                  <c:v>6061.120274154996</c:v>
                </c:pt>
                <c:pt idx="5430">
                  <c:v>6586.1230582167454</c:v>
                </c:pt>
                <c:pt idx="5431">
                  <c:v>6427.0067196810551</c:v>
                </c:pt>
                <c:pt idx="5432">
                  <c:v>8789.4118659068208</c:v>
                </c:pt>
                <c:pt idx="5433">
                  <c:v>8455.334370480954</c:v>
                </c:pt>
                <c:pt idx="5434">
                  <c:v>7548.5525971821762</c:v>
                </c:pt>
                <c:pt idx="5435">
                  <c:v>7023.5975384769163</c:v>
                </c:pt>
                <c:pt idx="5436">
                  <c:v>7970.1345337313724</c:v>
                </c:pt>
                <c:pt idx="5437">
                  <c:v>8884.8625788856389</c:v>
                </c:pt>
                <c:pt idx="5438">
                  <c:v>8336.0448419356762</c:v>
                </c:pt>
                <c:pt idx="5439">
                  <c:v>7723.5376167505956</c:v>
                </c:pt>
                <c:pt idx="5440">
                  <c:v>7890.5763644635281</c:v>
                </c:pt>
                <c:pt idx="5441">
                  <c:v>7818.9883297294136</c:v>
                </c:pt>
                <c:pt idx="5442">
                  <c:v>7715.6152075733544</c:v>
                </c:pt>
                <c:pt idx="5443">
                  <c:v>8312.158301012727</c:v>
                </c:pt>
                <c:pt idx="5444">
                  <c:v>7142.9109297004406</c:v>
                </c:pt>
                <c:pt idx="5445">
                  <c:v>6848.612518908496</c:v>
                </c:pt>
                <c:pt idx="5446">
                  <c:v>7103.1079823882719</c:v>
                </c:pt>
                <c:pt idx="5447">
                  <c:v>6220.2127500124443</c:v>
                </c:pt>
                <c:pt idx="5448">
                  <c:v>6371.3350913361573</c:v>
                </c:pt>
                <c:pt idx="5449">
                  <c:v>5949.7531547869594</c:v>
                </c:pt>
                <c:pt idx="5450">
                  <c:v>5870.1949855191142</c:v>
                </c:pt>
                <c:pt idx="5451">
                  <c:v>6172.4873935230335</c:v>
                </c:pt>
                <c:pt idx="5452">
                  <c:v>5615.6756593610944</c:v>
                </c:pt>
                <c:pt idx="5453">
                  <c:v>5480.4697244265972</c:v>
                </c:pt>
                <c:pt idx="5454">
                  <c:v>7659.9197165502128</c:v>
                </c:pt>
                <c:pt idx="5455">
                  <c:v>7461.072018737088</c:v>
                </c:pt>
                <c:pt idx="5456">
                  <c:v>9354.1698719242468</c:v>
                </c:pt>
                <c:pt idx="5457">
                  <c:v>9887.0950651632375</c:v>
                </c:pt>
                <c:pt idx="5458">
                  <c:v>8312.158301012727</c:v>
                </c:pt>
                <c:pt idx="5459">
                  <c:v>7858.7674143633376</c:v>
                </c:pt>
                <c:pt idx="5460">
                  <c:v>7270.1705927794519</c:v>
                </c:pt>
                <c:pt idx="5461">
                  <c:v>7556.522731715907</c:v>
                </c:pt>
                <c:pt idx="5462">
                  <c:v>6975.8721819875072</c:v>
                </c:pt>
                <c:pt idx="5463">
                  <c:v>6570.2066518275269</c:v>
                </c:pt>
                <c:pt idx="5464">
                  <c:v>7158.8034734114144</c:v>
                </c:pt>
                <c:pt idx="5465">
                  <c:v>7604.248088205316</c:v>
                </c:pt>
                <c:pt idx="5466">
                  <c:v>8455.334370480954</c:v>
                </c:pt>
                <c:pt idx="5467">
                  <c:v>8463.3045050146866</c:v>
                </c:pt>
                <c:pt idx="5468">
                  <c:v>7930.3793117756959</c:v>
                </c:pt>
                <c:pt idx="5469">
                  <c:v>6657.6633675943694</c:v>
                </c:pt>
                <c:pt idx="5470">
                  <c:v>6427.0305823592998</c:v>
                </c:pt>
                <c:pt idx="5471">
                  <c:v>6267.9142438236086</c:v>
                </c:pt>
                <c:pt idx="5472">
                  <c:v>5886.1113919083318</c:v>
                </c:pt>
                <c:pt idx="5473">
                  <c:v>6053.1740022995109</c:v>
                </c:pt>
                <c:pt idx="5474">
                  <c:v>6220.2127500124443</c:v>
                </c:pt>
                <c:pt idx="5475">
                  <c:v>4796.3983271856468</c:v>
                </c:pt>
                <c:pt idx="5476">
                  <c:v>5496.3861308158157</c:v>
                </c:pt>
                <c:pt idx="5477">
                  <c:v>6029.2874613765607</c:v>
                </c:pt>
                <c:pt idx="5478">
                  <c:v>7596.2779536715852</c:v>
                </c:pt>
                <c:pt idx="5479">
                  <c:v>7230.3915081455289</c:v>
                </c:pt>
                <c:pt idx="5480">
                  <c:v>8312.1821636909717</c:v>
                </c:pt>
                <c:pt idx="5481">
                  <c:v>8081.5016530994117</c:v>
                </c:pt>
                <c:pt idx="5482">
                  <c:v>7644.0033101609943</c:v>
                </c:pt>
                <c:pt idx="5483">
                  <c:v>7373.5675776137559</c:v>
                </c:pt>
                <c:pt idx="5484">
                  <c:v>7540.6063253266893</c:v>
                </c:pt>
                <c:pt idx="5485">
                  <c:v>8009.8897556870525</c:v>
                </c:pt>
                <c:pt idx="5486">
                  <c:v>7588.3316818160984</c:v>
                </c:pt>
                <c:pt idx="5487">
                  <c:v>6586.1230582167464</c:v>
                </c:pt>
                <c:pt idx="5488">
                  <c:v>7795.1495141629539</c:v>
                </c:pt>
                <c:pt idx="5489">
                  <c:v>8574.6477617044802</c:v>
                </c:pt>
                <c:pt idx="5490">
                  <c:v>9107.596817621712</c:v>
                </c:pt>
                <c:pt idx="5491">
                  <c:v>9783.6980803289334</c:v>
                </c:pt>
                <c:pt idx="5492">
                  <c:v>7413.346662247679</c:v>
                </c:pt>
                <c:pt idx="5493">
                  <c:v>6594.0454673939867</c:v>
                </c:pt>
                <c:pt idx="5494">
                  <c:v>6514.5111608043871</c:v>
                </c:pt>
                <c:pt idx="5495">
                  <c:v>5806.5770853187314</c:v>
                </c:pt>
                <c:pt idx="5496">
                  <c:v>6029.2874613765607</c:v>
                </c:pt>
                <c:pt idx="5497">
                  <c:v>5170.231044567191</c:v>
                </c:pt>
                <c:pt idx="5498">
                  <c:v>5488.3921336038393</c:v>
                </c:pt>
                <c:pt idx="5499">
                  <c:v>6220.2127500124443</c:v>
                </c:pt>
                <c:pt idx="5500">
                  <c:v>5440.6906397926741</c:v>
                </c:pt>
                <c:pt idx="5501">
                  <c:v>6554.2902454383102</c:v>
                </c:pt>
                <c:pt idx="5502">
                  <c:v>9051.9013265985723</c:v>
                </c:pt>
                <c:pt idx="5503">
                  <c:v>7476.9884251263065</c:v>
                </c:pt>
                <c:pt idx="5504">
                  <c:v>7429.2392059586527</c:v>
                </c:pt>
                <c:pt idx="5505">
                  <c:v>7612.1704973825572</c:v>
                </c:pt>
                <c:pt idx="5506">
                  <c:v>6951.985641064558</c:v>
                </c:pt>
                <c:pt idx="5507">
                  <c:v>7508.7973752264979</c:v>
                </c:pt>
                <c:pt idx="5508">
                  <c:v>8479.2209114039033</c:v>
                </c:pt>
                <c:pt idx="5509">
                  <c:v>7866.7375488970683</c:v>
                </c:pt>
                <c:pt idx="5510">
                  <c:v>8495.1373177931237</c:v>
                </c:pt>
                <c:pt idx="5511">
                  <c:v>7516.7197844037391</c:v>
                </c:pt>
                <c:pt idx="5512">
                  <c:v>9171.2147178220966</c:v>
                </c:pt>
                <c:pt idx="5513">
                  <c:v>8678.0447465387842</c:v>
                </c:pt>
                <c:pt idx="5514">
                  <c:v>8566.7014898489924</c:v>
                </c:pt>
                <c:pt idx="5515">
                  <c:v>8789.4357285850656</c:v>
                </c:pt>
                <c:pt idx="5516">
                  <c:v>7874.6838207525543</c:v>
                </c:pt>
                <c:pt idx="5517">
                  <c:v>6188.3799372340072</c:v>
                </c:pt>
                <c:pt idx="5518">
                  <c:v>5997.4785112763684</c:v>
                </c:pt>
                <c:pt idx="5519">
                  <c:v>6371.3350913361573</c:v>
                </c:pt>
                <c:pt idx="5520">
                  <c:v>6482.6783480259501</c:v>
                </c:pt>
                <c:pt idx="5521">
                  <c:v>5742.9591851183495</c:v>
                </c:pt>
                <c:pt idx="5522">
                  <c:v>5766.7980006848093</c:v>
                </c:pt>
                <c:pt idx="5523">
                  <c:v>5870.2188481973599</c:v>
                </c:pt>
                <c:pt idx="5524">
                  <c:v>5607.7055248273637</c:v>
                </c:pt>
                <c:pt idx="5525">
                  <c:v>6347.4724130914537</c:v>
                </c:pt>
                <c:pt idx="5526">
                  <c:v>7644.027172839239</c:v>
                </c:pt>
                <c:pt idx="5527">
                  <c:v>8224.6777225676396</c:v>
                </c:pt>
                <c:pt idx="5528">
                  <c:v>7723.5853421070851</c:v>
                </c:pt>
                <c:pt idx="5529">
                  <c:v>8288.2956227680206</c:v>
                </c:pt>
                <c:pt idx="5530">
                  <c:v>7047.4602167216226</c:v>
                </c:pt>
                <c:pt idx="5531">
                  <c:v>8351.93738564665</c:v>
                </c:pt>
                <c:pt idx="5532">
                  <c:v>8622.396980872134</c:v>
                </c:pt>
                <c:pt idx="5533">
                  <c:v>7500.851103371012</c:v>
                </c:pt>
                <c:pt idx="5534">
                  <c:v>6466.7858043149763</c:v>
                </c:pt>
                <c:pt idx="5535">
                  <c:v>7270.1467301012044</c:v>
                </c:pt>
                <c:pt idx="5536">
                  <c:v>8073.555381243923</c:v>
                </c:pt>
                <c:pt idx="5537">
                  <c:v>8471.2269141919278</c:v>
                </c:pt>
                <c:pt idx="5538">
                  <c:v>9385.9788220244391</c:v>
                </c:pt>
                <c:pt idx="5539">
                  <c:v>9457.5668567585526</c:v>
                </c:pt>
                <c:pt idx="5540">
                  <c:v>7707.6689357178675</c:v>
                </c:pt>
                <c:pt idx="5541">
                  <c:v>7039.4900821878891</c:v>
                </c:pt>
                <c:pt idx="5542">
                  <c:v>6069.0665460104847</c:v>
                </c:pt>
                <c:pt idx="5543">
                  <c:v>5750.9054569738355</c:v>
                </c:pt>
                <c:pt idx="5544">
                  <c:v>6013.3710549873422</c:v>
                </c:pt>
                <c:pt idx="5545">
                  <c:v>4685.0312078176103</c:v>
                </c:pt>
                <c:pt idx="5546">
                  <c:v>5750.9293196520794</c:v>
                </c:pt>
                <c:pt idx="5547">
                  <c:v>5265.68175754601</c:v>
                </c:pt>
                <c:pt idx="5548">
                  <c:v>5790.6845416077585</c:v>
                </c:pt>
                <c:pt idx="5549">
                  <c:v>6132.7083088891122</c:v>
                </c:pt>
                <c:pt idx="5550">
                  <c:v>6912.2304191088806</c:v>
                </c:pt>
                <c:pt idx="5551">
                  <c:v>7691.7525293286481</c:v>
                </c:pt>
                <c:pt idx="5552">
                  <c:v>8407.6328766697898</c:v>
                </c:pt>
                <c:pt idx="5553">
                  <c:v>7636.0570383055083</c:v>
                </c:pt>
                <c:pt idx="5554">
                  <c:v>7301.9795428796442</c:v>
                </c:pt>
                <c:pt idx="5555">
                  <c:v>7198.5825580453366</c:v>
                </c:pt>
                <c:pt idx="5556">
                  <c:v>7604.248088205316</c:v>
                </c:pt>
                <c:pt idx="5557">
                  <c:v>7755.3704295290308</c:v>
                </c:pt>
                <c:pt idx="5558">
                  <c:v>6379.3052258698899</c:v>
                </c:pt>
                <c:pt idx="5559">
                  <c:v>7214.4751017563094</c:v>
                </c:pt>
                <c:pt idx="5560">
                  <c:v>7962.1643991976434</c:v>
                </c:pt>
                <c:pt idx="5561">
                  <c:v>7954.2419900204022</c:v>
                </c:pt>
                <c:pt idx="5562">
                  <c:v>8932.5879353750479</c:v>
                </c:pt>
                <c:pt idx="5563">
                  <c:v>9521.2086196371783</c:v>
                </c:pt>
                <c:pt idx="5564">
                  <c:v>7659.9435792284567</c:v>
                </c:pt>
                <c:pt idx="5565">
                  <c:v>6673.579773983588</c:v>
                </c:pt>
                <c:pt idx="5566">
                  <c:v>6236.1052937234163</c:v>
                </c:pt>
                <c:pt idx="5567">
                  <c:v>6069.0904086887294</c:v>
                </c:pt>
                <c:pt idx="5568">
                  <c:v>5297.5145703244461</c:v>
                </c:pt>
                <c:pt idx="5569">
                  <c:v>5297.5145703244461</c:v>
                </c:pt>
                <c:pt idx="5570">
                  <c:v>5814.5472198524631</c:v>
                </c:pt>
                <c:pt idx="5571">
                  <c:v>5575.920437405417</c:v>
                </c:pt>
                <c:pt idx="5572">
                  <c:v>5758.8755915075681</c:v>
                </c:pt>
                <c:pt idx="5573">
                  <c:v>6339.5261412359669</c:v>
                </c:pt>
                <c:pt idx="5574">
                  <c:v>6761.1080777851639</c:v>
                </c:pt>
                <c:pt idx="5575">
                  <c:v>7938.3255836311819</c:v>
                </c:pt>
                <c:pt idx="5576">
                  <c:v>6999.7348602322118</c:v>
                </c:pt>
                <c:pt idx="5577">
                  <c:v>7453.1257468816029</c:v>
                </c:pt>
                <c:pt idx="5578">
                  <c:v>7206.5049672225796</c:v>
                </c:pt>
                <c:pt idx="5579">
                  <c:v>7739.4540231398141</c:v>
                </c:pt>
                <c:pt idx="5580">
                  <c:v>8757.6029158066285</c:v>
                </c:pt>
                <c:pt idx="5581">
                  <c:v>7826.9584642631453</c:v>
                </c:pt>
                <c:pt idx="5582">
                  <c:v>7628.0869037717775</c:v>
                </c:pt>
                <c:pt idx="5583">
                  <c:v>6721.3289931512418</c:v>
                </c:pt>
                <c:pt idx="5584">
                  <c:v>7500.8272406927672</c:v>
                </c:pt>
                <c:pt idx="5585">
                  <c:v>8264.4329445233179</c:v>
                </c:pt>
                <c:pt idx="5586">
                  <c:v>9545.0712978818847</c:v>
                </c:pt>
                <c:pt idx="5587">
                  <c:v>9632.5996016834633</c:v>
                </c:pt>
                <c:pt idx="5588">
                  <c:v>7500.8272406927672</c:v>
                </c:pt>
                <c:pt idx="5589">
                  <c:v>6944.0393692090711</c:v>
                </c:pt>
                <c:pt idx="5590">
                  <c:v>6450.8693979257596</c:v>
                </c:pt>
                <c:pt idx="5591">
                  <c:v>6291.7769220683113</c:v>
                </c:pt>
                <c:pt idx="5592">
                  <c:v>5965.6695611761779</c:v>
                </c:pt>
                <c:pt idx="5593">
                  <c:v>5742.9591851183495</c:v>
                </c:pt>
                <c:pt idx="5594">
                  <c:v>5289.5682984689593</c:v>
                </c:pt>
                <c:pt idx="5595">
                  <c:v>5472.4995898928664</c:v>
                </c:pt>
                <c:pt idx="5596">
                  <c:v>5933.8606110759874</c:v>
                </c:pt>
                <c:pt idx="5597">
                  <c:v>6514.5111608043871</c:v>
                </c:pt>
                <c:pt idx="5598">
                  <c:v>7556.4988690376622</c:v>
                </c:pt>
                <c:pt idx="5599">
                  <c:v>7079.2691668218131</c:v>
                </c:pt>
                <c:pt idx="5600">
                  <c:v>8503.0835896486096</c:v>
                </c:pt>
                <c:pt idx="5601">
                  <c:v>7580.3854099606133</c:v>
                </c:pt>
                <c:pt idx="5602">
                  <c:v>6896.3140127196621</c:v>
                </c:pt>
                <c:pt idx="5603">
                  <c:v>7580.3854099606133</c:v>
                </c:pt>
                <c:pt idx="5604">
                  <c:v>8439.4418267699821</c:v>
                </c:pt>
                <c:pt idx="5605">
                  <c:v>8105.3643313441153</c:v>
                </c:pt>
                <c:pt idx="5606">
                  <c:v>7071.2990322880805</c:v>
                </c:pt>
                <c:pt idx="5607">
                  <c:v>6156.5709871338149</c:v>
                </c:pt>
                <c:pt idx="5608">
                  <c:v>7691.7286666504033</c:v>
                </c:pt>
                <c:pt idx="5609">
                  <c:v>9059.871461132303</c:v>
                </c:pt>
                <c:pt idx="5610">
                  <c:v>9401.8952284136576</c:v>
                </c:pt>
                <c:pt idx="5611">
                  <c:v>9290.5281090456192</c:v>
                </c:pt>
                <c:pt idx="5612">
                  <c:v>8264.4329445233179</c:v>
                </c:pt>
                <c:pt idx="5613">
                  <c:v>6824.7021153073019</c:v>
                </c:pt>
                <c:pt idx="5614">
                  <c:v>6204.2963436232239</c:v>
                </c:pt>
                <c:pt idx="5615">
                  <c:v>5655.4547439950165</c:v>
                </c:pt>
                <c:pt idx="5616">
                  <c:v>5735.0129132628635</c:v>
                </c:pt>
                <c:pt idx="5617">
                  <c:v>4669.1386641066365</c:v>
                </c:pt>
                <c:pt idx="5618">
                  <c:v>5019.1087032434762</c:v>
                </c:pt>
                <c:pt idx="5619">
                  <c:v>6077.0366805442145</c:v>
                </c:pt>
                <c:pt idx="5620">
                  <c:v>5750.9054569738355</c:v>
                </c:pt>
                <c:pt idx="5621">
                  <c:v>6355.4425476251863</c:v>
                </c:pt>
                <c:pt idx="5622">
                  <c:v>7763.3405640627643</c:v>
                </c:pt>
                <c:pt idx="5623">
                  <c:v>8073.5315185656782</c:v>
                </c:pt>
                <c:pt idx="5624">
                  <c:v>8256.4866726678301</c:v>
                </c:pt>
                <c:pt idx="5625">
                  <c:v>6983.7945911647494</c:v>
                </c:pt>
                <c:pt idx="5626">
                  <c:v>7079.2691668218131</c:v>
                </c:pt>
                <c:pt idx="5627">
                  <c:v>8407.609013991545</c:v>
                </c:pt>
                <c:pt idx="5628">
                  <c:v>8184.8986379337175</c:v>
                </c:pt>
                <c:pt idx="5629">
                  <c:v>7357.6511712245392</c:v>
                </c:pt>
                <c:pt idx="5630">
                  <c:v>6761.0842151069191</c:v>
                </c:pt>
                <c:pt idx="5631">
                  <c:v>6474.7559388487089</c:v>
                </c:pt>
                <c:pt idx="5632">
                  <c:v>8169.0060942227437</c:v>
                </c:pt>
                <c:pt idx="5633">
                  <c:v>9091.6804112324953</c:v>
                </c:pt>
                <c:pt idx="5634">
                  <c:v>10754.12161650634</c:v>
                </c:pt>
                <c:pt idx="5635">
                  <c:v>8773.4954595176023</c:v>
                </c:pt>
                <c:pt idx="5636">
                  <c:v>7190.6124235116049</c:v>
                </c:pt>
                <c:pt idx="5637">
                  <c:v>6196.3500717677398</c:v>
                </c:pt>
                <c:pt idx="5638">
                  <c:v>6689.4961803728056</c:v>
                </c:pt>
                <c:pt idx="5639">
                  <c:v>5973.6396957099105</c:v>
                </c:pt>
                <c:pt idx="5640">
                  <c:v>5241.8190793013064</c:v>
                </c:pt>
                <c:pt idx="5641">
                  <c:v>5074.8041942666168</c:v>
                </c:pt>
                <c:pt idx="5642">
                  <c:v>5138.4220944669996</c:v>
                </c:pt>
                <c:pt idx="5643">
                  <c:v>6100.8993587889199</c:v>
                </c:pt>
                <c:pt idx="5644">
                  <c:v>6244.0515655789022</c:v>
                </c:pt>
                <c:pt idx="5645">
                  <c:v>6458.8156697812456</c:v>
                </c:pt>
                <c:pt idx="5646">
                  <c:v>7644.0271728392381</c:v>
                </c:pt>
                <c:pt idx="5647">
                  <c:v>7516.7436470819848</c:v>
                </c:pt>
                <c:pt idx="5648">
                  <c:v>8288.2956227680206</c:v>
                </c:pt>
                <c:pt idx="5649">
                  <c:v>7278.1168646349379</c:v>
                </c:pt>
                <c:pt idx="5650">
                  <c:v>6649.7170957388835</c:v>
                </c:pt>
                <c:pt idx="5651">
                  <c:v>7556.522731715907</c:v>
                </c:pt>
                <c:pt idx="5652">
                  <c:v>8383.7224730685957</c:v>
                </c:pt>
                <c:pt idx="5653">
                  <c:v>7683.7823947949182</c:v>
                </c:pt>
                <c:pt idx="5654">
                  <c:v>6641.7708238833966</c:v>
                </c:pt>
                <c:pt idx="5655">
                  <c:v>7174.719879800632</c:v>
                </c:pt>
                <c:pt idx="5656">
                  <c:v>7636.0570383055083</c:v>
                </c:pt>
                <c:pt idx="5657">
                  <c:v>8320.1284355464577</c:v>
                </c:pt>
                <c:pt idx="5658">
                  <c:v>9449.6205849030666</c:v>
                </c:pt>
                <c:pt idx="5659">
                  <c:v>9998.4860472095188</c:v>
                </c:pt>
                <c:pt idx="5660">
                  <c:v>8065.5852467101931</c:v>
                </c:pt>
                <c:pt idx="5661">
                  <c:v>6188.3799372340072</c:v>
                </c:pt>
                <c:pt idx="5662">
                  <c:v>6204.2963436232239</c:v>
                </c:pt>
                <c:pt idx="5663">
                  <c:v>6053.1501396212652</c:v>
                </c:pt>
                <c:pt idx="5664">
                  <c:v>5774.7681352185409</c:v>
                </c:pt>
                <c:pt idx="5665">
                  <c:v>4422.5417471258579</c:v>
                </c:pt>
                <c:pt idx="5666">
                  <c:v>5575.920437405417</c:v>
                </c:pt>
                <c:pt idx="5667">
                  <c:v>5225.902672912086</c:v>
                </c:pt>
                <c:pt idx="5668">
                  <c:v>5210.0339918793597</c:v>
                </c:pt>
                <c:pt idx="5669">
                  <c:v>6657.6872302726142</c:v>
                </c:pt>
                <c:pt idx="5670">
                  <c:v>8121.2568750550872</c:v>
                </c:pt>
                <c:pt idx="5671">
                  <c:v>8145.1195532997926</c:v>
                </c:pt>
                <c:pt idx="5672">
                  <c:v>8184.8986379337175</c:v>
                </c:pt>
                <c:pt idx="5673">
                  <c:v>8033.7524339317579</c:v>
                </c:pt>
                <c:pt idx="5674">
                  <c:v>7620.1406319162888</c:v>
                </c:pt>
                <c:pt idx="5675">
                  <c:v>7134.9169324884633</c:v>
                </c:pt>
                <c:pt idx="5676">
                  <c:v>8121.2568750550872</c:v>
                </c:pt>
                <c:pt idx="5677">
                  <c:v>7548.5525971821762</c:v>
                </c:pt>
                <c:pt idx="5678">
                  <c:v>7500.851103371012</c:v>
                </c:pt>
                <c:pt idx="5679">
                  <c:v>6753.137943251435</c:v>
                </c:pt>
                <c:pt idx="5680">
                  <c:v>7978.0808055868602</c:v>
                </c:pt>
                <c:pt idx="5681">
                  <c:v>7946.2957181649126</c:v>
                </c:pt>
                <c:pt idx="5682">
                  <c:v>10634.808225282815</c:v>
                </c:pt>
                <c:pt idx="5683">
                  <c:v>8876.9163070301529</c:v>
                </c:pt>
                <c:pt idx="5684">
                  <c:v>7421.3167967814115</c:v>
                </c:pt>
                <c:pt idx="5685">
                  <c:v>6864.5050626194716</c:v>
                </c:pt>
                <c:pt idx="5686">
                  <c:v>6419.0365851473216</c:v>
                </c:pt>
                <c:pt idx="5687">
                  <c:v>5902.0277982975504</c:v>
                </c:pt>
                <c:pt idx="5688">
                  <c:v>5552.0338964824659</c:v>
                </c:pt>
                <c:pt idx="5689">
                  <c:v>5496.3622681375709</c:v>
                </c:pt>
                <c:pt idx="5690">
                  <c:v>5345.2399268138552</c:v>
                </c:pt>
                <c:pt idx="5691">
                  <c:v>5297.5145703244461</c:v>
                </c:pt>
                <c:pt idx="5692">
                  <c:v>5528.1950809160071</c:v>
                </c:pt>
                <c:pt idx="5693">
                  <c:v>6395.1977695808628</c:v>
                </c:pt>
                <c:pt idx="5694">
                  <c:v>6951.985641064558</c:v>
                </c:pt>
                <c:pt idx="5695">
                  <c:v>7818.9883297294136</c:v>
                </c:pt>
                <c:pt idx="5696">
                  <c:v>8304.2120291572392</c:v>
                </c:pt>
                <c:pt idx="5697">
                  <c:v>7818.9883297294136</c:v>
                </c:pt>
                <c:pt idx="5698">
                  <c:v>7811.0659205521733</c:v>
                </c:pt>
                <c:pt idx="5699">
                  <c:v>7604.248088205316</c:v>
                </c:pt>
                <c:pt idx="5700">
                  <c:v>8168.9822315444972</c:v>
                </c:pt>
                <c:pt idx="5701">
                  <c:v>9274.6355653346473</c:v>
                </c:pt>
                <c:pt idx="5702">
                  <c:v>7699.6988011841358</c:v>
                </c:pt>
                <c:pt idx="5703">
                  <c:v>7437.1854778141369</c:v>
                </c:pt>
                <c:pt idx="5704">
                  <c:v>8900.7789852748592</c:v>
                </c:pt>
                <c:pt idx="5705">
                  <c:v>9767.8055366179597</c:v>
                </c:pt>
                <c:pt idx="5706">
                  <c:v>9091.6804112324953</c:v>
                </c:pt>
                <c:pt idx="5707">
                  <c:v>7333.7884929798329</c:v>
                </c:pt>
                <c:pt idx="5708">
                  <c:v>6450.8693979257596</c:v>
                </c:pt>
                <c:pt idx="5709">
                  <c:v>6928.1229628198535</c:v>
                </c:pt>
                <c:pt idx="5710">
                  <c:v>6737.2453995404594</c:v>
                </c:pt>
                <c:pt idx="5711">
                  <c:v>6220.2127500124443</c:v>
                </c:pt>
                <c:pt idx="5712">
                  <c:v>5742.9353224401048</c:v>
                </c:pt>
                <c:pt idx="5713">
                  <c:v>6116.7919024998937</c:v>
                </c:pt>
                <c:pt idx="5714">
                  <c:v>5917.9203420085232</c:v>
                </c:pt>
                <c:pt idx="5715">
                  <c:v>5822.4934917079499</c:v>
                </c:pt>
                <c:pt idx="5716">
                  <c:v>6100.8993587889199</c:v>
                </c:pt>
                <c:pt idx="5717">
                  <c:v>5639.5383376057989</c:v>
                </c:pt>
                <c:pt idx="5718">
                  <c:v>7206.5288299008234</c:v>
                </c:pt>
                <c:pt idx="5719">
                  <c:v>8280.3732135907794</c:v>
                </c:pt>
                <c:pt idx="5720">
                  <c:v>9449.6205849030666</c:v>
                </c:pt>
                <c:pt idx="5721">
                  <c:v>10348.456086346359</c:v>
                </c:pt>
                <c:pt idx="5722">
                  <c:v>9783.6980803289334</c:v>
                </c:pt>
                <c:pt idx="5723">
                  <c:v>9998.462184531274</c:v>
                </c:pt>
                <c:pt idx="5724">
                  <c:v>8884.8625788856389</c:v>
                </c:pt>
                <c:pt idx="5725">
                  <c:v>9306.420652756593</c:v>
                </c:pt>
                <c:pt idx="5726">
                  <c:v>8033.8001592882465</c:v>
                </c:pt>
                <c:pt idx="5727">
                  <c:v>8638.289524583106</c:v>
                </c:pt>
                <c:pt idx="5728">
                  <c:v>8121.2568750550872</c:v>
                </c:pt>
                <c:pt idx="5729">
                  <c:v>7095.1855732110316</c:v>
                </c:pt>
                <c:pt idx="5730">
                  <c:v>9417.8116348028743</c:v>
                </c:pt>
                <c:pt idx="5731">
                  <c:v>10237.088966978321</c:v>
                </c:pt>
                <c:pt idx="5732">
                  <c:v>8582.617896238211</c:v>
                </c:pt>
                <c:pt idx="5733">
                  <c:v>8232.6239944231256</c:v>
                </c:pt>
                <c:pt idx="5734">
                  <c:v>8176.9523660782297</c:v>
                </c:pt>
                <c:pt idx="5735">
                  <c:v>6450.8932606040044</c:v>
                </c:pt>
                <c:pt idx="5736">
                  <c:v>6212.2664781569565</c:v>
                </c:pt>
                <c:pt idx="5737">
                  <c:v>6252.0217001126348</c:v>
                </c:pt>
                <c:pt idx="5738">
                  <c:v>5989.5322394208824</c:v>
                </c:pt>
                <c:pt idx="5739">
                  <c:v>6307.7171911357746</c:v>
                </c:pt>
                <c:pt idx="5740">
                  <c:v>7405.3765277139482</c:v>
                </c:pt>
                <c:pt idx="5741">
                  <c:v>8081.5016530994117</c:v>
                </c:pt>
                <c:pt idx="5742">
                  <c:v>9823.4771649628547</c:v>
                </c:pt>
                <c:pt idx="5743">
                  <c:v>9656.4145545716765</c:v>
                </c:pt>
                <c:pt idx="5744">
                  <c:v>10976.808129885923</c:v>
                </c:pt>
                <c:pt idx="5745">
                  <c:v>11342.718438090225</c:v>
                </c:pt>
                <c:pt idx="5746">
                  <c:v>9362.1400064579793</c:v>
                </c:pt>
                <c:pt idx="5747">
                  <c:v>9680.3010954946276</c:v>
                </c:pt>
                <c:pt idx="5748">
                  <c:v>10260.951645223027</c:v>
                </c:pt>
                <c:pt idx="5749">
                  <c:v>9966.6293717528388</c:v>
                </c:pt>
                <c:pt idx="5750">
                  <c:v>7978.0808055868602</c:v>
                </c:pt>
                <c:pt idx="5751">
                  <c:v>8686.014881072515</c:v>
                </c:pt>
                <c:pt idx="5752">
                  <c:v>8511.0298615040956</c:v>
                </c:pt>
                <c:pt idx="5753">
                  <c:v>9616.6354699377516</c:v>
                </c:pt>
                <c:pt idx="5754">
                  <c:v>11135.900605743369</c:v>
                </c:pt>
                <c:pt idx="5755">
                  <c:v>11756.330240105692</c:v>
                </c:pt>
                <c:pt idx="5756">
                  <c:v>10770.038022895556</c:v>
                </c:pt>
                <c:pt idx="5757">
                  <c:v>9521.2086196371783</c:v>
                </c:pt>
                <c:pt idx="5758">
                  <c:v>9139.3819050436596</c:v>
                </c:pt>
                <c:pt idx="5759">
                  <c:v>8113.3106031996022</c:v>
                </c:pt>
                <c:pt idx="5760">
                  <c:v>7063.3288977543498</c:v>
                </c:pt>
                <c:pt idx="5761">
                  <c:v>7437.1854778141369</c:v>
                </c:pt>
                <c:pt idx="5762">
                  <c:v>6999.710997553967</c:v>
                </c:pt>
                <c:pt idx="5763">
                  <c:v>8097.3941968103836</c:v>
                </c:pt>
                <c:pt idx="5764">
                  <c:v>8121.280737733332</c:v>
                </c:pt>
                <c:pt idx="5765">
                  <c:v>9409.8415002691436</c:v>
                </c:pt>
                <c:pt idx="5766">
                  <c:v>11621.100442492951</c:v>
                </c:pt>
                <c:pt idx="5767">
                  <c:v>11477.924373024724</c:v>
                </c:pt>
                <c:pt idx="5768">
                  <c:v>9735.9488611612778</c:v>
                </c:pt>
                <c:pt idx="5769">
                  <c:v>9036.0087828876003</c:v>
                </c:pt>
                <c:pt idx="5770">
                  <c:v>7850.8211425078516</c:v>
                </c:pt>
                <c:pt idx="5771">
                  <c:v>7158.8273360896592</c:v>
                </c:pt>
                <c:pt idx="5772">
                  <c:v>8972.3670200089709</c:v>
                </c:pt>
                <c:pt idx="5773">
                  <c:v>8996.2296982536773</c:v>
                </c:pt>
                <c:pt idx="5774">
                  <c:v>7055.3826258988629</c:v>
                </c:pt>
                <c:pt idx="5775">
                  <c:v>8184.9225006119623</c:v>
                </c:pt>
                <c:pt idx="5776">
                  <c:v>8693.9850156062475</c:v>
                </c:pt>
                <c:pt idx="5777">
                  <c:v>9210.9938024560179</c:v>
                </c:pt>
                <c:pt idx="5778">
                  <c:v>9393.9489565581698</c:v>
                </c:pt>
                <c:pt idx="5779">
                  <c:v>11096.145383787691</c:v>
                </c:pt>
                <c:pt idx="5780">
                  <c:v>9600.7429262267815</c:v>
                </c:pt>
                <c:pt idx="5781">
                  <c:v>8001.9434838315656</c:v>
                </c:pt>
                <c:pt idx="5782">
                  <c:v>7174.719879800632</c:v>
                </c:pt>
                <c:pt idx="5783">
                  <c:v>6442.899263392027</c:v>
                </c:pt>
                <c:pt idx="5784">
                  <c:v>6236.1052937234163</c:v>
                </c:pt>
                <c:pt idx="5785">
                  <c:v>5886.1352545865766</c:v>
                </c:pt>
                <c:pt idx="5786">
                  <c:v>6299.7709192802886</c:v>
                </c:pt>
                <c:pt idx="5787">
                  <c:v>6339.5261412359669</c:v>
                </c:pt>
                <c:pt idx="5788">
                  <c:v>6244.0754282571488</c:v>
                </c:pt>
                <c:pt idx="5789">
                  <c:v>8208.7613161784211</c:v>
                </c:pt>
                <c:pt idx="5790">
                  <c:v>10491.632155814586</c:v>
                </c:pt>
                <c:pt idx="5791">
                  <c:v>9131.4594958664184</c:v>
                </c:pt>
                <c:pt idx="5792">
                  <c:v>9314.4146499685703</c:v>
                </c:pt>
                <c:pt idx="5793">
                  <c:v>9560.9638415928584</c:v>
                </c:pt>
                <c:pt idx="5794">
                  <c:v>7739.4540231398141</c:v>
                </c:pt>
                <c:pt idx="5795">
                  <c:v>7644.0033101609943</c:v>
                </c:pt>
                <c:pt idx="5796">
                  <c:v>8972.3670200089709</c:v>
                </c:pt>
                <c:pt idx="5797">
                  <c:v>8057.6389748547062</c:v>
                </c:pt>
                <c:pt idx="5798">
                  <c:v>8137.1971441225533</c:v>
                </c:pt>
                <c:pt idx="5799">
                  <c:v>6944.0393692090711</c:v>
                </c:pt>
                <c:pt idx="5800">
                  <c:v>7405.3765277139482</c:v>
                </c:pt>
                <c:pt idx="5801">
                  <c:v>9338.277328213273</c:v>
                </c:pt>
                <c:pt idx="5802">
                  <c:v>10475.691886747123</c:v>
                </c:pt>
                <c:pt idx="5803">
                  <c:v>8654.1820682940779</c:v>
                </c:pt>
                <c:pt idx="5804">
                  <c:v>9895.06519969697</c:v>
                </c:pt>
                <c:pt idx="5805">
                  <c:v>7850.8211425078516</c:v>
                </c:pt>
                <c:pt idx="5806">
                  <c:v>6570.2066518275278</c:v>
                </c:pt>
                <c:pt idx="5807">
                  <c:v>6100.8754961106752</c:v>
                </c:pt>
                <c:pt idx="5808">
                  <c:v>5631.592065750312</c:v>
                </c:pt>
                <c:pt idx="5809">
                  <c:v>4852.0699555305428</c:v>
                </c:pt>
                <c:pt idx="5810">
                  <c:v>5957.7232893206919</c:v>
                </c:pt>
                <c:pt idx="5811">
                  <c:v>6538.3738390490898</c:v>
                </c:pt>
                <c:pt idx="5812">
                  <c:v>6355.4186849469388</c:v>
                </c:pt>
                <c:pt idx="5813">
                  <c:v>9059.871461132303</c:v>
                </c:pt>
                <c:pt idx="5814">
                  <c:v>11112.085652855154</c:v>
                </c:pt>
                <c:pt idx="5815">
                  <c:v>10070.074081943634</c:v>
                </c:pt>
                <c:pt idx="5816">
                  <c:v>8017.8598902207832</c:v>
                </c:pt>
                <c:pt idx="5817">
                  <c:v>7954.2419900204004</c:v>
                </c:pt>
                <c:pt idx="5818">
                  <c:v>6411.1141759700813</c:v>
                </c:pt>
                <c:pt idx="5819">
                  <c:v>7811.0659205521733</c:v>
                </c:pt>
                <c:pt idx="5820">
                  <c:v>8097.4180594886293</c:v>
                </c:pt>
                <c:pt idx="5821">
                  <c:v>8232.6239944231256</c:v>
                </c:pt>
                <c:pt idx="5822">
                  <c:v>6864.5050626194716</c:v>
                </c:pt>
                <c:pt idx="5823">
                  <c:v>6944.0393692090711</c:v>
                </c:pt>
                <c:pt idx="5824">
                  <c:v>7103.1557077447624</c:v>
                </c:pt>
                <c:pt idx="5825">
                  <c:v>9195.1012587450459</c:v>
                </c:pt>
                <c:pt idx="5826">
                  <c:v>9123.4893613326876</c:v>
                </c:pt>
                <c:pt idx="5827">
                  <c:v>9990.5159126757881</c:v>
                </c:pt>
                <c:pt idx="5828">
                  <c:v>8916.6715289858312</c:v>
                </c:pt>
                <c:pt idx="5829">
                  <c:v>7063.3527604325946</c:v>
                </c:pt>
                <c:pt idx="5830">
                  <c:v>6554.2902454383102</c:v>
                </c:pt>
                <c:pt idx="5831">
                  <c:v>6299.7470566020447</c:v>
                </c:pt>
                <c:pt idx="5832">
                  <c:v>6188.3799372340072</c:v>
                </c:pt>
                <c:pt idx="5833">
                  <c:v>5273.6280294014969</c:v>
                </c:pt>
                <c:pt idx="5834">
                  <c:v>6045.227730444024</c:v>
                </c:pt>
                <c:pt idx="5835">
                  <c:v>5703.1801004844265</c:v>
                </c:pt>
                <c:pt idx="5836">
                  <c:v>5687.2875567734536</c:v>
                </c:pt>
                <c:pt idx="5837">
                  <c:v>8773.5193221958471</c:v>
                </c:pt>
                <c:pt idx="5838">
                  <c:v>9688.2473673501136</c:v>
                </c:pt>
                <c:pt idx="5839">
                  <c:v>8892.8088507411248</c:v>
                </c:pt>
                <c:pt idx="5840">
                  <c:v>8479.2209114039033</c:v>
                </c:pt>
                <c:pt idx="5841">
                  <c:v>7707.6689357178675</c:v>
                </c:pt>
                <c:pt idx="5842">
                  <c:v>7126.9706606329773</c:v>
                </c:pt>
                <c:pt idx="5843">
                  <c:v>8614.4029836601567</c:v>
                </c:pt>
                <c:pt idx="5844">
                  <c:v>9354.1698719242468</c:v>
                </c:pt>
                <c:pt idx="5845">
                  <c:v>7787.2032423074688</c:v>
                </c:pt>
                <c:pt idx="5846">
                  <c:v>7246.3079145347456</c:v>
                </c:pt>
                <c:pt idx="5847">
                  <c:v>7126.9706606329773</c:v>
                </c:pt>
                <c:pt idx="5848">
                  <c:v>7922.4091772419633</c:v>
                </c:pt>
                <c:pt idx="5849">
                  <c:v>9004.199832787408</c:v>
                </c:pt>
                <c:pt idx="5850">
                  <c:v>10467.769477569884</c:v>
                </c:pt>
                <c:pt idx="5851">
                  <c:v>8606.4567118046689</c:v>
                </c:pt>
                <c:pt idx="5852">
                  <c:v>8288.3194854462654</c:v>
                </c:pt>
                <c:pt idx="5853">
                  <c:v>6427.0305823592998</c:v>
                </c:pt>
                <c:pt idx="5854">
                  <c:v>6673.5797739835889</c:v>
                </c:pt>
                <c:pt idx="5855">
                  <c:v>6037.2337332320467</c:v>
                </c:pt>
                <c:pt idx="5856">
                  <c:v>5878.1889827310906</c:v>
                </c:pt>
                <c:pt idx="5857">
                  <c:v>6204.2963436232239</c:v>
                </c:pt>
                <c:pt idx="5858">
                  <c:v>5782.7144070740269</c:v>
                </c:pt>
                <c:pt idx="5859">
                  <c:v>6299.7470566020447</c:v>
                </c:pt>
                <c:pt idx="5860">
                  <c:v>5488.4159962820841</c:v>
                </c:pt>
                <c:pt idx="5861">
                  <c:v>7906.4927708527466</c:v>
                </c:pt>
                <c:pt idx="5862">
                  <c:v>9720.0801801285488</c:v>
                </c:pt>
                <c:pt idx="5863">
                  <c:v>9314.3907872903255</c:v>
                </c:pt>
                <c:pt idx="5864">
                  <c:v>8407.609013991545</c:v>
                </c:pt>
                <c:pt idx="5865">
                  <c:v>8805.3282722960375</c:v>
                </c:pt>
                <c:pt idx="5866">
                  <c:v>8375.8239265695975</c:v>
                </c:pt>
                <c:pt idx="5867">
                  <c:v>10125.745710288529</c:v>
                </c:pt>
                <c:pt idx="5868">
                  <c:v>9775.7518084734456</c:v>
                </c:pt>
                <c:pt idx="5869">
                  <c:v>8749.6566439511444</c:v>
                </c:pt>
                <c:pt idx="5870">
                  <c:v>9155.3221741111229</c:v>
                </c:pt>
                <c:pt idx="5871">
                  <c:v>8685.9910183942702</c:v>
                </c:pt>
                <c:pt idx="5872">
                  <c:v>8868.9700351746669</c:v>
                </c:pt>
                <c:pt idx="5873">
                  <c:v>10205.256154199884</c:v>
                </c:pt>
                <c:pt idx="5874">
                  <c:v>9568.9578388048358</c:v>
                </c:pt>
                <c:pt idx="5875">
                  <c:v>9266.6654308009165</c:v>
                </c:pt>
                <c:pt idx="5876">
                  <c:v>7540.6063253266893</c:v>
                </c:pt>
                <c:pt idx="5877">
                  <c:v>7604.2719508835607</c:v>
                </c:pt>
                <c:pt idx="5878">
                  <c:v>6959.9557755982896</c:v>
                </c:pt>
                <c:pt idx="5879">
                  <c:v>6490.6484825596808</c:v>
                </c:pt>
                <c:pt idx="5880">
                  <c:v>6299.7470566020447</c:v>
                </c:pt>
                <c:pt idx="5881">
                  <c:v>6029.3113240548055</c:v>
                </c:pt>
                <c:pt idx="5882">
                  <c:v>5742.9353224401048</c:v>
                </c:pt>
                <c:pt idx="5883">
                  <c:v>6450.8932606040044</c:v>
                </c:pt>
                <c:pt idx="5884">
                  <c:v>6283.8306502128271</c:v>
                </c:pt>
                <c:pt idx="5885">
                  <c:v>7572.4152754268798</c:v>
                </c:pt>
                <c:pt idx="5886">
                  <c:v>9934.8204216526465</c:v>
                </c:pt>
                <c:pt idx="5887">
                  <c:v>10006.40845638676</c:v>
                </c:pt>
                <c:pt idx="5888">
                  <c:v>10984.778264419654</c:v>
                </c:pt>
                <c:pt idx="5889">
                  <c:v>10531.387377770265</c:v>
                </c:pt>
                <c:pt idx="5890">
                  <c:v>10133.691982144017</c:v>
                </c:pt>
                <c:pt idx="5891">
                  <c:v>9107.5729549434673</c:v>
                </c:pt>
                <c:pt idx="5892">
                  <c:v>10149.584525854989</c:v>
                </c:pt>
                <c:pt idx="5893">
                  <c:v>10682.50971909398</c:v>
                </c:pt>
                <c:pt idx="5894">
                  <c:v>9378.0325501689513</c:v>
                </c:pt>
                <c:pt idx="5895">
                  <c:v>7691.7525293286481</c:v>
                </c:pt>
                <c:pt idx="5896">
                  <c:v>8741.6865094174118</c:v>
                </c:pt>
                <c:pt idx="5897">
                  <c:v>8590.5880307719417</c:v>
                </c:pt>
                <c:pt idx="5898">
                  <c:v>9250.7728870899427</c:v>
                </c:pt>
                <c:pt idx="5899">
                  <c:v>10682.557444450469</c:v>
                </c:pt>
                <c:pt idx="5900">
                  <c:v>8972.3908826872157</c:v>
                </c:pt>
                <c:pt idx="5901">
                  <c:v>8757.5790531283837</c:v>
                </c:pt>
                <c:pt idx="5902">
                  <c:v>7325.818358446103</c:v>
                </c:pt>
                <c:pt idx="5903">
                  <c:v>6912.2304191088806</c:v>
                </c:pt>
                <c:pt idx="5904">
                  <c:v>6379.3052258698899</c:v>
                </c:pt>
                <c:pt idx="5905">
                  <c:v>6944.0393692090711</c:v>
                </c:pt>
                <c:pt idx="5906">
                  <c:v>6140.6545807445973</c:v>
                </c:pt>
                <c:pt idx="5907">
                  <c:v>6363.3888194806723</c:v>
                </c:pt>
                <c:pt idx="5908">
                  <c:v>6832.6961125192793</c:v>
                </c:pt>
                <c:pt idx="5909">
                  <c:v>9855.286115063047</c:v>
                </c:pt>
                <c:pt idx="5910">
                  <c:v>13076.771540776428</c:v>
                </c:pt>
                <c:pt idx="5911">
                  <c:v>12201.79871757784</c:v>
                </c:pt>
                <c:pt idx="5912">
                  <c:v>10905.243957830055</c:v>
                </c:pt>
                <c:pt idx="5913">
                  <c:v>10793.876838462018</c:v>
                </c:pt>
                <c:pt idx="5914">
                  <c:v>8701.9312874617335</c:v>
                </c:pt>
                <c:pt idx="5915">
                  <c:v>10666.593312704761</c:v>
                </c:pt>
                <c:pt idx="5916">
                  <c:v>9950.736828041865</c:v>
                </c:pt>
                <c:pt idx="5917">
                  <c:v>8821.2208160070113</c:v>
                </c:pt>
                <c:pt idx="5918">
                  <c:v>7922.3853145637204</c:v>
                </c:pt>
                <c:pt idx="5919">
                  <c:v>8041.7464311437325</c:v>
                </c:pt>
                <c:pt idx="5920">
                  <c:v>7397.454118536707</c:v>
                </c:pt>
                <c:pt idx="5921">
                  <c:v>8876.9163070301529</c:v>
                </c:pt>
                <c:pt idx="5922">
                  <c:v>11135.900605743369</c:v>
                </c:pt>
                <c:pt idx="5923">
                  <c:v>7914.4629053864792</c:v>
                </c:pt>
                <c:pt idx="5924">
                  <c:v>8383.7701984250853</c:v>
                </c:pt>
                <c:pt idx="5925">
                  <c:v>7803.1196486966874</c:v>
                </c:pt>
                <c:pt idx="5926">
                  <c:v>6371.3350913361573</c:v>
                </c:pt>
                <c:pt idx="5927">
                  <c:v>6657.6872302726142</c:v>
                </c:pt>
                <c:pt idx="5928">
                  <c:v>6355.4186849469388</c:v>
                </c:pt>
                <c:pt idx="5929">
                  <c:v>6920.1766909643666</c:v>
                </c:pt>
                <c:pt idx="5930">
                  <c:v>6506.5648889488994</c:v>
                </c:pt>
                <c:pt idx="5931">
                  <c:v>7246.3079145347456</c:v>
                </c:pt>
                <c:pt idx="5932">
                  <c:v>7779.2331077737363</c:v>
                </c:pt>
                <c:pt idx="5933">
                  <c:v>11024.581211731822</c:v>
                </c:pt>
                <c:pt idx="5934">
                  <c:v>13450.604258157973</c:v>
                </c:pt>
                <c:pt idx="5935">
                  <c:v>12599.494113204089</c:v>
                </c:pt>
                <c:pt idx="5936">
                  <c:v>10825.685788562208</c:v>
                </c:pt>
                <c:pt idx="5937">
                  <c:v>11143.894602955344</c:v>
                </c:pt>
                <c:pt idx="5938">
                  <c:v>9823.4771649628547</c:v>
                </c:pt>
                <c:pt idx="5939">
                  <c:v>10205.256154199884</c:v>
                </c:pt>
                <c:pt idx="5940">
                  <c:v>10626.861953427328</c:v>
                </c:pt>
                <c:pt idx="5941">
                  <c:v>9815.5070304291239</c:v>
                </c:pt>
                <c:pt idx="5942">
                  <c:v>7763.3167013845168</c:v>
                </c:pt>
                <c:pt idx="5943">
                  <c:v>7970.1345337313724</c:v>
                </c:pt>
                <c:pt idx="5944">
                  <c:v>7580.3854099606133</c:v>
                </c:pt>
                <c:pt idx="5945">
                  <c:v>8208.7613161784211</c:v>
                </c:pt>
                <c:pt idx="5946">
                  <c:v>10356.402358201845</c:v>
                </c:pt>
                <c:pt idx="5947">
                  <c:v>8264.4568072015627</c:v>
                </c:pt>
                <c:pt idx="5948">
                  <c:v>7469.0182905925758</c:v>
                </c:pt>
                <c:pt idx="5949">
                  <c:v>6665.6335021281011</c:v>
                </c:pt>
                <c:pt idx="5950">
                  <c:v>6220.2127500124443</c:v>
                </c:pt>
                <c:pt idx="5951">
                  <c:v>5997.502373954615</c:v>
                </c:pt>
                <c:pt idx="5952">
                  <c:v>5679.2935595614772</c:v>
                </c:pt>
                <c:pt idx="5953">
                  <c:v>5591.8368437946338</c:v>
                </c:pt>
                <c:pt idx="5954">
                  <c:v>5488.4159962820841</c:v>
                </c:pt>
                <c:pt idx="5955">
                  <c:v>6371.3350913361573</c:v>
                </c:pt>
                <c:pt idx="5956">
                  <c:v>6999.7348602322118</c:v>
                </c:pt>
                <c:pt idx="5957">
                  <c:v>10412.097849224987</c:v>
                </c:pt>
                <c:pt idx="5958">
                  <c:v>13251.732697666603</c:v>
                </c:pt>
                <c:pt idx="5959">
                  <c:v>12146.103226554698</c:v>
                </c:pt>
                <c:pt idx="5960">
                  <c:v>10817.739516706721</c:v>
                </c:pt>
                <c:pt idx="5961">
                  <c:v>10841.626057629672</c:v>
                </c:pt>
                <c:pt idx="5962">
                  <c:v>9688.2235046718688</c:v>
                </c:pt>
                <c:pt idx="5963">
                  <c:v>9218.9400743115057</c:v>
                </c:pt>
                <c:pt idx="5964">
                  <c:v>10316.647136246169</c:v>
                </c:pt>
                <c:pt idx="5965">
                  <c:v>8821.2208160070113</c:v>
                </c:pt>
                <c:pt idx="5966">
                  <c:v>7787.1793796292231</c:v>
                </c:pt>
                <c:pt idx="5967">
                  <c:v>7389.5078466812174</c:v>
                </c:pt>
                <c:pt idx="5968">
                  <c:v>7699.6988011841358</c:v>
                </c:pt>
                <c:pt idx="5969">
                  <c:v>9187.1311242113134</c:v>
                </c:pt>
                <c:pt idx="5970">
                  <c:v>10690.503716305955</c:v>
                </c:pt>
                <c:pt idx="5971">
                  <c:v>8312.1821636909717</c:v>
                </c:pt>
                <c:pt idx="5972">
                  <c:v>7445.1794750261161</c:v>
                </c:pt>
                <c:pt idx="5973">
                  <c:v>7023.5736757986715</c:v>
                </c:pt>
                <c:pt idx="5974">
                  <c:v>6554.2663827600636</c:v>
                </c:pt>
                <c:pt idx="5975">
                  <c:v>5663.4248785287491</c:v>
                </c:pt>
                <c:pt idx="5976">
                  <c:v>5400.911555158752</c:v>
                </c:pt>
                <c:pt idx="5977">
                  <c:v>5552.0577591607116</c:v>
                </c:pt>
                <c:pt idx="5978">
                  <c:v>5114.5832789005399</c:v>
                </c:pt>
                <c:pt idx="5979">
                  <c:v>6625.854417494179</c:v>
                </c:pt>
                <c:pt idx="5980">
                  <c:v>7222.4452362900411</c:v>
                </c:pt>
                <c:pt idx="5981">
                  <c:v>10809.793244851235</c:v>
                </c:pt>
                <c:pt idx="5982">
                  <c:v>13331.267004256202</c:v>
                </c:pt>
                <c:pt idx="5983">
                  <c:v>11804.055596595101</c:v>
                </c:pt>
                <c:pt idx="5984">
                  <c:v>10475.715749425368</c:v>
                </c:pt>
                <c:pt idx="5985">
                  <c:v>10332.563542635387</c:v>
                </c:pt>
                <c:pt idx="5986">
                  <c:v>9743.9189956950086</c:v>
                </c:pt>
                <c:pt idx="5987">
                  <c:v>8725.8178283846828</c:v>
                </c:pt>
                <c:pt idx="5988">
                  <c:v>9616.6354699377516</c:v>
                </c:pt>
                <c:pt idx="5989">
                  <c:v>9250.7728870899427</c:v>
                </c:pt>
                <c:pt idx="5990">
                  <c:v>8192.8687724674473</c:v>
                </c:pt>
                <c:pt idx="5991">
                  <c:v>7691.7286666504033</c:v>
                </c:pt>
                <c:pt idx="5992">
                  <c:v>7556.522731715907</c:v>
                </c:pt>
                <c:pt idx="5993">
                  <c:v>8932.6117980532945</c:v>
                </c:pt>
                <c:pt idx="5994">
                  <c:v>10475.739612103614</c:v>
                </c:pt>
                <c:pt idx="5995">
                  <c:v>8184.8986379337175</c:v>
                </c:pt>
                <c:pt idx="5996">
                  <c:v>8304.2120291572392</c:v>
                </c:pt>
                <c:pt idx="5997">
                  <c:v>6872.4513344749575</c:v>
                </c:pt>
                <c:pt idx="5998">
                  <c:v>6228.182884546175</c:v>
                </c:pt>
                <c:pt idx="5999">
                  <c:v>5782.7382697522726</c:v>
                </c:pt>
                <c:pt idx="6000">
                  <c:v>6084.9590897214566</c:v>
                </c:pt>
                <c:pt idx="6001">
                  <c:v>4963.460937576825</c:v>
                </c:pt>
                <c:pt idx="6002">
                  <c:v>5758.8278661510776</c:v>
                </c:pt>
                <c:pt idx="6003">
                  <c:v>6100.8993587889199</c:v>
                </c:pt>
                <c:pt idx="6004">
                  <c:v>6967.9259101320213</c:v>
                </c:pt>
                <c:pt idx="6005">
                  <c:v>9608.7130607605122</c:v>
                </c:pt>
                <c:pt idx="6006">
                  <c:v>14118.78311168795</c:v>
                </c:pt>
                <c:pt idx="6007">
                  <c:v>11120.008062032395</c:v>
                </c:pt>
                <c:pt idx="6008">
                  <c:v>9473.4832631477693</c:v>
                </c:pt>
                <c:pt idx="6009">
                  <c:v>10523.417243236534</c:v>
                </c:pt>
                <c:pt idx="6010">
                  <c:v>8773.5193221958471</c:v>
                </c:pt>
                <c:pt idx="6011">
                  <c:v>9592.8205170495385</c:v>
                </c:pt>
                <c:pt idx="6012">
                  <c:v>10579.136596937919</c:v>
                </c:pt>
                <c:pt idx="6013">
                  <c:v>10364.348630057333</c:v>
                </c:pt>
                <c:pt idx="6014">
                  <c:v>8598.5104399491829</c:v>
                </c:pt>
                <c:pt idx="6015">
                  <c:v>8407.609013991545</c:v>
                </c:pt>
                <c:pt idx="6016">
                  <c:v>10149.608388533234</c:v>
                </c:pt>
                <c:pt idx="6017">
                  <c:v>10595.029140648892</c:v>
                </c:pt>
                <c:pt idx="6018">
                  <c:v>10897.297685974569</c:v>
                </c:pt>
                <c:pt idx="6019">
                  <c:v>8892.8327134193714</c:v>
                </c:pt>
                <c:pt idx="6020">
                  <c:v>7986.0748027988375</c:v>
                </c:pt>
                <c:pt idx="6021">
                  <c:v>7604.248088205316</c:v>
                </c:pt>
                <c:pt idx="6022">
                  <c:v>7365.62130575827</c:v>
                </c:pt>
                <c:pt idx="6023">
                  <c:v>7270.1705927794519</c:v>
                </c:pt>
                <c:pt idx="6024">
                  <c:v>6824.7259779855467</c:v>
                </c:pt>
                <c:pt idx="6025">
                  <c:v>6609.9618737832052</c:v>
                </c:pt>
                <c:pt idx="6026">
                  <c:v>6753.137943251435</c:v>
                </c:pt>
                <c:pt idx="6027">
                  <c:v>6944.0393692090711</c:v>
                </c:pt>
                <c:pt idx="6028">
                  <c:v>7906.5166335309914</c:v>
                </c:pt>
                <c:pt idx="6029">
                  <c:v>10221.196423267349</c:v>
                </c:pt>
                <c:pt idx="6030">
                  <c:v>12822.204489261918</c:v>
                </c:pt>
                <c:pt idx="6031">
                  <c:v>12201.79871757784</c:v>
                </c:pt>
                <c:pt idx="6032">
                  <c:v>12098.377870065287</c:v>
                </c:pt>
                <c:pt idx="6033">
                  <c:v>11358.634844479444</c:v>
                </c:pt>
                <c:pt idx="6034">
                  <c:v>10881.381279585348</c:v>
                </c:pt>
                <c:pt idx="6035">
                  <c:v>11088.199111932205</c:v>
                </c:pt>
                <c:pt idx="6036">
                  <c:v>11151.817012132587</c:v>
                </c:pt>
                <c:pt idx="6037">
                  <c:v>10571.166462404188</c:v>
                </c:pt>
                <c:pt idx="6038">
                  <c:v>10014.354728242248</c:v>
                </c:pt>
                <c:pt idx="6039">
                  <c:v>10022.348725454223</c:v>
                </c:pt>
                <c:pt idx="6040">
                  <c:v>10459.799343036151</c:v>
                </c:pt>
                <c:pt idx="6041">
                  <c:v>9282.5818371901332</c:v>
                </c:pt>
                <c:pt idx="6042">
                  <c:v>10515.494834059293</c:v>
                </c:pt>
                <c:pt idx="6043">
                  <c:v>6761.0842151069191</c:v>
                </c:pt>
                <c:pt idx="6044">
                  <c:v>6259.9679719681208</c:v>
                </c:pt>
                <c:pt idx="6045">
                  <c:v>5981.5859675653965</c:v>
                </c:pt>
                <c:pt idx="6046">
                  <c:v>6148.6008526000842</c:v>
                </c:pt>
                <c:pt idx="6047">
                  <c:v>6172.4873935230335</c:v>
                </c:pt>
                <c:pt idx="6048">
                  <c:v>6140.6784434228421</c:v>
                </c:pt>
                <c:pt idx="6049">
                  <c:v>5695.2338286289396</c:v>
                </c:pt>
                <c:pt idx="6050">
                  <c:v>6084.9829523997014</c:v>
                </c:pt>
                <c:pt idx="6051">
                  <c:v>6458.8395324594903</c:v>
                </c:pt>
                <c:pt idx="6052">
                  <c:v>6021.3411895210729</c:v>
                </c:pt>
                <c:pt idx="6053">
                  <c:v>7993.9972119760787</c:v>
                </c:pt>
                <c:pt idx="6054">
                  <c:v>10404.127714691254</c:v>
                </c:pt>
                <c:pt idx="6055">
                  <c:v>12416.515096423695</c:v>
                </c:pt>
                <c:pt idx="6056">
                  <c:v>11955.201800597062</c:v>
                </c:pt>
                <c:pt idx="6057">
                  <c:v>11207.488640477484</c:v>
                </c:pt>
                <c:pt idx="6058">
                  <c:v>10435.936664791445</c:v>
                </c:pt>
                <c:pt idx="6059">
                  <c:v>10825.709651240453</c:v>
                </c:pt>
                <c:pt idx="6060">
                  <c:v>9775.7279457952009</c:v>
                </c:pt>
                <c:pt idx="6061">
                  <c:v>8662.1760655060534</c:v>
                </c:pt>
                <c:pt idx="6062">
                  <c:v>7429.2630686368975</c:v>
                </c:pt>
                <c:pt idx="6063">
                  <c:v>7071.2990322880805</c:v>
                </c:pt>
                <c:pt idx="6064">
                  <c:v>6331.5560067022361</c:v>
                </c:pt>
                <c:pt idx="6065">
                  <c:v>6625.8782801724237</c:v>
                </c:pt>
                <c:pt idx="6066">
                  <c:v>7468.9944279143292</c:v>
                </c:pt>
                <c:pt idx="6067">
                  <c:v>8892.8327134193714</c:v>
                </c:pt>
                <c:pt idx="6068">
                  <c:v>8304.2120291572392</c:v>
                </c:pt>
                <c:pt idx="6069">
                  <c:v>7453.125746881602</c:v>
                </c:pt>
                <c:pt idx="6070">
                  <c:v>7142.9109297004406</c:v>
                </c:pt>
                <c:pt idx="6071">
                  <c:v>5981.5621048871517</c:v>
                </c:pt>
                <c:pt idx="6072">
                  <c:v>6498.5947544151686</c:v>
                </c:pt>
                <c:pt idx="6073">
                  <c:v>6244.0754282571488</c:v>
                </c:pt>
                <c:pt idx="6074">
                  <c:v>6371.3350913361573</c:v>
                </c:pt>
                <c:pt idx="6075">
                  <c:v>6061.120274154996</c:v>
                </c:pt>
                <c:pt idx="6076">
                  <c:v>6713.3588586175101</c:v>
                </c:pt>
                <c:pt idx="6077">
                  <c:v>9656.4145545716765</c:v>
                </c:pt>
                <c:pt idx="6078">
                  <c:v>12241.553939533516</c:v>
                </c:pt>
                <c:pt idx="6079">
                  <c:v>11907.500306785896</c:v>
                </c:pt>
                <c:pt idx="6080">
                  <c:v>10420.044121080473</c:v>
                </c:pt>
                <c:pt idx="6081">
                  <c:v>10133.691982144017</c:v>
                </c:pt>
                <c:pt idx="6082">
                  <c:v>9640.498148182458</c:v>
                </c:pt>
                <c:pt idx="6083">
                  <c:v>8646.2596591168385</c:v>
                </c:pt>
                <c:pt idx="6084">
                  <c:v>8304.2120291572392</c:v>
                </c:pt>
                <c:pt idx="6085">
                  <c:v>8590.5641680936969</c:v>
                </c:pt>
                <c:pt idx="6086">
                  <c:v>9028.0625110321125</c:v>
                </c:pt>
                <c:pt idx="6087">
                  <c:v>9449.6205849030666</c:v>
                </c:pt>
                <c:pt idx="6088">
                  <c:v>8240.5702662786116</c:v>
                </c:pt>
                <c:pt idx="6089">
                  <c:v>8821.2446786852561</c:v>
                </c:pt>
                <c:pt idx="6090">
                  <c:v>10459.823205714396</c:v>
                </c:pt>
                <c:pt idx="6091">
                  <c:v>8200.8150443229351</c:v>
                </c:pt>
                <c:pt idx="6092">
                  <c:v>8495.1134551148789</c:v>
                </c:pt>
                <c:pt idx="6093">
                  <c:v>7747.4002949953001</c:v>
                </c:pt>
                <c:pt idx="6094">
                  <c:v>6673.579773983588</c:v>
                </c:pt>
                <c:pt idx="6095">
                  <c:v>6323.6335975249931</c:v>
                </c:pt>
                <c:pt idx="6096">
                  <c:v>5544.1114873052247</c:v>
                </c:pt>
                <c:pt idx="6097">
                  <c:v>5042.9713814881807</c:v>
                </c:pt>
                <c:pt idx="6098">
                  <c:v>6196.3500717677398</c:v>
                </c:pt>
                <c:pt idx="6099">
                  <c:v>6403.1440414363506</c:v>
                </c:pt>
                <c:pt idx="6100">
                  <c:v>7174.719879800632</c:v>
                </c:pt>
                <c:pt idx="6101">
                  <c:v>10237.088966978321</c:v>
                </c:pt>
                <c:pt idx="6102">
                  <c:v>15184.609635487686</c:v>
                </c:pt>
                <c:pt idx="6103">
                  <c:v>11557.482542292568</c:v>
                </c:pt>
                <c:pt idx="6104">
                  <c:v>11048.420027298282</c:v>
                </c:pt>
                <c:pt idx="6105">
                  <c:v>10992.748398953387</c:v>
                </c:pt>
                <c:pt idx="6106">
                  <c:v>9545.0712978818847</c:v>
                </c:pt>
                <c:pt idx="6107">
                  <c:v>8797.3820004405534</c:v>
                </c:pt>
                <c:pt idx="6108">
                  <c:v>10817.739516706721</c:v>
                </c:pt>
                <c:pt idx="6109">
                  <c:v>9107.596817621712</c:v>
                </c:pt>
                <c:pt idx="6110">
                  <c:v>7572.4152754268798</c:v>
                </c:pt>
                <c:pt idx="6111">
                  <c:v>7914.4390427082326</c:v>
                </c:pt>
                <c:pt idx="6112">
                  <c:v>7779.2331077737363</c:v>
                </c:pt>
                <c:pt idx="6113">
                  <c:v>8829.1670878624991</c:v>
                </c:pt>
                <c:pt idx="6114">
                  <c:v>11024.557349053577</c:v>
                </c:pt>
                <c:pt idx="6115">
                  <c:v>8733.7402375619258</c:v>
                </c:pt>
                <c:pt idx="6116">
                  <c:v>8455.3105078027111</c:v>
                </c:pt>
                <c:pt idx="6117">
                  <c:v>7755.346566850787</c:v>
                </c:pt>
                <c:pt idx="6118">
                  <c:v>6331.5560067022361</c:v>
                </c:pt>
                <c:pt idx="6119">
                  <c:v>5981.5621048871517</c:v>
                </c:pt>
                <c:pt idx="6120">
                  <c:v>4931.6042621201441</c:v>
                </c:pt>
                <c:pt idx="6121">
                  <c:v>5114.5832789005399</c:v>
                </c:pt>
                <c:pt idx="6122">
                  <c:v>5066.8579224111309</c:v>
                </c:pt>
                <c:pt idx="6123">
                  <c:v>6363.3888194806723</c:v>
                </c:pt>
                <c:pt idx="6124">
                  <c:v>7190.6362861898497</c:v>
                </c:pt>
                <c:pt idx="6125">
                  <c:v>9560.9877042711032</c:v>
                </c:pt>
                <c:pt idx="6126">
                  <c:v>12806.288082872701</c:v>
                </c:pt>
                <c:pt idx="6127">
                  <c:v>11971.118206986277</c:v>
                </c:pt>
                <c:pt idx="6128">
                  <c:v>9950.736828041865</c:v>
                </c:pt>
                <c:pt idx="6129">
                  <c:v>9282.5818371901332</c:v>
                </c:pt>
                <c:pt idx="6130">
                  <c:v>8399.6866048143038</c:v>
                </c:pt>
                <c:pt idx="6131">
                  <c:v>8025.7822993980253</c:v>
                </c:pt>
                <c:pt idx="6132">
                  <c:v>7850.7972798296041</c:v>
                </c:pt>
                <c:pt idx="6133">
                  <c:v>8423.5254203807617</c:v>
                </c:pt>
                <c:pt idx="6134">
                  <c:v>9855.286115063047</c:v>
                </c:pt>
                <c:pt idx="6135">
                  <c:v>8423.5015577025188</c:v>
                </c:pt>
                <c:pt idx="6136">
                  <c:v>7548.5525971821762</c:v>
                </c:pt>
                <c:pt idx="6137">
                  <c:v>9362.1161437797346</c:v>
                </c:pt>
                <c:pt idx="6138">
                  <c:v>11454.109420136507</c:v>
                </c:pt>
                <c:pt idx="6139">
                  <c:v>8614.4268463384014</c:v>
                </c:pt>
                <c:pt idx="6140">
                  <c:v>8168.9822315444972</c:v>
                </c:pt>
                <c:pt idx="6141">
                  <c:v>7055.4064885771077</c:v>
                </c:pt>
                <c:pt idx="6142">
                  <c:v>6108.8217679661611</c:v>
                </c:pt>
                <c:pt idx="6143">
                  <c:v>5575.8965747271704</c:v>
                </c:pt>
                <c:pt idx="6144">
                  <c:v>5639.5622002840428</c:v>
                </c:pt>
                <c:pt idx="6145">
                  <c:v>5575.920437405417</c:v>
                </c:pt>
                <c:pt idx="6146">
                  <c:v>5536.1413527714931</c:v>
                </c:pt>
                <c:pt idx="6147">
                  <c:v>6363.3649568024275</c:v>
                </c:pt>
                <c:pt idx="6148">
                  <c:v>6092.9292242551883</c:v>
                </c:pt>
                <c:pt idx="6149">
                  <c:v>9712.0861829165751</c:v>
                </c:pt>
                <c:pt idx="6150">
                  <c:v>13633.559412260125</c:v>
                </c:pt>
                <c:pt idx="6151">
                  <c:v>11629.070577026681</c:v>
                </c:pt>
                <c:pt idx="6152">
                  <c:v>9990.4920499975433</c:v>
                </c:pt>
                <c:pt idx="6153">
                  <c:v>9680.3010954946276</c:v>
                </c:pt>
                <c:pt idx="6154">
                  <c:v>8343.9672511129174</c:v>
                </c:pt>
                <c:pt idx="6155">
                  <c:v>8829.1909505407439</c:v>
                </c:pt>
                <c:pt idx="6156">
                  <c:v>10793.900701140263</c:v>
                </c:pt>
                <c:pt idx="6157">
                  <c:v>8757.6029158066285</c:v>
                </c:pt>
                <c:pt idx="6158">
                  <c:v>7628.1107664500223</c:v>
                </c:pt>
                <c:pt idx="6159">
                  <c:v>8399.6388794578124</c:v>
                </c:pt>
                <c:pt idx="6160">
                  <c:v>7954.2419900204004</c:v>
                </c:pt>
                <c:pt idx="6161">
                  <c:v>8391.7403329588178</c:v>
                </c:pt>
                <c:pt idx="6162">
                  <c:v>10618.891818893597</c:v>
                </c:pt>
                <c:pt idx="6163">
                  <c:v>9083.7341393770093</c:v>
                </c:pt>
                <c:pt idx="6164">
                  <c:v>9099.6266830879831</c:v>
                </c:pt>
                <c:pt idx="6165">
                  <c:v>7198.5825580453366</c:v>
                </c:pt>
                <c:pt idx="6166">
                  <c:v>6777.0006214961377</c:v>
                </c:pt>
                <c:pt idx="6167">
                  <c:v>5902.0277982975504</c:v>
                </c:pt>
                <c:pt idx="6168">
                  <c:v>5822.4934917079499</c:v>
                </c:pt>
                <c:pt idx="6169">
                  <c:v>5925.8904765422549</c:v>
                </c:pt>
                <c:pt idx="6170">
                  <c:v>5369.1026050585597</c:v>
                </c:pt>
                <c:pt idx="6171">
                  <c:v>5615.6756593610944</c:v>
                </c:pt>
                <c:pt idx="6172">
                  <c:v>6466.7858043149763</c:v>
                </c:pt>
                <c:pt idx="6173">
                  <c:v>10952.969314319464</c:v>
                </c:pt>
                <c:pt idx="6174">
                  <c:v>12456.318043735861</c:v>
                </c:pt>
                <c:pt idx="6175">
                  <c:v>11875.667494007459</c:v>
                </c:pt>
                <c:pt idx="6176">
                  <c:v>11406.360200968853</c:v>
                </c:pt>
                <c:pt idx="6177">
                  <c:v>10682.533581772224</c:v>
                </c:pt>
                <c:pt idx="6178">
                  <c:v>9417.8116348028743</c:v>
                </c:pt>
                <c:pt idx="6179">
                  <c:v>9799.614486718152</c:v>
                </c:pt>
                <c:pt idx="6180">
                  <c:v>10451.853071180663</c:v>
                </c:pt>
                <c:pt idx="6181">
                  <c:v>8741.6865094174118</c:v>
                </c:pt>
                <c:pt idx="6182">
                  <c:v>8184.8747752554709</c:v>
                </c:pt>
                <c:pt idx="6183">
                  <c:v>8336.0209792574296</c:v>
                </c:pt>
                <c:pt idx="6184">
                  <c:v>8463.3045050146866</c:v>
                </c:pt>
                <c:pt idx="6185">
                  <c:v>9807.5368958953932</c:v>
                </c:pt>
                <c:pt idx="6186">
                  <c:v>11700.658611760795</c:v>
                </c:pt>
                <c:pt idx="6187">
                  <c:v>8081.4777904211669</c:v>
                </c:pt>
                <c:pt idx="6188">
                  <c:v>9028.0386483538696</c:v>
                </c:pt>
                <c:pt idx="6189">
                  <c:v>7500.851103371012</c:v>
                </c:pt>
                <c:pt idx="6190">
                  <c:v>6379.3052258698899</c:v>
                </c:pt>
                <c:pt idx="6191">
                  <c:v>6275.8843783573393</c:v>
                </c:pt>
                <c:pt idx="6192">
                  <c:v>5639.5622002840446</c:v>
                </c:pt>
                <c:pt idx="6193">
                  <c:v>5249.7653511567914</c:v>
                </c:pt>
                <c:pt idx="6194">
                  <c:v>4645.2521231836872</c:v>
                </c:pt>
                <c:pt idx="6195">
                  <c:v>5528.1950809160071</c:v>
                </c:pt>
                <c:pt idx="6196">
                  <c:v>6403.1440414363506</c:v>
                </c:pt>
                <c:pt idx="6197">
                  <c:v>9521.2324823154231</c:v>
                </c:pt>
                <c:pt idx="6198">
                  <c:v>12241.553939533516</c:v>
                </c:pt>
                <c:pt idx="6199">
                  <c:v>12042.706241720394</c:v>
                </c:pt>
                <c:pt idx="6200">
                  <c:v>11724.545152683744</c:v>
                </c:pt>
                <c:pt idx="6201">
                  <c:v>9942.790556186379</c:v>
                </c:pt>
                <c:pt idx="6202">
                  <c:v>10070.050219265389</c:v>
                </c:pt>
                <c:pt idx="6203">
                  <c:v>11032.503620909065</c:v>
                </c:pt>
                <c:pt idx="6204">
                  <c:v>9942.790556186379</c:v>
                </c:pt>
                <c:pt idx="6205">
                  <c:v>9560.9638415928584</c:v>
                </c:pt>
                <c:pt idx="6206">
                  <c:v>9529.154891492668</c:v>
                </c:pt>
                <c:pt idx="6207">
                  <c:v>9139.4296304001491</c:v>
                </c:pt>
                <c:pt idx="6208">
                  <c:v>8956.4506136197524</c:v>
                </c:pt>
                <c:pt idx="6209">
                  <c:v>9218.9400743115057</c:v>
                </c:pt>
                <c:pt idx="6210">
                  <c:v>9322.3609218240563</c:v>
                </c:pt>
                <c:pt idx="6211">
                  <c:v>6904.260284575148</c:v>
                </c:pt>
                <c:pt idx="6212">
                  <c:v>5838.4098980971676</c:v>
                </c:pt>
                <c:pt idx="6213">
                  <c:v>5321.3533858909059</c:v>
                </c:pt>
                <c:pt idx="6214">
                  <c:v>5774.7681352185409</c:v>
                </c:pt>
                <c:pt idx="6215">
                  <c:v>6228.1590218679303</c:v>
                </c:pt>
                <c:pt idx="6216">
                  <c:v>5305.4608421799321</c:v>
                </c:pt>
                <c:pt idx="6217">
                  <c:v>5520.2249463822754</c:v>
                </c:pt>
                <c:pt idx="6218">
                  <c:v>5042.9713814881807</c:v>
                </c:pt>
                <c:pt idx="6219">
                  <c:v>4502.099916393704</c:v>
                </c:pt>
                <c:pt idx="6220">
                  <c:v>5369.1026050585597</c:v>
                </c:pt>
                <c:pt idx="6221">
                  <c:v>7588.3316818160984</c:v>
                </c:pt>
                <c:pt idx="6222">
                  <c:v>10722.288803727903</c:v>
                </c:pt>
                <c:pt idx="6223">
                  <c:v>11851.78095308451</c:v>
                </c:pt>
                <c:pt idx="6224">
                  <c:v>11931.339122352356</c:v>
                </c:pt>
                <c:pt idx="6225">
                  <c:v>11199.566231300243</c:v>
                </c:pt>
                <c:pt idx="6226">
                  <c:v>10801.846972995749</c:v>
                </c:pt>
                <c:pt idx="6227">
                  <c:v>10030.271134631466</c:v>
                </c:pt>
                <c:pt idx="6228">
                  <c:v>9632.5757390052186</c:v>
                </c:pt>
                <c:pt idx="6229">
                  <c:v>8876.9163070301529</c:v>
                </c:pt>
                <c:pt idx="6230">
                  <c:v>7986.0509401205936</c:v>
                </c:pt>
                <c:pt idx="6231">
                  <c:v>8733.7402375619258</c:v>
                </c:pt>
                <c:pt idx="6232">
                  <c:v>7755.3942922072765</c:v>
                </c:pt>
                <c:pt idx="6233">
                  <c:v>8534.8686770705535</c:v>
                </c:pt>
                <c:pt idx="6234">
                  <c:v>8582.5940335599662</c:v>
                </c:pt>
                <c:pt idx="6235">
                  <c:v>7588.3316818160984</c:v>
                </c:pt>
                <c:pt idx="6236">
                  <c:v>7421.2690714249202</c:v>
                </c:pt>
                <c:pt idx="6237">
                  <c:v>6363.3888194806723</c:v>
                </c:pt>
                <c:pt idx="6238">
                  <c:v>6434.952991536541</c:v>
                </c:pt>
                <c:pt idx="6239">
                  <c:v>6220.2127500124443</c:v>
                </c:pt>
                <c:pt idx="6240">
                  <c:v>5766.7980006848093</c:v>
                </c:pt>
                <c:pt idx="6241">
                  <c:v>6403.1679041145953</c:v>
                </c:pt>
                <c:pt idx="6242">
                  <c:v>4947.5206685093626</c:v>
                </c:pt>
                <c:pt idx="6243">
                  <c:v>5496.3622681375709</c:v>
                </c:pt>
                <c:pt idx="6244">
                  <c:v>7325.8422211243469</c:v>
                </c:pt>
                <c:pt idx="6245">
                  <c:v>10443.906799325177</c:v>
                </c:pt>
                <c:pt idx="6246">
                  <c:v>13394.90876713483</c:v>
                </c:pt>
                <c:pt idx="6247">
                  <c:v>11151.840874810834</c:v>
                </c:pt>
                <c:pt idx="6248">
                  <c:v>9385.9788220244391</c:v>
                </c:pt>
                <c:pt idx="6249">
                  <c:v>9887.0950651632375</c:v>
                </c:pt>
                <c:pt idx="6250">
                  <c:v>8391.7403329588178</c:v>
                </c:pt>
                <c:pt idx="6251">
                  <c:v>8638.289524583106</c:v>
                </c:pt>
                <c:pt idx="6252">
                  <c:v>10030.294997309711</c:v>
                </c:pt>
                <c:pt idx="6253">
                  <c:v>8081.4777904211669</c:v>
                </c:pt>
                <c:pt idx="6254">
                  <c:v>6474.7320761704641</c:v>
                </c:pt>
                <c:pt idx="6255">
                  <c:v>7508.7735125482532</c:v>
                </c:pt>
                <c:pt idx="6256">
                  <c:v>8049.6688403209746</c:v>
                </c:pt>
                <c:pt idx="6257">
                  <c:v>10093.889034831847</c:v>
                </c:pt>
                <c:pt idx="6258">
                  <c:v>11994.980885230985</c:v>
                </c:pt>
                <c:pt idx="6259">
                  <c:v>8733.7402375619258</c:v>
                </c:pt>
                <c:pt idx="6260">
                  <c:v>8192.8449097892026</c:v>
                </c:pt>
                <c:pt idx="6261">
                  <c:v>7063.3527604325946</c:v>
                </c:pt>
                <c:pt idx="6262">
                  <c:v>6697.4424522282925</c:v>
                </c:pt>
                <c:pt idx="6263">
                  <c:v>6092.9292242551883</c:v>
                </c:pt>
                <c:pt idx="6264">
                  <c:v>5854.3263044863861</c:v>
                </c:pt>
                <c:pt idx="6265">
                  <c:v>5838.4098980971676</c:v>
                </c:pt>
                <c:pt idx="6266">
                  <c:v>5416.8279615479696</c:v>
                </c:pt>
                <c:pt idx="6267">
                  <c:v>6490.6723452379274</c:v>
                </c:pt>
                <c:pt idx="6268">
                  <c:v>6952.0095037428027</c:v>
                </c:pt>
                <c:pt idx="6269">
                  <c:v>9847.3159805293162</c:v>
                </c:pt>
                <c:pt idx="6270">
                  <c:v>13275.619238589552</c:v>
                </c:pt>
                <c:pt idx="6271">
                  <c:v>11454.109420136507</c:v>
                </c:pt>
                <c:pt idx="6272">
                  <c:v>11040.449892764551</c:v>
                </c:pt>
                <c:pt idx="6273">
                  <c:v>11398.413929113367</c:v>
                </c:pt>
                <c:pt idx="6274">
                  <c:v>8741.6865094174118</c:v>
                </c:pt>
                <c:pt idx="6275">
                  <c:v>9672.330960960895</c:v>
                </c:pt>
                <c:pt idx="6276">
                  <c:v>9839.3935713520732</c:v>
                </c:pt>
                <c:pt idx="6277">
                  <c:v>8813.2984068297701</c:v>
                </c:pt>
                <c:pt idx="6278">
                  <c:v>8113.3106031996022</c:v>
                </c:pt>
                <c:pt idx="6279">
                  <c:v>8797.3581377623068</c:v>
                </c:pt>
                <c:pt idx="6280">
                  <c:v>8574.6238990262336</c:v>
                </c:pt>
                <c:pt idx="6281">
                  <c:v>8296.2657573017532</c:v>
                </c:pt>
                <c:pt idx="6282">
                  <c:v>9043.9550547430863</c:v>
                </c:pt>
                <c:pt idx="6283">
                  <c:v>7755.3704295290308</c:v>
                </c:pt>
                <c:pt idx="6284">
                  <c:v>6721.3289931512418</c:v>
                </c:pt>
                <c:pt idx="6285">
                  <c:v>6315.6634629912623</c:v>
                </c:pt>
                <c:pt idx="6286">
                  <c:v>5949.7531547869594</c:v>
                </c:pt>
                <c:pt idx="6287">
                  <c:v>6077.0366805442145</c:v>
                </c:pt>
                <c:pt idx="6288">
                  <c:v>5854.3263044863861</c:v>
                </c:pt>
                <c:pt idx="6289">
                  <c:v>5790.6845416077585</c:v>
                </c:pt>
                <c:pt idx="6290">
                  <c:v>5225.9265355903317</c:v>
                </c:pt>
                <c:pt idx="6291">
                  <c:v>5440.6667771144284</c:v>
                </c:pt>
                <c:pt idx="6292">
                  <c:v>6578.1290610047699</c:v>
                </c:pt>
                <c:pt idx="6293">
                  <c:v>9696.1936392055995</c:v>
                </c:pt>
                <c:pt idx="6294">
                  <c:v>15009.624615919265</c:v>
                </c:pt>
                <c:pt idx="6295">
                  <c:v>10443.882936646933</c:v>
                </c:pt>
                <c:pt idx="6296">
                  <c:v>10793.876838462018</c:v>
                </c:pt>
                <c:pt idx="6297">
                  <c:v>10125.745710288529</c:v>
                </c:pt>
                <c:pt idx="6298">
                  <c:v>9314.3907872903255</c:v>
                </c:pt>
                <c:pt idx="6299">
                  <c:v>8916.6715289858312</c:v>
                </c:pt>
                <c:pt idx="6300">
                  <c:v>10300.73072985695</c:v>
                </c:pt>
                <c:pt idx="6301">
                  <c:v>9441.6743130475788</c:v>
                </c:pt>
                <c:pt idx="6302">
                  <c:v>8256.4866726678301</c:v>
                </c:pt>
                <c:pt idx="6303">
                  <c:v>7421.292934103165</c:v>
                </c:pt>
                <c:pt idx="6304">
                  <c:v>8009.8897556870525</c:v>
                </c:pt>
                <c:pt idx="6305">
                  <c:v>9441.6504503693341</c:v>
                </c:pt>
                <c:pt idx="6306">
                  <c:v>11008.640942664359</c:v>
                </c:pt>
                <c:pt idx="6307">
                  <c:v>9306.4445154348377</c:v>
                </c:pt>
                <c:pt idx="6308">
                  <c:v>8343.991113791164</c:v>
                </c:pt>
                <c:pt idx="6309">
                  <c:v>7166.7497452669004</c:v>
                </c:pt>
                <c:pt idx="6310">
                  <c:v>6546.3439735828224</c:v>
                </c:pt>
                <c:pt idx="6311">
                  <c:v>5591.8368437946338</c:v>
                </c:pt>
                <c:pt idx="6312">
                  <c:v>4525.9625946384094</c:v>
                </c:pt>
                <c:pt idx="6313">
                  <c:v>5289.5444357907145</c:v>
                </c:pt>
                <c:pt idx="6314">
                  <c:v>5408.8816896924836</c:v>
                </c:pt>
                <c:pt idx="6315">
                  <c:v>6450.8693979257596</c:v>
                </c:pt>
                <c:pt idx="6316">
                  <c:v>6681.5737711955635</c:v>
                </c:pt>
                <c:pt idx="6317">
                  <c:v>11342.718438090225</c:v>
                </c:pt>
                <c:pt idx="6318">
                  <c:v>14484.645694535762</c:v>
                </c:pt>
                <c:pt idx="6319">
                  <c:v>10348.479949024604</c:v>
                </c:pt>
                <c:pt idx="6320">
                  <c:v>10268.897917078513</c:v>
                </c:pt>
                <c:pt idx="6321">
                  <c:v>9362.1161437797346</c:v>
                </c:pt>
                <c:pt idx="6322">
                  <c:v>9346.2236000687608</c:v>
                </c:pt>
                <c:pt idx="6323">
                  <c:v>9314.4146499685703</c:v>
                </c:pt>
                <c:pt idx="6324">
                  <c:v>10650.724631672032</c:v>
                </c:pt>
                <c:pt idx="6325">
                  <c:v>10873.411145051617</c:v>
                </c:pt>
                <c:pt idx="6326">
                  <c:v>8924.6655261978067</c:v>
                </c:pt>
                <c:pt idx="6327">
                  <c:v>8757.6029158066285</c:v>
                </c:pt>
                <c:pt idx="6328">
                  <c:v>8001.9434838315656</c:v>
                </c:pt>
                <c:pt idx="6329">
                  <c:v>10062.103947409903</c:v>
                </c:pt>
                <c:pt idx="6330">
                  <c:v>11239.321453255918</c:v>
                </c:pt>
                <c:pt idx="6331">
                  <c:v>8916.6953916640759</c:v>
                </c:pt>
                <c:pt idx="6332">
                  <c:v>8940.5580699087805</c:v>
                </c:pt>
                <c:pt idx="6333">
                  <c:v>7962.1882618758882</c:v>
                </c:pt>
                <c:pt idx="6334">
                  <c:v>5997.502373954615</c:v>
                </c:pt>
                <c:pt idx="6335">
                  <c:v>5846.3800326308992</c:v>
                </c:pt>
                <c:pt idx="6336">
                  <c:v>5599.7831156501215</c:v>
                </c:pt>
                <c:pt idx="6337">
                  <c:v>5766.821863363054</c:v>
                </c:pt>
                <c:pt idx="6338">
                  <c:v>4812.2908708966215</c:v>
                </c:pt>
                <c:pt idx="6339">
                  <c:v>5385.0190114477782</c:v>
                </c:pt>
                <c:pt idx="6340">
                  <c:v>7222.4213736117954</c:v>
                </c:pt>
                <c:pt idx="6341">
                  <c:v>11008.640942664359</c:v>
                </c:pt>
                <c:pt idx="6342">
                  <c:v>13609.696734015417</c:v>
                </c:pt>
                <c:pt idx="6343">
                  <c:v>11279.076675211598</c:v>
                </c:pt>
                <c:pt idx="6344">
                  <c:v>10435.936664791445</c:v>
                </c:pt>
                <c:pt idx="6345">
                  <c:v>11120.008062032395</c:v>
                </c:pt>
                <c:pt idx="6346">
                  <c:v>9362.1161437797346</c:v>
                </c:pt>
                <c:pt idx="6347">
                  <c:v>9147.3759022556369</c:v>
                </c:pt>
                <c:pt idx="6348">
                  <c:v>9545.0951605601294</c:v>
                </c:pt>
                <c:pt idx="6349">
                  <c:v>9028.0386483538696</c:v>
                </c:pt>
                <c:pt idx="6350">
                  <c:v>8447.3642359472215</c:v>
                </c:pt>
                <c:pt idx="6351">
                  <c:v>7739.4540231398141</c:v>
                </c:pt>
                <c:pt idx="6352">
                  <c:v>8526.9224052150676</c:v>
                </c:pt>
                <c:pt idx="6353">
                  <c:v>9266.6654308009165</c:v>
                </c:pt>
                <c:pt idx="6354">
                  <c:v>11851.78095308451</c:v>
                </c:pt>
                <c:pt idx="6355">
                  <c:v>9131.4356331881736</c:v>
                </c:pt>
                <c:pt idx="6356">
                  <c:v>9433.7041785138481</c:v>
                </c:pt>
                <c:pt idx="6357">
                  <c:v>7659.9435792284585</c:v>
                </c:pt>
                <c:pt idx="6358">
                  <c:v>6427.0067196810551</c:v>
                </c:pt>
                <c:pt idx="6359">
                  <c:v>5703.1562378061826</c:v>
                </c:pt>
                <c:pt idx="6360">
                  <c:v>4796.3983271856468</c:v>
                </c:pt>
                <c:pt idx="6361">
                  <c:v>5909.9979328312811</c:v>
                </c:pt>
                <c:pt idx="6362">
                  <c:v>4875.9564964534939</c:v>
                </c:pt>
                <c:pt idx="6363">
                  <c:v>5902.0277982975504</c:v>
                </c:pt>
                <c:pt idx="6364">
                  <c:v>6641.7946865616404</c:v>
                </c:pt>
                <c:pt idx="6365">
                  <c:v>10372.318764591064</c:v>
                </c:pt>
                <c:pt idx="6366">
                  <c:v>13689.231040605018</c:v>
                </c:pt>
                <c:pt idx="6367">
                  <c:v>12090.431598209803</c:v>
                </c:pt>
                <c:pt idx="6368">
                  <c:v>11660.903389805118</c:v>
                </c:pt>
                <c:pt idx="6369">
                  <c:v>10587.082868793404</c:v>
                </c:pt>
                <c:pt idx="6370">
                  <c:v>10658.67090352752</c:v>
                </c:pt>
                <c:pt idx="6371">
                  <c:v>10706.372397338682</c:v>
                </c:pt>
                <c:pt idx="6372">
                  <c:v>10221.196423267349</c:v>
                </c:pt>
                <c:pt idx="6373">
                  <c:v>10801.846972995749</c:v>
                </c:pt>
                <c:pt idx="6374">
                  <c:v>8781.4655940513348</c:v>
                </c:pt>
                <c:pt idx="6375">
                  <c:v>9131.4594958664184</c:v>
                </c:pt>
                <c:pt idx="6376">
                  <c:v>9457.5668567585526</c:v>
                </c:pt>
                <c:pt idx="6377">
                  <c:v>8781.4655940513348</c:v>
                </c:pt>
                <c:pt idx="6378">
                  <c:v>9728.0264519840366</c:v>
                </c:pt>
                <c:pt idx="6379">
                  <c:v>7047.4602167216208</c:v>
                </c:pt>
                <c:pt idx="6380">
                  <c:v>5917.9442046867689</c:v>
                </c:pt>
                <c:pt idx="6381">
                  <c:v>5607.7293875056075</c:v>
                </c:pt>
                <c:pt idx="6382">
                  <c:v>4820.2610054303514</c:v>
                </c:pt>
                <c:pt idx="6383">
                  <c:v>5472.5234525711094</c:v>
                </c:pt>
                <c:pt idx="6384">
                  <c:v>6045.227730444024</c:v>
                </c:pt>
                <c:pt idx="6385">
                  <c:v>5560.0040310161976</c:v>
                </c:pt>
                <c:pt idx="6386">
                  <c:v>4780.5057834746749</c:v>
                </c:pt>
                <c:pt idx="6387">
                  <c:v>5623.6219312165804</c:v>
                </c:pt>
                <c:pt idx="6388">
                  <c:v>6283.8306502128271</c:v>
                </c:pt>
                <c:pt idx="6389">
                  <c:v>7986.0748027988375</c:v>
                </c:pt>
                <c:pt idx="6390">
                  <c:v>11143.894602955344</c:v>
                </c:pt>
                <c:pt idx="6391">
                  <c:v>12519.935943936242</c:v>
                </c:pt>
                <c:pt idx="6392">
                  <c:v>12209.744989433326</c:v>
                </c:pt>
                <c:pt idx="6393">
                  <c:v>10762.067888361826</c:v>
                </c:pt>
                <c:pt idx="6394">
                  <c:v>10539.357512303995</c:v>
                </c:pt>
                <c:pt idx="6395">
                  <c:v>10746.151481972609</c:v>
                </c:pt>
                <c:pt idx="6396">
                  <c:v>9640.498148182458</c:v>
                </c:pt>
                <c:pt idx="6397">
                  <c:v>9386.0026847026838</c:v>
                </c:pt>
                <c:pt idx="6398">
                  <c:v>7866.7136862188236</c:v>
                </c:pt>
                <c:pt idx="6399">
                  <c:v>8153.0896878335252</c:v>
                </c:pt>
                <c:pt idx="6400">
                  <c:v>8137.1732814443067</c:v>
                </c:pt>
                <c:pt idx="6401">
                  <c:v>8367.8299293576219</c:v>
                </c:pt>
                <c:pt idx="6402">
                  <c:v>9640.5220108607027</c:v>
                </c:pt>
                <c:pt idx="6403">
                  <c:v>6713.3588586175101</c:v>
                </c:pt>
                <c:pt idx="6404">
                  <c:v>6411.0903132918365</c:v>
                </c:pt>
                <c:pt idx="6405">
                  <c:v>5965.6934238544245</c:v>
                </c:pt>
                <c:pt idx="6406">
                  <c:v>6554.2902454383102</c:v>
                </c:pt>
                <c:pt idx="6407">
                  <c:v>5591.812981116389</c:v>
                </c:pt>
                <c:pt idx="6408">
                  <c:v>4637.3058513282012</c:v>
                </c:pt>
                <c:pt idx="6409">
                  <c:v>4716.8401579178017</c:v>
                </c:pt>
                <c:pt idx="6410">
                  <c:v>4502.099916393704</c:v>
                </c:pt>
                <c:pt idx="6411">
                  <c:v>5814.5710825307069</c:v>
                </c:pt>
                <c:pt idx="6412">
                  <c:v>6609.9618737832052</c:v>
                </c:pt>
                <c:pt idx="6413">
                  <c:v>10300.73072985695</c:v>
                </c:pt>
                <c:pt idx="6414">
                  <c:v>13196.084931999951</c:v>
                </c:pt>
                <c:pt idx="6415">
                  <c:v>11032.52748358731</c:v>
                </c:pt>
                <c:pt idx="6416">
                  <c:v>9401.8952284136576</c:v>
                </c:pt>
                <c:pt idx="6417">
                  <c:v>11175.679690377292</c:v>
                </c:pt>
                <c:pt idx="6418">
                  <c:v>9608.7130607605122</c:v>
                </c:pt>
                <c:pt idx="6419">
                  <c:v>9290.5281090456192</c:v>
                </c:pt>
                <c:pt idx="6420">
                  <c:v>11151.817012132587</c:v>
                </c:pt>
                <c:pt idx="6421">
                  <c:v>10435.936664791445</c:v>
                </c:pt>
                <c:pt idx="6422">
                  <c:v>9521.2086196371783</c:v>
                </c:pt>
                <c:pt idx="6423">
                  <c:v>9147.3520395773921</c:v>
                </c:pt>
                <c:pt idx="6424">
                  <c:v>8924.6655261978067</c:v>
                </c:pt>
                <c:pt idx="6425">
                  <c:v>10380.26503644655</c:v>
                </c:pt>
                <c:pt idx="6426">
                  <c:v>11350.688572623958</c:v>
                </c:pt>
                <c:pt idx="6427">
                  <c:v>9600.7667889050263</c:v>
                </c:pt>
                <c:pt idx="6428">
                  <c:v>9155.2983114328781</c:v>
                </c:pt>
                <c:pt idx="6429">
                  <c:v>8678.0447465387842</c:v>
                </c:pt>
                <c:pt idx="6430">
                  <c:v>7278.1407273131827</c:v>
                </c:pt>
                <c:pt idx="6431">
                  <c:v>6609.9618737832052</c:v>
                </c:pt>
                <c:pt idx="6432">
                  <c:v>6124.7620370336244</c:v>
                </c:pt>
                <c:pt idx="6433">
                  <c:v>6116.7919024998937</c:v>
                </c:pt>
                <c:pt idx="6434">
                  <c:v>6395.1977695808628</c:v>
                </c:pt>
                <c:pt idx="6435">
                  <c:v>6959.9557755982896</c:v>
                </c:pt>
                <c:pt idx="6436">
                  <c:v>7834.9285987968778</c:v>
                </c:pt>
                <c:pt idx="6437">
                  <c:v>11597.237764248246</c:v>
                </c:pt>
                <c:pt idx="6438">
                  <c:v>15359.594655056102</c:v>
                </c:pt>
                <c:pt idx="6439">
                  <c:v>11907.476444107651</c:v>
                </c:pt>
                <c:pt idx="6440">
                  <c:v>11294.993081600816</c:v>
                </c:pt>
                <c:pt idx="6441">
                  <c:v>11454.085557458262</c:v>
                </c:pt>
                <c:pt idx="6442">
                  <c:v>10674.587309916738</c:v>
                </c:pt>
                <c:pt idx="6443">
                  <c:v>11374.575113546907</c:v>
                </c:pt>
                <c:pt idx="6444">
                  <c:v>11470.001963847479</c:v>
                </c:pt>
                <c:pt idx="6445">
                  <c:v>10905.243957830055</c:v>
                </c:pt>
                <c:pt idx="6446">
                  <c:v>10785.930566606528</c:v>
                </c:pt>
                <c:pt idx="6447">
                  <c:v>10308.677001712436</c:v>
                </c:pt>
                <c:pt idx="6448">
                  <c:v>10905.220095151808</c:v>
                </c:pt>
                <c:pt idx="6449">
                  <c:v>11167.733418521804</c:v>
                </c:pt>
                <c:pt idx="6450">
                  <c:v>11692.712339905309</c:v>
                </c:pt>
                <c:pt idx="6451">
                  <c:v>11191.596096766509</c:v>
                </c:pt>
                <c:pt idx="6452">
                  <c:v>10785.954429284777</c:v>
                </c:pt>
                <c:pt idx="6453">
                  <c:v>9624.605604471486</c:v>
                </c:pt>
                <c:pt idx="6454">
                  <c:v>8781.4655940513348</c:v>
                </c:pt>
                <c:pt idx="6455">
                  <c:v>7906.4689081745028</c:v>
                </c:pt>
                <c:pt idx="6456">
                  <c:v>7301.9795428796442</c:v>
                </c:pt>
                <c:pt idx="6457">
                  <c:v>7819.0121924076593</c:v>
                </c:pt>
                <c:pt idx="6458">
                  <c:v>7850.8211425078516</c:v>
                </c:pt>
                <c:pt idx="6459">
                  <c:v>8900.8028479531022</c:v>
                </c:pt>
                <c:pt idx="6460">
                  <c:v>8256.4866726678301</c:v>
                </c:pt>
                <c:pt idx="6461">
                  <c:v>11788.163052884129</c:v>
                </c:pt>
                <c:pt idx="6462">
                  <c:v>14325.577081356558</c:v>
                </c:pt>
                <c:pt idx="6463">
                  <c:v>12273.362889633709</c:v>
                </c:pt>
                <c:pt idx="6464">
                  <c:v>10960.91558617495</c:v>
                </c:pt>
                <c:pt idx="6465">
                  <c:v>9553.0414324156172</c:v>
                </c:pt>
                <c:pt idx="6466">
                  <c:v>8224.6538598893949</c:v>
                </c:pt>
                <c:pt idx="6467">
                  <c:v>9505.2922132479616</c:v>
                </c:pt>
                <c:pt idx="6468">
                  <c:v>10563.220190548702</c:v>
                </c:pt>
                <c:pt idx="6469">
                  <c:v>10348.456086346359</c:v>
                </c:pt>
                <c:pt idx="6470">
                  <c:v>8908.7252571303434</c:v>
                </c:pt>
                <c:pt idx="6471">
                  <c:v>8630.34325272762</c:v>
                </c:pt>
                <c:pt idx="6472">
                  <c:v>9210.9938024560179</c:v>
                </c:pt>
                <c:pt idx="6473">
                  <c:v>11255.213996966893</c:v>
                </c:pt>
                <c:pt idx="6474">
                  <c:v>12655.165741548984</c:v>
                </c:pt>
                <c:pt idx="6475">
                  <c:v>13156.281984687785</c:v>
                </c:pt>
                <c:pt idx="6476">
                  <c:v>12933.595471308201</c:v>
                </c:pt>
                <c:pt idx="6477">
                  <c:v>10435.960527469691</c:v>
                </c:pt>
                <c:pt idx="6478">
                  <c:v>8487.1671832593911</c:v>
                </c:pt>
                <c:pt idx="6479">
                  <c:v>6832.6961125192793</c:v>
                </c:pt>
                <c:pt idx="6480">
                  <c:v>6395.2216322591066</c:v>
                </c:pt>
                <c:pt idx="6481">
                  <c:v>6164.5172589893027</c:v>
                </c:pt>
                <c:pt idx="6482">
                  <c:v>6649.7409584171291</c:v>
                </c:pt>
                <c:pt idx="6483">
                  <c:v>7206.5288299008234</c:v>
                </c:pt>
                <c:pt idx="6484">
                  <c:v>9171.2147178220966</c:v>
                </c:pt>
                <c:pt idx="6485">
                  <c:v>10976.831992564168</c:v>
                </c:pt>
                <c:pt idx="6486">
                  <c:v>15264.167804755529</c:v>
                </c:pt>
                <c:pt idx="6487">
                  <c:v>12917.655202240736</c:v>
                </c:pt>
                <c:pt idx="6488">
                  <c:v>11994.957022552737</c:v>
                </c:pt>
                <c:pt idx="6489">
                  <c:v>11549.512407758835</c:v>
                </c:pt>
                <c:pt idx="6490">
                  <c:v>9799.5906240399072</c:v>
                </c:pt>
                <c:pt idx="6491">
                  <c:v>9942.790556186379</c:v>
                </c:pt>
                <c:pt idx="6492">
                  <c:v>10324.617270779898</c:v>
                </c:pt>
                <c:pt idx="6493">
                  <c:v>11295.016944279061</c:v>
                </c:pt>
                <c:pt idx="6494">
                  <c:v>9759.8354020842289</c:v>
                </c:pt>
                <c:pt idx="6495">
                  <c:v>10881.381279585348</c:v>
                </c:pt>
                <c:pt idx="6496">
                  <c:v>9378.0325501689513</c:v>
                </c:pt>
                <c:pt idx="6497">
                  <c:v>11493.84077941394</c:v>
                </c:pt>
                <c:pt idx="6498">
                  <c:v>13840.353381928733</c:v>
                </c:pt>
                <c:pt idx="6499">
                  <c:v>14309.660674967341</c:v>
                </c:pt>
                <c:pt idx="6500">
                  <c:v>12766.532860917021</c:v>
                </c:pt>
                <c:pt idx="6501">
                  <c:v>9887.0950651632375</c:v>
                </c:pt>
                <c:pt idx="6502">
                  <c:v>7922.3853145637186</c:v>
                </c:pt>
                <c:pt idx="6503">
                  <c:v>7508.7973752264979</c:v>
                </c:pt>
                <c:pt idx="6504">
                  <c:v>6530.4275671936039</c:v>
                </c:pt>
                <c:pt idx="6505">
                  <c:v>6371.3350913361573</c:v>
                </c:pt>
                <c:pt idx="6506">
                  <c:v>6220.2366126906873</c:v>
                </c:pt>
                <c:pt idx="6507">
                  <c:v>6363.3888194806723</c:v>
                </c:pt>
                <c:pt idx="6508">
                  <c:v>9362.1400064579793</c:v>
                </c:pt>
                <c:pt idx="6509">
                  <c:v>12193.852445722354</c:v>
                </c:pt>
                <c:pt idx="6510">
                  <c:v>14810.776918106141</c:v>
                </c:pt>
                <c:pt idx="6511">
                  <c:v>12321.088246123118</c:v>
                </c:pt>
                <c:pt idx="6512">
                  <c:v>11470.001963847479</c:v>
                </c:pt>
                <c:pt idx="6513">
                  <c:v>9560.9877042711032</c:v>
                </c:pt>
                <c:pt idx="6514">
                  <c:v>8312.158301012727</c:v>
                </c:pt>
                <c:pt idx="6515">
                  <c:v>8168.9822315444972</c:v>
                </c:pt>
                <c:pt idx="6516">
                  <c:v>10006.432319065005</c:v>
                </c:pt>
                <c:pt idx="6517">
                  <c:v>9226.9102088452382</c:v>
                </c:pt>
                <c:pt idx="6518">
                  <c:v>8328.0747074019437</c:v>
                </c:pt>
                <c:pt idx="6519">
                  <c:v>9274.6355653346473</c:v>
                </c:pt>
                <c:pt idx="6520">
                  <c:v>8678.0447465387842</c:v>
                </c:pt>
                <c:pt idx="6521">
                  <c:v>9775.7518084734456</c:v>
                </c:pt>
                <c:pt idx="6522">
                  <c:v>14341.469625067533</c:v>
                </c:pt>
                <c:pt idx="6523">
                  <c:v>13657.398227826581</c:v>
                </c:pt>
                <c:pt idx="6524">
                  <c:v>12209.744989433326</c:v>
                </c:pt>
                <c:pt idx="6525">
                  <c:v>9974.5995062865695</c:v>
                </c:pt>
                <c:pt idx="6526">
                  <c:v>8073.5315185656782</c:v>
                </c:pt>
                <c:pt idx="6527">
                  <c:v>7508.7973752264979</c:v>
                </c:pt>
                <c:pt idx="6528">
                  <c:v>7922.3853145637204</c:v>
                </c:pt>
                <c:pt idx="6529">
                  <c:v>7198.5586953670918</c:v>
                </c:pt>
                <c:pt idx="6530">
                  <c:v>7437.2093404923835</c:v>
                </c:pt>
                <c:pt idx="6531">
                  <c:v>7532.6600534712043</c:v>
                </c:pt>
                <c:pt idx="6532">
                  <c:v>9378.0325501689513</c:v>
                </c:pt>
                <c:pt idx="6533">
                  <c:v>10563.220190548702</c:v>
                </c:pt>
                <c:pt idx="6534">
                  <c:v>15510.740859058062</c:v>
                </c:pt>
                <c:pt idx="6535">
                  <c:v>13824.460838217761</c:v>
                </c:pt>
                <c:pt idx="6536">
                  <c:v>12543.822484859194</c:v>
                </c:pt>
                <c:pt idx="6537">
                  <c:v>12138.133092020969</c:v>
                </c:pt>
                <c:pt idx="6538">
                  <c:v>11247.291587789652</c:v>
                </c:pt>
                <c:pt idx="6539">
                  <c:v>11430.222879213559</c:v>
                </c:pt>
                <c:pt idx="6540">
                  <c:v>12050.65251357588</c:v>
                </c:pt>
                <c:pt idx="6541">
                  <c:v>11446.139285602776</c:v>
                </c:pt>
                <c:pt idx="6542">
                  <c:v>11159.763283988073</c:v>
                </c:pt>
                <c:pt idx="6543">
                  <c:v>11326.825894379252</c:v>
                </c:pt>
                <c:pt idx="6544">
                  <c:v>11183.649824911023</c:v>
                </c:pt>
                <c:pt idx="6545">
                  <c:v>11692.712339905309</c:v>
                </c:pt>
                <c:pt idx="6546">
                  <c:v>11589.315355071005</c:v>
                </c:pt>
                <c:pt idx="6547">
                  <c:v>9537.1011633481539</c:v>
                </c:pt>
                <c:pt idx="6548">
                  <c:v>9131.4594958664184</c:v>
                </c:pt>
                <c:pt idx="6549">
                  <c:v>8256.4866726678301</c:v>
                </c:pt>
                <c:pt idx="6550">
                  <c:v>7381.5138494692437</c:v>
                </c:pt>
                <c:pt idx="6551">
                  <c:v>7047.4602167216226</c:v>
                </c:pt>
                <c:pt idx="6552">
                  <c:v>6220.1888873341977</c:v>
                </c:pt>
                <c:pt idx="6553">
                  <c:v>6514.5111608043871</c:v>
                </c:pt>
                <c:pt idx="6554">
                  <c:v>7309.9258147351275</c:v>
                </c:pt>
                <c:pt idx="6555">
                  <c:v>7349.7287620472953</c:v>
                </c:pt>
                <c:pt idx="6556">
                  <c:v>7787.2032423074688</c:v>
                </c:pt>
                <c:pt idx="6557">
                  <c:v>9370.0624156352205</c:v>
                </c:pt>
                <c:pt idx="6558">
                  <c:v>13291.511782300524</c:v>
                </c:pt>
                <c:pt idx="6559">
                  <c:v>13482.389345579917</c:v>
                </c:pt>
                <c:pt idx="6560">
                  <c:v>14468.753150824787</c:v>
                </c:pt>
                <c:pt idx="6561">
                  <c:v>13283.565510445038</c:v>
                </c:pt>
                <c:pt idx="6562">
                  <c:v>11422.27660735807</c:v>
                </c:pt>
                <c:pt idx="6563">
                  <c:v>11151.817012132587</c:v>
                </c:pt>
                <c:pt idx="6564">
                  <c:v>11127.978196566128</c:v>
                </c:pt>
                <c:pt idx="6565">
                  <c:v>11167.733418521804</c:v>
                </c:pt>
                <c:pt idx="6566">
                  <c:v>10221.172560589104</c:v>
                </c:pt>
                <c:pt idx="6567">
                  <c:v>11310.909487990033</c:v>
                </c:pt>
                <c:pt idx="6568">
                  <c:v>10157.530797710475</c:v>
                </c:pt>
                <c:pt idx="6569">
                  <c:v>10634.808225282815</c:v>
                </c:pt>
                <c:pt idx="6570">
                  <c:v>11883.613765862947</c:v>
                </c:pt>
                <c:pt idx="6571">
                  <c:v>8900.7789852748592</c:v>
                </c:pt>
                <c:pt idx="6572">
                  <c:v>9314.4146499685703</c:v>
                </c:pt>
                <c:pt idx="6573">
                  <c:v>8447.388098625468</c:v>
                </c:pt>
                <c:pt idx="6574">
                  <c:v>7095.1855732110316</c:v>
                </c:pt>
                <c:pt idx="6575">
                  <c:v>6641.7469612051518</c:v>
                </c:pt>
                <c:pt idx="6576">
                  <c:v>6777.0006214961377</c:v>
                </c:pt>
                <c:pt idx="6577">
                  <c:v>6164.5172589893027</c:v>
                </c:pt>
                <c:pt idx="6578">
                  <c:v>6347.4962757696976</c:v>
                </c:pt>
                <c:pt idx="6579">
                  <c:v>7270.1705927794519</c:v>
                </c:pt>
                <c:pt idx="6580">
                  <c:v>9974.5756436083248</c:v>
                </c:pt>
                <c:pt idx="6581">
                  <c:v>12026.789835331174</c:v>
                </c:pt>
                <c:pt idx="6582">
                  <c:v>15789.146726139037</c:v>
                </c:pt>
                <c:pt idx="6583">
                  <c:v>13371.046088890125</c:v>
                </c:pt>
                <c:pt idx="6584">
                  <c:v>11804.079459273345</c:v>
                </c:pt>
                <c:pt idx="6585">
                  <c:v>10539.333649625751</c:v>
                </c:pt>
                <c:pt idx="6586">
                  <c:v>11175.703553055537</c:v>
                </c:pt>
                <c:pt idx="6587">
                  <c:v>11557.506404970813</c:v>
                </c:pt>
                <c:pt idx="6588">
                  <c:v>11843.834681229024</c:v>
                </c:pt>
                <c:pt idx="6589">
                  <c:v>10770.014160217312</c:v>
                </c:pt>
                <c:pt idx="6590">
                  <c:v>11454.085557458262</c:v>
                </c:pt>
                <c:pt idx="6591">
                  <c:v>11287.046809745327</c:v>
                </c:pt>
                <c:pt idx="6592">
                  <c:v>11024.533486375332</c:v>
                </c:pt>
                <c:pt idx="6593">
                  <c:v>12583.577706814867</c:v>
                </c:pt>
                <c:pt idx="6594">
                  <c:v>11939.285394207844</c:v>
                </c:pt>
                <c:pt idx="6595">
                  <c:v>13371.046088890125</c:v>
                </c:pt>
                <c:pt idx="6596">
                  <c:v>12901.762658529764</c:v>
                </c:pt>
                <c:pt idx="6597">
                  <c:v>11127.954333887883</c:v>
                </c:pt>
                <c:pt idx="6598">
                  <c:v>8296.2657573017532</c:v>
                </c:pt>
                <c:pt idx="6599">
                  <c:v>8693.9611529280028</c:v>
                </c:pt>
                <c:pt idx="6600">
                  <c:v>7970.1583964096171</c:v>
                </c:pt>
                <c:pt idx="6601">
                  <c:v>8304.2120291572392</c:v>
                </c:pt>
                <c:pt idx="6602">
                  <c:v>8598.5104399491829</c:v>
                </c:pt>
                <c:pt idx="6603">
                  <c:v>8861.0237633191791</c:v>
                </c:pt>
                <c:pt idx="6604">
                  <c:v>10507.548562203805</c:v>
                </c:pt>
                <c:pt idx="6605">
                  <c:v>12432.455365491152</c:v>
                </c:pt>
                <c:pt idx="6606">
                  <c:v>17403.838712245222</c:v>
                </c:pt>
                <c:pt idx="6607">
                  <c:v>13148.359575510542</c:v>
                </c:pt>
                <c:pt idx="6608">
                  <c:v>13275.595375911307</c:v>
                </c:pt>
                <c:pt idx="6609">
                  <c:v>12480.15685930232</c:v>
                </c:pt>
                <c:pt idx="6610">
                  <c:v>11660.879527126874</c:v>
                </c:pt>
                <c:pt idx="6611">
                  <c:v>10921.160364219271</c:v>
                </c:pt>
                <c:pt idx="6612">
                  <c:v>12010.897291620202</c:v>
                </c:pt>
                <c:pt idx="6613">
                  <c:v>11350.688572623958</c:v>
                </c:pt>
                <c:pt idx="6614">
                  <c:v>11223.405046866701</c:v>
                </c:pt>
                <c:pt idx="6615">
                  <c:v>10857.518601340644</c:v>
                </c:pt>
                <c:pt idx="6616">
                  <c:v>11143.8707402771</c:v>
                </c:pt>
                <c:pt idx="6617">
                  <c:v>11994.980885230985</c:v>
                </c:pt>
                <c:pt idx="6618">
                  <c:v>11843.858543907269</c:v>
                </c:pt>
                <c:pt idx="6619">
                  <c:v>12997.189508830337</c:v>
                </c:pt>
                <c:pt idx="6620">
                  <c:v>13219.899884888166</c:v>
                </c:pt>
                <c:pt idx="6621">
                  <c:v>10380.26503644655</c:v>
                </c:pt>
                <c:pt idx="6622">
                  <c:v>8415.5791485252776</c:v>
                </c:pt>
                <c:pt idx="6623">
                  <c:v>7699.6988011841358</c:v>
                </c:pt>
                <c:pt idx="6624">
                  <c:v>7309.9258147351275</c:v>
                </c:pt>
                <c:pt idx="6625">
                  <c:v>6419.0604478255673</c:v>
                </c:pt>
                <c:pt idx="6626">
                  <c:v>7190.6124235116049</c:v>
                </c:pt>
                <c:pt idx="6627">
                  <c:v>6816.7558434518178</c:v>
                </c:pt>
                <c:pt idx="6628">
                  <c:v>10221.172560589104</c:v>
                </c:pt>
                <c:pt idx="6629">
                  <c:v>12273.362889633709</c:v>
                </c:pt>
                <c:pt idx="6630">
                  <c:v>17650.459491904247</c:v>
                </c:pt>
                <c:pt idx="6631">
                  <c:v>14508.508372780465</c:v>
                </c:pt>
                <c:pt idx="6632">
                  <c:v>12615.410519593304</c:v>
                </c:pt>
                <c:pt idx="6633">
                  <c:v>11581.345220537272</c:v>
                </c:pt>
                <c:pt idx="6634">
                  <c:v>11135.924468421614</c:v>
                </c:pt>
                <c:pt idx="6635">
                  <c:v>10690.47985362771</c:v>
                </c:pt>
                <c:pt idx="6636">
                  <c:v>11382.473660045902</c:v>
                </c:pt>
                <c:pt idx="6637">
                  <c:v>10762.067888361826</c:v>
                </c:pt>
                <c:pt idx="6638">
                  <c:v>10523.441105914779</c:v>
                </c:pt>
                <c:pt idx="6639">
                  <c:v>9218.9400743115057</c:v>
                </c:pt>
                <c:pt idx="6640">
                  <c:v>10690.47985362771</c:v>
                </c:pt>
                <c:pt idx="6641">
                  <c:v>11915.446578641384</c:v>
                </c:pt>
                <c:pt idx="6642">
                  <c:v>13951.72050129677</c:v>
                </c:pt>
                <c:pt idx="6643">
                  <c:v>12639.249335159768</c:v>
                </c:pt>
                <c:pt idx="6644">
                  <c:v>13681.260906071286</c:v>
                </c:pt>
                <c:pt idx="6645">
                  <c:v>10658.647040849273</c:v>
                </c:pt>
                <c:pt idx="6646">
                  <c:v>7803.071923340196</c:v>
                </c:pt>
                <c:pt idx="6647">
                  <c:v>8001.9434838315656</c:v>
                </c:pt>
                <c:pt idx="6648">
                  <c:v>8367.8537920358685</c:v>
                </c:pt>
                <c:pt idx="6649">
                  <c:v>8176.9285033999849</c:v>
                </c:pt>
                <c:pt idx="6650">
                  <c:v>8041.7464311437334</c:v>
                </c:pt>
                <c:pt idx="6651">
                  <c:v>8391.716470280573</c:v>
                </c:pt>
                <c:pt idx="6652">
                  <c:v>9950.736828041865</c:v>
                </c:pt>
                <c:pt idx="6653">
                  <c:v>12464.264315591345</c:v>
                </c:pt>
                <c:pt idx="6654">
                  <c:v>18302.674213688515</c:v>
                </c:pt>
                <c:pt idx="6655">
                  <c:v>15105.075328898083</c:v>
                </c:pt>
                <c:pt idx="6656">
                  <c:v>12933.571608629953</c:v>
                </c:pt>
                <c:pt idx="6657">
                  <c:v>11509.781048481404</c:v>
                </c:pt>
                <c:pt idx="6658">
                  <c:v>10952.969314319464</c:v>
                </c:pt>
                <c:pt idx="6659">
                  <c:v>11621.100442492951</c:v>
                </c:pt>
                <c:pt idx="6660">
                  <c:v>11533.596001369619</c:v>
                </c:pt>
                <c:pt idx="6661">
                  <c:v>10921.184226897518</c:v>
                </c:pt>
                <c:pt idx="6662">
                  <c:v>10658.67090352752</c:v>
                </c:pt>
                <c:pt idx="6663">
                  <c:v>11064.312571009255</c:v>
                </c:pt>
                <c:pt idx="6664">
                  <c:v>10292.760595323218</c:v>
                </c:pt>
                <c:pt idx="6665">
                  <c:v>10467.745614891637</c:v>
                </c:pt>
                <c:pt idx="6666">
                  <c:v>12925.601474096222</c:v>
                </c:pt>
                <c:pt idx="6667">
                  <c:v>10626.838090749083</c:v>
                </c:pt>
                <c:pt idx="6668">
                  <c:v>11477.948235702968</c:v>
                </c:pt>
                <c:pt idx="6669">
                  <c:v>9553.0175697373706</c:v>
                </c:pt>
                <c:pt idx="6670">
                  <c:v>7723.5614794288404</c:v>
                </c:pt>
                <c:pt idx="6671">
                  <c:v>7007.6811320876986</c:v>
                </c:pt>
                <c:pt idx="6672">
                  <c:v>6172.4873935230335</c:v>
                </c:pt>
                <c:pt idx="6673">
                  <c:v>6832.6722498410345</c:v>
                </c:pt>
                <c:pt idx="6674">
                  <c:v>6546.3439735828224</c:v>
                </c:pt>
                <c:pt idx="6675">
                  <c:v>7031.5438103324041</c:v>
                </c:pt>
                <c:pt idx="6676">
                  <c:v>9640.5220108607027</c:v>
                </c:pt>
                <c:pt idx="6677">
                  <c:v>12313.14197426763</c:v>
                </c:pt>
                <c:pt idx="6678">
                  <c:v>16520.943479869395</c:v>
                </c:pt>
                <c:pt idx="6679">
                  <c:v>14174.430877354598</c:v>
                </c:pt>
                <c:pt idx="6680">
                  <c:v>13816.490703684029</c:v>
                </c:pt>
                <c:pt idx="6681">
                  <c:v>11955.225663275309</c:v>
                </c:pt>
                <c:pt idx="6682">
                  <c:v>11223.428909544946</c:v>
                </c:pt>
                <c:pt idx="6683">
                  <c:v>11756.330240105692</c:v>
                </c:pt>
                <c:pt idx="6684">
                  <c:v>11987.034613375499</c:v>
                </c:pt>
                <c:pt idx="6685">
                  <c:v>12392.70014353548</c:v>
                </c:pt>
                <c:pt idx="6686">
                  <c:v>11517.703457658643</c:v>
                </c:pt>
                <c:pt idx="6687">
                  <c:v>11812.025731128833</c:v>
                </c:pt>
                <c:pt idx="6688">
                  <c:v>11231.375181400434</c:v>
                </c:pt>
                <c:pt idx="6689">
                  <c:v>12050.65251357588</c:v>
                </c:pt>
                <c:pt idx="6690">
                  <c:v>15256.221532900045</c:v>
                </c:pt>
                <c:pt idx="6691">
                  <c:v>13538.084836603059</c:v>
                </c:pt>
                <c:pt idx="6692">
                  <c:v>12838.120895651135</c:v>
                </c:pt>
                <c:pt idx="6693">
                  <c:v>12058.598785431366</c:v>
                </c:pt>
                <c:pt idx="6694">
                  <c:v>9314.3907872903255</c:v>
                </c:pt>
                <c:pt idx="6695">
                  <c:v>7309.9258147351275</c:v>
                </c:pt>
                <c:pt idx="6696">
                  <c:v>7715.5913448951078</c:v>
                </c:pt>
                <c:pt idx="6697">
                  <c:v>8089.4479249548976</c:v>
                </c:pt>
                <c:pt idx="6698">
                  <c:v>6944.063231887314</c:v>
                </c:pt>
                <c:pt idx="6699">
                  <c:v>6920.1766909643666</c:v>
                </c:pt>
                <c:pt idx="6700">
                  <c:v>8741.662646739167</c:v>
                </c:pt>
                <c:pt idx="6701">
                  <c:v>11366.604979013175</c:v>
                </c:pt>
                <c:pt idx="6702">
                  <c:v>16147.063037131356</c:v>
                </c:pt>
                <c:pt idx="6703">
                  <c:v>14460.783016291058</c:v>
                </c:pt>
                <c:pt idx="6704">
                  <c:v>14619.851629470255</c:v>
                </c:pt>
                <c:pt idx="6705">
                  <c:v>12018.84356347569</c:v>
                </c:pt>
                <c:pt idx="6706">
                  <c:v>12551.792619392923</c:v>
                </c:pt>
                <c:pt idx="6707">
                  <c:v>12488.126993836049</c:v>
                </c:pt>
                <c:pt idx="6708">
                  <c:v>13132.443169121325</c:v>
                </c:pt>
                <c:pt idx="6709">
                  <c:v>14397.141253412428</c:v>
                </c:pt>
                <c:pt idx="6710">
                  <c:v>11971.094344308032</c:v>
                </c:pt>
                <c:pt idx="6711">
                  <c:v>11947.255528741573</c:v>
                </c:pt>
                <c:pt idx="6712">
                  <c:v>11589.315355071005</c:v>
                </c:pt>
                <c:pt idx="6713">
                  <c:v>12400.622552712719</c:v>
                </c:pt>
                <c:pt idx="6714">
                  <c:v>13943.774229441286</c:v>
                </c:pt>
                <c:pt idx="6715">
                  <c:v>10857.518601340644</c:v>
                </c:pt>
                <c:pt idx="6716">
                  <c:v>11159.787146666318</c:v>
                </c:pt>
                <c:pt idx="6717">
                  <c:v>9147.3759022556369</c:v>
                </c:pt>
                <c:pt idx="6718">
                  <c:v>8033.7524339317579</c:v>
                </c:pt>
                <c:pt idx="6719">
                  <c:v>7699.6988011841358</c:v>
                </c:pt>
                <c:pt idx="6720">
                  <c:v>7174.6960171223864</c:v>
                </c:pt>
                <c:pt idx="6721">
                  <c:v>6458.8156697812456</c:v>
                </c:pt>
                <c:pt idx="6722">
                  <c:v>6888.3438781859313</c:v>
                </c:pt>
                <c:pt idx="6723">
                  <c:v>7317.8720865906162</c:v>
                </c:pt>
                <c:pt idx="6724">
                  <c:v>8511.0298615040956</c:v>
                </c:pt>
                <c:pt idx="6725">
                  <c:v>10849.57232948516</c:v>
                </c:pt>
                <c:pt idx="6726">
                  <c:v>14659.630714104178</c:v>
                </c:pt>
                <c:pt idx="6727">
                  <c:v>13219.92374756641</c:v>
                </c:pt>
                <c:pt idx="6728">
                  <c:v>14643.738170393206</c:v>
                </c:pt>
                <c:pt idx="6729">
                  <c:v>14977.79180314083</c:v>
                </c:pt>
                <c:pt idx="6730">
                  <c:v>13625.565415048144</c:v>
                </c:pt>
                <c:pt idx="6731">
                  <c:v>12249.500211389002</c:v>
                </c:pt>
                <c:pt idx="6732">
                  <c:v>12527.929941148219</c:v>
                </c:pt>
                <c:pt idx="6733">
                  <c:v>11891.560037718431</c:v>
                </c:pt>
                <c:pt idx="6734">
                  <c:v>11255.237859645138</c:v>
                </c:pt>
                <c:pt idx="6735">
                  <c:v>11509.781048481404</c:v>
                </c:pt>
                <c:pt idx="6736">
                  <c:v>11398.413929113367</c:v>
                </c:pt>
                <c:pt idx="6737">
                  <c:v>11581.369083215517</c:v>
                </c:pt>
                <c:pt idx="6738">
                  <c:v>12567.685163103899</c:v>
                </c:pt>
                <c:pt idx="6739">
                  <c:v>11493.864642092185</c:v>
                </c:pt>
                <c:pt idx="6740">
                  <c:v>10770.038022895556</c:v>
                </c:pt>
                <c:pt idx="6741">
                  <c:v>10260.951645223027</c:v>
                </c:pt>
                <c:pt idx="6742">
                  <c:v>7612.1943600608029</c:v>
                </c:pt>
                <c:pt idx="6743">
                  <c:v>7715.5913448951078</c:v>
                </c:pt>
                <c:pt idx="6744">
                  <c:v>6848.588656230253</c:v>
                </c:pt>
                <c:pt idx="6745">
                  <c:v>7158.8034734114144</c:v>
                </c:pt>
                <c:pt idx="6746">
                  <c:v>6371.3350913361573</c:v>
                </c:pt>
                <c:pt idx="6747">
                  <c:v>7596.2540909933423</c:v>
                </c:pt>
                <c:pt idx="6748">
                  <c:v>8908.7252571303434</c:v>
                </c:pt>
                <c:pt idx="6749">
                  <c:v>12408.592687246448</c:v>
                </c:pt>
                <c:pt idx="6750">
                  <c:v>17197.044742576614</c:v>
                </c:pt>
                <c:pt idx="6751">
                  <c:v>12726.7537762831</c:v>
                </c:pt>
                <c:pt idx="6752">
                  <c:v>11414.330335502584</c:v>
                </c:pt>
                <c:pt idx="6753">
                  <c:v>10913.190229685541</c:v>
                </c:pt>
                <c:pt idx="6754">
                  <c:v>9998.462184531274</c:v>
                </c:pt>
                <c:pt idx="6755">
                  <c:v>10595.029140648892</c:v>
                </c:pt>
                <c:pt idx="6756">
                  <c:v>11772.246646494908</c:v>
                </c:pt>
                <c:pt idx="6757">
                  <c:v>10523.417243236534</c:v>
                </c:pt>
                <c:pt idx="6758">
                  <c:v>9537.1011633481539</c:v>
                </c:pt>
                <c:pt idx="6759">
                  <c:v>9759.8354020842289</c:v>
                </c:pt>
                <c:pt idx="6760">
                  <c:v>9401.8952284136576</c:v>
                </c:pt>
                <c:pt idx="6761">
                  <c:v>11788.163052884129</c:v>
                </c:pt>
                <c:pt idx="6762">
                  <c:v>12249.500211389002</c:v>
                </c:pt>
                <c:pt idx="6763">
                  <c:v>10690.47985362771</c:v>
                </c:pt>
                <c:pt idx="6764">
                  <c:v>11438.169151069043</c:v>
                </c:pt>
                <c:pt idx="6765">
                  <c:v>9537.1011633481539</c:v>
                </c:pt>
                <c:pt idx="6766">
                  <c:v>6888.3677408641743</c:v>
                </c:pt>
                <c:pt idx="6767">
                  <c:v>6665.6573648063459</c:v>
                </c:pt>
                <c:pt idx="6768">
                  <c:v>7047.436354043376</c:v>
                </c:pt>
                <c:pt idx="6769">
                  <c:v>7795.1495141629539</c:v>
                </c:pt>
                <c:pt idx="6770">
                  <c:v>7596.2779536715852</c:v>
                </c:pt>
                <c:pt idx="6771">
                  <c:v>8526.9462678933123</c:v>
                </c:pt>
                <c:pt idx="6772">
                  <c:v>9942.790556186379</c:v>
                </c:pt>
                <c:pt idx="6773">
                  <c:v>11907.500306785896</c:v>
                </c:pt>
                <c:pt idx="6774">
                  <c:v>15558.466215547473</c:v>
                </c:pt>
                <c:pt idx="6775">
                  <c:v>12583.577706814867</c:v>
                </c:pt>
                <c:pt idx="6776">
                  <c:v>11629.094439704926</c:v>
                </c:pt>
                <c:pt idx="6777">
                  <c:v>11660.879527126874</c:v>
                </c:pt>
                <c:pt idx="6778">
                  <c:v>11040.449892764551</c:v>
                </c:pt>
                <c:pt idx="6779">
                  <c:v>10427.990392935959</c:v>
                </c:pt>
                <c:pt idx="6780">
                  <c:v>11295.016944279061</c:v>
                </c:pt>
                <c:pt idx="6781">
                  <c:v>10404.151577369499</c:v>
                </c:pt>
                <c:pt idx="6782">
                  <c:v>10738.205210117119</c:v>
                </c:pt>
                <c:pt idx="6783">
                  <c:v>10253.00537336754</c:v>
                </c:pt>
                <c:pt idx="6784">
                  <c:v>10650.724631672032</c:v>
                </c:pt>
                <c:pt idx="6785">
                  <c:v>11374.551250868661</c:v>
                </c:pt>
                <c:pt idx="6786">
                  <c:v>11979.064478841765</c:v>
                </c:pt>
                <c:pt idx="6787">
                  <c:v>10547.279921481238</c:v>
                </c:pt>
                <c:pt idx="6788">
                  <c:v>10181.441201311671</c:v>
                </c:pt>
                <c:pt idx="6789">
                  <c:v>8304.1881664789944</c:v>
                </c:pt>
                <c:pt idx="6790">
                  <c:v>6697.4663149065382</c:v>
                </c:pt>
                <c:pt idx="6791">
                  <c:v>6729.2752650067287</c:v>
                </c:pt>
                <c:pt idx="6792">
                  <c:v>6220.2127500124443</c:v>
                </c:pt>
                <c:pt idx="6793">
                  <c:v>6283.8545128910719</c:v>
                </c:pt>
                <c:pt idx="6794">
                  <c:v>6721.3289931512418</c:v>
                </c:pt>
                <c:pt idx="6795">
                  <c:v>6920.2005536426113</c:v>
                </c:pt>
                <c:pt idx="6796">
                  <c:v>8503.059726970363</c:v>
                </c:pt>
                <c:pt idx="6797">
                  <c:v>11104.115518321423</c:v>
                </c:pt>
                <c:pt idx="6798">
                  <c:v>14230.102505699495</c:v>
                </c:pt>
                <c:pt idx="6799">
                  <c:v>12806.288082872701</c:v>
                </c:pt>
                <c:pt idx="6800">
                  <c:v>12408.592687246448</c:v>
                </c:pt>
                <c:pt idx="6801">
                  <c:v>11302.963216134547</c:v>
                </c:pt>
                <c:pt idx="6802">
                  <c:v>10793.876838462018</c:v>
                </c:pt>
                <c:pt idx="6803">
                  <c:v>10499.578427670074</c:v>
                </c:pt>
                <c:pt idx="6804">
                  <c:v>11501.810913947671</c:v>
                </c:pt>
                <c:pt idx="6805">
                  <c:v>10292.784458001464</c:v>
                </c:pt>
                <c:pt idx="6806">
                  <c:v>9998.4383218530293</c:v>
                </c:pt>
                <c:pt idx="6807">
                  <c:v>9974.5756436083248</c:v>
                </c:pt>
                <c:pt idx="6808">
                  <c:v>9656.4384172499213</c:v>
                </c:pt>
                <c:pt idx="6809">
                  <c:v>11931.339122352356</c:v>
                </c:pt>
                <c:pt idx="6810">
                  <c:v>11835.888409373538</c:v>
                </c:pt>
                <c:pt idx="6811">
                  <c:v>11135.924468421614</c:v>
                </c:pt>
                <c:pt idx="6812">
                  <c:v>10793.876838462018</c:v>
                </c:pt>
                <c:pt idx="6813">
                  <c:v>8431.4716922362495</c:v>
                </c:pt>
                <c:pt idx="6814">
                  <c:v>5981.5621048871526</c:v>
                </c:pt>
                <c:pt idx="6815">
                  <c:v>6037.281458588538</c:v>
                </c:pt>
                <c:pt idx="6816">
                  <c:v>5782.6905443957821</c:v>
                </c:pt>
                <c:pt idx="6817">
                  <c:v>6427.0305823592998</c:v>
                </c:pt>
                <c:pt idx="6818">
                  <c:v>6299.7470566020447</c:v>
                </c:pt>
                <c:pt idx="6819">
                  <c:v>6307.6933284575298</c:v>
                </c:pt>
                <c:pt idx="6820">
                  <c:v>7906.5166335309914</c:v>
                </c:pt>
                <c:pt idx="6821">
                  <c:v>11358.634844479444</c:v>
                </c:pt>
                <c:pt idx="6822">
                  <c:v>16584.561380069776</c:v>
                </c:pt>
                <c:pt idx="6823">
                  <c:v>13736.932534416183</c:v>
                </c:pt>
                <c:pt idx="6824">
                  <c:v>12368.813602612527</c:v>
                </c:pt>
                <c:pt idx="6825">
                  <c:v>11302.963216134547</c:v>
                </c:pt>
                <c:pt idx="6826">
                  <c:v>10825.709651240453</c:v>
                </c:pt>
                <c:pt idx="6827">
                  <c:v>10420.044121080473</c:v>
                </c:pt>
                <c:pt idx="6828">
                  <c:v>11422.300470036316</c:v>
                </c:pt>
                <c:pt idx="6829">
                  <c:v>9966.6532344310835</c:v>
                </c:pt>
                <c:pt idx="6830">
                  <c:v>9179.1848523558292</c:v>
                </c:pt>
                <c:pt idx="6831">
                  <c:v>8916.6715289858312</c:v>
                </c:pt>
                <c:pt idx="6832">
                  <c:v>10014.378590920494</c:v>
                </c:pt>
                <c:pt idx="6833">
                  <c:v>11088.17524925396</c:v>
                </c:pt>
                <c:pt idx="6834">
                  <c:v>11907.476444107651</c:v>
                </c:pt>
                <c:pt idx="6835">
                  <c:v>10881.381279585348</c:v>
                </c:pt>
                <c:pt idx="6836">
                  <c:v>10308.677001712436</c:v>
                </c:pt>
                <c:pt idx="6837">
                  <c:v>7437.2093404923835</c:v>
                </c:pt>
                <c:pt idx="6838">
                  <c:v>6967.8781847755317</c:v>
                </c:pt>
                <c:pt idx="6839">
                  <c:v>5925.8904765422549</c:v>
                </c:pt>
                <c:pt idx="6840">
                  <c:v>5973.5919703534209</c:v>
                </c:pt>
                <c:pt idx="6841">
                  <c:v>5520.2488090605202</c:v>
                </c:pt>
                <c:pt idx="6842">
                  <c:v>6252.0217001126348</c:v>
                </c:pt>
                <c:pt idx="6843">
                  <c:v>6490.6484825596808</c:v>
                </c:pt>
                <c:pt idx="6844">
                  <c:v>8980.3371545427035</c:v>
                </c:pt>
                <c:pt idx="6845">
                  <c:v>11040.449892764551</c:v>
                </c:pt>
                <c:pt idx="6846">
                  <c:v>17260.662642776995</c:v>
                </c:pt>
                <c:pt idx="6847">
                  <c:v>12400.646415390964</c:v>
                </c:pt>
                <c:pt idx="6848">
                  <c:v>11835.888409373538</c:v>
                </c:pt>
                <c:pt idx="6849">
                  <c:v>11573.398948681786</c:v>
                </c:pt>
                <c:pt idx="6850">
                  <c:v>11199.542368621998</c:v>
                </c:pt>
                <c:pt idx="6851">
                  <c:v>10666.593312704761</c:v>
                </c:pt>
                <c:pt idx="6852">
                  <c:v>11454.085557458262</c:v>
                </c:pt>
                <c:pt idx="6853">
                  <c:v>10634.808225282815</c:v>
                </c:pt>
                <c:pt idx="6854">
                  <c:v>9497.3220787142309</c:v>
                </c:pt>
                <c:pt idx="6855">
                  <c:v>10292.760595323218</c:v>
                </c:pt>
                <c:pt idx="6856">
                  <c:v>10284.838186145978</c:v>
                </c:pt>
                <c:pt idx="6857">
                  <c:v>11891.583900396679</c:v>
                </c:pt>
                <c:pt idx="6858">
                  <c:v>13211.953613032678</c:v>
                </c:pt>
                <c:pt idx="6859">
                  <c:v>10793.876838462018</c:v>
                </c:pt>
                <c:pt idx="6860">
                  <c:v>12042.682379042146</c:v>
                </c:pt>
                <c:pt idx="6861">
                  <c:v>10396.181442835768</c:v>
                </c:pt>
                <c:pt idx="6862">
                  <c:v>8709.8775593172195</c:v>
                </c:pt>
                <c:pt idx="6863">
                  <c:v>7031.5438103324041</c:v>
                </c:pt>
                <c:pt idx="6864">
                  <c:v>7142.9109297004406</c:v>
                </c:pt>
                <c:pt idx="6865">
                  <c:v>7206.5288299008234</c:v>
                </c:pt>
                <c:pt idx="6866">
                  <c:v>6705.4125867620241</c:v>
                </c:pt>
                <c:pt idx="6867">
                  <c:v>7476.9645624480618</c:v>
                </c:pt>
                <c:pt idx="6868">
                  <c:v>8956.4506136197524</c:v>
                </c:pt>
                <c:pt idx="6869">
                  <c:v>10793.876838462018</c:v>
                </c:pt>
                <c:pt idx="6870">
                  <c:v>14858.50227459555</c:v>
                </c:pt>
                <c:pt idx="6871">
                  <c:v>14166.484605499114</c:v>
                </c:pt>
                <c:pt idx="6872">
                  <c:v>13426.741579913265</c:v>
                </c:pt>
                <c:pt idx="6873">
                  <c:v>11891.583900396679</c:v>
                </c:pt>
                <c:pt idx="6874">
                  <c:v>11907.476444107651</c:v>
                </c:pt>
                <c:pt idx="6875">
                  <c:v>11509.757185803159</c:v>
                </c:pt>
                <c:pt idx="6876">
                  <c:v>12679.028419793689</c:v>
                </c:pt>
                <c:pt idx="6877">
                  <c:v>11310.909487990033</c:v>
                </c:pt>
                <c:pt idx="6878">
                  <c:v>11581.321357859028</c:v>
                </c:pt>
                <c:pt idx="6879">
                  <c:v>12010.897291620202</c:v>
                </c:pt>
                <c:pt idx="6880">
                  <c:v>11127.954333887883</c:v>
                </c:pt>
                <c:pt idx="6881">
                  <c:v>11660.903389805118</c:v>
                </c:pt>
                <c:pt idx="6882">
                  <c:v>11239.321453255918</c:v>
                </c:pt>
                <c:pt idx="6883">
                  <c:v>8693.937290249758</c:v>
                </c:pt>
                <c:pt idx="6884">
                  <c:v>8837.1610850744746</c:v>
                </c:pt>
                <c:pt idx="6885">
                  <c:v>7262.2243209239641</c:v>
                </c:pt>
                <c:pt idx="6886">
                  <c:v>6283.8545128910719</c:v>
                </c:pt>
                <c:pt idx="6887">
                  <c:v>6959.9557755982896</c:v>
                </c:pt>
                <c:pt idx="6888">
                  <c:v>6427.0067196810551</c:v>
                </c:pt>
                <c:pt idx="6889">
                  <c:v>6077.0128178659697</c:v>
                </c:pt>
                <c:pt idx="6890">
                  <c:v>6371.3112286579126</c:v>
                </c:pt>
                <c:pt idx="6891">
                  <c:v>6355.4186849469388</c:v>
                </c:pt>
                <c:pt idx="6892">
                  <c:v>8001.919621153319</c:v>
                </c:pt>
                <c:pt idx="6893">
                  <c:v>9020.09237649838</c:v>
                </c:pt>
                <c:pt idx="6894">
                  <c:v>11740.43769639472</c:v>
                </c:pt>
                <c:pt idx="6895">
                  <c:v>13935.827957585798</c:v>
                </c:pt>
                <c:pt idx="6896">
                  <c:v>14476.699422680273</c:v>
                </c:pt>
                <c:pt idx="6897">
                  <c:v>13935.804094907553</c:v>
                </c:pt>
                <c:pt idx="6898">
                  <c:v>11199.542368621998</c:v>
                </c:pt>
                <c:pt idx="6899">
                  <c:v>11382.49752272415</c:v>
                </c:pt>
                <c:pt idx="6900">
                  <c:v>11263.207994178869</c:v>
                </c:pt>
                <c:pt idx="6901">
                  <c:v>11072.306568221231</c:v>
                </c:pt>
                <c:pt idx="6902">
                  <c:v>10634.784362604569</c:v>
                </c:pt>
                <c:pt idx="6903">
                  <c:v>9783.6980803289334</c:v>
                </c:pt>
                <c:pt idx="6904">
                  <c:v>9982.5457781420573</c:v>
                </c:pt>
                <c:pt idx="6905">
                  <c:v>11056.390161832014</c:v>
                </c:pt>
                <c:pt idx="6906">
                  <c:v>12424.509093635668</c:v>
                </c:pt>
                <c:pt idx="6907">
                  <c:v>8940.5342072305339</c:v>
                </c:pt>
                <c:pt idx="6908">
                  <c:v>9871.1786587740189</c:v>
                </c:pt>
                <c:pt idx="6909">
                  <c:v>7628.1107664500223</c:v>
                </c:pt>
                <c:pt idx="6910">
                  <c:v>6148.6008526000842</c:v>
                </c:pt>
                <c:pt idx="6911">
                  <c:v>5790.6845416077585</c:v>
                </c:pt>
                <c:pt idx="6912">
                  <c:v>5997.4785112763684</c:v>
                </c:pt>
                <c:pt idx="6913">
                  <c:v>5289.5682984689593</c:v>
                </c:pt>
                <c:pt idx="6914">
                  <c:v>5806.5770853187314</c:v>
                </c:pt>
                <c:pt idx="6915">
                  <c:v>7206.5288299008234</c:v>
                </c:pt>
                <c:pt idx="6916">
                  <c:v>9035.9849202093519</c:v>
                </c:pt>
                <c:pt idx="6917">
                  <c:v>12002.927157086469</c:v>
                </c:pt>
                <c:pt idx="6918">
                  <c:v>15820.979538917471</c:v>
                </c:pt>
                <c:pt idx="6919">
                  <c:v>12782.44926730624</c:v>
                </c:pt>
                <c:pt idx="6920">
                  <c:v>11358.634844479444</c:v>
                </c:pt>
                <c:pt idx="6921">
                  <c:v>11716.575018150013</c:v>
                </c:pt>
                <c:pt idx="6922">
                  <c:v>10451.853071180663</c:v>
                </c:pt>
                <c:pt idx="6923">
                  <c:v>11740.413833716473</c:v>
                </c:pt>
                <c:pt idx="6924">
                  <c:v>11310.909487990033</c:v>
                </c:pt>
                <c:pt idx="6925">
                  <c:v>10435.960527469691</c:v>
                </c:pt>
                <c:pt idx="6926">
                  <c:v>9449.6205849030666</c:v>
                </c:pt>
                <c:pt idx="6927">
                  <c:v>9584.826519837563</c:v>
                </c:pt>
                <c:pt idx="6928">
                  <c:v>9457.5668567585526</c:v>
                </c:pt>
                <c:pt idx="6929">
                  <c:v>10595.029140648892</c:v>
                </c:pt>
                <c:pt idx="6930">
                  <c:v>12567.685163103899</c:v>
                </c:pt>
                <c:pt idx="6931">
                  <c:v>10833.655923095939</c:v>
                </c:pt>
                <c:pt idx="6932">
                  <c:v>11732.467561860985</c:v>
                </c:pt>
                <c:pt idx="6933">
                  <c:v>9218.9639369897523</c:v>
                </c:pt>
                <c:pt idx="6934">
                  <c:v>6641.7946865616414</c:v>
                </c:pt>
                <c:pt idx="6935">
                  <c:v>5894.0815264420644</c:v>
                </c:pt>
                <c:pt idx="6936">
                  <c:v>5798.6308134632454</c:v>
                </c:pt>
                <c:pt idx="6937">
                  <c:v>6490.6484825596808</c:v>
                </c:pt>
                <c:pt idx="6938">
                  <c:v>6681.526045839074</c:v>
                </c:pt>
                <c:pt idx="6939">
                  <c:v>7055.4064885771077</c:v>
                </c:pt>
                <c:pt idx="6940">
                  <c:v>8272.3792163788039</c:v>
                </c:pt>
                <c:pt idx="6941">
                  <c:v>12034.759969864906</c:v>
                </c:pt>
                <c:pt idx="6942">
                  <c:v>16330.018191233508</c:v>
                </c:pt>
                <c:pt idx="6943">
                  <c:v>12209.721126755081</c:v>
                </c:pt>
                <c:pt idx="6944">
                  <c:v>11366.581116334928</c:v>
                </c:pt>
                <c:pt idx="6945">
                  <c:v>11509.757185803159</c:v>
                </c:pt>
                <c:pt idx="6946">
                  <c:v>12352.921058901555</c:v>
                </c:pt>
                <c:pt idx="6947">
                  <c:v>11883.613765862947</c:v>
                </c:pt>
                <c:pt idx="6948">
                  <c:v>11931.362985030601</c:v>
                </c:pt>
                <c:pt idx="6949">
                  <c:v>12360.891193435287</c:v>
                </c:pt>
                <c:pt idx="6950">
                  <c:v>11485.894507558454</c:v>
                </c:pt>
                <c:pt idx="6951">
                  <c:v>11732.491424539232</c:v>
                </c:pt>
                <c:pt idx="6952">
                  <c:v>11629.094439704926</c:v>
                </c:pt>
                <c:pt idx="6953">
                  <c:v>12965.380558730145</c:v>
                </c:pt>
                <c:pt idx="6954">
                  <c:v>14047.171214275588</c:v>
                </c:pt>
                <c:pt idx="6955">
                  <c:v>14484.645694535762</c:v>
                </c:pt>
                <c:pt idx="6956">
                  <c:v>13243.786425811115</c:v>
                </c:pt>
                <c:pt idx="6957">
                  <c:v>11422.252744679825</c:v>
                </c:pt>
                <c:pt idx="6958">
                  <c:v>7699.6749385058911</c:v>
                </c:pt>
                <c:pt idx="6959">
                  <c:v>6745.1678087177015</c:v>
                </c:pt>
                <c:pt idx="6960">
                  <c:v>6514.5111608043871</c:v>
                </c:pt>
                <c:pt idx="6961">
                  <c:v>6944.0393692090711</c:v>
                </c:pt>
                <c:pt idx="6962">
                  <c:v>6251.9978374343882</c:v>
                </c:pt>
                <c:pt idx="6963">
                  <c:v>6808.8095715963282</c:v>
                </c:pt>
                <c:pt idx="6964">
                  <c:v>9592.7966543712937</c:v>
                </c:pt>
                <c:pt idx="6965">
                  <c:v>12297.225567878413</c:v>
                </c:pt>
                <c:pt idx="6966">
                  <c:v>17085.677623208576</c:v>
                </c:pt>
                <c:pt idx="6967">
                  <c:v>13816.490703684029</c:v>
                </c:pt>
                <c:pt idx="6968">
                  <c:v>12718.783641749367</c:v>
                </c:pt>
                <c:pt idx="6969">
                  <c:v>11764.300374639424</c:v>
                </c:pt>
                <c:pt idx="6970">
                  <c:v>11088.17524925396</c:v>
                </c:pt>
                <c:pt idx="6971">
                  <c:v>12456.318043735861</c:v>
                </c:pt>
                <c:pt idx="6972">
                  <c:v>11859.751087618242</c:v>
                </c:pt>
                <c:pt idx="6973">
                  <c:v>11963.148072452548</c:v>
                </c:pt>
                <c:pt idx="6974">
                  <c:v>11692.712339905309</c:v>
                </c:pt>
                <c:pt idx="6975">
                  <c:v>11772.222783816664</c:v>
                </c:pt>
                <c:pt idx="6976">
                  <c:v>12456.318043735861</c:v>
                </c:pt>
                <c:pt idx="6977">
                  <c:v>14969.84553128534</c:v>
                </c:pt>
                <c:pt idx="6978">
                  <c:v>16958.417960129562</c:v>
                </c:pt>
                <c:pt idx="6979">
                  <c:v>14747.135155227512</c:v>
                </c:pt>
                <c:pt idx="6980">
                  <c:v>14595.98895122555</c:v>
                </c:pt>
                <c:pt idx="6981">
                  <c:v>10841.602194951427</c:v>
                </c:pt>
                <c:pt idx="6982">
                  <c:v>7946.2718554866697</c:v>
                </c:pt>
                <c:pt idx="6983">
                  <c:v>6824.7259779855467</c:v>
                </c:pt>
                <c:pt idx="6984">
                  <c:v>6777.0244841743825</c:v>
                </c:pt>
                <c:pt idx="6985">
                  <c:v>7254.2541863902325</c:v>
                </c:pt>
                <c:pt idx="6986">
                  <c:v>7309.9258147351275</c:v>
                </c:pt>
                <c:pt idx="6987">
                  <c:v>7699.6988011841358</c:v>
                </c:pt>
                <c:pt idx="6988">
                  <c:v>9751.8652675504945</c:v>
                </c:pt>
                <c:pt idx="6989">
                  <c:v>13816.490703684029</c:v>
                </c:pt>
                <c:pt idx="6990">
                  <c:v>17841.313192505393</c:v>
                </c:pt>
                <c:pt idx="6991">
                  <c:v>14413.057659801647</c:v>
                </c:pt>
                <c:pt idx="6992">
                  <c:v>11875.643631329214</c:v>
                </c:pt>
                <c:pt idx="6993">
                  <c:v>11645.010846094145</c:v>
                </c:pt>
                <c:pt idx="6994">
                  <c:v>10165.500932244209</c:v>
                </c:pt>
                <c:pt idx="6995">
                  <c:v>11135.948331099858</c:v>
                </c:pt>
                <c:pt idx="6996">
                  <c:v>12830.150761117404</c:v>
                </c:pt>
                <c:pt idx="6997">
                  <c:v>11501.787051269426</c:v>
                </c:pt>
                <c:pt idx="6998">
                  <c:v>10714.342531872417</c:v>
                </c:pt>
                <c:pt idx="6999">
                  <c:v>10817.739516706721</c:v>
                </c:pt>
                <c:pt idx="7000">
                  <c:v>11764.300374639424</c:v>
                </c:pt>
                <c:pt idx="7001">
                  <c:v>13172.174528398753</c:v>
                </c:pt>
                <c:pt idx="7002">
                  <c:v>15677.779606770995</c:v>
                </c:pt>
                <c:pt idx="7003">
                  <c:v>15725.528825938649</c:v>
                </c:pt>
                <c:pt idx="7004">
                  <c:v>14309.660674967341</c:v>
                </c:pt>
                <c:pt idx="7005">
                  <c:v>12496.073265691537</c:v>
                </c:pt>
                <c:pt idx="7006">
                  <c:v>9139.4057677219043</c:v>
                </c:pt>
                <c:pt idx="7007">
                  <c:v>7596.30181634983</c:v>
                </c:pt>
                <c:pt idx="7008">
                  <c:v>6880.3976063304444</c:v>
                </c:pt>
                <c:pt idx="7009">
                  <c:v>6649.7409584171291</c:v>
                </c:pt>
                <c:pt idx="7010">
                  <c:v>6609.9618737832052</c:v>
                </c:pt>
                <c:pt idx="7011">
                  <c:v>7731.5077512843272</c:v>
                </c:pt>
                <c:pt idx="7012">
                  <c:v>10801.846972995749</c:v>
                </c:pt>
                <c:pt idx="7013">
                  <c:v>13840.353381928733</c:v>
                </c:pt>
                <c:pt idx="7014">
                  <c:v>16505.027073480174</c:v>
                </c:pt>
                <c:pt idx="7015">
                  <c:v>14993.732072208291</c:v>
                </c:pt>
                <c:pt idx="7016">
                  <c:v>11557.482542292568</c:v>
                </c:pt>
                <c:pt idx="7017">
                  <c:v>11247.267725111407</c:v>
                </c:pt>
                <c:pt idx="7018">
                  <c:v>10547.303784159483</c:v>
                </c:pt>
                <c:pt idx="7019">
                  <c:v>10897.297685974569</c:v>
                </c:pt>
                <c:pt idx="7020">
                  <c:v>10746.175344650854</c:v>
                </c:pt>
                <c:pt idx="7021">
                  <c:v>11271.13040335611</c:v>
                </c:pt>
                <c:pt idx="7022">
                  <c:v>10173.447204099693</c:v>
                </c:pt>
                <c:pt idx="7023">
                  <c:v>10372.294901912819</c:v>
                </c:pt>
                <c:pt idx="7024">
                  <c:v>11199.542368621998</c:v>
                </c:pt>
                <c:pt idx="7025">
                  <c:v>12631.326925982525</c:v>
                </c:pt>
                <c:pt idx="7026">
                  <c:v>13132.41930644308</c:v>
                </c:pt>
                <c:pt idx="7027">
                  <c:v>13816.466841005784</c:v>
                </c:pt>
                <c:pt idx="7028">
                  <c:v>12909.708930385248</c:v>
                </c:pt>
                <c:pt idx="7029">
                  <c:v>12066.545057286854</c:v>
                </c:pt>
                <c:pt idx="7030">
                  <c:v>10571.166462404188</c:v>
                </c:pt>
                <c:pt idx="7031">
                  <c:v>8892.8088507411248</c:v>
                </c:pt>
                <c:pt idx="7032">
                  <c:v>9020.09237649838</c:v>
                </c:pt>
                <c:pt idx="7033">
                  <c:v>8980.2894291862121</c:v>
                </c:pt>
                <c:pt idx="7034">
                  <c:v>7890.6002271417728</c:v>
                </c:pt>
                <c:pt idx="7035">
                  <c:v>9139.4057677219043</c:v>
                </c:pt>
                <c:pt idx="7036">
                  <c:v>10539.333649625751</c:v>
                </c:pt>
                <c:pt idx="7037">
                  <c:v>11072.282705542986</c:v>
                </c:pt>
                <c:pt idx="7038">
                  <c:v>15773.230319749813</c:v>
                </c:pt>
                <c:pt idx="7039">
                  <c:v>15876.627304584119</c:v>
                </c:pt>
                <c:pt idx="7040">
                  <c:v>15041.4574286977</c:v>
                </c:pt>
                <c:pt idx="7041">
                  <c:v>12329.05838065685</c:v>
                </c:pt>
                <c:pt idx="7042">
                  <c:v>11915.422715963139</c:v>
                </c:pt>
                <c:pt idx="7043">
                  <c:v>12098.377870065287</c:v>
                </c:pt>
                <c:pt idx="7044">
                  <c:v>12321.088246123118</c:v>
                </c:pt>
                <c:pt idx="7045">
                  <c:v>12360.843468078798</c:v>
                </c:pt>
                <c:pt idx="7046">
                  <c:v>12543.79862218095</c:v>
                </c:pt>
                <c:pt idx="7047">
                  <c:v>12710.861232572122</c:v>
                </c:pt>
                <c:pt idx="7048">
                  <c:v>12790.41940183997</c:v>
                </c:pt>
                <c:pt idx="7049">
                  <c:v>13633.53554958188</c:v>
                </c:pt>
                <c:pt idx="7050">
                  <c:v>13657.398227826581</c:v>
                </c:pt>
                <c:pt idx="7051">
                  <c:v>11875.667494007459</c:v>
                </c:pt>
                <c:pt idx="7052">
                  <c:v>11589.315355071005</c:v>
                </c:pt>
                <c:pt idx="7053">
                  <c:v>9918.9278779416745</c:v>
                </c:pt>
                <c:pt idx="7054">
                  <c:v>8407.6328766697898</c:v>
                </c:pt>
                <c:pt idx="7055">
                  <c:v>7246.3079145347456</c:v>
                </c:pt>
                <c:pt idx="7056">
                  <c:v>7381.5138494692437</c:v>
                </c:pt>
                <c:pt idx="7057">
                  <c:v>7150.8572015559275</c:v>
                </c:pt>
                <c:pt idx="7058">
                  <c:v>7262.2004582457184</c:v>
                </c:pt>
                <c:pt idx="7059">
                  <c:v>7834.9047361186331</c:v>
                </c:pt>
                <c:pt idx="7060">
                  <c:v>8693.9850156062475</c:v>
                </c:pt>
                <c:pt idx="7061">
                  <c:v>10467.745614891637</c:v>
                </c:pt>
                <c:pt idx="7062">
                  <c:v>13052.908862531724</c:v>
                </c:pt>
                <c:pt idx="7063">
                  <c:v>17618.602816447568</c:v>
                </c:pt>
                <c:pt idx="7064">
                  <c:v>15860.734760873147</c:v>
                </c:pt>
                <c:pt idx="7065">
                  <c:v>13721.039990705211</c:v>
                </c:pt>
                <c:pt idx="7066">
                  <c:v>13164.252119221514</c:v>
                </c:pt>
                <c:pt idx="7067">
                  <c:v>12702.891098038393</c:v>
                </c:pt>
                <c:pt idx="7068">
                  <c:v>12750.616454527804</c:v>
                </c:pt>
                <c:pt idx="7069">
                  <c:v>12599.517975882334</c:v>
                </c:pt>
                <c:pt idx="7070">
                  <c:v>12384.706146323502</c:v>
                </c:pt>
                <c:pt idx="7071">
                  <c:v>12734.700048138586</c:v>
                </c:pt>
                <c:pt idx="7072">
                  <c:v>12718.807504427612</c:v>
                </c:pt>
                <c:pt idx="7073">
                  <c:v>14246.018912088715</c:v>
                </c:pt>
                <c:pt idx="7074">
                  <c:v>13339.237138789933</c:v>
                </c:pt>
                <c:pt idx="7075">
                  <c:v>13752.848940805403</c:v>
                </c:pt>
                <c:pt idx="7076">
                  <c:v>13164.228256543269</c:v>
                </c:pt>
                <c:pt idx="7077">
                  <c:v>10976.831992564168</c:v>
                </c:pt>
                <c:pt idx="7078">
                  <c:v>8065.5852467101931</c:v>
                </c:pt>
                <c:pt idx="7079">
                  <c:v>7826.9823269413901</c:v>
                </c:pt>
                <c:pt idx="7080">
                  <c:v>7309.9496774133731</c:v>
                </c:pt>
                <c:pt idx="7081">
                  <c:v>7588.3316818160984</c:v>
                </c:pt>
                <c:pt idx="7082">
                  <c:v>8137.1732814443067</c:v>
                </c:pt>
                <c:pt idx="7083">
                  <c:v>8487.1671832593911</c:v>
                </c:pt>
                <c:pt idx="7084">
                  <c:v>11804.055596595101</c:v>
                </c:pt>
                <c:pt idx="7085">
                  <c:v>13967.613045007743</c:v>
                </c:pt>
                <c:pt idx="7086">
                  <c:v>18358.369704711658</c:v>
                </c:pt>
                <c:pt idx="7087">
                  <c:v>14914.173902940447</c:v>
                </c:pt>
                <c:pt idx="7088">
                  <c:v>13816.514566362273</c:v>
                </c:pt>
                <c:pt idx="7089">
                  <c:v>14627.821764003989</c:v>
                </c:pt>
                <c:pt idx="7090">
                  <c:v>12941.541743163685</c:v>
                </c:pt>
                <c:pt idx="7091">
                  <c:v>13013.105915219554</c:v>
                </c:pt>
                <c:pt idx="7092">
                  <c:v>14071.033892520296</c:v>
                </c:pt>
                <c:pt idx="7093">
                  <c:v>12329.05838065685</c:v>
                </c:pt>
                <c:pt idx="7094">
                  <c:v>11716.575018150013</c:v>
                </c:pt>
                <c:pt idx="7095">
                  <c:v>12154.073361088429</c:v>
                </c:pt>
                <c:pt idx="7096">
                  <c:v>12591.547841348603</c:v>
                </c:pt>
                <c:pt idx="7097">
                  <c:v>14826.669461817113</c:v>
                </c:pt>
                <c:pt idx="7098">
                  <c:v>16481.164395235468</c:v>
                </c:pt>
                <c:pt idx="7099">
                  <c:v>17634.519222836781</c:v>
                </c:pt>
                <c:pt idx="7100">
                  <c:v>16377.767410401164</c:v>
                </c:pt>
                <c:pt idx="7101">
                  <c:v>12877.876117606815</c:v>
                </c:pt>
                <c:pt idx="7102">
                  <c:v>10714.342531872417</c:v>
                </c:pt>
                <c:pt idx="7103">
                  <c:v>9807.5368958953932</c:v>
                </c:pt>
                <c:pt idx="7104">
                  <c:v>9648.4682827161905</c:v>
                </c:pt>
                <c:pt idx="7105">
                  <c:v>9624.6294671497308</c:v>
                </c:pt>
                <c:pt idx="7106">
                  <c:v>8733.7402375619258</c:v>
                </c:pt>
                <c:pt idx="7107">
                  <c:v>9640.5220108607027</c:v>
                </c:pt>
                <c:pt idx="7108">
                  <c:v>11255.213996966893</c:v>
                </c:pt>
                <c:pt idx="7109">
                  <c:v>14086.926436231268</c:v>
                </c:pt>
                <c:pt idx="7110">
                  <c:v>18668.56065921457</c:v>
                </c:pt>
                <c:pt idx="7111">
                  <c:v>16059.582458686271</c:v>
                </c:pt>
                <c:pt idx="7112">
                  <c:v>14246.018912088715</c:v>
                </c:pt>
                <c:pt idx="7113">
                  <c:v>12138.133092020969</c:v>
                </c:pt>
                <c:pt idx="7114">
                  <c:v>11613.178033315709</c:v>
                </c:pt>
                <c:pt idx="7115">
                  <c:v>11955.201800597062</c:v>
                </c:pt>
                <c:pt idx="7116">
                  <c:v>12193.828583044107</c:v>
                </c:pt>
                <c:pt idx="7117">
                  <c:v>11390.467657257879</c:v>
                </c:pt>
                <c:pt idx="7118">
                  <c:v>11899.530172252167</c:v>
                </c:pt>
                <c:pt idx="7119">
                  <c:v>10952.969314319464</c:v>
                </c:pt>
                <c:pt idx="7120">
                  <c:v>12209.744989433326</c:v>
                </c:pt>
                <c:pt idx="7121">
                  <c:v>13196.061069321706</c:v>
                </c:pt>
                <c:pt idx="7122">
                  <c:v>15391.427467834539</c:v>
                </c:pt>
                <c:pt idx="7123">
                  <c:v>15884.597439117855</c:v>
                </c:pt>
                <c:pt idx="7124">
                  <c:v>14890.311224695743</c:v>
                </c:pt>
                <c:pt idx="7125">
                  <c:v>13005.183506042315</c:v>
                </c:pt>
                <c:pt idx="7126">
                  <c:v>8693.9611529280028</c:v>
                </c:pt>
                <c:pt idx="7127">
                  <c:v>8423.5254203807617</c:v>
                </c:pt>
                <c:pt idx="7128">
                  <c:v>7492.8571061590337</c:v>
                </c:pt>
                <c:pt idx="7129">
                  <c:v>7357.6511712245392</c:v>
                </c:pt>
                <c:pt idx="7130">
                  <c:v>7795.1495141629539</c:v>
                </c:pt>
                <c:pt idx="7131">
                  <c:v>8431.4955549144943</c:v>
                </c:pt>
                <c:pt idx="7132">
                  <c:v>12448.371771880376</c:v>
                </c:pt>
                <c:pt idx="7133">
                  <c:v>13999.445857786179</c:v>
                </c:pt>
                <c:pt idx="7134">
                  <c:v>19185.569446064343</c:v>
                </c:pt>
                <c:pt idx="7135">
                  <c:v>16353.904732156459</c:v>
                </c:pt>
                <c:pt idx="7136">
                  <c:v>14277.827862188904</c:v>
                </c:pt>
                <c:pt idx="7137">
                  <c:v>13744.902668949915</c:v>
                </c:pt>
                <c:pt idx="7138">
                  <c:v>12909.708930385248</c:v>
                </c:pt>
                <c:pt idx="7139">
                  <c:v>12527.882215791729</c:v>
                </c:pt>
                <c:pt idx="7140">
                  <c:v>12869.929845751327</c:v>
                </c:pt>
                <c:pt idx="7141">
                  <c:v>12233.607667678032</c:v>
                </c:pt>
                <c:pt idx="7142">
                  <c:v>11549.512407758835</c:v>
                </c:pt>
                <c:pt idx="7143">
                  <c:v>11501.810913947671</c:v>
                </c:pt>
                <c:pt idx="7144">
                  <c:v>11501.810913947671</c:v>
                </c:pt>
                <c:pt idx="7145">
                  <c:v>14349.415896923019</c:v>
                </c:pt>
                <c:pt idx="7146">
                  <c:v>17889.038548994798</c:v>
                </c:pt>
                <c:pt idx="7147">
                  <c:v>16632.286736559185</c:v>
                </c:pt>
                <c:pt idx="7148">
                  <c:v>16520.943479869395</c:v>
                </c:pt>
                <c:pt idx="7149">
                  <c:v>12154.073361088429</c:v>
                </c:pt>
                <c:pt idx="7150">
                  <c:v>9807.5846212518827</c:v>
                </c:pt>
                <c:pt idx="7151">
                  <c:v>8176.9523660782297</c:v>
                </c:pt>
                <c:pt idx="7152">
                  <c:v>7747.4002949953001</c:v>
                </c:pt>
                <c:pt idx="7153">
                  <c:v>8678.068609217029</c:v>
                </c:pt>
                <c:pt idx="7154">
                  <c:v>8391.716470280573</c:v>
                </c:pt>
                <c:pt idx="7155">
                  <c:v>8757.6029158066285</c:v>
                </c:pt>
                <c:pt idx="7156">
                  <c:v>11430.199016535315</c:v>
                </c:pt>
                <c:pt idx="7157">
                  <c:v>12989.267099653098</c:v>
                </c:pt>
                <c:pt idx="7158">
                  <c:v>18764.035234871633</c:v>
                </c:pt>
                <c:pt idx="7159">
                  <c:v>16385.689819578405</c:v>
                </c:pt>
                <c:pt idx="7160">
                  <c:v>14261.911455799684</c:v>
                </c:pt>
                <c:pt idx="7161">
                  <c:v>11621.124305171195</c:v>
                </c:pt>
                <c:pt idx="7162">
                  <c:v>11008.640942664359</c:v>
                </c:pt>
                <c:pt idx="7163">
                  <c:v>11652.933255271386</c:v>
                </c:pt>
                <c:pt idx="7164">
                  <c:v>12162.019632943917</c:v>
                </c:pt>
                <c:pt idx="7165">
                  <c:v>10714.342531872417</c:v>
                </c:pt>
                <c:pt idx="7166">
                  <c:v>10595.029140648892</c:v>
                </c:pt>
                <c:pt idx="7167">
                  <c:v>10706.396260016929</c:v>
                </c:pt>
                <c:pt idx="7168">
                  <c:v>11302.939353456302</c:v>
                </c:pt>
                <c:pt idx="7169">
                  <c:v>12647.243332371741</c:v>
                </c:pt>
                <c:pt idx="7170">
                  <c:v>14428.950203512619</c:v>
                </c:pt>
                <c:pt idx="7171">
                  <c:v>17920.871361773243</c:v>
                </c:pt>
                <c:pt idx="7172">
                  <c:v>14651.684442248694</c:v>
                </c:pt>
                <c:pt idx="7173">
                  <c:v>10754.12161650634</c:v>
                </c:pt>
                <c:pt idx="7174">
                  <c:v>7978.1046682651049</c:v>
                </c:pt>
                <c:pt idx="7175">
                  <c:v>8089.4479249548976</c:v>
                </c:pt>
                <c:pt idx="7176">
                  <c:v>7190.6124235116049</c:v>
                </c:pt>
                <c:pt idx="7177">
                  <c:v>6872.427471796711</c:v>
                </c:pt>
                <c:pt idx="7178">
                  <c:v>6904.260284575148</c:v>
                </c:pt>
                <c:pt idx="7179">
                  <c:v>7994.0210746543235</c:v>
                </c:pt>
                <c:pt idx="7180">
                  <c:v>12185.882311188621</c:v>
                </c:pt>
                <c:pt idx="7181">
                  <c:v>14261.959181156177</c:v>
                </c:pt>
                <c:pt idx="7182">
                  <c:v>18724.256150237714</c:v>
                </c:pt>
                <c:pt idx="7183">
                  <c:v>16624.340464703699</c:v>
                </c:pt>
                <c:pt idx="7184">
                  <c:v>14667.576985959666</c:v>
                </c:pt>
                <c:pt idx="7185">
                  <c:v>13132.41930644308</c:v>
                </c:pt>
                <c:pt idx="7186">
                  <c:v>12273.362889633709</c:v>
                </c:pt>
                <c:pt idx="7187">
                  <c:v>13848.323516462466</c:v>
                </c:pt>
                <c:pt idx="7188">
                  <c:v>15725.504963260404</c:v>
                </c:pt>
                <c:pt idx="7189">
                  <c:v>14309.660674967341</c:v>
                </c:pt>
                <c:pt idx="7190">
                  <c:v>13896.02501027363</c:v>
                </c:pt>
                <c:pt idx="7191">
                  <c:v>14166.484605499114</c:v>
                </c:pt>
                <c:pt idx="7192">
                  <c:v>12424.509093635668</c:v>
                </c:pt>
                <c:pt idx="7193">
                  <c:v>13251.732697666603</c:v>
                </c:pt>
                <c:pt idx="7194">
                  <c:v>16592.531514603506</c:v>
                </c:pt>
                <c:pt idx="7195">
                  <c:v>15717.55869140492</c:v>
                </c:pt>
                <c:pt idx="7196">
                  <c:v>16385.71368225665</c:v>
                </c:pt>
                <c:pt idx="7197">
                  <c:v>12543.79862218095</c:v>
                </c:pt>
                <c:pt idx="7198">
                  <c:v>11454.109420136507</c:v>
                </c:pt>
                <c:pt idx="7199">
                  <c:v>9266.6654308009165</c:v>
                </c:pt>
                <c:pt idx="7200">
                  <c:v>8853.0297661072036</c:v>
                </c:pt>
                <c:pt idx="7201">
                  <c:v>8662.1283401495657</c:v>
                </c:pt>
                <c:pt idx="7202">
                  <c:v>7930.3554490974511</c:v>
                </c:pt>
                <c:pt idx="7203">
                  <c:v>8455.3582331591988</c:v>
                </c:pt>
                <c:pt idx="7204">
                  <c:v>11279.100537889843</c:v>
                </c:pt>
                <c:pt idx="7205">
                  <c:v>12138.133092020969</c:v>
                </c:pt>
                <c:pt idx="7206">
                  <c:v>18525.384589746343</c:v>
                </c:pt>
                <c:pt idx="7207">
                  <c:v>16489.110667090954</c:v>
                </c:pt>
                <c:pt idx="7208">
                  <c:v>16266.376428354881</c:v>
                </c:pt>
                <c:pt idx="7209">
                  <c:v>13593.7803276262</c:v>
                </c:pt>
                <c:pt idx="7210">
                  <c:v>12368.813602612527</c:v>
                </c:pt>
                <c:pt idx="7211">
                  <c:v>11780.216781028641</c:v>
                </c:pt>
                <c:pt idx="7212">
                  <c:v>12742.670182672315</c:v>
                </c:pt>
                <c:pt idx="7213">
                  <c:v>13172.198391077003</c:v>
                </c:pt>
                <c:pt idx="7214">
                  <c:v>12138.156954699214</c:v>
                </c:pt>
                <c:pt idx="7215">
                  <c:v>11660.903389805118</c:v>
                </c:pt>
                <c:pt idx="7216">
                  <c:v>12337.004652512334</c:v>
                </c:pt>
                <c:pt idx="7217">
                  <c:v>12734.700048138586</c:v>
                </c:pt>
                <c:pt idx="7218">
                  <c:v>12877.876117606815</c:v>
                </c:pt>
                <c:pt idx="7219">
                  <c:v>10889.327551440836</c:v>
                </c:pt>
                <c:pt idx="7220">
                  <c:v>11414.306472824339</c:v>
                </c:pt>
                <c:pt idx="7221">
                  <c:v>9982.5696408203021</c:v>
                </c:pt>
                <c:pt idx="7222">
                  <c:v>9290.551971723864</c:v>
                </c:pt>
                <c:pt idx="7223">
                  <c:v>8463.3045050146866</c:v>
                </c:pt>
                <c:pt idx="7224">
                  <c:v>7103.1318450665185</c:v>
                </c:pt>
                <c:pt idx="7225">
                  <c:v>7695.7137339172696</c:v>
                </c:pt>
                <c:pt idx="7226">
                  <c:v>7007.6572694094548</c:v>
                </c:pt>
                <c:pt idx="7227">
                  <c:v>8025.8300247545139</c:v>
                </c:pt>
                <c:pt idx="7228">
                  <c:v>8876.9163070301529</c:v>
                </c:pt>
                <c:pt idx="7229">
                  <c:v>11971.094344308032</c:v>
                </c:pt>
                <c:pt idx="7230">
                  <c:v>15375.534924123567</c:v>
                </c:pt>
                <c:pt idx="7231">
                  <c:v>16520.91961719115</c:v>
                </c:pt>
                <c:pt idx="7232">
                  <c:v>17443.64165955739</c:v>
                </c:pt>
                <c:pt idx="7233">
                  <c:v>14778.944105327701</c:v>
                </c:pt>
                <c:pt idx="7234">
                  <c:v>14755.105289761244</c:v>
                </c:pt>
                <c:pt idx="7235">
                  <c:v>13577.863921236984</c:v>
                </c:pt>
                <c:pt idx="7236">
                  <c:v>14047.147351597343</c:v>
                </c:pt>
                <c:pt idx="7237">
                  <c:v>12957.434286874661</c:v>
                </c:pt>
                <c:pt idx="7238">
                  <c:v>11788.163052884129</c:v>
                </c:pt>
                <c:pt idx="7239">
                  <c:v>11804.079459273345</c:v>
                </c:pt>
                <c:pt idx="7240">
                  <c:v>12949.488015019173</c:v>
                </c:pt>
                <c:pt idx="7241">
                  <c:v>12822.228351940163</c:v>
                </c:pt>
                <c:pt idx="7242">
                  <c:v>13283.541647766793</c:v>
                </c:pt>
                <c:pt idx="7243">
                  <c:v>12162.019632943917</c:v>
                </c:pt>
                <c:pt idx="7244">
                  <c:v>12861.983573895839</c:v>
                </c:pt>
                <c:pt idx="7245">
                  <c:v>11191.572234088264</c:v>
                </c:pt>
                <c:pt idx="7246">
                  <c:v>9179.1848523558292</c:v>
                </c:pt>
                <c:pt idx="7247">
                  <c:v>9823.4771649628547</c:v>
                </c:pt>
                <c:pt idx="7248">
                  <c:v>8359.9075201803807</c:v>
                </c:pt>
                <c:pt idx="7249">
                  <c:v>7524.7137816157156</c:v>
                </c:pt>
                <c:pt idx="7250">
                  <c:v>7572.4391381051246</c:v>
                </c:pt>
                <c:pt idx="7251">
                  <c:v>9553.0175697373706</c:v>
                </c:pt>
                <c:pt idx="7252">
                  <c:v>12893.816386674274</c:v>
                </c:pt>
                <c:pt idx="7253">
                  <c:v>14397.165116090673</c:v>
                </c:pt>
                <c:pt idx="7254">
                  <c:v>18095.880244019903</c:v>
                </c:pt>
                <c:pt idx="7255">
                  <c:v>13888.078738418142</c:v>
                </c:pt>
                <c:pt idx="7256">
                  <c:v>11533.643726726108</c:v>
                </c:pt>
                <c:pt idx="7257">
                  <c:v>11485.894507558454</c:v>
                </c:pt>
                <c:pt idx="7258">
                  <c:v>11438.169151069043</c:v>
                </c:pt>
                <c:pt idx="7259">
                  <c:v>11652.909392593141</c:v>
                </c:pt>
                <c:pt idx="7260">
                  <c:v>12432.455365491152</c:v>
                </c:pt>
                <c:pt idx="7261">
                  <c:v>12002.927157086469</c:v>
                </c:pt>
                <c:pt idx="7262">
                  <c:v>9799.5906240399072</c:v>
                </c:pt>
                <c:pt idx="7263">
                  <c:v>11318.879622523764</c:v>
                </c:pt>
                <c:pt idx="7264">
                  <c:v>14158.538333643626</c:v>
                </c:pt>
                <c:pt idx="7265">
                  <c:v>15677.779606770995</c:v>
                </c:pt>
                <c:pt idx="7266">
                  <c:v>17554.984916247184</c:v>
                </c:pt>
                <c:pt idx="7267">
                  <c:v>15128.938007142788</c:v>
                </c:pt>
                <c:pt idx="7268">
                  <c:v>15502.794587202578</c:v>
                </c:pt>
                <c:pt idx="7269">
                  <c:v>13180.144662932489</c:v>
                </c:pt>
                <c:pt idx="7270">
                  <c:v>11414.306472824339</c:v>
                </c:pt>
                <c:pt idx="7271">
                  <c:v>9982.5219154638107</c:v>
                </c:pt>
                <c:pt idx="7272">
                  <c:v>9553.0175697373706</c:v>
                </c:pt>
                <c:pt idx="7273">
                  <c:v>9584.8503825158095</c:v>
                </c:pt>
                <c:pt idx="7274">
                  <c:v>9521.2086196371783</c:v>
                </c:pt>
                <c:pt idx="7275">
                  <c:v>10221.172560589104</c:v>
                </c:pt>
                <c:pt idx="7276">
                  <c:v>13044.914865319746</c:v>
                </c:pt>
                <c:pt idx="7277">
                  <c:v>15669.833334915511</c:v>
                </c:pt>
                <c:pt idx="7278">
                  <c:v>20338.948136343901</c:v>
                </c:pt>
                <c:pt idx="7279">
                  <c:v>15057.373835086921</c:v>
                </c:pt>
                <c:pt idx="7280">
                  <c:v>14596.012813903795</c:v>
                </c:pt>
                <c:pt idx="7281">
                  <c:v>13410.825173524048</c:v>
                </c:pt>
                <c:pt idx="7282">
                  <c:v>14166.484605499114</c:v>
                </c:pt>
                <c:pt idx="7283">
                  <c:v>13919.887688518334</c:v>
                </c:pt>
                <c:pt idx="7284">
                  <c:v>13323.320732400718</c:v>
                </c:pt>
                <c:pt idx="7285">
                  <c:v>13816.490703684029</c:v>
                </c:pt>
                <c:pt idx="7286">
                  <c:v>12830.174623795649</c:v>
                </c:pt>
                <c:pt idx="7287">
                  <c:v>12504.04340022527</c:v>
                </c:pt>
                <c:pt idx="7288">
                  <c:v>14763.051561616732</c:v>
                </c:pt>
                <c:pt idx="7289">
                  <c:v>15940.2452047845</c:v>
                </c:pt>
                <c:pt idx="7290">
                  <c:v>16417.522632356842</c:v>
                </c:pt>
                <c:pt idx="7291">
                  <c:v>16123.224221564897</c:v>
                </c:pt>
                <c:pt idx="7292">
                  <c:v>17507.259559757775</c:v>
                </c:pt>
                <c:pt idx="7293">
                  <c:v>14898.257496551223</c:v>
                </c:pt>
                <c:pt idx="7294">
                  <c:v>11183.649824911023</c:v>
                </c:pt>
                <c:pt idx="7295">
                  <c:v>8399.662742136059</c:v>
                </c:pt>
                <c:pt idx="7296">
                  <c:v>7429.2392059586527</c:v>
                </c:pt>
                <c:pt idx="7297">
                  <c:v>8057.6389748547062</c:v>
                </c:pt>
                <c:pt idx="7298">
                  <c:v>7818.9883297294136</c:v>
                </c:pt>
                <c:pt idx="7299">
                  <c:v>8526.9224052150676</c:v>
                </c:pt>
                <c:pt idx="7300">
                  <c:v>14198.293555599303</c:v>
                </c:pt>
                <c:pt idx="7301">
                  <c:v>15987.994423952157</c:v>
                </c:pt>
                <c:pt idx="7302">
                  <c:v>20752.559938359365</c:v>
                </c:pt>
                <c:pt idx="7303">
                  <c:v>17658.381901081488</c:v>
                </c:pt>
                <c:pt idx="7304">
                  <c:v>15781.176591605301</c:v>
                </c:pt>
                <c:pt idx="7305">
                  <c:v>16536.836023580367</c:v>
                </c:pt>
                <c:pt idx="7306">
                  <c:v>15264.167804755529</c:v>
                </c:pt>
                <c:pt idx="7307">
                  <c:v>14755.081427083</c:v>
                </c:pt>
                <c:pt idx="7308">
                  <c:v>15168.717091776711</c:v>
                </c:pt>
                <c:pt idx="7309">
                  <c:v>14930.090309329664</c:v>
                </c:pt>
                <c:pt idx="7310">
                  <c:v>14309.660674967341</c:v>
                </c:pt>
                <c:pt idx="7311">
                  <c:v>16003.886967663131</c:v>
                </c:pt>
                <c:pt idx="7312">
                  <c:v>15470.985637102385</c:v>
                </c:pt>
                <c:pt idx="7313">
                  <c:v>17793.611698694229</c:v>
                </c:pt>
                <c:pt idx="7314">
                  <c:v>18803.766594149067</c:v>
                </c:pt>
                <c:pt idx="7315">
                  <c:v>18247.00258534362</c:v>
                </c:pt>
                <c:pt idx="7316">
                  <c:v>18318.566757399487</c:v>
                </c:pt>
                <c:pt idx="7317">
                  <c:v>12933.595471308201</c:v>
                </c:pt>
                <c:pt idx="7318">
                  <c:v>11310.909487990033</c:v>
                </c:pt>
                <c:pt idx="7319">
                  <c:v>11573.398948681786</c:v>
                </c:pt>
                <c:pt idx="7320">
                  <c:v>8248.5642634905889</c:v>
                </c:pt>
                <c:pt idx="7321">
                  <c:v>9648.4921453944353</c:v>
                </c:pt>
                <c:pt idx="7322">
                  <c:v>10547.303784159483</c:v>
                </c:pt>
                <c:pt idx="7323">
                  <c:v>10984.754401741407</c:v>
                </c:pt>
                <c:pt idx="7324">
                  <c:v>12551.792619392923</c:v>
                </c:pt>
                <c:pt idx="7325">
                  <c:v>11287.046809745327</c:v>
                </c:pt>
                <c:pt idx="7326">
                  <c:v>15478.931908957873</c:v>
                </c:pt>
                <c:pt idx="7327">
                  <c:v>18533.330861601833</c:v>
                </c:pt>
                <c:pt idx="7328">
                  <c:v>20028.73331916274</c:v>
                </c:pt>
                <c:pt idx="7329">
                  <c:v>18724.232287559469</c:v>
                </c:pt>
                <c:pt idx="7330">
                  <c:v>18358.345842033414</c:v>
                </c:pt>
                <c:pt idx="7331">
                  <c:v>17841.337055183638</c:v>
                </c:pt>
                <c:pt idx="7332">
                  <c:v>18278.811535443809</c:v>
                </c:pt>
                <c:pt idx="7333">
                  <c:v>17554.961053568935</c:v>
                </c:pt>
                <c:pt idx="7334">
                  <c:v>15128.938007142788</c:v>
                </c:pt>
                <c:pt idx="7335">
                  <c:v>14945.982853040636</c:v>
                </c:pt>
                <c:pt idx="7336">
                  <c:v>15852.788489017663</c:v>
                </c:pt>
                <c:pt idx="7337">
                  <c:v>16162.979443520579</c:v>
                </c:pt>
                <c:pt idx="7338">
                  <c:v>15041.409703341211</c:v>
                </c:pt>
                <c:pt idx="7339">
                  <c:v>16361.851004011947</c:v>
                </c:pt>
                <c:pt idx="7340">
                  <c:v>14253.965183944199</c:v>
                </c:pt>
                <c:pt idx="7341">
                  <c:v>11724.521290005499</c:v>
                </c:pt>
                <c:pt idx="7342">
                  <c:v>10475.691886747123</c:v>
                </c:pt>
                <c:pt idx="7343">
                  <c:v>10984.778264419654</c:v>
                </c:pt>
                <c:pt idx="7344">
                  <c:v>9632.5518763269738</c:v>
                </c:pt>
                <c:pt idx="7345">
                  <c:v>9306.4683781130825</c:v>
                </c:pt>
                <c:pt idx="7346">
                  <c:v>8598.5104399491829</c:v>
                </c:pt>
                <c:pt idx="7347">
                  <c:v>9974.5756436083248</c:v>
                </c:pt>
                <c:pt idx="7348">
                  <c:v>11987.010750697254</c:v>
                </c:pt>
                <c:pt idx="7349">
                  <c:v>14580.09640751458</c:v>
                </c:pt>
                <c:pt idx="7350">
                  <c:v>18923.103848050836</c:v>
                </c:pt>
                <c:pt idx="7351">
                  <c:v>19471.9215850008</c:v>
                </c:pt>
                <c:pt idx="7352">
                  <c:v>19281.020159043161</c:v>
                </c:pt>
                <c:pt idx="7353">
                  <c:v>18764.011372193389</c:v>
                </c:pt>
                <c:pt idx="7354">
                  <c:v>18493.575639646151</c:v>
                </c:pt>
                <c:pt idx="7355">
                  <c:v>18612.91289354792</c:v>
                </c:pt>
                <c:pt idx="7356">
                  <c:v>18756.065100337903</c:v>
                </c:pt>
                <c:pt idx="7357">
                  <c:v>18923.103848050836</c:v>
                </c:pt>
                <c:pt idx="7358">
                  <c:v>18429.933876767525</c:v>
                </c:pt>
                <c:pt idx="7359">
                  <c:v>18207.223500709697</c:v>
                </c:pt>
                <c:pt idx="7360">
                  <c:v>16775.486668705656</c:v>
                </c:pt>
                <c:pt idx="7361">
                  <c:v>18469.712961401448</c:v>
                </c:pt>
                <c:pt idx="7362">
                  <c:v>19328.74551553257</c:v>
                </c:pt>
                <c:pt idx="7363">
                  <c:v>21102.577702852697</c:v>
                </c:pt>
                <c:pt idx="7364">
                  <c:v>18382.232382956361</c:v>
                </c:pt>
                <c:pt idx="7365">
                  <c:v>14452.83674443557</c:v>
                </c:pt>
                <c:pt idx="7366">
                  <c:v>11740.43769639472</c:v>
                </c:pt>
                <c:pt idx="7367">
                  <c:v>12456.318043735861</c:v>
                </c:pt>
                <c:pt idx="7368">
                  <c:v>11350.688572623958</c:v>
                </c:pt>
                <c:pt idx="7369">
                  <c:v>11199.542368621998</c:v>
                </c:pt>
                <c:pt idx="7370">
                  <c:v>11159.787146666318</c:v>
                </c:pt>
                <c:pt idx="7371">
                  <c:v>11509.781048481404</c:v>
                </c:pt>
                <c:pt idx="7372">
                  <c:v>14580.120270192825</c:v>
                </c:pt>
                <c:pt idx="7373">
                  <c:v>16330.042053911753</c:v>
                </c:pt>
                <c:pt idx="7374">
                  <c:v>21555.94472682384</c:v>
                </c:pt>
                <c:pt idx="7375">
                  <c:v>22518.421991145762</c:v>
                </c:pt>
                <c:pt idx="7376">
                  <c:v>23266.111288587093</c:v>
                </c:pt>
                <c:pt idx="7377">
                  <c:v>23655.860412357855</c:v>
                </c:pt>
                <c:pt idx="7378">
                  <c:v>24801.268968103683</c:v>
                </c:pt>
                <c:pt idx="7379">
                  <c:v>18278.811535443809</c:v>
                </c:pt>
                <c:pt idx="7380">
                  <c:v>17721.999801281869</c:v>
                </c:pt>
                <c:pt idx="7381">
                  <c:v>19440.112634900608</c:v>
                </c:pt>
                <c:pt idx="7382">
                  <c:v>19973.061690817845</c:v>
                </c:pt>
                <c:pt idx="7383">
                  <c:v>18517.438317890857</c:v>
                </c:pt>
                <c:pt idx="7384">
                  <c:v>18278.811535443809</c:v>
                </c:pt>
                <c:pt idx="7385">
                  <c:v>18581.080080769483</c:v>
                </c:pt>
                <c:pt idx="7386">
                  <c:v>19161.730630497885</c:v>
                </c:pt>
                <c:pt idx="7387">
                  <c:v>17562.93118810267</c:v>
                </c:pt>
                <c:pt idx="7388">
                  <c:v>16107.283952497437</c:v>
                </c:pt>
                <c:pt idx="7389">
                  <c:v>14373.278575167724</c:v>
                </c:pt>
                <c:pt idx="7390">
                  <c:v>11644.963120737655</c:v>
                </c:pt>
                <c:pt idx="7391">
                  <c:v>11032.52748358731</c:v>
                </c:pt>
                <c:pt idx="7392">
                  <c:v>11143.8707402771</c:v>
                </c:pt>
                <c:pt idx="7393">
                  <c:v>10905.243957830055</c:v>
                </c:pt>
                <c:pt idx="7394">
                  <c:v>11112.061790176909</c:v>
                </c:pt>
                <c:pt idx="7395">
                  <c:v>11597.285489604736</c:v>
                </c:pt>
                <c:pt idx="7396">
                  <c:v>12313.118111589385</c:v>
                </c:pt>
                <c:pt idx="7397">
                  <c:v>15113.021600753569</c:v>
                </c:pt>
                <c:pt idx="7398">
                  <c:v>16656.149414803887</c:v>
                </c:pt>
                <c:pt idx="7399">
                  <c:v>18358.369704711658</c:v>
                </c:pt>
                <c:pt idx="7400">
                  <c:v>19479.915582212776</c:v>
                </c:pt>
                <c:pt idx="7401">
                  <c:v>19336.715650066304</c:v>
                </c:pt>
                <c:pt idx="7402">
                  <c:v>19304.906699966112</c:v>
                </c:pt>
                <c:pt idx="7403">
                  <c:v>18986.721748251221</c:v>
                </c:pt>
                <c:pt idx="7404">
                  <c:v>17061.814944963869</c:v>
                </c:pt>
                <c:pt idx="7405">
                  <c:v>17682.24457932619</c:v>
                </c:pt>
                <c:pt idx="7406">
                  <c:v>15256.221532900045</c:v>
                </c:pt>
                <c:pt idx="7407">
                  <c:v>16091.391408786463</c:v>
                </c:pt>
                <c:pt idx="7408">
                  <c:v>17745.862479526575</c:v>
                </c:pt>
                <c:pt idx="7409">
                  <c:v>17722.023663960113</c:v>
                </c:pt>
                <c:pt idx="7410">
                  <c:v>16703.8747712933</c:v>
                </c:pt>
                <c:pt idx="7411">
                  <c:v>18469.712961401448</c:v>
                </c:pt>
                <c:pt idx="7412">
                  <c:v>16862.943384472499</c:v>
                </c:pt>
                <c:pt idx="7413">
                  <c:v>11470.001963847479</c:v>
                </c:pt>
                <c:pt idx="7414">
                  <c:v>12058.622648109611</c:v>
                </c:pt>
                <c:pt idx="7415">
                  <c:v>11788.139190205882</c:v>
                </c:pt>
                <c:pt idx="7416">
                  <c:v>11024.557349053577</c:v>
                </c:pt>
                <c:pt idx="7417">
                  <c:v>10945.023042463978</c:v>
                </c:pt>
                <c:pt idx="7418">
                  <c:v>10292.784458001464</c:v>
                </c:pt>
                <c:pt idx="7419">
                  <c:v>13331.314729612692</c:v>
                </c:pt>
                <c:pt idx="7420">
                  <c:v>15797.092997994521</c:v>
                </c:pt>
                <c:pt idx="7421">
                  <c:v>21492.302963945218</c:v>
                </c:pt>
                <c:pt idx="7422">
                  <c:v>28301.136398219787</c:v>
                </c:pt>
                <c:pt idx="7423">
                  <c:v>26121.662543417926</c:v>
                </c:pt>
                <c:pt idx="7424">
                  <c:v>19384.464869233958</c:v>
                </c:pt>
                <c:pt idx="7425">
                  <c:v>15224.388720121606</c:v>
                </c:pt>
                <c:pt idx="7426">
                  <c:v>15431.206552468464</c:v>
                </c:pt>
                <c:pt idx="7427">
                  <c:v>14492.591966391246</c:v>
                </c:pt>
                <c:pt idx="7428">
                  <c:v>11843.858543907269</c:v>
                </c:pt>
                <c:pt idx="7429">
                  <c:v>17236.823827210534</c:v>
                </c:pt>
                <c:pt idx="7430">
                  <c:v>15852.788489017663</c:v>
                </c:pt>
                <c:pt idx="7431">
                  <c:v>15653.940791204535</c:v>
                </c:pt>
                <c:pt idx="7432">
                  <c:v>17212.913423609338</c:v>
                </c:pt>
                <c:pt idx="7433">
                  <c:v>18382.232382956361</c:v>
                </c:pt>
                <c:pt idx="7434">
                  <c:v>21110.523974708183</c:v>
                </c:pt>
                <c:pt idx="7435">
                  <c:v>22049.114698107154</c:v>
                </c:pt>
                <c:pt idx="7436">
                  <c:v>19034.470967418874</c:v>
                </c:pt>
                <c:pt idx="7437">
                  <c:v>14317.606946822829</c:v>
                </c:pt>
                <c:pt idx="7438">
                  <c:v>11899.530172252167</c:v>
                </c:pt>
                <c:pt idx="7439">
                  <c:v>8805.3521349742841</c:v>
                </c:pt>
                <c:pt idx="7440">
                  <c:v>8956.4506136197524</c:v>
                </c:pt>
                <c:pt idx="7441">
                  <c:v>7858.7912770415824</c:v>
                </c:pt>
                <c:pt idx="7442">
                  <c:v>8113.2867405213574</c:v>
                </c:pt>
                <c:pt idx="7443">
                  <c:v>11080.228977398474</c:v>
                </c:pt>
                <c:pt idx="7444">
                  <c:v>11812.049593807078</c:v>
                </c:pt>
                <c:pt idx="7445">
                  <c:v>18708.363606526738</c:v>
                </c:pt>
                <c:pt idx="7446">
                  <c:v>24761.489883469763</c:v>
                </c:pt>
                <c:pt idx="7447">
                  <c:v>22661.574197935744</c:v>
                </c:pt>
                <c:pt idx="7448">
                  <c:v>24530.857098234694</c:v>
                </c:pt>
                <c:pt idx="7449">
                  <c:v>14874.394818306519</c:v>
                </c:pt>
                <c:pt idx="7450">
                  <c:v>12583.601569493116</c:v>
                </c:pt>
                <c:pt idx="7451">
                  <c:v>14691.43966420437</c:v>
                </c:pt>
                <c:pt idx="7452">
                  <c:v>14532.371051025171</c:v>
                </c:pt>
                <c:pt idx="7453">
                  <c:v>14142.598064576161</c:v>
                </c:pt>
                <c:pt idx="7454">
                  <c:v>11851.804815762755</c:v>
                </c:pt>
                <c:pt idx="7455">
                  <c:v>16894.776197250936</c:v>
                </c:pt>
                <c:pt idx="7456">
                  <c:v>18660.59052468084</c:v>
                </c:pt>
                <c:pt idx="7457">
                  <c:v>18493.575639646151</c:v>
                </c:pt>
                <c:pt idx="7458">
                  <c:v>20052.595997407447</c:v>
                </c:pt>
                <c:pt idx="7459">
                  <c:v>21213.920959542491</c:v>
                </c:pt>
                <c:pt idx="7460">
                  <c:v>19002.662017318682</c:v>
                </c:pt>
                <c:pt idx="7461">
                  <c:v>14810.753055427896</c:v>
                </c:pt>
                <c:pt idx="7462">
                  <c:v>11692.712339905309</c:v>
                </c:pt>
                <c:pt idx="7463">
                  <c:v>10205.28001687813</c:v>
                </c:pt>
                <c:pt idx="7464">
                  <c:v>9942.7666935081343</c:v>
                </c:pt>
                <c:pt idx="7465">
                  <c:v>8606.4805744829137</c:v>
                </c:pt>
                <c:pt idx="7466">
                  <c:v>9107.596817621712</c:v>
                </c:pt>
                <c:pt idx="7467">
                  <c:v>11135.924468421614</c:v>
                </c:pt>
                <c:pt idx="7468">
                  <c:v>12989.267099653098</c:v>
                </c:pt>
                <c:pt idx="7469">
                  <c:v>19503.754397779234</c:v>
                </c:pt>
                <c:pt idx="7470">
                  <c:v>28173.852872462536</c:v>
                </c:pt>
                <c:pt idx="7471">
                  <c:v>21309.395535199554</c:v>
                </c:pt>
                <c:pt idx="7472">
                  <c:v>19106.035139474741</c:v>
                </c:pt>
                <c:pt idx="7473">
                  <c:v>17189.07460804288</c:v>
                </c:pt>
                <c:pt idx="7474">
                  <c:v>15073.266378797893</c:v>
                </c:pt>
                <c:pt idx="7475">
                  <c:v>14763.027698938487</c:v>
                </c:pt>
                <c:pt idx="7476">
                  <c:v>14588.01881669182</c:v>
                </c:pt>
                <c:pt idx="7477">
                  <c:v>16695.92849943781</c:v>
                </c:pt>
                <c:pt idx="7478">
                  <c:v>14238.048777554983</c:v>
                </c:pt>
                <c:pt idx="7479">
                  <c:v>16186.865984443528</c:v>
                </c:pt>
                <c:pt idx="7480">
                  <c:v>18620.835302725161</c:v>
                </c:pt>
                <c:pt idx="7481">
                  <c:v>19774.237855682964</c:v>
                </c:pt>
                <c:pt idx="7482">
                  <c:v>21190.082143976029</c:v>
                </c:pt>
                <c:pt idx="7483">
                  <c:v>20036.679591018226</c:v>
                </c:pt>
                <c:pt idx="7484">
                  <c:v>20362.834677266852</c:v>
                </c:pt>
                <c:pt idx="7485">
                  <c:v>14930.066446651419</c:v>
                </c:pt>
                <c:pt idx="7486">
                  <c:v>12893.816386674274</c:v>
                </c:pt>
                <c:pt idx="7487">
                  <c:v>11080.228977398474</c:v>
                </c:pt>
                <c:pt idx="7488">
                  <c:v>10793.876838462018</c:v>
                </c:pt>
                <c:pt idx="7489">
                  <c:v>11159.787146666318</c:v>
                </c:pt>
                <c:pt idx="7490">
                  <c:v>11104.091655643178</c:v>
                </c:pt>
                <c:pt idx="7491">
                  <c:v>12774.479132772507</c:v>
                </c:pt>
                <c:pt idx="7492">
                  <c:v>14834.639596350846</c:v>
                </c:pt>
                <c:pt idx="7493">
                  <c:v>21245.729909642683</c:v>
                </c:pt>
                <c:pt idx="7494">
                  <c:v>30830.580292158487</c:v>
                </c:pt>
                <c:pt idx="7495">
                  <c:v>23425.203764444541</c:v>
                </c:pt>
                <c:pt idx="7496">
                  <c:v>18891.271035272403</c:v>
                </c:pt>
                <c:pt idx="7497">
                  <c:v>16306.155512988804</c:v>
                </c:pt>
                <c:pt idx="7498">
                  <c:v>13856.245925639707</c:v>
                </c:pt>
                <c:pt idx="7499">
                  <c:v>15805.039269850009</c:v>
                </c:pt>
                <c:pt idx="7500">
                  <c:v>16258.430156499397</c:v>
                </c:pt>
                <c:pt idx="7501">
                  <c:v>16640.233008414671</c:v>
                </c:pt>
                <c:pt idx="7502">
                  <c:v>14476.699422680273</c:v>
                </c:pt>
                <c:pt idx="7503">
                  <c:v>19448.082769434342</c:v>
                </c:pt>
                <c:pt idx="7504">
                  <c:v>21913.908763172658</c:v>
                </c:pt>
                <c:pt idx="7505">
                  <c:v>23289.9739668318</c:v>
                </c:pt>
                <c:pt idx="7506">
                  <c:v>22327.520565188126</c:v>
                </c:pt>
                <c:pt idx="7507">
                  <c:v>24268.343774864694</c:v>
                </c:pt>
                <c:pt idx="7508">
                  <c:v>22669.544332469479</c:v>
                </c:pt>
                <c:pt idx="7509">
                  <c:v>16099.361543320196</c:v>
                </c:pt>
                <c:pt idx="7510">
                  <c:v>11748.383968250206</c:v>
                </c:pt>
                <c:pt idx="7511">
                  <c:v>10682.533581772224</c:v>
                </c:pt>
                <c:pt idx="7512">
                  <c:v>11088.17524925396</c:v>
                </c:pt>
                <c:pt idx="7513">
                  <c:v>11127.978196566128</c:v>
                </c:pt>
                <c:pt idx="7514">
                  <c:v>10952.969314319464</c:v>
                </c:pt>
                <c:pt idx="7515">
                  <c:v>14890.335087373987</c:v>
                </c:pt>
                <c:pt idx="7516">
                  <c:v>16107.307815175682</c:v>
                </c:pt>
                <c:pt idx="7517">
                  <c:v>21579.807405068546</c:v>
                </c:pt>
                <c:pt idx="7518">
                  <c:v>33463.421170931491</c:v>
                </c:pt>
                <c:pt idx="7519">
                  <c:v>26590.969836456537</c:v>
                </c:pt>
                <c:pt idx="7520">
                  <c:v>17419.755118634439</c:v>
                </c:pt>
                <c:pt idx="7521">
                  <c:v>18764.035234871633</c:v>
                </c:pt>
                <c:pt idx="7522">
                  <c:v>17841.337055183638</c:v>
                </c:pt>
                <c:pt idx="7523">
                  <c:v>15184.609635487686</c:v>
                </c:pt>
                <c:pt idx="7524">
                  <c:v>14802.830646250653</c:v>
                </c:pt>
                <c:pt idx="7525">
                  <c:v>17769.749020449523</c:v>
                </c:pt>
                <c:pt idx="7526">
                  <c:v>17825.420648794421</c:v>
                </c:pt>
                <c:pt idx="7527">
                  <c:v>18111.772787730879</c:v>
                </c:pt>
                <c:pt idx="7528">
                  <c:v>21253.70004417641</c:v>
                </c:pt>
                <c:pt idx="7529">
                  <c:v>20704.858444548205</c:v>
                </c:pt>
                <c:pt idx="7530">
                  <c:v>22780.911451837514</c:v>
                </c:pt>
                <c:pt idx="7531">
                  <c:v>24483.107879067033</c:v>
                </c:pt>
                <c:pt idx="7532">
                  <c:v>21524.159639401896</c:v>
                </c:pt>
                <c:pt idx="7533">
                  <c:v>18437.880148623011</c:v>
                </c:pt>
                <c:pt idx="7534">
                  <c:v>15510.716996379817</c:v>
                </c:pt>
                <c:pt idx="7535">
                  <c:v>11509.757185803159</c:v>
                </c:pt>
                <c:pt idx="7536">
                  <c:v>11207.512503155729</c:v>
                </c:pt>
                <c:pt idx="7537">
                  <c:v>11708.628746294527</c:v>
                </c:pt>
                <c:pt idx="7538">
                  <c:v>11470.001963847479</c:v>
                </c:pt>
                <c:pt idx="7539">
                  <c:v>14397.141253412428</c:v>
                </c:pt>
                <c:pt idx="7540">
                  <c:v>17626.572950981295</c:v>
                </c:pt>
                <c:pt idx="7541">
                  <c:v>21874.129678538735</c:v>
                </c:pt>
                <c:pt idx="7542">
                  <c:v>29279.48234357444</c:v>
                </c:pt>
                <c:pt idx="7543">
                  <c:v>28221.578228951941</c:v>
                </c:pt>
                <c:pt idx="7544">
                  <c:v>25501.256771733853</c:v>
                </c:pt>
                <c:pt idx="7545">
                  <c:v>20211.68847326489</c:v>
                </c:pt>
                <c:pt idx="7546">
                  <c:v>21046.882211829557</c:v>
                </c:pt>
                <c:pt idx="7547">
                  <c:v>20028.73331916274</c:v>
                </c:pt>
                <c:pt idx="7548">
                  <c:v>18803.790456827315</c:v>
                </c:pt>
                <c:pt idx="7549">
                  <c:v>18740.148693948686</c:v>
                </c:pt>
                <c:pt idx="7550">
                  <c:v>18827.653135072018</c:v>
                </c:pt>
                <c:pt idx="7551">
                  <c:v>18867.432219705945</c:v>
                </c:pt>
                <c:pt idx="7552">
                  <c:v>21094.607568318967</c:v>
                </c:pt>
                <c:pt idx="7553">
                  <c:v>23226.356066631419</c:v>
                </c:pt>
                <c:pt idx="7554">
                  <c:v>22271.848936843227</c:v>
                </c:pt>
                <c:pt idx="7555">
                  <c:v>21190.058281297785</c:v>
                </c:pt>
                <c:pt idx="7556">
                  <c:v>18756.041237659658</c:v>
                </c:pt>
                <c:pt idx="7557">
                  <c:v>16600.453923780748</c:v>
                </c:pt>
                <c:pt idx="7558">
                  <c:v>13442.657986302484</c:v>
                </c:pt>
                <c:pt idx="7559">
                  <c:v>13227.893882100143</c:v>
                </c:pt>
                <c:pt idx="7560">
                  <c:v>11398.413929113367</c:v>
                </c:pt>
                <c:pt idx="7561">
                  <c:v>12130.210682843724</c:v>
                </c:pt>
                <c:pt idx="7562">
                  <c:v>12177.912176654891</c:v>
                </c:pt>
                <c:pt idx="7563">
                  <c:v>12591.547841348603</c:v>
                </c:pt>
                <c:pt idx="7564">
                  <c:v>17308.387999266401</c:v>
                </c:pt>
                <c:pt idx="7565">
                  <c:v>17499.289425224044</c:v>
                </c:pt>
                <c:pt idx="7566">
                  <c:v>19432.190225723367</c:v>
                </c:pt>
                <c:pt idx="7567">
                  <c:v>21412.768657355609</c:v>
                </c:pt>
                <c:pt idx="7568">
                  <c:v>22486.589178367325</c:v>
                </c:pt>
                <c:pt idx="7569">
                  <c:v>19726.464773837066</c:v>
                </c:pt>
                <c:pt idx="7570">
                  <c:v>18247.00258534362</c:v>
                </c:pt>
                <c:pt idx="7571">
                  <c:v>16544.782295435853</c:v>
                </c:pt>
                <c:pt idx="7572">
                  <c:v>16298.209241133318</c:v>
                </c:pt>
                <c:pt idx="7573">
                  <c:v>15057.349972408671</c:v>
                </c:pt>
                <c:pt idx="7574">
                  <c:v>16353.880869478215</c:v>
                </c:pt>
                <c:pt idx="7575">
                  <c:v>14349.439759601264</c:v>
                </c:pt>
                <c:pt idx="7576">
                  <c:v>19074.250052052797</c:v>
                </c:pt>
                <c:pt idx="7577">
                  <c:v>19169.676902353371</c:v>
                </c:pt>
                <c:pt idx="7578">
                  <c:v>20434.398849322719</c:v>
                </c:pt>
                <c:pt idx="7579">
                  <c:v>21468.464148378756</c:v>
                </c:pt>
                <c:pt idx="7580">
                  <c:v>19304.882837287867</c:v>
                </c:pt>
                <c:pt idx="7581">
                  <c:v>14564.18000112536</c:v>
                </c:pt>
                <c:pt idx="7582">
                  <c:v>13013.105915219554</c:v>
                </c:pt>
                <c:pt idx="7583">
                  <c:v>13546.031108458546</c:v>
                </c:pt>
                <c:pt idx="7584">
                  <c:v>11915.422715963139</c:v>
                </c:pt>
                <c:pt idx="7585">
                  <c:v>11501.810913947671</c:v>
                </c:pt>
                <c:pt idx="7586">
                  <c:v>11804.079459273345</c:v>
                </c:pt>
                <c:pt idx="7587">
                  <c:v>14778.944105327701</c:v>
                </c:pt>
                <c:pt idx="7588">
                  <c:v>19185.593308742587</c:v>
                </c:pt>
                <c:pt idx="7589">
                  <c:v>24522.863101022715</c:v>
                </c:pt>
                <c:pt idx="7590">
                  <c:v>31299.863722518847</c:v>
                </c:pt>
                <c:pt idx="7591">
                  <c:v>24562.666048334879</c:v>
                </c:pt>
                <c:pt idx="7592">
                  <c:v>20148.046710386265</c:v>
                </c:pt>
                <c:pt idx="7593">
                  <c:v>18270.841400910078</c:v>
                </c:pt>
                <c:pt idx="7594">
                  <c:v>16163.003306198823</c:v>
                </c:pt>
                <c:pt idx="7595">
                  <c:v>16393.636091433891</c:v>
                </c:pt>
                <c:pt idx="7596">
                  <c:v>18390.154792133602</c:v>
                </c:pt>
                <c:pt idx="7597">
                  <c:v>19281.044021721405</c:v>
                </c:pt>
                <c:pt idx="7598">
                  <c:v>16186.865984443528</c:v>
                </c:pt>
                <c:pt idx="7599">
                  <c:v>18668.584521892815</c:v>
                </c:pt>
                <c:pt idx="7600">
                  <c:v>20911.652414216816</c:v>
                </c:pt>
                <c:pt idx="7601">
                  <c:v>24872.880865516043</c:v>
                </c:pt>
                <c:pt idx="7602">
                  <c:v>26256.892341030671</c:v>
                </c:pt>
                <c:pt idx="7603">
                  <c:v>26543.244479967128</c:v>
                </c:pt>
                <c:pt idx="7604">
                  <c:v>24713.788389658599</c:v>
                </c:pt>
                <c:pt idx="7605">
                  <c:v>19177.623174208857</c:v>
                </c:pt>
                <c:pt idx="7606">
                  <c:v>15057.349972408671</c:v>
                </c:pt>
                <c:pt idx="7607">
                  <c:v>13983.52945139696</c:v>
                </c:pt>
                <c:pt idx="7608">
                  <c:v>11533.643726726108</c:v>
                </c:pt>
                <c:pt idx="7609">
                  <c:v>11414.306472824339</c:v>
                </c:pt>
                <c:pt idx="7610">
                  <c:v>11143.8707402771</c:v>
                </c:pt>
                <c:pt idx="7611">
                  <c:v>14635.768035859477</c:v>
                </c:pt>
                <c:pt idx="7612">
                  <c:v>18310.644348222246</c:v>
                </c:pt>
                <c:pt idx="7613">
                  <c:v>24339.931809598806</c:v>
                </c:pt>
                <c:pt idx="7614">
                  <c:v>34481.570063598308</c:v>
                </c:pt>
                <c:pt idx="7615">
                  <c:v>29104.521186684262</c:v>
                </c:pt>
                <c:pt idx="7616">
                  <c:v>24952.415172105644</c:v>
                </c:pt>
                <c:pt idx="7617">
                  <c:v>21213.944822220736</c:v>
                </c:pt>
                <c:pt idx="7618">
                  <c:v>20537.819696835271</c:v>
                </c:pt>
                <c:pt idx="7619">
                  <c:v>19058.357508341825</c:v>
                </c:pt>
                <c:pt idx="7620">
                  <c:v>19432.190225723367</c:v>
                </c:pt>
                <c:pt idx="7621">
                  <c:v>21373.013435399938</c:v>
                </c:pt>
                <c:pt idx="7622">
                  <c:v>21595.747674136008</c:v>
                </c:pt>
                <c:pt idx="7623">
                  <c:v>21540.052183112868</c:v>
                </c:pt>
                <c:pt idx="7624">
                  <c:v>22558.17721310144</c:v>
                </c:pt>
                <c:pt idx="7625">
                  <c:v>26050.074508683814</c:v>
                </c:pt>
                <c:pt idx="7626">
                  <c:v>30074.920860183422</c:v>
                </c:pt>
                <c:pt idx="7627">
                  <c:v>28627.24375911192</c:v>
                </c:pt>
                <c:pt idx="7628">
                  <c:v>25016.033072306029</c:v>
                </c:pt>
                <c:pt idx="7629">
                  <c:v>19018.554561029658</c:v>
                </c:pt>
                <c:pt idx="7630">
                  <c:v>13546.054971136791</c:v>
                </c:pt>
                <c:pt idx="7631">
                  <c:v>10849.57232948516</c:v>
                </c:pt>
                <c:pt idx="7632">
                  <c:v>11159.787146666318</c:v>
                </c:pt>
                <c:pt idx="7633">
                  <c:v>10952.945451641219</c:v>
                </c:pt>
                <c:pt idx="7634">
                  <c:v>11040.449892764551</c:v>
                </c:pt>
                <c:pt idx="7635">
                  <c:v>13911.941416662848</c:v>
                </c:pt>
                <c:pt idx="7636">
                  <c:v>18811.760591361046</c:v>
                </c:pt>
                <c:pt idx="7637">
                  <c:v>26169.387899907342</c:v>
                </c:pt>
                <c:pt idx="7638">
                  <c:v>33733.880766156974</c:v>
                </c:pt>
                <c:pt idx="7639">
                  <c:v>28046.593209383529</c:v>
                </c:pt>
                <c:pt idx="7640">
                  <c:v>23337.699323321209</c:v>
                </c:pt>
                <c:pt idx="7641">
                  <c:v>20482.148068490373</c:v>
                </c:pt>
                <c:pt idx="7642">
                  <c:v>20967.347905239956</c:v>
                </c:pt>
                <c:pt idx="7643">
                  <c:v>19988.978097207062</c:v>
                </c:pt>
                <c:pt idx="7644">
                  <c:v>20299.192914388223</c:v>
                </c:pt>
                <c:pt idx="7645">
                  <c:v>22255.908667775766</c:v>
                </c:pt>
                <c:pt idx="7646">
                  <c:v>23353.615729710426</c:v>
                </c:pt>
                <c:pt idx="7647">
                  <c:v>22391.138465388507</c:v>
                </c:pt>
                <c:pt idx="7648">
                  <c:v>24125.167705396463</c:v>
                </c:pt>
                <c:pt idx="7649">
                  <c:v>26026.235693117353</c:v>
                </c:pt>
                <c:pt idx="7650">
                  <c:v>30926.031005137309</c:v>
                </c:pt>
                <c:pt idx="7651">
                  <c:v>29152.246543173671</c:v>
                </c:pt>
                <c:pt idx="7652">
                  <c:v>24459.269063500578</c:v>
                </c:pt>
                <c:pt idx="7653">
                  <c:v>19432.190225723367</c:v>
                </c:pt>
                <c:pt idx="7654">
                  <c:v>16329.994328555264</c:v>
                </c:pt>
                <c:pt idx="7655">
                  <c:v>11939.309256886088</c:v>
                </c:pt>
                <c:pt idx="7656">
                  <c:v>11509.781048481404</c:v>
                </c:pt>
                <c:pt idx="7657">
                  <c:v>11414.306472824339</c:v>
                </c:pt>
                <c:pt idx="7658">
                  <c:v>12392.676280857231</c:v>
                </c:pt>
                <c:pt idx="7659">
                  <c:v>15860.734760873147</c:v>
                </c:pt>
                <c:pt idx="7660">
                  <c:v>17451.564068734631</c:v>
                </c:pt>
                <c:pt idx="7661">
                  <c:v>26233.029662785964</c:v>
                </c:pt>
                <c:pt idx="7662">
                  <c:v>34879.289321902805</c:v>
                </c:pt>
                <c:pt idx="7663">
                  <c:v>30735.129579179673</c:v>
                </c:pt>
                <c:pt idx="7664">
                  <c:v>24817.161511814651</c:v>
                </c:pt>
                <c:pt idx="7665">
                  <c:v>21197.980690475026</c:v>
                </c:pt>
                <c:pt idx="7666">
                  <c:v>21142.332924808376</c:v>
                </c:pt>
                <c:pt idx="7667">
                  <c:v>20919.622548750547</c:v>
                </c:pt>
                <c:pt idx="7668">
                  <c:v>21651.419302480906</c:v>
                </c:pt>
                <c:pt idx="7669">
                  <c:v>22136.61913923049</c:v>
                </c:pt>
                <c:pt idx="7670">
                  <c:v>24228.564690230771</c:v>
                </c:pt>
                <c:pt idx="7671">
                  <c:v>24331.961675065071</c:v>
                </c:pt>
                <c:pt idx="7672">
                  <c:v>28730.640743946231</c:v>
                </c:pt>
                <c:pt idx="7673">
                  <c:v>30727.207170002428</c:v>
                </c:pt>
                <c:pt idx="7674">
                  <c:v>35682.674110367276</c:v>
                </c:pt>
                <c:pt idx="7675">
                  <c:v>32644.143838756045</c:v>
                </c:pt>
                <c:pt idx="7676">
                  <c:v>26153.495356196359</c:v>
                </c:pt>
                <c:pt idx="7677">
                  <c:v>19543.533482413161</c:v>
                </c:pt>
                <c:pt idx="7678">
                  <c:v>15900.489982828827</c:v>
                </c:pt>
                <c:pt idx="7679">
                  <c:v>12806.288082872701</c:v>
                </c:pt>
                <c:pt idx="7680">
                  <c:v>12519.983669292731</c:v>
                </c:pt>
                <c:pt idx="7681">
                  <c:v>12169.989767477649</c:v>
                </c:pt>
                <c:pt idx="7682">
                  <c:v>14834.615733672601</c:v>
                </c:pt>
                <c:pt idx="7683">
                  <c:v>16807.271756127608</c:v>
                </c:pt>
                <c:pt idx="7684">
                  <c:v>18167.468278754019</c:v>
                </c:pt>
                <c:pt idx="7685">
                  <c:v>27680.706763857466</c:v>
                </c:pt>
                <c:pt idx="7686">
                  <c:v>36859.891616213288</c:v>
                </c:pt>
                <c:pt idx="7687">
                  <c:v>37448.512300475428</c:v>
                </c:pt>
                <c:pt idx="7688">
                  <c:v>30782.854935669078</c:v>
                </c:pt>
                <c:pt idx="7689">
                  <c:v>25763.72236974736</c:v>
                </c:pt>
                <c:pt idx="7690">
                  <c:v>22836.583080182409</c:v>
                </c:pt>
                <c:pt idx="7691">
                  <c:v>22526.368263001248</c:v>
                </c:pt>
                <c:pt idx="7692">
                  <c:v>25397.835924221301</c:v>
                </c:pt>
                <c:pt idx="7693">
                  <c:v>26296.671425664594</c:v>
                </c:pt>
                <c:pt idx="7694">
                  <c:v>27529.560559855508</c:v>
                </c:pt>
                <c:pt idx="7695">
                  <c:v>28285.243854508812</c:v>
                </c:pt>
                <c:pt idx="7696">
                  <c:v>30313.547642630478</c:v>
                </c:pt>
                <c:pt idx="7697">
                  <c:v>33065.725775305247</c:v>
                </c:pt>
                <c:pt idx="7698">
                  <c:v>37774.619661367557</c:v>
                </c:pt>
                <c:pt idx="7699">
                  <c:v>34775.868474390256</c:v>
                </c:pt>
                <c:pt idx="7700">
                  <c:v>31093.045890171998</c:v>
                </c:pt>
                <c:pt idx="7701">
                  <c:v>23600.188784012964</c:v>
                </c:pt>
                <c:pt idx="7702">
                  <c:v>18278.811535443809</c:v>
                </c:pt>
                <c:pt idx="7703">
                  <c:v>15558.466215547473</c:v>
                </c:pt>
                <c:pt idx="7704">
                  <c:v>13530.138564747571</c:v>
                </c:pt>
                <c:pt idx="7705">
                  <c:v>12710.861232572122</c:v>
                </c:pt>
                <c:pt idx="7706">
                  <c:v>14556.257591948121</c:v>
                </c:pt>
                <c:pt idx="7707">
                  <c:v>16170.949578054309</c:v>
                </c:pt>
                <c:pt idx="7708">
                  <c:v>18589.026352624969</c:v>
                </c:pt>
                <c:pt idx="7709">
                  <c:v>27831.852967859428</c:v>
                </c:pt>
                <c:pt idx="7710">
                  <c:v>39381.389238296513</c:v>
                </c:pt>
                <c:pt idx="7711">
                  <c:v>37170.106433394452</c:v>
                </c:pt>
                <c:pt idx="7712">
                  <c:v>33177.069031995037</c:v>
                </c:pt>
                <c:pt idx="7713">
                  <c:v>27680.730626535715</c:v>
                </c:pt>
                <c:pt idx="7714">
                  <c:v>27187.536792574148</c:v>
                </c:pt>
                <c:pt idx="7715">
                  <c:v>26415.96095420987</c:v>
                </c:pt>
                <c:pt idx="7716">
                  <c:v>26256.892341030671</c:v>
                </c:pt>
                <c:pt idx="7717">
                  <c:v>28197.715550707238</c:v>
                </c:pt>
                <c:pt idx="7718">
                  <c:v>28277.273719975085</c:v>
                </c:pt>
                <c:pt idx="7719">
                  <c:v>29597.691157967576</c:v>
                </c:pt>
                <c:pt idx="7720">
                  <c:v>34728.143117900836</c:v>
                </c:pt>
                <c:pt idx="7721">
                  <c:v>35483.802549875909</c:v>
                </c:pt>
                <c:pt idx="7722">
                  <c:v>38530.255230664385</c:v>
                </c:pt>
                <c:pt idx="7723">
                  <c:v>35619.032347488646</c:v>
                </c:pt>
                <c:pt idx="7724">
                  <c:v>32055.547017172157</c:v>
                </c:pt>
                <c:pt idx="7725">
                  <c:v>25501.256771733853</c:v>
                </c:pt>
                <c:pt idx="7726">
                  <c:v>19981.031825351576</c:v>
                </c:pt>
                <c:pt idx="7727">
                  <c:v>16886.82992539545</c:v>
                </c:pt>
                <c:pt idx="7728">
                  <c:v>15232.358854655336</c:v>
                </c:pt>
                <c:pt idx="7729">
                  <c:v>14365.332303312238</c:v>
                </c:pt>
                <c:pt idx="7730">
                  <c:v>12734.723910816831</c:v>
                </c:pt>
                <c:pt idx="7731">
                  <c:v>15224.388720121606</c:v>
                </c:pt>
                <c:pt idx="7732">
                  <c:v>19217.378396164535</c:v>
                </c:pt>
                <c:pt idx="7733">
                  <c:v>24697.871983269379</c:v>
                </c:pt>
                <c:pt idx="7734">
                  <c:v>26392.122138643412</c:v>
                </c:pt>
                <c:pt idx="7735">
                  <c:v>30782.854935669078</c:v>
                </c:pt>
                <c:pt idx="7736">
                  <c:v>30719.213172790449</c:v>
                </c:pt>
                <c:pt idx="7737">
                  <c:v>32453.242412798409</c:v>
                </c:pt>
                <c:pt idx="7738">
                  <c:v>32755.534820802328</c:v>
                </c:pt>
                <c:pt idx="7739">
                  <c:v>30997.642902549662</c:v>
                </c:pt>
                <c:pt idx="7740">
                  <c:v>26917.101060026915</c:v>
                </c:pt>
                <c:pt idx="7741">
                  <c:v>28985.231658138982</c:v>
                </c:pt>
                <c:pt idx="7742">
                  <c:v>27131.841301551012</c:v>
                </c:pt>
                <c:pt idx="7743">
                  <c:v>33399.803270731107</c:v>
                </c:pt>
                <c:pt idx="7744">
                  <c:v>36796.249853334666</c:v>
                </c:pt>
                <c:pt idx="7745">
                  <c:v>39095.013236681807</c:v>
                </c:pt>
                <c:pt idx="7746">
                  <c:v>36334.936557508037</c:v>
                </c:pt>
                <c:pt idx="7747">
                  <c:v>38076.888206693235</c:v>
                </c:pt>
                <c:pt idx="7748">
                  <c:v>33248.680929407397</c:v>
                </c:pt>
                <c:pt idx="7749">
                  <c:v>24164.94679003039</c:v>
                </c:pt>
                <c:pt idx="7750">
                  <c:v>19933.282606183922</c:v>
                </c:pt>
                <c:pt idx="7751">
                  <c:v>18326.536891933218</c:v>
                </c:pt>
                <c:pt idx="7752">
                  <c:v>17737.916207671085</c:v>
                </c:pt>
                <c:pt idx="7753">
                  <c:v>17547.014781713449</c:v>
                </c:pt>
                <c:pt idx="7754">
                  <c:v>17030.005994863677</c:v>
                </c:pt>
                <c:pt idx="7755">
                  <c:v>19925.360197006677</c:v>
                </c:pt>
                <c:pt idx="7756">
                  <c:v>28340.891620175462</c:v>
                </c:pt>
                <c:pt idx="7757">
                  <c:v>38243.926954406168</c:v>
                </c:pt>
                <c:pt idx="7758">
                  <c:v>48727.588975687024</c:v>
                </c:pt>
                <c:pt idx="7759">
                  <c:v>45848.175042611481</c:v>
                </c:pt>
                <c:pt idx="7760">
                  <c:v>40081.353179248421</c:v>
                </c:pt>
                <c:pt idx="7761">
                  <c:v>37575.771963554434</c:v>
                </c:pt>
                <c:pt idx="7762">
                  <c:v>37703.055489311686</c:v>
                </c:pt>
                <c:pt idx="7763">
                  <c:v>37687.139082922477</c:v>
                </c:pt>
                <c:pt idx="7764">
                  <c:v>36382.614188640953</c:v>
                </c:pt>
                <c:pt idx="7765">
                  <c:v>42809.644771000254</c:v>
                </c:pt>
                <c:pt idx="7766">
                  <c:v>41385.854210851707</c:v>
                </c:pt>
                <c:pt idx="7767">
                  <c:v>43795.960850888645</c:v>
                </c:pt>
                <c:pt idx="7768">
                  <c:v>46993.559735679068</c:v>
                </c:pt>
                <c:pt idx="7769">
                  <c:v>50747.970354631427</c:v>
                </c:pt>
                <c:pt idx="7770">
                  <c:v>54033.073680545211</c:v>
                </c:pt>
                <c:pt idx="7771">
                  <c:v>50517.265981361619</c:v>
                </c:pt>
                <c:pt idx="7772">
                  <c:v>41719.883980921077</c:v>
                </c:pt>
                <c:pt idx="7773">
                  <c:v>27450.026253265911</c:v>
                </c:pt>
                <c:pt idx="7774">
                  <c:v>20299.169051709978</c:v>
                </c:pt>
                <c:pt idx="7775">
                  <c:v>17849.283327039124</c:v>
                </c:pt>
                <c:pt idx="7776">
                  <c:v>16807.271756127608</c:v>
                </c:pt>
                <c:pt idx="7777">
                  <c:v>18254.948857199106</c:v>
                </c:pt>
                <c:pt idx="7778">
                  <c:v>17212.937286287583</c:v>
                </c:pt>
                <c:pt idx="7779">
                  <c:v>18907.211304339864</c:v>
                </c:pt>
                <c:pt idx="7780">
                  <c:v>27219.393468030834</c:v>
                </c:pt>
                <c:pt idx="7781">
                  <c:v>42920.988027690044</c:v>
                </c:pt>
                <c:pt idx="7782">
                  <c:v>52052.447523556475</c:v>
                </c:pt>
                <c:pt idx="7783">
                  <c:v>44599.345639353109</c:v>
                </c:pt>
                <c:pt idx="7784">
                  <c:v>36931.479650947404</c:v>
                </c:pt>
                <c:pt idx="7785">
                  <c:v>35436.053330708259</c:v>
                </c:pt>
                <c:pt idx="7786">
                  <c:v>40669.97386351056</c:v>
                </c:pt>
                <c:pt idx="7787">
                  <c:v>39572.266801575905</c:v>
                </c:pt>
                <c:pt idx="7788">
                  <c:v>41544.946686709161</c:v>
                </c:pt>
                <c:pt idx="7789">
                  <c:v>45816.342229833048</c:v>
                </c:pt>
                <c:pt idx="7790">
                  <c:v>46094.724234235771</c:v>
                </c:pt>
                <c:pt idx="7791">
                  <c:v>47733.302761264909</c:v>
                </c:pt>
                <c:pt idx="7792">
                  <c:v>48123.051885035675</c:v>
                </c:pt>
                <c:pt idx="7793">
                  <c:v>53221.742620225232</c:v>
                </c:pt>
                <c:pt idx="7794">
                  <c:v>55910.231264664893</c:v>
                </c:pt>
                <c:pt idx="7795">
                  <c:v>56021.598384032928</c:v>
                </c:pt>
                <c:pt idx="7796">
                  <c:v>49857.081125043638</c:v>
                </c:pt>
                <c:pt idx="7797">
                  <c:v>34330.423859596354</c:v>
                </c:pt>
                <c:pt idx="7798">
                  <c:v>21508.219370334427</c:v>
                </c:pt>
                <c:pt idx="7799">
                  <c:v>18183.360822464991</c:v>
                </c:pt>
                <c:pt idx="7800">
                  <c:v>17801.557970549718</c:v>
                </c:pt>
                <c:pt idx="7801">
                  <c:v>17387.922305856006</c:v>
                </c:pt>
                <c:pt idx="7802">
                  <c:v>18024.268346607543</c:v>
                </c:pt>
                <c:pt idx="7803">
                  <c:v>20331.001864488419</c:v>
                </c:pt>
                <c:pt idx="7804">
                  <c:v>31928.263491414898</c:v>
                </c:pt>
                <c:pt idx="7805">
                  <c:v>43939.160783035106</c:v>
                </c:pt>
                <c:pt idx="7806">
                  <c:v>55886.416311776688</c:v>
                </c:pt>
                <c:pt idx="7807">
                  <c:v>50302.549602515777</c:v>
                </c:pt>
                <c:pt idx="7808">
                  <c:v>42260.803171372048</c:v>
                </c:pt>
                <c:pt idx="7809">
                  <c:v>29454.515088499345</c:v>
                </c:pt>
                <c:pt idx="7810">
                  <c:v>32023.690341715479</c:v>
                </c:pt>
                <c:pt idx="7811">
                  <c:v>33399.779408052869</c:v>
                </c:pt>
                <c:pt idx="7812">
                  <c:v>33614.567374933453</c:v>
                </c:pt>
                <c:pt idx="7813">
                  <c:v>40009.741281836075</c:v>
                </c:pt>
                <c:pt idx="7814">
                  <c:v>39015.478930092206</c:v>
                </c:pt>
                <c:pt idx="7815">
                  <c:v>43891.411563867456</c:v>
                </c:pt>
                <c:pt idx="7816">
                  <c:v>46754.956815910264</c:v>
                </c:pt>
                <c:pt idx="7817">
                  <c:v>49252.567897070519</c:v>
                </c:pt>
                <c:pt idx="7818">
                  <c:v>54231.897515680073</c:v>
                </c:pt>
                <c:pt idx="7819">
                  <c:v>50827.504661221028</c:v>
                </c:pt>
                <c:pt idx="7820">
                  <c:v>42467.597141040656</c:v>
                </c:pt>
                <c:pt idx="7821">
                  <c:v>30090.813403894397</c:v>
                </c:pt>
                <c:pt idx="7822">
                  <c:v>20545.765968690757</c:v>
                </c:pt>
                <c:pt idx="7823">
                  <c:v>17149.319386087205</c:v>
                </c:pt>
                <c:pt idx="7824">
                  <c:v>16759.57026231644</c:v>
                </c:pt>
                <c:pt idx="7825">
                  <c:v>16703.898633971545</c:v>
                </c:pt>
                <c:pt idx="7826">
                  <c:v>16743.653855927223</c:v>
                </c:pt>
                <c:pt idx="7827">
                  <c:v>19129.897817719448</c:v>
                </c:pt>
                <c:pt idx="7828">
                  <c:v>24244.481096619984</c:v>
                </c:pt>
                <c:pt idx="7829">
                  <c:v>42921.011890368289</c:v>
                </c:pt>
                <c:pt idx="7830">
                  <c:v>51352.483582604538</c:v>
                </c:pt>
                <c:pt idx="7831">
                  <c:v>45339.088664938958</c:v>
                </c:pt>
                <c:pt idx="7832">
                  <c:v>34139.546296316956</c:v>
                </c:pt>
                <c:pt idx="7833">
                  <c:v>30178.365570374226</c:v>
                </c:pt>
                <c:pt idx="7834">
                  <c:v>34091.82093982755</c:v>
                </c:pt>
                <c:pt idx="7835">
                  <c:v>36104.23218423823</c:v>
                </c:pt>
                <c:pt idx="7836">
                  <c:v>36788.30358147918</c:v>
                </c:pt>
                <c:pt idx="7837">
                  <c:v>40240.445655105876</c:v>
                </c:pt>
                <c:pt idx="7838">
                  <c:v>40017.711416369806</c:v>
                </c:pt>
                <c:pt idx="7839">
                  <c:v>42419.895647229489</c:v>
                </c:pt>
                <c:pt idx="7840">
                  <c:v>49705.958783719914</c:v>
                </c:pt>
                <c:pt idx="7841">
                  <c:v>48465.099514995272</c:v>
                </c:pt>
                <c:pt idx="7842">
                  <c:v>49459.385729417387</c:v>
                </c:pt>
                <c:pt idx="7843">
                  <c:v>49443.46932302817</c:v>
                </c:pt>
                <c:pt idx="7844">
                  <c:v>37949.628543614228</c:v>
                </c:pt>
                <c:pt idx="7845">
                  <c:v>27330.736724720628</c:v>
                </c:pt>
                <c:pt idx="7846">
                  <c:v>19718.51850198158</c:v>
                </c:pt>
                <c:pt idx="7847">
                  <c:v>16155.033171665094</c:v>
                </c:pt>
                <c:pt idx="7848">
                  <c:v>14397.165116090673</c:v>
                </c:pt>
                <c:pt idx="7849">
                  <c:v>14707.379933271835</c:v>
                </c:pt>
                <c:pt idx="7850">
                  <c:v>15828.901948094714</c:v>
                </c:pt>
                <c:pt idx="7851">
                  <c:v>18891.294897950647</c:v>
                </c:pt>
                <c:pt idx="7852">
                  <c:v>26026.235693117353</c:v>
                </c:pt>
                <c:pt idx="7853">
                  <c:v>41704.015299888342</c:v>
                </c:pt>
                <c:pt idx="7854">
                  <c:v>49332.102203660128</c:v>
                </c:pt>
                <c:pt idx="7855">
                  <c:v>42690.307517098481</c:v>
                </c:pt>
                <c:pt idx="7856">
                  <c:v>33598.674831222481</c:v>
                </c:pt>
                <c:pt idx="7857">
                  <c:v>32787.319908224272</c:v>
                </c:pt>
                <c:pt idx="7858">
                  <c:v>34553.158098332424</c:v>
                </c:pt>
                <c:pt idx="7859">
                  <c:v>35300.847395773766</c:v>
                </c:pt>
                <c:pt idx="7860">
                  <c:v>34497.486469987525</c:v>
                </c:pt>
                <c:pt idx="7861">
                  <c:v>38935.944623502604</c:v>
                </c:pt>
                <c:pt idx="7862">
                  <c:v>37583.71823540992</c:v>
                </c:pt>
                <c:pt idx="7863">
                  <c:v>39373.419103762768</c:v>
                </c:pt>
                <c:pt idx="7864">
                  <c:v>42284.641986938499</c:v>
                </c:pt>
                <c:pt idx="7865">
                  <c:v>46373.153963994984</c:v>
                </c:pt>
                <c:pt idx="7866">
                  <c:v>45195.912595470727</c:v>
                </c:pt>
                <c:pt idx="7867">
                  <c:v>42181.268864782447</c:v>
                </c:pt>
                <c:pt idx="7868">
                  <c:v>35857.659129935702</c:v>
                </c:pt>
                <c:pt idx="7869">
                  <c:v>26320.534103909296</c:v>
                </c:pt>
                <c:pt idx="7870">
                  <c:v>21022.995670906606</c:v>
                </c:pt>
                <c:pt idx="7871">
                  <c:v>17642.465494692267</c:v>
                </c:pt>
                <c:pt idx="7872">
                  <c:v>16019.827236730594</c:v>
                </c:pt>
                <c:pt idx="7873">
                  <c:v>15582.352756470422</c:v>
                </c:pt>
                <c:pt idx="7874">
                  <c:v>15614.137843892369</c:v>
                </c:pt>
                <c:pt idx="7875">
                  <c:v>17149.319386087205</c:v>
                </c:pt>
                <c:pt idx="7876">
                  <c:v>21301.401537987575</c:v>
                </c:pt>
                <c:pt idx="7877">
                  <c:v>34863.372915513581</c:v>
                </c:pt>
                <c:pt idx="7878">
                  <c:v>43780.068307177658</c:v>
                </c:pt>
                <c:pt idx="7879">
                  <c:v>41815.35855657814</c:v>
                </c:pt>
                <c:pt idx="7880">
                  <c:v>38323.461260995769</c:v>
                </c:pt>
                <c:pt idx="7881">
                  <c:v>37750.756983122861</c:v>
                </c:pt>
                <c:pt idx="7882">
                  <c:v>38196.177735238518</c:v>
                </c:pt>
                <c:pt idx="7883">
                  <c:v>35690.620382222762</c:v>
                </c:pt>
                <c:pt idx="7884">
                  <c:v>36987.151279292302</c:v>
                </c:pt>
                <c:pt idx="7885">
                  <c:v>37806.428611467752</c:v>
                </c:pt>
                <c:pt idx="7886">
                  <c:v>38060.971800304018</c:v>
                </c:pt>
                <c:pt idx="7887">
                  <c:v>37750.756983122861</c:v>
                </c:pt>
                <c:pt idx="7888">
                  <c:v>40184.750164082732</c:v>
                </c:pt>
                <c:pt idx="7889">
                  <c:v>41306.296041583861</c:v>
                </c:pt>
                <c:pt idx="7890">
                  <c:v>36366.721644929981</c:v>
                </c:pt>
                <c:pt idx="7891">
                  <c:v>33375.916729808159</c:v>
                </c:pt>
                <c:pt idx="7892">
                  <c:v>28181.823006996266</c:v>
                </c:pt>
                <c:pt idx="7893">
                  <c:v>21683.204389902854</c:v>
                </c:pt>
                <c:pt idx="7894">
                  <c:v>18374.238385744382</c:v>
                </c:pt>
                <c:pt idx="7895">
                  <c:v>17658.358038403243</c:v>
                </c:pt>
                <c:pt idx="7896">
                  <c:v>14333.523353212046</c:v>
                </c:pt>
                <c:pt idx="7897">
                  <c:v>13005.15964336407</c:v>
                </c:pt>
                <c:pt idx="7898">
                  <c:v>13609.696734015417</c:v>
                </c:pt>
                <c:pt idx="7899">
                  <c:v>15041.433566019456</c:v>
                </c:pt>
                <c:pt idx="7900">
                  <c:v>19137.867952253175</c:v>
                </c:pt>
                <c:pt idx="7901">
                  <c:v>25151.26286991877</c:v>
                </c:pt>
                <c:pt idx="7902">
                  <c:v>29311.339019031122</c:v>
                </c:pt>
                <c:pt idx="7903">
                  <c:v>35627.002482022384</c:v>
                </c:pt>
                <c:pt idx="7904">
                  <c:v>34887.235593758291</c:v>
                </c:pt>
                <c:pt idx="7905">
                  <c:v>36684.882733966624</c:v>
                </c:pt>
                <c:pt idx="7906">
                  <c:v>38140.506106893619</c:v>
                </c:pt>
                <c:pt idx="7907">
                  <c:v>37718.948033022665</c:v>
                </c:pt>
                <c:pt idx="7908">
                  <c:v>30782.83107299083</c:v>
                </c:pt>
                <c:pt idx="7909">
                  <c:v>31315.803991586319</c:v>
                </c:pt>
                <c:pt idx="7910">
                  <c:v>33940.674735825582</c:v>
                </c:pt>
                <c:pt idx="7911">
                  <c:v>38792.768554034374</c:v>
                </c:pt>
                <c:pt idx="7912">
                  <c:v>40152.941213982536</c:v>
                </c:pt>
                <c:pt idx="7913">
                  <c:v>40614.278372487424</c:v>
                </c:pt>
                <c:pt idx="7914">
                  <c:v>40129.078535737834</c:v>
                </c:pt>
                <c:pt idx="7915">
                  <c:v>35905.360623746863</c:v>
                </c:pt>
                <c:pt idx="7916">
                  <c:v>31936.209763270392</c:v>
                </c:pt>
                <c:pt idx="7917">
                  <c:v>23886.540922949418</c:v>
                </c:pt>
                <c:pt idx="7918">
                  <c:v>18827.653135072018</c:v>
                </c:pt>
                <c:pt idx="7919">
                  <c:v>17769.749020449523</c:v>
                </c:pt>
                <c:pt idx="7920">
                  <c:v>15399.373739690027</c:v>
                </c:pt>
                <c:pt idx="7921">
                  <c:v>14961.875396751608</c:v>
                </c:pt>
                <c:pt idx="7922">
                  <c:v>16974.334366518782</c:v>
                </c:pt>
                <c:pt idx="7923">
                  <c:v>20323.03172995468</c:v>
                </c:pt>
                <c:pt idx="7924">
                  <c:v>30687.404222690264</c:v>
                </c:pt>
                <c:pt idx="7925">
                  <c:v>42093.740560980863</c:v>
                </c:pt>
                <c:pt idx="7926">
                  <c:v>51837.683419354129</c:v>
                </c:pt>
                <c:pt idx="7927">
                  <c:v>45235.667817426409</c:v>
                </c:pt>
                <c:pt idx="7928">
                  <c:v>35396.321971430822</c:v>
                </c:pt>
                <c:pt idx="7929">
                  <c:v>28786.336234969374</c:v>
                </c:pt>
                <c:pt idx="7930">
                  <c:v>28142.043922362347</c:v>
                </c:pt>
                <c:pt idx="7931">
                  <c:v>32803.236314613496</c:v>
                </c:pt>
                <c:pt idx="7932">
                  <c:v>31283.995041486123</c:v>
                </c:pt>
                <c:pt idx="7933">
                  <c:v>36931.455788269159</c:v>
                </c:pt>
                <c:pt idx="7934">
                  <c:v>36486.035036153502</c:v>
                </c:pt>
                <c:pt idx="7935">
                  <c:v>40439.293352918998</c:v>
                </c:pt>
                <c:pt idx="7936">
                  <c:v>43278.952064038858</c:v>
                </c:pt>
                <c:pt idx="7937">
                  <c:v>45911.792942811873</c:v>
                </c:pt>
                <c:pt idx="7938">
                  <c:v>46961.726922900627</c:v>
                </c:pt>
                <c:pt idx="7939">
                  <c:v>45482.264734407181</c:v>
                </c:pt>
                <c:pt idx="7940">
                  <c:v>37146.24375514975</c:v>
                </c:pt>
                <c:pt idx="7941">
                  <c:v>25708.050741402465</c:v>
                </c:pt>
                <c:pt idx="7942">
                  <c:v>18708.339743848494</c:v>
                </c:pt>
                <c:pt idx="7943">
                  <c:v>17777.695292305016</c:v>
                </c:pt>
                <c:pt idx="7944">
                  <c:v>15033.48729416397</c:v>
                </c:pt>
                <c:pt idx="7945">
                  <c:v>15661.863200381777</c:v>
                </c:pt>
                <c:pt idx="7946">
                  <c:v>14842.58586820633</c:v>
                </c:pt>
                <c:pt idx="7947">
                  <c:v>19543.533482413161</c:v>
                </c:pt>
                <c:pt idx="7948">
                  <c:v>25031.973341373487</c:v>
                </c:pt>
                <c:pt idx="7949">
                  <c:v>42738.056736266146</c:v>
                </c:pt>
                <c:pt idx="7950">
                  <c:v>51837.707282032374</c:v>
                </c:pt>
                <c:pt idx="7951">
                  <c:v>45577.739310064244</c:v>
                </c:pt>
                <c:pt idx="7952">
                  <c:v>37957.574815469707</c:v>
                </c:pt>
                <c:pt idx="7953">
                  <c:v>35459.939871631206</c:v>
                </c:pt>
                <c:pt idx="7954">
                  <c:v>38999.562523702982</c:v>
                </c:pt>
                <c:pt idx="7955">
                  <c:v>39977.932331735879</c:v>
                </c:pt>
                <c:pt idx="7956">
                  <c:v>41075.615530992305</c:v>
                </c:pt>
                <c:pt idx="7957">
                  <c:v>42507.37622567459</c:v>
                </c:pt>
                <c:pt idx="7958">
                  <c:v>42769.889549044579</c:v>
                </c:pt>
                <c:pt idx="7959">
                  <c:v>44853.864965511129</c:v>
                </c:pt>
                <c:pt idx="7960">
                  <c:v>48846.926229588789</c:v>
                </c:pt>
                <c:pt idx="7961">
                  <c:v>51439.964161049633</c:v>
                </c:pt>
                <c:pt idx="7962">
                  <c:v>53158.124720024854</c:v>
                </c:pt>
                <c:pt idx="7963">
                  <c:v>52752.435327186628</c:v>
                </c:pt>
                <c:pt idx="7964">
                  <c:v>45641.357210264629</c:v>
                </c:pt>
                <c:pt idx="7965">
                  <c:v>33177.069031995037</c:v>
                </c:pt>
                <c:pt idx="7966">
                  <c:v>22653.627926080258</c:v>
                </c:pt>
                <c:pt idx="7967">
                  <c:v>17793.611698694229</c:v>
                </c:pt>
                <c:pt idx="7968">
                  <c:v>18008.351940218326</c:v>
                </c:pt>
                <c:pt idx="7969">
                  <c:v>17300.465590089159</c:v>
                </c:pt>
                <c:pt idx="7970">
                  <c:v>18095.880244019903</c:v>
                </c:pt>
                <c:pt idx="7971">
                  <c:v>22685.460738858696</c:v>
                </c:pt>
                <c:pt idx="7972">
                  <c:v>29128.383864928965</c:v>
                </c:pt>
                <c:pt idx="7973">
                  <c:v>43445.990811751792</c:v>
                </c:pt>
                <c:pt idx="7974">
                  <c:v>55297.795627514541</c:v>
                </c:pt>
                <c:pt idx="7975">
                  <c:v>50055.92882285676</c:v>
                </c:pt>
                <c:pt idx="7976">
                  <c:v>41314.266176117584</c:v>
                </c:pt>
                <c:pt idx="7977">
                  <c:v>34871.343050047319</c:v>
                </c:pt>
                <c:pt idx="7978">
                  <c:v>41727.877978133045</c:v>
                </c:pt>
                <c:pt idx="7979">
                  <c:v>42300.582256005968</c:v>
                </c:pt>
                <c:pt idx="7980">
                  <c:v>43795.960850888645</c:v>
                </c:pt>
                <c:pt idx="7981">
                  <c:v>50111.624313879896</c:v>
                </c:pt>
                <c:pt idx="7982">
                  <c:v>48942.35307988937</c:v>
                </c:pt>
                <c:pt idx="7983">
                  <c:v>48846.902366910552</c:v>
                </c:pt>
                <c:pt idx="7984">
                  <c:v>55051.198710533768</c:v>
                </c:pt>
                <c:pt idx="7985">
                  <c:v>55663.658210362373</c:v>
                </c:pt>
                <c:pt idx="7986">
                  <c:v>56888.624935376043</c:v>
                </c:pt>
                <c:pt idx="7987">
                  <c:v>54573.969008317923</c:v>
                </c:pt>
                <c:pt idx="7988">
                  <c:v>46198.145081748327</c:v>
                </c:pt>
                <c:pt idx="7989">
                  <c:v>30926.031005137309</c:v>
                </c:pt>
                <c:pt idx="7990">
                  <c:v>21866.159544005004</c:v>
                </c:pt>
                <c:pt idx="7991">
                  <c:v>18652.64425282535</c:v>
                </c:pt>
                <c:pt idx="7992">
                  <c:v>17841.337055183638</c:v>
                </c:pt>
                <c:pt idx="7993">
                  <c:v>18525.408452424588</c:v>
                </c:pt>
                <c:pt idx="7994">
                  <c:v>18843.569541461238</c:v>
                </c:pt>
                <c:pt idx="7995">
                  <c:v>23974.021501394509</c:v>
                </c:pt>
                <c:pt idx="7996">
                  <c:v>34282.722365785186</c:v>
                </c:pt>
                <c:pt idx="7997">
                  <c:v>48998.024708234276</c:v>
                </c:pt>
                <c:pt idx="7998">
                  <c:v>58026.087219266374</c:v>
                </c:pt>
                <c:pt idx="7999">
                  <c:v>56809.090628786427</c:v>
                </c:pt>
                <c:pt idx="8000">
                  <c:v>48441.23683675057</c:v>
                </c:pt>
                <c:pt idx="8001">
                  <c:v>36875.808022602519</c:v>
                </c:pt>
                <c:pt idx="8002">
                  <c:v>36326.966422974299</c:v>
                </c:pt>
                <c:pt idx="8003">
                  <c:v>38251.873226261654</c:v>
                </c:pt>
                <c:pt idx="8004">
                  <c:v>36016.751605793143</c:v>
                </c:pt>
                <c:pt idx="8005">
                  <c:v>47590.150554474923</c:v>
                </c:pt>
                <c:pt idx="8006">
                  <c:v>47510.616247885322</c:v>
                </c:pt>
                <c:pt idx="8007">
                  <c:v>51129.749343868469</c:v>
                </c:pt>
                <c:pt idx="8008">
                  <c:v>56212.523672668809</c:v>
                </c:pt>
                <c:pt idx="8009">
                  <c:v>59378.289744680813</c:v>
                </c:pt>
                <c:pt idx="8010">
                  <c:v>60118.056632944892</c:v>
                </c:pt>
                <c:pt idx="8011">
                  <c:v>59855.543309574903</c:v>
                </c:pt>
                <c:pt idx="8012">
                  <c:v>50398.000315494603</c:v>
                </c:pt>
                <c:pt idx="8013">
                  <c:v>32143.027595617245</c:v>
                </c:pt>
                <c:pt idx="8014">
                  <c:v>25039.919613228973</c:v>
                </c:pt>
                <c:pt idx="8015">
                  <c:v>22128.672867375</c:v>
                </c:pt>
                <c:pt idx="8016">
                  <c:v>21126.416518419155</c:v>
                </c:pt>
                <c:pt idx="8017">
                  <c:v>18795.844184971829</c:v>
                </c:pt>
                <c:pt idx="8018">
                  <c:v>21691.198387114826</c:v>
                </c:pt>
                <c:pt idx="8019">
                  <c:v>25278.52253299778</c:v>
                </c:pt>
                <c:pt idx="8020">
                  <c:v>31610.078539700018</c:v>
                </c:pt>
                <c:pt idx="8021">
                  <c:v>48982.108301845037</c:v>
                </c:pt>
                <c:pt idx="8022">
                  <c:v>58399.919936647922</c:v>
                </c:pt>
                <c:pt idx="8023">
                  <c:v>63228.127213933753</c:v>
                </c:pt>
                <c:pt idx="8024">
                  <c:v>47884.425102588619</c:v>
                </c:pt>
                <c:pt idx="8025">
                  <c:v>37711.001761167179</c:v>
                </c:pt>
                <c:pt idx="8026">
                  <c:v>41083.585665526029</c:v>
                </c:pt>
                <c:pt idx="8027">
                  <c:v>38617.75967178771</c:v>
                </c:pt>
                <c:pt idx="8028">
                  <c:v>42793.728364611037</c:v>
                </c:pt>
                <c:pt idx="8029">
                  <c:v>48632.114400029961</c:v>
                </c:pt>
                <c:pt idx="8030">
                  <c:v>51535.414874028451</c:v>
                </c:pt>
                <c:pt idx="8031">
                  <c:v>54589.861552028888</c:v>
                </c:pt>
                <c:pt idx="8032">
                  <c:v>61772.527703685017</c:v>
                </c:pt>
                <c:pt idx="8033">
                  <c:v>65001.911675897383</c:v>
                </c:pt>
                <c:pt idx="8034">
                  <c:v>61128.211528399755</c:v>
                </c:pt>
                <c:pt idx="8035">
                  <c:v>58193.1259669793</c:v>
                </c:pt>
                <c:pt idx="8036">
                  <c:v>47963.983271856479</c:v>
                </c:pt>
                <c:pt idx="8037">
                  <c:v>34823.617693557913</c:v>
                </c:pt>
                <c:pt idx="8038">
                  <c:v>27919.357408982756</c:v>
                </c:pt>
                <c:pt idx="8039">
                  <c:v>20569.62864693546</c:v>
                </c:pt>
                <c:pt idx="8040">
                  <c:v>19360.57832831101</c:v>
                </c:pt>
                <c:pt idx="8041">
                  <c:v>20752.583801037614</c:v>
                </c:pt>
                <c:pt idx="8042">
                  <c:v>18016.298212073812</c:v>
                </c:pt>
                <c:pt idx="8043">
                  <c:v>24785.352561714462</c:v>
                </c:pt>
                <c:pt idx="8044">
                  <c:v>30560.144559611246</c:v>
                </c:pt>
                <c:pt idx="8045">
                  <c:v>46516.306170784977</c:v>
                </c:pt>
                <c:pt idx="8046">
                  <c:v>59736.25378102962</c:v>
                </c:pt>
                <c:pt idx="8047">
                  <c:v>57278.397921825053</c:v>
                </c:pt>
                <c:pt idx="8048">
                  <c:v>52736.54278347567</c:v>
                </c:pt>
                <c:pt idx="8049">
                  <c:v>48313.977173671548</c:v>
                </c:pt>
                <c:pt idx="8050">
                  <c:v>45879.983992711677</c:v>
                </c:pt>
                <c:pt idx="8051">
                  <c:v>47629.92963910885</c:v>
                </c:pt>
                <c:pt idx="8052">
                  <c:v>48457.129380461542</c:v>
                </c:pt>
                <c:pt idx="8053">
                  <c:v>47884.425102588619</c:v>
                </c:pt>
                <c:pt idx="8054">
                  <c:v>49244.621625215041</c:v>
                </c:pt>
                <c:pt idx="8055">
                  <c:v>53388.757505259935</c:v>
                </c:pt>
                <c:pt idx="8056">
                  <c:v>53675.133506874634</c:v>
                </c:pt>
                <c:pt idx="8057">
                  <c:v>54573.945145639678</c:v>
                </c:pt>
                <c:pt idx="8058">
                  <c:v>56125.019231545484</c:v>
                </c:pt>
                <c:pt idx="8059">
                  <c:v>51662.698399785695</c:v>
                </c:pt>
                <c:pt idx="8060">
                  <c:v>45490.234868940912</c:v>
                </c:pt>
                <c:pt idx="8061">
                  <c:v>34409.958166185948</c:v>
                </c:pt>
                <c:pt idx="8062">
                  <c:v>27879.554461670592</c:v>
                </c:pt>
                <c:pt idx="8063">
                  <c:v>22407.054871777727</c:v>
                </c:pt>
                <c:pt idx="8064">
                  <c:v>22287.741480554199</c:v>
                </c:pt>
                <c:pt idx="8065">
                  <c:v>20720.750988259177</c:v>
                </c:pt>
                <c:pt idx="8066">
                  <c:v>20402.613761900775</c:v>
                </c:pt>
                <c:pt idx="8067">
                  <c:v>24005.854314172939</c:v>
                </c:pt>
                <c:pt idx="8068">
                  <c:v>27990.92158103863</c:v>
                </c:pt>
                <c:pt idx="8069">
                  <c:v>34775.892337068501</c:v>
                </c:pt>
                <c:pt idx="8070">
                  <c:v>46245.894300915978</c:v>
                </c:pt>
                <c:pt idx="8071">
                  <c:v>46906.079157233973</c:v>
                </c:pt>
                <c:pt idx="8072">
                  <c:v>48115.105613180182</c:v>
                </c:pt>
                <c:pt idx="8073">
                  <c:v>46054.969012280089</c:v>
                </c:pt>
                <c:pt idx="8074">
                  <c:v>40781.317120200358</c:v>
                </c:pt>
                <c:pt idx="8075">
                  <c:v>40813.126070300554</c:v>
                </c:pt>
                <c:pt idx="8076">
                  <c:v>36629.211105621733</c:v>
                </c:pt>
                <c:pt idx="8077">
                  <c:v>42594.90452947616</c:v>
                </c:pt>
                <c:pt idx="8078">
                  <c:v>39898.398025146278</c:v>
                </c:pt>
                <c:pt idx="8079">
                  <c:v>45752.700466954426</c:v>
                </c:pt>
                <c:pt idx="8080">
                  <c:v>49992.33478533462</c:v>
                </c:pt>
                <c:pt idx="8081">
                  <c:v>49634.370748985792</c:v>
                </c:pt>
                <c:pt idx="8082">
                  <c:v>50397.976452816358</c:v>
                </c:pt>
                <c:pt idx="8083">
                  <c:v>47598.096826330409</c:v>
                </c:pt>
                <c:pt idx="8084">
                  <c:v>37480.321250575616</c:v>
                </c:pt>
                <c:pt idx="8085">
                  <c:v>27967.05890279392</c:v>
                </c:pt>
                <c:pt idx="8086">
                  <c:v>20354.864542733121</c:v>
                </c:pt>
                <c:pt idx="8087">
                  <c:v>17340.244674723086</c:v>
                </c:pt>
                <c:pt idx="8088">
                  <c:v>16950.447825595835</c:v>
                </c:pt>
                <c:pt idx="8089">
                  <c:v>16322.071919378022</c:v>
                </c:pt>
                <c:pt idx="8090">
                  <c:v>16298.209241133318</c:v>
                </c:pt>
                <c:pt idx="8091">
                  <c:v>21492.326826623463</c:v>
                </c:pt>
                <c:pt idx="8092">
                  <c:v>30424.914761998509</c:v>
                </c:pt>
                <c:pt idx="8093">
                  <c:v>47685.553542097252</c:v>
                </c:pt>
                <c:pt idx="8094">
                  <c:v>55409.162746882583</c:v>
                </c:pt>
                <c:pt idx="8095">
                  <c:v>45482.264734407181</c:v>
                </c:pt>
                <c:pt idx="8096">
                  <c:v>42857.346264811415</c:v>
                </c:pt>
                <c:pt idx="8097">
                  <c:v>32946.412384081726</c:v>
                </c:pt>
                <c:pt idx="8098">
                  <c:v>40669.950000832323</c:v>
                </c:pt>
                <c:pt idx="8099">
                  <c:v>39532.487716941971</c:v>
                </c:pt>
                <c:pt idx="8100">
                  <c:v>41258.570685094441</c:v>
                </c:pt>
                <c:pt idx="8101">
                  <c:v>48059.433984835297</c:v>
                </c:pt>
                <c:pt idx="8102">
                  <c:v>46572.001661808106</c:v>
                </c:pt>
                <c:pt idx="8103">
                  <c:v>48910.544129789174</c:v>
                </c:pt>
                <c:pt idx="8104">
                  <c:v>51209.3075131363</c:v>
                </c:pt>
                <c:pt idx="8105">
                  <c:v>55814.780551686075</c:v>
                </c:pt>
                <c:pt idx="8106">
                  <c:v>57707.902267551479</c:v>
                </c:pt>
                <c:pt idx="8107">
                  <c:v>53667.163372340903</c:v>
                </c:pt>
                <c:pt idx="8108">
                  <c:v>42547.179172986747</c:v>
                </c:pt>
                <c:pt idx="8109">
                  <c:v>28412.503517587829</c:v>
                </c:pt>
                <c:pt idx="8110">
                  <c:v>21221.867231397973</c:v>
                </c:pt>
                <c:pt idx="8111">
                  <c:v>17252.716370921509</c:v>
                </c:pt>
                <c:pt idx="8112">
                  <c:v>17419.755118634439</c:v>
                </c:pt>
                <c:pt idx="8113">
                  <c:v>17061.838807642114</c:v>
                </c:pt>
                <c:pt idx="8114">
                  <c:v>17308.411861944645</c:v>
                </c:pt>
                <c:pt idx="8115">
                  <c:v>22136.61913923049</c:v>
                </c:pt>
                <c:pt idx="8116">
                  <c:v>28706.825791058014</c:v>
                </c:pt>
                <c:pt idx="8117">
                  <c:v>48417.398021184112</c:v>
                </c:pt>
                <c:pt idx="8118">
                  <c:v>59251.006218923547</c:v>
                </c:pt>
                <c:pt idx="8119">
                  <c:v>48441.260699428814</c:v>
                </c:pt>
                <c:pt idx="8120">
                  <c:v>39723.389142899607</c:v>
                </c:pt>
                <c:pt idx="8121">
                  <c:v>35475.832415342171</c:v>
                </c:pt>
                <c:pt idx="8122">
                  <c:v>33797.498666357365</c:v>
                </c:pt>
                <c:pt idx="8123">
                  <c:v>32930.495977692502</c:v>
                </c:pt>
                <c:pt idx="8124">
                  <c:v>34791.784880779465</c:v>
                </c:pt>
                <c:pt idx="8125">
                  <c:v>38546.171637053601</c:v>
                </c:pt>
                <c:pt idx="8126">
                  <c:v>38116.667291327161</c:v>
                </c:pt>
                <c:pt idx="8127">
                  <c:v>45291.363308449545</c:v>
                </c:pt>
                <c:pt idx="8128">
                  <c:v>49029.857521012695</c:v>
                </c:pt>
                <c:pt idx="8129">
                  <c:v>54892.130097354573</c:v>
                </c:pt>
                <c:pt idx="8130">
                  <c:v>56769.311544152515</c:v>
                </c:pt>
                <c:pt idx="8131">
                  <c:v>52322.883256103712</c:v>
                </c:pt>
                <c:pt idx="8132">
                  <c:v>44328.909906805864</c:v>
                </c:pt>
                <c:pt idx="8133">
                  <c:v>28325.022939142738</c:v>
                </c:pt>
                <c:pt idx="8134">
                  <c:v>22438.86382187792</c:v>
                </c:pt>
                <c:pt idx="8135">
                  <c:v>18787.89791311634</c:v>
                </c:pt>
                <c:pt idx="8136">
                  <c:v>17419.755118634439</c:v>
                </c:pt>
                <c:pt idx="8137">
                  <c:v>17379.999896678761</c:v>
                </c:pt>
                <c:pt idx="8138">
                  <c:v>17101.594029597793</c:v>
                </c:pt>
                <c:pt idx="8139">
                  <c:v>22462.726500122622</c:v>
                </c:pt>
                <c:pt idx="8140">
                  <c:v>31586.239724133557</c:v>
                </c:pt>
                <c:pt idx="8141">
                  <c:v>47606.066960864155</c:v>
                </c:pt>
                <c:pt idx="8142">
                  <c:v>59688.5284245402</c:v>
                </c:pt>
                <c:pt idx="8143">
                  <c:v>48218.52646069273</c:v>
                </c:pt>
                <c:pt idx="8144">
                  <c:v>40590.415694242714</c:v>
                </c:pt>
                <c:pt idx="8145">
                  <c:v>36422.393273274873</c:v>
                </c:pt>
                <c:pt idx="8146">
                  <c:v>35094.053426105143</c:v>
                </c:pt>
                <c:pt idx="8147">
                  <c:v>31196.466737684546</c:v>
                </c:pt>
                <c:pt idx="8148">
                  <c:v>33312.298829607775</c:v>
                </c:pt>
                <c:pt idx="8149">
                  <c:v>40256.338198816848</c:v>
                </c:pt>
                <c:pt idx="8150">
                  <c:v>41544.922824030902</c:v>
                </c:pt>
                <c:pt idx="8151">
                  <c:v>45609.548260164433</c:v>
                </c:pt>
                <c:pt idx="8152">
                  <c:v>47486.729706962382</c:v>
                </c:pt>
                <c:pt idx="8153">
                  <c:v>53301.276926814833</c:v>
                </c:pt>
                <c:pt idx="8154">
                  <c:v>54701.204808718692</c:v>
                </c:pt>
                <c:pt idx="8155">
                  <c:v>52696.739836163499</c:v>
                </c:pt>
                <c:pt idx="8156">
                  <c:v>42738.032873587894</c:v>
                </c:pt>
                <c:pt idx="8157">
                  <c:v>28738.634741158203</c:v>
                </c:pt>
                <c:pt idx="8158">
                  <c:v>21683.228252581099</c:v>
                </c:pt>
                <c:pt idx="8159">
                  <c:v>17785.641564160498</c:v>
                </c:pt>
                <c:pt idx="8160">
                  <c:v>17117.486573308764</c:v>
                </c:pt>
                <c:pt idx="8161">
                  <c:v>17037.952266719167</c:v>
                </c:pt>
                <c:pt idx="8162">
                  <c:v>17451.564068734631</c:v>
                </c:pt>
                <c:pt idx="8163">
                  <c:v>20156.016844919995</c:v>
                </c:pt>
                <c:pt idx="8164">
                  <c:v>27147.781570618481</c:v>
                </c:pt>
                <c:pt idx="8165">
                  <c:v>44647.070995842514</c:v>
                </c:pt>
                <c:pt idx="8166">
                  <c:v>54398.936263393021</c:v>
                </c:pt>
                <c:pt idx="8167">
                  <c:v>45299.309580305031</c:v>
                </c:pt>
                <c:pt idx="8168">
                  <c:v>38649.59248456615</c:v>
                </c:pt>
                <c:pt idx="8169">
                  <c:v>31801.003828335892</c:v>
                </c:pt>
                <c:pt idx="8170">
                  <c:v>32691.869195245461</c:v>
                </c:pt>
                <c:pt idx="8171">
                  <c:v>32158.944002006465</c:v>
                </c:pt>
                <c:pt idx="8172">
                  <c:v>31244.215956852204</c:v>
                </c:pt>
                <c:pt idx="8173">
                  <c:v>43843.68620737805</c:v>
                </c:pt>
                <c:pt idx="8174">
                  <c:v>42411.949375374003</c:v>
                </c:pt>
                <c:pt idx="8175">
                  <c:v>48178.747376058818</c:v>
                </c:pt>
                <c:pt idx="8176">
                  <c:v>51646.805856074723</c:v>
                </c:pt>
                <c:pt idx="8177">
                  <c:v>54351.234769581846</c:v>
                </c:pt>
                <c:pt idx="8178">
                  <c:v>56379.562420381735</c:v>
                </c:pt>
                <c:pt idx="8179">
                  <c:v>51272.949276014937</c:v>
                </c:pt>
                <c:pt idx="8180">
                  <c:v>40232.4516578939</c:v>
                </c:pt>
                <c:pt idx="8181">
                  <c:v>32071.439560883133</c:v>
                </c:pt>
                <c:pt idx="8182">
                  <c:v>24339.931809598806</c:v>
                </c:pt>
                <c:pt idx="8183">
                  <c:v>19296.960428110626</c:v>
                </c:pt>
                <c:pt idx="8184">
                  <c:v>18207.199638031449</c:v>
                </c:pt>
                <c:pt idx="8185">
                  <c:v>17722.023663960113</c:v>
                </c:pt>
                <c:pt idx="8186">
                  <c:v>18239.05631348813</c:v>
                </c:pt>
                <c:pt idx="8187">
                  <c:v>22009.335613473231</c:v>
                </c:pt>
                <c:pt idx="8188">
                  <c:v>30059.028316472453</c:v>
                </c:pt>
                <c:pt idx="8189">
                  <c:v>46206.091353603806</c:v>
                </c:pt>
                <c:pt idx="8190">
                  <c:v>55767.102920553159</c:v>
                </c:pt>
                <c:pt idx="8191">
                  <c:v>49968.448244411658</c:v>
                </c:pt>
                <c:pt idx="8192">
                  <c:v>40574.499287853505</c:v>
                </c:pt>
                <c:pt idx="8193">
                  <c:v>35762.184554278632</c:v>
                </c:pt>
                <c:pt idx="8194">
                  <c:v>35634.924891199618</c:v>
                </c:pt>
                <c:pt idx="8195">
                  <c:v>31840.782912969818</c:v>
                </c:pt>
                <c:pt idx="8196">
                  <c:v>33192.985438384254</c:v>
                </c:pt>
                <c:pt idx="8197">
                  <c:v>36414.447001419394</c:v>
                </c:pt>
                <c:pt idx="8198">
                  <c:v>33415.695814442086</c:v>
                </c:pt>
                <c:pt idx="8199">
                  <c:v>42117.603239225573</c:v>
                </c:pt>
                <c:pt idx="8200">
                  <c:v>51559.301414951391</c:v>
                </c:pt>
                <c:pt idx="8201">
                  <c:v>53579.682793895809</c:v>
                </c:pt>
                <c:pt idx="8202">
                  <c:v>54486.464567194591</c:v>
                </c:pt>
                <c:pt idx="8203">
                  <c:v>50461.618215694987</c:v>
                </c:pt>
                <c:pt idx="8204">
                  <c:v>41298.34976972836</c:v>
                </c:pt>
                <c:pt idx="8205">
                  <c:v>27625.035135512571</c:v>
                </c:pt>
                <c:pt idx="8206">
                  <c:v>19925.336334328433</c:v>
                </c:pt>
                <c:pt idx="8207">
                  <c:v>17594.764000881107</c:v>
                </c:pt>
                <c:pt idx="8208">
                  <c:v>17268.632777310726</c:v>
                </c:pt>
                <c:pt idx="8209">
                  <c:v>16306.155512988804</c:v>
                </c:pt>
                <c:pt idx="8210">
                  <c:v>17753.856476738551</c:v>
                </c:pt>
                <c:pt idx="8211">
                  <c:v>20975.294177095442</c:v>
                </c:pt>
                <c:pt idx="8212">
                  <c:v>24212.672146519799</c:v>
                </c:pt>
                <c:pt idx="8213">
                  <c:v>35412.238377820038</c:v>
                </c:pt>
                <c:pt idx="8214">
                  <c:v>39898.398025146278</c:v>
                </c:pt>
                <c:pt idx="8215">
                  <c:v>45736.807923243447</c:v>
                </c:pt>
                <c:pt idx="8216">
                  <c:v>44122.092074459011</c:v>
                </c:pt>
                <c:pt idx="8217">
                  <c:v>42507.37622567459</c:v>
                </c:pt>
                <c:pt idx="8218">
                  <c:v>40152.941213982536</c:v>
                </c:pt>
                <c:pt idx="8219">
                  <c:v>41354.021398073266</c:v>
                </c:pt>
                <c:pt idx="8220">
                  <c:v>40582.469422387228</c:v>
                </c:pt>
                <c:pt idx="8221">
                  <c:v>36788.279718800935</c:v>
                </c:pt>
                <c:pt idx="8222">
                  <c:v>36501.951442542726</c:v>
                </c:pt>
                <c:pt idx="8223">
                  <c:v>37663.252541999522</c:v>
                </c:pt>
                <c:pt idx="8224">
                  <c:v>42738.080598944391</c:v>
                </c:pt>
                <c:pt idx="8225">
                  <c:v>38943.914758036335</c:v>
                </c:pt>
                <c:pt idx="8226">
                  <c:v>40137.000944915075</c:v>
                </c:pt>
                <c:pt idx="8227">
                  <c:v>38657.538756421636</c:v>
                </c:pt>
                <c:pt idx="8228">
                  <c:v>33200.955572917985</c:v>
                </c:pt>
                <c:pt idx="8229">
                  <c:v>25421.698602466</c:v>
                </c:pt>
                <c:pt idx="8230">
                  <c:v>19670.793145492167</c:v>
                </c:pt>
                <c:pt idx="8231">
                  <c:v>19042.441101952601</c:v>
                </c:pt>
                <c:pt idx="8232">
                  <c:v>17658.381901081488</c:v>
                </c:pt>
                <c:pt idx="8233">
                  <c:v>17849.283327039124</c:v>
                </c:pt>
                <c:pt idx="8234">
                  <c:v>18024.268346607543</c:v>
                </c:pt>
                <c:pt idx="8235">
                  <c:v>19853.748299594321</c:v>
                </c:pt>
                <c:pt idx="8236">
                  <c:v>27831.829105181183</c:v>
                </c:pt>
                <c:pt idx="8237">
                  <c:v>29136.330136784451</c:v>
                </c:pt>
                <c:pt idx="8238">
                  <c:v>38705.264112911042</c:v>
                </c:pt>
                <c:pt idx="8239">
                  <c:v>41202.899056749549</c:v>
                </c:pt>
                <c:pt idx="8240">
                  <c:v>35833.796451690992</c:v>
                </c:pt>
                <c:pt idx="8241">
                  <c:v>32723.678145345646</c:v>
                </c:pt>
                <c:pt idx="8242">
                  <c:v>29557.888210655401</c:v>
                </c:pt>
                <c:pt idx="8243">
                  <c:v>27943.220087227466</c:v>
                </c:pt>
                <c:pt idx="8244">
                  <c:v>30870.359376792418</c:v>
                </c:pt>
                <c:pt idx="8245">
                  <c:v>29947.685059782663</c:v>
                </c:pt>
                <c:pt idx="8246">
                  <c:v>28770.443691258391</c:v>
                </c:pt>
                <c:pt idx="8247">
                  <c:v>33439.582355365033</c:v>
                </c:pt>
                <c:pt idx="8248">
                  <c:v>41306.296041583861</c:v>
                </c:pt>
                <c:pt idx="8249">
                  <c:v>38347.300076562235</c:v>
                </c:pt>
                <c:pt idx="8250">
                  <c:v>41258.594547772693</c:v>
                </c:pt>
                <c:pt idx="8251">
                  <c:v>41807.412284722654</c:v>
                </c:pt>
                <c:pt idx="8252">
                  <c:v>33781.606122646386</c:v>
                </c:pt>
                <c:pt idx="8253">
                  <c:v>25787.608910670304</c:v>
                </c:pt>
                <c:pt idx="8254">
                  <c:v>21269.616450565631</c:v>
                </c:pt>
                <c:pt idx="8255">
                  <c:v>20187.825795020188</c:v>
                </c:pt>
                <c:pt idx="8256">
                  <c:v>20036.679591018226</c:v>
                </c:pt>
                <c:pt idx="8257">
                  <c:v>20235.551151509597</c:v>
                </c:pt>
                <c:pt idx="8258">
                  <c:v>22049.114698107154</c:v>
                </c:pt>
                <c:pt idx="8259">
                  <c:v>25517.125452766581</c:v>
                </c:pt>
                <c:pt idx="8260">
                  <c:v>31355.55921354199</c:v>
                </c:pt>
                <c:pt idx="8261">
                  <c:v>47987.869812779427</c:v>
                </c:pt>
                <c:pt idx="8262">
                  <c:v>56037.514790422152</c:v>
                </c:pt>
                <c:pt idx="8263">
                  <c:v>43326.677420528264</c:v>
                </c:pt>
                <c:pt idx="8264">
                  <c:v>35794.04122973531</c:v>
                </c:pt>
                <c:pt idx="8265">
                  <c:v>30727.183307324183</c:v>
                </c:pt>
                <c:pt idx="8266">
                  <c:v>33017.97655613759</c:v>
                </c:pt>
                <c:pt idx="8267">
                  <c:v>37353.037724818365</c:v>
                </c:pt>
                <c:pt idx="8268">
                  <c:v>38792.768554034374</c:v>
                </c:pt>
                <c:pt idx="8269">
                  <c:v>42268.749443227542</c:v>
                </c:pt>
                <c:pt idx="8270">
                  <c:v>38538.225365198108</c:v>
                </c:pt>
                <c:pt idx="8271">
                  <c:v>44543.650148329965</c:v>
                </c:pt>
                <c:pt idx="8272">
                  <c:v>52768.327870897621</c:v>
                </c:pt>
                <c:pt idx="8273">
                  <c:v>55957.980483832551</c:v>
                </c:pt>
                <c:pt idx="8274">
                  <c:v>52959.25315953348</c:v>
                </c:pt>
                <c:pt idx="8275">
                  <c:v>51336.567176215329</c:v>
                </c:pt>
                <c:pt idx="8276">
                  <c:v>44328.886044127619</c:v>
                </c:pt>
                <c:pt idx="8277">
                  <c:v>27442.079981410421</c:v>
                </c:pt>
                <c:pt idx="8278">
                  <c:v>20299.169051709978</c:v>
                </c:pt>
                <c:pt idx="8279">
                  <c:v>19098.112730297504</c:v>
                </c:pt>
                <c:pt idx="8280">
                  <c:v>17928.817633628725</c:v>
                </c:pt>
                <c:pt idx="8281">
                  <c:v>18429.933876767525</c:v>
                </c:pt>
                <c:pt idx="8282">
                  <c:v>18915.15757619535</c:v>
                </c:pt>
                <c:pt idx="8283">
                  <c:v>22216.177308498336</c:v>
                </c:pt>
                <c:pt idx="8284">
                  <c:v>32620.305023189587</c:v>
                </c:pt>
                <c:pt idx="8285">
                  <c:v>46548.138983563396</c:v>
                </c:pt>
                <c:pt idx="8286">
                  <c:v>51893.35504769902</c:v>
                </c:pt>
                <c:pt idx="8287">
                  <c:v>65518.968188103645</c:v>
                </c:pt>
                <c:pt idx="8288">
                  <c:v>52887.665124799358</c:v>
                </c:pt>
                <c:pt idx="8289">
                  <c:v>42602.826938653401</c:v>
                </c:pt>
                <c:pt idx="8290">
                  <c:v>38904.135673402408</c:v>
                </c:pt>
                <c:pt idx="8291">
                  <c:v>37551.885422631487</c:v>
                </c:pt>
                <c:pt idx="8292">
                  <c:v>38307.544854606545</c:v>
                </c:pt>
                <c:pt idx="8293">
                  <c:v>43517.5788464859</c:v>
                </c:pt>
                <c:pt idx="8294">
                  <c:v>39397.30564468573</c:v>
                </c:pt>
                <c:pt idx="8295">
                  <c:v>51018.429949856923</c:v>
                </c:pt>
                <c:pt idx="8296">
                  <c:v>59712.391102784903</c:v>
                </c:pt>
                <c:pt idx="8297">
                  <c:v>57628.367960961878</c:v>
                </c:pt>
                <c:pt idx="8298">
                  <c:v>67260.943699967087</c:v>
                </c:pt>
                <c:pt idx="8299">
                  <c:v>58773.800379385968</c:v>
                </c:pt>
                <c:pt idx="8300">
                  <c:v>47407.195400372773</c:v>
                </c:pt>
                <c:pt idx="8301">
                  <c:v>31570.323317744333</c:v>
                </c:pt>
                <c:pt idx="8302">
                  <c:v>24188.785605596844</c:v>
                </c:pt>
                <c:pt idx="8303">
                  <c:v>19511.724532312968</c:v>
                </c:pt>
                <c:pt idx="8304">
                  <c:v>18366.315976567141</c:v>
                </c:pt>
                <c:pt idx="8305">
                  <c:v>18931.073982584567</c:v>
                </c:pt>
                <c:pt idx="8306">
                  <c:v>21468.464148378756</c:v>
                </c:pt>
                <c:pt idx="8307">
                  <c:v>26145.549084340877</c:v>
                </c:pt>
                <c:pt idx="8308">
                  <c:v>35690.596519544517</c:v>
                </c:pt>
                <c:pt idx="8309">
                  <c:v>52728.54878626368</c:v>
                </c:pt>
                <c:pt idx="8310">
                  <c:v>69527.898133214025</c:v>
                </c:pt>
                <c:pt idx="8311">
                  <c:v>57914.720099898339</c:v>
                </c:pt>
                <c:pt idx="8312">
                  <c:v>47526.508791596301</c:v>
                </c:pt>
                <c:pt idx="8313">
                  <c:v>39985.90246626961</c:v>
                </c:pt>
                <c:pt idx="8314">
                  <c:v>39142.762455849457</c:v>
                </c:pt>
                <c:pt idx="8315">
                  <c:v>37583.71823540992</c:v>
                </c:pt>
                <c:pt idx="8316">
                  <c:v>43342.569964239243</c:v>
                </c:pt>
                <c:pt idx="8317">
                  <c:v>47446.950622328462</c:v>
                </c:pt>
                <c:pt idx="8318">
                  <c:v>47733.326623943161</c:v>
                </c:pt>
                <c:pt idx="8319">
                  <c:v>53802.393169953633</c:v>
                </c:pt>
                <c:pt idx="8320">
                  <c:v>60825.966845752315</c:v>
                </c:pt>
                <c:pt idx="8321">
                  <c:v>65336.013034001502</c:v>
                </c:pt>
                <c:pt idx="8322">
                  <c:v>64087.20749342136</c:v>
                </c:pt>
                <c:pt idx="8323">
                  <c:v>57954.475321854021</c:v>
                </c:pt>
                <c:pt idx="8324">
                  <c:v>46365.183829461253</c:v>
                </c:pt>
                <c:pt idx="8325">
                  <c:v>34059.98812704911</c:v>
                </c:pt>
                <c:pt idx="8326">
                  <c:v>24562.642185656634</c:v>
                </c:pt>
                <c:pt idx="8327">
                  <c:v>18994.715745463196</c:v>
                </c:pt>
                <c:pt idx="8328">
                  <c:v>18056.101159385984</c:v>
                </c:pt>
                <c:pt idx="8329">
                  <c:v>19798.076671249426</c:v>
                </c:pt>
                <c:pt idx="8330">
                  <c:v>21850.243137615784</c:v>
                </c:pt>
                <c:pt idx="8331">
                  <c:v>26169.411762585587</c:v>
                </c:pt>
                <c:pt idx="8332">
                  <c:v>34736.113252434574</c:v>
                </c:pt>
                <c:pt idx="8333">
                  <c:v>52577.426444939971</c:v>
                </c:pt>
                <c:pt idx="8334">
                  <c:v>68469.970155913325</c:v>
                </c:pt>
                <c:pt idx="8335">
                  <c:v>60070.307413777249</c:v>
                </c:pt>
                <c:pt idx="8336">
                  <c:v>55043.252438678282</c:v>
                </c:pt>
                <c:pt idx="8337">
                  <c:v>50032.066144612058</c:v>
                </c:pt>
                <c:pt idx="8338">
                  <c:v>54733.037621497118</c:v>
                </c:pt>
                <c:pt idx="8339">
                  <c:v>56045.484924955883</c:v>
                </c:pt>
                <c:pt idx="8340">
                  <c:v>55767.079057874915</c:v>
                </c:pt>
                <c:pt idx="8341">
                  <c:v>62273.620084145565</c:v>
                </c:pt>
                <c:pt idx="8342">
                  <c:v>65184.866829999555</c:v>
                </c:pt>
                <c:pt idx="8343">
                  <c:v>62361.148387947142</c:v>
                </c:pt>
                <c:pt idx="8344">
                  <c:v>66600.734980970854</c:v>
                </c:pt>
                <c:pt idx="8345">
                  <c:v>71866.416738516869</c:v>
                </c:pt>
                <c:pt idx="8346">
                  <c:v>70522.184347636154</c:v>
                </c:pt>
                <c:pt idx="8347">
                  <c:v>65654.197985716397</c:v>
                </c:pt>
                <c:pt idx="8348">
                  <c:v>55973.89689022176</c:v>
                </c:pt>
                <c:pt idx="8349">
                  <c:v>38681.401434666339</c:v>
                </c:pt>
                <c:pt idx="8350">
                  <c:v>26097.823727851472</c:v>
                </c:pt>
                <c:pt idx="8351">
                  <c:v>21754.792424636966</c:v>
                </c:pt>
                <c:pt idx="8352">
                  <c:v>21659.341711658148</c:v>
                </c:pt>
                <c:pt idx="8353">
                  <c:v>20140.100438530779</c:v>
                </c:pt>
                <c:pt idx="8354">
                  <c:v>24077.442348907054</c:v>
                </c:pt>
                <c:pt idx="8355">
                  <c:v>29589.721023433849</c:v>
                </c:pt>
                <c:pt idx="8356">
                  <c:v>41314.242313439347</c:v>
                </c:pt>
                <c:pt idx="8357">
                  <c:v>56276.117710190956</c:v>
                </c:pt>
                <c:pt idx="8358">
                  <c:v>72423.204610000539</c:v>
                </c:pt>
                <c:pt idx="8359">
                  <c:v>66632.567793749273</c:v>
                </c:pt>
                <c:pt idx="8360">
                  <c:v>62090.688792721667</c:v>
                </c:pt>
                <c:pt idx="8361">
                  <c:v>54216.004971969101</c:v>
                </c:pt>
                <c:pt idx="8362">
                  <c:v>57779.514164963839</c:v>
                </c:pt>
                <c:pt idx="8363">
                  <c:v>60603.280332372735</c:v>
                </c:pt>
                <c:pt idx="8364">
                  <c:v>59243.083809746306</c:v>
                </c:pt>
                <c:pt idx="8365">
                  <c:v>64405.368582458032</c:v>
                </c:pt>
                <c:pt idx="8366">
                  <c:v>65439.410018835813</c:v>
                </c:pt>
                <c:pt idx="8367">
                  <c:v>66799.582678783976</c:v>
                </c:pt>
                <c:pt idx="8368">
                  <c:v>70657.390282570646</c:v>
                </c:pt>
                <c:pt idx="8369">
                  <c:v>79908.163169660591</c:v>
                </c:pt>
                <c:pt idx="8370">
                  <c:v>76973.05374556192</c:v>
                </c:pt>
                <c:pt idx="8371">
                  <c:v>63450.885315348074</c:v>
                </c:pt>
                <c:pt idx="8372">
                  <c:v>54422.822804315954</c:v>
                </c:pt>
                <c:pt idx="8373">
                  <c:v>41616.510858765017</c:v>
                </c:pt>
                <c:pt idx="8374">
                  <c:v>28897.703354337405</c:v>
                </c:pt>
                <c:pt idx="8375">
                  <c:v>24284.236318575669</c:v>
                </c:pt>
                <c:pt idx="8376">
                  <c:v>24045.609536128617</c:v>
                </c:pt>
                <c:pt idx="8377">
                  <c:v>25023.979344161515</c:v>
                </c:pt>
                <c:pt idx="8378">
                  <c:v>26877.321975392992</c:v>
                </c:pt>
                <c:pt idx="8379">
                  <c:v>28579.542265300755</c:v>
                </c:pt>
                <c:pt idx="8380">
                  <c:v>37559.831694486973</c:v>
                </c:pt>
                <c:pt idx="8381">
                  <c:v>55265.962814736115</c:v>
                </c:pt>
                <c:pt idx="8382">
                  <c:v>68660.871581870946</c:v>
                </c:pt>
                <c:pt idx="8383">
                  <c:v>70299.450108900084</c:v>
                </c:pt>
                <c:pt idx="8384">
                  <c:v>61891.864957586782</c:v>
                </c:pt>
                <c:pt idx="8385">
                  <c:v>61056.623493665626</c:v>
                </c:pt>
                <c:pt idx="8386">
                  <c:v>64206.497021966657</c:v>
                </c:pt>
                <c:pt idx="8387">
                  <c:v>64437.177532558213</c:v>
                </c:pt>
                <c:pt idx="8388">
                  <c:v>62050.909708087755</c:v>
                </c:pt>
                <c:pt idx="8389">
                  <c:v>62607.721442249684</c:v>
                </c:pt>
                <c:pt idx="8390">
                  <c:v>64134.932849910772</c:v>
                </c:pt>
                <c:pt idx="8391">
                  <c:v>66481.421589747333</c:v>
                </c:pt>
                <c:pt idx="8392">
                  <c:v>69671.050340004032</c:v>
                </c:pt>
                <c:pt idx="8393">
                  <c:v>70021.044241819109</c:v>
                </c:pt>
                <c:pt idx="8394">
                  <c:v>61000.975727998979</c:v>
                </c:pt>
                <c:pt idx="8395">
                  <c:v>59624.886661661578</c:v>
                </c:pt>
                <c:pt idx="8396">
                  <c:v>49467.332001272865</c:v>
                </c:pt>
                <c:pt idx="8397">
                  <c:v>37209.837792671882</c:v>
                </c:pt>
                <c:pt idx="8398">
                  <c:v>30830.580292158487</c:v>
                </c:pt>
                <c:pt idx="8399">
                  <c:v>26240.97593464145</c:v>
                </c:pt>
                <c:pt idx="8400">
                  <c:v>25692.158197691489</c:v>
                </c:pt>
                <c:pt idx="8401">
                  <c:v>24856.964459126822</c:v>
                </c:pt>
                <c:pt idx="8402">
                  <c:v>26415.984816888122</c:v>
                </c:pt>
                <c:pt idx="8403">
                  <c:v>29764.706043002265</c:v>
                </c:pt>
                <c:pt idx="8404">
                  <c:v>34958.823628492406</c:v>
                </c:pt>
                <c:pt idx="8405">
                  <c:v>39659.771242699229</c:v>
                </c:pt>
                <c:pt idx="8406">
                  <c:v>54327.372091337144</c:v>
                </c:pt>
                <c:pt idx="8407">
                  <c:v>59274.86889716825</c:v>
                </c:pt>
                <c:pt idx="8408">
                  <c:v>55448.917968838265</c:v>
                </c:pt>
                <c:pt idx="8409">
                  <c:v>50859.337473999483</c:v>
                </c:pt>
                <c:pt idx="8410">
                  <c:v>47613.989370041389</c:v>
                </c:pt>
                <c:pt idx="8411">
                  <c:v>48465.099514995272</c:v>
                </c:pt>
                <c:pt idx="8412">
                  <c:v>44543.67401100821</c:v>
                </c:pt>
                <c:pt idx="8413">
                  <c:v>46699.26132488712</c:v>
                </c:pt>
                <c:pt idx="8414">
                  <c:v>48656.02480363116</c:v>
                </c:pt>
                <c:pt idx="8415">
                  <c:v>53094.459094467988</c:v>
                </c:pt>
                <c:pt idx="8416">
                  <c:v>61120.289119222492</c:v>
                </c:pt>
                <c:pt idx="8417">
                  <c:v>62862.240768407697</c:v>
                </c:pt>
                <c:pt idx="8418">
                  <c:v>62965.661615920253</c:v>
                </c:pt>
                <c:pt idx="8419">
                  <c:v>57159.060667923281</c:v>
                </c:pt>
                <c:pt idx="8420">
                  <c:v>48862.794910621524</c:v>
                </c:pt>
                <c:pt idx="8421">
                  <c:v>34386.119350619498</c:v>
                </c:pt>
                <c:pt idx="8422">
                  <c:v>32262.317124162528</c:v>
                </c:pt>
                <c:pt idx="8423">
                  <c:v>27911.387274449025</c:v>
                </c:pt>
                <c:pt idx="8424">
                  <c:v>28102.288700406662</c:v>
                </c:pt>
                <c:pt idx="8425">
                  <c:v>28197.739413385483</c:v>
                </c:pt>
                <c:pt idx="8426">
                  <c:v>28492.037824177431</c:v>
                </c:pt>
                <c:pt idx="8427">
                  <c:v>32039.630610782937</c:v>
                </c:pt>
                <c:pt idx="8428">
                  <c:v>46110.640640624995</c:v>
                </c:pt>
                <c:pt idx="8429">
                  <c:v>63323.601789590808</c:v>
                </c:pt>
                <c:pt idx="8430">
                  <c:v>77513.949073334632</c:v>
                </c:pt>
                <c:pt idx="8431">
                  <c:v>77665.047551980111</c:v>
                </c:pt>
                <c:pt idx="8432">
                  <c:v>69885.838306884601</c:v>
                </c:pt>
                <c:pt idx="8433">
                  <c:v>58304.469223669104</c:v>
                </c:pt>
                <c:pt idx="8434">
                  <c:v>66123.457553398504</c:v>
                </c:pt>
                <c:pt idx="8435">
                  <c:v>66918.896070007511</c:v>
                </c:pt>
                <c:pt idx="8436">
                  <c:v>67539.301841691573</c:v>
                </c:pt>
                <c:pt idx="8437">
                  <c:v>69798.333865761277</c:v>
                </c:pt>
                <c:pt idx="8438">
                  <c:v>71532.36310576924</c:v>
                </c:pt>
                <c:pt idx="8439">
                  <c:v>69384.722063745809</c:v>
                </c:pt>
                <c:pt idx="8440">
                  <c:v>73656.141469547947</c:v>
                </c:pt>
                <c:pt idx="8441">
                  <c:v>76702.618013014668</c:v>
                </c:pt>
                <c:pt idx="8442">
                  <c:v>72661.855255125847</c:v>
                </c:pt>
                <c:pt idx="8443">
                  <c:v>64834.920653540954</c:v>
                </c:pt>
                <c:pt idx="8444">
                  <c:v>56522.714627171714</c:v>
                </c:pt>
                <c:pt idx="8445">
                  <c:v>39795.001040311974</c:v>
                </c:pt>
                <c:pt idx="8446">
                  <c:v>29064.742102050343</c:v>
                </c:pt>
                <c:pt idx="8447">
                  <c:v>25071.728563329169</c:v>
                </c:pt>
                <c:pt idx="8448">
                  <c:v>25668.29551944678</c:v>
                </c:pt>
                <c:pt idx="8449">
                  <c:v>25469.423958955416</c:v>
                </c:pt>
                <c:pt idx="8450">
                  <c:v>26758.008584169467</c:v>
                </c:pt>
                <c:pt idx="8451">
                  <c:v>31952.126169659608</c:v>
                </c:pt>
                <c:pt idx="8452">
                  <c:v>42602.850801331639</c:v>
                </c:pt>
                <c:pt idx="8453">
                  <c:v>67412.042178612566</c:v>
                </c:pt>
                <c:pt idx="8454">
                  <c:v>77482.116260556213</c:v>
                </c:pt>
                <c:pt idx="8455">
                  <c:v>68382.489577468208</c:v>
                </c:pt>
                <c:pt idx="8456">
                  <c:v>55806.834279830604</c:v>
                </c:pt>
                <c:pt idx="8457">
                  <c:v>48465.099514995272</c:v>
                </c:pt>
                <c:pt idx="8458">
                  <c:v>52545.641357518034</c:v>
                </c:pt>
                <c:pt idx="8459">
                  <c:v>50787.725576587116</c:v>
                </c:pt>
                <c:pt idx="8460">
                  <c:v>49849.134853188138</c:v>
                </c:pt>
                <c:pt idx="8461">
                  <c:v>55615.932853872953</c:v>
                </c:pt>
                <c:pt idx="8462">
                  <c:v>56753.371275085054</c:v>
                </c:pt>
                <c:pt idx="8463">
                  <c:v>65518.968188103645</c:v>
                </c:pt>
                <c:pt idx="8464">
                  <c:v>73059.574513430329</c:v>
                </c:pt>
                <c:pt idx="8465">
                  <c:v>74093.61594980814</c:v>
                </c:pt>
                <c:pt idx="8466">
                  <c:v>70872.13052409474</c:v>
                </c:pt>
                <c:pt idx="8467">
                  <c:v>67292.728787389045</c:v>
                </c:pt>
                <c:pt idx="8468">
                  <c:v>55910.255127343138</c:v>
                </c:pt>
                <c:pt idx="8469">
                  <c:v>38331.407532851255</c:v>
                </c:pt>
                <c:pt idx="8470">
                  <c:v>29247.721118830734</c:v>
                </c:pt>
                <c:pt idx="8471">
                  <c:v>25310.331483097969</c:v>
                </c:pt>
                <c:pt idx="8472">
                  <c:v>24331.985537743323</c:v>
                </c:pt>
                <c:pt idx="8473">
                  <c:v>21953.687847806581</c:v>
                </c:pt>
                <c:pt idx="8474">
                  <c:v>24093.334892618033</c:v>
                </c:pt>
                <c:pt idx="8475">
                  <c:v>31968.042576048829</c:v>
                </c:pt>
                <c:pt idx="8476">
                  <c:v>41688.075030820888</c:v>
                </c:pt>
                <c:pt idx="8477">
                  <c:v>64834.896790862702</c:v>
                </c:pt>
                <c:pt idx="8478">
                  <c:v>72892.535765717403</c:v>
                </c:pt>
                <c:pt idx="8479">
                  <c:v>63601.983793993553</c:v>
                </c:pt>
                <c:pt idx="8480">
                  <c:v>54876.213690965342</c:v>
                </c:pt>
                <c:pt idx="8481">
                  <c:v>47431.034215939238</c:v>
                </c:pt>
                <c:pt idx="8482">
                  <c:v>52060.393795411954</c:v>
                </c:pt>
                <c:pt idx="8483">
                  <c:v>52959.229296855243</c:v>
                </c:pt>
                <c:pt idx="8484">
                  <c:v>51678.614806174919</c:v>
                </c:pt>
                <c:pt idx="8485">
                  <c:v>59863.489581430382</c:v>
                </c:pt>
                <c:pt idx="8486">
                  <c:v>57445.412806859735</c:v>
                </c:pt>
                <c:pt idx="8487">
                  <c:v>63180.401857444354</c:v>
                </c:pt>
                <c:pt idx="8488">
                  <c:v>68955.193855341131</c:v>
                </c:pt>
                <c:pt idx="8489">
                  <c:v>70466.464993934773</c:v>
                </c:pt>
                <c:pt idx="8490">
                  <c:v>68120.000116776471</c:v>
                </c:pt>
                <c:pt idx="8491">
                  <c:v>61549.793464948954</c:v>
                </c:pt>
                <c:pt idx="8492">
                  <c:v>51893.40277305551</c:v>
                </c:pt>
                <c:pt idx="8493">
                  <c:v>38188.255326061277</c:v>
                </c:pt>
                <c:pt idx="8494">
                  <c:v>27696.623170246687</c:v>
                </c:pt>
                <c:pt idx="8495">
                  <c:v>23743.340990802946</c:v>
                </c:pt>
                <c:pt idx="8496">
                  <c:v>20911.652414216816</c:v>
                </c:pt>
                <c:pt idx="8497">
                  <c:v>19901.449793405485</c:v>
                </c:pt>
                <c:pt idx="8498">
                  <c:v>22685.460738858696</c:v>
                </c:pt>
                <c:pt idx="8499">
                  <c:v>29016.992882882685</c:v>
                </c:pt>
                <c:pt idx="8500">
                  <c:v>37138.297483294264</c:v>
                </c:pt>
                <c:pt idx="8501">
                  <c:v>60030.55219182156</c:v>
                </c:pt>
                <c:pt idx="8502">
                  <c:v>66632.543931071035</c:v>
                </c:pt>
                <c:pt idx="8503">
                  <c:v>57007.914463921312</c:v>
                </c:pt>
                <c:pt idx="8504">
                  <c:v>49737.767733820117</c:v>
                </c:pt>
                <c:pt idx="8505">
                  <c:v>50262.74665520362</c:v>
                </c:pt>
                <c:pt idx="8506">
                  <c:v>52792.190549142317</c:v>
                </c:pt>
                <c:pt idx="8507">
                  <c:v>52466.083188250173</c:v>
                </c:pt>
                <c:pt idx="8508">
                  <c:v>52959.229296855243</c:v>
                </c:pt>
                <c:pt idx="8509">
                  <c:v>63100.843688176494</c:v>
                </c:pt>
                <c:pt idx="8510">
                  <c:v>62782.706461818088</c:v>
                </c:pt>
                <c:pt idx="8511">
                  <c:v>65017.828082286629</c:v>
                </c:pt>
                <c:pt idx="8512">
                  <c:v>67849.564384229219</c:v>
                </c:pt>
                <c:pt idx="8513">
                  <c:v>69607.408577125389</c:v>
                </c:pt>
                <c:pt idx="8514">
                  <c:v>69941.533797907759</c:v>
                </c:pt>
                <c:pt idx="8515">
                  <c:v>65964.388940219316</c:v>
                </c:pt>
                <c:pt idx="8516">
                  <c:v>54494.41083905007</c:v>
                </c:pt>
                <c:pt idx="8517">
                  <c:v>39707.496599188642</c:v>
                </c:pt>
                <c:pt idx="8518">
                  <c:v>29549.941938799919</c:v>
                </c:pt>
                <c:pt idx="8519">
                  <c:v>24164.970652708635</c:v>
                </c:pt>
                <c:pt idx="8520">
                  <c:v>22733.186095348105</c:v>
                </c:pt>
                <c:pt idx="8521">
                  <c:v>21126.416518419155</c:v>
                </c:pt>
                <c:pt idx="8522">
                  <c:v>25739.859691502654</c:v>
                </c:pt>
                <c:pt idx="8523">
                  <c:v>31443.063654665326</c:v>
                </c:pt>
                <c:pt idx="8524">
                  <c:v>40558.606744142526</c:v>
                </c:pt>
                <c:pt idx="8525">
                  <c:v>60340.743146324494</c:v>
                </c:pt>
                <c:pt idx="8526">
                  <c:v>71468.697480212359</c:v>
                </c:pt>
                <c:pt idx="8527">
                  <c:v>63530.419621937675</c:v>
                </c:pt>
                <c:pt idx="8528">
                  <c:v>52617.181666895638</c:v>
                </c:pt>
                <c:pt idx="8529">
                  <c:v>47486.705844284123</c:v>
                </c:pt>
                <c:pt idx="8530">
                  <c:v>48011.708628345878</c:v>
                </c:pt>
                <c:pt idx="8531">
                  <c:v>45522.043819041108</c:v>
                </c:pt>
                <c:pt idx="8532">
                  <c:v>46858.377663422812</c:v>
                </c:pt>
                <c:pt idx="8533">
                  <c:v>51694.531212564136</c:v>
                </c:pt>
                <c:pt idx="8534">
                  <c:v>55067.091254244748</c:v>
                </c:pt>
                <c:pt idx="8535">
                  <c:v>62138.414149211072</c:v>
                </c:pt>
                <c:pt idx="8536">
                  <c:v>62981.554159631225</c:v>
                </c:pt>
                <c:pt idx="8537">
                  <c:v>66775.720000539281</c:v>
                </c:pt>
                <c:pt idx="8538">
                  <c:v>64834.896790862702</c:v>
                </c:pt>
                <c:pt idx="8539">
                  <c:v>61844.115738419125</c:v>
                </c:pt>
                <c:pt idx="8540">
                  <c:v>49634.370748985792</c:v>
                </c:pt>
                <c:pt idx="8541">
                  <c:v>34187.247790128124</c:v>
                </c:pt>
                <c:pt idx="8542">
                  <c:v>26662.581733868894</c:v>
                </c:pt>
                <c:pt idx="8543">
                  <c:v>24069.472214373323</c:v>
                </c:pt>
                <c:pt idx="8544">
                  <c:v>20402.58989922253</c:v>
                </c:pt>
                <c:pt idx="8545">
                  <c:v>19289.01415625514</c:v>
                </c:pt>
                <c:pt idx="8546">
                  <c:v>22232.093714887553</c:v>
                </c:pt>
                <c:pt idx="8547">
                  <c:v>26789.81753426966</c:v>
                </c:pt>
                <c:pt idx="8548">
                  <c:v>30408.998355609292</c:v>
                </c:pt>
                <c:pt idx="8549">
                  <c:v>47271.965602760036</c:v>
                </c:pt>
                <c:pt idx="8550">
                  <c:v>53881.927476543242</c:v>
                </c:pt>
                <c:pt idx="8551">
                  <c:v>54788.709249842024</c:v>
                </c:pt>
                <c:pt idx="8552">
                  <c:v>47502.646113351606</c:v>
                </c:pt>
                <c:pt idx="8553">
                  <c:v>36438.333542342341</c:v>
                </c:pt>
                <c:pt idx="8554">
                  <c:v>35690.620382222762</c:v>
                </c:pt>
                <c:pt idx="8555">
                  <c:v>35205.396682794941</c:v>
                </c:pt>
                <c:pt idx="8556">
                  <c:v>35420.184649675524</c:v>
                </c:pt>
                <c:pt idx="8557">
                  <c:v>39802.94731216746</c:v>
                </c:pt>
                <c:pt idx="8558">
                  <c:v>41314.242313439347</c:v>
                </c:pt>
                <c:pt idx="8559">
                  <c:v>40224.553111394911</c:v>
                </c:pt>
                <c:pt idx="8560">
                  <c:v>47001.529870212798</c:v>
                </c:pt>
                <c:pt idx="8561">
                  <c:v>48584.412906218793</c:v>
                </c:pt>
                <c:pt idx="8562">
                  <c:v>46882.192616311033</c:v>
                </c:pt>
                <c:pt idx="8563">
                  <c:v>47621.959504575119</c:v>
                </c:pt>
                <c:pt idx="8564">
                  <c:v>37528.046607065029</c:v>
                </c:pt>
                <c:pt idx="8565">
                  <c:v>29287.476340786412</c:v>
                </c:pt>
                <c:pt idx="8566">
                  <c:v>26153.495356196359</c:v>
                </c:pt>
                <c:pt idx="8567">
                  <c:v>22343.413108899098</c:v>
                </c:pt>
                <c:pt idx="8568">
                  <c:v>21293.479128810333</c:v>
                </c:pt>
                <c:pt idx="8569">
                  <c:v>19137.867952253175</c:v>
                </c:pt>
                <c:pt idx="8570">
                  <c:v>19742.405042904527</c:v>
                </c:pt>
                <c:pt idx="8571">
                  <c:v>20545.765968690757</c:v>
                </c:pt>
                <c:pt idx="8572">
                  <c:v>25206.95836094191</c:v>
                </c:pt>
                <c:pt idx="8573">
                  <c:v>30854.419107724945</c:v>
                </c:pt>
                <c:pt idx="8574">
                  <c:v>40049.520366469995</c:v>
                </c:pt>
                <c:pt idx="8575">
                  <c:v>47065.171633091428</c:v>
                </c:pt>
                <c:pt idx="8576">
                  <c:v>43843.68620737805</c:v>
                </c:pt>
                <c:pt idx="8577">
                  <c:v>40280.200877061558</c:v>
                </c:pt>
                <c:pt idx="8578">
                  <c:v>42077.848017269906</c:v>
                </c:pt>
                <c:pt idx="8579">
                  <c:v>40860.851426789959</c:v>
                </c:pt>
                <c:pt idx="8580">
                  <c:v>39842.702534123142</c:v>
                </c:pt>
                <c:pt idx="8581">
                  <c:v>38808.68496042359</c:v>
                </c:pt>
                <c:pt idx="8582">
                  <c:v>41894.916725845978</c:v>
                </c:pt>
                <c:pt idx="8583">
                  <c:v>41457.418382907577</c:v>
                </c:pt>
                <c:pt idx="8584">
                  <c:v>48027.625034735094</c:v>
                </c:pt>
                <c:pt idx="8585">
                  <c:v>45203.88273000445</c:v>
                </c:pt>
                <c:pt idx="8586">
                  <c:v>45482.264734407181</c:v>
                </c:pt>
                <c:pt idx="8587">
                  <c:v>46381.076373172233</c:v>
                </c:pt>
                <c:pt idx="8588">
                  <c:v>38355.270211095958</c:v>
                </c:pt>
                <c:pt idx="8589">
                  <c:v>29343.124106453066</c:v>
                </c:pt>
                <c:pt idx="8590">
                  <c:v>26161.465490730101</c:v>
                </c:pt>
                <c:pt idx="8591">
                  <c:v>21094.607568318967</c:v>
                </c:pt>
                <c:pt idx="8592">
                  <c:v>19185.593308742587</c:v>
                </c:pt>
                <c:pt idx="8593">
                  <c:v>18215.193635243424</c:v>
                </c:pt>
                <c:pt idx="8594">
                  <c:v>19535.563347879426</c:v>
                </c:pt>
                <c:pt idx="8595">
                  <c:v>20466.231662101156</c:v>
                </c:pt>
                <c:pt idx="8596">
                  <c:v>27601.172457267861</c:v>
                </c:pt>
                <c:pt idx="8597">
                  <c:v>39047.287880192394</c:v>
                </c:pt>
                <c:pt idx="8598">
                  <c:v>40439.269490240753</c:v>
                </c:pt>
                <c:pt idx="8599">
                  <c:v>41783.549606477951</c:v>
                </c:pt>
                <c:pt idx="8600">
                  <c:v>35778.100960667849</c:v>
                </c:pt>
                <c:pt idx="8601">
                  <c:v>31610.102402378256</c:v>
                </c:pt>
                <c:pt idx="8602">
                  <c:v>29565.882207867384</c:v>
                </c:pt>
                <c:pt idx="8603">
                  <c:v>30576.037103322222</c:v>
                </c:pt>
                <c:pt idx="8604">
                  <c:v>36159.927675261373</c:v>
                </c:pt>
                <c:pt idx="8605">
                  <c:v>40463.1560311637</c:v>
                </c:pt>
                <c:pt idx="8606">
                  <c:v>40471.126165697438</c:v>
                </c:pt>
                <c:pt idx="8607">
                  <c:v>40789.287254734081</c:v>
                </c:pt>
                <c:pt idx="8608">
                  <c:v>47741.272895798647</c:v>
                </c:pt>
                <c:pt idx="8609">
                  <c:v>46094.748096914016</c:v>
                </c:pt>
                <c:pt idx="8610">
                  <c:v>44002.77868323549</c:v>
                </c:pt>
                <c:pt idx="8611">
                  <c:v>39500.678766841789</c:v>
                </c:pt>
                <c:pt idx="8612">
                  <c:v>33224.79438848445</c:v>
                </c:pt>
                <c:pt idx="8613">
                  <c:v>28969.291389071524</c:v>
                </c:pt>
                <c:pt idx="8614">
                  <c:v>28444.288605009777</c:v>
                </c:pt>
                <c:pt idx="8615">
                  <c:v>23910.403601194124</c:v>
                </c:pt>
                <c:pt idx="8616">
                  <c:v>20744.637529182128</c:v>
                </c:pt>
                <c:pt idx="8617">
                  <c:v>19074.226189374553</c:v>
                </c:pt>
                <c:pt idx="8618">
                  <c:v>20641.216681669575</c:v>
                </c:pt>
                <c:pt idx="8619">
                  <c:v>22009.359476151476</c:v>
                </c:pt>
                <c:pt idx="8620">
                  <c:v>26686.420549435355</c:v>
                </c:pt>
                <c:pt idx="8621">
                  <c:v>34402.035757008707</c:v>
                </c:pt>
                <c:pt idx="8622">
                  <c:v>40534.720203219578</c:v>
                </c:pt>
                <c:pt idx="8623">
                  <c:v>43040.301418913565</c:v>
                </c:pt>
                <c:pt idx="8624">
                  <c:v>40327.902370872711</c:v>
                </c:pt>
                <c:pt idx="8625">
                  <c:v>39333.640019128863</c:v>
                </c:pt>
                <c:pt idx="8626">
                  <c:v>37997.330037425389</c:v>
                </c:pt>
                <c:pt idx="8627">
                  <c:v>35595.169669243944</c:v>
                </c:pt>
                <c:pt idx="8628">
                  <c:v>28945.428710826814</c:v>
                </c:pt>
                <c:pt idx="8629">
                  <c:v>29255.643528007979</c:v>
                </c:pt>
                <c:pt idx="8630">
                  <c:v>29311.315156352874</c:v>
                </c:pt>
                <c:pt idx="8631">
                  <c:v>33097.534725405429</c:v>
                </c:pt>
                <c:pt idx="8632">
                  <c:v>40502.935115797627</c:v>
                </c:pt>
                <c:pt idx="8633">
                  <c:v>43740.289222543739</c:v>
                </c:pt>
                <c:pt idx="8634">
                  <c:v>43438.020677218068</c:v>
                </c:pt>
                <c:pt idx="8635">
                  <c:v>43461.907218141016</c:v>
                </c:pt>
                <c:pt idx="8636">
                  <c:v>36120.148590627454</c:v>
                </c:pt>
                <c:pt idx="8637">
                  <c:v>30313.547642630478</c:v>
                </c:pt>
                <c:pt idx="8638">
                  <c:v>26797.787668803394</c:v>
                </c:pt>
                <c:pt idx="8639">
                  <c:v>23719.502175236485</c:v>
                </c:pt>
                <c:pt idx="8640">
                  <c:v>22574.093619490654</c:v>
                </c:pt>
                <c:pt idx="8641">
                  <c:v>20688.942038158984</c:v>
                </c:pt>
                <c:pt idx="8642">
                  <c:v>21897.968494105193</c:v>
                </c:pt>
                <c:pt idx="8643">
                  <c:v>21818.45805019384</c:v>
                </c:pt>
                <c:pt idx="8644">
                  <c:v>27776.157476836284</c:v>
                </c:pt>
                <c:pt idx="8645">
                  <c:v>38522.332821487136</c:v>
                </c:pt>
                <c:pt idx="8646">
                  <c:v>41019.920039969147</c:v>
                </c:pt>
                <c:pt idx="8647">
                  <c:v>45092.491747958178</c:v>
                </c:pt>
                <c:pt idx="8648">
                  <c:v>43461.907218141016</c:v>
                </c:pt>
                <c:pt idx="8649">
                  <c:v>41107.448343770724</c:v>
                </c:pt>
                <c:pt idx="8650">
                  <c:v>40654.057457121344</c:v>
                </c:pt>
                <c:pt idx="8651">
                  <c:v>41099.502071915253</c:v>
                </c:pt>
                <c:pt idx="8652">
                  <c:v>36159.927675261373</c:v>
                </c:pt>
                <c:pt idx="8653">
                  <c:v>36446.255951519583</c:v>
                </c:pt>
                <c:pt idx="8654">
                  <c:v>39437.03700396316</c:v>
                </c:pt>
                <c:pt idx="8655">
                  <c:v>45482.264734407181</c:v>
                </c:pt>
                <c:pt idx="8656">
                  <c:v>55369.359799570426</c:v>
                </c:pt>
                <c:pt idx="8657">
                  <c:v>55297.795627514541</c:v>
                </c:pt>
                <c:pt idx="8658">
                  <c:v>56904.517479087022</c:v>
                </c:pt>
                <c:pt idx="8659">
                  <c:v>48218.52646069273</c:v>
                </c:pt>
                <c:pt idx="8660">
                  <c:v>42547.15531030851</c:v>
                </c:pt>
                <c:pt idx="8661">
                  <c:v>37440.518303263452</c:v>
                </c:pt>
                <c:pt idx="8662">
                  <c:v>31252.16222870769</c:v>
                </c:pt>
                <c:pt idx="8663">
                  <c:v>29732.897092902069</c:v>
                </c:pt>
                <c:pt idx="8664">
                  <c:v>26678.474277579866</c:v>
                </c:pt>
                <c:pt idx="8665">
                  <c:v>26018.28942126187</c:v>
                </c:pt>
                <c:pt idx="8666">
                  <c:v>29279.506206252685</c:v>
                </c:pt>
                <c:pt idx="8667">
                  <c:v>31291.917450663364</c:v>
                </c:pt>
                <c:pt idx="8668">
                  <c:v>40256.338198816848</c:v>
                </c:pt>
                <c:pt idx="8669">
                  <c:v>55401.168749670629</c:v>
                </c:pt>
                <c:pt idx="8670">
                  <c:v>60873.716064919965</c:v>
                </c:pt>
                <c:pt idx="8671">
                  <c:v>58081.73498493302</c:v>
                </c:pt>
                <c:pt idx="8672">
                  <c:v>57588.588876327958</c:v>
                </c:pt>
                <c:pt idx="8673">
                  <c:v>50891.146424099657</c:v>
                </c:pt>
                <c:pt idx="8674">
                  <c:v>48306.007039137825</c:v>
                </c:pt>
                <c:pt idx="8675">
                  <c:v>49276.430575315229</c:v>
                </c:pt>
                <c:pt idx="8676">
                  <c:v>49101.44555574681</c:v>
                </c:pt>
                <c:pt idx="8677">
                  <c:v>49825.272174943442</c:v>
                </c:pt>
                <c:pt idx="8678">
                  <c:v>53651.246965951694</c:v>
                </c:pt>
                <c:pt idx="8679">
                  <c:v>56634.105609218015</c:v>
                </c:pt>
                <c:pt idx="8680">
                  <c:v>68318.871677267831</c:v>
                </c:pt>
                <c:pt idx="8681">
                  <c:v>65964.388940219316</c:v>
                </c:pt>
                <c:pt idx="8682">
                  <c:v>67276.836243678074</c:v>
                </c:pt>
                <c:pt idx="8683">
                  <c:v>62122.497742821848</c:v>
                </c:pt>
                <c:pt idx="8684">
                  <c:v>49928.693022455991</c:v>
                </c:pt>
                <c:pt idx="8685">
                  <c:v>36613.318561910761</c:v>
                </c:pt>
                <c:pt idx="8686">
                  <c:v>28070.455887628228</c:v>
                </c:pt>
                <c:pt idx="8687">
                  <c:v>25008.062937772294</c:v>
                </c:pt>
                <c:pt idx="8688">
                  <c:v>23488.821664644922</c:v>
                </c:pt>
                <c:pt idx="8689">
                  <c:v>23210.439660242198</c:v>
                </c:pt>
                <c:pt idx="8690">
                  <c:v>23568.355971234523</c:v>
                </c:pt>
                <c:pt idx="8691">
                  <c:v>30114.699944817341</c:v>
                </c:pt>
                <c:pt idx="8692">
                  <c:v>36080.36950599352</c:v>
                </c:pt>
                <c:pt idx="8693">
                  <c:v>54025.10354601148</c:v>
                </c:pt>
                <c:pt idx="8694">
                  <c:v>63586.067387604337</c:v>
                </c:pt>
                <c:pt idx="8695">
                  <c:v>64874.652012818391</c:v>
                </c:pt>
                <c:pt idx="8696">
                  <c:v>60046.468598210777</c:v>
                </c:pt>
                <c:pt idx="8697">
                  <c:v>52171.760914780003</c:v>
                </c:pt>
                <c:pt idx="8698">
                  <c:v>49411.660372927967</c:v>
                </c:pt>
                <c:pt idx="8699">
                  <c:v>50191.182483147742</c:v>
                </c:pt>
                <c:pt idx="8700">
                  <c:v>47645.798320141577</c:v>
                </c:pt>
                <c:pt idx="8701">
                  <c:v>49570.728986107169</c:v>
                </c:pt>
                <c:pt idx="8702">
                  <c:v>54120.554258990283</c:v>
                </c:pt>
                <c:pt idx="8703">
                  <c:v>55552.314953672569</c:v>
                </c:pt>
                <c:pt idx="8704">
                  <c:v>67237.081021722392</c:v>
                </c:pt>
                <c:pt idx="8705">
                  <c:v>63450.861452669829</c:v>
                </c:pt>
                <c:pt idx="8706">
                  <c:v>64071.291087032143</c:v>
                </c:pt>
                <c:pt idx="8707">
                  <c:v>58089.705119466758</c:v>
                </c:pt>
                <c:pt idx="8708">
                  <c:v>48791.206875887416</c:v>
                </c:pt>
                <c:pt idx="8709">
                  <c:v>34433.868569787141</c:v>
                </c:pt>
                <c:pt idx="8710">
                  <c:v>28086.372294017448</c:v>
                </c:pt>
                <c:pt idx="8711">
                  <c:v>22876.338302138087</c:v>
                </c:pt>
                <c:pt idx="8712">
                  <c:v>24212.648283841554</c:v>
                </c:pt>
                <c:pt idx="8713">
                  <c:v>21754.792424636966</c:v>
                </c:pt>
                <c:pt idx="8714">
                  <c:v>24586.504863901344</c:v>
                </c:pt>
                <c:pt idx="8715">
                  <c:v>28794.306369503101</c:v>
                </c:pt>
                <c:pt idx="8716">
                  <c:v>32588.472210411153</c:v>
                </c:pt>
                <c:pt idx="8717">
                  <c:v>49196.896268725621</c:v>
                </c:pt>
                <c:pt idx="8718">
                  <c:v>57890.857421653629</c:v>
                </c:pt>
                <c:pt idx="8719">
                  <c:v>59505.573270438064</c:v>
                </c:pt>
                <c:pt idx="8720">
                  <c:v>51630.889449685499</c:v>
                </c:pt>
                <c:pt idx="8721">
                  <c:v>47900.365371656088</c:v>
                </c:pt>
                <c:pt idx="8722">
                  <c:v>44623.232180276063</c:v>
                </c:pt>
                <c:pt idx="8723">
                  <c:v>41711.961571743836</c:v>
                </c:pt>
                <c:pt idx="8724">
                  <c:v>37854.153967957165</c:v>
                </c:pt>
                <c:pt idx="8725">
                  <c:v>39715.466733722373</c:v>
                </c:pt>
                <c:pt idx="8726">
                  <c:v>42061.955473558919</c:v>
                </c:pt>
                <c:pt idx="8727">
                  <c:v>45800.449686122069</c:v>
                </c:pt>
                <c:pt idx="8728">
                  <c:v>52831.993496454474</c:v>
                </c:pt>
                <c:pt idx="8729">
                  <c:v>55536.422409961597</c:v>
                </c:pt>
                <c:pt idx="8730">
                  <c:v>53579.682793895809</c:v>
                </c:pt>
                <c:pt idx="8731">
                  <c:v>49395.743966538757</c:v>
                </c:pt>
                <c:pt idx="8732">
                  <c:v>39683.610058265687</c:v>
                </c:pt>
                <c:pt idx="8733">
                  <c:v>31944.156035125874</c:v>
                </c:pt>
                <c:pt idx="8734">
                  <c:v>27394.330762242767</c:v>
                </c:pt>
                <c:pt idx="8735">
                  <c:v>23791.090209970604</c:v>
                </c:pt>
                <c:pt idx="8736">
                  <c:v>21993.419207084011</c:v>
                </c:pt>
                <c:pt idx="8737">
                  <c:v>21532.082048579137</c:v>
                </c:pt>
                <c:pt idx="8738">
                  <c:v>21603.670083313253</c:v>
                </c:pt>
                <c:pt idx="8739">
                  <c:v>22693.407010714182</c:v>
                </c:pt>
                <c:pt idx="8740">
                  <c:v>28499.984096032913</c:v>
                </c:pt>
                <c:pt idx="8741">
                  <c:v>33145.260081894849</c:v>
                </c:pt>
                <c:pt idx="8742">
                  <c:v>45561.822903675027</c:v>
                </c:pt>
                <c:pt idx="8743">
                  <c:v>52291.074306003517</c:v>
                </c:pt>
                <c:pt idx="8744">
                  <c:v>49666.203561764247</c:v>
                </c:pt>
                <c:pt idx="8745">
                  <c:v>49045.750064723674</c:v>
                </c:pt>
                <c:pt idx="8746">
                  <c:v>40582.445559708984</c:v>
                </c:pt>
                <c:pt idx="8747">
                  <c:v>38967.7535736028</c:v>
                </c:pt>
                <c:pt idx="8748">
                  <c:v>36414.470864097639</c:v>
                </c:pt>
                <c:pt idx="8749">
                  <c:v>38920.052079791632</c:v>
                </c:pt>
                <c:pt idx="8750">
                  <c:v>39540.481714153961</c:v>
                </c:pt>
                <c:pt idx="8751">
                  <c:v>44424.360619784682</c:v>
                </c:pt>
                <c:pt idx="8752">
                  <c:v>48274.198089037636</c:v>
                </c:pt>
                <c:pt idx="8753">
                  <c:v>50469.588350228725</c:v>
                </c:pt>
                <c:pt idx="8754">
                  <c:v>51885.408775843534</c:v>
                </c:pt>
                <c:pt idx="8755">
                  <c:v>47979.899678245682</c:v>
                </c:pt>
                <c:pt idx="8756">
                  <c:v>41942.642082335391</c:v>
                </c:pt>
                <c:pt idx="8757">
                  <c:v>33089.58845354995</c:v>
                </c:pt>
                <c:pt idx="8758">
                  <c:v>26773.924990558688</c:v>
                </c:pt>
                <c:pt idx="8759">
                  <c:v>26773.924990558688</c:v>
                </c:pt>
              </c:numCache>
            </c:numRef>
          </c:yVal>
          <c:smooth val="0"/>
          <c:extLst>
            <c:ext xmlns:c16="http://schemas.microsoft.com/office/drawing/2014/chart" uri="{C3380CC4-5D6E-409C-BE32-E72D297353CC}">
              <c16:uniqueId val="{00000000-5B63-411A-B2B0-FC504E285CEC}"/>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Heat demand [M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C00000"/>
            </a:solidFill>
            <a:ln>
              <a:solidFill>
                <a:schemeClr val="tx1"/>
              </a:solidFill>
            </a:ln>
            <a:effectLst/>
          </c:spPr>
          <c:invertIfNegative val="0"/>
          <c:dPt>
            <c:idx val="0"/>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16-A1B2-4062-BCF4-40326A5BCF7D}"/>
              </c:ext>
            </c:extLst>
          </c:dPt>
          <c:dPt>
            <c:idx val="1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1-A1B2-4062-BCF4-40326A5BCF7D}"/>
              </c:ext>
            </c:extLst>
          </c:dPt>
          <c:dPt>
            <c:idx val="12"/>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3-A1B2-4062-BCF4-40326A5BCF7D}"/>
              </c:ext>
            </c:extLst>
          </c:dPt>
          <c:dPt>
            <c:idx val="13"/>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5-A1B2-4062-BCF4-40326A5BCF7D}"/>
              </c:ext>
            </c:extLst>
          </c:dPt>
          <c:dPt>
            <c:idx val="14"/>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7-A1B2-4062-BCF4-40326A5BCF7D}"/>
              </c:ext>
            </c:extLst>
          </c:dPt>
          <c:dPt>
            <c:idx val="15"/>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9-A1B2-4062-BCF4-40326A5BCF7D}"/>
              </c:ext>
            </c:extLst>
          </c:dPt>
          <c:dPt>
            <c:idx val="16"/>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B-A1B2-4062-BCF4-40326A5BCF7D}"/>
              </c:ext>
            </c:extLst>
          </c:dPt>
          <c:dPt>
            <c:idx val="17"/>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D-A1B2-4062-BCF4-40326A5BCF7D}"/>
              </c:ext>
            </c:extLst>
          </c:dPt>
          <c:dPt>
            <c:idx val="18"/>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0F-A1B2-4062-BCF4-40326A5BCF7D}"/>
              </c:ext>
            </c:extLst>
          </c:dPt>
          <c:dPt>
            <c:idx val="19"/>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11-A1B2-4062-BCF4-40326A5BCF7D}"/>
              </c:ext>
            </c:extLst>
          </c:dPt>
          <c:dPt>
            <c:idx val="20"/>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13-A1B2-4062-BCF4-40326A5BCF7D}"/>
              </c:ext>
            </c:extLst>
          </c:dPt>
          <c:dPt>
            <c:idx val="21"/>
            <c:invertIfNegative val="0"/>
            <c:bubble3D val="0"/>
            <c:spPr>
              <a:solidFill>
                <a:schemeClr val="accent1">
                  <a:lumMod val="50000"/>
                </a:schemeClr>
              </a:solidFill>
              <a:ln>
                <a:solidFill>
                  <a:schemeClr val="tx1"/>
                </a:solidFill>
              </a:ln>
              <a:effectLst/>
            </c:spPr>
            <c:extLst>
              <c:ext xmlns:c16="http://schemas.microsoft.com/office/drawing/2014/chart" uri="{C3380CC4-5D6E-409C-BE32-E72D297353CC}">
                <c16:uniqueId val="{00000015-A1B2-4062-BCF4-40326A5BCF7D}"/>
              </c:ext>
            </c:extLst>
          </c:dPt>
          <c:dLbls>
            <c:dLbl>
              <c:idx val="0"/>
              <c:delete val="1"/>
              <c:extLst>
                <c:ext xmlns:c15="http://schemas.microsoft.com/office/drawing/2012/chart" uri="{CE6537A1-D6FC-4f65-9D91-7224C49458BB}"/>
                <c:ext xmlns:c16="http://schemas.microsoft.com/office/drawing/2014/chart" uri="{C3380CC4-5D6E-409C-BE32-E72D297353CC}">
                  <c16:uniqueId val="{00000016-A1B2-4062-BCF4-40326A5BCF7D}"/>
                </c:ext>
              </c:extLst>
            </c:dLbl>
            <c:dLbl>
              <c:idx val="1"/>
              <c:tx>
                <c:rich>
                  <a:bodyPr/>
                  <a:lstStyle/>
                  <a:p>
                    <a:fld id="{E6EFD208-04DC-44F9-9F2A-3E8D1D41D213}"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7-A1B2-4062-BCF4-40326A5BCF7D}"/>
                </c:ext>
              </c:extLst>
            </c:dLbl>
            <c:dLbl>
              <c:idx val="2"/>
              <c:tx>
                <c:rich>
                  <a:bodyPr/>
                  <a:lstStyle/>
                  <a:p>
                    <a:fld id="{C4B15BE8-1C91-4285-93EE-57F6C9F88FCD}"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A1B2-4062-BCF4-40326A5BCF7D}"/>
                </c:ext>
              </c:extLst>
            </c:dLbl>
            <c:dLbl>
              <c:idx val="3"/>
              <c:tx>
                <c:rich>
                  <a:bodyPr/>
                  <a:lstStyle/>
                  <a:p>
                    <a:fld id="{A244E025-A129-44AD-ADD2-CFD041172577}"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A1B2-4062-BCF4-40326A5BCF7D}"/>
                </c:ext>
              </c:extLst>
            </c:dLbl>
            <c:dLbl>
              <c:idx val="4"/>
              <c:tx>
                <c:rich>
                  <a:bodyPr/>
                  <a:lstStyle/>
                  <a:p>
                    <a:fld id="{1688977B-1F57-4FC2-841E-96DAC84D5B0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A1B2-4062-BCF4-40326A5BCF7D}"/>
                </c:ext>
              </c:extLst>
            </c:dLbl>
            <c:dLbl>
              <c:idx val="5"/>
              <c:tx>
                <c:rich>
                  <a:bodyPr/>
                  <a:lstStyle/>
                  <a:p>
                    <a:fld id="{49E087C6-0D41-40FF-B123-988A1A75BB40}"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A1B2-4062-BCF4-40326A5BCF7D}"/>
                </c:ext>
              </c:extLst>
            </c:dLbl>
            <c:dLbl>
              <c:idx val="6"/>
              <c:tx>
                <c:rich>
                  <a:bodyPr/>
                  <a:lstStyle/>
                  <a:p>
                    <a:fld id="{9559A630-D0E8-4C1D-8728-3491B96E08C5}"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A1B2-4062-BCF4-40326A5BCF7D}"/>
                </c:ext>
              </c:extLst>
            </c:dLbl>
            <c:dLbl>
              <c:idx val="7"/>
              <c:tx>
                <c:rich>
                  <a:bodyPr/>
                  <a:lstStyle/>
                  <a:p>
                    <a:fld id="{6DA88EBF-9EFE-4212-9482-6C6AD84F245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A1B2-4062-BCF4-40326A5BCF7D}"/>
                </c:ext>
              </c:extLst>
            </c:dLbl>
            <c:dLbl>
              <c:idx val="8"/>
              <c:tx>
                <c:rich>
                  <a:bodyPr/>
                  <a:lstStyle/>
                  <a:p>
                    <a:fld id="{36B4C20E-3D2A-4330-8548-EE4A5C80F1FC}"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A1B2-4062-BCF4-40326A5BCF7D}"/>
                </c:ext>
              </c:extLst>
            </c:dLbl>
            <c:dLbl>
              <c:idx val="9"/>
              <c:tx>
                <c:rich>
                  <a:bodyPr/>
                  <a:lstStyle/>
                  <a:p>
                    <a:fld id="{AFD976CA-9C5F-4327-A50E-CFC915EAFCA1}"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A1B2-4062-BCF4-40326A5BCF7D}"/>
                </c:ext>
              </c:extLst>
            </c:dLbl>
            <c:dLbl>
              <c:idx val="10"/>
              <c:tx>
                <c:rich>
                  <a:bodyPr/>
                  <a:lstStyle/>
                  <a:p>
                    <a:fld id="{1B414244-0AC2-4812-AB34-72DB5B9D140E}"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A1B2-4062-BCF4-40326A5BCF7D}"/>
                </c:ext>
              </c:extLst>
            </c:dLbl>
            <c:dLbl>
              <c:idx val="11"/>
              <c:delete val="1"/>
              <c:extLst>
                <c:ext xmlns:c15="http://schemas.microsoft.com/office/drawing/2012/chart" uri="{CE6537A1-D6FC-4f65-9D91-7224C49458BB}"/>
                <c:ext xmlns:c16="http://schemas.microsoft.com/office/drawing/2014/chart" uri="{C3380CC4-5D6E-409C-BE32-E72D297353CC}">
                  <c16:uniqueId val="{00000001-A1B2-4062-BCF4-40326A5BCF7D}"/>
                </c:ext>
              </c:extLst>
            </c:dLbl>
            <c:dLbl>
              <c:idx val="12"/>
              <c:tx>
                <c:rich>
                  <a:bodyPr/>
                  <a:lstStyle/>
                  <a:p>
                    <a:fld id="{F399C33E-DE78-48CB-9F69-1A2483574E3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A1B2-4062-BCF4-40326A5BCF7D}"/>
                </c:ext>
              </c:extLst>
            </c:dLbl>
            <c:dLbl>
              <c:idx val="13"/>
              <c:tx>
                <c:rich>
                  <a:bodyPr/>
                  <a:lstStyle/>
                  <a:p>
                    <a:fld id="{E483B0F5-ADDE-4E20-88F6-481AC83BCB2D}"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A1B2-4062-BCF4-40326A5BCF7D}"/>
                </c:ext>
              </c:extLst>
            </c:dLbl>
            <c:dLbl>
              <c:idx val="14"/>
              <c:tx>
                <c:rich>
                  <a:bodyPr/>
                  <a:lstStyle/>
                  <a:p>
                    <a:fld id="{CE87D36E-E010-4F3B-B567-22F84BC3D740}"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A1B2-4062-BCF4-40326A5BCF7D}"/>
                </c:ext>
              </c:extLst>
            </c:dLbl>
            <c:dLbl>
              <c:idx val="15"/>
              <c:tx>
                <c:rich>
                  <a:bodyPr/>
                  <a:lstStyle/>
                  <a:p>
                    <a:fld id="{8956E147-478C-4444-9328-9EB5951021BC}"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A1B2-4062-BCF4-40326A5BCF7D}"/>
                </c:ext>
              </c:extLst>
            </c:dLbl>
            <c:dLbl>
              <c:idx val="16"/>
              <c:tx>
                <c:rich>
                  <a:bodyPr/>
                  <a:lstStyle/>
                  <a:p>
                    <a:fld id="{74260E15-5D69-446D-9FF3-12B278421D2B}"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A1B2-4062-BCF4-40326A5BCF7D}"/>
                </c:ext>
              </c:extLst>
            </c:dLbl>
            <c:dLbl>
              <c:idx val="17"/>
              <c:tx>
                <c:rich>
                  <a:bodyPr/>
                  <a:lstStyle/>
                  <a:p>
                    <a:fld id="{73CB16BD-5597-4DCA-9236-E75F5A2ABEC5}"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A1B2-4062-BCF4-40326A5BCF7D}"/>
                </c:ext>
              </c:extLst>
            </c:dLbl>
            <c:dLbl>
              <c:idx val="18"/>
              <c:tx>
                <c:rich>
                  <a:bodyPr/>
                  <a:lstStyle/>
                  <a:p>
                    <a:fld id="{F9850AC8-E63A-45B1-98EE-517FC567A516}"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A1B2-4062-BCF4-40326A5BCF7D}"/>
                </c:ext>
              </c:extLst>
            </c:dLbl>
            <c:dLbl>
              <c:idx val="19"/>
              <c:tx>
                <c:rich>
                  <a:bodyPr/>
                  <a:lstStyle/>
                  <a:p>
                    <a:fld id="{93752D65-14D7-4880-9416-274DA30D6429}"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A1B2-4062-BCF4-40326A5BCF7D}"/>
                </c:ext>
              </c:extLst>
            </c:dLbl>
            <c:dLbl>
              <c:idx val="20"/>
              <c:tx>
                <c:rich>
                  <a:bodyPr/>
                  <a:lstStyle/>
                  <a:p>
                    <a:fld id="{7F14A716-E566-41A9-B1FB-4CDF2ABB0FD4}"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A1B2-4062-BCF4-40326A5BCF7D}"/>
                </c:ext>
              </c:extLst>
            </c:dLbl>
            <c:dLbl>
              <c:idx val="21"/>
              <c:tx>
                <c:rich>
                  <a:bodyPr/>
                  <a:lstStyle/>
                  <a:p>
                    <a:fld id="{8C568BA5-E523-45E3-BEA9-6598FE9CBC4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A1B2-4062-BCF4-40326A5BCF7D}"/>
                </c:ext>
              </c:extLst>
            </c:dLbl>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multiLvlStrRef>
              <c:f>Sheet1!$O$219:$P$240</c:f>
              <c:multiLvlStrCache>
                <c:ptCount val="22"/>
                <c:lvl>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pt idx="11">
                    <c:v>Reference</c:v>
                  </c:pt>
                  <c:pt idx="12">
                    <c:v>Scenario 1</c:v>
                  </c:pt>
                  <c:pt idx="13">
                    <c:v>Scenario 2</c:v>
                  </c:pt>
                  <c:pt idx="14">
                    <c:v>Scenario 3</c:v>
                  </c:pt>
                  <c:pt idx="15">
                    <c:v>Scenario 4</c:v>
                  </c:pt>
                  <c:pt idx="16">
                    <c:v>Scenario 5</c:v>
                  </c:pt>
                  <c:pt idx="17">
                    <c:v>Scenario 6</c:v>
                  </c:pt>
                  <c:pt idx="18">
                    <c:v>Scenario 7</c:v>
                  </c:pt>
                  <c:pt idx="19">
                    <c:v>Scenario 8</c:v>
                  </c:pt>
                  <c:pt idx="20">
                    <c:v>Scenario 9</c:v>
                  </c:pt>
                  <c:pt idx="21">
                    <c:v>Scenario 10</c:v>
                  </c:pt>
                </c:lvl>
                <c:lvl>
                  <c:pt idx="0">
                    <c:v>Heat scenarios</c:v>
                  </c:pt>
                  <c:pt idx="11">
                    <c:v>Transport scenarios</c:v>
                  </c:pt>
                </c:lvl>
              </c:multiLvlStrCache>
            </c:multiLvlStrRef>
          </c:cat>
          <c:val>
            <c:numRef>
              <c:f>Sheet1!$Q$219:$Q$240</c:f>
              <c:numCache>
                <c:formatCode>0.00</c:formatCode>
                <c:ptCount val="22"/>
                <c:pt idx="0">
                  <c:v>87.472949999999997</c:v>
                </c:pt>
                <c:pt idx="1">
                  <c:v>73.73060000000001</c:v>
                </c:pt>
                <c:pt idx="2">
                  <c:v>74.360449999999986</c:v>
                </c:pt>
                <c:pt idx="3">
                  <c:v>75.281000000000006</c:v>
                </c:pt>
                <c:pt idx="4">
                  <c:v>76.842800000000011</c:v>
                </c:pt>
                <c:pt idx="5">
                  <c:v>74.941850000000002</c:v>
                </c:pt>
                <c:pt idx="6">
                  <c:v>72.525049999999993</c:v>
                </c:pt>
                <c:pt idx="7">
                  <c:v>70.108249999999998</c:v>
                </c:pt>
                <c:pt idx="8">
                  <c:v>67.691450000000003</c:v>
                </c:pt>
                <c:pt idx="9">
                  <c:v>65.277500000000003</c:v>
                </c:pt>
                <c:pt idx="10">
                  <c:v>62.869249999999994</c:v>
                </c:pt>
                <c:pt idx="11">
                  <c:v>87.472949999999997</c:v>
                </c:pt>
                <c:pt idx="12">
                  <c:v>84.852499999999992</c:v>
                </c:pt>
                <c:pt idx="13">
                  <c:v>82.232050000000001</c:v>
                </c:pt>
                <c:pt idx="14">
                  <c:v>79.606750000000005</c:v>
                </c:pt>
                <c:pt idx="15">
                  <c:v>76.9863</c:v>
                </c:pt>
                <c:pt idx="16">
                  <c:v>76.104299999999995</c:v>
                </c:pt>
                <c:pt idx="17">
                  <c:v>76.104299999999995</c:v>
                </c:pt>
                <c:pt idx="18">
                  <c:v>73.690349999999995</c:v>
                </c:pt>
                <c:pt idx="19">
                  <c:v>71.27355</c:v>
                </c:pt>
                <c:pt idx="20">
                  <c:v>68.856750000000005</c:v>
                </c:pt>
                <c:pt idx="21">
                  <c:v>66.448499999999996</c:v>
                </c:pt>
              </c:numCache>
            </c:numRef>
          </c:val>
          <c:extLst>
            <c:ext xmlns:c15="http://schemas.microsoft.com/office/drawing/2012/chart" uri="{02D57815-91ED-43cb-92C2-25804820EDAC}">
              <c15:datalabelsRange>
                <c15:f>Sheet1!$R$219:$R$240</c15:f>
                <c15:dlblRangeCache>
                  <c:ptCount val="22"/>
                  <c:pt idx="0">
                    <c:v>0.0%</c:v>
                  </c:pt>
                  <c:pt idx="1">
                    <c:v>-15.7%</c:v>
                  </c:pt>
                  <c:pt idx="2">
                    <c:v>-15.0%</c:v>
                  </c:pt>
                  <c:pt idx="3">
                    <c:v>-13.9%</c:v>
                  </c:pt>
                  <c:pt idx="4">
                    <c:v>-12.2%</c:v>
                  </c:pt>
                  <c:pt idx="5">
                    <c:v>-14.3%</c:v>
                  </c:pt>
                  <c:pt idx="6">
                    <c:v>-17.1%</c:v>
                  </c:pt>
                  <c:pt idx="7">
                    <c:v>-19.9%</c:v>
                  </c:pt>
                  <c:pt idx="8">
                    <c:v>-22.6%</c:v>
                  </c:pt>
                  <c:pt idx="9">
                    <c:v>-25.4%</c:v>
                  </c:pt>
                  <c:pt idx="10">
                    <c:v>-28.1%</c:v>
                  </c:pt>
                  <c:pt idx="11">
                    <c:v>0.0%</c:v>
                  </c:pt>
                  <c:pt idx="12">
                    <c:v>-3.0%</c:v>
                  </c:pt>
                  <c:pt idx="13">
                    <c:v>-6.0%</c:v>
                  </c:pt>
                  <c:pt idx="14">
                    <c:v>-9.0%</c:v>
                  </c:pt>
                  <c:pt idx="15">
                    <c:v>-12.0%</c:v>
                  </c:pt>
                  <c:pt idx="16">
                    <c:v>-13.0%</c:v>
                  </c:pt>
                  <c:pt idx="17">
                    <c:v>-13.0%</c:v>
                  </c:pt>
                  <c:pt idx="18">
                    <c:v>-15.8%</c:v>
                  </c:pt>
                  <c:pt idx="19">
                    <c:v>-18.5%</c:v>
                  </c:pt>
                  <c:pt idx="20">
                    <c:v>-21.3%</c:v>
                  </c:pt>
                  <c:pt idx="21">
                    <c:v>-24.0%</c:v>
                  </c:pt>
                </c15:dlblRangeCache>
              </c15:datalabelsRange>
            </c:ext>
            <c:ext xmlns:c16="http://schemas.microsoft.com/office/drawing/2014/chart" uri="{C3380CC4-5D6E-409C-BE32-E72D297353CC}">
              <c16:uniqueId val="{00000021-A1B2-4062-BCF4-40326A5BCF7D}"/>
            </c:ext>
          </c:extLst>
        </c:ser>
        <c:dLbls>
          <c:dLblPos val="outEnd"/>
          <c:showLegendKey val="0"/>
          <c:showVal val="1"/>
          <c:showCatName val="0"/>
          <c:showSerName val="0"/>
          <c:showPercent val="0"/>
          <c:showBubbleSize val="0"/>
        </c:dLbls>
        <c:gapWidth val="219"/>
        <c:overlap val="-27"/>
        <c:axId val="768780216"/>
        <c:axId val="768781528"/>
      </c:barChart>
      <c:catAx>
        <c:axId val="768780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8781528"/>
        <c:crosses val="autoZero"/>
        <c:auto val="1"/>
        <c:lblAlgn val="ctr"/>
        <c:lblOffset val="100"/>
        <c:noMultiLvlLbl val="0"/>
      </c:catAx>
      <c:valAx>
        <c:axId val="768781528"/>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baseline="0">
                    <a:effectLst/>
                  </a:rPr>
                  <a:t>CO</a:t>
                </a:r>
                <a:r>
                  <a:rPr lang="en-GB" sz="1000" b="0" i="0" baseline="-25000">
                    <a:effectLst/>
                  </a:rPr>
                  <a:t>2</a:t>
                </a:r>
                <a:r>
                  <a:rPr lang="en-GB" sz="1000" b="0" i="0" baseline="0">
                    <a:effectLst/>
                  </a:rPr>
                  <a:t> emissions [kt]</a:t>
                </a:r>
                <a:endParaRPr lang="en-GB"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8780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nd</c:v>
          </c:tx>
          <c:spPr>
            <a:solidFill>
              <a:schemeClr val="accent1"/>
            </a:solidFill>
            <a:ln>
              <a:solidFill>
                <a:schemeClr val="tx1"/>
              </a:solidFill>
            </a:ln>
            <a:effectLst/>
          </c:spPr>
          <c:invertIfNegative val="0"/>
          <c:cat>
            <c:strRef>
              <c:f>Sheet1!$A$195:$A$206</c:f>
              <c:strCache>
                <c:ptCount val="12"/>
                <c:pt idx="0">
                  <c:v>January       </c:v>
                </c:pt>
                <c:pt idx="1">
                  <c:v>February      </c:v>
                </c:pt>
                <c:pt idx="2">
                  <c:v>March         </c:v>
                </c:pt>
                <c:pt idx="3">
                  <c:v>April         </c:v>
                </c:pt>
                <c:pt idx="4">
                  <c:v>May           </c:v>
                </c:pt>
                <c:pt idx="5">
                  <c:v>June          </c:v>
                </c:pt>
                <c:pt idx="6">
                  <c:v>July          </c:v>
                </c:pt>
                <c:pt idx="7">
                  <c:v>August        </c:v>
                </c:pt>
                <c:pt idx="8">
                  <c:v>September     </c:v>
                </c:pt>
                <c:pt idx="9">
                  <c:v>October       </c:v>
                </c:pt>
                <c:pt idx="10">
                  <c:v>November      </c:v>
                </c:pt>
                <c:pt idx="11">
                  <c:v>December      </c:v>
                </c:pt>
              </c:strCache>
            </c:strRef>
          </c:cat>
          <c:val>
            <c:numRef>
              <c:f>Sheet1!$B$195:$B$206</c:f>
              <c:numCache>
                <c:formatCode>General</c:formatCode>
                <c:ptCount val="12"/>
                <c:pt idx="0">
                  <c:v>4028</c:v>
                </c:pt>
                <c:pt idx="1">
                  <c:v>4047</c:v>
                </c:pt>
                <c:pt idx="2">
                  <c:v>4907</c:v>
                </c:pt>
                <c:pt idx="3">
                  <c:v>2884</c:v>
                </c:pt>
                <c:pt idx="4">
                  <c:v>2427</c:v>
                </c:pt>
                <c:pt idx="5">
                  <c:v>2723</c:v>
                </c:pt>
                <c:pt idx="6">
                  <c:v>2136</c:v>
                </c:pt>
                <c:pt idx="7">
                  <c:v>2658</c:v>
                </c:pt>
                <c:pt idx="8">
                  <c:v>3487</c:v>
                </c:pt>
                <c:pt idx="9">
                  <c:v>4193</c:v>
                </c:pt>
                <c:pt idx="10">
                  <c:v>3640</c:v>
                </c:pt>
                <c:pt idx="11">
                  <c:v>4829</c:v>
                </c:pt>
              </c:numCache>
            </c:numRef>
          </c:val>
          <c:extLst>
            <c:ext xmlns:c16="http://schemas.microsoft.com/office/drawing/2014/chart" uri="{C3380CC4-5D6E-409C-BE32-E72D297353CC}">
              <c16:uniqueId val="{00000000-135C-4810-92BF-B85EF5328DB8}"/>
            </c:ext>
          </c:extLst>
        </c:ser>
        <c:ser>
          <c:idx val="1"/>
          <c:order val="1"/>
          <c:tx>
            <c:v>PV</c:v>
          </c:tx>
          <c:spPr>
            <a:solidFill>
              <a:schemeClr val="accent2"/>
            </a:solidFill>
            <a:ln>
              <a:solidFill>
                <a:schemeClr val="tx1"/>
              </a:solidFill>
            </a:ln>
            <a:effectLst/>
          </c:spPr>
          <c:invertIfNegative val="0"/>
          <c:cat>
            <c:strRef>
              <c:f>Sheet1!$A$195:$A$206</c:f>
              <c:strCache>
                <c:ptCount val="12"/>
                <c:pt idx="0">
                  <c:v>January       </c:v>
                </c:pt>
                <c:pt idx="1">
                  <c:v>February      </c:v>
                </c:pt>
                <c:pt idx="2">
                  <c:v>March         </c:v>
                </c:pt>
                <c:pt idx="3">
                  <c:v>April         </c:v>
                </c:pt>
                <c:pt idx="4">
                  <c:v>May           </c:v>
                </c:pt>
                <c:pt idx="5">
                  <c:v>June          </c:v>
                </c:pt>
                <c:pt idx="6">
                  <c:v>July          </c:v>
                </c:pt>
                <c:pt idx="7">
                  <c:v>August        </c:v>
                </c:pt>
                <c:pt idx="8">
                  <c:v>September     </c:v>
                </c:pt>
                <c:pt idx="9">
                  <c:v>October       </c:v>
                </c:pt>
                <c:pt idx="10">
                  <c:v>November      </c:v>
                </c:pt>
                <c:pt idx="11">
                  <c:v>December      </c:v>
                </c:pt>
              </c:strCache>
            </c:strRef>
          </c:cat>
          <c:val>
            <c:numRef>
              <c:f>Sheet1!$C$195:$C$206</c:f>
              <c:numCache>
                <c:formatCode>General</c:formatCode>
                <c:ptCount val="12"/>
                <c:pt idx="0">
                  <c:v>528</c:v>
                </c:pt>
                <c:pt idx="1">
                  <c:v>1344</c:v>
                </c:pt>
                <c:pt idx="2">
                  <c:v>1544</c:v>
                </c:pt>
                <c:pt idx="3">
                  <c:v>2180</c:v>
                </c:pt>
                <c:pt idx="4">
                  <c:v>2274</c:v>
                </c:pt>
                <c:pt idx="5">
                  <c:v>2535</c:v>
                </c:pt>
                <c:pt idx="6">
                  <c:v>2503</c:v>
                </c:pt>
                <c:pt idx="7">
                  <c:v>2167</c:v>
                </c:pt>
                <c:pt idx="8">
                  <c:v>1938</c:v>
                </c:pt>
                <c:pt idx="9">
                  <c:v>1091</c:v>
                </c:pt>
                <c:pt idx="10">
                  <c:v>623</c:v>
                </c:pt>
                <c:pt idx="11">
                  <c:v>419</c:v>
                </c:pt>
              </c:numCache>
            </c:numRef>
          </c:val>
          <c:extLst>
            <c:ext xmlns:c16="http://schemas.microsoft.com/office/drawing/2014/chart" uri="{C3380CC4-5D6E-409C-BE32-E72D297353CC}">
              <c16:uniqueId val="{00000001-135C-4810-92BF-B85EF5328DB8}"/>
            </c:ext>
          </c:extLst>
        </c:ser>
        <c:dLbls>
          <c:showLegendKey val="0"/>
          <c:showVal val="0"/>
          <c:showCatName val="0"/>
          <c:showSerName val="0"/>
          <c:showPercent val="0"/>
          <c:showBubbleSize val="0"/>
        </c:dLbls>
        <c:gapWidth val="219"/>
        <c:overlap val="-27"/>
        <c:axId val="858430312"/>
        <c:axId val="858430640"/>
      </c:barChart>
      <c:catAx>
        <c:axId val="858430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430640"/>
        <c:crosses val="autoZero"/>
        <c:auto val="1"/>
        <c:lblAlgn val="ctr"/>
        <c:lblOffset val="100"/>
        <c:noMultiLvlLbl val="0"/>
      </c:catAx>
      <c:valAx>
        <c:axId val="8584306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Monthly average power output</a:t>
                </a:r>
                <a:r>
                  <a:rPr lang="en-GB" baseline="0"/>
                  <a:t> [MW]</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430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lgn="just">
        <a:defRPr>
          <a:solidFill>
            <a:sysClr val="windowText" lastClr="000000"/>
          </a:solidFill>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2">
                <a:lumMod val="75000"/>
              </a:schemeClr>
            </a:solidFill>
            <a:ln>
              <a:solidFill>
                <a:schemeClr val="tx1"/>
              </a:solidFill>
            </a:ln>
            <a:effectLst/>
          </c:spPr>
          <c:invertIfNegative val="0"/>
          <c:dPt>
            <c:idx val="0"/>
            <c:invertIfNegative val="0"/>
            <c:bubble3D val="0"/>
            <c:spPr>
              <a:solidFill>
                <a:schemeClr val="bg2">
                  <a:lumMod val="50000"/>
                </a:schemeClr>
              </a:solidFill>
              <a:ln>
                <a:solidFill>
                  <a:schemeClr val="tx1"/>
                </a:solidFill>
              </a:ln>
              <a:effectLst/>
            </c:spPr>
            <c:extLst>
              <c:ext xmlns:c16="http://schemas.microsoft.com/office/drawing/2014/chart" uri="{C3380CC4-5D6E-409C-BE32-E72D297353CC}">
                <c16:uniqueId val="{00000001-8EDD-40A4-B8FC-292121D6FE4B}"/>
              </c:ext>
            </c:extLst>
          </c:dPt>
          <c:dPt>
            <c:idx val="1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3-8EDD-40A4-B8FC-292121D6FE4B}"/>
              </c:ext>
            </c:extLst>
          </c:dPt>
          <c:dPt>
            <c:idx val="12"/>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5-8EDD-40A4-B8FC-292121D6FE4B}"/>
              </c:ext>
            </c:extLst>
          </c:dPt>
          <c:dPt>
            <c:idx val="13"/>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7-8EDD-40A4-B8FC-292121D6FE4B}"/>
              </c:ext>
            </c:extLst>
          </c:dPt>
          <c:dPt>
            <c:idx val="14"/>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9-8EDD-40A4-B8FC-292121D6FE4B}"/>
              </c:ext>
            </c:extLst>
          </c:dPt>
          <c:dPt>
            <c:idx val="15"/>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B-8EDD-40A4-B8FC-292121D6FE4B}"/>
              </c:ext>
            </c:extLst>
          </c:dPt>
          <c:dPt>
            <c:idx val="16"/>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D-8EDD-40A4-B8FC-292121D6FE4B}"/>
              </c:ext>
            </c:extLst>
          </c:dPt>
          <c:dPt>
            <c:idx val="17"/>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F-8EDD-40A4-B8FC-292121D6FE4B}"/>
              </c:ext>
            </c:extLst>
          </c:dPt>
          <c:dPt>
            <c:idx val="18"/>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11-8EDD-40A4-B8FC-292121D6FE4B}"/>
              </c:ext>
            </c:extLst>
          </c:dPt>
          <c:dPt>
            <c:idx val="19"/>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13-8EDD-40A4-B8FC-292121D6FE4B}"/>
              </c:ext>
            </c:extLst>
          </c:dPt>
          <c:dPt>
            <c:idx val="20"/>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15-8EDD-40A4-B8FC-292121D6FE4B}"/>
              </c:ext>
            </c:extLst>
          </c:dPt>
          <c:dPt>
            <c:idx val="21"/>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17-8EDD-40A4-B8FC-292121D6FE4B}"/>
              </c:ext>
            </c:extLst>
          </c:dPt>
          <c:cat>
            <c:multiLvlStrRef>
              <c:f>Sheet1!$O$75:$P$96</c:f>
              <c:multiLvlStrCache>
                <c:ptCount val="22"/>
                <c:lvl>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pt idx="11">
                    <c:v>Reference</c:v>
                  </c:pt>
                  <c:pt idx="12">
                    <c:v>Scenario 1</c:v>
                  </c:pt>
                  <c:pt idx="13">
                    <c:v>Scenario 2</c:v>
                  </c:pt>
                  <c:pt idx="14">
                    <c:v>Scenario 3</c:v>
                  </c:pt>
                  <c:pt idx="15">
                    <c:v>Scenario 4</c:v>
                  </c:pt>
                  <c:pt idx="16">
                    <c:v>Scenario 5</c:v>
                  </c:pt>
                  <c:pt idx="17">
                    <c:v>Scenario 6</c:v>
                  </c:pt>
                  <c:pt idx="18">
                    <c:v>Scenario 7</c:v>
                  </c:pt>
                  <c:pt idx="19">
                    <c:v>Scenario 8</c:v>
                  </c:pt>
                  <c:pt idx="20">
                    <c:v>Scenario 9</c:v>
                  </c:pt>
                  <c:pt idx="21">
                    <c:v>Scenario 10</c:v>
                  </c:pt>
                </c:lvl>
                <c:lvl>
                  <c:pt idx="0">
                    <c:v>Heat scenarios</c:v>
                  </c:pt>
                  <c:pt idx="11">
                    <c:v>Transport scenarios</c:v>
                  </c:pt>
                </c:lvl>
              </c:multiLvlStrCache>
            </c:multiLvlStrRef>
          </c:cat>
          <c:val>
            <c:numRef>
              <c:f>Sheet1!$Q$75:$Q$96</c:f>
              <c:numCache>
                <c:formatCode>General</c:formatCode>
                <c:ptCount val="22"/>
                <c:pt idx="0">
                  <c:v>103.27</c:v>
                </c:pt>
                <c:pt idx="1">
                  <c:v>139.36000000000001</c:v>
                </c:pt>
                <c:pt idx="2">
                  <c:v>141.57</c:v>
                </c:pt>
                <c:pt idx="3">
                  <c:v>144.80000000000001</c:v>
                </c:pt>
                <c:pt idx="4">
                  <c:v>150.28</c:v>
                </c:pt>
                <c:pt idx="5">
                  <c:v>143.61000000000001</c:v>
                </c:pt>
                <c:pt idx="6">
                  <c:v>135.13</c:v>
                </c:pt>
                <c:pt idx="7">
                  <c:v>126.65</c:v>
                </c:pt>
                <c:pt idx="8">
                  <c:v>118.17</c:v>
                </c:pt>
                <c:pt idx="9">
                  <c:v>109.7</c:v>
                </c:pt>
                <c:pt idx="10">
                  <c:v>101.25</c:v>
                </c:pt>
                <c:pt idx="11">
                  <c:v>103.27</c:v>
                </c:pt>
                <c:pt idx="12">
                  <c:v>105.9</c:v>
                </c:pt>
                <c:pt idx="13">
                  <c:v>108.53</c:v>
                </c:pt>
                <c:pt idx="14">
                  <c:v>111.15</c:v>
                </c:pt>
                <c:pt idx="15">
                  <c:v>113.78</c:v>
                </c:pt>
                <c:pt idx="16">
                  <c:v>113.78</c:v>
                </c:pt>
                <c:pt idx="17">
                  <c:v>113.78</c:v>
                </c:pt>
                <c:pt idx="18">
                  <c:v>105.31</c:v>
                </c:pt>
                <c:pt idx="19">
                  <c:v>96.83</c:v>
                </c:pt>
                <c:pt idx="20">
                  <c:v>88.35</c:v>
                </c:pt>
                <c:pt idx="21">
                  <c:v>79.88000000000001</c:v>
                </c:pt>
              </c:numCache>
            </c:numRef>
          </c:val>
          <c:extLst>
            <c:ext xmlns:c16="http://schemas.microsoft.com/office/drawing/2014/chart" uri="{C3380CC4-5D6E-409C-BE32-E72D297353CC}">
              <c16:uniqueId val="{00000018-8EDD-40A4-B8FC-292121D6FE4B}"/>
            </c:ext>
          </c:extLst>
        </c:ser>
        <c:dLbls>
          <c:showLegendKey val="0"/>
          <c:showVal val="0"/>
          <c:showCatName val="0"/>
          <c:showSerName val="0"/>
          <c:showPercent val="0"/>
          <c:showBubbleSize val="0"/>
        </c:dLbls>
        <c:gapWidth val="219"/>
        <c:overlap val="-27"/>
        <c:axId val="994481072"/>
        <c:axId val="994471560"/>
      </c:barChart>
      <c:catAx>
        <c:axId val="994481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94471560"/>
        <c:crosses val="autoZero"/>
        <c:auto val="1"/>
        <c:lblAlgn val="ctr"/>
        <c:lblOffset val="100"/>
        <c:noMultiLvlLbl val="0"/>
      </c:catAx>
      <c:valAx>
        <c:axId val="9944715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et</a:t>
                </a:r>
                <a:r>
                  <a:rPr lang="en-GB" baseline="0"/>
                  <a:t> import [GWh/yea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94481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98</c:f>
              <c:strCache>
                <c:ptCount val="1"/>
                <c:pt idx="0">
                  <c:v>Total annual cost (heat scenarios)</c:v>
                </c:pt>
              </c:strCache>
            </c:strRef>
          </c:tx>
          <c:spPr>
            <a:ln w="28575" cap="rnd">
              <a:solidFill>
                <a:schemeClr val="tx1">
                  <a:lumMod val="75000"/>
                  <a:lumOff val="25000"/>
                </a:schemeClr>
              </a:solidFill>
              <a:round/>
            </a:ln>
            <a:effectLst/>
          </c:spPr>
          <c:marker>
            <c:symbol val="circle"/>
            <c:size val="5"/>
            <c:spPr>
              <a:solidFill>
                <a:schemeClr val="tx1">
                  <a:lumMod val="75000"/>
                  <a:lumOff val="25000"/>
                </a:schemeClr>
              </a:solidFill>
              <a:ln w="9525">
                <a:solidFill>
                  <a:schemeClr val="tx1">
                    <a:lumMod val="75000"/>
                    <a:lumOff val="25000"/>
                  </a:schemeClr>
                </a:solidFill>
              </a:ln>
              <a:effectLst/>
            </c:spPr>
          </c:marker>
          <c:cat>
            <c:strRef>
              <c:f>Sheet1!$D$97:$N$97</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98:$N$98</c:f>
              <c:numCache>
                <c:formatCode>General</c:formatCode>
                <c:ptCount val="11"/>
                <c:pt idx="0">
                  <c:v>39620.593399999998</c:v>
                </c:pt>
                <c:pt idx="1">
                  <c:v>37903.991200000004</c:v>
                </c:pt>
                <c:pt idx="2">
                  <c:v>43253.743399999999</c:v>
                </c:pt>
                <c:pt idx="3">
                  <c:v>52167.612000000001</c:v>
                </c:pt>
                <c:pt idx="4">
                  <c:v>65511.825599999996</c:v>
                </c:pt>
                <c:pt idx="5">
                  <c:v>48881.976200000005</c:v>
                </c:pt>
                <c:pt idx="6">
                  <c:v>48574.302599999995</c:v>
                </c:pt>
                <c:pt idx="7">
                  <c:v>48266.629000000001</c:v>
                </c:pt>
                <c:pt idx="8">
                  <c:v>47957.955399999999</c:v>
                </c:pt>
                <c:pt idx="9">
                  <c:v>47651.43</c:v>
                </c:pt>
                <c:pt idx="10">
                  <c:v>47343.201000000001</c:v>
                </c:pt>
              </c:numCache>
            </c:numRef>
          </c:val>
          <c:smooth val="0"/>
          <c:extLst>
            <c:ext xmlns:c16="http://schemas.microsoft.com/office/drawing/2014/chart" uri="{C3380CC4-5D6E-409C-BE32-E72D297353CC}">
              <c16:uniqueId val="{00000000-EEDE-4E57-B811-8065EE632254}"/>
            </c:ext>
          </c:extLst>
        </c:ser>
        <c:ser>
          <c:idx val="1"/>
          <c:order val="1"/>
          <c:tx>
            <c:strRef>
              <c:f>Sheet1!$C$99</c:f>
              <c:strCache>
                <c:ptCount val="1"/>
                <c:pt idx="0">
                  <c:v>Total annual cost (transport scenarios)</c:v>
                </c:pt>
              </c:strCache>
            </c:strRef>
          </c:tx>
          <c:spPr>
            <a:ln w="28575"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strRef>
              <c:f>Sheet1!$D$97:$N$97</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99:$N$99</c:f>
              <c:numCache>
                <c:formatCode>General</c:formatCode>
                <c:ptCount val="11"/>
                <c:pt idx="0">
                  <c:v>39620.593399999998</c:v>
                </c:pt>
                <c:pt idx="1">
                  <c:v>39406.33</c:v>
                </c:pt>
                <c:pt idx="2">
                  <c:v>39194.066599999998</c:v>
                </c:pt>
                <c:pt idx="3">
                  <c:v>38975.550999999999</c:v>
                </c:pt>
                <c:pt idx="4">
                  <c:v>38760.287599999996</c:v>
                </c:pt>
                <c:pt idx="5">
                  <c:v>38691.423599999995</c:v>
                </c:pt>
                <c:pt idx="6">
                  <c:v>38691.423599999995</c:v>
                </c:pt>
                <c:pt idx="7">
                  <c:v>38382.898199999996</c:v>
                </c:pt>
                <c:pt idx="8">
                  <c:v>38076.224600000001</c:v>
                </c:pt>
                <c:pt idx="9">
                  <c:v>37768.550999999999</c:v>
                </c:pt>
                <c:pt idx="10">
                  <c:v>37461.322</c:v>
                </c:pt>
              </c:numCache>
            </c:numRef>
          </c:val>
          <c:smooth val="0"/>
          <c:extLst>
            <c:ext xmlns:c16="http://schemas.microsoft.com/office/drawing/2014/chart" uri="{C3380CC4-5D6E-409C-BE32-E72D297353CC}">
              <c16:uniqueId val="{00000001-EEDE-4E57-B811-8065EE632254}"/>
            </c:ext>
          </c:extLst>
        </c:ser>
        <c:dLbls>
          <c:showLegendKey val="0"/>
          <c:showVal val="0"/>
          <c:showCatName val="0"/>
          <c:showSerName val="0"/>
          <c:showPercent val="0"/>
          <c:showBubbleSize val="0"/>
        </c:dLbls>
        <c:marker val="1"/>
        <c:smooth val="0"/>
        <c:axId val="1265618552"/>
        <c:axId val="1265615928"/>
      </c:lineChart>
      <c:catAx>
        <c:axId val="1265618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65615928"/>
        <c:crosses val="autoZero"/>
        <c:auto val="1"/>
        <c:lblAlgn val="ctr"/>
        <c:lblOffset val="100"/>
        <c:noMultiLvlLbl val="0"/>
      </c:catAx>
      <c:valAx>
        <c:axId val="1265615928"/>
        <c:scaling>
          <c:orientation val="minMax"/>
          <c:min val="30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a:t>
                </a:r>
                <a:r>
                  <a:rPr lang="en-GB" baseline="0"/>
                  <a:t> costs [M EUR/yea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65618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C$119</c:f>
              <c:strCache>
                <c:ptCount val="1"/>
                <c:pt idx="0">
                  <c:v>Fuel </c:v>
                </c:pt>
              </c:strCache>
            </c:strRef>
          </c:tx>
          <c:spPr>
            <a:solidFill>
              <a:schemeClr val="accent1"/>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19:$N$119</c:f>
              <c:numCache>
                <c:formatCode>0</c:formatCode>
                <c:ptCount val="11"/>
                <c:pt idx="0">
                  <c:v>12166</c:v>
                </c:pt>
                <c:pt idx="1">
                  <c:v>6339</c:v>
                </c:pt>
                <c:pt idx="2">
                  <c:v>6687</c:v>
                </c:pt>
                <c:pt idx="3">
                  <c:v>7091</c:v>
                </c:pt>
                <c:pt idx="4">
                  <c:v>7634</c:v>
                </c:pt>
                <c:pt idx="5">
                  <c:v>6950</c:v>
                </c:pt>
                <c:pt idx="6">
                  <c:v>6950</c:v>
                </c:pt>
                <c:pt idx="7">
                  <c:v>6950</c:v>
                </c:pt>
                <c:pt idx="8">
                  <c:v>6950</c:v>
                </c:pt>
                <c:pt idx="9">
                  <c:v>6950</c:v>
                </c:pt>
                <c:pt idx="10">
                  <c:v>6948</c:v>
                </c:pt>
              </c:numCache>
            </c:numRef>
          </c:val>
          <c:extLst>
            <c:ext xmlns:c16="http://schemas.microsoft.com/office/drawing/2014/chart" uri="{C3380CC4-5D6E-409C-BE32-E72D297353CC}">
              <c16:uniqueId val="{00000000-BD97-427F-9869-ADC76120CC4B}"/>
            </c:ext>
          </c:extLst>
        </c:ser>
        <c:ser>
          <c:idx val="1"/>
          <c:order val="1"/>
          <c:tx>
            <c:strRef>
              <c:f>Sheet1!$C$120</c:f>
              <c:strCache>
                <c:ptCount val="1"/>
                <c:pt idx="0">
                  <c:v>Variable O&amp;M</c:v>
                </c:pt>
              </c:strCache>
            </c:strRef>
          </c:tx>
          <c:spPr>
            <a:solidFill>
              <a:schemeClr val="accent2"/>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20:$N$120</c:f>
              <c:numCache>
                <c:formatCode>0</c:formatCode>
                <c:ptCount val="11"/>
                <c:pt idx="0">
                  <c:v>0</c:v>
                </c:pt>
                <c:pt idx="1">
                  <c:v>0</c:v>
                </c:pt>
                <c:pt idx="2">
                  <c:v>21</c:v>
                </c:pt>
                <c:pt idx="3">
                  <c:v>45</c:v>
                </c:pt>
                <c:pt idx="4">
                  <c:v>75</c:v>
                </c:pt>
                <c:pt idx="5">
                  <c:v>37</c:v>
                </c:pt>
                <c:pt idx="6">
                  <c:v>37</c:v>
                </c:pt>
                <c:pt idx="7">
                  <c:v>37</c:v>
                </c:pt>
                <c:pt idx="8">
                  <c:v>37</c:v>
                </c:pt>
                <c:pt idx="9">
                  <c:v>37</c:v>
                </c:pt>
                <c:pt idx="10">
                  <c:v>37</c:v>
                </c:pt>
              </c:numCache>
            </c:numRef>
          </c:val>
          <c:extLst>
            <c:ext xmlns:c16="http://schemas.microsoft.com/office/drawing/2014/chart" uri="{C3380CC4-5D6E-409C-BE32-E72D297353CC}">
              <c16:uniqueId val="{00000001-BD97-427F-9869-ADC76120CC4B}"/>
            </c:ext>
          </c:extLst>
        </c:ser>
        <c:ser>
          <c:idx val="2"/>
          <c:order val="2"/>
          <c:tx>
            <c:strRef>
              <c:f>Sheet1!$C$121</c:f>
              <c:strCache>
                <c:ptCount val="1"/>
                <c:pt idx="0">
                  <c:v>Electricity exchange</c:v>
                </c:pt>
              </c:strCache>
            </c:strRef>
          </c:tx>
          <c:spPr>
            <a:solidFill>
              <a:schemeClr val="accent3"/>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21:$N$121</c:f>
              <c:numCache>
                <c:formatCode>0</c:formatCode>
                <c:ptCount val="11"/>
                <c:pt idx="0">
                  <c:v>5232</c:v>
                </c:pt>
                <c:pt idx="1">
                  <c:v>7061</c:v>
                </c:pt>
                <c:pt idx="2">
                  <c:v>7173</c:v>
                </c:pt>
                <c:pt idx="3">
                  <c:v>7336</c:v>
                </c:pt>
                <c:pt idx="4">
                  <c:v>7614</c:v>
                </c:pt>
                <c:pt idx="5">
                  <c:v>7276</c:v>
                </c:pt>
                <c:pt idx="6">
                  <c:v>6846</c:v>
                </c:pt>
                <c:pt idx="7">
                  <c:v>6417</c:v>
                </c:pt>
                <c:pt idx="8">
                  <c:v>5987</c:v>
                </c:pt>
                <c:pt idx="9">
                  <c:v>5558</c:v>
                </c:pt>
                <c:pt idx="10">
                  <c:v>5129</c:v>
                </c:pt>
              </c:numCache>
            </c:numRef>
          </c:val>
          <c:extLst>
            <c:ext xmlns:c16="http://schemas.microsoft.com/office/drawing/2014/chart" uri="{C3380CC4-5D6E-409C-BE32-E72D297353CC}">
              <c16:uniqueId val="{00000002-BD97-427F-9869-ADC76120CC4B}"/>
            </c:ext>
          </c:extLst>
        </c:ser>
        <c:ser>
          <c:idx val="3"/>
          <c:order val="3"/>
          <c:tx>
            <c:strRef>
              <c:f>Sheet1!$C$122</c:f>
              <c:strCache>
                <c:ptCount val="1"/>
                <c:pt idx="0">
                  <c:v>CO2 emissions</c:v>
                </c:pt>
              </c:strCache>
            </c:strRef>
          </c:tx>
          <c:spPr>
            <a:solidFill>
              <a:schemeClr val="accent4"/>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22:$N$122</c:f>
              <c:numCache>
                <c:formatCode>0</c:formatCode>
                <c:ptCount val="11"/>
                <c:pt idx="0">
                  <c:v>4548.5933999999997</c:v>
                </c:pt>
                <c:pt idx="1">
                  <c:v>3833.9912000000004</c:v>
                </c:pt>
                <c:pt idx="2">
                  <c:v>3866.7433999999994</c:v>
                </c:pt>
                <c:pt idx="3">
                  <c:v>3914.6120000000001</c:v>
                </c:pt>
                <c:pt idx="4">
                  <c:v>3995.8256000000006</c:v>
                </c:pt>
                <c:pt idx="5">
                  <c:v>3896.9762000000001</c:v>
                </c:pt>
                <c:pt idx="6">
                  <c:v>3771.3025999999995</c:v>
                </c:pt>
                <c:pt idx="7">
                  <c:v>3645.6289999999999</c:v>
                </c:pt>
                <c:pt idx="8">
                  <c:v>3519.9554000000003</c:v>
                </c:pt>
                <c:pt idx="9">
                  <c:v>3394.4300000000003</c:v>
                </c:pt>
                <c:pt idx="10">
                  <c:v>3269.2009999999996</c:v>
                </c:pt>
              </c:numCache>
            </c:numRef>
          </c:val>
          <c:extLst>
            <c:ext xmlns:c16="http://schemas.microsoft.com/office/drawing/2014/chart" uri="{C3380CC4-5D6E-409C-BE32-E72D297353CC}">
              <c16:uniqueId val="{00000003-BD97-427F-9869-ADC76120CC4B}"/>
            </c:ext>
          </c:extLst>
        </c:ser>
        <c:ser>
          <c:idx val="4"/>
          <c:order val="4"/>
          <c:tx>
            <c:strRef>
              <c:f>Sheet1!$C$123</c:f>
              <c:strCache>
                <c:ptCount val="1"/>
                <c:pt idx="0">
                  <c:v>Fixed O&amp;M</c:v>
                </c:pt>
              </c:strCache>
            </c:strRef>
          </c:tx>
          <c:spPr>
            <a:solidFill>
              <a:schemeClr val="accent5"/>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23:$N$123</c:f>
              <c:numCache>
                <c:formatCode>0</c:formatCode>
                <c:ptCount val="11"/>
                <c:pt idx="0">
                  <c:v>3203</c:v>
                </c:pt>
                <c:pt idx="1">
                  <c:v>3695</c:v>
                </c:pt>
                <c:pt idx="2">
                  <c:v>3351</c:v>
                </c:pt>
                <c:pt idx="3">
                  <c:v>3007</c:v>
                </c:pt>
                <c:pt idx="4">
                  <c:v>2664</c:v>
                </c:pt>
                <c:pt idx="5">
                  <c:v>3123</c:v>
                </c:pt>
                <c:pt idx="6">
                  <c:v>3174</c:v>
                </c:pt>
                <c:pt idx="7">
                  <c:v>3224</c:v>
                </c:pt>
                <c:pt idx="8">
                  <c:v>3275</c:v>
                </c:pt>
                <c:pt idx="9">
                  <c:v>3326</c:v>
                </c:pt>
                <c:pt idx="10">
                  <c:v>3377</c:v>
                </c:pt>
              </c:numCache>
            </c:numRef>
          </c:val>
          <c:extLst>
            <c:ext xmlns:c16="http://schemas.microsoft.com/office/drawing/2014/chart" uri="{C3380CC4-5D6E-409C-BE32-E72D297353CC}">
              <c16:uniqueId val="{00000004-BD97-427F-9869-ADC76120CC4B}"/>
            </c:ext>
          </c:extLst>
        </c:ser>
        <c:ser>
          <c:idx val="5"/>
          <c:order val="5"/>
          <c:tx>
            <c:strRef>
              <c:f>Sheet1!$C$124</c:f>
              <c:strCache>
                <c:ptCount val="1"/>
                <c:pt idx="0">
                  <c:v>Annualised investment</c:v>
                </c:pt>
              </c:strCache>
            </c:strRef>
          </c:tx>
          <c:spPr>
            <a:solidFill>
              <a:schemeClr val="accent6"/>
            </a:solidFill>
            <a:ln>
              <a:solidFill>
                <a:schemeClr val="tx1"/>
              </a:solidFill>
            </a:ln>
            <a:effectLst/>
          </c:spPr>
          <c:invertIfNegative val="0"/>
          <c:cat>
            <c:strRef>
              <c:f>Sheet1!$D$118:$N$118</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24:$N$124</c:f>
              <c:numCache>
                <c:formatCode>0</c:formatCode>
                <c:ptCount val="11"/>
                <c:pt idx="0">
                  <c:v>14471</c:v>
                </c:pt>
                <c:pt idx="1">
                  <c:v>16975</c:v>
                </c:pt>
                <c:pt idx="2">
                  <c:v>22155</c:v>
                </c:pt>
                <c:pt idx="3">
                  <c:v>30774</c:v>
                </c:pt>
                <c:pt idx="4">
                  <c:v>43529</c:v>
                </c:pt>
                <c:pt idx="5">
                  <c:v>27599</c:v>
                </c:pt>
                <c:pt idx="6">
                  <c:v>27796</c:v>
                </c:pt>
                <c:pt idx="7">
                  <c:v>27993</c:v>
                </c:pt>
                <c:pt idx="8">
                  <c:v>28189</c:v>
                </c:pt>
                <c:pt idx="9">
                  <c:v>28386</c:v>
                </c:pt>
                <c:pt idx="10">
                  <c:v>28583</c:v>
                </c:pt>
              </c:numCache>
            </c:numRef>
          </c:val>
          <c:extLst>
            <c:ext xmlns:c16="http://schemas.microsoft.com/office/drawing/2014/chart" uri="{C3380CC4-5D6E-409C-BE32-E72D297353CC}">
              <c16:uniqueId val="{00000005-BD97-427F-9869-ADC76120CC4B}"/>
            </c:ext>
          </c:extLst>
        </c:ser>
        <c:dLbls>
          <c:showLegendKey val="0"/>
          <c:showVal val="0"/>
          <c:showCatName val="0"/>
          <c:showSerName val="0"/>
          <c:showPercent val="0"/>
          <c:showBubbleSize val="0"/>
        </c:dLbls>
        <c:gapWidth val="150"/>
        <c:overlap val="100"/>
        <c:axId val="1036632664"/>
        <c:axId val="1036636272"/>
      </c:barChart>
      <c:catAx>
        <c:axId val="103663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6272"/>
        <c:crosses val="autoZero"/>
        <c:auto val="1"/>
        <c:lblAlgn val="ctr"/>
        <c:lblOffset val="100"/>
        <c:noMultiLvlLbl val="0"/>
      </c:catAx>
      <c:valAx>
        <c:axId val="10366362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 cost [M EUR/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36632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C$143</c:f>
              <c:strCache>
                <c:ptCount val="1"/>
                <c:pt idx="0">
                  <c:v>Fuel </c:v>
                </c:pt>
              </c:strCache>
            </c:strRef>
          </c:tx>
          <c:spPr>
            <a:solidFill>
              <a:schemeClr val="accent1"/>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3:$N$143</c:f>
              <c:numCache>
                <c:formatCode>0</c:formatCode>
                <c:ptCount val="11"/>
                <c:pt idx="0">
                  <c:v>12166</c:v>
                </c:pt>
                <c:pt idx="1">
                  <c:v>11337</c:v>
                </c:pt>
                <c:pt idx="2">
                  <c:v>10509</c:v>
                </c:pt>
                <c:pt idx="3">
                  <c:v>9680</c:v>
                </c:pt>
                <c:pt idx="4">
                  <c:v>8851</c:v>
                </c:pt>
                <c:pt idx="5">
                  <c:v>8609</c:v>
                </c:pt>
                <c:pt idx="6">
                  <c:v>8609</c:v>
                </c:pt>
                <c:pt idx="7">
                  <c:v>8609</c:v>
                </c:pt>
                <c:pt idx="8">
                  <c:v>8609</c:v>
                </c:pt>
                <c:pt idx="9">
                  <c:v>8609</c:v>
                </c:pt>
                <c:pt idx="10">
                  <c:v>8609</c:v>
                </c:pt>
              </c:numCache>
            </c:numRef>
          </c:val>
          <c:extLst>
            <c:ext xmlns:c16="http://schemas.microsoft.com/office/drawing/2014/chart" uri="{C3380CC4-5D6E-409C-BE32-E72D297353CC}">
              <c16:uniqueId val="{00000000-2D91-4C4D-ACA8-408FEA344895}"/>
            </c:ext>
          </c:extLst>
        </c:ser>
        <c:ser>
          <c:idx val="1"/>
          <c:order val="1"/>
          <c:tx>
            <c:strRef>
              <c:f>Sheet1!$C$144</c:f>
              <c:strCache>
                <c:ptCount val="1"/>
                <c:pt idx="0">
                  <c:v>Variable O&amp;M</c:v>
                </c:pt>
              </c:strCache>
            </c:strRef>
          </c:tx>
          <c:spPr>
            <a:solidFill>
              <a:schemeClr val="accent2"/>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4:$N$144</c:f>
              <c:numCache>
                <c:formatCode>0</c:formatCode>
                <c:ptCount val="11"/>
                <c:pt idx="0">
                  <c:v>0</c:v>
                </c:pt>
                <c:pt idx="1">
                  <c:v>0</c:v>
                </c:pt>
                <c:pt idx="2">
                  <c:v>0</c:v>
                </c:pt>
                <c:pt idx="3">
                  <c:v>0</c:v>
                </c:pt>
                <c:pt idx="4">
                  <c:v>0</c:v>
                </c:pt>
                <c:pt idx="5">
                  <c:v>0</c:v>
                </c:pt>
                <c:pt idx="6">
                  <c:v>0</c:v>
                </c:pt>
                <c:pt idx="7">
                  <c:v>0</c:v>
                </c:pt>
                <c:pt idx="8">
                  <c:v>0</c:v>
                </c:pt>
                <c:pt idx="9">
                  <c:v>0</c:v>
                </c:pt>
                <c:pt idx="10">
                  <c:v>0</c:v>
                </c:pt>
              </c:numCache>
            </c:numRef>
          </c:val>
          <c:extLst>
            <c:ext xmlns:c16="http://schemas.microsoft.com/office/drawing/2014/chart" uri="{C3380CC4-5D6E-409C-BE32-E72D297353CC}">
              <c16:uniqueId val="{00000001-2D91-4C4D-ACA8-408FEA344895}"/>
            </c:ext>
          </c:extLst>
        </c:ser>
        <c:ser>
          <c:idx val="2"/>
          <c:order val="2"/>
          <c:tx>
            <c:strRef>
              <c:f>Sheet1!$C$145</c:f>
              <c:strCache>
                <c:ptCount val="1"/>
                <c:pt idx="0">
                  <c:v>Electricity exchange</c:v>
                </c:pt>
              </c:strCache>
            </c:strRef>
          </c:tx>
          <c:spPr>
            <a:solidFill>
              <a:schemeClr val="accent3"/>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5:$N$145</c:f>
              <c:numCache>
                <c:formatCode>0</c:formatCode>
                <c:ptCount val="11"/>
                <c:pt idx="0">
                  <c:v>5232</c:v>
                </c:pt>
                <c:pt idx="1">
                  <c:v>5366</c:v>
                </c:pt>
                <c:pt idx="2">
                  <c:v>5499</c:v>
                </c:pt>
                <c:pt idx="3">
                  <c:v>5632</c:v>
                </c:pt>
                <c:pt idx="4">
                  <c:v>5765</c:v>
                </c:pt>
                <c:pt idx="5">
                  <c:v>5765</c:v>
                </c:pt>
                <c:pt idx="6">
                  <c:v>5765</c:v>
                </c:pt>
                <c:pt idx="7">
                  <c:v>5335</c:v>
                </c:pt>
                <c:pt idx="8">
                  <c:v>4906</c:v>
                </c:pt>
                <c:pt idx="9">
                  <c:v>4476</c:v>
                </c:pt>
                <c:pt idx="10">
                  <c:v>4047</c:v>
                </c:pt>
              </c:numCache>
            </c:numRef>
          </c:val>
          <c:extLst>
            <c:ext xmlns:c16="http://schemas.microsoft.com/office/drawing/2014/chart" uri="{C3380CC4-5D6E-409C-BE32-E72D297353CC}">
              <c16:uniqueId val="{00000002-2D91-4C4D-ACA8-408FEA344895}"/>
            </c:ext>
          </c:extLst>
        </c:ser>
        <c:ser>
          <c:idx val="3"/>
          <c:order val="3"/>
          <c:tx>
            <c:strRef>
              <c:f>Sheet1!$C$146</c:f>
              <c:strCache>
                <c:ptCount val="1"/>
                <c:pt idx="0">
                  <c:v>CO2 emissions</c:v>
                </c:pt>
              </c:strCache>
            </c:strRef>
          </c:tx>
          <c:spPr>
            <a:solidFill>
              <a:schemeClr val="accent4"/>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6:$N$146</c:f>
              <c:numCache>
                <c:formatCode>0</c:formatCode>
                <c:ptCount val="11"/>
                <c:pt idx="0">
                  <c:v>4548.5933999999997</c:v>
                </c:pt>
                <c:pt idx="1">
                  <c:v>4412.33</c:v>
                </c:pt>
                <c:pt idx="2">
                  <c:v>4276.0666000000001</c:v>
                </c:pt>
                <c:pt idx="3">
                  <c:v>4139.5510000000004</c:v>
                </c:pt>
                <c:pt idx="4">
                  <c:v>4003.2876000000001</c:v>
                </c:pt>
                <c:pt idx="5">
                  <c:v>3957.4235999999996</c:v>
                </c:pt>
                <c:pt idx="6">
                  <c:v>3957.4235999999996</c:v>
                </c:pt>
                <c:pt idx="7">
                  <c:v>3831.8981999999996</c:v>
                </c:pt>
                <c:pt idx="8">
                  <c:v>3706.2246</c:v>
                </c:pt>
                <c:pt idx="9">
                  <c:v>3580.5510000000004</c:v>
                </c:pt>
                <c:pt idx="10">
                  <c:v>3455.3219999999997</c:v>
                </c:pt>
              </c:numCache>
            </c:numRef>
          </c:val>
          <c:extLst>
            <c:ext xmlns:c16="http://schemas.microsoft.com/office/drawing/2014/chart" uri="{C3380CC4-5D6E-409C-BE32-E72D297353CC}">
              <c16:uniqueId val="{00000003-2D91-4C4D-ACA8-408FEA344895}"/>
            </c:ext>
          </c:extLst>
        </c:ser>
        <c:ser>
          <c:idx val="4"/>
          <c:order val="4"/>
          <c:tx>
            <c:strRef>
              <c:f>Sheet1!$C$147</c:f>
              <c:strCache>
                <c:ptCount val="1"/>
                <c:pt idx="0">
                  <c:v>Fixed O&amp;M</c:v>
                </c:pt>
              </c:strCache>
            </c:strRef>
          </c:tx>
          <c:spPr>
            <a:solidFill>
              <a:schemeClr val="accent5"/>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7:$N$147</c:f>
              <c:numCache>
                <c:formatCode>0</c:formatCode>
                <c:ptCount val="11"/>
                <c:pt idx="0">
                  <c:v>3203</c:v>
                </c:pt>
                <c:pt idx="1">
                  <c:v>3144</c:v>
                </c:pt>
                <c:pt idx="2">
                  <c:v>3085</c:v>
                </c:pt>
                <c:pt idx="3">
                  <c:v>3025</c:v>
                </c:pt>
                <c:pt idx="4">
                  <c:v>2966</c:v>
                </c:pt>
                <c:pt idx="5">
                  <c:v>2972</c:v>
                </c:pt>
                <c:pt idx="6">
                  <c:v>2972</c:v>
                </c:pt>
                <c:pt idx="7">
                  <c:v>3023</c:v>
                </c:pt>
                <c:pt idx="8">
                  <c:v>3074</c:v>
                </c:pt>
                <c:pt idx="9">
                  <c:v>3125</c:v>
                </c:pt>
                <c:pt idx="10">
                  <c:v>3176</c:v>
                </c:pt>
              </c:numCache>
            </c:numRef>
          </c:val>
          <c:extLst>
            <c:ext xmlns:c16="http://schemas.microsoft.com/office/drawing/2014/chart" uri="{C3380CC4-5D6E-409C-BE32-E72D297353CC}">
              <c16:uniqueId val="{00000004-2D91-4C4D-ACA8-408FEA344895}"/>
            </c:ext>
          </c:extLst>
        </c:ser>
        <c:ser>
          <c:idx val="5"/>
          <c:order val="5"/>
          <c:tx>
            <c:strRef>
              <c:f>Sheet1!$C$148</c:f>
              <c:strCache>
                <c:ptCount val="1"/>
                <c:pt idx="0">
                  <c:v>Annualised investment</c:v>
                </c:pt>
              </c:strCache>
            </c:strRef>
          </c:tx>
          <c:spPr>
            <a:solidFill>
              <a:schemeClr val="accent6"/>
            </a:solidFill>
            <a:ln>
              <a:solidFill>
                <a:schemeClr val="tx1"/>
              </a:solidFill>
            </a:ln>
            <a:effectLst/>
          </c:spPr>
          <c:invertIfNegative val="0"/>
          <c:cat>
            <c:strRef>
              <c:f>Sheet1!$D$142:$N$142</c:f>
              <c:strCache>
                <c:ptCount val="11"/>
                <c:pt idx="0">
                  <c:v>Reference</c:v>
                </c:pt>
                <c:pt idx="1">
                  <c:v>Scenario 1</c:v>
                </c:pt>
                <c:pt idx="2">
                  <c:v>Scenario 2</c:v>
                </c:pt>
                <c:pt idx="3">
                  <c:v>Scenario 3</c:v>
                </c:pt>
                <c:pt idx="4">
                  <c:v>Scenario 4</c:v>
                </c:pt>
                <c:pt idx="5">
                  <c:v>Scenario 5</c:v>
                </c:pt>
                <c:pt idx="6">
                  <c:v>Scenario 6</c:v>
                </c:pt>
                <c:pt idx="7">
                  <c:v>Scenario 7</c:v>
                </c:pt>
                <c:pt idx="8">
                  <c:v>Scenario 8</c:v>
                </c:pt>
                <c:pt idx="9">
                  <c:v>Scenario 9</c:v>
                </c:pt>
                <c:pt idx="10">
                  <c:v>Scenario 10</c:v>
                </c:pt>
              </c:strCache>
            </c:strRef>
          </c:cat>
          <c:val>
            <c:numRef>
              <c:f>Sheet1!$D$148:$N$148</c:f>
              <c:numCache>
                <c:formatCode>0</c:formatCode>
                <c:ptCount val="11"/>
                <c:pt idx="0">
                  <c:v>14471</c:v>
                </c:pt>
                <c:pt idx="1">
                  <c:v>15147</c:v>
                </c:pt>
                <c:pt idx="2">
                  <c:v>15825</c:v>
                </c:pt>
                <c:pt idx="3">
                  <c:v>16499</c:v>
                </c:pt>
                <c:pt idx="4">
                  <c:v>17175</c:v>
                </c:pt>
                <c:pt idx="5">
                  <c:v>17388</c:v>
                </c:pt>
                <c:pt idx="6">
                  <c:v>17388</c:v>
                </c:pt>
                <c:pt idx="7">
                  <c:v>17584</c:v>
                </c:pt>
                <c:pt idx="8">
                  <c:v>17781</c:v>
                </c:pt>
                <c:pt idx="9">
                  <c:v>17978</c:v>
                </c:pt>
                <c:pt idx="10">
                  <c:v>18174</c:v>
                </c:pt>
              </c:numCache>
            </c:numRef>
          </c:val>
          <c:extLst>
            <c:ext xmlns:c16="http://schemas.microsoft.com/office/drawing/2014/chart" uri="{C3380CC4-5D6E-409C-BE32-E72D297353CC}">
              <c16:uniqueId val="{00000005-2D91-4C4D-ACA8-408FEA344895}"/>
            </c:ext>
          </c:extLst>
        </c:ser>
        <c:dLbls>
          <c:showLegendKey val="0"/>
          <c:showVal val="0"/>
          <c:showCatName val="0"/>
          <c:showSerName val="0"/>
          <c:showPercent val="0"/>
          <c:showBubbleSize val="0"/>
        </c:dLbls>
        <c:gapWidth val="150"/>
        <c:overlap val="100"/>
        <c:axId val="1275802632"/>
        <c:axId val="1275801976"/>
      </c:barChart>
      <c:catAx>
        <c:axId val="1275802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75801976"/>
        <c:crosses val="autoZero"/>
        <c:auto val="1"/>
        <c:lblAlgn val="ctr"/>
        <c:lblOffset val="100"/>
        <c:noMultiLvlLbl val="0"/>
      </c:catAx>
      <c:valAx>
        <c:axId val="12758019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nnual cost [M EUR/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75802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chemeClr val="accent1">
                  <a:lumMod val="50000"/>
                </a:schemeClr>
              </a:solidFill>
              <a:round/>
            </a:ln>
            <a:effectLst/>
          </c:spPr>
          <c:marker>
            <c:symbol val="none"/>
          </c:marker>
          <c:yVal>
            <c:numRef>
              <c:f>'Background-Lists'!$AB$6:$AB$8789</c:f>
              <c:numCache>
                <c:formatCode>0.00</c:formatCode>
                <c:ptCount val="8784"/>
                <c:pt idx="0">
                  <c:v>11598.747030082659</c:v>
                </c:pt>
                <c:pt idx="1">
                  <c:v>11039.143958174338</c:v>
                </c:pt>
                <c:pt idx="2">
                  <c:v>10549.951457042967</c:v>
                </c:pt>
                <c:pt idx="3">
                  <c:v>10140.859347202892</c:v>
                </c:pt>
                <c:pt idx="4">
                  <c:v>9808.2498831660196</c:v>
                </c:pt>
                <c:pt idx="5">
                  <c:v>9668.655906381211</c:v>
                </c:pt>
                <c:pt idx="6">
                  <c:v>9717.2165693865009</c:v>
                </c:pt>
                <c:pt idx="7">
                  <c:v>9406.4570131212895</c:v>
                </c:pt>
                <c:pt idx="8">
                  <c:v>9430.7293760215362</c:v>
                </c:pt>
                <c:pt idx="9">
                  <c:v>9541.2060796489241</c:v>
                </c:pt>
                <c:pt idx="10">
                  <c:v>9822.8164883471272</c:v>
                </c:pt>
                <c:pt idx="11">
                  <c:v>10131.153589483751</c:v>
                </c:pt>
                <c:pt idx="12">
                  <c:v>10358.1471973552</c:v>
                </c:pt>
                <c:pt idx="13">
                  <c:v>10297.458321502185</c:v>
                </c:pt>
                <c:pt idx="14">
                  <c:v>10154.214724819703</c:v>
                </c:pt>
                <c:pt idx="15">
                  <c:v>10225.836523160944</c:v>
                </c:pt>
                <c:pt idx="16">
                  <c:v>10433.418615594113</c:v>
                </c:pt>
                <c:pt idx="17">
                  <c:v>11246.726050607509</c:v>
                </c:pt>
                <c:pt idx="18">
                  <c:v>11538.058154229644</c:v>
                </c:pt>
                <c:pt idx="19">
                  <c:v>11479.791733505217</c:v>
                </c:pt>
                <c:pt idx="20">
                  <c:v>11203.026235064188</c:v>
                </c:pt>
                <c:pt idx="21">
                  <c:v>11028.226972890907</c:v>
                </c:pt>
                <c:pt idx="22">
                  <c:v>11585.391652465845</c:v>
                </c:pt>
                <c:pt idx="23">
                  <c:v>11760.190914639126</c:v>
                </c:pt>
                <c:pt idx="24">
                  <c:v>11103.482453925028</c:v>
                </c:pt>
                <c:pt idx="25">
                  <c:v>10512.323716525907</c:v>
                </c:pt>
                <c:pt idx="26">
                  <c:v>9968.4984773629876</c:v>
                </c:pt>
                <c:pt idx="27">
                  <c:v>9660.161376226366</c:v>
                </c:pt>
                <c:pt idx="28">
                  <c:v>9599.4725003733511</c:v>
                </c:pt>
                <c:pt idx="29">
                  <c:v>9887.1549840978132</c:v>
                </c:pt>
                <c:pt idx="30">
                  <c:v>10447.985220775221</c:v>
                </c:pt>
                <c:pt idx="31">
                  <c:v>10723.539491651954</c:v>
                </c:pt>
                <c:pt idx="32">
                  <c:v>11345.042666977582</c:v>
                </c:pt>
                <c:pt idx="33">
                  <c:v>11902.223283757316</c:v>
                </c:pt>
                <c:pt idx="34">
                  <c:v>12317.371531418859</c:v>
                </c:pt>
                <c:pt idx="35">
                  <c:v>12594.137029859887</c:v>
                </c:pt>
                <c:pt idx="36">
                  <c:v>12589.292119602715</c:v>
                </c:pt>
                <c:pt idx="37">
                  <c:v>12345.293514216779</c:v>
                </c:pt>
                <c:pt idx="38">
                  <c:v>11894.939981166761</c:v>
                </c:pt>
                <c:pt idx="39">
                  <c:v>11811.174032772999</c:v>
                </c:pt>
                <c:pt idx="40">
                  <c:v>12117.088678781038</c:v>
                </c:pt>
                <c:pt idx="41">
                  <c:v>13074.850938041205</c:v>
                </c:pt>
                <c:pt idx="42">
                  <c:v>13306.705393374621</c:v>
                </c:pt>
                <c:pt idx="43">
                  <c:v>12847.841392964963</c:v>
                </c:pt>
                <c:pt idx="44">
                  <c:v>12251.821808103878</c:v>
                </c:pt>
                <c:pt idx="45">
                  <c:v>11638.8131629331</c:v>
                </c:pt>
                <c:pt idx="46">
                  <c:v>12106.155756292808</c:v>
                </c:pt>
                <c:pt idx="47">
                  <c:v>12185.060857224604</c:v>
                </c:pt>
                <c:pt idx="48">
                  <c:v>11512.558626560311</c:v>
                </c:pt>
                <c:pt idx="49">
                  <c:v>10802.428655378955</c:v>
                </c:pt>
                <c:pt idx="50">
                  <c:v>10262.253036113712</c:v>
                </c:pt>
                <c:pt idx="51">
                  <c:v>9860.4601660689805</c:v>
                </c:pt>
                <c:pt idx="52">
                  <c:v>9853.1768634784275</c:v>
                </c:pt>
                <c:pt idx="53">
                  <c:v>9909.0048918694738</c:v>
                </c:pt>
                <c:pt idx="54">
                  <c:v>10242.825583470638</c:v>
                </c:pt>
                <c:pt idx="55">
                  <c:v>10434.629843158407</c:v>
                </c:pt>
                <c:pt idx="56">
                  <c:v>11160.537647085159</c:v>
                </c:pt>
                <c:pt idx="57">
                  <c:v>11775.984684589319</c:v>
                </c:pt>
                <c:pt idx="58">
                  <c:v>12466.6872031276</c:v>
                </c:pt>
                <c:pt idx="59">
                  <c:v>12929.184886230138</c:v>
                </c:pt>
                <c:pt idx="60">
                  <c:v>13027.501502600211</c:v>
                </c:pt>
                <c:pt idx="61">
                  <c:v>12876.974603327177</c:v>
                </c:pt>
                <c:pt idx="62">
                  <c:v>12558.947681676207</c:v>
                </c:pt>
                <c:pt idx="63">
                  <c:v>12507.94862633754</c:v>
                </c:pt>
                <c:pt idx="64">
                  <c:v>12750.736004159182</c:v>
                </c:pt>
                <c:pt idx="65">
                  <c:v>13298.194926014981</c:v>
                </c:pt>
                <c:pt idx="66">
                  <c:v>13380.74964684445</c:v>
                </c:pt>
                <c:pt idx="67">
                  <c:v>12841.769317938704</c:v>
                </c:pt>
                <c:pt idx="68">
                  <c:v>12329.515681471377</c:v>
                </c:pt>
                <c:pt idx="69">
                  <c:v>11831.812712980365</c:v>
                </c:pt>
                <c:pt idx="70">
                  <c:v>12114.650286447655</c:v>
                </c:pt>
                <c:pt idx="71">
                  <c:v>12147.433116707543</c:v>
                </c:pt>
                <c:pt idx="72">
                  <c:v>11596.324574954071</c:v>
                </c:pt>
                <c:pt idx="73">
                  <c:v>10933.544039213712</c:v>
                </c:pt>
                <c:pt idx="74">
                  <c:v>10406.707860360484</c:v>
                </c:pt>
                <c:pt idx="75">
                  <c:v>10054.670943680543</c:v>
                </c:pt>
                <c:pt idx="76">
                  <c:v>9913.8657393314425</c:v>
                </c:pt>
                <c:pt idx="77">
                  <c:v>9800.9665805754667</c:v>
                </c:pt>
                <c:pt idx="78">
                  <c:v>9981.8379177750085</c:v>
                </c:pt>
                <c:pt idx="79">
                  <c:v>10142.070574767184</c:v>
                </c:pt>
                <c:pt idx="80">
                  <c:v>10481.963341394607</c:v>
                </c:pt>
                <c:pt idx="81">
                  <c:v>11141.110194442086</c:v>
                </c:pt>
                <c:pt idx="82">
                  <c:v>11587.830044799224</c:v>
                </c:pt>
                <c:pt idx="83">
                  <c:v>12117.088678781038</c:v>
                </c:pt>
                <c:pt idx="84">
                  <c:v>12268.826805618366</c:v>
                </c:pt>
                <c:pt idx="85">
                  <c:v>11853.662620752026</c:v>
                </c:pt>
                <c:pt idx="86">
                  <c:v>11483.425416198095</c:v>
                </c:pt>
                <c:pt idx="87">
                  <c:v>11362.047664492067</c:v>
                </c:pt>
                <c:pt idx="88">
                  <c:v>11428.808615371341</c:v>
                </c:pt>
                <c:pt idx="89">
                  <c:v>12567.442211831054</c:v>
                </c:pt>
                <c:pt idx="90">
                  <c:v>13136.751041458512</c:v>
                </c:pt>
                <c:pt idx="91">
                  <c:v>13111.267450993973</c:v>
                </c:pt>
                <c:pt idx="92">
                  <c:v>12641.486465300881</c:v>
                </c:pt>
                <c:pt idx="93">
                  <c:v>12172.916707172082</c:v>
                </c:pt>
                <c:pt idx="94">
                  <c:v>12321.02115131653</c:v>
                </c:pt>
                <c:pt idx="95">
                  <c:v>12331.938136599963</c:v>
                </c:pt>
                <c:pt idx="96">
                  <c:v>11623.035330187698</c:v>
                </c:pt>
                <c:pt idx="97">
                  <c:v>11165.382557342335</c:v>
                </c:pt>
                <c:pt idx="98">
                  <c:v>10746.600626987911</c:v>
                </c:pt>
                <c:pt idx="99">
                  <c:v>10511.09655175682</c:v>
                </c:pt>
                <c:pt idx="100">
                  <c:v>10559.657214762108</c:v>
                </c:pt>
                <c:pt idx="101">
                  <c:v>11041.566413302926</c:v>
                </c:pt>
                <c:pt idx="102">
                  <c:v>12554.086834214242</c:v>
                </c:pt>
                <c:pt idx="103">
                  <c:v>13895.441675645152</c:v>
                </c:pt>
                <c:pt idx="104">
                  <c:v>14414.978614703032</c:v>
                </c:pt>
                <c:pt idx="105">
                  <c:v>14589.777876876313</c:v>
                </c:pt>
                <c:pt idx="106">
                  <c:v>14478.105882889424</c:v>
                </c:pt>
                <c:pt idx="107">
                  <c:v>14490.250032941945</c:v>
                </c:pt>
                <c:pt idx="108">
                  <c:v>14228.035202477227</c:v>
                </c:pt>
                <c:pt idx="109">
                  <c:v>14178.279249112442</c:v>
                </c:pt>
                <c:pt idx="110">
                  <c:v>14117.574436054634</c:v>
                </c:pt>
                <c:pt idx="111">
                  <c:v>14130.92981367145</c:v>
                </c:pt>
                <c:pt idx="112">
                  <c:v>14302.095393151851</c:v>
                </c:pt>
                <c:pt idx="113">
                  <c:v>15282.918787747973</c:v>
                </c:pt>
                <c:pt idx="114">
                  <c:v>15406.734931787381</c:v>
                </c:pt>
                <c:pt idx="115">
                  <c:v>14847.131859879064</c:v>
                </c:pt>
                <c:pt idx="116">
                  <c:v>14103.007830873528</c:v>
                </c:pt>
                <c:pt idx="117">
                  <c:v>13282.41709326958</c:v>
                </c:pt>
                <c:pt idx="118">
                  <c:v>13528.838153784103</c:v>
                </c:pt>
                <c:pt idx="119">
                  <c:v>13459.654747776243</c:v>
                </c:pt>
                <c:pt idx="120">
                  <c:v>12761.652989442613</c:v>
                </c:pt>
                <c:pt idx="121">
                  <c:v>12257.893883130137</c:v>
                </c:pt>
                <c:pt idx="122">
                  <c:v>11785.69044230846</c:v>
                </c:pt>
                <c:pt idx="123">
                  <c:v>11489.497491224356</c:v>
                </c:pt>
                <c:pt idx="124">
                  <c:v>11528.33645930571</c:v>
                </c:pt>
                <c:pt idx="125">
                  <c:v>11949.572719198308</c:v>
                </c:pt>
                <c:pt idx="126">
                  <c:v>13351.616436482234</c:v>
                </c:pt>
                <c:pt idx="127">
                  <c:v>14507.239093251637</c:v>
                </c:pt>
                <c:pt idx="128">
                  <c:v>15041.358574695416</c:v>
                </c:pt>
                <c:pt idx="129">
                  <c:v>15109.330753138984</c:v>
                </c:pt>
                <c:pt idx="130">
                  <c:v>15001.292441844978</c:v>
                </c:pt>
                <c:pt idx="131">
                  <c:v>14973.370459047057</c:v>
                </c:pt>
                <c:pt idx="132">
                  <c:v>14708.749110658548</c:v>
                </c:pt>
                <c:pt idx="133">
                  <c:v>14709.960338222842</c:v>
                </c:pt>
                <c:pt idx="134">
                  <c:v>14701.465808067993</c:v>
                </c:pt>
                <c:pt idx="135">
                  <c:v>14750.010533868486</c:v>
                </c:pt>
                <c:pt idx="136">
                  <c:v>14904.187053039197</c:v>
                </c:pt>
                <c:pt idx="137">
                  <c:v>15728.411473336024</c:v>
                </c:pt>
                <c:pt idx="138">
                  <c:v>15768.477606186465</c:v>
                </c:pt>
                <c:pt idx="139">
                  <c:v>15058.347635005111</c:v>
                </c:pt>
                <c:pt idx="140">
                  <c:v>14338.511906104617</c:v>
                </c:pt>
                <c:pt idx="141">
                  <c:v>13539.771076272331</c:v>
                </c:pt>
                <c:pt idx="142">
                  <c:v>13801.969969532251</c:v>
                </c:pt>
                <c:pt idx="143">
                  <c:v>13686.648355647692</c:v>
                </c:pt>
                <c:pt idx="144">
                  <c:v>12859.985543017483</c:v>
                </c:pt>
                <c:pt idx="145">
                  <c:v>12182.638402096016</c:v>
                </c:pt>
                <c:pt idx="146">
                  <c:v>11756.557231946246</c:v>
                </c:pt>
                <c:pt idx="147">
                  <c:v>11531.986079203385</c:v>
                </c:pt>
                <c:pt idx="148">
                  <c:v>11494.358338686323</c:v>
                </c:pt>
                <c:pt idx="149">
                  <c:v>11949.572719198308</c:v>
                </c:pt>
                <c:pt idx="150">
                  <c:v>13231.433975135707</c:v>
                </c:pt>
                <c:pt idx="151">
                  <c:v>14530.300228587592</c:v>
                </c:pt>
                <c:pt idx="152">
                  <c:v>14983.092153970991</c:v>
                </c:pt>
                <c:pt idx="153">
                  <c:v>14883.548372831829</c:v>
                </c:pt>
                <c:pt idx="154">
                  <c:v>14700.254580503701</c:v>
                </c:pt>
                <c:pt idx="155">
                  <c:v>14865.33214775305</c:v>
                </c:pt>
                <c:pt idx="156">
                  <c:v>14648.04429760074</c:v>
                </c:pt>
                <c:pt idx="157">
                  <c:v>14588.566649312021</c:v>
                </c:pt>
                <c:pt idx="158">
                  <c:v>14529.089001023298</c:v>
                </c:pt>
                <c:pt idx="159">
                  <c:v>14514.522395842192</c:v>
                </c:pt>
                <c:pt idx="160">
                  <c:v>14716.032413249101</c:v>
                </c:pt>
                <c:pt idx="161">
                  <c:v>15636.166931992209</c:v>
                </c:pt>
                <c:pt idx="162">
                  <c:v>15658.016839763868</c:v>
                </c:pt>
                <c:pt idx="163">
                  <c:v>14941.814793556257</c:v>
                </c:pt>
                <c:pt idx="164">
                  <c:v>14310.589923306696</c:v>
                </c:pt>
                <c:pt idx="165">
                  <c:v>13560.393819274903</c:v>
                </c:pt>
                <c:pt idx="166">
                  <c:v>13675.715433159463</c:v>
                </c:pt>
                <c:pt idx="167">
                  <c:v>13701.214960828796</c:v>
                </c:pt>
                <c:pt idx="168">
                  <c:v>12824.780257629009</c:v>
                </c:pt>
                <c:pt idx="169">
                  <c:v>12267.599640849277</c:v>
                </c:pt>
                <c:pt idx="170">
                  <c:v>11788.112897437046</c:v>
                </c:pt>
                <c:pt idx="171">
                  <c:v>11473.719658478956</c:v>
                </c:pt>
                <c:pt idx="172">
                  <c:v>11479.791733505217</c:v>
                </c:pt>
                <c:pt idx="173">
                  <c:v>11990.83414240825</c:v>
                </c:pt>
                <c:pt idx="174">
                  <c:v>13199.878309644906</c:v>
                </c:pt>
                <c:pt idx="175">
                  <c:v>14391.917479367077</c:v>
                </c:pt>
                <c:pt idx="176">
                  <c:v>14871.404222779311</c:v>
                </c:pt>
                <c:pt idx="177">
                  <c:v>15009.786971999822</c:v>
                </c:pt>
                <c:pt idx="178">
                  <c:v>15098.397830650756</c:v>
                </c:pt>
                <c:pt idx="179">
                  <c:v>15310.840770545894</c:v>
                </c:pt>
                <c:pt idx="180">
                  <c:v>14969.736776354177</c:v>
                </c:pt>
                <c:pt idx="181">
                  <c:v>15086.269617803029</c:v>
                </c:pt>
                <c:pt idx="182">
                  <c:v>15015.859047026084</c:v>
                </c:pt>
                <c:pt idx="183">
                  <c:v>14968.525548789883</c:v>
                </c:pt>
                <c:pt idx="184">
                  <c:v>14890.831675422382</c:v>
                </c:pt>
                <c:pt idx="185">
                  <c:v>15586.395041422629</c:v>
                </c:pt>
                <c:pt idx="186">
                  <c:v>15547.540136136484</c:v>
                </c:pt>
                <c:pt idx="187">
                  <c:v>14828.915634800282</c:v>
                </c:pt>
                <c:pt idx="188">
                  <c:v>14076.313012844696</c:v>
                </c:pt>
                <c:pt idx="189">
                  <c:v>13456.005127878569</c:v>
                </c:pt>
                <c:pt idx="190">
                  <c:v>13663.587220311736</c:v>
                </c:pt>
                <c:pt idx="191">
                  <c:v>13520.343623629256</c:v>
                </c:pt>
                <c:pt idx="192">
                  <c:v>12734.958171413782</c:v>
                </c:pt>
                <c:pt idx="193">
                  <c:v>12121.93358903821</c:v>
                </c:pt>
                <c:pt idx="194">
                  <c:v>11631.529860342544</c:v>
                </c:pt>
                <c:pt idx="195">
                  <c:v>11409.381162728268</c:v>
                </c:pt>
                <c:pt idx="196">
                  <c:v>11358.398044594396</c:v>
                </c:pt>
                <c:pt idx="197">
                  <c:v>11949.572719198308</c:v>
                </c:pt>
                <c:pt idx="198">
                  <c:v>13175.590009539867</c:v>
                </c:pt>
                <c:pt idx="199">
                  <c:v>14231.684822374904</c:v>
                </c:pt>
                <c:pt idx="200">
                  <c:v>14867.770540086427</c:v>
                </c:pt>
                <c:pt idx="201">
                  <c:v>14933.320263401411</c:v>
                </c:pt>
                <c:pt idx="202">
                  <c:v>14970.948003918469</c:v>
                </c:pt>
                <c:pt idx="203">
                  <c:v>15150.608113553721</c:v>
                </c:pt>
                <c:pt idx="204">
                  <c:v>14814.349029619174</c:v>
                </c:pt>
                <c:pt idx="205">
                  <c:v>14707.537883094254</c:v>
                </c:pt>
                <c:pt idx="206">
                  <c:v>14452.60635522009</c:v>
                </c:pt>
                <c:pt idx="207">
                  <c:v>14313.012378435282</c:v>
                </c:pt>
                <c:pt idx="208">
                  <c:v>14507.239093251637</c:v>
                </c:pt>
                <c:pt idx="209">
                  <c:v>15000.081214280683</c:v>
                </c:pt>
                <c:pt idx="210">
                  <c:v>14927.24818837515</c:v>
                </c:pt>
                <c:pt idx="211">
                  <c:v>14232.896049939196</c:v>
                </c:pt>
                <c:pt idx="212">
                  <c:v>13430.52153741403</c:v>
                </c:pt>
                <c:pt idx="213">
                  <c:v>12851.491012862636</c:v>
                </c:pt>
                <c:pt idx="214">
                  <c:v>13120.973208713112</c:v>
                </c:pt>
                <c:pt idx="215">
                  <c:v>13117.323588815438</c:v>
                </c:pt>
                <c:pt idx="216">
                  <c:v>12341.659831523897</c:v>
                </c:pt>
                <c:pt idx="217">
                  <c:v>11556.25844210363</c:v>
                </c:pt>
                <c:pt idx="218">
                  <c:v>10931.105646880331</c:v>
                </c:pt>
                <c:pt idx="219">
                  <c:v>10642.195998386782</c:v>
                </c:pt>
                <c:pt idx="220">
                  <c:v>10299.880776630773</c:v>
                </c:pt>
                <c:pt idx="221">
                  <c:v>10452.830131032393</c:v>
                </c:pt>
                <c:pt idx="222">
                  <c:v>10694.406281289743</c:v>
                </c:pt>
                <c:pt idx="223">
                  <c:v>11172.665859932886</c:v>
                </c:pt>
                <c:pt idx="224">
                  <c:v>11979.917157124813</c:v>
                </c:pt>
                <c:pt idx="225">
                  <c:v>12585.64249970504</c:v>
                </c:pt>
                <c:pt idx="226">
                  <c:v>13029.923957728797</c:v>
                </c:pt>
                <c:pt idx="227">
                  <c:v>13199.878309644906</c:v>
                </c:pt>
                <c:pt idx="228">
                  <c:v>13260.567185497921</c:v>
                </c:pt>
                <c:pt idx="229">
                  <c:v>13022.640655138244</c:v>
                </c:pt>
                <c:pt idx="230">
                  <c:v>12759.230534314029</c:v>
                </c:pt>
                <c:pt idx="231">
                  <c:v>12705.824961051569</c:v>
                </c:pt>
                <c:pt idx="232">
                  <c:v>12686.397508408494</c:v>
                </c:pt>
                <c:pt idx="233">
                  <c:v>13449.93305285231</c:v>
                </c:pt>
                <c:pt idx="234">
                  <c:v>13684.225900519104</c:v>
                </c:pt>
                <c:pt idx="235">
                  <c:v>13163.46179669214</c:v>
                </c:pt>
                <c:pt idx="236">
                  <c:v>12571.075894523934</c:v>
                </c:pt>
                <c:pt idx="237">
                  <c:v>12057.595093287524</c:v>
                </c:pt>
                <c:pt idx="238">
                  <c:v>12251.821808103878</c:v>
                </c:pt>
                <c:pt idx="239">
                  <c:v>12323.443606445118</c:v>
                </c:pt>
                <c:pt idx="240">
                  <c:v>11729.846476712619</c:v>
                </c:pt>
                <c:pt idx="241">
                  <c:v>11218.804067809588</c:v>
                </c:pt>
                <c:pt idx="242">
                  <c:v>10724.75071921625</c:v>
                </c:pt>
                <c:pt idx="243">
                  <c:v>10417.624845643919</c:v>
                </c:pt>
                <c:pt idx="244">
                  <c:v>10372.713802536306</c:v>
                </c:pt>
                <c:pt idx="245">
                  <c:v>10269.536338704265</c:v>
                </c:pt>
                <c:pt idx="246">
                  <c:v>10432.191450825025</c:v>
                </c:pt>
                <c:pt idx="247">
                  <c:v>10473.468811239758</c:v>
                </c:pt>
                <c:pt idx="248">
                  <c:v>10971.171779730772</c:v>
                </c:pt>
                <c:pt idx="249">
                  <c:v>11648.518920652239</c:v>
                </c:pt>
                <c:pt idx="250">
                  <c:v>12077.022545930597</c:v>
                </c:pt>
                <c:pt idx="251">
                  <c:v>12391.415784888684</c:v>
                </c:pt>
                <c:pt idx="252">
                  <c:v>12799.29666716447</c:v>
                </c:pt>
                <c:pt idx="253">
                  <c:v>12551.664379085654</c:v>
                </c:pt>
                <c:pt idx="254">
                  <c:v>12106.155756292808</c:v>
                </c:pt>
                <c:pt idx="255">
                  <c:v>11828.179030287487</c:v>
                </c:pt>
                <c:pt idx="256">
                  <c:v>11958.067249353155</c:v>
                </c:pt>
                <c:pt idx="257">
                  <c:v>12940.101871513569</c:v>
                </c:pt>
                <c:pt idx="258">
                  <c:v>13317.622378658054</c:v>
                </c:pt>
                <c:pt idx="259">
                  <c:v>13171.956326846986</c:v>
                </c:pt>
                <c:pt idx="260">
                  <c:v>12711.897036077828</c:v>
                </c:pt>
                <c:pt idx="261">
                  <c:v>12193.555387379451</c:v>
                </c:pt>
                <c:pt idx="262">
                  <c:v>12327.093226342791</c:v>
                </c:pt>
                <c:pt idx="263">
                  <c:v>12314.949076290271</c:v>
                </c:pt>
                <c:pt idx="264">
                  <c:v>11578.108349875291</c:v>
                </c:pt>
                <c:pt idx="265">
                  <c:v>11060.993865945999</c:v>
                </c:pt>
                <c:pt idx="266">
                  <c:v>10637.351088129608</c:v>
                </c:pt>
                <c:pt idx="267">
                  <c:v>10400.635785334227</c:v>
                </c:pt>
                <c:pt idx="268">
                  <c:v>10507.46286906394</c:v>
                </c:pt>
                <c:pt idx="269">
                  <c:v>11122.9099065681</c:v>
                </c:pt>
                <c:pt idx="270">
                  <c:v>12693.680810999049</c:v>
                </c:pt>
                <c:pt idx="271">
                  <c:v>14018.046592120269</c:v>
                </c:pt>
                <c:pt idx="272">
                  <c:v>14594.63872433828</c:v>
                </c:pt>
                <c:pt idx="273">
                  <c:v>14657.765992524672</c:v>
                </c:pt>
                <c:pt idx="274">
                  <c:v>14711.171565787134</c:v>
                </c:pt>
                <c:pt idx="275">
                  <c:v>14910.243190860663</c:v>
                </c:pt>
                <c:pt idx="276">
                  <c:v>14797.359969309482</c:v>
                </c:pt>
                <c:pt idx="277">
                  <c:v>14851.976770136236</c:v>
                </c:pt>
                <c:pt idx="278">
                  <c:v>14688.110430451181</c:v>
                </c:pt>
                <c:pt idx="279">
                  <c:v>14607.994101955092</c:v>
                </c:pt>
                <c:pt idx="280">
                  <c:v>14677.177507962955</c:v>
                </c:pt>
                <c:pt idx="281">
                  <c:v>15395.802009299154</c:v>
                </c:pt>
                <c:pt idx="282">
                  <c:v>15416.44068950652</c:v>
                </c:pt>
                <c:pt idx="283">
                  <c:v>14816.787421952555</c:v>
                </c:pt>
                <c:pt idx="284">
                  <c:v>13982.841306731794</c:v>
                </c:pt>
                <c:pt idx="285">
                  <c:v>13239.928505290554</c:v>
                </c:pt>
                <c:pt idx="286">
                  <c:v>13368.605496791926</c:v>
                </c:pt>
                <c:pt idx="287">
                  <c:v>13178.028401873245</c:v>
                </c:pt>
                <c:pt idx="288">
                  <c:v>12350.154361678744</c:v>
                </c:pt>
                <c:pt idx="289">
                  <c:v>11643.658073190272</c:v>
                </c:pt>
                <c:pt idx="290">
                  <c:v>11215.154447911915</c:v>
                </c:pt>
                <c:pt idx="291">
                  <c:v>10865.555923565349</c:v>
                </c:pt>
                <c:pt idx="292">
                  <c:v>10906.833283980086</c:v>
                </c:pt>
                <c:pt idx="293">
                  <c:v>11533.197306767677</c:v>
                </c:pt>
                <c:pt idx="294">
                  <c:v>12907.334978458479</c:v>
                </c:pt>
                <c:pt idx="295">
                  <c:v>14088.441225692421</c:v>
                </c:pt>
                <c:pt idx="296">
                  <c:v>14408.906539676771</c:v>
                </c:pt>
                <c:pt idx="297">
                  <c:v>14450.183900091506</c:v>
                </c:pt>
                <c:pt idx="298">
                  <c:v>14538.794758742439</c:v>
                </c:pt>
                <c:pt idx="299">
                  <c:v>14822.843559774021</c:v>
                </c:pt>
                <c:pt idx="300">
                  <c:v>14711.171565787134</c:v>
                </c:pt>
                <c:pt idx="301">
                  <c:v>14826.493179671694</c:v>
                </c:pt>
                <c:pt idx="302">
                  <c:v>14719.666095941981</c:v>
                </c:pt>
                <c:pt idx="303">
                  <c:v>14509.661548380225</c:v>
                </c:pt>
                <c:pt idx="304">
                  <c:v>14421.050689729291</c:v>
                </c:pt>
                <c:pt idx="305">
                  <c:v>15171.230856556291</c:v>
                </c:pt>
                <c:pt idx="306">
                  <c:v>15336.324361010433</c:v>
                </c:pt>
                <c:pt idx="307">
                  <c:v>14663.838067550932</c:v>
                </c:pt>
                <c:pt idx="308">
                  <c:v>13899.075358338032</c:v>
                </c:pt>
                <c:pt idx="309">
                  <c:v>13173.167554411282</c:v>
                </c:pt>
                <c:pt idx="310">
                  <c:v>13324.905681248609</c:v>
                </c:pt>
                <c:pt idx="311">
                  <c:v>13205.950384671167</c:v>
                </c:pt>
                <c:pt idx="312">
                  <c:v>12341.659831523897</c:v>
                </c:pt>
                <c:pt idx="313">
                  <c:v>11790.551289770428</c:v>
                </c:pt>
                <c:pt idx="314">
                  <c:v>11368.103802313535</c:v>
                </c:pt>
                <c:pt idx="315">
                  <c:v>11261.292655788615</c:v>
                </c:pt>
                <c:pt idx="316">
                  <c:v>11235.79312811928</c:v>
                </c:pt>
                <c:pt idx="317">
                  <c:v>11749.273929355692</c:v>
                </c:pt>
                <c:pt idx="318">
                  <c:v>13026.290275035919</c:v>
                </c:pt>
                <c:pt idx="319">
                  <c:v>14168.55755418851</c:v>
                </c:pt>
                <c:pt idx="320">
                  <c:v>14834.987709826541</c:v>
                </c:pt>
                <c:pt idx="321">
                  <c:v>14964.875928892208</c:v>
                </c:pt>
                <c:pt idx="322">
                  <c:v>15023.142349616637</c:v>
                </c:pt>
                <c:pt idx="323">
                  <c:v>15321.757755829327</c:v>
                </c:pt>
                <c:pt idx="324">
                  <c:v>15036.497727233451</c:v>
                </c:pt>
                <c:pt idx="325">
                  <c:v>14969.736776354177</c:v>
                </c:pt>
                <c:pt idx="326">
                  <c:v>14607.994101955092</c:v>
                </c:pt>
                <c:pt idx="327">
                  <c:v>14442.90059750095</c:v>
                </c:pt>
                <c:pt idx="328">
                  <c:v>14320.295681025837</c:v>
                </c:pt>
                <c:pt idx="329">
                  <c:v>15131.180660910646</c:v>
                </c:pt>
                <c:pt idx="330">
                  <c:v>15446.785127433026</c:v>
                </c:pt>
                <c:pt idx="331">
                  <c:v>14894.465358115262</c:v>
                </c:pt>
                <c:pt idx="332">
                  <c:v>14088.441225692421</c:v>
                </c:pt>
                <c:pt idx="333">
                  <c:v>13386.821721870709</c:v>
                </c:pt>
                <c:pt idx="334">
                  <c:v>13568.904286634543</c:v>
                </c:pt>
                <c:pt idx="335">
                  <c:v>13457.216355442861</c:v>
                </c:pt>
                <c:pt idx="336">
                  <c:v>12613.564482502959</c:v>
                </c:pt>
                <c:pt idx="337">
                  <c:v>11933.778949248115</c:v>
                </c:pt>
                <c:pt idx="338">
                  <c:v>11439.725600654776</c:v>
                </c:pt>
                <c:pt idx="339">
                  <c:v>11252.798125633768</c:v>
                </c:pt>
                <c:pt idx="340">
                  <c:v>11182.387554856819</c:v>
                </c:pt>
                <c:pt idx="341">
                  <c:v>11808.751577644412</c:v>
                </c:pt>
                <c:pt idx="342">
                  <c:v>13050.562637936166</c:v>
                </c:pt>
                <c:pt idx="343">
                  <c:v>14268.101335327668</c:v>
                </c:pt>
                <c:pt idx="344">
                  <c:v>14803.432044335743</c:v>
                </c:pt>
                <c:pt idx="345">
                  <c:v>14825.281952107402</c:v>
                </c:pt>
                <c:pt idx="346">
                  <c:v>14885.970827960415</c:v>
                </c:pt>
                <c:pt idx="347">
                  <c:v>15071.703012621925</c:v>
                </c:pt>
                <c:pt idx="348">
                  <c:v>14736.671093456467</c:v>
                </c:pt>
                <c:pt idx="349">
                  <c:v>14757.293836459041</c:v>
                </c:pt>
                <c:pt idx="350">
                  <c:v>14691.744113144061</c:v>
                </c:pt>
                <c:pt idx="351">
                  <c:v>14697.816188170322</c:v>
                </c:pt>
                <c:pt idx="352">
                  <c:v>14617.699859674231</c:v>
                </c:pt>
                <c:pt idx="353">
                  <c:v>15341.1852084724</c:v>
                </c:pt>
                <c:pt idx="354">
                  <c:v>15399.451629196825</c:v>
                </c:pt>
                <c:pt idx="355">
                  <c:v>14654.116372627001</c:v>
                </c:pt>
                <c:pt idx="356">
                  <c:v>13962.202626524426</c:v>
                </c:pt>
                <c:pt idx="357">
                  <c:v>13254.49511047166</c:v>
                </c:pt>
                <c:pt idx="358">
                  <c:v>13526.415698655515</c:v>
                </c:pt>
                <c:pt idx="359">
                  <c:v>13375.888799382481</c:v>
                </c:pt>
                <c:pt idx="360">
                  <c:v>12505.526171208952</c:v>
                </c:pt>
                <c:pt idx="361">
                  <c:v>11999.328672563095</c:v>
                </c:pt>
                <c:pt idx="362">
                  <c:v>11525.914004177122</c:v>
                </c:pt>
                <c:pt idx="363">
                  <c:v>11302.554078998553</c:v>
                </c:pt>
                <c:pt idx="364">
                  <c:v>11328.053606667889</c:v>
                </c:pt>
                <c:pt idx="365">
                  <c:v>11814.823652670673</c:v>
                </c:pt>
                <c:pt idx="366">
                  <c:v>13163.46179669214</c:v>
                </c:pt>
                <c:pt idx="367">
                  <c:v>14288.740015535035</c:v>
                </c:pt>
                <c:pt idx="368">
                  <c:v>14627.421554598166</c:v>
                </c:pt>
                <c:pt idx="369">
                  <c:v>14660.18844765326</c:v>
                </c:pt>
                <c:pt idx="370">
                  <c:v>14618.911087238526</c:v>
                </c:pt>
                <c:pt idx="371">
                  <c:v>14611.627784647975</c:v>
                </c:pt>
                <c:pt idx="372">
                  <c:v>14372.490026724003</c:v>
                </c:pt>
                <c:pt idx="373">
                  <c:v>14228.035202477227</c:v>
                </c:pt>
                <c:pt idx="374">
                  <c:v>13844.45855751128</c:v>
                </c:pt>
                <c:pt idx="375">
                  <c:v>13706.075808290765</c:v>
                </c:pt>
                <c:pt idx="376">
                  <c:v>13844.45855751128</c:v>
                </c:pt>
                <c:pt idx="377">
                  <c:v>14657.765992524672</c:v>
                </c:pt>
                <c:pt idx="378">
                  <c:v>14728.160626096827</c:v>
                </c:pt>
                <c:pt idx="379">
                  <c:v>14138.213116262001</c:v>
                </c:pt>
                <c:pt idx="380">
                  <c:v>13482.715883112194</c:v>
                </c:pt>
                <c:pt idx="381">
                  <c:v>12824.780257629009</c:v>
                </c:pt>
                <c:pt idx="382">
                  <c:v>13243.578125188225</c:v>
                </c:pt>
                <c:pt idx="383">
                  <c:v>13278.7834105767</c:v>
                </c:pt>
                <c:pt idx="384">
                  <c:v>12505.526171208952</c:v>
                </c:pt>
                <c:pt idx="385">
                  <c:v>11828.179030287487</c:v>
                </c:pt>
                <c:pt idx="386">
                  <c:v>11307.414926460522</c:v>
                </c:pt>
                <c:pt idx="387">
                  <c:v>11048.849715893479</c:v>
                </c:pt>
                <c:pt idx="388">
                  <c:v>10891.055451234684</c:v>
                </c:pt>
                <c:pt idx="389">
                  <c:v>10824.278563150616</c:v>
                </c:pt>
                <c:pt idx="390">
                  <c:v>11155.676799623194</c:v>
                </c:pt>
                <c:pt idx="391">
                  <c:v>11517.419474022276</c:v>
                </c:pt>
                <c:pt idx="392">
                  <c:v>12215.405295151111</c:v>
                </c:pt>
                <c:pt idx="393">
                  <c:v>12794.435819702503</c:v>
                </c:pt>
                <c:pt idx="394">
                  <c:v>12999.579519802293</c:v>
                </c:pt>
                <c:pt idx="395">
                  <c:v>13150.106419075324</c:v>
                </c:pt>
                <c:pt idx="396">
                  <c:v>13249.650200214488</c:v>
                </c:pt>
                <c:pt idx="397">
                  <c:v>12845.418937836375</c:v>
                </c:pt>
                <c:pt idx="398">
                  <c:v>12313.737848725979</c:v>
                </c:pt>
                <c:pt idx="399">
                  <c:v>12109.805376190483</c:v>
                </c:pt>
                <c:pt idx="400">
                  <c:v>12295.521623647199</c:v>
                </c:pt>
                <c:pt idx="401">
                  <c:v>13266.63926052418</c:v>
                </c:pt>
                <c:pt idx="402">
                  <c:v>13834.736862587344</c:v>
                </c:pt>
                <c:pt idx="403">
                  <c:v>13437.804840004581</c:v>
                </c:pt>
                <c:pt idx="404">
                  <c:v>12856.33592311981</c:v>
                </c:pt>
                <c:pt idx="405">
                  <c:v>12265.17718572069</c:v>
                </c:pt>
                <c:pt idx="406">
                  <c:v>12517.670321261474</c:v>
                </c:pt>
                <c:pt idx="407">
                  <c:v>12653.630615353401</c:v>
                </c:pt>
                <c:pt idx="408">
                  <c:v>11971.422626969968</c:v>
                </c:pt>
                <c:pt idx="409">
                  <c:v>11403.309087702009</c:v>
                </c:pt>
                <c:pt idx="410">
                  <c:v>11017.294050402677</c:v>
                </c:pt>
                <c:pt idx="411">
                  <c:v>10596.073727714875</c:v>
                </c:pt>
                <c:pt idx="412">
                  <c:v>10434.629843158407</c:v>
                </c:pt>
                <c:pt idx="413">
                  <c:v>10422.485693105886</c:v>
                </c:pt>
                <c:pt idx="414">
                  <c:v>10563.306834659781</c:v>
                </c:pt>
                <c:pt idx="415">
                  <c:v>10689.545433827776</c:v>
                </c:pt>
                <c:pt idx="416">
                  <c:v>11226.087370400141</c:v>
                </c:pt>
                <c:pt idx="417">
                  <c:v>11915.578661374127</c:v>
                </c:pt>
                <c:pt idx="418">
                  <c:v>12351.365589243038</c:v>
                </c:pt>
                <c:pt idx="419">
                  <c:v>12654.841842917695</c:v>
                </c:pt>
                <c:pt idx="420">
                  <c:v>12731.308551516109</c:v>
                </c:pt>
                <c:pt idx="421">
                  <c:v>12334.376528933344</c:v>
                </c:pt>
                <c:pt idx="422">
                  <c:v>11970.195462200882</c:v>
                </c:pt>
                <c:pt idx="423">
                  <c:v>11919.212344067008</c:v>
                </c:pt>
                <c:pt idx="424">
                  <c:v>11989.622914843954</c:v>
                </c:pt>
                <c:pt idx="425">
                  <c:v>12875.763375762885</c:v>
                </c:pt>
                <c:pt idx="426">
                  <c:v>13482.715883112194</c:v>
                </c:pt>
                <c:pt idx="427">
                  <c:v>13288.489168295839</c:v>
                </c:pt>
                <c:pt idx="428">
                  <c:v>12942.524326642157</c:v>
                </c:pt>
                <c:pt idx="429">
                  <c:v>12375.637952143285</c:v>
                </c:pt>
                <c:pt idx="430">
                  <c:v>12493.382021156433</c:v>
                </c:pt>
                <c:pt idx="431">
                  <c:v>12552.875606649946</c:v>
                </c:pt>
                <c:pt idx="432">
                  <c:v>11935.0061140172</c:v>
                </c:pt>
                <c:pt idx="433">
                  <c:v>11447.008903245331</c:v>
                </c:pt>
                <c:pt idx="434">
                  <c:v>11160.537647085159</c:v>
                </c:pt>
                <c:pt idx="435">
                  <c:v>10800.006200250371</c:v>
                </c:pt>
                <c:pt idx="436">
                  <c:v>10891.055451234684</c:v>
                </c:pt>
                <c:pt idx="437">
                  <c:v>11478.580505940923</c:v>
                </c:pt>
                <c:pt idx="438">
                  <c:v>12940.101871513569</c:v>
                </c:pt>
                <c:pt idx="439">
                  <c:v>14151.568493878816</c:v>
                </c:pt>
                <c:pt idx="440">
                  <c:v>14799.782424438068</c:v>
                </c:pt>
                <c:pt idx="441">
                  <c:v>14958.803853865949</c:v>
                </c:pt>
                <c:pt idx="442">
                  <c:v>15000.081214280683</c:v>
                </c:pt>
                <c:pt idx="443">
                  <c:v>15065.630937595666</c:v>
                </c:pt>
                <c:pt idx="444">
                  <c:v>14819.209877081143</c:v>
                </c:pt>
                <c:pt idx="445">
                  <c:v>15031.636879771484</c:v>
                </c:pt>
                <c:pt idx="446">
                  <c:v>14867.770540086427</c:v>
                </c:pt>
                <c:pt idx="447">
                  <c:v>14770.649214075856</c:v>
                </c:pt>
                <c:pt idx="448">
                  <c:v>14644.41061490786</c:v>
                </c:pt>
                <c:pt idx="449">
                  <c:v>15389.745871477686</c:v>
                </c:pt>
                <c:pt idx="450">
                  <c:v>15661.650522456748</c:v>
                </c:pt>
                <c:pt idx="451">
                  <c:v>14981.864989201904</c:v>
                </c:pt>
                <c:pt idx="452">
                  <c:v>14223.190292220055</c:v>
                </c:pt>
                <c:pt idx="453">
                  <c:v>13374.677571818189</c:v>
                </c:pt>
                <c:pt idx="454">
                  <c:v>13667.220903004616</c:v>
                </c:pt>
                <c:pt idx="455">
                  <c:v>13692.720430673953</c:v>
                </c:pt>
                <c:pt idx="456">
                  <c:v>12938.890643949277</c:v>
                </c:pt>
                <c:pt idx="457">
                  <c:v>12280.955018466091</c:v>
                </c:pt>
                <c:pt idx="458">
                  <c:v>11943.500644172049</c:v>
                </c:pt>
                <c:pt idx="459">
                  <c:v>11643.658073190272</c:v>
                </c:pt>
                <c:pt idx="460">
                  <c:v>11697.079583657525</c:v>
                </c:pt>
                <c:pt idx="461">
                  <c:v>12171.70547960779</c:v>
                </c:pt>
                <c:pt idx="462">
                  <c:v>13538.543911503244</c:v>
                </c:pt>
                <c:pt idx="463">
                  <c:v>14655.327600191293</c:v>
                </c:pt>
                <c:pt idx="464">
                  <c:v>14996.43159438301</c:v>
                </c:pt>
                <c:pt idx="465">
                  <c:v>15120.247738422418</c:v>
                </c:pt>
                <c:pt idx="466">
                  <c:v>15140.886418629785</c:v>
                </c:pt>
                <c:pt idx="467">
                  <c:v>15143.324810963166</c:v>
                </c:pt>
                <c:pt idx="468">
                  <c:v>14816.787421952555</c:v>
                </c:pt>
                <c:pt idx="469">
                  <c:v>14773.087606409235</c:v>
                </c:pt>
                <c:pt idx="470">
                  <c:v>14667.471750243812</c:v>
                </c:pt>
                <c:pt idx="471">
                  <c:v>14552.150136359254</c:v>
                </c:pt>
                <c:pt idx="472">
                  <c:v>14520.594470868453</c:v>
                </c:pt>
                <c:pt idx="473">
                  <c:v>15304.768695519631</c:v>
                </c:pt>
                <c:pt idx="474">
                  <c:v>15708.999957897744</c:v>
                </c:pt>
                <c:pt idx="475">
                  <c:v>15168.808401427706</c:v>
                </c:pt>
                <c:pt idx="476">
                  <c:v>14422.261917293587</c:v>
                </c:pt>
                <c:pt idx="477">
                  <c:v>13708.498263419349</c:v>
                </c:pt>
                <c:pt idx="478">
                  <c:v>14004.691214503453</c:v>
                </c:pt>
                <c:pt idx="479">
                  <c:v>13902.724978235707</c:v>
                </c:pt>
                <c:pt idx="480">
                  <c:v>13238.717277726259</c:v>
                </c:pt>
                <c:pt idx="481">
                  <c:v>12721.602793796968</c:v>
                </c:pt>
                <c:pt idx="482">
                  <c:v>12168.07179691491</c:v>
                </c:pt>
                <c:pt idx="483">
                  <c:v>11843.956863032887</c:v>
                </c:pt>
                <c:pt idx="484">
                  <c:v>11819.68450013264</c:v>
                </c:pt>
                <c:pt idx="485">
                  <c:v>12270.038033182658</c:v>
                </c:pt>
                <c:pt idx="486">
                  <c:v>13538.543911503244</c:v>
                </c:pt>
                <c:pt idx="487">
                  <c:v>14651.693917498413</c:v>
                </c:pt>
                <c:pt idx="488">
                  <c:v>15031.636879771484</c:v>
                </c:pt>
                <c:pt idx="489">
                  <c:v>15168.808401427706</c:v>
                </c:pt>
                <c:pt idx="490">
                  <c:v>15093.552920393584</c:v>
                </c:pt>
                <c:pt idx="491">
                  <c:v>15157.891416144272</c:v>
                </c:pt>
                <c:pt idx="492">
                  <c:v>14837.410164955128</c:v>
                </c:pt>
                <c:pt idx="493">
                  <c:v>14824.070724543109</c:v>
                </c:pt>
                <c:pt idx="494">
                  <c:v>14692.971277913146</c:v>
                </c:pt>
                <c:pt idx="495">
                  <c:v>14638.338539881601</c:v>
                </c:pt>
                <c:pt idx="496">
                  <c:v>14599.499571800246</c:v>
                </c:pt>
                <c:pt idx="497">
                  <c:v>15352.102193755833</c:v>
                </c:pt>
                <c:pt idx="498">
                  <c:v>15705.350338000069</c:v>
                </c:pt>
                <c:pt idx="499">
                  <c:v>15174.880476453964</c:v>
                </c:pt>
                <c:pt idx="500">
                  <c:v>14396.778326829044</c:v>
                </c:pt>
                <c:pt idx="501">
                  <c:v>13685.437128083398</c:v>
                </c:pt>
                <c:pt idx="502">
                  <c:v>13814.098182379978</c:v>
                </c:pt>
                <c:pt idx="503">
                  <c:v>13778.9088341963</c:v>
                </c:pt>
                <c:pt idx="504">
                  <c:v>13233.872367469086</c:v>
                </c:pt>
                <c:pt idx="505">
                  <c:v>12722.814021361262</c:v>
                </c:pt>
                <c:pt idx="506">
                  <c:v>12151.066799400422</c:v>
                </c:pt>
                <c:pt idx="507">
                  <c:v>11857.312240649702</c:v>
                </c:pt>
                <c:pt idx="508">
                  <c:v>11801.46827505386</c:v>
                </c:pt>
                <c:pt idx="509">
                  <c:v>12191.132932250863</c:v>
                </c:pt>
                <c:pt idx="510">
                  <c:v>13617.449012435038</c:v>
                </c:pt>
                <c:pt idx="511">
                  <c:v>14819.209877081143</c:v>
                </c:pt>
                <c:pt idx="512">
                  <c:v>15170.019628991999</c:v>
                </c:pt>
                <c:pt idx="513">
                  <c:v>15295.062937800492</c:v>
                </c:pt>
                <c:pt idx="514">
                  <c:v>15356.963041217799</c:v>
                </c:pt>
                <c:pt idx="515">
                  <c:v>15523.267773236234</c:v>
                </c:pt>
                <c:pt idx="516">
                  <c:v>15360.612661115474</c:v>
                </c:pt>
                <c:pt idx="517">
                  <c:v>15376.390493860874</c:v>
                </c:pt>
                <c:pt idx="518">
                  <c:v>15252.574349821467</c:v>
                </c:pt>
                <c:pt idx="519">
                  <c:v>15216.157836868697</c:v>
                </c:pt>
                <c:pt idx="520">
                  <c:v>15076.547922879097</c:v>
                </c:pt>
                <c:pt idx="521">
                  <c:v>15742.978078517132</c:v>
                </c:pt>
                <c:pt idx="522">
                  <c:v>15937.204793333487</c:v>
                </c:pt>
                <c:pt idx="523">
                  <c:v>15367.895963706027</c:v>
                </c:pt>
                <c:pt idx="524">
                  <c:v>14575.211271695205</c:v>
                </c:pt>
                <c:pt idx="525">
                  <c:v>13827.453559996793</c:v>
                </c:pt>
                <c:pt idx="526">
                  <c:v>14075.085848075609</c:v>
                </c:pt>
                <c:pt idx="527">
                  <c:v>14127.29613097857</c:v>
                </c:pt>
                <c:pt idx="528">
                  <c:v>13378.311254511069</c:v>
                </c:pt>
                <c:pt idx="529">
                  <c:v>12766.513836904582</c:v>
                </c:pt>
                <c:pt idx="530">
                  <c:v>12340.432666754812</c:v>
                </c:pt>
                <c:pt idx="531">
                  <c:v>11999.328672563095</c:v>
                </c:pt>
                <c:pt idx="532">
                  <c:v>11948.345554429221</c:v>
                </c:pt>
                <c:pt idx="533">
                  <c:v>12361.071346962179</c:v>
                </c:pt>
                <c:pt idx="534">
                  <c:v>13686.648355647692</c:v>
                </c:pt>
                <c:pt idx="535">
                  <c:v>14800.99365200236</c:v>
                </c:pt>
                <c:pt idx="536">
                  <c:v>15211.296989406732</c:v>
                </c:pt>
                <c:pt idx="537">
                  <c:v>15349.679738627245</c:v>
                </c:pt>
                <c:pt idx="538">
                  <c:v>15394.590781734862</c:v>
                </c:pt>
                <c:pt idx="539">
                  <c:v>15534.184758519668</c:v>
                </c:pt>
                <c:pt idx="540">
                  <c:v>15177.302931582552</c:v>
                </c:pt>
                <c:pt idx="541">
                  <c:v>15092.341692829292</c:v>
                </c:pt>
                <c:pt idx="542">
                  <c:v>14834.987709826541</c:v>
                </c:pt>
                <c:pt idx="543">
                  <c:v>14594.63872433828</c:v>
                </c:pt>
                <c:pt idx="544">
                  <c:v>14518.156078535072</c:v>
                </c:pt>
                <c:pt idx="545">
                  <c:v>15176.091704018259</c:v>
                </c:pt>
                <c:pt idx="546">
                  <c:v>15392.168326606274</c:v>
                </c:pt>
                <c:pt idx="547">
                  <c:v>14786.427046821256</c:v>
                </c:pt>
                <c:pt idx="548">
                  <c:v>14141.862736159675</c:v>
                </c:pt>
                <c:pt idx="549">
                  <c:v>13464.499658033415</c:v>
                </c:pt>
                <c:pt idx="550">
                  <c:v>13917.291583416813</c:v>
                </c:pt>
                <c:pt idx="551">
                  <c:v>14044.741410149103</c:v>
                </c:pt>
                <c:pt idx="552">
                  <c:v>13327.328136377193</c:v>
                </c:pt>
                <c:pt idx="553">
                  <c:v>12640.275237736589</c:v>
                </c:pt>
                <c:pt idx="554">
                  <c:v>12147.433116707543</c:v>
                </c:pt>
                <c:pt idx="555">
                  <c:v>11737.129779303174</c:v>
                </c:pt>
                <c:pt idx="556">
                  <c:v>11416.664465318821</c:v>
                </c:pt>
                <c:pt idx="557">
                  <c:v>11331.687289360769</c:v>
                </c:pt>
                <c:pt idx="558">
                  <c:v>11531.986079203385</c:v>
                </c:pt>
                <c:pt idx="559">
                  <c:v>11848.817710494854</c:v>
                </c:pt>
                <c:pt idx="560">
                  <c:v>12636.625617838914</c:v>
                </c:pt>
                <c:pt idx="561">
                  <c:v>13346.755589020268</c:v>
                </c:pt>
                <c:pt idx="562">
                  <c:v>13810.464499687097</c:v>
                </c:pt>
                <c:pt idx="563">
                  <c:v>14152.779721443108</c:v>
                </c:pt>
                <c:pt idx="564">
                  <c:v>13913.64196351914</c:v>
                </c:pt>
                <c:pt idx="565">
                  <c:v>13498.493715857594</c:v>
                </c:pt>
                <c:pt idx="566">
                  <c:v>13106.406603532007</c:v>
                </c:pt>
                <c:pt idx="567">
                  <c:v>12900.051675867924</c:v>
                </c:pt>
                <c:pt idx="568">
                  <c:v>12822.357802500424</c:v>
                </c:pt>
                <c:pt idx="569">
                  <c:v>13574.976361660802</c:v>
                </c:pt>
                <c:pt idx="570">
                  <c:v>14101.796603309236</c:v>
                </c:pt>
                <c:pt idx="571">
                  <c:v>13669.659295337999</c:v>
                </c:pt>
                <c:pt idx="572">
                  <c:v>13010.512442290517</c:v>
                </c:pt>
                <c:pt idx="573">
                  <c:v>12442.398903022558</c:v>
                </c:pt>
                <c:pt idx="574">
                  <c:v>12646.347312762848</c:v>
                </c:pt>
                <c:pt idx="575">
                  <c:v>12968.023854311492</c:v>
                </c:pt>
                <c:pt idx="576">
                  <c:v>12316.160303854564</c:v>
                </c:pt>
                <c:pt idx="577">
                  <c:v>11694.641191324145</c:v>
                </c:pt>
                <c:pt idx="578">
                  <c:v>11274.648033405429</c:v>
                </c:pt>
                <c:pt idx="579">
                  <c:v>11002.727445221572</c:v>
                </c:pt>
                <c:pt idx="580">
                  <c:v>10752.67270201417</c:v>
                </c:pt>
                <c:pt idx="581">
                  <c:v>10600.934575176841</c:v>
                </c:pt>
                <c:pt idx="582">
                  <c:v>10757.517612271342</c:v>
                </c:pt>
                <c:pt idx="583">
                  <c:v>10848.566863255657</c:v>
                </c:pt>
                <c:pt idx="584">
                  <c:v>11355.975589465808</c:v>
                </c:pt>
                <c:pt idx="585">
                  <c:v>12010.261595051323</c:v>
                </c:pt>
                <c:pt idx="586">
                  <c:v>12545.592304059393</c:v>
                </c:pt>
                <c:pt idx="587">
                  <c:v>12943.751491411245</c:v>
                </c:pt>
                <c:pt idx="588">
                  <c:v>13151.31764663962</c:v>
                </c:pt>
                <c:pt idx="589">
                  <c:v>12768.936292033168</c:v>
                </c:pt>
                <c:pt idx="590">
                  <c:v>12346.504741781071</c:v>
                </c:pt>
                <c:pt idx="591">
                  <c:v>12175.355099505463</c:v>
                </c:pt>
                <c:pt idx="592">
                  <c:v>12120.722361473918</c:v>
                </c:pt>
                <c:pt idx="593">
                  <c:v>12810.213652447901</c:v>
                </c:pt>
                <c:pt idx="594">
                  <c:v>13537.332683938948</c:v>
                </c:pt>
                <c:pt idx="595">
                  <c:v>13413.51653989954</c:v>
                </c:pt>
                <c:pt idx="596">
                  <c:v>12947.385174104125</c:v>
                </c:pt>
                <c:pt idx="597">
                  <c:v>12316.160303854564</c:v>
                </c:pt>
                <c:pt idx="598">
                  <c:v>12514.020701363801</c:v>
                </c:pt>
                <c:pt idx="599">
                  <c:v>12506.737398773244</c:v>
                </c:pt>
                <c:pt idx="600">
                  <c:v>11743.201854329433</c:v>
                </c:pt>
                <c:pt idx="601">
                  <c:v>11313.487001486783</c:v>
                </c:pt>
                <c:pt idx="602">
                  <c:v>10847.355635691363</c:v>
                </c:pt>
                <c:pt idx="603">
                  <c:v>10528.101549271309</c:v>
                </c:pt>
                <c:pt idx="604">
                  <c:v>10670.117981184703</c:v>
                </c:pt>
                <c:pt idx="605">
                  <c:v>11313.487001486783</c:v>
                </c:pt>
                <c:pt idx="606">
                  <c:v>12762.880154211702</c:v>
                </c:pt>
                <c:pt idx="607">
                  <c:v>14050.81348517536</c:v>
                </c:pt>
                <c:pt idx="608">
                  <c:v>14552.150136359254</c:v>
                </c:pt>
                <c:pt idx="609">
                  <c:v>14697.816188170322</c:v>
                </c:pt>
                <c:pt idx="610">
                  <c:v>14827.704407235989</c:v>
                </c:pt>
                <c:pt idx="611">
                  <c:v>15017.070274590376</c:v>
                </c:pt>
                <c:pt idx="612">
                  <c:v>14751.237698637575</c:v>
                </c:pt>
                <c:pt idx="613">
                  <c:v>14752.448926201867</c:v>
                </c:pt>
                <c:pt idx="614">
                  <c:v>14587.355421747725</c:v>
                </c:pt>
                <c:pt idx="615">
                  <c:v>14450.183900091506</c:v>
                </c:pt>
                <c:pt idx="616">
                  <c:v>14391.917479367077</c:v>
                </c:pt>
                <c:pt idx="617">
                  <c:v>14933.320263401411</c:v>
                </c:pt>
                <c:pt idx="618">
                  <c:v>15319.335300700739</c:v>
                </c:pt>
                <c:pt idx="619">
                  <c:v>14645.621842472154</c:v>
                </c:pt>
                <c:pt idx="620">
                  <c:v>13931.858188597918</c:v>
                </c:pt>
                <c:pt idx="621">
                  <c:v>13124.606891405992</c:v>
                </c:pt>
                <c:pt idx="622">
                  <c:v>13335.838603736835</c:v>
                </c:pt>
                <c:pt idx="623">
                  <c:v>13179.239629437538</c:v>
                </c:pt>
                <c:pt idx="624">
                  <c:v>12370.793041886112</c:v>
                </c:pt>
                <c:pt idx="625">
                  <c:v>11833.023940544659</c:v>
                </c:pt>
                <c:pt idx="626">
                  <c:v>11445.797675681035</c:v>
                </c:pt>
                <c:pt idx="627">
                  <c:v>11206.659917757068</c:v>
                </c:pt>
                <c:pt idx="628">
                  <c:v>11296.497941177089</c:v>
                </c:pt>
                <c:pt idx="629">
                  <c:v>11746.851474227107</c:v>
                </c:pt>
                <c:pt idx="630">
                  <c:v>13142.823116484773</c:v>
                </c:pt>
                <c:pt idx="631">
                  <c:v>14292.373698227915</c:v>
                </c:pt>
                <c:pt idx="632">
                  <c:v>14519.383243304157</c:v>
                </c:pt>
                <c:pt idx="633">
                  <c:v>14496.306170763412</c:v>
                </c:pt>
                <c:pt idx="634">
                  <c:v>14575.211271695205</c:v>
                </c:pt>
                <c:pt idx="635">
                  <c:v>14666.26052267952</c:v>
                </c:pt>
                <c:pt idx="636">
                  <c:v>14428.333992319845</c:v>
                </c:pt>
                <c:pt idx="637">
                  <c:v>14450.183900091506</c:v>
                </c:pt>
                <c:pt idx="638">
                  <c:v>14308.16746817811</c:v>
                </c:pt>
                <c:pt idx="639">
                  <c:v>14069.029710254141</c:v>
                </c:pt>
                <c:pt idx="640">
                  <c:v>13934.280643726506</c:v>
                </c:pt>
                <c:pt idx="641">
                  <c:v>14639.549767445893</c:v>
                </c:pt>
                <c:pt idx="642">
                  <c:v>15250.135957488086</c:v>
                </c:pt>
                <c:pt idx="643">
                  <c:v>14703.888263196581</c:v>
                </c:pt>
                <c:pt idx="644">
                  <c:v>13886.931208285514</c:v>
                </c:pt>
                <c:pt idx="645">
                  <c:v>13227.800292442827</c:v>
                </c:pt>
                <c:pt idx="646">
                  <c:v>13363.744649329959</c:v>
                </c:pt>
                <c:pt idx="647">
                  <c:v>13315.199923529466</c:v>
                </c:pt>
                <c:pt idx="648">
                  <c:v>12517.670321261474</c:v>
                </c:pt>
                <c:pt idx="649">
                  <c:v>11913.15620624554</c:v>
                </c:pt>
                <c:pt idx="650">
                  <c:v>11512.558626560311</c:v>
                </c:pt>
                <c:pt idx="651">
                  <c:v>11232.1594454264</c:v>
                </c:pt>
                <c:pt idx="652">
                  <c:v>11233.370672990695</c:v>
                </c:pt>
                <c:pt idx="653">
                  <c:v>11723.774401686358</c:v>
                </c:pt>
                <c:pt idx="654">
                  <c:v>12993.507444776031</c:v>
                </c:pt>
                <c:pt idx="655">
                  <c:v>14143.073963723969</c:v>
                </c:pt>
                <c:pt idx="656">
                  <c:v>14631.055237291046</c:v>
                </c:pt>
                <c:pt idx="657">
                  <c:v>14788.865439154635</c:v>
                </c:pt>
                <c:pt idx="658">
                  <c:v>14831.354027133661</c:v>
                </c:pt>
                <c:pt idx="659">
                  <c:v>14969.736776354177</c:v>
                </c:pt>
                <c:pt idx="660">
                  <c:v>14777.932516666408</c:v>
                </c:pt>
                <c:pt idx="661">
                  <c:v>14905.398280603489</c:v>
                </c:pt>
                <c:pt idx="662">
                  <c:v>14862.909692624462</c:v>
                </c:pt>
                <c:pt idx="663">
                  <c:v>14861.69846506017</c:v>
                </c:pt>
                <c:pt idx="664">
                  <c:v>14750.010533868486</c:v>
                </c:pt>
                <c:pt idx="665">
                  <c:v>15149.380948784632</c:v>
                </c:pt>
                <c:pt idx="666">
                  <c:v>15373.952101527495</c:v>
                </c:pt>
                <c:pt idx="667">
                  <c:v>14725.73817096824</c:v>
                </c:pt>
                <c:pt idx="668">
                  <c:v>13982.841306731794</c:v>
                </c:pt>
                <c:pt idx="669">
                  <c:v>13293.350015757807</c:v>
                </c:pt>
                <c:pt idx="670">
                  <c:v>13523.977306322136</c:v>
                </c:pt>
                <c:pt idx="671">
                  <c:v>13446.29937015943</c:v>
                </c:pt>
                <c:pt idx="672">
                  <c:v>12711.897036077828</c:v>
                </c:pt>
                <c:pt idx="673">
                  <c:v>12202.049917534296</c:v>
                </c:pt>
                <c:pt idx="674">
                  <c:v>11771.123837127352</c:v>
                </c:pt>
                <c:pt idx="675">
                  <c:v>11457.941825733556</c:v>
                </c:pt>
                <c:pt idx="676">
                  <c:v>11439.725600654776</c:v>
                </c:pt>
                <c:pt idx="677">
                  <c:v>11833.023940544659</c:v>
                </c:pt>
                <c:pt idx="678">
                  <c:v>13146.456799177653</c:v>
                </c:pt>
                <c:pt idx="679">
                  <c:v>14325.156528487805</c:v>
                </c:pt>
                <c:pt idx="680">
                  <c:v>14552.150136359254</c:v>
                </c:pt>
                <c:pt idx="681">
                  <c:v>14640.760995010189</c:v>
                </c:pt>
                <c:pt idx="682">
                  <c:v>14669.8942053724</c:v>
                </c:pt>
                <c:pt idx="683">
                  <c:v>14892.042902986677</c:v>
                </c:pt>
                <c:pt idx="684">
                  <c:v>14604.34448205742</c:v>
                </c:pt>
                <c:pt idx="685">
                  <c:v>14614.066176981352</c:v>
                </c:pt>
                <c:pt idx="686">
                  <c:v>14484.177957915683</c:v>
                </c:pt>
                <c:pt idx="687">
                  <c:v>14372.490026724003</c:v>
                </c:pt>
                <c:pt idx="688">
                  <c:v>14276.595865482517</c:v>
                </c:pt>
                <c:pt idx="689">
                  <c:v>14820.421104645437</c:v>
                </c:pt>
                <c:pt idx="690">
                  <c:v>15253.785577385759</c:v>
                </c:pt>
                <c:pt idx="691">
                  <c:v>14697.816188170322</c:v>
                </c:pt>
                <c:pt idx="692">
                  <c:v>13969.485929114981</c:v>
                </c:pt>
                <c:pt idx="693">
                  <c:v>13303.05577347695</c:v>
                </c:pt>
                <c:pt idx="694">
                  <c:v>13587.104574508528</c:v>
                </c:pt>
                <c:pt idx="695">
                  <c:v>13542.193531400915</c:v>
                </c:pt>
                <c:pt idx="696">
                  <c:v>12904.896586125096</c:v>
                </c:pt>
                <c:pt idx="697">
                  <c:v>12356.226436705005</c:v>
                </c:pt>
                <c:pt idx="698">
                  <c:v>11857.312240649702</c:v>
                </c:pt>
                <c:pt idx="699">
                  <c:v>11581.757969772965</c:v>
                </c:pt>
                <c:pt idx="700">
                  <c:v>11491.919946352944</c:v>
                </c:pt>
                <c:pt idx="701">
                  <c:v>11947.134326864929</c:v>
                </c:pt>
                <c:pt idx="702">
                  <c:v>13205.950384671167</c:v>
                </c:pt>
                <c:pt idx="703">
                  <c:v>14376.139646621677</c:v>
                </c:pt>
                <c:pt idx="704">
                  <c:v>14671.121370141487</c:v>
                </c:pt>
                <c:pt idx="705">
                  <c:v>14972.159231482763</c:v>
                </c:pt>
                <c:pt idx="706">
                  <c:v>15034.075272104865</c:v>
                </c:pt>
                <c:pt idx="707">
                  <c:v>15097.186603086464</c:v>
                </c:pt>
                <c:pt idx="708">
                  <c:v>14733.021473558794</c:v>
                </c:pt>
                <c:pt idx="709">
                  <c:v>14683.249582989214</c:v>
                </c:pt>
                <c:pt idx="710">
                  <c:v>14419.839462164999</c:v>
                </c:pt>
                <c:pt idx="711">
                  <c:v>14175.840856779063</c:v>
                </c:pt>
                <c:pt idx="712">
                  <c:v>14043.530182584807</c:v>
                </c:pt>
                <c:pt idx="713">
                  <c:v>14529.089001023298</c:v>
                </c:pt>
                <c:pt idx="714">
                  <c:v>14832.565254697953</c:v>
                </c:pt>
                <c:pt idx="715">
                  <c:v>14247.462655120302</c:v>
                </c:pt>
                <c:pt idx="716">
                  <c:v>13595.599104663375</c:v>
                </c:pt>
                <c:pt idx="717">
                  <c:v>12912.179888715651</c:v>
                </c:pt>
                <c:pt idx="718">
                  <c:v>13335.838603736835</c:v>
                </c:pt>
                <c:pt idx="719">
                  <c:v>13471.78296062397</c:v>
                </c:pt>
                <c:pt idx="720">
                  <c:v>12813.863272345578</c:v>
                </c:pt>
                <c:pt idx="721">
                  <c:v>12095.238771009377</c:v>
                </c:pt>
                <c:pt idx="722">
                  <c:v>11573.263439618118</c:v>
                </c:pt>
                <c:pt idx="723">
                  <c:v>11249.148505736093</c:v>
                </c:pt>
                <c:pt idx="724">
                  <c:v>11067.065940972259</c:v>
                </c:pt>
                <c:pt idx="725">
                  <c:v>11013.660367709797</c:v>
                </c:pt>
                <c:pt idx="726">
                  <c:v>11326.842379103595</c:v>
                </c:pt>
                <c:pt idx="727">
                  <c:v>11618.174482725732</c:v>
                </c:pt>
                <c:pt idx="728">
                  <c:v>12240.904822820443</c:v>
                </c:pt>
                <c:pt idx="729">
                  <c:v>12915.829508613322</c:v>
                </c:pt>
                <c:pt idx="730">
                  <c:v>13252.072655343074</c:v>
                </c:pt>
                <c:pt idx="731">
                  <c:v>13517.921168500669</c:v>
                </c:pt>
                <c:pt idx="732">
                  <c:v>13525.204471091223</c:v>
                </c:pt>
                <c:pt idx="733">
                  <c:v>13299.422090784066</c:v>
                </c:pt>
                <c:pt idx="734">
                  <c:v>13074.850938041205</c:v>
                </c:pt>
                <c:pt idx="735">
                  <c:v>12841.769317938704</c:v>
                </c:pt>
                <c:pt idx="736">
                  <c:v>12694.892038563341</c:v>
                </c:pt>
                <c:pt idx="737">
                  <c:v>13352.827664046526</c:v>
                </c:pt>
                <c:pt idx="738">
                  <c:v>13902.724978235707</c:v>
                </c:pt>
                <c:pt idx="739">
                  <c:v>13458.427583007156</c:v>
                </c:pt>
                <c:pt idx="740">
                  <c:v>12830.852332655268</c:v>
                </c:pt>
                <c:pt idx="741">
                  <c:v>12233.62152022989</c:v>
                </c:pt>
                <c:pt idx="742">
                  <c:v>12521.304003954352</c:v>
                </c:pt>
                <c:pt idx="743">
                  <c:v>12781.080442085691</c:v>
                </c:pt>
                <c:pt idx="744">
                  <c:v>12208.121992560556</c:v>
                </c:pt>
                <c:pt idx="745">
                  <c:v>11694.641191324145</c:v>
                </c:pt>
                <c:pt idx="746">
                  <c:v>11193.304540140254</c:v>
                </c:pt>
                <c:pt idx="747">
                  <c:v>10820.644880457736</c:v>
                </c:pt>
                <c:pt idx="748">
                  <c:v>10670.117981184703</c:v>
                </c:pt>
                <c:pt idx="749">
                  <c:v>10604.568257869721</c:v>
                </c:pt>
                <c:pt idx="750">
                  <c:v>10690.756661392068</c:v>
                </c:pt>
                <c:pt idx="751">
                  <c:v>10824.278563150616</c:v>
                </c:pt>
                <c:pt idx="752">
                  <c:v>11332.914454129856</c:v>
                </c:pt>
                <c:pt idx="753">
                  <c:v>12063.667168313783</c:v>
                </c:pt>
                <c:pt idx="754">
                  <c:v>12668.197220534506</c:v>
                </c:pt>
                <c:pt idx="755">
                  <c:v>13212.006522492633</c:v>
                </c:pt>
                <c:pt idx="756">
                  <c:v>13506.988246012441</c:v>
                </c:pt>
                <c:pt idx="757">
                  <c:v>13129.467738867961</c:v>
                </c:pt>
                <c:pt idx="758">
                  <c:v>12785.941289547654</c:v>
                </c:pt>
                <c:pt idx="759">
                  <c:v>12612.353254938667</c:v>
                </c:pt>
                <c:pt idx="760">
                  <c:v>12416.915312558018</c:v>
                </c:pt>
                <c:pt idx="761">
                  <c:v>12913.391116279943</c:v>
                </c:pt>
                <c:pt idx="762">
                  <c:v>13736.420246217271</c:v>
                </c:pt>
                <c:pt idx="763">
                  <c:v>13543.404758965211</c:v>
                </c:pt>
                <c:pt idx="764">
                  <c:v>13025.079047471623</c:v>
                </c:pt>
                <c:pt idx="765">
                  <c:v>12481.253808308706</c:v>
                </c:pt>
                <c:pt idx="766">
                  <c:v>12674.253358355974</c:v>
                </c:pt>
                <c:pt idx="767">
                  <c:v>12657.264298046281</c:v>
                </c:pt>
                <c:pt idx="768">
                  <c:v>12141.361041681283</c:v>
                </c:pt>
                <c:pt idx="769">
                  <c:v>11661.874298269053</c:v>
                </c:pt>
                <c:pt idx="770">
                  <c:v>11244.287658274126</c:v>
                </c:pt>
                <c:pt idx="771">
                  <c:v>10891.055451234684</c:v>
                </c:pt>
                <c:pt idx="772">
                  <c:v>10969.960552166478</c:v>
                </c:pt>
                <c:pt idx="773">
                  <c:v>11615.752027597144</c:v>
                </c:pt>
                <c:pt idx="774">
                  <c:v>13137.962269022804</c:v>
                </c:pt>
                <c:pt idx="775">
                  <c:v>14434.406067346106</c:v>
                </c:pt>
                <c:pt idx="776">
                  <c:v>14667.471750243812</c:v>
                </c:pt>
                <c:pt idx="777">
                  <c:v>14822.843559774021</c:v>
                </c:pt>
                <c:pt idx="778">
                  <c:v>14883.548372831829</c:v>
                </c:pt>
                <c:pt idx="779">
                  <c:v>14933.320263401411</c:v>
                </c:pt>
                <c:pt idx="780">
                  <c:v>14731.810245994502</c:v>
                </c:pt>
                <c:pt idx="781">
                  <c:v>14747.588078739898</c:v>
                </c:pt>
                <c:pt idx="782">
                  <c:v>14527.877773459004</c:v>
                </c:pt>
                <c:pt idx="783">
                  <c:v>14510.872775944517</c:v>
                </c:pt>
                <c:pt idx="784">
                  <c:v>14597.061179466868</c:v>
                </c:pt>
                <c:pt idx="785">
                  <c:v>15105.681133241311</c:v>
                </c:pt>
                <c:pt idx="786">
                  <c:v>15677.428355202152</c:v>
                </c:pt>
                <c:pt idx="787">
                  <c:v>15125.108585884385</c:v>
                </c:pt>
                <c:pt idx="788">
                  <c:v>14428.333992319845</c:v>
                </c:pt>
                <c:pt idx="789">
                  <c:v>13577.398816789389</c:v>
                </c:pt>
                <c:pt idx="790">
                  <c:v>13809.253272122805</c:v>
                </c:pt>
                <c:pt idx="791">
                  <c:v>13746.12600393641</c:v>
                </c:pt>
                <c:pt idx="792">
                  <c:v>13112.478678558266</c:v>
                </c:pt>
                <c:pt idx="793">
                  <c:v>12516.45909369718</c:v>
                </c:pt>
                <c:pt idx="794">
                  <c:v>12089.166695983115</c:v>
                </c:pt>
                <c:pt idx="795">
                  <c:v>11725.001566455447</c:v>
                </c:pt>
                <c:pt idx="796">
                  <c:v>11686.146661169298</c:v>
                </c:pt>
                <c:pt idx="797">
                  <c:v>12129.216891628763</c:v>
                </c:pt>
                <c:pt idx="798">
                  <c:v>13557.971364146317</c:v>
                </c:pt>
                <c:pt idx="799">
                  <c:v>14735.443928687382</c:v>
                </c:pt>
                <c:pt idx="800">
                  <c:v>14892.042902986677</c:v>
                </c:pt>
                <c:pt idx="801">
                  <c:v>15021.931122052345</c:v>
                </c:pt>
                <c:pt idx="802">
                  <c:v>15024.353577180929</c:v>
                </c:pt>
                <c:pt idx="803">
                  <c:v>15282.918787747973</c:v>
                </c:pt>
                <c:pt idx="804">
                  <c:v>14781.58213656408</c:v>
                </c:pt>
                <c:pt idx="805">
                  <c:v>14800.99365200236</c:v>
                </c:pt>
                <c:pt idx="806">
                  <c:v>14667.471750243812</c:v>
                </c:pt>
                <c:pt idx="807">
                  <c:v>14584.932966619141</c:v>
                </c:pt>
                <c:pt idx="808">
                  <c:v>14402.850401855305</c:v>
                </c:pt>
                <c:pt idx="809">
                  <c:v>14820.421104645437</c:v>
                </c:pt>
                <c:pt idx="810">
                  <c:v>15815.811104422666</c:v>
                </c:pt>
                <c:pt idx="811">
                  <c:v>15279.2691678503</c:v>
                </c:pt>
                <c:pt idx="812">
                  <c:v>14486.600413044271</c:v>
                </c:pt>
                <c:pt idx="813">
                  <c:v>13703.637415957384</c:v>
                </c:pt>
                <c:pt idx="814">
                  <c:v>13939.141491188473</c:v>
                </c:pt>
                <c:pt idx="815">
                  <c:v>13868.730920411526</c:v>
                </c:pt>
                <c:pt idx="816">
                  <c:v>13221.728217416567</c:v>
                </c:pt>
                <c:pt idx="817">
                  <c:v>12705.824961051569</c:v>
                </c:pt>
                <c:pt idx="818">
                  <c:v>12202.049917534296</c:v>
                </c:pt>
                <c:pt idx="819">
                  <c:v>11944.711871736341</c:v>
                </c:pt>
                <c:pt idx="820">
                  <c:v>11892.517526038173</c:v>
                </c:pt>
                <c:pt idx="821">
                  <c:v>12350.154361678744</c:v>
                </c:pt>
                <c:pt idx="822">
                  <c:v>13718.204021138492</c:v>
                </c:pt>
                <c:pt idx="823">
                  <c:v>14803.432044335743</c:v>
                </c:pt>
                <c:pt idx="824">
                  <c:v>15080.197542776772</c:v>
                </c:pt>
                <c:pt idx="825">
                  <c:v>15229.49727728072</c:v>
                </c:pt>
                <c:pt idx="826">
                  <c:v>15051.064332414555</c:v>
                </c:pt>
                <c:pt idx="827">
                  <c:v>14967.298384020796</c:v>
                </c:pt>
                <c:pt idx="828">
                  <c:v>14543.655606204407</c:v>
                </c:pt>
                <c:pt idx="829">
                  <c:v>14472.033807863167</c:v>
                </c:pt>
                <c:pt idx="830">
                  <c:v>14456.255975117765</c:v>
                </c:pt>
                <c:pt idx="831">
                  <c:v>14513.3111682779</c:v>
                </c:pt>
                <c:pt idx="832">
                  <c:v>14363.995496569156</c:v>
                </c:pt>
                <c:pt idx="833">
                  <c:v>14802.220816771451</c:v>
                </c:pt>
                <c:pt idx="834">
                  <c:v>15713.844868154916</c:v>
                </c:pt>
                <c:pt idx="835">
                  <c:v>15252.574349821467</c:v>
                </c:pt>
                <c:pt idx="836">
                  <c:v>14506.027865687345</c:v>
                </c:pt>
                <c:pt idx="837">
                  <c:v>13789.825819479731</c:v>
                </c:pt>
                <c:pt idx="838">
                  <c:v>14062.957635227882</c:v>
                </c:pt>
                <c:pt idx="839">
                  <c:v>13951.2697040362</c:v>
                </c:pt>
                <c:pt idx="840">
                  <c:v>13321.271998555729</c:v>
                </c:pt>
                <c:pt idx="841">
                  <c:v>12736.169398978078</c:v>
                </c:pt>
                <c:pt idx="842">
                  <c:v>12287.02709349235</c:v>
                </c:pt>
                <c:pt idx="843">
                  <c:v>11967.773007072294</c:v>
                </c:pt>
                <c:pt idx="844">
                  <c:v>11896.151208731053</c:v>
                </c:pt>
                <c:pt idx="845">
                  <c:v>12302.80492623775</c:v>
                </c:pt>
                <c:pt idx="846">
                  <c:v>13732.770626319598</c:v>
                </c:pt>
                <c:pt idx="847">
                  <c:v>14962.453473763622</c:v>
                </c:pt>
                <c:pt idx="848">
                  <c:v>14989.148291792459</c:v>
                </c:pt>
                <c:pt idx="849">
                  <c:v>15149.380948784632</c:v>
                </c:pt>
                <c:pt idx="850">
                  <c:v>15149.380948784632</c:v>
                </c:pt>
                <c:pt idx="851">
                  <c:v>15173.669248889672</c:v>
                </c:pt>
                <c:pt idx="852">
                  <c:v>14966.0871564565</c:v>
                </c:pt>
                <c:pt idx="853">
                  <c:v>15003.714896973563</c:v>
                </c:pt>
                <c:pt idx="854">
                  <c:v>14913.892810758336</c:v>
                </c:pt>
                <c:pt idx="855">
                  <c:v>14877.476297805568</c:v>
                </c:pt>
                <c:pt idx="856">
                  <c:v>14877.476297805568</c:v>
                </c:pt>
                <c:pt idx="857">
                  <c:v>15315.685680803066</c:v>
                </c:pt>
                <c:pt idx="858">
                  <c:v>15891.08252266158</c:v>
                </c:pt>
                <c:pt idx="859">
                  <c:v>15369.107191270323</c:v>
                </c:pt>
                <c:pt idx="860">
                  <c:v>14640.760995010189</c:v>
                </c:pt>
                <c:pt idx="861">
                  <c:v>13928.208568700247</c:v>
                </c:pt>
                <c:pt idx="862">
                  <c:v>14289.951243099331</c:v>
                </c:pt>
                <c:pt idx="863">
                  <c:v>14337.300678540325</c:v>
                </c:pt>
                <c:pt idx="864">
                  <c:v>13617.449012435038</c:v>
                </c:pt>
                <c:pt idx="865">
                  <c:v>13105.195375967711</c:v>
                </c:pt>
                <c:pt idx="866">
                  <c:v>12605.069952348114</c:v>
                </c:pt>
                <c:pt idx="867">
                  <c:v>12331.938136599963</c:v>
                </c:pt>
                <c:pt idx="868">
                  <c:v>12222.688597741664</c:v>
                </c:pt>
                <c:pt idx="869">
                  <c:v>12653.630615353401</c:v>
                </c:pt>
                <c:pt idx="870">
                  <c:v>14022.891502377441</c:v>
                </c:pt>
                <c:pt idx="871">
                  <c:v>15180.952551480223</c:v>
                </c:pt>
                <c:pt idx="872">
                  <c:v>15316.912845572153</c:v>
                </c:pt>
                <c:pt idx="873">
                  <c:v>15566.967588779555</c:v>
                </c:pt>
                <c:pt idx="874">
                  <c:v>15613.089859451464</c:v>
                </c:pt>
                <c:pt idx="875">
                  <c:v>15610.667404322876</c:v>
                </c:pt>
                <c:pt idx="876">
                  <c:v>15292.624545467115</c:v>
                </c:pt>
                <c:pt idx="877">
                  <c:v>15123.897358320091</c:v>
                </c:pt>
                <c:pt idx="878">
                  <c:v>14774.298833973528</c:v>
                </c:pt>
                <c:pt idx="879">
                  <c:v>14452.60635522009</c:v>
                </c:pt>
                <c:pt idx="880">
                  <c:v>14271.750955225343</c:v>
                </c:pt>
                <c:pt idx="881">
                  <c:v>14675.966280398659</c:v>
                </c:pt>
                <c:pt idx="882">
                  <c:v>15500.206637900283</c:v>
                </c:pt>
                <c:pt idx="883">
                  <c:v>15026.791969514312</c:v>
                </c:pt>
                <c:pt idx="884">
                  <c:v>14269.312562891961</c:v>
                </c:pt>
                <c:pt idx="885">
                  <c:v>13638.087692642404</c:v>
                </c:pt>
                <c:pt idx="886">
                  <c:v>13948.847248907614</c:v>
                </c:pt>
                <c:pt idx="887">
                  <c:v>14103.007830873528</c:v>
                </c:pt>
                <c:pt idx="888">
                  <c:v>13400.161162282728</c:v>
                </c:pt>
                <c:pt idx="889">
                  <c:v>12778.657986957103</c:v>
                </c:pt>
                <c:pt idx="890">
                  <c:v>12222.688597741664</c:v>
                </c:pt>
                <c:pt idx="891">
                  <c:v>11765.051762101091</c:v>
                </c:pt>
                <c:pt idx="892">
                  <c:v>11494.358338686323</c:v>
                </c:pt>
                <c:pt idx="893">
                  <c:v>11425.15899547367</c:v>
                </c:pt>
                <c:pt idx="894">
                  <c:v>11715.279871531513</c:v>
                </c:pt>
                <c:pt idx="895">
                  <c:v>11988.411687279662</c:v>
                </c:pt>
                <c:pt idx="896">
                  <c:v>12521.304003954352</c:v>
                </c:pt>
                <c:pt idx="897">
                  <c:v>13065.12924311727</c:v>
                </c:pt>
                <c:pt idx="898">
                  <c:v>13315.199923529466</c:v>
                </c:pt>
                <c:pt idx="899">
                  <c:v>13374.677571818189</c:v>
                </c:pt>
                <c:pt idx="900">
                  <c:v>13099.123300941452</c:v>
                </c:pt>
                <c:pt idx="901">
                  <c:v>12781.080442085691</c:v>
                </c:pt>
                <c:pt idx="902">
                  <c:v>12597.786649757561</c:v>
                </c:pt>
                <c:pt idx="903">
                  <c:v>12596.575422193268</c:v>
                </c:pt>
                <c:pt idx="904">
                  <c:v>12785.941289547654</c:v>
                </c:pt>
                <c:pt idx="905">
                  <c:v>13162.250569127847</c:v>
                </c:pt>
                <c:pt idx="906">
                  <c:v>13883.297525592634</c:v>
                </c:pt>
                <c:pt idx="907">
                  <c:v>13443.860977826049</c:v>
                </c:pt>
                <c:pt idx="908">
                  <c:v>12856.33592311981</c:v>
                </c:pt>
                <c:pt idx="909">
                  <c:v>12316.160303854564</c:v>
                </c:pt>
                <c:pt idx="910">
                  <c:v>12546.803531623686</c:v>
                </c:pt>
                <c:pt idx="911">
                  <c:v>12682.763825715614</c:v>
                </c:pt>
                <c:pt idx="912">
                  <c:v>12176.566327069755</c:v>
                </c:pt>
                <c:pt idx="913">
                  <c:v>11626.669012880579</c:v>
                </c:pt>
                <c:pt idx="914">
                  <c:v>11130.193209158653</c:v>
                </c:pt>
                <c:pt idx="915">
                  <c:v>10678.612511339548</c:v>
                </c:pt>
                <c:pt idx="916">
                  <c:v>10512.323716525907</c:v>
                </c:pt>
                <c:pt idx="917">
                  <c:v>10592.440045021995</c:v>
                </c:pt>
                <c:pt idx="918">
                  <c:v>10733.245249371097</c:v>
                </c:pt>
                <c:pt idx="919">
                  <c:v>10798.794972686075</c:v>
                </c:pt>
                <c:pt idx="920">
                  <c:v>11161.748874649455</c:v>
                </c:pt>
                <c:pt idx="921">
                  <c:v>11964.139324379414</c:v>
                </c:pt>
                <c:pt idx="922">
                  <c:v>12408.420782403171</c:v>
                </c:pt>
                <c:pt idx="923">
                  <c:v>12993.507444776031</c:v>
                </c:pt>
                <c:pt idx="924">
                  <c:v>13051.773865500458</c:v>
                </c:pt>
                <c:pt idx="925">
                  <c:v>12545.592304059393</c:v>
                </c:pt>
                <c:pt idx="926">
                  <c:v>12063.667168313783</c:v>
                </c:pt>
                <c:pt idx="927">
                  <c:v>11743.201854329433</c:v>
                </c:pt>
                <c:pt idx="928">
                  <c:v>11629.091468009166</c:v>
                </c:pt>
                <c:pt idx="929">
                  <c:v>12131.655283962142</c:v>
                </c:pt>
                <c:pt idx="930">
                  <c:v>13354.038891610822</c:v>
                </c:pt>
                <c:pt idx="931">
                  <c:v>13424.449462387769</c:v>
                </c:pt>
                <c:pt idx="932">
                  <c:v>12994.734609545118</c:v>
                </c:pt>
                <c:pt idx="933">
                  <c:v>12409.632009967465</c:v>
                </c:pt>
                <c:pt idx="934">
                  <c:v>12566.23098426676</c:v>
                </c:pt>
                <c:pt idx="935">
                  <c:v>12560.158909240499</c:v>
                </c:pt>
                <c:pt idx="936">
                  <c:v>11966.561779508002</c:v>
                </c:pt>
                <c:pt idx="937">
                  <c:v>11589.041272363518</c:v>
                </c:pt>
                <c:pt idx="938">
                  <c:v>11172.665859932886</c:v>
                </c:pt>
                <c:pt idx="939">
                  <c:v>10906.833283980086</c:v>
                </c:pt>
                <c:pt idx="940">
                  <c:v>10871.62799859161</c:v>
                </c:pt>
                <c:pt idx="941">
                  <c:v>11438.514373090482</c:v>
                </c:pt>
                <c:pt idx="942">
                  <c:v>12887.907525815404</c:v>
                </c:pt>
                <c:pt idx="943">
                  <c:v>14126.068966209483</c:v>
                </c:pt>
                <c:pt idx="944">
                  <c:v>14383.422949212232</c:v>
                </c:pt>
                <c:pt idx="945">
                  <c:v>14782.793364128376</c:v>
                </c:pt>
                <c:pt idx="946">
                  <c:v>14764.577139049594</c:v>
                </c:pt>
                <c:pt idx="947">
                  <c:v>14867.770540086427</c:v>
                </c:pt>
                <c:pt idx="948">
                  <c:v>14629.844009726754</c:v>
                </c:pt>
                <c:pt idx="949">
                  <c:v>14809.504119362002</c:v>
                </c:pt>
                <c:pt idx="950">
                  <c:v>14626.194389829079</c:v>
                </c:pt>
                <c:pt idx="951">
                  <c:v>14559.433438949805</c:v>
                </c:pt>
                <c:pt idx="952">
                  <c:v>14509.661548380225</c:v>
                </c:pt>
                <c:pt idx="953">
                  <c:v>14932.109035837118</c:v>
                </c:pt>
                <c:pt idx="954">
                  <c:v>15458.929277485549</c:v>
                </c:pt>
                <c:pt idx="955">
                  <c:v>14946.675641018222</c:v>
                </c:pt>
                <c:pt idx="956">
                  <c:v>14144.285191288262</c:v>
                </c:pt>
                <c:pt idx="957">
                  <c:v>13388.032949435001</c:v>
                </c:pt>
                <c:pt idx="958">
                  <c:v>13645.370995232957</c:v>
                </c:pt>
                <c:pt idx="959">
                  <c:v>13508.199473576737</c:v>
                </c:pt>
                <c:pt idx="960">
                  <c:v>12745.875156697217</c:v>
                </c:pt>
                <c:pt idx="961">
                  <c:v>12142.572269245578</c:v>
                </c:pt>
                <c:pt idx="962">
                  <c:v>11689.796281066972</c:v>
                </c:pt>
                <c:pt idx="963">
                  <c:v>11478.580505940923</c:v>
                </c:pt>
                <c:pt idx="964">
                  <c:v>11525.914004177122</c:v>
                </c:pt>
                <c:pt idx="965">
                  <c:v>12007.839139922735</c:v>
                </c:pt>
                <c:pt idx="966">
                  <c:v>13417.166159797214</c:v>
                </c:pt>
                <c:pt idx="967">
                  <c:v>14526.666545894712</c:v>
                </c:pt>
                <c:pt idx="968">
                  <c:v>14675.966280398659</c:v>
                </c:pt>
                <c:pt idx="969">
                  <c:v>14923.598568477475</c:v>
                </c:pt>
                <c:pt idx="970">
                  <c:v>14944.237248684842</c:v>
                </c:pt>
                <c:pt idx="971">
                  <c:v>15069.264620288546</c:v>
                </c:pt>
                <c:pt idx="972">
                  <c:v>14839.848557288509</c:v>
                </c:pt>
                <c:pt idx="973">
                  <c:v>14836.198937390833</c:v>
                </c:pt>
                <c:pt idx="974">
                  <c:v>14709.960338222842</c:v>
                </c:pt>
                <c:pt idx="975">
                  <c:v>14695.393733041734</c:v>
                </c:pt>
                <c:pt idx="976">
                  <c:v>14603.133254493127</c:v>
                </c:pt>
                <c:pt idx="977">
                  <c:v>14969.736776354177</c:v>
                </c:pt>
                <c:pt idx="978">
                  <c:v>15475.918337795241</c:v>
                </c:pt>
                <c:pt idx="979">
                  <c:v>14953.958943608777</c:v>
                </c:pt>
                <c:pt idx="980">
                  <c:v>14192.84585429355</c:v>
                </c:pt>
                <c:pt idx="981">
                  <c:v>13425.660689952063</c:v>
                </c:pt>
                <c:pt idx="982">
                  <c:v>13716.992793574196</c:v>
                </c:pt>
                <c:pt idx="983">
                  <c:v>13574.976361660802</c:v>
                </c:pt>
                <c:pt idx="984">
                  <c:v>12691.258355870461</c:v>
                </c:pt>
                <c:pt idx="985">
                  <c:v>12103.733301164222</c:v>
                </c:pt>
                <c:pt idx="986">
                  <c:v>11653.379768114204</c:v>
                </c:pt>
                <c:pt idx="987">
                  <c:v>11335.336909258443</c:v>
                </c:pt>
                <c:pt idx="988">
                  <c:v>11324.403986770214</c:v>
                </c:pt>
                <c:pt idx="989">
                  <c:v>11836.673560442334</c:v>
                </c:pt>
                <c:pt idx="990">
                  <c:v>13186.522932028094</c:v>
                </c:pt>
                <c:pt idx="991">
                  <c:v>14417.417007036411</c:v>
                </c:pt>
                <c:pt idx="992">
                  <c:v>14638.338539881601</c:v>
                </c:pt>
                <c:pt idx="993">
                  <c:v>14875.053842676982</c:v>
                </c:pt>
                <c:pt idx="994">
                  <c:v>14957.592626301657</c:v>
                </c:pt>
                <c:pt idx="995">
                  <c:v>15058.347635005111</c:v>
                </c:pt>
                <c:pt idx="996">
                  <c:v>14683.249582989214</c:v>
                </c:pt>
                <c:pt idx="997">
                  <c:v>14597.061179466868</c:v>
                </c:pt>
                <c:pt idx="998">
                  <c:v>14384.634176776524</c:v>
                </c:pt>
                <c:pt idx="999">
                  <c:v>14241.390580094043</c:v>
                </c:pt>
                <c:pt idx="1000">
                  <c:v>14254.745957710857</c:v>
                </c:pt>
                <c:pt idx="1001">
                  <c:v>14493.883715634825</c:v>
                </c:pt>
                <c:pt idx="1002">
                  <c:v>15360.612661115474</c:v>
                </c:pt>
                <c:pt idx="1003">
                  <c:v>14990.375456561544</c:v>
                </c:pt>
                <c:pt idx="1004">
                  <c:v>14275.384637918223</c:v>
                </c:pt>
                <c:pt idx="1005">
                  <c:v>13451.144280416602</c:v>
                </c:pt>
                <c:pt idx="1006">
                  <c:v>13753.409306526966</c:v>
                </c:pt>
                <c:pt idx="1007">
                  <c:v>13685.437128083398</c:v>
                </c:pt>
                <c:pt idx="1008">
                  <c:v>13008.074049957137</c:v>
                </c:pt>
                <c:pt idx="1009">
                  <c:v>12395.065404786357</c:v>
                </c:pt>
                <c:pt idx="1010">
                  <c:v>11826.967802723193</c:v>
                </c:pt>
                <c:pt idx="1011">
                  <c:v>11711.646188838633</c:v>
                </c:pt>
                <c:pt idx="1012">
                  <c:v>11698.290811221817</c:v>
                </c:pt>
                <c:pt idx="1013">
                  <c:v>12152.278026964717</c:v>
                </c:pt>
                <c:pt idx="1014">
                  <c:v>13539.771076272331</c:v>
                </c:pt>
                <c:pt idx="1015">
                  <c:v>14768.226758947269</c:v>
                </c:pt>
                <c:pt idx="1016">
                  <c:v>14756.082608894747</c:v>
                </c:pt>
                <c:pt idx="1017">
                  <c:v>14898.114978012936</c:v>
                </c:pt>
                <c:pt idx="1018">
                  <c:v>14699.027415734614</c:v>
                </c:pt>
                <c:pt idx="1019">
                  <c:v>14765.804303818681</c:v>
                </c:pt>
                <c:pt idx="1020">
                  <c:v>14311.80115087099</c:v>
                </c:pt>
                <c:pt idx="1021">
                  <c:v>14122.435283516603</c:v>
                </c:pt>
                <c:pt idx="1022">
                  <c:v>13968.274701550688</c:v>
                </c:pt>
                <c:pt idx="1023">
                  <c:v>13869.942147975818</c:v>
                </c:pt>
                <c:pt idx="1024">
                  <c:v>13775.259214298625</c:v>
                </c:pt>
                <c:pt idx="1025">
                  <c:v>14190.407461960169</c:v>
                </c:pt>
                <c:pt idx="1026">
                  <c:v>15155.453023810893</c:v>
                </c:pt>
                <c:pt idx="1027">
                  <c:v>14865.33214775305</c:v>
                </c:pt>
                <c:pt idx="1028">
                  <c:v>14124.857738645189</c:v>
                </c:pt>
                <c:pt idx="1029">
                  <c:v>13395.316252025556</c:v>
                </c:pt>
                <c:pt idx="1030">
                  <c:v>13687.859583211984</c:v>
                </c:pt>
                <c:pt idx="1031">
                  <c:v>13581.032499482269</c:v>
                </c:pt>
                <c:pt idx="1032">
                  <c:v>12844.207710272083</c:v>
                </c:pt>
                <c:pt idx="1033">
                  <c:v>12390.204557324392</c:v>
                </c:pt>
                <c:pt idx="1034">
                  <c:v>11904.6457388859</c:v>
                </c:pt>
                <c:pt idx="1035">
                  <c:v>11648.518920652239</c:v>
                </c:pt>
                <c:pt idx="1036">
                  <c:v>11638.8131629331</c:v>
                </c:pt>
                <c:pt idx="1037">
                  <c:v>12115.861514011949</c:v>
                </c:pt>
                <c:pt idx="1038">
                  <c:v>13357.688511508495</c:v>
                </c:pt>
                <c:pt idx="1039">
                  <c:v>14564.294286411774</c:v>
                </c:pt>
                <c:pt idx="1040">
                  <c:v>14620.138252007613</c:v>
                </c:pt>
                <c:pt idx="1041">
                  <c:v>14737.882321020759</c:v>
                </c:pt>
                <c:pt idx="1042">
                  <c:v>14624.983162264787</c:v>
                </c:pt>
                <c:pt idx="1043">
                  <c:v>14626.194389829079</c:v>
                </c:pt>
                <c:pt idx="1044">
                  <c:v>14129.718586107154</c:v>
                </c:pt>
                <c:pt idx="1045">
                  <c:v>13948.847248907614</c:v>
                </c:pt>
                <c:pt idx="1046">
                  <c:v>13760.692609117517</c:v>
                </c:pt>
                <c:pt idx="1047">
                  <c:v>13482.715883112194</c:v>
                </c:pt>
                <c:pt idx="1048">
                  <c:v>13447.510597723722</c:v>
                </c:pt>
                <c:pt idx="1049">
                  <c:v>13732.770626319598</c:v>
                </c:pt>
                <c:pt idx="1050">
                  <c:v>14618.911087238526</c:v>
                </c:pt>
                <c:pt idx="1051">
                  <c:v>14257.184350044237</c:v>
                </c:pt>
                <c:pt idx="1052">
                  <c:v>13606.532027151603</c:v>
                </c:pt>
                <c:pt idx="1053">
                  <c:v>12889.118753379696</c:v>
                </c:pt>
                <c:pt idx="1054">
                  <c:v>13192.595007054353</c:v>
                </c:pt>
                <c:pt idx="1055">
                  <c:v>13164.673024256434</c:v>
                </c:pt>
                <c:pt idx="1056">
                  <c:v>12283.39341079947</c:v>
                </c:pt>
                <c:pt idx="1057">
                  <c:v>11483.425416198095</c:v>
                </c:pt>
                <c:pt idx="1058">
                  <c:v>10971.171779730772</c:v>
                </c:pt>
                <c:pt idx="1059">
                  <c:v>10627.629393205674</c:v>
                </c:pt>
                <c:pt idx="1060">
                  <c:v>10418.852010413006</c:v>
                </c:pt>
                <c:pt idx="1061">
                  <c:v>10455.268523365774</c:v>
                </c:pt>
                <c:pt idx="1062">
                  <c:v>10858.272620974798</c:v>
                </c:pt>
                <c:pt idx="1063">
                  <c:v>11092.549531436798</c:v>
                </c:pt>
                <c:pt idx="1064">
                  <c:v>11652.168540549912</c:v>
                </c:pt>
                <c:pt idx="1065">
                  <c:v>12435.115600432006</c:v>
                </c:pt>
                <c:pt idx="1066">
                  <c:v>12745.875156697217</c:v>
                </c:pt>
                <c:pt idx="1067">
                  <c:v>12828.429877526683</c:v>
                </c:pt>
                <c:pt idx="1068">
                  <c:v>12821.146574936129</c:v>
                </c:pt>
                <c:pt idx="1069">
                  <c:v>12574.725514421607</c:v>
                </c:pt>
                <c:pt idx="1070">
                  <c:v>12316.160303854564</c:v>
                </c:pt>
                <c:pt idx="1071">
                  <c:v>12242.116050384737</c:v>
                </c:pt>
                <c:pt idx="1072">
                  <c:v>12064.878395878075</c:v>
                </c:pt>
                <c:pt idx="1073">
                  <c:v>12328.304453907083</c:v>
                </c:pt>
                <c:pt idx="1074">
                  <c:v>13220.516989852273</c:v>
                </c:pt>
                <c:pt idx="1075">
                  <c:v>13004.440367264257</c:v>
                </c:pt>
                <c:pt idx="1076">
                  <c:v>12409.632009967465</c:v>
                </c:pt>
                <c:pt idx="1077">
                  <c:v>11796.607427591893</c:v>
                </c:pt>
                <c:pt idx="1078">
                  <c:v>11964.139324379414</c:v>
                </c:pt>
                <c:pt idx="1079">
                  <c:v>12149.855571836129</c:v>
                </c:pt>
                <c:pt idx="1080">
                  <c:v>11487.075036095772</c:v>
                </c:pt>
                <c:pt idx="1081">
                  <c:v>10893.47790636327</c:v>
                </c:pt>
                <c:pt idx="1082">
                  <c:v>10395.77493787226</c:v>
                </c:pt>
                <c:pt idx="1083">
                  <c:v>10156.637179948291</c:v>
                </c:pt>
                <c:pt idx="1084">
                  <c:v>10008.548673008636</c:v>
                </c:pt>
                <c:pt idx="1085">
                  <c:v>10041.331503268522</c:v>
                </c:pt>
                <c:pt idx="1086">
                  <c:v>10256.180961087452</c:v>
                </c:pt>
                <c:pt idx="1087">
                  <c:v>10288.963791347338</c:v>
                </c:pt>
                <c:pt idx="1088">
                  <c:v>10534.173624297568</c:v>
                </c:pt>
                <c:pt idx="1089">
                  <c:v>11036.721503045754</c:v>
                </c:pt>
                <c:pt idx="1090">
                  <c:v>11559.908062001305</c:v>
                </c:pt>
                <c:pt idx="1091">
                  <c:v>11722.563174122064</c:v>
                </c:pt>
                <c:pt idx="1092">
                  <c:v>11643.658073190272</c:v>
                </c:pt>
                <c:pt idx="1093">
                  <c:v>11238.23152045266</c:v>
                </c:pt>
                <c:pt idx="1094">
                  <c:v>10937.177721906592</c:v>
                </c:pt>
                <c:pt idx="1095">
                  <c:v>10690.756661392068</c:v>
                </c:pt>
                <c:pt idx="1096">
                  <c:v>10576.646275071802</c:v>
                </c:pt>
                <c:pt idx="1097">
                  <c:v>11023.366125428938</c:v>
                </c:pt>
                <c:pt idx="1098">
                  <c:v>12363.509739295558</c:v>
                </c:pt>
                <c:pt idx="1099">
                  <c:v>12626.919860119773</c:v>
                </c:pt>
                <c:pt idx="1100">
                  <c:v>12261.543503027809</c:v>
                </c:pt>
                <c:pt idx="1101">
                  <c:v>11862.157150906874</c:v>
                </c:pt>
                <c:pt idx="1102">
                  <c:v>12041.817260542122</c:v>
                </c:pt>
                <c:pt idx="1103">
                  <c:v>12062.455940749489</c:v>
                </c:pt>
                <c:pt idx="1104">
                  <c:v>11497.992021379203</c:v>
                </c:pt>
                <c:pt idx="1105">
                  <c:v>11054.92179091974</c:v>
                </c:pt>
                <c:pt idx="1106">
                  <c:v>10610.640332895982</c:v>
                </c:pt>
                <c:pt idx="1107">
                  <c:v>10520.818246680754</c:v>
                </c:pt>
                <c:pt idx="1108">
                  <c:v>10596.073727714875</c:v>
                </c:pt>
                <c:pt idx="1109">
                  <c:v>11167.820949675714</c:v>
                </c:pt>
                <c:pt idx="1110">
                  <c:v>12509.175791106627</c:v>
                </c:pt>
                <c:pt idx="1111">
                  <c:v>13270.288880421853</c:v>
                </c:pt>
                <c:pt idx="1112">
                  <c:v>13810.464499687097</c:v>
                </c:pt>
                <c:pt idx="1113">
                  <c:v>14198.901992115017</c:v>
                </c:pt>
                <c:pt idx="1114">
                  <c:v>14343.356816361791</c:v>
                </c:pt>
                <c:pt idx="1115">
                  <c:v>14549.727681230666</c:v>
                </c:pt>
                <c:pt idx="1116">
                  <c:v>14178.279249112442</c:v>
                </c:pt>
                <c:pt idx="1117">
                  <c:v>14083.596315435248</c:v>
                </c:pt>
                <c:pt idx="1118">
                  <c:v>13929.419796264539</c:v>
                </c:pt>
                <c:pt idx="1119">
                  <c:v>13971.908384243567</c:v>
                </c:pt>
                <c:pt idx="1120">
                  <c:v>13767.975911708072</c:v>
                </c:pt>
                <c:pt idx="1121">
                  <c:v>14066.591317920762</c:v>
                </c:pt>
                <c:pt idx="1122">
                  <c:v>14836.198937390833</c:v>
                </c:pt>
                <c:pt idx="1123">
                  <c:v>14450.183900091506</c:v>
                </c:pt>
                <c:pt idx="1124">
                  <c:v>13774.047986734333</c:v>
                </c:pt>
                <c:pt idx="1125">
                  <c:v>13032.36235006218</c:v>
                </c:pt>
                <c:pt idx="1126">
                  <c:v>13295.772470886395</c:v>
                </c:pt>
                <c:pt idx="1127">
                  <c:v>13152.528874203912</c:v>
                </c:pt>
                <c:pt idx="1128">
                  <c:v>12481.253808308706</c:v>
                </c:pt>
                <c:pt idx="1129">
                  <c:v>11820.895727696932</c:v>
                </c:pt>
                <c:pt idx="1130">
                  <c:v>11426.370223037962</c:v>
                </c:pt>
                <c:pt idx="1131">
                  <c:v>11102.271226360732</c:v>
                </c:pt>
                <c:pt idx="1132">
                  <c:v>11235.79312811928</c:v>
                </c:pt>
                <c:pt idx="1133">
                  <c:v>11667.946373295312</c:v>
                </c:pt>
                <c:pt idx="1134">
                  <c:v>12732.519779080403</c:v>
                </c:pt>
                <c:pt idx="1135">
                  <c:v>13554.337681453437</c:v>
                </c:pt>
                <c:pt idx="1136">
                  <c:v>14059.308015330207</c:v>
                </c:pt>
                <c:pt idx="1137">
                  <c:v>14461.116822579732</c:v>
                </c:pt>
                <c:pt idx="1138">
                  <c:v>14796.148741745188</c:v>
                </c:pt>
                <c:pt idx="1139">
                  <c:v>14992.79791169013</c:v>
                </c:pt>
                <c:pt idx="1140">
                  <c:v>14790.076666718927</c:v>
                </c:pt>
                <c:pt idx="1141">
                  <c:v>14677.177507962955</c:v>
                </c:pt>
                <c:pt idx="1142">
                  <c:v>14563.083058847478</c:v>
                </c:pt>
                <c:pt idx="1143">
                  <c:v>14360.361813876278</c:v>
                </c:pt>
                <c:pt idx="1144">
                  <c:v>14010.763289529714</c:v>
                </c:pt>
                <c:pt idx="1145">
                  <c:v>14056.885560201621</c:v>
                </c:pt>
                <c:pt idx="1146">
                  <c:v>14718.454868377688</c:v>
                </c:pt>
                <c:pt idx="1147">
                  <c:v>14563.083058847478</c:v>
                </c:pt>
                <c:pt idx="1148">
                  <c:v>13857.797997923299</c:v>
                </c:pt>
                <c:pt idx="1149">
                  <c:v>13204.72321990208</c:v>
                </c:pt>
                <c:pt idx="1150">
                  <c:v>13539.771076272331</c:v>
                </c:pt>
                <c:pt idx="1151">
                  <c:v>13486.349565805074</c:v>
                </c:pt>
                <c:pt idx="1152">
                  <c:v>12700.9641135896</c:v>
                </c:pt>
                <c:pt idx="1153">
                  <c:v>12169.283024479202</c:v>
                </c:pt>
                <c:pt idx="1154">
                  <c:v>11751.696384484279</c:v>
                </c:pt>
                <c:pt idx="1155">
                  <c:v>11500.430413712584</c:v>
                </c:pt>
                <c:pt idx="1156">
                  <c:v>11531.986079203385</c:v>
                </c:pt>
                <c:pt idx="1157">
                  <c:v>11971.422626969968</c:v>
                </c:pt>
                <c:pt idx="1158">
                  <c:v>13015.357352547691</c:v>
                </c:pt>
                <c:pt idx="1159">
                  <c:v>13778.9088341963</c:v>
                </c:pt>
                <c:pt idx="1160">
                  <c:v>14251.112275017977</c:v>
                </c:pt>
                <c:pt idx="1161">
                  <c:v>14691.744113144061</c:v>
                </c:pt>
                <c:pt idx="1162">
                  <c:v>14917.526493451216</c:v>
                </c:pt>
                <c:pt idx="1163">
                  <c:v>14987.937064228163</c:v>
                </c:pt>
                <c:pt idx="1164">
                  <c:v>14748.799306304194</c:v>
                </c:pt>
                <c:pt idx="1165">
                  <c:v>14616.488632109938</c:v>
                </c:pt>
                <c:pt idx="1166">
                  <c:v>14292.373698227915</c:v>
                </c:pt>
                <c:pt idx="1167">
                  <c:v>14058.096787765915</c:v>
                </c:pt>
                <c:pt idx="1168">
                  <c:v>13681.787508185726</c:v>
                </c:pt>
                <c:pt idx="1169">
                  <c:v>13849.303467768452</c:v>
                </c:pt>
                <c:pt idx="1170">
                  <c:v>14697.816188170322</c:v>
                </c:pt>
                <c:pt idx="1171">
                  <c:v>14794.937514180896</c:v>
                </c:pt>
                <c:pt idx="1172">
                  <c:v>14144.285191288262</c:v>
                </c:pt>
                <c:pt idx="1173">
                  <c:v>13457.216355442861</c:v>
                </c:pt>
                <c:pt idx="1174">
                  <c:v>13720.642413471871</c:v>
                </c:pt>
                <c:pt idx="1175">
                  <c:v>13681.787508185726</c:v>
                </c:pt>
                <c:pt idx="1176">
                  <c:v>13008.074049957137</c:v>
                </c:pt>
                <c:pt idx="1177">
                  <c:v>12429.059462610539</c:v>
                </c:pt>
                <c:pt idx="1178">
                  <c:v>11960.489704481741</c:v>
                </c:pt>
                <c:pt idx="1179">
                  <c:v>11586.61881723493</c:v>
                </c:pt>
                <c:pt idx="1180">
                  <c:v>11607.241560237506</c:v>
                </c:pt>
                <c:pt idx="1181">
                  <c:v>12017.544897641874</c:v>
                </c:pt>
                <c:pt idx="1182">
                  <c:v>13169.533871718399</c:v>
                </c:pt>
                <c:pt idx="1183">
                  <c:v>13968.274701550688</c:v>
                </c:pt>
                <c:pt idx="1184">
                  <c:v>14410.13370444586</c:v>
                </c:pt>
                <c:pt idx="1185">
                  <c:v>14691.744113144061</c:v>
                </c:pt>
                <c:pt idx="1186">
                  <c:v>14779.143744230703</c:v>
                </c:pt>
                <c:pt idx="1187">
                  <c:v>14967.298384020796</c:v>
                </c:pt>
                <c:pt idx="1188">
                  <c:v>14561.855894078393</c:v>
                </c:pt>
                <c:pt idx="1189">
                  <c:v>14391.917479367077</c:v>
                </c:pt>
                <c:pt idx="1190">
                  <c:v>14249.901047453683</c:v>
                </c:pt>
                <c:pt idx="1191">
                  <c:v>14271.750955225343</c:v>
                </c:pt>
                <c:pt idx="1192">
                  <c:v>14083.596315435248</c:v>
                </c:pt>
                <c:pt idx="1193">
                  <c:v>14247.462655120302</c:v>
                </c:pt>
                <c:pt idx="1194">
                  <c:v>14905.398280603489</c:v>
                </c:pt>
                <c:pt idx="1195">
                  <c:v>14682.038355424922</c:v>
                </c:pt>
                <c:pt idx="1196">
                  <c:v>14001.041594605782</c:v>
                </c:pt>
                <c:pt idx="1197">
                  <c:v>13270.288880421853</c:v>
                </c:pt>
                <c:pt idx="1198">
                  <c:v>13519.132396064964</c:v>
                </c:pt>
                <c:pt idx="1199">
                  <c:v>13510.637865910117</c:v>
                </c:pt>
                <c:pt idx="1200">
                  <c:v>12714.319491206415</c:v>
                </c:pt>
                <c:pt idx="1201">
                  <c:v>12166.844632145823</c:v>
                </c:pt>
                <c:pt idx="1202">
                  <c:v>11694.641191324145</c:v>
                </c:pt>
                <c:pt idx="1203">
                  <c:v>11517.419474022276</c:v>
                </c:pt>
                <c:pt idx="1204">
                  <c:v>11483.425416198095</c:v>
                </c:pt>
                <c:pt idx="1205">
                  <c:v>11869.45639070222</c:v>
                </c:pt>
                <c:pt idx="1206">
                  <c:v>13079.695848298379</c:v>
                </c:pt>
                <c:pt idx="1207">
                  <c:v>13695.142885802537</c:v>
                </c:pt>
                <c:pt idx="1208">
                  <c:v>14207.412459474657</c:v>
                </c:pt>
                <c:pt idx="1209">
                  <c:v>14641.988159779274</c:v>
                </c:pt>
                <c:pt idx="1210">
                  <c:v>14780.370908999788</c:v>
                </c:pt>
                <c:pt idx="1211">
                  <c:v>15116.614055729538</c:v>
                </c:pt>
                <c:pt idx="1212">
                  <c:v>14927.24818837515</c:v>
                </c:pt>
                <c:pt idx="1213">
                  <c:v>14737.882321020759</c:v>
                </c:pt>
                <c:pt idx="1214">
                  <c:v>14496.306170763412</c:v>
                </c:pt>
                <c:pt idx="1215">
                  <c:v>14347.006436259464</c:v>
                </c:pt>
                <c:pt idx="1216">
                  <c:v>14079.946695537576</c:v>
                </c:pt>
                <c:pt idx="1217">
                  <c:v>14237.756897401163</c:v>
                </c:pt>
                <c:pt idx="1218">
                  <c:v>14726.949398532535</c:v>
                </c:pt>
                <c:pt idx="1219">
                  <c:v>14219.540672322384</c:v>
                </c:pt>
                <c:pt idx="1220">
                  <c:v>13565.25466673687</c:v>
                </c:pt>
                <c:pt idx="1221">
                  <c:v>12881.835450789142</c:v>
                </c:pt>
                <c:pt idx="1222">
                  <c:v>13199.878309644906</c:v>
                </c:pt>
                <c:pt idx="1223">
                  <c:v>13288.489168295839</c:v>
                </c:pt>
                <c:pt idx="1224">
                  <c:v>12458.192672972751</c:v>
                </c:pt>
                <c:pt idx="1225">
                  <c:v>11824.529410389812</c:v>
                </c:pt>
                <c:pt idx="1226">
                  <c:v>11199.376615166513</c:v>
                </c:pt>
                <c:pt idx="1227">
                  <c:v>10923.822344289778</c:v>
                </c:pt>
                <c:pt idx="1228">
                  <c:v>10796.372517557491</c:v>
                </c:pt>
                <c:pt idx="1229">
                  <c:v>10735.667704499681</c:v>
                </c:pt>
                <c:pt idx="1230">
                  <c:v>11076.7716986914</c:v>
                </c:pt>
                <c:pt idx="1231">
                  <c:v>11251.570960864681</c:v>
                </c:pt>
                <c:pt idx="1232">
                  <c:v>11860.945923342579</c:v>
                </c:pt>
                <c:pt idx="1233">
                  <c:v>12543.153911726013</c:v>
                </c:pt>
                <c:pt idx="1234">
                  <c:v>12913.391116279943</c:v>
                </c:pt>
                <c:pt idx="1235">
                  <c:v>13010.512442290517</c:v>
                </c:pt>
                <c:pt idx="1236">
                  <c:v>13014.146124983397</c:v>
                </c:pt>
                <c:pt idx="1237">
                  <c:v>12722.814021361262</c:v>
                </c:pt>
                <c:pt idx="1238">
                  <c:v>12505.526171208952</c:v>
                </c:pt>
                <c:pt idx="1239">
                  <c:v>12446.048522920233</c:v>
                </c:pt>
                <c:pt idx="1240">
                  <c:v>12528.587306544905</c:v>
                </c:pt>
                <c:pt idx="1241">
                  <c:v>12864.84639047945</c:v>
                </c:pt>
                <c:pt idx="1242">
                  <c:v>13483.92711067649</c:v>
                </c:pt>
                <c:pt idx="1243">
                  <c:v>13436.577675235498</c:v>
                </c:pt>
                <c:pt idx="1244">
                  <c:v>12799.29666716447</c:v>
                </c:pt>
                <c:pt idx="1245">
                  <c:v>12194.766614943743</c:v>
                </c:pt>
                <c:pt idx="1246">
                  <c:v>12439.976447893972</c:v>
                </c:pt>
                <c:pt idx="1247">
                  <c:v>12643.908920429469</c:v>
                </c:pt>
                <c:pt idx="1248">
                  <c:v>12049.100563132675</c:v>
                </c:pt>
                <c:pt idx="1249">
                  <c:v>11517.419474022276</c:v>
                </c:pt>
                <c:pt idx="1250">
                  <c:v>10973.59423485936</c:v>
                </c:pt>
                <c:pt idx="1251">
                  <c:v>10625.206938077086</c:v>
                </c:pt>
                <c:pt idx="1252">
                  <c:v>10524.451929373634</c:v>
                </c:pt>
                <c:pt idx="1253">
                  <c:v>10474.680038804054</c:v>
                </c:pt>
                <c:pt idx="1254">
                  <c:v>10651.917693310716</c:v>
                </c:pt>
                <c:pt idx="1255">
                  <c:v>10613.062788024568</c:v>
                </c:pt>
                <c:pt idx="1256">
                  <c:v>10990.583295169052</c:v>
                </c:pt>
                <c:pt idx="1257">
                  <c:v>11819.68450013264</c:v>
                </c:pt>
                <c:pt idx="1258">
                  <c:v>12325.866061573704</c:v>
                </c:pt>
                <c:pt idx="1259">
                  <c:v>12646.347312762848</c:v>
                </c:pt>
                <c:pt idx="1260">
                  <c:v>12612.353254938667</c:v>
                </c:pt>
                <c:pt idx="1261">
                  <c:v>11937.428569145786</c:v>
                </c:pt>
                <c:pt idx="1262">
                  <c:v>11564.768909463271</c:v>
                </c:pt>
                <c:pt idx="1263">
                  <c:v>11376.614269673177</c:v>
                </c:pt>
                <c:pt idx="1264">
                  <c:v>11298.920396305673</c:v>
                </c:pt>
                <c:pt idx="1265">
                  <c:v>11809.962805208706</c:v>
                </c:pt>
                <c:pt idx="1266">
                  <c:v>12982.590459492598</c:v>
                </c:pt>
                <c:pt idx="1267">
                  <c:v>13270.288880421853</c:v>
                </c:pt>
                <c:pt idx="1268">
                  <c:v>12866.057618043746</c:v>
                </c:pt>
                <c:pt idx="1269">
                  <c:v>12289.449548620938</c:v>
                </c:pt>
                <c:pt idx="1270">
                  <c:v>12486.09871856588</c:v>
                </c:pt>
                <c:pt idx="1271">
                  <c:v>12437.553992765386</c:v>
                </c:pt>
                <c:pt idx="1272">
                  <c:v>11786.901669872752</c:v>
                </c:pt>
                <c:pt idx="1273">
                  <c:v>11338.970591951324</c:v>
                </c:pt>
                <c:pt idx="1274">
                  <c:v>10882.560921079837</c:v>
                </c:pt>
                <c:pt idx="1275">
                  <c:v>10577.873439840889</c:v>
                </c:pt>
                <c:pt idx="1276">
                  <c:v>10715.029024292317</c:v>
                </c:pt>
                <c:pt idx="1277">
                  <c:v>11362.047664492067</c:v>
                </c:pt>
                <c:pt idx="1278">
                  <c:v>12902.474130996512</c:v>
                </c:pt>
                <c:pt idx="1279">
                  <c:v>13982.841306731794</c:v>
                </c:pt>
                <c:pt idx="1280">
                  <c:v>14201.340384448396</c:v>
                </c:pt>
                <c:pt idx="1281">
                  <c:v>14578.86089159288</c:v>
                </c:pt>
                <c:pt idx="1282">
                  <c:v>14658.977220088966</c:v>
                </c:pt>
                <c:pt idx="1283">
                  <c:v>14858.048845162495</c:v>
                </c:pt>
                <c:pt idx="1284">
                  <c:v>14296.02331812559</c:v>
                </c:pt>
                <c:pt idx="1285">
                  <c:v>14254.745957710857</c:v>
                </c:pt>
                <c:pt idx="1286">
                  <c:v>14086.018770563836</c:v>
                </c:pt>
                <c:pt idx="1287">
                  <c:v>14149.146038750228</c:v>
                </c:pt>
                <c:pt idx="1288">
                  <c:v>14113.940753361754</c:v>
                </c:pt>
                <c:pt idx="1289">
                  <c:v>14234.107277503488</c:v>
                </c:pt>
                <c:pt idx="1290">
                  <c:v>14962.453473763622</c:v>
                </c:pt>
                <c:pt idx="1291">
                  <c:v>14911.470355629748</c:v>
                </c:pt>
                <c:pt idx="1292">
                  <c:v>14117.574436054634</c:v>
                </c:pt>
                <c:pt idx="1293">
                  <c:v>13385.594557101622</c:v>
                </c:pt>
                <c:pt idx="1294">
                  <c:v>13525.204471091223</c:v>
                </c:pt>
                <c:pt idx="1295">
                  <c:v>13406.233237308988</c:v>
                </c:pt>
                <c:pt idx="1296">
                  <c:v>12636.625617838914</c:v>
                </c:pt>
                <c:pt idx="1297">
                  <c:v>12062.455940749489</c:v>
                </c:pt>
                <c:pt idx="1298">
                  <c:v>11652.168540549912</c:v>
                </c:pt>
                <c:pt idx="1299">
                  <c:v>11385.108799828024</c:v>
                </c:pt>
                <c:pt idx="1300">
                  <c:v>11479.791733505217</c:v>
                </c:pt>
                <c:pt idx="1301">
                  <c:v>11939.851024274374</c:v>
                </c:pt>
                <c:pt idx="1302">
                  <c:v>13403.810782180401</c:v>
                </c:pt>
                <c:pt idx="1303">
                  <c:v>14319.084453461543</c:v>
                </c:pt>
                <c:pt idx="1304">
                  <c:v>14491.461260506239</c:v>
                </c:pt>
                <c:pt idx="1305">
                  <c:v>14785.21581925696</c:v>
                </c:pt>
                <c:pt idx="1306">
                  <c:v>14898.114978012936</c:v>
                </c:pt>
                <c:pt idx="1307">
                  <c:v>15197.941611789918</c:v>
                </c:pt>
                <c:pt idx="1308">
                  <c:v>14682.038355424922</c:v>
                </c:pt>
                <c:pt idx="1309">
                  <c:v>14525.439381125625</c:v>
                </c:pt>
                <c:pt idx="1310">
                  <c:v>14461.116822579732</c:v>
                </c:pt>
                <c:pt idx="1311">
                  <c:v>14249.901047453683</c:v>
                </c:pt>
                <c:pt idx="1312">
                  <c:v>13994.969519579521</c:v>
                </c:pt>
                <c:pt idx="1313">
                  <c:v>14180.701704241028</c:v>
                </c:pt>
                <c:pt idx="1314">
                  <c:v>14825.281952107402</c:v>
                </c:pt>
                <c:pt idx="1315">
                  <c:v>14830.126862364577</c:v>
                </c:pt>
                <c:pt idx="1316">
                  <c:v>14146.707646416849</c:v>
                </c:pt>
                <c:pt idx="1317">
                  <c:v>13386.821721870709</c:v>
                </c:pt>
                <c:pt idx="1318">
                  <c:v>13567.693059070249</c:v>
                </c:pt>
                <c:pt idx="1319">
                  <c:v>13442.649750261753</c:v>
                </c:pt>
                <c:pt idx="1320">
                  <c:v>12626.919860119773</c:v>
                </c:pt>
                <c:pt idx="1321">
                  <c:v>12063.667168313783</c:v>
                </c:pt>
                <c:pt idx="1322">
                  <c:v>11682.512978476418</c:v>
                </c:pt>
                <c:pt idx="1323">
                  <c:v>11460.364280862143</c:v>
                </c:pt>
                <c:pt idx="1324">
                  <c:v>11419.086920447409</c:v>
                </c:pt>
                <c:pt idx="1325">
                  <c:v>11956.856021788861</c:v>
                </c:pt>
                <c:pt idx="1326">
                  <c:v>13263.0055778313</c:v>
                </c:pt>
                <c:pt idx="1327">
                  <c:v>14249.901047453683</c:v>
                </c:pt>
                <c:pt idx="1328">
                  <c:v>14383.422949212232</c:v>
                </c:pt>
                <c:pt idx="1329">
                  <c:v>14685.687975322595</c:v>
                </c:pt>
                <c:pt idx="1330">
                  <c:v>14913.892810758336</c:v>
                </c:pt>
                <c:pt idx="1331">
                  <c:v>14967.298384020796</c:v>
                </c:pt>
                <c:pt idx="1332">
                  <c:v>14726.949398532535</c:v>
                </c:pt>
                <c:pt idx="1333">
                  <c:v>14847.131859879064</c:v>
                </c:pt>
                <c:pt idx="1334">
                  <c:v>14730.599018430208</c:v>
                </c:pt>
                <c:pt idx="1335">
                  <c:v>14634.704857188721</c:v>
                </c:pt>
                <c:pt idx="1336">
                  <c:v>14423.473144857879</c:v>
                </c:pt>
                <c:pt idx="1337">
                  <c:v>14459.889657810645</c:v>
                </c:pt>
                <c:pt idx="1338">
                  <c:v>14995.220366818718</c:v>
                </c:pt>
                <c:pt idx="1339">
                  <c:v>14810.715346926294</c:v>
                </c:pt>
                <c:pt idx="1340">
                  <c:v>14043.530182584807</c:v>
                </c:pt>
                <c:pt idx="1341">
                  <c:v>13364.971814099046</c:v>
                </c:pt>
                <c:pt idx="1342">
                  <c:v>13527.626926219808</c:v>
                </c:pt>
                <c:pt idx="1343">
                  <c:v>13460.865975340535</c:v>
                </c:pt>
                <c:pt idx="1344">
                  <c:v>12634.203162710328</c:v>
                </c:pt>
                <c:pt idx="1345">
                  <c:v>11960.489704481741</c:v>
                </c:pt>
                <c:pt idx="1346">
                  <c:v>11551.413531846458</c:v>
                </c:pt>
                <c:pt idx="1347">
                  <c:v>11291.637093715122</c:v>
                </c:pt>
                <c:pt idx="1348">
                  <c:v>11308.626154024814</c:v>
                </c:pt>
                <c:pt idx="1349">
                  <c:v>11843.956863032887</c:v>
                </c:pt>
                <c:pt idx="1350">
                  <c:v>13238.717277726259</c:v>
                </c:pt>
                <c:pt idx="1351">
                  <c:v>14058.096787765915</c:v>
                </c:pt>
                <c:pt idx="1352">
                  <c:v>14266.890107763376</c:v>
                </c:pt>
                <c:pt idx="1353">
                  <c:v>14523.016925997041</c:v>
                </c:pt>
                <c:pt idx="1354">
                  <c:v>14655.327600191293</c:v>
                </c:pt>
                <c:pt idx="1355">
                  <c:v>14722.104488275363</c:v>
                </c:pt>
                <c:pt idx="1356">
                  <c:v>14377.35087418597</c:v>
                </c:pt>
                <c:pt idx="1357">
                  <c:v>14440.478142372363</c:v>
                </c:pt>
                <c:pt idx="1358">
                  <c:v>14306.940303409023</c:v>
                </c:pt>
                <c:pt idx="1359">
                  <c:v>14349.428891388052</c:v>
                </c:pt>
                <c:pt idx="1360">
                  <c:v>14234.107277503488</c:v>
                </c:pt>
                <c:pt idx="1361">
                  <c:v>14485.389185479979</c:v>
                </c:pt>
                <c:pt idx="1362">
                  <c:v>15013.436591897496</c:v>
                </c:pt>
                <c:pt idx="1363">
                  <c:v>14799.782424438068</c:v>
                </c:pt>
                <c:pt idx="1364">
                  <c:v>14038.669335122842</c:v>
                </c:pt>
                <c:pt idx="1365">
                  <c:v>13311.550303631793</c:v>
                </c:pt>
                <c:pt idx="1366">
                  <c:v>13557.971364146317</c:v>
                </c:pt>
                <c:pt idx="1367">
                  <c:v>13397.73870715414</c:v>
                </c:pt>
                <c:pt idx="1368">
                  <c:v>12481.253808308706</c:v>
                </c:pt>
                <c:pt idx="1369">
                  <c:v>11867.017998368841</c:v>
                </c:pt>
                <c:pt idx="1370">
                  <c:v>11343.83143941329</c:v>
                </c:pt>
                <c:pt idx="1371">
                  <c:v>11184.810009985407</c:v>
                </c:pt>
                <c:pt idx="1372">
                  <c:v>11289.214638586534</c:v>
                </c:pt>
                <c:pt idx="1373">
                  <c:v>11833.023940544659</c:v>
                </c:pt>
                <c:pt idx="1374">
                  <c:v>13176.817174308953</c:v>
                </c:pt>
                <c:pt idx="1375">
                  <c:v>13981.630079167502</c:v>
                </c:pt>
                <c:pt idx="1376">
                  <c:v>14095.724528282975</c:v>
                </c:pt>
                <c:pt idx="1377">
                  <c:v>14419.839462164999</c:v>
                </c:pt>
                <c:pt idx="1378">
                  <c:v>14513.3111682779</c:v>
                </c:pt>
                <c:pt idx="1379">
                  <c:v>14591.0050416454</c:v>
                </c:pt>
                <c:pt idx="1380">
                  <c:v>14106.657450771203</c:v>
                </c:pt>
                <c:pt idx="1381">
                  <c:v>14035.035652429962</c:v>
                </c:pt>
                <c:pt idx="1382">
                  <c:v>13850.514695332744</c:v>
                </c:pt>
                <c:pt idx="1383">
                  <c:v>13517.921168500669</c:v>
                </c:pt>
                <c:pt idx="1384">
                  <c:v>13259.355957933629</c:v>
                </c:pt>
                <c:pt idx="1385">
                  <c:v>13288.489168295839</c:v>
                </c:pt>
                <c:pt idx="1386">
                  <c:v>13851.741860101831</c:v>
                </c:pt>
                <c:pt idx="1387">
                  <c:v>14026.541122275115</c:v>
                </c:pt>
                <c:pt idx="1388">
                  <c:v>13380.74964684445</c:v>
                </c:pt>
                <c:pt idx="1389">
                  <c:v>12836.924407681528</c:v>
                </c:pt>
                <c:pt idx="1390">
                  <c:v>13254.49511047166</c:v>
                </c:pt>
                <c:pt idx="1391">
                  <c:v>13270.288880421853</c:v>
                </c:pt>
                <c:pt idx="1392">
                  <c:v>12511.598246235213</c:v>
                </c:pt>
                <c:pt idx="1393">
                  <c:v>11973.845082098554</c:v>
                </c:pt>
                <c:pt idx="1394">
                  <c:v>11335.336909258443</c:v>
                </c:pt>
                <c:pt idx="1395">
                  <c:v>11065.854713407965</c:v>
                </c:pt>
                <c:pt idx="1396">
                  <c:v>10875.277618489283</c:v>
                </c:pt>
                <c:pt idx="1397">
                  <c:v>10895.900361491857</c:v>
                </c:pt>
                <c:pt idx="1398">
                  <c:v>11291.637093715122</c:v>
                </c:pt>
                <c:pt idx="1399">
                  <c:v>11404.520315266302</c:v>
                </c:pt>
                <c:pt idx="1400">
                  <c:v>11944.711871736341</c:v>
                </c:pt>
                <c:pt idx="1401">
                  <c:v>12579.570424678781</c:v>
                </c:pt>
                <c:pt idx="1402">
                  <c:v>12901.262903432216</c:v>
                </c:pt>
                <c:pt idx="1403">
                  <c:v>13035.99603275506</c:v>
                </c:pt>
                <c:pt idx="1404">
                  <c:v>12941.313099077865</c:v>
                </c:pt>
                <c:pt idx="1405">
                  <c:v>12677.902978253647</c:v>
                </c:pt>
                <c:pt idx="1406">
                  <c:v>12263.965958156397</c:v>
                </c:pt>
                <c:pt idx="1407">
                  <c:v>12124.371981371589</c:v>
                </c:pt>
                <c:pt idx="1408">
                  <c:v>11999.328672563095</c:v>
                </c:pt>
                <c:pt idx="1409">
                  <c:v>12376.849179707577</c:v>
                </c:pt>
                <c:pt idx="1410">
                  <c:v>13238.717277726259</c:v>
                </c:pt>
                <c:pt idx="1411">
                  <c:v>13241.155670059641</c:v>
                </c:pt>
                <c:pt idx="1412">
                  <c:v>12685.186280844202</c:v>
                </c:pt>
                <c:pt idx="1413">
                  <c:v>12084.305848521148</c:v>
                </c:pt>
                <c:pt idx="1414">
                  <c:v>12288.238321056644</c:v>
                </c:pt>
                <c:pt idx="1415">
                  <c:v>12296.732851211491</c:v>
                </c:pt>
                <c:pt idx="1416">
                  <c:v>11654.590995678498</c:v>
                </c:pt>
                <c:pt idx="1417">
                  <c:v>11046.427260764893</c:v>
                </c:pt>
                <c:pt idx="1418">
                  <c:v>10598.496182843463</c:v>
                </c:pt>
                <c:pt idx="1419">
                  <c:v>10207.636235286958</c:v>
                </c:pt>
                <c:pt idx="1420">
                  <c:v>10082.592926478463</c:v>
                </c:pt>
                <c:pt idx="1421">
                  <c:v>10121.447831764608</c:v>
                </c:pt>
                <c:pt idx="1422">
                  <c:v>10349.652667200353</c:v>
                </c:pt>
                <c:pt idx="1423">
                  <c:v>10279.242096423404</c:v>
                </c:pt>
                <c:pt idx="1424">
                  <c:v>10751.445537245083</c:v>
                </c:pt>
                <c:pt idx="1425">
                  <c:v>11507.713716303137</c:v>
                </c:pt>
                <c:pt idx="1426">
                  <c:v>11932.567721683819</c:v>
                </c:pt>
                <c:pt idx="1427">
                  <c:v>12266.388413284983</c:v>
                </c:pt>
                <c:pt idx="1428">
                  <c:v>12437.553992765386</c:v>
                </c:pt>
                <c:pt idx="1429">
                  <c:v>11964.139324379414</c:v>
                </c:pt>
                <c:pt idx="1430">
                  <c:v>11677.652131014451</c:v>
                </c:pt>
                <c:pt idx="1431">
                  <c:v>11494.358338686323</c:v>
                </c:pt>
                <c:pt idx="1432">
                  <c:v>11359.609272158688</c:v>
                </c:pt>
                <c:pt idx="1433">
                  <c:v>11563.541744694185</c:v>
                </c:pt>
                <c:pt idx="1434">
                  <c:v>12450.9093703822</c:v>
                </c:pt>
                <c:pt idx="1435">
                  <c:v>12915.829508613322</c:v>
                </c:pt>
                <c:pt idx="1436">
                  <c:v>12606.281179912407</c:v>
                </c:pt>
                <c:pt idx="1437">
                  <c:v>12104.944528728516</c:v>
                </c:pt>
                <c:pt idx="1438">
                  <c:v>12163.210949452943</c:v>
                </c:pt>
                <c:pt idx="1439">
                  <c:v>12089.166695983115</c:v>
                </c:pt>
                <c:pt idx="1440">
                  <c:v>11353.537197132428</c:v>
                </c:pt>
                <c:pt idx="1441">
                  <c:v>10888.617058901305</c:v>
                </c:pt>
                <c:pt idx="1442">
                  <c:v>10485.61296129228</c:v>
                </c:pt>
                <c:pt idx="1443">
                  <c:v>10301.092004195065</c:v>
                </c:pt>
                <c:pt idx="1444">
                  <c:v>10458.902206058654</c:v>
                </c:pt>
                <c:pt idx="1445">
                  <c:v>11201.815007499896</c:v>
                </c:pt>
                <c:pt idx="1446">
                  <c:v>12849.052620529255</c:v>
                </c:pt>
                <c:pt idx="1447">
                  <c:v>13735.209018652979</c:v>
                </c:pt>
                <c:pt idx="1448">
                  <c:v>13826.242332432501</c:v>
                </c:pt>
                <c:pt idx="1449">
                  <c:v>14044.741410149103</c:v>
                </c:pt>
                <c:pt idx="1450">
                  <c:v>14050.81348517536</c:v>
                </c:pt>
                <c:pt idx="1451">
                  <c:v>14247.462655120302</c:v>
                </c:pt>
                <c:pt idx="1452">
                  <c:v>14022.891502377441</c:v>
                </c:pt>
                <c:pt idx="1453">
                  <c:v>14213.468597296123</c:v>
                </c:pt>
                <c:pt idx="1454">
                  <c:v>14366.433888902538</c:v>
                </c:pt>
                <c:pt idx="1455">
                  <c:v>14230.473594810608</c:v>
                </c:pt>
                <c:pt idx="1456">
                  <c:v>13967.063473986393</c:v>
                </c:pt>
                <c:pt idx="1457">
                  <c:v>14030.174804967995</c:v>
                </c:pt>
                <c:pt idx="1458">
                  <c:v>14582.494574285758</c:v>
                </c:pt>
                <c:pt idx="1459">
                  <c:v>14898.114978012936</c:v>
                </c:pt>
                <c:pt idx="1460">
                  <c:v>14184.33538693391</c:v>
                </c:pt>
                <c:pt idx="1461">
                  <c:v>13378.311254511069</c:v>
                </c:pt>
                <c:pt idx="1462">
                  <c:v>13453.582672749981</c:v>
                </c:pt>
                <c:pt idx="1463">
                  <c:v>13323.694453684313</c:v>
                </c:pt>
                <c:pt idx="1464">
                  <c:v>12556.509289342826</c:v>
                </c:pt>
                <c:pt idx="1465">
                  <c:v>12051.538955466056</c:v>
                </c:pt>
                <c:pt idx="1466">
                  <c:v>11567.191364591858</c:v>
                </c:pt>
                <c:pt idx="1467">
                  <c:v>11241.86520314554</c:v>
                </c:pt>
                <c:pt idx="1468">
                  <c:v>11309.837381589108</c:v>
                </c:pt>
                <c:pt idx="1469">
                  <c:v>11851.24016562344</c:v>
                </c:pt>
                <c:pt idx="1470">
                  <c:v>13307.916620938913</c:v>
                </c:pt>
                <c:pt idx="1471">
                  <c:v>14302.095393151851</c:v>
                </c:pt>
                <c:pt idx="1472">
                  <c:v>14484.177957915683</c:v>
                </c:pt>
                <c:pt idx="1473">
                  <c:v>14667.471750243812</c:v>
                </c:pt>
                <c:pt idx="1474">
                  <c:v>14706.310718325165</c:v>
                </c:pt>
                <c:pt idx="1475">
                  <c:v>14751.237698637575</c:v>
                </c:pt>
                <c:pt idx="1476">
                  <c:v>14480.528338018012</c:v>
                </c:pt>
                <c:pt idx="1477">
                  <c:v>14729.387790865914</c:v>
                </c:pt>
                <c:pt idx="1478">
                  <c:v>14709.960338222842</c:v>
                </c:pt>
                <c:pt idx="1479">
                  <c:v>14559.433438949805</c:v>
                </c:pt>
                <c:pt idx="1480">
                  <c:v>14198.901992115017</c:v>
                </c:pt>
                <c:pt idx="1481">
                  <c:v>14266.890107763376</c:v>
                </c:pt>
                <c:pt idx="1482">
                  <c:v>14770.649214075856</c:v>
                </c:pt>
                <c:pt idx="1483">
                  <c:v>14910.243190860663</c:v>
                </c:pt>
                <c:pt idx="1484">
                  <c:v>14183.124159369614</c:v>
                </c:pt>
                <c:pt idx="1485">
                  <c:v>13415.954932232922</c:v>
                </c:pt>
                <c:pt idx="1486">
                  <c:v>13547.054378862882</c:v>
                </c:pt>
                <c:pt idx="1487">
                  <c:v>13464.499658033415</c:v>
                </c:pt>
                <c:pt idx="1488">
                  <c:v>12719.180338668382</c:v>
                </c:pt>
                <c:pt idx="1489">
                  <c:v>12085.517076085443</c:v>
                </c:pt>
                <c:pt idx="1490">
                  <c:v>11729.846476712619</c:v>
                </c:pt>
                <c:pt idx="1491">
                  <c:v>11408.169935163976</c:v>
                </c:pt>
                <c:pt idx="1492">
                  <c:v>11533.197306767677</c:v>
                </c:pt>
                <c:pt idx="1493">
                  <c:v>12049.100563132675</c:v>
                </c:pt>
                <c:pt idx="1494">
                  <c:v>13474.221352957351</c:v>
                </c:pt>
                <c:pt idx="1495">
                  <c:v>14177.052084343355</c:v>
                </c:pt>
                <c:pt idx="1496">
                  <c:v>14218.329444758088</c:v>
                </c:pt>
                <c:pt idx="1497">
                  <c:v>14478.105882889424</c:v>
                </c:pt>
                <c:pt idx="1498">
                  <c:v>14513.3111682779</c:v>
                </c:pt>
                <c:pt idx="1499">
                  <c:v>14519.383243304157</c:v>
                </c:pt>
                <c:pt idx="1500">
                  <c:v>14264.467652634788</c:v>
                </c:pt>
                <c:pt idx="1501">
                  <c:v>14282.667940508776</c:v>
                </c:pt>
                <c:pt idx="1502">
                  <c:v>14399.20078195763</c:v>
                </c:pt>
                <c:pt idx="1503">
                  <c:v>14395.56709926475</c:v>
                </c:pt>
                <c:pt idx="1504">
                  <c:v>14138.213116262001</c:v>
                </c:pt>
                <c:pt idx="1505">
                  <c:v>14120.012828388015</c:v>
                </c:pt>
                <c:pt idx="1506">
                  <c:v>14578.86089159288</c:v>
                </c:pt>
                <c:pt idx="1507">
                  <c:v>14927.24818837515</c:v>
                </c:pt>
                <c:pt idx="1508">
                  <c:v>14054.463105073035</c:v>
                </c:pt>
                <c:pt idx="1509">
                  <c:v>13362.533421765667</c:v>
                </c:pt>
                <c:pt idx="1510">
                  <c:v>13451.144280416602</c:v>
                </c:pt>
                <c:pt idx="1511">
                  <c:v>13389.244176999297</c:v>
                </c:pt>
                <c:pt idx="1512">
                  <c:v>12679.114205817941</c:v>
                </c:pt>
                <c:pt idx="1513">
                  <c:v>12026.039427796721</c:v>
                </c:pt>
                <c:pt idx="1514">
                  <c:v>11604.819105108918</c:v>
                </c:pt>
                <c:pt idx="1515">
                  <c:v>11374.175877339794</c:v>
                </c:pt>
                <c:pt idx="1516">
                  <c:v>11400.886632573422</c:v>
                </c:pt>
                <c:pt idx="1517">
                  <c:v>11981.128384689107</c:v>
                </c:pt>
                <c:pt idx="1518">
                  <c:v>13432.943992542618</c:v>
                </c:pt>
                <c:pt idx="1519">
                  <c:v>14133.352268800038</c:v>
                </c:pt>
                <c:pt idx="1520">
                  <c:v>14138.213116262001</c:v>
                </c:pt>
                <c:pt idx="1521">
                  <c:v>14340.934361233205</c:v>
                </c:pt>
                <c:pt idx="1522">
                  <c:v>14269.312562891961</c:v>
                </c:pt>
                <c:pt idx="1523">
                  <c:v>14272.962182789637</c:v>
                </c:pt>
                <c:pt idx="1524">
                  <c:v>14247.462655120302</c:v>
                </c:pt>
                <c:pt idx="1525">
                  <c:v>14077.524240408989</c:v>
                </c:pt>
                <c:pt idx="1526">
                  <c:v>13854.164315230419</c:v>
                </c:pt>
                <c:pt idx="1527">
                  <c:v>13736.420246217271</c:v>
                </c:pt>
                <c:pt idx="1528">
                  <c:v>13549.47683399147</c:v>
                </c:pt>
                <c:pt idx="1529">
                  <c:v>13764.342229015192</c:v>
                </c:pt>
                <c:pt idx="1530">
                  <c:v>14245.040199991718</c:v>
                </c:pt>
                <c:pt idx="1531">
                  <c:v>14563.083058847478</c:v>
                </c:pt>
                <c:pt idx="1532">
                  <c:v>13850.514695332744</c:v>
                </c:pt>
                <c:pt idx="1533">
                  <c:v>13162.250569127847</c:v>
                </c:pt>
                <c:pt idx="1534">
                  <c:v>13255.722275240749</c:v>
                </c:pt>
                <c:pt idx="1535">
                  <c:v>13093.051225915191</c:v>
                </c:pt>
                <c:pt idx="1536">
                  <c:v>12297.960015980578</c:v>
                </c:pt>
                <c:pt idx="1537">
                  <c:v>11829.390257851779</c:v>
                </c:pt>
                <c:pt idx="1538">
                  <c:v>11380.247952366057</c:v>
                </c:pt>
                <c:pt idx="1539">
                  <c:v>11114.399439208459</c:v>
                </c:pt>
                <c:pt idx="1540">
                  <c:v>11255.220580762356</c:v>
                </c:pt>
                <c:pt idx="1541">
                  <c:v>11780.829594846493</c:v>
                </c:pt>
                <c:pt idx="1542">
                  <c:v>13131.890193996545</c:v>
                </c:pt>
                <c:pt idx="1543">
                  <c:v>13803.181197096546</c:v>
                </c:pt>
                <c:pt idx="1544">
                  <c:v>13988.913381758055</c:v>
                </c:pt>
                <c:pt idx="1545">
                  <c:v>14183.124159369614</c:v>
                </c:pt>
                <c:pt idx="1546">
                  <c:v>14126.068966209483</c:v>
                </c:pt>
                <c:pt idx="1547">
                  <c:v>14062.957635227882</c:v>
                </c:pt>
                <c:pt idx="1548">
                  <c:v>13793.475439377404</c:v>
                </c:pt>
                <c:pt idx="1549">
                  <c:v>13664.798447876032</c:v>
                </c:pt>
                <c:pt idx="1550">
                  <c:v>13469.360505495382</c:v>
                </c:pt>
                <c:pt idx="1551">
                  <c:v>13483.92711067649</c:v>
                </c:pt>
                <c:pt idx="1552">
                  <c:v>13321.271998555729</c:v>
                </c:pt>
                <c:pt idx="1553">
                  <c:v>13235.083595033379</c:v>
                </c:pt>
                <c:pt idx="1554">
                  <c:v>13640.526084975785</c:v>
                </c:pt>
                <c:pt idx="1555">
                  <c:v>13947.63602134332</c:v>
                </c:pt>
                <c:pt idx="1556">
                  <c:v>13355.250119175114</c:v>
                </c:pt>
                <c:pt idx="1557">
                  <c:v>12609.930799810079</c:v>
                </c:pt>
                <c:pt idx="1558">
                  <c:v>12954.66847669468</c:v>
                </c:pt>
                <c:pt idx="1559">
                  <c:v>12825.991485193304</c:v>
                </c:pt>
                <c:pt idx="1560">
                  <c:v>12115.861514011949</c:v>
                </c:pt>
                <c:pt idx="1561">
                  <c:v>11347.481059310961</c:v>
                </c:pt>
                <c:pt idx="1562">
                  <c:v>10826.716955483997</c:v>
                </c:pt>
                <c:pt idx="1563">
                  <c:v>10613.062788024568</c:v>
                </c:pt>
                <c:pt idx="1564">
                  <c:v>10450.407675903805</c:v>
                </c:pt>
                <c:pt idx="1565">
                  <c:v>10505.024476730561</c:v>
                </c:pt>
                <c:pt idx="1566">
                  <c:v>10883.77214864413</c:v>
                </c:pt>
                <c:pt idx="1567">
                  <c:v>10989.372067604758</c:v>
                </c:pt>
                <c:pt idx="1568">
                  <c:v>11648.518920652239</c:v>
                </c:pt>
                <c:pt idx="1569">
                  <c:v>12242.116050384737</c:v>
                </c:pt>
                <c:pt idx="1570">
                  <c:v>12458.192672972751</c:v>
                </c:pt>
                <c:pt idx="1571">
                  <c:v>12471.532113384772</c:v>
                </c:pt>
                <c:pt idx="1572">
                  <c:v>12189.921704686571</c:v>
                </c:pt>
                <c:pt idx="1573">
                  <c:v>12034.533957951568</c:v>
                </c:pt>
                <c:pt idx="1574">
                  <c:v>11627.880240444871</c:v>
                </c:pt>
                <c:pt idx="1575">
                  <c:v>11485.863808531476</c:v>
                </c:pt>
                <c:pt idx="1576">
                  <c:v>11428.808615371341</c:v>
                </c:pt>
                <c:pt idx="1577">
                  <c:v>11562.330517129891</c:v>
                </c:pt>
                <c:pt idx="1578">
                  <c:v>12259.105110694431</c:v>
                </c:pt>
                <c:pt idx="1579">
                  <c:v>12759.230534314029</c:v>
                </c:pt>
                <c:pt idx="1580">
                  <c:v>12178.988782198343</c:v>
                </c:pt>
                <c:pt idx="1581">
                  <c:v>11699.502038786111</c:v>
                </c:pt>
                <c:pt idx="1582">
                  <c:v>11833.023940544659</c:v>
                </c:pt>
                <c:pt idx="1583">
                  <c:v>11887.656678576206</c:v>
                </c:pt>
                <c:pt idx="1584">
                  <c:v>11218.804067809588</c:v>
                </c:pt>
                <c:pt idx="1585">
                  <c:v>10622.784482948502</c:v>
                </c:pt>
                <c:pt idx="1586">
                  <c:v>10189.420010208178</c:v>
                </c:pt>
                <c:pt idx="1587">
                  <c:v>9868.9546962238292</c:v>
                </c:pt>
                <c:pt idx="1588">
                  <c:v>9872.5883789167074</c:v>
                </c:pt>
                <c:pt idx="1589">
                  <c:v>9854.3880910427215</c:v>
                </c:pt>
                <c:pt idx="1590">
                  <c:v>10075.30962388791</c:v>
                </c:pt>
                <c:pt idx="1591">
                  <c:v>9968.4984773629876</c:v>
                </c:pt>
                <c:pt idx="1592">
                  <c:v>10444.335600877546</c:v>
                </c:pt>
                <c:pt idx="1593">
                  <c:v>11014.871595274093</c:v>
                </c:pt>
                <c:pt idx="1594">
                  <c:v>11192.093312575962</c:v>
                </c:pt>
                <c:pt idx="1595">
                  <c:v>11343.83143941329</c:v>
                </c:pt>
                <c:pt idx="1596">
                  <c:v>11320.770304077334</c:v>
                </c:pt>
                <c:pt idx="1597">
                  <c:v>10831.561865741171</c:v>
                </c:pt>
                <c:pt idx="1598">
                  <c:v>10502.602021601973</c:v>
                </c:pt>
                <c:pt idx="1599">
                  <c:v>10348.441439636059</c:v>
                </c:pt>
                <c:pt idx="1600">
                  <c:v>10262.253036113712</c:v>
                </c:pt>
                <c:pt idx="1601">
                  <c:v>10574.223819943214</c:v>
                </c:pt>
                <c:pt idx="1602">
                  <c:v>11516.208246457983</c:v>
                </c:pt>
                <c:pt idx="1603">
                  <c:v>12486.09871856588</c:v>
                </c:pt>
                <c:pt idx="1604">
                  <c:v>12148.644344271837</c:v>
                </c:pt>
                <c:pt idx="1605">
                  <c:v>11533.197306767677</c:v>
                </c:pt>
                <c:pt idx="1606">
                  <c:v>11507.713716303137</c:v>
                </c:pt>
                <c:pt idx="1607">
                  <c:v>11306.203698896228</c:v>
                </c:pt>
                <c:pt idx="1608">
                  <c:v>10631.279013103349</c:v>
                </c:pt>
                <c:pt idx="1609">
                  <c:v>10128.731134355165</c:v>
                </c:pt>
                <c:pt idx="1610">
                  <c:v>9696.5778891791324</c:v>
                </c:pt>
                <c:pt idx="1611">
                  <c:v>9594.6116529113842</c:v>
                </c:pt>
                <c:pt idx="1612">
                  <c:v>9722.0774168484659</c:v>
                </c:pt>
                <c:pt idx="1613">
                  <c:v>10592.440045021995</c:v>
                </c:pt>
                <c:pt idx="1614">
                  <c:v>12183.849629660312</c:v>
                </c:pt>
                <c:pt idx="1615">
                  <c:v>13210.795294928341</c:v>
                </c:pt>
                <c:pt idx="1616">
                  <c:v>13588.315802072824</c:v>
                </c:pt>
                <c:pt idx="1617">
                  <c:v>13822.608649739621</c:v>
                </c:pt>
                <c:pt idx="1618">
                  <c:v>13957.341779062461</c:v>
                </c:pt>
                <c:pt idx="1619">
                  <c:v>14117.574436054634</c:v>
                </c:pt>
                <c:pt idx="1620">
                  <c:v>13817.747802277652</c:v>
                </c:pt>
                <c:pt idx="1621">
                  <c:v>13910.00828082626</c:v>
                </c:pt>
                <c:pt idx="1622">
                  <c:v>13459.654747776243</c:v>
                </c:pt>
                <c:pt idx="1623">
                  <c:v>13311.550303631793</c:v>
                </c:pt>
                <c:pt idx="1624">
                  <c:v>13263.0055778313</c:v>
                </c:pt>
                <c:pt idx="1625">
                  <c:v>13424.449462387769</c:v>
                </c:pt>
                <c:pt idx="1626">
                  <c:v>13827.453559996793</c:v>
                </c:pt>
                <c:pt idx="1627">
                  <c:v>14187.985006831583</c:v>
                </c:pt>
                <c:pt idx="1628">
                  <c:v>13514.271548602997</c:v>
                </c:pt>
                <c:pt idx="1629">
                  <c:v>12653.630615353401</c:v>
                </c:pt>
                <c:pt idx="1630">
                  <c:v>12744.663929132921</c:v>
                </c:pt>
                <c:pt idx="1631">
                  <c:v>12524.953623852025</c:v>
                </c:pt>
                <c:pt idx="1632">
                  <c:v>11682.512978476418</c:v>
                </c:pt>
                <c:pt idx="1633">
                  <c:v>11039.143958174338</c:v>
                </c:pt>
                <c:pt idx="1634">
                  <c:v>10609.429105331688</c:v>
                </c:pt>
                <c:pt idx="1635">
                  <c:v>10518.379854347375</c:v>
                </c:pt>
                <c:pt idx="1636">
                  <c:v>10558.445987197812</c:v>
                </c:pt>
                <c:pt idx="1637">
                  <c:v>11145.971041904053</c:v>
                </c:pt>
                <c:pt idx="1638">
                  <c:v>12613.564482502959</c:v>
                </c:pt>
                <c:pt idx="1639">
                  <c:v>13525.204471091223</c:v>
                </c:pt>
                <c:pt idx="1640">
                  <c:v>13820.17025740624</c:v>
                </c:pt>
                <c:pt idx="1641">
                  <c:v>14264.467652634788</c:v>
                </c:pt>
                <c:pt idx="1642">
                  <c:v>14288.740015535035</c:v>
                </c:pt>
                <c:pt idx="1643">
                  <c:v>14520.594470868453</c:v>
                </c:pt>
                <c:pt idx="1644">
                  <c:v>14007.113669632041</c:v>
                </c:pt>
                <c:pt idx="1645">
                  <c:v>13962.202626524426</c:v>
                </c:pt>
                <c:pt idx="1646">
                  <c:v>13829.891952330172</c:v>
                </c:pt>
                <c:pt idx="1647">
                  <c:v>13506.988246012441</c:v>
                </c:pt>
                <c:pt idx="1648">
                  <c:v>13284.855485602959</c:v>
                </c:pt>
                <c:pt idx="1649">
                  <c:v>13332.18898383916</c:v>
                </c:pt>
                <c:pt idx="1650">
                  <c:v>13721.853641036163</c:v>
                </c:pt>
                <c:pt idx="1651">
                  <c:v>14243.828972427422</c:v>
                </c:pt>
                <c:pt idx="1652">
                  <c:v>13653.865525387804</c:v>
                </c:pt>
                <c:pt idx="1653">
                  <c:v>12932.818568923018</c:v>
                </c:pt>
                <c:pt idx="1654">
                  <c:v>12840.558090374408</c:v>
                </c:pt>
                <c:pt idx="1655">
                  <c:v>12654.841842917695</c:v>
                </c:pt>
                <c:pt idx="1656">
                  <c:v>11939.851024274374</c:v>
                </c:pt>
                <c:pt idx="1657">
                  <c:v>11274.648033405429</c:v>
                </c:pt>
                <c:pt idx="1658">
                  <c:v>10884.983376208425</c:v>
                </c:pt>
                <c:pt idx="1659">
                  <c:v>10736.878932063977</c:v>
                </c:pt>
                <c:pt idx="1660">
                  <c:v>10910.466966672962</c:v>
                </c:pt>
                <c:pt idx="1661">
                  <c:v>11439.725600654776</c:v>
                </c:pt>
                <c:pt idx="1662">
                  <c:v>12817.496955038458</c:v>
                </c:pt>
                <c:pt idx="1663">
                  <c:v>13549.47683399147</c:v>
                </c:pt>
                <c:pt idx="1664">
                  <c:v>13737.631473781566</c:v>
                </c:pt>
                <c:pt idx="1665">
                  <c:v>13974.346776576947</c:v>
                </c:pt>
                <c:pt idx="1666">
                  <c:v>14030.174804967995</c:v>
                </c:pt>
                <c:pt idx="1667">
                  <c:v>13988.913381758055</c:v>
                </c:pt>
                <c:pt idx="1668">
                  <c:v>13601.671179689638</c:v>
                </c:pt>
                <c:pt idx="1669">
                  <c:v>13398.949934718436</c:v>
                </c:pt>
                <c:pt idx="1670">
                  <c:v>13332.18898383916</c:v>
                </c:pt>
                <c:pt idx="1671">
                  <c:v>13218.078597518896</c:v>
                </c:pt>
                <c:pt idx="1672">
                  <c:v>12920.674418870498</c:v>
                </c:pt>
                <c:pt idx="1673">
                  <c:v>13256.933502805041</c:v>
                </c:pt>
                <c:pt idx="1674">
                  <c:v>13667.220903004616</c:v>
                </c:pt>
                <c:pt idx="1675">
                  <c:v>14243.828972427422</c:v>
                </c:pt>
                <c:pt idx="1676">
                  <c:v>13617.449012435038</c:v>
                </c:pt>
                <c:pt idx="1677">
                  <c:v>12948.596401668417</c:v>
                </c:pt>
                <c:pt idx="1678">
                  <c:v>12966.812626747196</c:v>
                </c:pt>
                <c:pt idx="1679">
                  <c:v>12745.875156697217</c:v>
                </c:pt>
                <c:pt idx="1680">
                  <c:v>11926.49564665756</c:v>
                </c:pt>
                <c:pt idx="1681">
                  <c:v>11275.859260969721</c:v>
                </c:pt>
                <c:pt idx="1682">
                  <c:v>10898.338753825239</c:v>
                </c:pt>
                <c:pt idx="1683">
                  <c:v>10787.862050197849</c:v>
                </c:pt>
                <c:pt idx="1684">
                  <c:v>10934.755266778006</c:v>
                </c:pt>
                <c:pt idx="1685">
                  <c:v>11527.125231741416</c:v>
                </c:pt>
                <c:pt idx="1686">
                  <c:v>12864.84639047945</c:v>
                </c:pt>
                <c:pt idx="1687">
                  <c:v>13498.493715857594</c:v>
                </c:pt>
                <c:pt idx="1688">
                  <c:v>13584.682119379944</c:v>
                </c:pt>
                <c:pt idx="1689">
                  <c:v>13772.836759170039</c:v>
                </c:pt>
                <c:pt idx="1690">
                  <c:v>13566.465894301165</c:v>
                </c:pt>
                <c:pt idx="1691">
                  <c:v>13544.615986529503</c:v>
                </c:pt>
                <c:pt idx="1692">
                  <c:v>13212.006522492633</c:v>
                </c:pt>
                <c:pt idx="1693">
                  <c:v>13122.184436277406</c:v>
                </c:pt>
                <c:pt idx="1694">
                  <c:v>12958.318096592351</c:v>
                </c:pt>
                <c:pt idx="1695">
                  <c:v>12970.446309440076</c:v>
                </c:pt>
                <c:pt idx="1696">
                  <c:v>12934.02979648731</c:v>
                </c:pt>
                <c:pt idx="1697">
                  <c:v>13029.923957728797</c:v>
                </c:pt>
                <c:pt idx="1698">
                  <c:v>13525.204471091223</c:v>
                </c:pt>
                <c:pt idx="1699">
                  <c:v>14115.15198092605</c:v>
                </c:pt>
                <c:pt idx="1700">
                  <c:v>13487.56079336937</c:v>
                </c:pt>
                <c:pt idx="1701">
                  <c:v>12716.741946335</c:v>
                </c:pt>
                <c:pt idx="1702">
                  <c:v>12818.70818260275</c:v>
                </c:pt>
                <c:pt idx="1703">
                  <c:v>12578.359197114487</c:v>
                </c:pt>
                <c:pt idx="1704">
                  <c:v>11757.768459510538</c:v>
                </c:pt>
                <c:pt idx="1705">
                  <c:v>11158.09925475178</c:v>
                </c:pt>
                <c:pt idx="1706">
                  <c:v>10820.644880457736</c:v>
                </c:pt>
                <c:pt idx="1707">
                  <c:v>10576.646275071802</c:v>
                </c:pt>
                <c:pt idx="1708">
                  <c:v>10751.445537245083</c:v>
                </c:pt>
                <c:pt idx="1709">
                  <c:v>11351.114742003841</c:v>
                </c:pt>
                <c:pt idx="1710">
                  <c:v>12664.547600636835</c:v>
                </c:pt>
                <c:pt idx="1711">
                  <c:v>13290.911623424427</c:v>
                </c:pt>
                <c:pt idx="1712">
                  <c:v>13542.193531400915</c:v>
                </c:pt>
                <c:pt idx="1713">
                  <c:v>13630.80439005185</c:v>
                </c:pt>
                <c:pt idx="1714">
                  <c:v>13523.977306322136</c:v>
                </c:pt>
                <c:pt idx="1715">
                  <c:v>13619.887404768418</c:v>
                </c:pt>
                <c:pt idx="1716">
                  <c:v>13230.222747571412</c:v>
                </c:pt>
                <c:pt idx="1717">
                  <c:v>13144.034344049065</c:v>
                </c:pt>
                <c:pt idx="1718">
                  <c:v>12938.890643949277</c:v>
                </c:pt>
                <c:pt idx="1719">
                  <c:v>12824.780257629009</c:v>
                </c:pt>
                <c:pt idx="1720">
                  <c:v>12686.397508408494</c:v>
                </c:pt>
                <c:pt idx="1721">
                  <c:v>12781.080442085691</c:v>
                </c:pt>
                <c:pt idx="1722">
                  <c:v>13102.756983634332</c:v>
                </c:pt>
                <c:pt idx="1723">
                  <c:v>13582.259664251356</c:v>
                </c:pt>
                <c:pt idx="1724">
                  <c:v>13049.35141037187</c:v>
                </c:pt>
                <c:pt idx="1725">
                  <c:v>12392.642949657771</c:v>
                </c:pt>
                <c:pt idx="1726">
                  <c:v>12662.125145508247</c:v>
                </c:pt>
                <c:pt idx="1727">
                  <c:v>12515.231928928093</c:v>
                </c:pt>
                <c:pt idx="1728">
                  <c:v>11612.102407699471</c:v>
                </c:pt>
                <c:pt idx="1729">
                  <c:v>10916.539041699225</c:v>
                </c:pt>
                <c:pt idx="1730">
                  <c:v>10488.035416420867</c:v>
                </c:pt>
                <c:pt idx="1731">
                  <c:v>10208.84746285125</c:v>
                </c:pt>
                <c:pt idx="1732">
                  <c:v>10032.821035908884</c:v>
                </c:pt>
                <c:pt idx="1733">
                  <c:v>10116.586984302643</c:v>
                </c:pt>
                <c:pt idx="1734">
                  <c:v>10463.763053520621</c:v>
                </c:pt>
                <c:pt idx="1735">
                  <c:v>10687.122978699188</c:v>
                </c:pt>
                <c:pt idx="1736">
                  <c:v>11347.481059310961</c:v>
                </c:pt>
                <c:pt idx="1737">
                  <c:v>11984.762067381987</c:v>
                </c:pt>
                <c:pt idx="1738">
                  <c:v>12061.244713185195</c:v>
                </c:pt>
                <c:pt idx="1739">
                  <c:v>11896.151208731053</c:v>
                </c:pt>
                <c:pt idx="1740">
                  <c:v>11857.312240649702</c:v>
                </c:pt>
                <c:pt idx="1741">
                  <c:v>11620.59693785432</c:v>
                </c:pt>
                <c:pt idx="1742">
                  <c:v>11587.830044799224</c:v>
                </c:pt>
                <c:pt idx="1743">
                  <c:v>11581.757969772965</c:v>
                </c:pt>
                <c:pt idx="1744">
                  <c:v>11638.8131629331</c:v>
                </c:pt>
                <c:pt idx="1745">
                  <c:v>11907.084131219281</c:v>
                </c:pt>
                <c:pt idx="1746">
                  <c:v>12413.265692660345</c:v>
                </c:pt>
                <c:pt idx="1747">
                  <c:v>12694.892038563341</c:v>
                </c:pt>
                <c:pt idx="1748">
                  <c:v>12073.388863237717</c:v>
                </c:pt>
                <c:pt idx="1749">
                  <c:v>11456.730598169263</c:v>
                </c:pt>
                <c:pt idx="1750">
                  <c:v>11621.808165418612</c:v>
                </c:pt>
                <c:pt idx="1751">
                  <c:v>11691.007508631264</c:v>
                </c:pt>
                <c:pt idx="1752">
                  <c:v>10942.038569368557</c:v>
                </c:pt>
                <c:pt idx="1753">
                  <c:v>10405.496632796192</c:v>
                </c:pt>
                <c:pt idx="1754">
                  <c:v>9905.3712091765938</c:v>
                </c:pt>
                <c:pt idx="1755">
                  <c:v>9632.2393934284464</c:v>
                </c:pt>
                <c:pt idx="1756">
                  <c:v>9576.4113650373965</c:v>
                </c:pt>
                <c:pt idx="1757">
                  <c:v>9595.82288047568</c:v>
                </c:pt>
                <c:pt idx="1758">
                  <c:v>9868.9546962238292</c:v>
                </c:pt>
                <c:pt idx="1759">
                  <c:v>9804.6162004731414</c:v>
                </c:pt>
                <c:pt idx="1760">
                  <c:v>10490.457871549454</c:v>
                </c:pt>
                <c:pt idx="1761">
                  <c:v>11156.888027187486</c:v>
                </c:pt>
                <c:pt idx="1762">
                  <c:v>11598.747030082659</c:v>
                </c:pt>
                <c:pt idx="1763">
                  <c:v>11989.622914843954</c:v>
                </c:pt>
                <c:pt idx="1764">
                  <c:v>12216.616522715403</c:v>
                </c:pt>
                <c:pt idx="1765">
                  <c:v>11700.713266350405</c:v>
                </c:pt>
                <c:pt idx="1766">
                  <c:v>11274.648033405429</c:v>
                </c:pt>
                <c:pt idx="1767">
                  <c:v>11227.298597964433</c:v>
                </c:pt>
                <c:pt idx="1768">
                  <c:v>11107.116136617908</c:v>
                </c:pt>
                <c:pt idx="1769">
                  <c:v>11410.592390292564</c:v>
                </c:pt>
                <c:pt idx="1770">
                  <c:v>12029.689047694395</c:v>
                </c:pt>
                <c:pt idx="1771">
                  <c:v>12617.214102400636</c:v>
                </c:pt>
                <c:pt idx="1772">
                  <c:v>12211.771612458229</c:v>
                </c:pt>
                <c:pt idx="1773">
                  <c:v>11692.218736195558</c:v>
                </c:pt>
                <c:pt idx="1774">
                  <c:v>11680.074586143039</c:v>
                </c:pt>
                <c:pt idx="1775">
                  <c:v>11525.914004177122</c:v>
                </c:pt>
                <c:pt idx="1776">
                  <c:v>10872.839226155904</c:v>
                </c:pt>
                <c:pt idx="1777">
                  <c:v>10437.052298286993</c:v>
                </c:pt>
                <c:pt idx="1778">
                  <c:v>10111.726136840676</c:v>
                </c:pt>
                <c:pt idx="1779">
                  <c:v>9983.0650825440953</c:v>
                </c:pt>
                <c:pt idx="1780">
                  <c:v>10211.269917979838</c:v>
                </c:pt>
                <c:pt idx="1781">
                  <c:v>10872.839226155904</c:v>
                </c:pt>
                <c:pt idx="1782">
                  <c:v>12294.310396082905</c:v>
                </c:pt>
                <c:pt idx="1783">
                  <c:v>13067.567635450652</c:v>
                </c:pt>
                <c:pt idx="1784">
                  <c:v>13445.088142595134</c:v>
                </c:pt>
                <c:pt idx="1785">
                  <c:v>13774.047986734333</c:v>
                </c:pt>
                <c:pt idx="1786">
                  <c:v>13646.582222797251</c:v>
                </c:pt>
                <c:pt idx="1787">
                  <c:v>13640.526084975785</c:v>
                </c:pt>
                <c:pt idx="1788">
                  <c:v>13246.000580316813</c:v>
                </c:pt>
                <c:pt idx="1789">
                  <c:v>13136.751041458512</c:v>
                </c:pt>
                <c:pt idx="1790">
                  <c:v>13023.867819907331</c:v>
                </c:pt>
                <c:pt idx="1791">
                  <c:v>12941.313099077865</c:v>
                </c:pt>
                <c:pt idx="1792">
                  <c:v>12817.496955038458</c:v>
                </c:pt>
                <c:pt idx="1793">
                  <c:v>13002.01791213567</c:v>
                </c:pt>
                <c:pt idx="1794">
                  <c:v>13378.311254511069</c:v>
                </c:pt>
                <c:pt idx="1795">
                  <c:v>14060.519242894499</c:v>
                </c:pt>
                <c:pt idx="1796">
                  <c:v>13377.100026946773</c:v>
                </c:pt>
                <c:pt idx="1797">
                  <c:v>12607.4924074767</c:v>
                </c:pt>
                <c:pt idx="1798">
                  <c:v>12793.224592138207</c:v>
                </c:pt>
                <c:pt idx="1799">
                  <c:v>12551.664379085654</c:v>
                </c:pt>
                <c:pt idx="1800">
                  <c:v>11752.907612048572</c:v>
                </c:pt>
                <c:pt idx="1801">
                  <c:v>11173.893024701974</c:v>
                </c:pt>
                <c:pt idx="1802">
                  <c:v>10698.039963982623</c:v>
                </c:pt>
                <c:pt idx="1803">
                  <c:v>10574.223819943214</c:v>
                </c:pt>
                <c:pt idx="1804">
                  <c:v>10704.112039008882</c:v>
                </c:pt>
                <c:pt idx="1805">
                  <c:v>11348.692286875255</c:v>
                </c:pt>
                <c:pt idx="1806">
                  <c:v>12611.142027374373</c:v>
                </c:pt>
                <c:pt idx="1807">
                  <c:v>13371.027951920514</c:v>
                </c:pt>
                <c:pt idx="1808">
                  <c:v>13521.554851193552</c:v>
                </c:pt>
                <c:pt idx="1809">
                  <c:v>13632.015617616142</c:v>
                </c:pt>
                <c:pt idx="1810">
                  <c:v>13436.577675235498</c:v>
                </c:pt>
                <c:pt idx="1811">
                  <c:v>13489.999185702747</c:v>
                </c:pt>
                <c:pt idx="1812">
                  <c:v>13146.456799177653</c:v>
                </c:pt>
                <c:pt idx="1813">
                  <c:v>13175.590009539867</c:v>
                </c:pt>
                <c:pt idx="1814">
                  <c:v>13003.229139699964</c:v>
                </c:pt>
                <c:pt idx="1815">
                  <c:v>12884.25790591773</c:v>
                </c:pt>
                <c:pt idx="1816">
                  <c:v>12685.186280844202</c:v>
                </c:pt>
                <c:pt idx="1817">
                  <c:v>12817.496955038458</c:v>
                </c:pt>
                <c:pt idx="1818">
                  <c:v>13141.611888920477</c:v>
                </c:pt>
                <c:pt idx="1819">
                  <c:v>13846.881012639864</c:v>
                </c:pt>
                <c:pt idx="1820">
                  <c:v>13306.705393374621</c:v>
                </c:pt>
                <c:pt idx="1821">
                  <c:v>12566.23098426676</c:v>
                </c:pt>
                <c:pt idx="1822">
                  <c:v>12540.731456597427</c:v>
                </c:pt>
                <c:pt idx="1823">
                  <c:v>12306.454546135425</c:v>
                </c:pt>
                <c:pt idx="1824">
                  <c:v>11506.48655153405</c:v>
                </c:pt>
                <c:pt idx="1825">
                  <c:v>10836.422713203137</c:v>
                </c:pt>
                <c:pt idx="1826">
                  <c:v>10407.91908792478</c:v>
                </c:pt>
                <c:pt idx="1827">
                  <c:v>10234.331053315791</c:v>
                </c:pt>
                <c:pt idx="1828">
                  <c:v>10424.908148234474</c:v>
                </c:pt>
                <c:pt idx="1829">
                  <c:v>11014.871595274093</c:v>
                </c:pt>
                <c:pt idx="1830">
                  <c:v>12287.02709349235</c:v>
                </c:pt>
                <c:pt idx="1831">
                  <c:v>13120.973208713112</c:v>
                </c:pt>
                <c:pt idx="1832">
                  <c:v>13510.637865910117</c:v>
                </c:pt>
                <c:pt idx="1833">
                  <c:v>13661.148827978355</c:v>
                </c:pt>
                <c:pt idx="1834">
                  <c:v>13646.582222797251</c:v>
                </c:pt>
                <c:pt idx="1835">
                  <c:v>13657.515145285475</c:v>
                </c:pt>
                <c:pt idx="1836">
                  <c:v>13356.461346739407</c:v>
                </c:pt>
                <c:pt idx="1837">
                  <c:v>13412.305312335247</c:v>
                </c:pt>
                <c:pt idx="1838">
                  <c:v>13288.489168295839</c:v>
                </c:pt>
                <c:pt idx="1839">
                  <c:v>13156.178494101587</c:v>
                </c:pt>
                <c:pt idx="1840">
                  <c:v>13204.72321990208</c:v>
                </c:pt>
                <c:pt idx="1841">
                  <c:v>13417.166159797214</c:v>
                </c:pt>
                <c:pt idx="1842">
                  <c:v>13769.187139272364</c:v>
                </c:pt>
                <c:pt idx="1843">
                  <c:v>14206.185294705569</c:v>
                </c:pt>
                <c:pt idx="1844">
                  <c:v>13573.749196891717</c:v>
                </c:pt>
                <c:pt idx="1845">
                  <c:v>12779.869214521395</c:v>
                </c:pt>
                <c:pt idx="1846">
                  <c:v>12795.647047266795</c:v>
                </c:pt>
                <c:pt idx="1847">
                  <c:v>12574.725514421607</c:v>
                </c:pt>
                <c:pt idx="1848">
                  <c:v>11777.195912153613</c:v>
                </c:pt>
                <c:pt idx="1849">
                  <c:v>11041.566413302926</c:v>
                </c:pt>
                <c:pt idx="1850">
                  <c:v>10586.367969995736</c:v>
                </c:pt>
                <c:pt idx="1851">
                  <c:v>10400.635785334227</c:v>
                </c:pt>
                <c:pt idx="1852">
                  <c:v>10539.01853455474</c:v>
                </c:pt>
                <c:pt idx="1853">
                  <c:v>11148.393497032641</c:v>
                </c:pt>
                <c:pt idx="1854">
                  <c:v>12380.498799605253</c:v>
                </c:pt>
                <c:pt idx="1855">
                  <c:v>13313.988695965174</c:v>
                </c:pt>
                <c:pt idx="1856">
                  <c:v>13776.470441862919</c:v>
                </c:pt>
                <c:pt idx="1857">
                  <c:v>14123.646511080897</c:v>
                </c:pt>
                <c:pt idx="1858">
                  <c:v>14203.762839576984</c:v>
                </c:pt>
                <c:pt idx="1859">
                  <c:v>14315.450770768663</c:v>
                </c:pt>
                <c:pt idx="1860">
                  <c:v>14059.308015330207</c:v>
                </c:pt>
                <c:pt idx="1861">
                  <c:v>14059.308015330207</c:v>
                </c:pt>
                <c:pt idx="1862">
                  <c:v>13946.424793779028</c:v>
                </c:pt>
                <c:pt idx="1863">
                  <c:v>13849.303467768452</c:v>
                </c:pt>
                <c:pt idx="1864">
                  <c:v>13698.79250570021</c:v>
                </c:pt>
                <c:pt idx="1865">
                  <c:v>13952.496868805285</c:v>
                </c:pt>
                <c:pt idx="1866">
                  <c:v>14077.524240408989</c:v>
                </c:pt>
                <c:pt idx="1867">
                  <c:v>14277.807093046809</c:v>
                </c:pt>
                <c:pt idx="1868">
                  <c:v>13531.260608912688</c:v>
                </c:pt>
                <c:pt idx="1869">
                  <c:v>12868.48007317233</c:v>
                </c:pt>
                <c:pt idx="1870">
                  <c:v>12938.890643949277</c:v>
                </c:pt>
                <c:pt idx="1871">
                  <c:v>12755.596851621149</c:v>
                </c:pt>
                <c:pt idx="1872">
                  <c:v>11903.434511321608</c:v>
                </c:pt>
                <c:pt idx="1873">
                  <c:v>11240.653975581248</c:v>
                </c:pt>
                <c:pt idx="1874">
                  <c:v>10722.312326882869</c:v>
                </c:pt>
                <c:pt idx="1875">
                  <c:v>10568.151744916955</c:v>
                </c:pt>
                <c:pt idx="1876">
                  <c:v>10758.728839835636</c:v>
                </c:pt>
                <c:pt idx="1877">
                  <c:v>11334.125681694148</c:v>
                </c:pt>
                <c:pt idx="1878">
                  <c:v>12516.45909369718</c:v>
                </c:pt>
                <c:pt idx="1879">
                  <c:v>13321.271998555729</c:v>
                </c:pt>
                <c:pt idx="1880">
                  <c:v>13867.519692847234</c:v>
                </c:pt>
                <c:pt idx="1881">
                  <c:v>14134.579433569121</c:v>
                </c:pt>
                <c:pt idx="1882">
                  <c:v>14285.090395637364</c:v>
                </c:pt>
                <c:pt idx="1883">
                  <c:v>14323.945300923509</c:v>
                </c:pt>
                <c:pt idx="1884">
                  <c:v>13775.259214298625</c:v>
                </c:pt>
                <c:pt idx="1885">
                  <c:v>13673.292978030879</c:v>
                </c:pt>
                <c:pt idx="1886">
                  <c:v>13534.910228810364</c:v>
                </c:pt>
                <c:pt idx="1887">
                  <c:v>13432.943992542618</c:v>
                </c:pt>
                <c:pt idx="1888">
                  <c:v>13279.994638140992</c:v>
                </c:pt>
                <c:pt idx="1889">
                  <c:v>13324.905681248609</c:v>
                </c:pt>
                <c:pt idx="1890">
                  <c:v>13492.421640831335</c:v>
                </c:pt>
                <c:pt idx="1891">
                  <c:v>13770.398366836656</c:v>
                </c:pt>
                <c:pt idx="1892">
                  <c:v>13224.150672545155</c:v>
                </c:pt>
                <c:pt idx="1893">
                  <c:v>12490.959566027846</c:v>
                </c:pt>
                <c:pt idx="1894">
                  <c:v>12663.33637307254</c:v>
                </c:pt>
                <c:pt idx="1895">
                  <c:v>12543.153911726013</c:v>
                </c:pt>
                <c:pt idx="1896">
                  <c:v>11911.929041476455</c:v>
                </c:pt>
                <c:pt idx="1897">
                  <c:v>11177.526707394853</c:v>
                </c:pt>
                <c:pt idx="1898">
                  <c:v>10602.145802741134</c:v>
                </c:pt>
                <c:pt idx="1899">
                  <c:v>10382.435497460239</c:v>
                </c:pt>
                <c:pt idx="1900">
                  <c:v>10250.108886061191</c:v>
                </c:pt>
                <c:pt idx="1901">
                  <c:v>10199.125767927319</c:v>
                </c:pt>
                <c:pt idx="1902">
                  <c:v>10428.557768132145</c:v>
                </c:pt>
                <c:pt idx="1903">
                  <c:v>10585.156742431442</c:v>
                </c:pt>
                <c:pt idx="1904">
                  <c:v>11410.592390292564</c:v>
                </c:pt>
                <c:pt idx="1905">
                  <c:v>12092.800378675995</c:v>
                </c:pt>
                <c:pt idx="1906">
                  <c:v>12532.236926442582</c:v>
                </c:pt>
                <c:pt idx="1907">
                  <c:v>12807.791197319317</c:v>
                </c:pt>
                <c:pt idx="1908">
                  <c:v>12734.958171413782</c:v>
                </c:pt>
                <c:pt idx="1909">
                  <c:v>12500.665323746987</c:v>
                </c:pt>
                <c:pt idx="1910">
                  <c:v>12136.500194219316</c:v>
                </c:pt>
                <c:pt idx="1911">
                  <c:v>11966.561779508002</c:v>
                </c:pt>
                <c:pt idx="1912">
                  <c:v>11842.745635468593</c:v>
                </c:pt>
                <c:pt idx="1913">
                  <c:v>11973.845082098554</c:v>
                </c:pt>
                <c:pt idx="1914">
                  <c:v>12329.515681471377</c:v>
                </c:pt>
                <c:pt idx="1915">
                  <c:v>12815.07449990987</c:v>
                </c:pt>
                <c:pt idx="1916">
                  <c:v>12244.538505513323</c:v>
                </c:pt>
                <c:pt idx="1917">
                  <c:v>11850.028938059146</c:v>
                </c:pt>
                <c:pt idx="1918">
                  <c:v>11899.800828628728</c:v>
                </c:pt>
                <c:pt idx="1919">
                  <c:v>11887.656678576206</c:v>
                </c:pt>
                <c:pt idx="1920">
                  <c:v>11233.370672990695</c:v>
                </c:pt>
                <c:pt idx="1921">
                  <c:v>10614.289952793655</c:v>
                </c:pt>
                <c:pt idx="1922">
                  <c:v>10186.99755507959</c:v>
                </c:pt>
                <c:pt idx="1923">
                  <c:v>9878.6604539429682</c:v>
                </c:pt>
                <c:pt idx="1924">
                  <c:v>9756.0555374678534</c:v>
                </c:pt>
                <c:pt idx="1925">
                  <c:v>9859.2489385046883</c:v>
                </c:pt>
                <c:pt idx="1926">
                  <c:v>9979.4154626464224</c:v>
                </c:pt>
                <c:pt idx="1927">
                  <c:v>9998.8429152894969</c:v>
                </c:pt>
                <c:pt idx="1928">
                  <c:v>10617.923635486535</c:v>
                </c:pt>
                <c:pt idx="1929">
                  <c:v>11423.947767909376</c:v>
                </c:pt>
                <c:pt idx="1930">
                  <c:v>11894.939981166761</c:v>
                </c:pt>
                <c:pt idx="1931">
                  <c:v>12251.821808103878</c:v>
                </c:pt>
                <c:pt idx="1932">
                  <c:v>12397.487859914945</c:v>
                </c:pt>
                <c:pt idx="1933">
                  <c:v>11884.022995883326</c:v>
                </c:pt>
                <c:pt idx="1934">
                  <c:v>11482.214188633803</c:v>
                </c:pt>
                <c:pt idx="1935">
                  <c:v>11228.509825528728</c:v>
                </c:pt>
                <c:pt idx="1936">
                  <c:v>10773.295445016744</c:v>
                </c:pt>
                <c:pt idx="1937">
                  <c:v>11031.860655583787</c:v>
                </c:pt>
                <c:pt idx="1938">
                  <c:v>11576.897122310998</c:v>
                </c:pt>
                <c:pt idx="1939">
                  <c:v>12512.809473799507</c:v>
                </c:pt>
                <c:pt idx="1940">
                  <c:v>12397.487859914945</c:v>
                </c:pt>
                <c:pt idx="1941">
                  <c:v>11920.439508836096</c:v>
                </c:pt>
                <c:pt idx="1942">
                  <c:v>12004.189520025062</c:v>
                </c:pt>
                <c:pt idx="1943">
                  <c:v>11970.195462200882</c:v>
                </c:pt>
                <c:pt idx="1944">
                  <c:v>11280.704171226893</c:v>
                </c:pt>
                <c:pt idx="1945">
                  <c:v>10741.739779525942</c:v>
                </c:pt>
                <c:pt idx="1946">
                  <c:v>10488.035416420867</c:v>
                </c:pt>
                <c:pt idx="1947">
                  <c:v>10271.958793832851</c:v>
                </c:pt>
                <c:pt idx="1948">
                  <c:v>10401.847012898519</c:v>
                </c:pt>
                <c:pt idx="1949">
                  <c:v>11030.649428019491</c:v>
                </c:pt>
                <c:pt idx="1950">
                  <c:v>12396.276632350651</c:v>
                </c:pt>
                <c:pt idx="1951">
                  <c:v>13023.867819907331</c:v>
                </c:pt>
                <c:pt idx="1952">
                  <c:v>13340.683513994009</c:v>
                </c:pt>
                <c:pt idx="1953">
                  <c:v>13629.593162487557</c:v>
                </c:pt>
                <c:pt idx="1954">
                  <c:v>13635.665237513816</c:v>
                </c:pt>
                <c:pt idx="1955">
                  <c:v>13805.603652225131</c:v>
                </c:pt>
                <c:pt idx="1956">
                  <c:v>13398.949934718436</c:v>
                </c:pt>
                <c:pt idx="1957">
                  <c:v>13386.821721870709</c:v>
                </c:pt>
                <c:pt idx="1958">
                  <c:v>13210.795294928341</c:v>
                </c:pt>
                <c:pt idx="1959">
                  <c:v>12995.945837109413</c:v>
                </c:pt>
                <c:pt idx="1960">
                  <c:v>12883.046678353438</c:v>
                </c:pt>
                <c:pt idx="1961">
                  <c:v>13158.600949230171</c:v>
                </c:pt>
                <c:pt idx="1962">
                  <c:v>13407.444464873281</c:v>
                </c:pt>
                <c:pt idx="1963">
                  <c:v>14004.691214503453</c:v>
                </c:pt>
                <c:pt idx="1964">
                  <c:v>13560.393819274903</c:v>
                </c:pt>
                <c:pt idx="1965">
                  <c:v>12795.647047266795</c:v>
                </c:pt>
                <c:pt idx="1966">
                  <c:v>12906.10781368939</c:v>
                </c:pt>
                <c:pt idx="1967">
                  <c:v>12730.097323951815</c:v>
                </c:pt>
                <c:pt idx="1968">
                  <c:v>11950.7839467626</c:v>
                </c:pt>
                <c:pt idx="1969">
                  <c:v>11329.264834232181</c:v>
                </c:pt>
                <c:pt idx="1970">
                  <c:v>10962.677249575925</c:v>
                </c:pt>
                <c:pt idx="1971">
                  <c:v>10751.445537245083</c:v>
                </c:pt>
                <c:pt idx="1972">
                  <c:v>10892.266678798978</c:v>
                </c:pt>
                <c:pt idx="1973">
                  <c:v>11561.119289565597</c:v>
                </c:pt>
                <c:pt idx="1974">
                  <c:v>12736.169398978078</c:v>
                </c:pt>
                <c:pt idx="1975">
                  <c:v>13327.328136377193</c:v>
                </c:pt>
                <c:pt idx="1976">
                  <c:v>13652.654297823512</c:v>
                </c:pt>
                <c:pt idx="1977">
                  <c:v>13724.276096164751</c:v>
                </c:pt>
                <c:pt idx="1978">
                  <c:v>13682.998735750018</c:v>
                </c:pt>
                <c:pt idx="1979">
                  <c:v>13787.403364351145</c:v>
                </c:pt>
                <c:pt idx="1980">
                  <c:v>13380.74964684445</c:v>
                </c:pt>
                <c:pt idx="1981">
                  <c:v>13215.656142390308</c:v>
                </c:pt>
                <c:pt idx="1982">
                  <c:v>13229.01152000712</c:v>
                </c:pt>
                <c:pt idx="1983">
                  <c:v>13384.383329537328</c:v>
                </c:pt>
                <c:pt idx="1984">
                  <c:v>13311.550303631793</c:v>
                </c:pt>
                <c:pt idx="1985">
                  <c:v>13647.809387566336</c:v>
                </c:pt>
                <c:pt idx="1986">
                  <c:v>13891.792055747481</c:v>
                </c:pt>
                <c:pt idx="1987">
                  <c:v>14105.446223206907</c:v>
                </c:pt>
                <c:pt idx="1988">
                  <c:v>13539.771076272331</c:v>
                </c:pt>
                <c:pt idx="1989">
                  <c:v>12783.502897214275</c:v>
                </c:pt>
                <c:pt idx="1990">
                  <c:v>12920.674418870498</c:v>
                </c:pt>
                <c:pt idx="1991">
                  <c:v>12694.892038563341</c:v>
                </c:pt>
                <c:pt idx="1992">
                  <c:v>11904.6457388859</c:v>
                </c:pt>
                <c:pt idx="1993">
                  <c:v>11300.131623869969</c:v>
                </c:pt>
                <c:pt idx="1994">
                  <c:v>10854.638938281918</c:v>
                </c:pt>
                <c:pt idx="1995">
                  <c:v>10683.473358801517</c:v>
                </c:pt>
                <c:pt idx="1996">
                  <c:v>10761.167232169017</c:v>
                </c:pt>
                <c:pt idx="1997">
                  <c:v>11352.325969568135</c:v>
                </c:pt>
                <c:pt idx="1998">
                  <c:v>12702.175341153896</c:v>
                </c:pt>
                <c:pt idx="1999">
                  <c:v>13538.543911503244</c:v>
                </c:pt>
                <c:pt idx="2000">
                  <c:v>13940.352718752765</c:v>
                </c:pt>
                <c:pt idx="2001">
                  <c:v>14308.16746817811</c:v>
                </c:pt>
                <c:pt idx="2002">
                  <c:v>14459.889657810645</c:v>
                </c:pt>
                <c:pt idx="2003">
                  <c:v>14620.138252007613</c:v>
                </c:pt>
                <c:pt idx="2004">
                  <c:v>14440.478142372363</c:v>
                </c:pt>
                <c:pt idx="2005">
                  <c:v>14475.68342776084</c:v>
                </c:pt>
                <c:pt idx="2006">
                  <c:v>14323.945300923509</c:v>
                </c:pt>
                <c:pt idx="2007">
                  <c:v>14209.834914603243</c:v>
                </c:pt>
                <c:pt idx="2008">
                  <c:v>13977.980459269827</c:v>
                </c:pt>
                <c:pt idx="2009">
                  <c:v>13889.369600618893</c:v>
                </c:pt>
                <c:pt idx="2010">
                  <c:v>13936.703098855094</c:v>
                </c:pt>
                <c:pt idx="2011">
                  <c:v>14166.135099059922</c:v>
                </c:pt>
                <c:pt idx="2012">
                  <c:v>13753.409306526966</c:v>
                </c:pt>
                <c:pt idx="2013">
                  <c:v>12971.657537004372</c:v>
                </c:pt>
                <c:pt idx="2014">
                  <c:v>13090.628770786605</c:v>
                </c:pt>
                <c:pt idx="2015">
                  <c:v>12904.896586125096</c:v>
                </c:pt>
                <c:pt idx="2016">
                  <c:v>12085.517076085443</c:v>
                </c:pt>
                <c:pt idx="2017">
                  <c:v>11483.425416198095</c:v>
                </c:pt>
                <c:pt idx="2018">
                  <c:v>11045.216033200599</c:v>
                </c:pt>
                <c:pt idx="2019">
                  <c:v>10897.127526260943</c:v>
                </c:pt>
                <c:pt idx="2020">
                  <c:v>10952.955554651991</c:v>
                </c:pt>
                <c:pt idx="2021">
                  <c:v>11477.353341171838</c:v>
                </c:pt>
                <c:pt idx="2022">
                  <c:v>12619.63655752922</c:v>
                </c:pt>
                <c:pt idx="2023">
                  <c:v>13264.216805395592</c:v>
                </c:pt>
                <c:pt idx="2024">
                  <c:v>13464.499658033415</c:v>
                </c:pt>
                <c:pt idx="2025">
                  <c:v>13713.359110881316</c:v>
                </c:pt>
                <c:pt idx="2026">
                  <c:v>13795.897894505992</c:v>
                </c:pt>
                <c:pt idx="2027">
                  <c:v>14073.874620511313</c:v>
                </c:pt>
                <c:pt idx="2028">
                  <c:v>14054.463105073035</c:v>
                </c:pt>
                <c:pt idx="2029">
                  <c:v>14127.29613097857</c:v>
                </c:pt>
                <c:pt idx="2030">
                  <c:v>14065.380090356466</c:v>
                </c:pt>
                <c:pt idx="2031">
                  <c:v>14021.680274813149</c:v>
                </c:pt>
                <c:pt idx="2032">
                  <c:v>13882.086298028338</c:v>
                </c:pt>
                <c:pt idx="2033">
                  <c:v>14047.17980248248</c:v>
                </c:pt>
                <c:pt idx="2034">
                  <c:v>14117.574436054634</c:v>
                </c:pt>
                <c:pt idx="2035">
                  <c:v>14129.718586107154</c:v>
                </c:pt>
                <c:pt idx="2036">
                  <c:v>13566.465894301165</c:v>
                </c:pt>
                <c:pt idx="2037">
                  <c:v>12880.62422322485</c:v>
                </c:pt>
                <c:pt idx="2038">
                  <c:v>13010.512442290517</c:v>
                </c:pt>
                <c:pt idx="2039">
                  <c:v>12859.985543017483</c:v>
                </c:pt>
                <c:pt idx="2040">
                  <c:v>12148.644344271837</c:v>
                </c:pt>
                <c:pt idx="2041">
                  <c:v>11485.863808531476</c:v>
                </c:pt>
                <c:pt idx="2042">
                  <c:v>11034.283110712373</c:v>
                </c:pt>
                <c:pt idx="2043">
                  <c:v>10876.488846053579</c:v>
                </c:pt>
                <c:pt idx="2044">
                  <c:v>10978.455082321325</c:v>
                </c:pt>
                <c:pt idx="2045">
                  <c:v>11466.436355888403</c:v>
                </c:pt>
                <c:pt idx="2046">
                  <c:v>12516.45909369718</c:v>
                </c:pt>
                <c:pt idx="2047">
                  <c:v>13117.323588815438</c:v>
                </c:pt>
                <c:pt idx="2048">
                  <c:v>13407.444464873281</c:v>
                </c:pt>
                <c:pt idx="2049">
                  <c:v>13628.381934923262</c:v>
                </c:pt>
                <c:pt idx="2050">
                  <c:v>13823.819877303913</c:v>
                </c:pt>
                <c:pt idx="2051">
                  <c:v>13879.647905694957</c:v>
                </c:pt>
                <c:pt idx="2052">
                  <c:v>13680.57628062143</c:v>
                </c:pt>
                <c:pt idx="2053">
                  <c:v>13606.532027151603</c:v>
                </c:pt>
                <c:pt idx="2054">
                  <c:v>13330.977756274868</c:v>
                </c:pt>
                <c:pt idx="2055">
                  <c:v>13162.250569127847</c:v>
                </c:pt>
                <c:pt idx="2056">
                  <c:v>12942.524326642157</c:v>
                </c:pt>
                <c:pt idx="2057">
                  <c:v>12955.879704258972</c:v>
                </c:pt>
                <c:pt idx="2058">
                  <c:v>12835.713180117236</c:v>
                </c:pt>
                <c:pt idx="2059">
                  <c:v>13237.506050161966</c:v>
                </c:pt>
                <c:pt idx="2060">
                  <c:v>13137.962269022804</c:v>
                </c:pt>
                <c:pt idx="2061">
                  <c:v>12526.164851416319</c:v>
                </c:pt>
                <c:pt idx="2062">
                  <c:v>12741.030246440041</c:v>
                </c:pt>
                <c:pt idx="2063">
                  <c:v>12663.33637307254</c:v>
                </c:pt>
                <c:pt idx="2064">
                  <c:v>11982.339612253401</c:v>
                </c:pt>
                <c:pt idx="2065">
                  <c:v>11280.704171226893</c:v>
                </c:pt>
                <c:pt idx="2066">
                  <c:v>10715.029024292317</c:v>
                </c:pt>
                <c:pt idx="2067">
                  <c:v>10405.496632796192</c:v>
                </c:pt>
                <c:pt idx="2068">
                  <c:v>10361.796817252871</c:v>
                </c:pt>
                <c:pt idx="2069">
                  <c:v>10401.847012898519</c:v>
                </c:pt>
                <c:pt idx="2070">
                  <c:v>10518.379854347375</c:v>
                </c:pt>
                <c:pt idx="2071">
                  <c:v>10790.30044253123</c:v>
                </c:pt>
                <c:pt idx="2072">
                  <c:v>11421.52531278079</c:v>
                </c:pt>
                <c:pt idx="2073">
                  <c:v>12239.693595256151</c:v>
                </c:pt>
                <c:pt idx="2074">
                  <c:v>12666.970055765421</c:v>
                </c:pt>
                <c:pt idx="2075">
                  <c:v>12841.769317938704</c:v>
                </c:pt>
                <c:pt idx="2076">
                  <c:v>12893.979600841663</c:v>
                </c:pt>
                <c:pt idx="2077">
                  <c:v>12669.408448098802</c:v>
                </c:pt>
                <c:pt idx="2078">
                  <c:v>12414.492857429432</c:v>
                </c:pt>
                <c:pt idx="2079">
                  <c:v>12198.416234841416</c:v>
                </c:pt>
                <c:pt idx="2080">
                  <c:v>11972.633854534261</c:v>
                </c:pt>
                <c:pt idx="2081">
                  <c:v>12132.866511526436</c:v>
                </c:pt>
                <c:pt idx="2082">
                  <c:v>12447.259750484527</c:v>
                </c:pt>
                <c:pt idx="2083">
                  <c:v>12720.391566232674</c:v>
                </c:pt>
                <c:pt idx="2084">
                  <c:v>12302.80492623775</c:v>
                </c:pt>
                <c:pt idx="2085">
                  <c:v>11687.357888733593</c:v>
                </c:pt>
                <c:pt idx="2086">
                  <c:v>11867.017998368841</c:v>
                </c:pt>
                <c:pt idx="2087">
                  <c:v>11863.384315675959</c:v>
                </c:pt>
                <c:pt idx="2088">
                  <c:v>11082.843773717659</c:v>
                </c:pt>
                <c:pt idx="2089">
                  <c:v>10449.196448339513</c:v>
                </c:pt>
                <c:pt idx="2090">
                  <c:v>10449.196448339513</c:v>
                </c:pt>
                <c:pt idx="2091">
                  <c:v>9930.8547996411344</c:v>
                </c:pt>
                <c:pt idx="2092">
                  <c:v>9783.9775202657747</c:v>
                </c:pt>
                <c:pt idx="2093">
                  <c:v>9714.794114257913</c:v>
                </c:pt>
                <c:pt idx="2094">
                  <c:v>9902.9487540480059</c:v>
                </c:pt>
                <c:pt idx="2095">
                  <c:v>9763.3388400584063</c:v>
                </c:pt>
                <c:pt idx="2096">
                  <c:v>10148.142649793444</c:v>
                </c:pt>
                <c:pt idx="2097">
                  <c:v>10871.62799859161</c:v>
                </c:pt>
                <c:pt idx="2098">
                  <c:v>11664.296753397637</c:v>
                </c:pt>
                <c:pt idx="2099">
                  <c:v>12165.633404581531</c:v>
                </c:pt>
                <c:pt idx="2100">
                  <c:v>12482.465035873</c:v>
                </c:pt>
                <c:pt idx="2101">
                  <c:v>12091.589151111702</c:v>
                </c:pt>
                <c:pt idx="2102">
                  <c:v>11845.168090597181</c:v>
                </c:pt>
                <c:pt idx="2103">
                  <c:v>11763.840534536799</c:v>
                </c:pt>
                <c:pt idx="2104">
                  <c:v>11500.430413712584</c:v>
                </c:pt>
                <c:pt idx="2105">
                  <c:v>11629.091468009166</c:v>
                </c:pt>
                <c:pt idx="2106">
                  <c:v>12062.455940749489</c:v>
                </c:pt>
                <c:pt idx="2107">
                  <c:v>12209.333220124852</c:v>
                </c:pt>
                <c:pt idx="2108">
                  <c:v>12430.270690174832</c:v>
                </c:pt>
                <c:pt idx="2109">
                  <c:v>12038.183577849242</c:v>
                </c:pt>
                <c:pt idx="2110">
                  <c:v>11853.662620752026</c:v>
                </c:pt>
                <c:pt idx="2111">
                  <c:v>11687.357888733593</c:v>
                </c:pt>
                <c:pt idx="2112">
                  <c:v>11101.05999879644</c:v>
                </c:pt>
                <c:pt idx="2113">
                  <c:v>10518.379854347375</c:v>
                </c:pt>
                <c:pt idx="2114">
                  <c:v>10225.836523160944</c:v>
                </c:pt>
                <c:pt idx="2115">
                  <c:v>10047.38764108999</c:v>
                </c:pt>
                <c:pt idx="2116">
                  <c:v>10173.642177462778</c:v>
                </c:pt>
                <c:pt idx="2117">
                  <c:v>10905.62205641579</c:v>
                </c:pt>
                <c:pt idx="2118">
                  <c:v>12288.238321056644</c:v>
                </c:pt>
                <c:pt idx="2119">
                  <c:v>13171.956326846986</c:v>
                </c:pt>
                <c:pt idx="2120">
                  <c:v>13550.688061555762</c:v>
                </c:pt>
                <c:pt idx="2121">
                  <c:v>13891.792055747481</c:v>
                </c:pt>
                <c:pt idx="2122">
                  <c:v>13890.580828183185</c:v>
                </c:pt>
                <c:pt idx="2123">
                  <c:v>14287.528787970743</c:v>
                </c:pt>
                <c:pt idx="2124">
                  <c:v>14075.085848075609</c:v>
                </c:pt>
                <c:pt idx="2125">
                  <c:v>13883.297525592634</c:v>
                </c:pt>
                <c:pt idx="2126">
                  <c:v>13710.920718547937</c:v>
                </c:pt>
                <c:pt idx="2127">
                  <c:v>13588.315802072824</c:v>
                </c:pt>
                <c:pt idx="2128">
                  <c:v>13307.916620938913</c:v>
                </c:pt>
                <c:pt idx="2129">
                  <c:v>13415.954932232922</c:v>
                </c:pt>
                <c:pt idx="2130">
                  <c:v>13301.844545912654</c:v>
                </c:pt>
                <c:pt idx="2131">
                  <c:v>13159.812176794467</c:v>
                </c:pt>
                <c:pt idx="2132">
                  <c:v>13390.455404563589</c:v>
                </c:pt>
                <c:pt idx="2133">
                  <c:v>12959.529324156643</c:v>
                </c:pt>
                <c:pt idx="2134">
                  <c:v>13108.829058660591</c:v>
                </c:pt>
                <c:pt idx="2135">
                  <c:v>12954.66847669468</c:v>
                </c:pt>
                <c:pt idx="2136">
                  <c:v>12107.366983857102</c:v>
                </c:pt>
                <c:pt idx="2137">
                  <c:v>11376.614269673177</c:v>
                </c:pt>
                <c:pt idx="2138">
                  <c:v>10909.25573910867</c:v>
                </c:pt>
                <c:pt idx="2139">
                  <c:v>10651.917693310716</c:v>
                </c:pt>
                <c:pt idx="2140">
                  <c:v>10776.945064914415</c:v>
                </c:pt>
                <c:pt idx="2141">
                  <c:v>11355.975589465808</c:v>
                </c:pt>
                <c:pt idx="2142">
                  <c:v>12600.209104886148</c:v>
                </c:pt>
                <c:pt idx="2143">
                  <c:v>13441.438522697461</c:v>
                </c:pt>
                <c:pt idx="2144">
                  <c:v>13726.698551293339</c:v>
                </c:pt>
                <c:pt idx="2145">
                  <c:v>14126.068966209483</c:v>
                </c:pt>
                <c:pt idx="2146">
                  <c:v>14373.71719149309</c:v>
                </c:pt>
                <c:pt idx="2147">
                  <c:v>14493.883715634825</c:v>
                </c:pt>
                <c:pt idx="2148">
                  <c:v>14285.090395637364</c:v>
                </c:pt>
                <c:pt idx="2149">
                  <c:v>14360.361813876278</c:v>
                </c:pt>
                <c:pt idx="2150">
                  <c:v>13812.886954815685</c:v>
                </c:pt>
                <c:pt idx="2151">
                  <c:v>13605.320799587311</c:v>
                </c:pt>
                <c:pt idx="2152">
                  <c:v>13379.538419280156</c:v>
                </c:pt>
                <c:pt idx="2153">
                  <c:v>13452.371445185689</c:v>
                </c:pt>
                <c:pt idx="2154">
                  <c:v>13290.911623424427</c:v>
                </c:pt>
                <c:pt idx="2155">
                  <c:v>13219.289825083188</c:v>
                </c:pt>
                <c:pt idx="2156">
                  <c:v>13313.988695965174</c:v>
                </c:pt>
                <c:pt idx="2157">
                  <c:v>13020.218200009656</c:v>
                </c:pt>
                <c:pt idx="2158">
                  <c:v>13048.140182807578</c:v>
                </c:pt>
                <c:pt idx="2159">
                  <c:v>13004.440367264257</c:v>
                </c:pt>
                <c:pt idx="2160">
                  <c:v>11784.479214744166</c:v>
                </c:pt>
                <c:pt idx="2161">
                  <c:v>11136.249346980119</c:v>
                </c:pt>
                <c:pt idx="2162">
                  <c:v>10767.239307195276</c:v>
                </c:pt>
                <c:pt idx="2163">
                  <c:v>10594.862500150582</c:v>
                </c:pt>
                <c:pt idx="2164">
                  <c:v>10759.956004604723</c:v>
                </c:pt>
                <c:pt idx="2165">
                  <c:v>11240.653975581248</c:v>
                </c:pt>
                <c:pt idx="2166">
                  <c:v>12441.187675458266</c:v>
                </c:pt>
                <c:pt idx="2167">
                  <c:v>13114.901133686852</c:v>
                </c:pt>
                <c:pt idx="2168">
                  <c:v>13464.499658033415</c:v>
                </c:pt>
                <c:pt idx="2169">
                  <c:v>13725.487323729043</c:v>
                </c:pt>
                <c:pt idx="2170">
                  <c:v>13828.664787561085</c:v>
                </c:pt>
                <c:pt idx="2171">
                  <c:v>14086.018770563836</c:v>
                </c:pt>
                <c:pt idx="2172">
                  <c:v>13867.519692847234</c:v>
                </c:pt>
                <c:pt idx="2173">
                  <c:v>13596.826269432464</c:v>
                </c:pt>
                <c:pt idx="2174">
                  <c:v>13420.799842490094</c:v>
                </c:pt>
                <c:pt idx="2175">
                  <c:v>13361.322194201375</c:v>
                </c:pt>
                <c:pt idx="2176">
                  <c:v>13188.945387156678</c:v>
                </c:pt>
                <c:pt idx="2177">
                  <c:v>13158.600949230171</c:v>
                </c:pt>
                <c:pt idx="2178">
                  <c:v>13016.584517316776</c:v>
                </c:pt>
                <c:pt idx="2179">
                  <c:v>12738.591854106662</c:v>
                </c:pt>
                <c:pt idx="2180">
                  <c:v>13004.440367264257</c:v>
                </c:pt>
                <c:pt idx="2181">
                  <c:v>12737.38062654237</c:v>
                </c:pt>
                <c:pt idx="2182">
                  <c:v>12805.352804985934</c:v>
                </c:pt>
                <c:pt idx="2183">
                  <c:v>12573.514286857315</c:v>
                </c:pt>
                <c:pt idx="2184">
                  <c:v>11721.351946557772</c:v>
                </c:pt>
                <c:pt idx="2185">
                  <c:v>11076.7716986914</c:v>
                </c:pt>
                <c:pt idx="2186">
                  <c:v>10630.067785539055</c:v>
                </c:pt>
                <c:pt idx="2187">
                  <c:v>10416.413618079627</c:v>
                </c:pt>
                <c:pt idx="2188">
                  <c:v>10562.079669890692</c:v>
                </c:pt>
                <c:pt idx="2189">
                  <c:v>11115.626603977546</c:v>
                </c:pt>
                <c:pt idx="2190">
                  <c:v>12444.837295355939</c:v>
                </c:pt>
                <c:pt idx="2191">
                  <c:v>13267.850488088472</c:v>
                </c:pt>
                <c:pt idx="2192">
                  <c:v>13682.998735750018</c:v>
                </c:pt>
                <c:pt idx="2193">
                  <c:v>14096.935755847268</c:v>
                </c:pt>
                <c:pt idx="2194">
                  <c:v>14198.901992115017</c:v>
                </c:pt>
                <c:pt idx="2195">
                  <c:v>14271.750955225343</c:v>
                </c:pt>
                <c:pt idx="2196">
                  <c:v>13924.574886007367</c:v>
                </c:pt>
                <c:pt idx="2197">
                  <c:v>13727.925716062426</c:v>
                </c:pt>
                <c:pt idx="2198">
                  <c:v>13528.838153784103</c:v>
                </c:pt>
                <c:pt idx="2199">
                  <c:v>13424.449462387769</c:v>
                </c:pt>
                <c:pt idx="2200">
                  <c:v>13275.133790679029</c:v>
                </c:pt>
                <c:pt idx="2201">
                  <c:v>13163.46179669214</c:v>
                </c:pt>
                <c:pt idx="2202">
                  <c:v>13139.1734965871</c:v>
                </c:pt>
                <c:pt idx="2203">
                  <c:v>12912.179888715651</c:v>
                </c:pt>
                <c:pt idx="2204">
                  <c:v>13137.962269022804</c:v>
                </c:pt>
                <c:pt idx="2205">
                  <c:v>12982.590459492598</c:v>
                </c:pt>
                <c:pt idx="2206">
                  <c:v>13088.190378453228</c:v>
                </c:pt>
                <c:pt idx="2207">
                  <c:v>13043.279335345611</c:v>
                </c:pt>
                <c:pt idx="2208">
                  <c:v>12200.838689970004</c:v>
                </c:pt>
                <c:pt idx="2209">
                  <c:v>11535.635699101056</c:v>
                </c:pt>
                <c:pt idx="2210">
                  <c:v>11045.216033200599</c:v>
                </c:pt>
                <c:pt idx="2211">
                  <c:v>10963.888477140217</c:v>
                </c:pt>
                <c:pt idx="2212">
                  <c:v>10889.84422367039</c:v>
                </c:pt>
                <c:pt idx="2213">
                  <c:v>11416.664465318821</c:v>
                </c:pt>
                <c:pt idx="2214">
                  <c:v>12675.480523125061</c:v>
                </c:pt>
                <c:pt idx="2215">
                  <c:v>13343.121906327387</c:v>
                </c:pt>
                <c:pt idx="2216">
                  <c:v>13685.437128083398</c:v>
                </c:pt>
                <c:pt idx="2217">
                  <c:v>14013.185744658302</c:v>
                </c:pt>
                <c:pt idx="2218">
                  <c:v>13964.625081653012</c:v>
                </c:pt>
                <c:pt idx="2219">
                  <c:v>14050.81348517536</c:v>
                </c:pt>
                <c:pt idx="2220">
                  <c:v>13724.276096164751</c:v>
                </c:pt>
                <c:pt idx="2221">
                  <c:v>13678.153825492845</c:v>
                </c:pt>
                <c:pt idx="2222">
                  <c:v>13539.771076272331</c:v>
                </c:pt>
                <c:pt idx="2223">
                  <c:v>13263.0055778313</c:v>
                </c:pt>
                <c:pt idx="2224">
                  <c:v>13085.76792332464</c:v>
                </c:pt>
                <c:pt idx="2225">
                  <c:v>13095.473681043779</c:v>
                </c:pt>
                <c:pt idx="2226">
                  <c:v>12994.734609545118</c:v>
                </c:pt>
                <c:pt idx="2227">
                  <c:v>12700.9641135896</c:v>
                </c:pt>
                <c:pt idx="2228">
                  <c:v>12663.33637307254</c:v>
                </c:pt>
                <c:pt idx="2229">
                  <c:v>12410.843237531759</c:v>
                </c:pt>
                <c:pt idx="2230">
                  <c:v>12529.798534109199</c:v>
                </c:pt>
                <c:pt idx="2231">
                  <c:v>12487.325883334968</c:v>
                </c:pt>
                <c:pt idx="2232">
                  <c:v>11678.863358578745</c:v>
                </c:pt>
                <c:pt idx="2233">
                  <c:v>10946.883479625732</c:v>
                </c:pt>
                <c:pt idx="2234">
                  <c:v>10428.557768132145</c:v>
                </c:pt>
                <c:pt idx="2235">
                  <c:v>9993.9820678275282</c:v>
                </c:pt>
                <c:pt idx="2236">
                  <c:v>9859.2489385046883</c:v>
                </c:pt>
                <c:pt idx="2237">
                  <c:v>9997.6316877252029</c:v>
                </c:pt>
                <c:pt idx="2238">
                  <c:v>10295.035866373597</c:v>
                </c:pt>
                <c:pt idx="2239">
                  <c:v>10439.474753415579</c:v>
                </c:pt>
                <c:pt idx="2240">
                  <c:v>11144.759814339761</c:v>
                </c:pt>
                <c:pt idx="2241">
                  <c:v>11922.86196396468</c:v>
                </c:pt>
                <c:pt idx="2242">
                  <c:v>12405.982390069794</c:v>
                </c:pt>
                <c:pt idx="2243">
                  <c:v>12591.714574731299</c:v>
                </c:pt>
                <c:pt idx="2244">
                  <c:v>12475.181733282447</c:v>
                </c:pt>
                <c:pt idx="2245">
                  <c:v>12140.14981411699</c:v>
                </c:pt>
                <c:pt idx="2246">
                  <c:v>12049.100563132675</c:v>
                </c:pt>
                <c:pt idx="2247">
                  <c:v>11612.102407699471</c:v>
                </c:pt>
                <c:pt idx="2248">
                  <c:v>11507.713716303137</c:v>
                </c:pt>
                <c:pt idx="2249">
                  <c:v>11262.503883352907</c:v>
                </c:pt>
                <c:pt idx="2250">
                  <c:v>11449.44729557871</c:v>
                </c:pt>
                <c:pt idx="2251">
                  <c:v>11490.70871878865</c:v>
                </c:pt>
                <c:pt idx="2252">
                  <c:v>11620.59693785432</c:v>
                </c:pt>
                <c:pt idx="2253">
                  <c:v>11530.774851639089</c:v>
                </c:pt>
                <c:pt idx="2254">
                  <c:v>11567.191364591858</c:v>
                </c:pt>
                <c:pt idx="2255">
                  <c:v>11589.041272363518</c:v>
                </c:pt>
                <c:pt idx="2256">
                  <c:v>11053.710563355446</c:v>
                </c:pt>
                <c:pt idx="2257">
                  <c:v>10491.685036318539</c:v>
                </c:pt>
                <c:pt idx="2258">
                  <c:v>10070.464713630736</c:v>
                </c:pt>
                <c:pt idx="2259">
                  <c:v>9905.3712091765938</c:v>
                </c:pt>
                <c:pt idx="2260">
                  <c:v>9816.7603505256593</c:v>
                </c:pt>
                <c:pt idx="2261">
                  <c:v>9887.1549840978132</c:v>
                </c:pt>
                <c:pt idx="2262">
                  <c:v>10001.265370418083</c:v>
                </c:pt>
                <c:pt idx="2263">
                  <c:v>9881.0988462763489</c:v>
                </c:pt>
                <c:pt idx="2264">
                  <c:v>10270.747566268559</c:v>
                </c:pt>
                <c:pt idx="2265">
                  <c:v>10812.150350302889</c:v>
                </c:pt>
                <c:pt idx="2266">
                  <c:v>10982.088765014205</c:v>
                </c:pt>
                <c:pt idx="2267">
                  <c:v>11097.410378898767</c:v>
                </c:pt>
                <c:pt idx="2268">
                  <c:v>11076.7716986914</c:v>
                </c:pt>
                <c:pt idx="2269">
                  <c:v>10863.133468436765</c:v>
                </c:pt>
                <c:pt idx="2270">
                  <c:v>10337.508517147833</c:v>
                </c:pt>
                <c:pt idx="2271">
                  <c:v>10114.164529174057</c:v>
                </c:pt>
                <c:pt idx="2272">
                  <c:v>10143.297739536269</c:v>
                </c:pt>
                <c:pt idx="2273">
                  <c:v>10085.031318811843</c:v>
                </c:pt>
                <c:pt idx="2274">
                  <c:v>10364.219272381459</c:v>
                </c:pt>
                <c:pt idx="2275">
                  <c:v>10434.629843158407</c:v>
                </c:pt>
                <c:pt idx="2276">
                  <c:v>10808.500730405216</c:v>
                </c:pt>
                <c:pt idx="2277">
                  <c:v>11074.349243562812</c:v>
                </c:pt>
                <c:pt idx="2278">
                  <c:v>11245.514823043213</c:v>
                </c:pt>
                <c:pt idx="2279">
                  <c:v>11184.810009985407</c:v>
                </c:pt>
                <c:pt idx="2280">
                  <c:v>10581.507122533769</c:v>
                </c:pt>
                <c:pt idx="2281">
                  <c:v>10097.15953165957</c:v>
                </c:pt>
                <c:pt idx="2282">
                  <c:v>9766.988459956081</c:v>
                </c:pt>
                <c:pt idx="2283">
                  <c:v>9609.1782580924919</c:v>
                </c:pt>
                <c:pt idx="2284">
                  <c:v>9618.8840158116327</c:v>
                </c:pt>
                <c:pt idx="2285">
                  <c:v>9707.51081166736</c:v>
                </c:pt>
                <c:pt idx="2286">
                  <c:v>10032.821035908884</c:v>
                </c:pt>
                <c:pt idx="2287">
                  <c:v>9890.8046039954879</c:v>
                </c:pt>
                <c:pt idx="2288">
                  <c:v>10220.975675698977</c:v>
                </c:pt>
                <c:pt idx="2289">
                  <c:v>10826.716955483997</c:v>
                </c:pt>
                <c:pt idx="2290">
                  <c:v>11263.715110917201</c:v>
                </c:pt>
                <c:pt idx="2291">
                  <c:v>11546.552684384491</c:v>
                </c:pt>
                <c:pt idx="2292">
                  <c:v>11564.768909463271</c:v>
                </c:pt>
                <c:pt idx="2293">
                  <c:v>11357.1868170301</c:v>
                </c:pt>
                <c:pt idx="2294">
                  <c:v>10790.30044253123</c:v>
                </c:pt>
                <c:pt idx="2295">
                  <c:v>10662.834678594148</c:v>
                </c:pt>
                <c:pt idx="2296">
                  <c:v>10553.585139735847</c:v>
                </c:pt>
                <c:pt idx="2297">
                  <c:v>10742.951007090236</c:v>
                </c:pt>
                <c:pt idx="2298">
                  <c:v>10943.249796932852</c:v>
                </c:pt>
                <c:pt idx="2299">
                  <c:v>10996.655370195313</c:v>
                </c:pt>
                <c:pt idx="2300">
                  <c:v>11246.726050607509</c:v>
                </c:pt>
                <c:pt idx="2301">
                  <c:v>11404.520315266302</c:v>
                </c:pt>
                <c:pt idx="2302">
                  <c:v>11772.335064691648</c:v>
                </c:pt>
                <c:pt idx="2303">
                  <c:v>11752.907612048572</c:v>
                </c:pt>
                <c:pt idx="2304">
                  <c:v>11101.05999879644</c:v>
                </c:pt>
                <c:pt idx="2305">
                  <c:v>10495.318719011419</c:v>
                </c:pt>
                <c:pt idx="2306">
                  <c:v>10093.52584896669</c:v>
                </c:pt>
                <c:pt idx="2307">
                  <c:v>9980.6266902107163</c:v>
                </c:pt>
                <c:pt idx="2308">
                  <c:v>10171.203785129397</c:v>
                </c:pt>
                <c:pt idx="2309">
                  <c:v>10827.928183048291</c:v>
                </c:pt>
                <c:pt idx="2310">
                  <c:v>11990.83414240825</c:v>
                </c:pt>
                <c:pt idx="2311">
                  <c:v>12512.809473799507</c:v>
                </c:pt>
                <c:pt idx="2312">
                  <c:v>13176.817174308953</c:v>
                </c:pt>
                <c:pt idx="2313">
                  <c:v>13445.088142595134</c:v>
                </c:pt>
                <c:pt idx="2314">
                  <c:v>13498.493715857594</c:v>
                </c:pt>
                <c:pt idx="2315">
                  <c:v>13470.571733059676</c:v>
                </c:pt>
                <c:pt idx="2316">
                  <c:v>13255.722275240749</c:v>
                </c:pt>
                <c:pt idx="2317">
                  <c:v>13009.301214726225</c:v>
                </c:pt>
                <c:pt idx="2318">
                  <c:v>12987.451306954565</c:v>
                </c:pt>
                <c:pt idx="2319">
                  <c:v>12924.324038768171</c:v>
                </c:pt>
                <c:pt idx="2320">
                  <c:v>12739.803081670954</c:v>
                </c:pt>
                <c:pt idx="2321">
                  <c:v>12711.897036077828</c:v>
                </c:pt>
                <c:pt idx="2322">
                  <c:v>12554.086834214242</c:v>
                </c:pt>
                <c:pt idx="2323">
                  <c:v>12327.093226342791</c:v>
                </c:pt>
                <c:pt idx="2324">
                  <c:v>12424.198615148574</c:v>
                </c:pt>
                <c:pt idx="2325">
                  <c:v>12420.548995250898</c:v>
                </c:pt>
                <c:pt idx="2326">
                  <c:v>12453.331825510786</c:v>
                </c:pt>
                <c:pt idx="2327">
                  <c:v>12384.132482298133</c:v>
                </c:pt>
                <c:pt idx="2328">
                  <c:v>11686.146661169298</c:v>
                </c:pt>
                <c:pt idx="2329">
                  <c:v>10948.110644394819</c:v>
                </c:pt>
                <c:pt idx="2330">
                  <c:v>10422.485693105886</c:v>
                </c:pt>
                <c:pt idx="2331">
                  <c:v>10409.130315489072</c:v>
                </c:pt>
                <c:pt idx="2332">
                  <c:v>10531.735231964189</c:v>
                </c:pt>
                <c:pt idx="2333">
                  <c:v>11101.05999879644</c:v>
                </c:pt>
                <c:pt idx="2334">
                  <c:v>12151.066799400422</c:v>
                </c:pt>
                <c:pt idx="2335">
                  <c:v>12568.653439395346</c:v>
                </c:pt>
                <c:pt idx="2336">
                  <c:v>13105.195375967711</c:v>
                </c:pt>
                <c:pt idx="2337">
                  <c:v>13362.533421765667</c:v>
                </c:pt>
                <c:pt idx="2338">
                  <c:v>13463.288430469123</c:v>
                </c:pt>
                <c:pt idx="2339">
                  <c:v>13619.887404768418</c:v>
                </c:pt>
                <c:pt idx="2340">
                  <c:v>13207.161612235461</c:v>
                </c:pt>
                <c:pt idx="2341">
                  <c:v>13026.290275035919</c:v>
                </c:pt>
                <c:pt idx="2342">
                  <c:v>12846.630165400667</c:v>
                </c:pt>
                <c:pt idx="2343">
                  <c:v>12717.953173899296</c:v>
                </c:pt>
                <c:pt idx="2344">
                  <c:v>12590.503347167007</c:v>
                </c:pt>
                <c:pt idx="2345">
                  <c:v>12586.853727269334</c:v>
                </c:pt>
                <c:pt idx="2346">
                  <c:v>12575.936741985901</c:v>
                </c:pt>
                <c:pt idx="2347">
                  <c:v>12321.02115131653</c:v>
                </c:pt>
                <c:pt idx="2348">
                  <c:v>12341.659831523897</c:v>
                </c:pt>
                <c:pt idx="2349">
                  <c:v>12412.054465096053</c:v>
                </c:pt>
                <c:pt idx="2350">
                  <c:v>12459.403900537045</c:v>
                </c:pt>
                <c:pt idx="2351">
                  <c:v>12254.260200437257</c:v>
                </c:pt>
                <c:pt idx="2352">
                  <c:v>11340.197756720409</c:v>
                </c:pt>
                <c:pt idx="2353">
                  <c:v>10727.173174344836</c:v>
                </c:pt>
                <c:pt idx="2354">
                  <c:v>10269.536338704265</c:v>
                </c:pt>
                <c:pt idx="2355">
                  <c:v>10207.636235286958</c:v>
                </c:pt>
                <c:pt idx="2356">
                  <c:v>10333.874834454953</c:v>
                </c:pt>
                <c:pt idx="2357">
                  <c:v>10824.278563150616</c:v>
                </c:pt>
                <c:pt idx="2358">
                  <c:v>11962.912159610327</c:v>
                </c:pt>
                <c:pt idx="2359">
                  <c:v>12430.270690174832</c:v>
                </c:pt>
                <c:pt idx="2360">
                  <c:v>12907.334978458479</c:v>
                </c:pt>
                <c:pt idx="2361">
                  <c:v>13186.522932028094</c:v>
                </c:pt>
                <c:pt idx="2362">
                  <c:v>13237.506050161966</c:v>
                </c:pt>
                <c:pt idx="2363">
                  <c:v>13290.911623424427</c:v>
                </c:pt>
                <c:pt idx="2364">
                  <c:v>12983.80168705689</c:v>
                </c:pt>
                <c:pt idx="2365">
                  <c:v>12886.696298251109</c:v>
                </c:pt>
                <c:pt idx="2366">
                  <c:v>12692.469583434757</c:v>
                </c:pt>
                <c:pt idx="2367">
                  <c:v>12511.598246235213</c:v>
                </c:pt>
                <c:pt idx="2368">
                  <c:v>12357.437664269301</c:v>
                </c:pt>
                <c:pt idx="2369">
                  <c:v>12369.565877117024</c:v>
                </c:pt>
                <c:pt idx="2370">
                  <c:v>12302.80492623775</c:v>
                </c:pt>
                <c:pt idx="2371">
                  <c:v>12051.538955466056</c:v>
                </c:pt>
                <c:pt idx="2372">
                  <c:v>12188.694539917484</c:v>
                </c:pt>
                <c:pt idx="2373">
                  <c:v>12255.471428001551</c:v>
                </c:pt>
                <c:pt idx="2374">
                  <c:v>12288.238321056644</c:v>
                </c:pt>
                <c:pt idx="2375">
                  <c:v>12036.972350284948</c:v>
                </c:pt>
                <c:pt idx="2376">
                  <c:v>11320.770304077334</c:v>
                </c:pt>
                <c:pt idx="2377">
                  <c:v>10558.445987197812</c:v>
                </c:pt>
                <c:pt idx="2378">
                  <c:v>10197.914540363025</c:v>
                </c:pt>
                <c:pt idx="2379">
                  <c:v>10093.52584896669</c:v>
                </c:pt>
                <c:pt idx="2380">
                  <c:v>10103.231606685829</c:v>
                </c:pt>
                <c:pt idx="2381">
                  <c:v>10678.612511339548</c:v>
                </c:pt>
                <c:pt idx="2382">
                  <c:v>11716.491099095805</c:v>
                </c:pt>
                <c:pt idx="2383">
                  <c:v>12200.838689970004</c:v>
                </c:pt>
                <c:pt idx="2384">
                  <c:v>12724.025248925554</c:v>
                </c:pt>
                <c:pt idx="2385">
                  <c:v>12987.451306954565</c:v>
                </c:pt>
                <c:pt idx="2386">
                  <c:v>12987.451306954565</c:v>
                </c:pt>
                <c:pt idx="2387">
                  <c:v>13028.712730164503</c:v>
                </c:pt>
                <c:pt idx="2388">
                  <c:v>12770.163456802256</c:v>
                </c:pt>
                <c:pt idx="2389">
                  <c:v>12673.042130791679</c:v>
                </c:pt>
                <c:pt idx="2390">
                  <c:v>12376.849179707577</c:v>
                </c:pt>
                <c:pt idx="2391">
                  <c:v>12208.121992560556</c:v>
                </c:pt>
                <c:pt idx="2392">
                  <c:v>12052.750183030348</c:v>
                </c:pt>
                <c:pt idx="2393">
                  <c:v>12002.978292460768</c:v>
                </c:pt>
                <c:pt idx="2394">
                  <c:v>11965.350551943709</c:v>
                </c:pt>
                <c:pt idx="2395">
                  <c:v>11659.451843140465</c:v>
                </c:pt>
                <c:pt idx="2396">
                  <c:v>11641.235618061684</c:v>
                </c:pt>
                <c:pt idx="2397">
                  <c:v>11820.895727696932</c:v>
                </c:pt>
                <c:pt idx="2398">
                  <c:v>11919.212344067008</c:v>
                </c:pt>
                <c:pt idx="2399">
                  <c:v>11687.357888733593</c:v>
                </c:pt>
                <c:pt idx="2400">
                  <c:v>10838.845168331723</c:v>
                </c:pt>
                <c:pt idx="2401">
                  <c:v>10125.08151445749</c:v>
                </c:pt>
                <c:pt idx="2402">
                  <c:v>9635.8890133261193</c:v>
                </c:pt>
                <c:pt idx="2403">
                  <c:v>9390.6791803758897</c:v>
                </c:pt>
                <c:pt idx="2404">
                  <c:v>9236.5185984099753</c:v>
                </c:pt>
                <c:pt idx="2405">
                  <c:v>9359.1235148850901</c:v>
                </c:pt>
                <c:pt idx="2406">
                  <c:v>9655.3005287643991</c:v>
                </c:pt>
                <c:pt idx="2407">
                  <c:v>9902.9487540480059</c:v>
                </c:pt>
                <c:pt idx="2408">
                  <c:v>10660.412223465562</c:v>
                </c:pt>
                <c:pt idx="2409">
                  <c:v>11348.692286875255</c:v>
                </c:pt>
                <c:pt idx="2410">
                  <c:v>11864.595543240253</c:v>
                </c:pt>
                <c:pt idx="2411">
                  <c:v>11998.117444998801</c:v>
                </c:pt>
                <c:pt idx="2412">
                  <c:v>12058.822258056609</c:v>
                </c:pt>
                <c:pt idx="2413">
                  <c:v>11569.613819720444</c:v>
                </c:pt>
                <c:pt idx="2414">
                  <c:v>11256.431808326648</c:v>
                </c:pt>
                <c:pt idx="2415">
                  <c:v>11161.748874649455</c:v>
                </c:pt>
                <c:pt idx="2416">
                  <c:v>11205.448690192774</c:v>
                </c:pt>
                <c:pt idx="2417">
                  <c:v>11449.44729557871</c:v>
                </c:pt>
                <c:pt idx="2418">
                  <c:v>11470.070038581283</c:v>
                </c:pt>
                <c:pt idx="2419">
                  <c:v>11190.882085011666</c:v>
                </c:pt>
                <c:pt idx="2420">
                  <c:v>11126.54358926098</c:v>
                </c:pt>
                <c:pt idx="2421">
                  <c:v>11178.737934959147</c:v>
                </c:pt>
                <c:pt idx="2422">
                  <c:v>11190.882085011666</c:v>
                </c:pt>
                <c:pt idx="2423">
                  <c:v>11033.071883148079</c:v>
                </c:pt>
                <c:pt idx="2424">
                  <c:v>10366.641727510047</c:v>
                </c:pt>
                <c:pt idx="2425">
                  <c:v>9892.0158315597819</c:v>
                </c:pt>
                <c:pt idx="2426">
                  <c:v>9493.85664420793</c:v>
                </c:pt>
                <c:pt idx="2427">
                  <c:v>9302.0683217249571</c:v>
                </c:pt>
                <c:pt idx="2428">
                  <c:v>9225.5856759217495</c:v>
                </c:pt>
                <c:pt idx="2429">
                  <c:v>9343.3297449348956</c:v>
                </c:pt>
                <c:pt idx="2430">
                  <c:v>9425.884465764364</c:v>
                </c:pt>
                <c:pt idx="2431">
                  <c:v>9391.8904079401836</c:v>
                </c:pt>
                <c:pt idx="2432">
                  <c:v>9870.1659237881213</c:v>
                </c:pt>
                <c:pt idx="2433">
                  <c:v>10342.369364609798</c:v>
                </c:pt>
                <c:pt idx="2434">
                  <c:v>10644.634390720163</c:v>
                </c:pt>
                <c:pt idx="2435">
                  <c:v>10875.277618489283</c:v>
                </c:pt>
                <c:pt idx="2436">
                  <c:v>10966.310932268805</c:v>
                </c:pt>
                <c:pt idx="2437">
                  <c:v>10626.418165641382</c:v>
                </c:pt>
                <c:pt idx="2438">
                  <c:v>10234.331053315791</c:v>
                </c:pt>
                <c:pt idx="2439">
                  <c:v>10104.442834250123</c:v>
                </c:pt>
                <c:pt idx="2440">
                  <c:v>9978.2042350821284</c:v>
                </c:pt>
                <c:pt idx="2441">
                  <c:v>10163.920482538844</c:v>
                </c:pt>
                <c:pt idx="2442">
                  <c:v>10440.701918184666</c:v>
                </c:pt>
                <c:pt idx="2443">
                  <c:v>10554.796367300141</c:v>
                </c:pt>
                <c:pt idx="2444">
                  <c:v>10911.694131442051</c:v>
                </c:pt>
                <c:pt idx="2445">
                  <c:v>11128.966044389565</c:v>
                </c:pt>
                <c:pt idx="2446">
                  <c:v>11067.065940972259</c:v>
                </c:pt>
                <c:pt idx="2447">
                  <c:v>10806.07827527663</c:v>
                </c:pt>
                <c:pt idx="2448">
                  <c:v>9978.2042350821284</c:v>
                </c:pt>
                <c:pt idx="2449">
                  <c:v>9569.1280624468454</c:v>
                </c:pt>
                <c:pt idx="2450">
                  <c:v>9277.7800216199157</c:v>
                </c:pt>
                <c:pt idx="2451">
                  <c:v>9201.313313021501</c:v>
                </c:pt>
                <c:pt idx="2452">
                  <c:v>9371.2517277328152</c:v>
                </c:pt>
                <c:pt idx="2453">
                  <c:v>9957.5655548747618</c:v>
                </c:pt>
                <c:pt idx="2454">
                  <c:v>11269.787185943462</c:v>
                </c:pt>
                <c:pt idx="2455">
                  <c:v>12032.111502822983</c:v>
                </c:pt>
                <c:pt idx="2456">
                  <c:v>12745.875156697217</c:v>
                </c:pt>
                <c:pt idx="2457">
                  <c:v>13304.267001041242</c:v>
                </c:pt>
                <c:pt idx="2458">
                  <c:v>13598.037496996758</c:v>
                </c:pt>
                <c:pt idx="2459">
                  <c:v>13789.825819479731</c:v>
                </c:pt>
                <c:pt idx="2460">
                  <c:v>13657.515145285475</c:v>
                </c:pt>
                <c:pt idx="2461">
                  <c:v>13528.838153784103</c:v>
                </c:pt>
                <c:pt idx="2462">
                  <c:v>13178.028401873245</c:v>
                </c:pt>
                <c:pt idx="2463">
                  <c:v>12918.25196374191</c:v>
                </c:pt>
                <c:pt idx="2464">
                  <c:v>12799.29666716447</c:v>
                </c:pt>
                <c:pt idx="2465">
                  <c:v>12751.947231723474</c:v>
                </c:pt>
                <c:pt idx="2466">
                  <c:v>12700.9641135896</c:v>
                </c:pt>
                <c:pt idx="2467">
                  <c:v>12378.076344476665</c:v>
                </c:pt>
                <c:pt idx="2468">
                  <c:v>12344.082286652485</c:v>
                </c:pt>
                <c:pt idx="2469">
                  <c:v>12436.342765201092</c:v>
                </c:pt>
                <c:pt idx="2470">
                  <c:v>12413.265692660345</c:v>
                </c:pt>
                <c:pt idx="2471">
                  <c:v>12034.533957951568</c:v>
                </c:pt>
                <c:pt idx="2472">
                  <c:v>11250.359733300389</c:v>
                </c:pt>
                <c:pt idx="2473">
                  <c:v>10564.518062224075</c:v>
                </c:pt>
                <c:pt idx="2474">
                  <c:v>10166.358874872225</c:v>
                </c:pt>
                <c:pt idx="2475">
                  <c:v>10114.164529174057</c:v>
                </c:pt>
                <c:pt idx="2476">
                  <c:v>10145.720194664857</c:v>
                </c:pt>
                <c:pt idx="2477">
                  <c:v>10596.073727714875</c:v>
                </c:pt>
                <c:pt idx="2478">
                  <c:v>11635.163543035424</c:v>
                </c:pt>
                <c:pt idx="2479">
                  <c:v>12154.716419298096</c:v>
                </c:pt>
                <c:pt idx="2480">
                  <c:v>12773.797139495136</c:v>
                </c:pt>
                <c:pt idx="2481">
                  <c:v>13006.862822392844</c:v>
                </c:pt>
                <c:pt idx="2482">
                  <c:v>13089.417543222311</c:v>
                </c:pt>
                <c:pt idx="2483">
                  <c:v>13295.772470886395</c:v>
                </c:pt>
                <c:pt idx="2484">
                  <c:v>12964.374234413819</c:v>
                </c:pt>
                <c:pt idx="2485">
                  <c:v>12849.052620529255</c:v>
                </c:pt>
                <c:pt idx="2486">
                  <c:v>12719.180338668382</c:v>
                </c:pt>
                <c:pt idx="2487">
                  <c:v>12648.769767891434</c:v>
                </c:pt>
                <c:pt idx="2488">
                  <c:v>12652.403450584316</c:v>
                </c:pt>
                <c:pt idx="2489">
                  <c:v>12611.142027374373</c:v>
                </c:pt>
                <c:pt idx="2490">
                  <c:v>12450.9093703822</c:v>
                </c:pt>
                <c:pt idx="2491">
                  <c:v>12135.288966655022</c:v>
                </c:pt>
                <c:pt idx="2492">
                  <c:v>12108.578211421396</c:v>
                </c:pt>
                <c:pt idx="2493">
                  <c:v>12279.743790901797</c:v>
                </c:pt>
                <c:pt idx="2494">
                  <c:v>12346.504741781071</c:v>
                </c:pt>
                <c:pt idx="2495">
                  <c:v>11919.212344067008</c:v>
                </c:pt>
                <c:pt idx="2496">
                  <c:v>10966.310932268805</c:v>
                </c:pt>
                <c:pt idx="2497">
                  <c:v>10343.58059217409</c:v>
                </c:pt>
                <c:pt idx="2498">
                  <c:v>9909.0048918694738</c:v>
                </c:pt>
                <c:pt idx="2499">
                  <c:v>9810.6882754994003</c:v>
                </c:pt>
                <c:pt idx="2500">
                  <c:v>9901.7215892789209</c:v>
                </c:pt>
                <c:pt idx="2501">
                  <c:v>10421.274465541594</c:v>
                </c:pt>
                <c:pt idx="2502">
                  <c:v>11292.848321279414</c:v>
                </c:pt>
                <c:pt idx="2503">
                  <c:v>11928.934038990941</c:v>
                </c:pt>
                <c:pt idx="2504">
                  <c:v>12605.069952348114</c:v>
                </c:pt>
                <c:pt idx="2505">
                  <c:v>12978.940839594923</c:v>
                </c:pt>
                <c:pt idx="2506">
                  <c:v>13123.395663841698</c:v>
                </c:pt>
                <c:pt idx="2507">
                  <c:v>13309.127848503205</c:v>
                </c:pt>
                <c:pt idx="2508">
                  <c:v>13069.990090579236</c:v>
                </c:pt>
                <c:pt idx="2509">
                  <c:v>12985.012914621184</c:v>
                </c:pt>
                <c:pt idx="2510">
                  <c:v>12937.679416384985</c:v>
                </c:pt>
                <c:pt idx="2511">
                  <c:v>12784.730061983362</c:v>
                </c:pt>
                <c:pt idx="2512">
                  <c:v>12615.986937631547</c:v>
                </c:pt>
                <c:pt idx="2513">
                  <c:v>12676.691750689353</c:v>
                </c:pt>
                <c:pt idx="2514">
                  <c:v>12362.282574526473</c:v>
                </c:pt>
                <c:pt idx="2515">
                  <c:v>11896.151208731053</c:v>
                </c:pt>
                <c:pt idx="2516">
                  <c:v>11914.367433809834</c:v>
                </c:pt>
                <c:pt idx="2517">
                  <c:v>12226.338217639337</c:v>
                </c:pt>
                <c:pt idx="2518">
                  <c:v>12090.377923547408</c:v>
                </c:pt>
                <c:pt idx="2519">
                  <c:v>11718.929491429186</c:v>
                </c:pt>
                <c:pt idx="2520">
                  <c:v>10791.511670095524</c:v>
                </c:pt>
                <c:pt idx="2521">
                  <c:v>10191.842465336764</c:v>
                </c:pt>
                <c:pt idx="2522">
                  <c:v>9861.6713936332726</c:v>
                </c:pt>
                <c:pt idx="2523">
                  <c:v>9777.9054452395139</c:v>
                </c:pt>
                <c:pt idx="2524">
                  <c:v>9774.2717625466339</c:v>
                </c:pt>
                <c:pt idx="2525">
                  <c:v>10301.092004195065</c:v>
                </c:pt>
                <c:pt idx="2526">
                  <c:v>11194.531704909341</c:v>
                </c:pt>
                <c:pt idx="2527">
                  <c:v>11835.462332878042</c:v>
                </c:pt>
                <c:pt idx="2528">
                  <c:v>12612.353254938667</c:v>
                </c:pt>
                <c:pt idx="2529">
                  <c:v>12938.890643949277</c:v>
                </c:pt>
                <c:pt idx="2530">
                  <c:v>13072.412545707824</c:v>
                </c:pt>
                <c:pt idx="2531">
                  <c:v>13345.544361455975</c:v>
                </c:pt>
                <c:pt idx="2532">
                  <c:v>13152.528874203912</c:v>
                </c:pt>
                <c:pt idx="2533">
                  <c:v>13063.918015552978</c:v>
                </c:pt>
                <c:pt idx="2534">
                  <c:v>12968.023854311492</c:v>
                </c:pt>
                <c:pt idx="2535">
                  <c:v>12885.485070686816</c:v>
                </c:pt>
                <c:pt idx="2536">
                  <c:v>12733.74694384949</c:v>
                </c:pt>
                <c:pt idx="2537">
                  <c:v>12677.902978253647</c:v>
                </c:pt>
                <c:pt idx="2538">
                  <c:v>12517.670321261474</c:v>
                </c:pt>
                <c:pt idx="2539">
                  <c:v>12233.62152022989</c:v>
                </c:pt>
                <c:pt idx="2540">
                  <c:v>12056.383865723228</c:v>
                </c:pt>
                <c:pt idx="2541">
                  <c:v>12112.227831319069</c:v>
                </c:pt>
                <c:pt idx="2542">
                  <c:v>12103.733301164222</c:v>
                </c:pt>
                <c:pt idx="2543">
                  <c:v>11755.346004381952</c:v>
                </c:pt>
                <c:pt idx="2544">
                  <c:v>10914.116586570637</c:v>
                </c:pt>
                <c:pt idx="2545">
                  <c:v>10336.297289583539</c:v>
                </c:pt>
                <c:pt idx="2546">
                  <c:v>9975.7817799535424</c:v>
                </c:pt>
                <c:pt idx="2547">
                  <c:v>9764.5500676227002</c:v>
                </c:pt>
                <c:pt idx="2548">
                  <c:v>9987.9099928012693</c:v>
                </c:pt>
                <c:pt idx="2549">
                  <c:v>10401.847012898519</c:v>
                </c:pt>
                <c:pt idx="2550">
                  <c:v>11397.237012675749</c:v>
                </c:pt>
                <c:pt idx="2551">
                  <c:v>12073.388863237717</c:v>
                </c:pt>
                <c:pt idx="2552">
                  <c:v>12799.29666716447</c:v>
                </c:pt>
                <c:pt idx="2553">
                  <c:v>13284.855485602959</c:v>
                </c:pt>
                <c:pt idx="2554">
                  <c:v>13511.84909347441</c:v>
                </c:pt>
                <c:pt idx="2555">
                  <c:v>13542.193531400915</c:v>
                </c:pt>
                <c:pt idx="2556">
                  <c:v>13373.466344253893</c:v>
                </c:pt>
                <c:pt idx="2557">
                  <c:v>13006.862822392844</c:v>
                </c:pt>
                <c:pt idx="2558">
                  <c:v>12640.275237736589</c:v>
                </c:pt>
                <c:pt idx="2559">
                  <c:v>12529.798534109199</c:v>
                </c:pt>
                <c:pt idx="2560">
                  <c:v>12277.321335773211</c:v>
                </c:pt>
                <c:pt idx="2561">
                  <c:v>12305.243318571131</c:v>
                </c:pt>
                <c:pt idx="2562">
                  <c:v>12183.849629660312</c:v>
                </c:pt>
                <c:pt idx="2563">
                  <c:v>11884.022995883326</c:v>
                </c:pt>
                <c:pt idx="2564">
                  <c:v>11709.207796505252</c:v>
                </c:pt>
                <c:pt idx="2565">
                  <c:v>11868.229225933133</c:v>
                </c:pt>
                <c:pt idx="2566">
                  <c:v>11910.717813912161</c:v>
                </c:pt>
                <c:pt idx="2567">
                  <c:v>11615.752027597144</c:v>
                </c:pt>
                <c:pt idx="2568">
                  <c:v>10802.428655378955</c:v>
                </c:pt>
                <c:pt idx="2569">
                  <c:v>10193.069630105851</c:v>
                </c:pt>
                <c:pt idx="2570">
                  <c:v>9825.254880680508</c:v>
                </c:pt>
                <c:pt idx="2571">
                  <c:v>9616.4615606830448</c:v>
                </c:pt>
                <c:pt idx="2572">
                  <c:v>9539.9948520846319</c:v>
                </c:pt>
                <c:pt idx="2573">
                  <c:v>9707.51081166736</c:v>
                </c:pt>
                <c:pt idx="2574">
                  <c:v>9758.4939298012341</c:v>
                </c:pt>
                <c:pt idx="2575">
                  <c:v>10019.481595496864</c:v>
                </c:pt>
                <c:pt idx="2576">
                  <c:v>10672.556373518082</c:v>
                </c:pt>
                <c:pt idx="2577">
                  <c:v>11315.909456615367</c:v>
                </c:pt>
                <c:pt idx="2578">
                  <c:v>11565.980137027564</c:v>
                </c:pt>
                <c:pt idx="2579">
                  <c:v>11567.191364591858</c:v>
                </c:pt>
                <c:pt idx="2580">
                  <c:v>11536.84692666535</c:v>
                </c:pt>
                <c:pt idx="2581">
                  <c:v>11186.021237549699</c:v>
                </c:pt>
                <c:pt idx="2582">
                  <c:v>10957.816402113958</c:v>
                </c:pt>
                <c:pt idx="2583">
                  <c:v>10806.07827527663</c:v>
                </c:pt>
                <c:pt idx="2584">
                  <c:v>10742.951007090236</c:v>
                </c:pt>
                <c:pt idx="2585">
                  <c:v>10957.816402113958</c:v>
                </c:pt>
                <c:pt idx="2586">
                  <c:v>11000.304990092985</c:v>
                </c:pt>
                <c:pt idx="2587">
                  <c:v>10844.917243357984</c:v>
                </c:pt>
                <c:pt idx="2588">
                  <c:v>10785.439595069263</c:v>
                </c:pt>
                <c:pt idx="2589">
                  <c:v>11081.632546153367</c:v>
                </c:pt>
                <c:pt idx="2590">
                  <c:v>11044.004805636305</c:v>
                </c:pt>
                <c:pt idx="2591">
                  <c:v>10840.072333100808</c:v>
                </c:pt>
                <c:pt idx="2592">
                  <c:v>10116.586984302643</c:v>
                </c:pt>
                <c:pt idx="2593">
                  <c:v>9546.050989906098</c:v>
                </c:pt>
                <c:pt idx="2594">
                  <c:v>9185.5354802761012</c:v>
                </c:pt>
                <c:pt idx="2595">
                  <c:v>9019.2307482576653</c:v>
                </c:pt>
                <c:pt idx="2596">
                  <c:v>8947.6089499164245</c:v>
                </c:pt>
                <c:pt idx="2597">
                  <c:v>9033.7973534387729</c:v>
                </c:pt>
                <c:pt idx="2598">
                  <c:v>9212.230298304934</c:v>
                </c:pt>
                <c:pt idx="2599">
                  <c:v>9309.3516243155082</c:v>
                </c:pt>
                <c:pt idx="2600">
                  <c:v>9827.6773358090941</c:v>
                </c:pt>
                <c:pt idx="2601">
                  <c:v>10490.457871549454</c:v>
                </c:pt>
                <c:pt idx="2602">
                  <c:v>10847.355635691363</c:v>
                </c:pt>
                <c:pt idx="2603">
                  <c:v>11081.632546153367</c:v>
                </c:pt>
                <c:pt idx="2604">
                  <c:v>11161.748874649455</c:v>
                </c:pt>
                <c:pt idx="2605">
                  <c:v>10763.589687297603</c:v>
                </c:pt>
                <c:pt idx="2606">
                  <c:v>10389.718800050794</c:v>
                </c:pt>
                <c:pt idx="2607">
                  <c:v>10203.986615389285</c:v>
                </c:pt>
                <c:pt idx="2608">
                  <c:v>10143.297739536269</c:v>
                </c:pt>
                <c:pt idx="2609">
                  <c:v>10379.99710512686</c:v>
                </c:pt>
                <c:pt idx="2610">
                  <c:v>10681.050903672929</c:v>
                </c:pt>
                <c:pt idx="2611">
                  <c:v>10772.08421745245</c:v>
                </c:pt>
                <c:pt idx="2612">
                  <c:v>10945.672252061438</c:v>
                </c:pt>
                <c:pt idx="2613">
                  <c:v>11206.659917757068</c:v>
                </c:pt>
                <c:pt idx="2614">
                  <c:v>11178.737934959147</c:v>
                </c:pt>
                <c:pt idx="2615">
                  <c:v>10727.173174344836</c:v>
                </c:pt>
                <c:pt idx="2616">
                  <c:v>9966.0600850296087</c:v>
                </c:pt>
                <c:pt idx="2617">
                  <c:v>9609.1782580924919</c:v>
                </c:pt>
                <c:pt idx="2618">
                  <c:v>9304.4907768535413</c:v>
                </c:pt>
                <c:pt idx="2619">
                  <c:v>9204.946995714381</c:v>
                </c:pt>
                <c:pt idx="2620">
                  <c:v>9368.8292726042309</c:v>
                </c:pt>
                <c:pt idx="2621">
                  <c:v>10178.503024924743</c:v>
                </c:pt>
                <c:pt idx="2622">
                  <c:v>11474.93088604325</c:v>
                </c:pt>
                <c:pt idx="2623">
                  <c:v>12331.938136599963</c:v>
                </c:pt>
                <c:pt idx="2624">
                  <c:v>12731.308551516109</c:v>
                </c:pt>
                <c:pt idx="2625">
                  <c:v>13158.600949230171</c:v>
                </c:pt>
                <c:pt idx="2626">
                  <c:v>13323.694453684313</c:v>
                </c:pt>
                <c:pt idx="2627">
                  <c:v>13517.921168500669</c:v>
                </c:pt>
                <c:pt idx="2628">
                  <c:v>13100.334528505744</c:v>
                </c:pt>
                <c:pt idx="2629">
                  <c:v>13078.484620734085</c:v>
                </c:pt>
                <c:pt idx="2630">
                  <c:v>13025.079047471623</c:v>
                </c:pt>
                <c:pt idx="2631">
                  <c:v>12864.84639047945</c:v>
                </c:pt>
                <c:pt idx="2632">
                  <c:v>12741.030246440041</c:v>
                </c:pt>
                <c:pt idx="2633">
                  <c:v>12819.919410167042</c:v>
                </c:pt>
                <c:pt idx="2634">
                  <c:v>12685.186280844202</c:v>
                </c:pt>
                <c:pt idx="2635">
                  <c:v>12249.39935297529</c:v>
                </c:pt>
                <c:pt idx="2636">
                  <c:v>12135.288966655022</c:v>
                </c:pt>
                <c:pt idx="2637">
                  <c:v>12308.877001264011</c:v>
                </c:pt>
                <c:pt idx="2638">
                  <c:v>12185.060857224604</c:v>
                </c:pt>
                <c:pt idx="2639">
                  <c:v>11749.273929355692</c:v>
                </c:pt>
                <c:pt idx="2640">
                  <c:v>10810.939122738597</c:v>
                </c:pt>
                <c:pt idx="2641">
                  <c:v>10244.052748239725</c:v>
                </c:pt>
                <c:pt idx="2642">
                  <c:v>9947.8597971556228</c:v>
                </c:pt>
                <c:pt idx="2643">
                  <c:v>9793.6832779849137</c:v>
                </c:pt>
                <c:pt idx="2644">
                  <c:v>9924.7986618196664</c:v>
                </c:pt>
                <c:pt idx="2645">
                  <c:v>10530.524004399895</c:v>
                </c:pt>
                <c:pt idx="2646">
                  <c:v>11701.924493914697</c:v>
                </c:pt>
                <c:pt idx="2647">
                  <c:v>12568.653439395346</c:v>
                </c:pt>
                <c:pt idx="2648">
                  <c:v>12879.412995660557</c:v>
                </c:pt>
                <c:pt idx="2649">
                  <c:v>13258.144730369333</c:v>
                </c:pt>
                <c:pt idx="2650">
                  <c:v>13349.178044148855</c:v>
                </c:pt>
                <c:pt idx="2651">
                  <c:v>13505.777018448149</c:v>
                </c:pt>
                <c:pt idx="2652">
                  <c:v>13139.1734965871</c:v>
                </c:pt>
                <c:pt idx="2653">
                  <c:v>13009.301214726225</c:v>
                </c:pt>
                <c:pt idx="2654">
                  <c:v>12923.112811203875</c:v>
                </c:pt>
                <c:pt idx="2655">
                  <c:v>12810.213652447901</c:v>
                </c:pt>
                <c:pt idx="2656">
                  <c:v>12724.025248925554</c:v>
                </c:pt>
                <c:pt idx="2657">
                  <c:v>12750.736004159182</c:v>
                </c:pt>
                <c:pt idx="2658">
                  <c:v>12632.991935146034</c:v>
                </c:pt>
                <c:pt idx="2659">
                  <c:v>12143.78349680987</c:v>
                </c:pt>
                <c:pt idx="2660">
                  <c:v>11953.206401891188</c:v>
                </c:pt>
                <c:pt idx="2661">
                  <c:v>12192.344159815157</c:v>
                </c:pt>
                <c:pt idx="2662">
                  <c:v>12101.294908830841</c:v>
                </c:pt>
                <c:pt idx="2663">
                  <c:v>11627.880240444871</c:v>
                </c:pt>
                <c:pt idx="2664">
                  <c:v>10778.15629247871</c:v>
                </c:pt>
                <c:pt idx="2665">
                  <c:v>10245.263975804019</c:v>
                </c:pt>
                <c:pt idx="2666">
                  <c:v>9934.5044195388091</c:v>
                </c:pt>
                <c:pt idx="2667">
                  <c:v>9742.7001598510396</c:v>
                </c:pt>
                <c:pt idx="2668">
                  <c:v>9800.9665805754667</c:v>
                </c:pt>
                <c:pt idx="2669">
                  <c:v>10235.542280880083</c:v>
                </c:pt>
                <c:pt idx="2670">
                  <c:v>11195.742932473633</c:v>
                </c:pt>
                <c:pt idx="2671">
                  <c:v>11988.411687279662</c:v>
                </c:pt>
                <c:pt idx="2672">
                  <c:v>12454.543053075078</c:v>
                </c:pt>
                <c:pt idx="2673">
                  <c:v>12824.780257629009</c:v>
                </c:pt>
                <c:pt idx="2674">
                  <c:v>12816.285727474164</c:v>
                </c:pt>
                <c:pt idx="2675">
                  <c:v>13005.651594828552</c:v>
                </c:pt>
                <c:pt idx="2676">
                  <c:v>12777.446759392811</c:v>
                </c:pt>
                <c:pt idx="2677">
                  <c:v>12531.025698878286</c:v>
                </c:pt>
                <c:pt idx="2678">
                  <c:v>12439.976447893972</c:v>
                </c:pt>
                <c:pt idx="2679">
                  <c:v>12368.354649552732</c:v>
                </c:pt>
                <c:pt idx="2680">
                  <c:v>12185.060857224604</c:v>
                </c:pt>
                <c:pt idx="2681">
                  <c:v>12211.771612458229</c:v>
                </c:pt>
                <c:pt idx="2682">
                  <c:v>12176.566327069755</c:v>
                </c:pt>
                <c:pt idx="2683">
                  <c:v>11847.590545725769</c:v>
                </c:pt>
                <c:pt idx="2684">
                  <c:v>11728.635249148327</c:v>
                </c:pt>
                <c:pt idx="2685">
                  <c:v>12056.383865723228</c:v>
                </c:pt>
                <c:pt idx="2686">
                  <c:v>12091.589151111702</c:v>
                </c:pt>
                <c:pt idx="2687">
                  <c:v>11769.91260956306</c:v>
                </c:pt>
                <c:pt idx="2688">
                  <c:v>10883.77214864413</c:v>
                </c:pt>
                <c:pt idx="2689">
                  <c:v>10298.669549066477</c:v>
                </c:pt>
                <c:pt idx="2690">
                  <c:v>9964.8488574653147</c:v>
                </c:pt>
                <c:pt idx="2691">
                  <c:v>9832.5381832710609</c:v>
                </c:pt>
                <c:pt idx="2692">
                  <c:v>9991.5596126989403</c:v>
                </c:pt>
                <c:pt idx="2693">
                  <c:v>10514.746171654495</c:v>
                </c:pt>
                <c:pt idx="2694">
                  <c:v>11488.286263660064</c:v>
                </c:pt>
                <c:pt idx="2695">
                  <c:v>12449.682205613111</c:v>
                </c:pt>
                <c:pt idx="2696">
                  <c:v>12921.901583639583</c:v>
                </c:pt>
                <c:pt idx="2697">
                  <c:v>13296.983698450687</c:v>
                </c:pt>
                <c:pt idx="2698">
                  <c:v>13334.611438967748</c:v>
                </c:pt>
                <c:pt idx="2699">
                  <c:v>13434.15522010691</c:v>
                </c:pt>
                <c:pt idx="2700">
                  <c:v>13072.412545707824</c:v>
                </c:pt>
                <c:pt idx="2701">
                  <c:v>12914.61828104903</c:v>
                </c:pt>
                <c:pt idx="2702">
                  <c:v>12818.70818260275</c:v>
                </c:pt>
                <c:pt idx="2703">
                  <c:v>12698.541658461016</c:v>
                </c:pt>
                <c:pt idx="2704">
                  <c:v>12579.570424678781</c:v>
                </c:pt>
                <c:pt idx="2705">
                  <c:v>12703.386568718188</c:v>
                </c:pt>
                <c:pt idx="2706">
                  <c:v>12532.236926442582</c:v>
                </c:pt>
                <c:pt idx="2707">
                  <c:v>12155.927646862388</c:v>
                </c:pt>
                <c:pt idx="2708">
                  <c:v>11834.251105313746</c:v>
                </c:pt>
                <c:pt idx="2709">
                  <c:v>12096.449998573669</c:v>
                </c:pt>
                <c:pt idx="2710">
                  <c:v>12117.088678781038</c:v>
                </c:pt>
                <c:pt idx="2711">
                  <c:v>11722.563174122064</c:v>
                </c:pt>
                <c:pt idx="2712">
                  <c:v>10695.617508854037</c:v>
                </c:pt>
                <c:pt idx="2713">
                  <c:v>10210.058690415543</c:v>
                </c:pt>
                <c:pt idx="2714">
                  <c:v>9870.1659237881213</c:v>
                </c:pt>
                <c:pt idx="2715">
                  <c:v>9747.5610073130065</c:v>
                </c:pt>
                <c:pt idx="2716">
                  <c:v>9865.3050763261544</c:v>
                </c:pt>
                <c:pt idx="2717">
                  <c:v>10475.891266368346</c:v>
                </c:pt>
                <c:pt idx="2718">
                  <c:v>11496.780793814911</c:v>
                </c:pt>
                <c:pt idx="2719">
                  <c:v>12354.999271935918</c:v>
                </c:pt>
                <c:pt idx="2720">
                  <c:v>12885.485070686816</c:v>
                </c:pt>
                <c:pt idx="2721">
                  <c:v>13068.778863014944</c:v>
                </c:pt>
                <c:pt idx="2722">
                  <c:v>13124.606891405992</c:v>
                </c:pt>
                <c:pt idx="2723">
                  <c:v>13263.0055778313</c:v>
                </c:pt>
                <c:pt idx="2724">
                  <c:v>12982.590459492598</c:v>
                </c:pt>
                <c:pt idx="2725">
                  <c:v>12767.725064468876</c:v>
                </c:pt>
                <c:pt idx="2726">
                  <c:v>12630.553542812655</c:v>
                </c:pt>
                <c:pt idx="2727">
                  <c:v>12488.53711089926</c:v>
                </c:pt>
                <c:pt idx="2728">
                  <c:v>12276.110108208917</c:v>
                </c:pt>
                <c:pt idx="2729">
                  <c:v>12376.849179707577</c:v>
                </c:pt>
                <c:pt idx="2730">
                  <c:v>12254.260200437257</c:v>
                </c:pt>
                <c:pt idx="2731">
                  <c:v>11816.034880234965</c:v>
                </c:pt>
                <c:pt idx="2732">
                  <c:v>11584.180424901549</c:v>
                </c:pt>
                <c:pt idx="2733">
                  <c:v>11771.123837127352</c:v>
                </c:pt>
                <c:pt idx="2734">
                  <c:v>11898.589601064436</c:v>
                </c:pt>
                <c:pt idx="2735">
                  <c:v>11491.919946352944</c:v>
                </c:pt>
                <c:pt idx="2736">
                  <c:v>10657.989768336976</c:v>
                </c:pt>
                <c:pt idx="2737">
                  <c:v>9974.5546151844555</c:v>
                </c:pt>
                <c:pt idx="2738">
                  <c:v>9491.4341890793439</c:v>
                </c:pt>
                <c:pt idx="2739">
                  <c:v>9350.6130475254504</c:v>
                </c:pt>
                <c:pt idx="2740">
                  <c:v>9166.1080276330267</c:v>
                </c:pt>
                <c:pt idx="2741">
                  <c:v>9225.5856759217495</c:v>
                </c:pt>
                <c:pt idx="2742">
                  <c:v>9433.1677683549169</c:v>
                </c:pt>
                <c:pt idx="2743">
                  <c:v>9924.7986618196664</c:v>
                </c:pt>
                <c:pt idx="2744">
                  <c:v>10727.173174344836</c:v>
                </c:pt>
                <c:pt idx="2745">
                  <c:v>11406.958707599682</c:v>
                </c:pt>
                <c:pt idx="2746">
                  <c:v>11772.335064691648</c:v>
                </c:pt>
                <c:pt idx="2747">
                  <c:v>11983.550839817693</c:v>
                </c:pt>
                <c:pt idx="2748">
                  <c:v>11967.773007072294</c:v>
                </c:pt>
                <c:pt idx="2749">
                  <c:v>11576.897122310998</c:v>
                </c:pt>
                <c:pt idx="2750">
                  <c:v>11311.064546358195</c:v>
                </c:pt>
                <c:pt idx="2751">
                  <c:v>11164.171329778041</c:v>
                </c:pt>
                <c:pt idx="2752">
                  <c:v>11063.416321074586</c:v>
                </c:pt>
                <c:pt idx="2753">
                  <c:v>11139.898966877794</c:v>
                </c:pt>
                <c:pt idx="2754">
                  <c:v>11218.804067809588</c:v>
                </c:pt>
                <c:pt idx="2755">
                  <c:v>10925.033571854072</c:v>
                </c:pt>
                <c:pt idx="2756">
                  <c:v>10662.834678594148</c:v>
                </c:pt>
                <c:pt idx="2757">
                  <c:v>10985.738384911878</c:v>
                </c:pt>
                <c:pt idx="2758">
                  <c:v>10903.183664082411</c:v>
                </c:pt>
                <c:pt idx="2759">
                  <c:v>10770.872989888156</c:v>
                </c:pt>
                <c:pt idx="2760">
                  <c:v>10024.326505754036</c:v>
                </c:pt>
                <c:pt idx="2761">
                  <c:v>9458.6513588194575</c:v>
                </c:pt>
                <c:pt idx="2762">
                  <c:v>8985.2366904334867</c:v>
                </c:pt>
                <c:pt idx="2763">
                  <c:v>8848.0651687772643</c:v>
                </c:pt>
                <c:pt idx="2764">
                  <c:v>8791.0099756171294</c:v>
                </c:pt>
                <c:pt idx="2765">
                  <c:v>8943.9593300187535</c:v>
                </c:pt>
                <c:pt idx="2766">
                  <c:v>8920.8981946827971</c:v>
                </c:pt>
                <c:pt idx="2767">
                  <c:v>9139.3972723993993</c:v>
                </c:pt>
                <c:pt idx="2768">
                  <c:v>9821.6052607828333</c:v>
                </c:pt>
                <c:pt idx="2769">
                  <c:v>10427.346540567853</c:v>
                </c:pt>
                <c:pt idx="2770">
                  <c:v>10863.133468436765</c:v>
                </c:pt>
                <c:pt idx="2771">
                  <c:v>11269.787185943462</c:v>
                </c:pt>
                <c:pt idx="2772">
                  <c:v>11381.459179930349</c:v>
                </c:pt>
                <c:pt idx="2773">
                  <c:v>10961.450084806838</c:v>
                </c:pt>
                <c:pt idx="2774">
                  <c:v>10451.618903468101</c:v>
                </c:pt>
                <c:pt idx="2775">
                  <c:v>10428.557768132145</c:v>
                </c:pt>
                <c:pt idx="2776">
                  <c:v>10452.830131032393</c:v>
                </c:pt>
                <c:pt idx="2777">
                  <c:v>10636.139860565316</c:v>
                </c:pt>
                <c:pt idx="2778">
                  <c:v>10928.683191751743</c:v>
                </c:pt>
                <c:pt idx="2779">
                  <c:v>11155.676799623194</c:v>
                </c:pt>
                <c:pt idx="2780">
                  <c:v>11125.332361696688</c:v>
                </c:pt>
                <c:pt idx="2781">
                  <c:v>11184.810009985407</c:v>
                </c:pt>
                <c:pt idx="2782">
                  <c:v>11084.055001281951</c:v>
                </c:pt>
                <c:pt idx="2783">
                  <c:v>10729.595629473422</c:v>
                </c:pt>
                <c:pt idx="2784">
                  <c:v>10040.104338499435</c:v>
                </c:pt>
                <c:pt idx="2785">
                  <c:v>9485.362114053085</c:v>
                </c:pt>
                <c:pt idx="2786">
                  <c:v>9187.9579354046873</c:v>
                </c:pt>
                <c:pt idx="2787">
                  <c:v>9018.0195206933731</c:v>
                </c:pt>
                <c:pt idx="2788">
                  <c:v>9186.7467078403934</c:v>
                </c:pt>
                <c:pt idx="2789">
                  <c:v>9866.5322410952413</c:v>
                </c:pt>
                <c:pt idx="2790">
                  <c:v>11093.776696205885</c:v>
                </c:pt>
                <c:pt idx="2791">
                  <c:v>12041.817260542122</c:v>
                </c:pt>
                <c:pt idx="2792">
                  <c:v>12697.330430896722</c:v>
                </c:pt>
                <c:pt idx="2793">
                  <c:v>13222.939444980859</c:v>
                </c:pt>
                <c:pt idx="2794">
                  <c:v>13466.938050366796</c:v>
                </c:pt>
                <c:pt idx="2795">
                  <c:v>13710.920718547937</c:v>
                </c:pt>
                <c:pt idx="2796">
                  <c:v>13401.388327051816</c:v>
                </c:pt>
                <c:pt idx="2797">
                  <c:v>13347.966816584563</c:v>
                </c:pt>
                <c:pt idx="2798">
                  <c:v>13113.689906122558</c:v>
                </c:pt>
                <c:pt idx="2799">
                  <c:v>13005.651594828552</c:v>
                </c:pt>
                <c:pt idx="2800">
                  <c:v>12841.769317938704</c:v>
                </c:pt>
                <c:pt idx="2801">
                  <c:v>12994.734609545118</c:v>
                </c:pt>
                <c:pt idx="2802">
                  <c:v>12810.213652447901</c:v>
                </c:pt>
                <c:pt idx="2803">
                  <c:v>12284.604638363764</c:v>
                </c:pt>
                <c:pt idx="2804">
                  <c:v>11888.867906140502</c:v>
                </c:pt>
                <c:pt idx="2805">
                  <c:v>11994.483762305921</c:v>
                </c:pt>
                <c:pt idx="2806">
                  <c:v>12178.988782198343</c:v>
                </c:pt>
                <c:pt idx="2807">
                  <c:v>11711.646188838633</c:v>
                </c:pt>
                <c:pt idx="2808">
                  <c:v>10816.995260560065</c:v>
                </c:pt>
                <c:pt idx="2809">
                  <c:v>10326.591531864398</c:v>
                </c:pt>
                <c:pt idx="2810">
                  <c:v>9907.7936643051817</c:v>
                </c:pt>
                <c:pt idx="2811">
                  <c:v>9870.1659237881213</c:v>
                </c:pt>
                <c:pt idx="2812">
                  <c:v>10036.470655806555</c:v>
                </c:pt>
                <c:pt idx="2813">
                  <c:v>10594.862500150582</c:v>
                </c:pt>
                <c:pt idx="2814">
                  <c:v>11629.091468009166</c:v>
                </c:pt>
                <c:pt idx="2815">
                  <c:v>12424.198615148574</c:v>
                </c:pt>
                <c:pt idx="2816">
                  <c:v>12798.069502395383</c:v>
                </c:pt>
                <c:pt idx="2817">
                  <c:v>13091.839998350899</c:v>
                </c:pt>
                <c:pt idx="2818">
                  <c:v>13116.112361251146</c:v>
                </c:pt>
                <c:pt idx="2819">
                  <c:v>13327.328136377193</c:v>
                </c:pt>
                <c:pt idx="2820">
                  <c:v>13100.334528505744</c:v>
                </c:pt>
                <c:pt idx="2821">
                  <c:v>13123.395663841698</c:v>
                </c:pt>
                <c:pt idx="2822">
                  <c:v>12850.279785298342</c:v>
                </c:pt>
                <c:pt idx="2823">
                  <c:v>12800.507894728762</c:v>
                </c:pt>
                <c:pt idx="2824">
                  <c:v>12715.530718770708</c:v>
                </c:pt>
                <c:pt idx="2825">
                  <c:v>12734.958171413782</c:v>
                </c:pt>
                <c:pt idx="2826">
                  <c:v>12546.803531623686</c:v>
                </c:pt>
                <c:pt idx="2827">
                  <c:v>12114.650286447655</c:v>
                </c:pt>
                <c:pt idx="2828">
                  <c:v>11803.890730182447</c:v>
                </c:pt>
                <c:pt idx="2829">
                  <c:v>12101.294908830841</c:v>
                </c:pt>
                <c:pt idx="2830">
                  <c:v>12225.126990075045</c:v>
                </c:pt>
                <c:pt idx="2831">
                  <c:v>11853.662620752026</c:v>
                </c:pt>
                <c:pt idx="2832">
                  <c:v>10861.922240872469</c:v>
                </c:pt>
                <c:pt idx="2833">
                  <c:v>10348.441439636059</c:v>
                </c:pt>
                <c:pt idx="2834">
                  <c:v>10023.115278189744</c:v>
                </c:pt>
                <c:pt idx="2835">
                  <c:v>9868.9546962238292</c:v>
                </c:pt>
                <c:pt idx="2836">
                  <c:v>10015.831975599189</c:v>
                </c:pt>
                <c:pt idx="2837">
                  <c:v>10619.134863050829</c:v>
                </c:pt>
                <c:pt idx="2838">
                  <c:v>11630.318632778251</c:v>
                </c:pt>
                <c:pt idx="2839">
                  <c:v>12510.387018670921</c:v>
                </c:pt>
                <c:pt idx="2840">
                  <c:v>12966.812626747196</c:v>
                </c:pt>
                <c:pt idx="2841">
                  <c:v>13233.872367469086</c:v>
                </c:pt>
                <c:pt idx="2842">
                  <c:v>13205.950384671167</c:v>
                </c:pt>
                <c:pt idx="2843">
                  <c:v>13392.877859692177</c:v>
                </c:pt>
                <c:pt idx="2844">
                  <c:v>13350.40520891794</c:v>
                </c:pt>
                <c:pt idx="2845">
                  <c:v>13339.472286429715</c:v>
                </c:pt>
                <c:pt idx="2846">
                  <c:v>13159.812176794467</c:v>
                </c:pt>
                <c:pt idx="2847">
                  <c:v>12925.535266332463</c:v>
                </c:pt>
                <c:pt idx="2848">
                  <c:v>12742.241474004335</c:v>
                </c:pt>
                <c:pt idx="2849">
                  <c:v>12817.496955038458</c:v>
                </c:pt>
                <c:pt idx="2850">
                  <c:v>12733.74694384949</c:v>
                </c:pt>
                <c:pt idx="2851">
                  <c:v>12421.776160019986</c:v>
                </c:pt>
                <c:pt idx="2852">
                  <c:v>12172.916707172082</c:v>
                </c:pt>
                <c:pt idx="2853">
                  <c:v>12369.565877117024</c:v>
                </c:pt>
                <c:pt idx="2854">
                  <c:v>12307.665773699717</c:v>
                </c:pt>
                <c:pt idx="2855">
                  <c:v>11886.445451011914</c:v>
                </c:pt>
                <c:pt idx="2856">
                  <c:v>11114.399439208459</c:v>
                </c:pt>
                <c:pt idx="2857">
                  <c:v>10542.668154452414</c:v>
                </c:pt>
                <c:pt idx="2858">
                  <c:v>10172.430949898484</c:v>
                </c:pt>
                <c:pt idx="2859">
                  <c:v>9995.1932953918222</c:v>
                </c:pt>
                <c:pt idx="2860">
                  <c:v>10188.208782643882</c:v>
                </c:pt>
                <c:pt idx="2861">
                  <c:v>10780.578747607295</c:v>
                </c:pt>
                <c:pt idx="2862">
                  <c:v>11700.713266350405</c:v>
                </c:pt>
                <c:pt idx="2863">
                  <c:v>12586.853727269334</c:v>
                </c:pt>
                <c:pt idx="2864">
                  <c:v>13120.973208713112</c:v>
                </c:pt>
                <c:pt idx="2865">
                  <c:v>13474.221352957351</c:v>
                </c:pt>
                <c:pt idx="2866">
                  <c:v>13647.809387566336</c:v>
                </c:pt>
                <c:pt idx="2867">
                  <c:v>13919.714038545399</c:v>
                </c:pt>
                <c:pt idx="2868">
                  <c:v>13593.176649534791</c:v>
                </c:pt>
                <c:pt idx="2869">
                  <c:v>13567.693059070249</c:v>
                </c:pt>
                <c:pt idx="2870">
                  <c:v>13247.211807881105</c:v>
                </c:pt>
                <c:pt idx="2871">
                  <c:v>13061.49556042439</c:v>
                </c:pt>
                <c:pt idx="2872">
                  <c:v>12991.084989647445</c:v>
                </c:pt>
                <c:pt idx="2873">
                  <c:v>12935.241024051602</c:v>
                </c:pt>
                <c:pt idx="2874">
                  <c:v>12596.575422193268</c:v>
                </c:pt>
                <c:pt idx="2875">
                  <c:v>12111.016603754775</c:v>
                </c:pt>
                <c:pt idx="2876">
                  <c:v>11785.69044230846</c:v>
                </c:pt>
                <c:pt idx="2877">
                  <c:v>11886.445451011914</c:v>
                </c:pt>
                <c:pt idx="2878">
                  <c:v>12092.800378675995</c:v>
                </c:pt>
                <c:pt idx="2879">
                  <c:v>11779.618367282199</c:v>
                </c:pt>
                <c:pt idx="2880">
                  <c:v>10922.611116725484</c:v>
                </c:pt>
                <c:pt idx="2881">
                  <c:v>10284.102943885371</c:v>
                </c:pt>
                <c:pt idx="2882">
                  <c:v>9826.4661082448001</c:v>
                </c:pt>
                <c:pt idx="2883">
                  <c:v>9594.6116529113842</c:v>
                </c:pt>
                <c:pt idx="2884">
                  <c:v>9514.4953244152966</c:v>
                </c:pt>
                <c:pt idx="2885">
                  <c:v>9532.7115494940772</c:v>
                </c:pt>
                <c:pt idx="2886">
                  <c:v>9490.22296151505</c:v>
                </c:pt>
                <c:pt idx="2887">
                  <c:v>9600.683727937645</c:v>
                </c:pt>
                <c:pt idx="2888">
                  <c:v>10023.115278189744</c:v>
                </c:pt>
                <c:pt idx="2889">
                  <c:v>10548.740229478673</c:v>
                </c:pt>
                <c:pt idx="2890">
                  <c:v>10855.85016584621</c:v>
                </c:pt>
                <c:pt idx="2891">
                  <c:v>11014.871595274093</c:v>
                </c:pt>
                <c:pt idx="2892">
                  <c:v>10927.471964187451</c:v>
                </c:pt>
                <c:pt idx="2893">
                  <c:v>10698.039963982623</c:v>
                </c:pt>
                <c:pt idx="2894">
                  <c:v>10360.585589688579</c:v>
                </c:pt>
                <c:pt idx="2895">
                  <c:v>10134.787272176631</c:v>
                </c:pt>
                <c:pt idx="2896">
                  <c:v>10171.203785129397</c:v>
                </c:pt>
                <c:pt idx="2897">
                  <c:v>10224.625295596652</c:v>
                </c:pt>
                <c:pt idx="2898">
                  <c:v>10370.29134740772</c:v>
                </c:pt>
                <c:pt idx="2899">
                  <c:v>10360.585589688579</c:v>
                </c:pt>
                <c:pt idx="2900">
                  <c:v>10256.180961087452</c:v>
                </c:pt>
                <c:pt idx="2901">
                  <c:v>10580.295894969473</c:v>
                </c:pt>
                <c:pt idx="2902">
                  <c:v>10996.655370195313</c:v>
                </c:pt>
                <c:pt idx="2903">
                  <c:v>10872.839226155904</c:v>
                </c:pt>
                <c:pt idx="2904">
                  <c:v>10048.614805859075</c:v>
                </c:pt>
                <c:pt idx="2905">
                  <c:v>9429.518148457244</c:v>
                </c:pt>
                <c:pt idx="2906">
                  <c:v>8973.0925403809651</c:v>
                </c:pt>
                <c:pt idx="2907">
                  <c:v>8792.2212031814252</c:v>
                </c:pt>
                <c:pt idx="2908">
                  <c:v>8778.8817627694043</c:v>
                </c:pt>
                <c:pt idx="2909">
                  <c:v>8971.881312816673</c:v>
                </c:pt>
                <c:pt idx="2910">
                  <c:v>9144.2581198613661</c:v>
                </c:pt>
                <c:pt idx="2911">
                  <c:v>9560.6175950872039</c:v>
                </c:pt>
                <c:pt idx="2912">
                  <c:v>10273.185958601936</c:v>
                </c:pt>
                <c:pt idx="2913">
                  <c:v>10880.122528746459</c:v>
                </c:pt>
                <c:pt idx="2914">
                  <c:v>11044.004805636305</c:v>
                </c:pt>
                <c:pt idx="2915">
                  <c:v>11229.721053093021</c:v>
                </c:pt>
                <c:pt idx="2916">
                  <c:v>11245.514823043213</c:v>
                </c:pt>
                <c:pt idx="2917">
                  <c:v>11054.92179091974</c:v>
                </c:pt>
                <c:pt idx="2918">
                  <c:v>10831.561865741171</c:v>
                </c:pt>
                <c:pt idx="2919">
                  <c:v>10751.445537245083</c:v>
                </c:pt>
                <c:pt idx="2920">
                  <c:v>10802.428655378955</c:v>
                </c:pt>
                <c:pt idx="2921">
                  <c:v>10929.894419316039</c:v>
                </c:pt>
                <c:pt idx="2922">
                  <c:v>11042.793578072013</c:v>
                </c:pt>
                <c:pt idx="2923">
                  <c:v>10912.905359006345</c:v>
                </c:pt>
                <c:pt idx="2924">
                  <c:v>10704.112039008882</c:v>
                </c:pt>
                <c:pt idx="2925">
                  <c:v>10761.167232169017</c:v>
                </c:pt>
                <c:pt idx="2926">
                  <c:v>10876.488846053579</c:v>
                </c:pt>
                <c:pt idx="2927">
                  <c:v>10670.117981184703</c:v>
                </c:pt>
                <c:pt idx="2928">
                  <c:v>9822.8164883471272</c:v>
                </c:pt>
                <c:pt idx="2929">
                  <c:v>9328.7631397537898</c:v>
                </c:pt>
                <c:pt idx="2930">
                  <c:v>8878.4096067037717</c:v>
                </c:pt>
                <c:pt idx="2931">
                  <c:v>8670.8434514753953</c:v>
                </c:pt>
                <c:pt idx="2932">
                  <c:v>8594.3608056721878</c:v>
                </c:pt>
                <c:pt idx="2933">
                  <c:v>8765.5263851525924</c:v>
                </c:pt>
                <c:pt idx="2934">
                  <c:v>8765.5263851525924</c:v>
                </c:pt>
                <c:pt idx="2935">
                  <c:v>8992.5199930240396</c:v>
                </c:pt>
                <c:pt idx="2936">
                  <c:v>9696.5778891791324</c:v>
                </c:pt>
                <c:pt idx="2937">
                  <c:v>10315.658609376173</c:v>
                </c:pt>
                <c:pt idx="2938">
                  <c:v>10687.122978699188</c:v>
                </c:pt>
                <c:pt idx="2939">
                  <c:v>11218.804067809588</c:v>
                </c:pt>
                <c:pt idx="2940">
                  <c:v>11347.481059310961</c:v>
                </c:pt>
                <c:pt idx="2941">
                  <c:v>11124.121134132392</c:v>
                </c:pt>
                <c:pt idx="2942">
                  <c:v>10775.733837350122</c:v>
                </c:pt>
                <c:pt idx="2943">
                  <c:v>10587.579197560028</c:v>
                </c:pt>
                <c:pt idx="2944">
                  <c:v>10438.263525851287</c:v>
                </c:pt>
                <c:pt idx="2945">
                  <c:v>10653.128920875009</c:v>
                </c:pt>
                <c:pt idx="2946">
                  <c:v>10901.972436518119</c:v>
                </c:pt>
                <c:pt idx="2947">
                  <c:v>10905.62205641579</c:v>
                </c:pt>
                <c:pt idx="2948">
                  <c:v>10679.839676108637</c:v>
                </c:pt>
                <c:pt idx="2949">
                  <c:v>10909.25573910867</c:v>
                </c:pt>
                <c:pt idx="2950">
                  <c:v>11031.860655583787</c:v>
                </c:pt>
                <c:pt idx="2951">
                  <c:v>10577.873439840889</c:v>
                </c:pt>
                <c:pt idx="2952">
                  <c:v>9867.7434686595352</c:v>
                </c:pt>
                <c:pt idx="2953">
                  <c:v>9298.4187018272823</c:v>
                </c:pt>
                <c:pt idx="2954">
                  <c:v>9009.5090533337316</c:v>
                </c:pt>
                <c:pt idx="2955">
                  <c:v>8896.6258317825523</c:v>
                </c:pt>
                <c:pt idx="2956">
                  <c:v>9115.1249094991545</c:v>
                </c:pt>
                <c:pt idx="2957">
                  <c:v>9850.7384711450486</c:v>
                </c:pt>
                <c:pt idx="2958">
                  <c:v>10899.549981389531</c:v>
                </c:pt>
                <c:pt idx="2959">
                  <c:v>11890.079133704794</c:v>
                </c:pt>
                <c:pt idx="2960">
                  <c:v>12555.298061778534</c:v>
                </c:pt>
                <c:pt idx="2961">
                  <c:v>12999.579519802293</c:v>
                </c:pt>
                <c:pt idx="2962">
                  <c:v>13181.662084566125</c:v>
                </c:pt>
                <c:pt idx="2963">
                  <c:v>13203.511992337784</c:v>
                </c:pt>
                <c:pt idx="2964">
                  <c:v>12795.647047266795</c:v>
                </c:pt>
                <c:pt idx="2965">
                  <c:v>12866.057618043746</c:v>
                </c:pt>
                <c:pt idx="2966">
                  <c:v>12863.619225710363</c:v>
                </c:pt>
                <c:pt idx="2967">
                  <c:v>12737.38062654237</c:v>
                </c:pt>
                <c:pt idx="2968">
                  <c:v>12676.691750689353</c:v>
                </c:pt>
                <c:pt idx="2969">
                  <c:v>12714.319491206415</c:v>
                </c:pt>
                <c:pt idx="2970">
                  <c:v>12682.763825715614</c:v>
                </c:pt>
                <c:pt idx="2971">
                  <c:v>12322.232378880824</c:v>
                </c:pt>
                <c:pt idx="2972">
                  <c:v>12146.221889143249</c:v>
                </c:pt>
                <c:pt idx="2973">
                  <c:v>12108.578211421396</c:v>
                </c:pt>
                <c:pt idx="2974">
                  <c:v>12045.466880439795</c:v>
                </c:pt>
                <c:pt idx="2975">
                  <c:v>11629.091468009166</c:v>
                </c:pt>
                <c:pt idx="2976">
                  <c:v>10723.539491651954</c:v>
                </c:pt>
                <c:pt idx="2977">
                  <c:v>10125.08151445749</c:v>
                </c:pt>
                <c:pt idx="2978">
                  <c:v>9697.7891167434263</c:v>
                </c:pt>
                <c:pt idx="2979">
                  <c:v>9583.6946676279531</c:v>
                </c:pt>
                <c:pt idx="2980">
                  <c:v>9611.600713221078</c:v>
                </c:pt>
                <c:pt idx="2981">
                  <c:v>10089.876229069017</c:v>
                </c:pt>
                <c:pt idx="2982">
                  <c:v>11090.127076308212</c:v>
                </c:pt>
                <c:pt idx="2983">
                  <c:v>12132.866511526436</c:v>
                </c:pt>
                <c:pt idx="2984">
                  <c:v>12683.97505327991</c:v>
                </c:pt>
                <c:pt idx="2985">
                  <c:v>12957.090931823264</c:v>
                </c:pt>
                <c:pt idx="2986">
                  <c:v>13188.945387156678</c:v>
                </c:pt>
                <c:pt idx="2987">
                  <c:v>13482.715883112194</c:v>
                </c:pt>
                <c:pt idx="2988">
                  <c:v>13006.862822392844</c:v>
                </c:pt>
                <c:pt idx="2989">
                  <c:v>13061.49556042439</c:v>
                </c:pt>
                <c:pt idx="2990">
                  <c:v>13175.590009539867</c:v>
                </c:pt>
                <c:pt idx="2991">
                  <c:v>13103.984148403419</c:v>
                </c:pt>
                <c:pt idx="2992">
                  <c:v>12765.302609340288</c:v>
                </c:pt>
                <c:pt idx="2993">
                  <c:v>12825.991485193304</c:v>
                </c:pt>
                <c:pt idx="2994">
                  <c:v>12629.342315248361</c:v>
                </c:pt>
                <c:pt idx="2995">
                  <c:v>12170.494252043496</c:v>
                </c:pt>
                <c:pt idx="2996">
                  <c:v>11871.878845830806</c:v>
                </c:pt>
                <c:pt idx="2997">
                  <c:v>11775.984684589319</c:v>
                </c:pt>
                <c:pt idx="2998">
                  <c:v>12049.100563132675</c:v>
                </c:pt>
                <c:pt idx="2999">
                  <c:v>11637.601935368804</c:v>
                </c:pt>
                <c:pt idx="3000">
                  <c:v>10700.462419111209</c:v>
                </c:pt>
                <c:pt idx="3001">
                  <c:v>10168.781330000809</c:v>
                </c:pt>
                <c:pt idx="3002">
                  <c:v>9707.51081166736</c:v>
                </c:pt>
                <c:pt idx="3003">
                  <c:v>9609.1782580924919</c:v>
                </c:pt>
                <c:pt idx="3004">
                  <c:v>9754.8443099035594</c:v>
                </c:pt>
                <c:pt idx="3005">
                  <c:v>10256.180961087452</c:v>
                </c:pt>
                <c:pt idx="3006">
                  <c:v>11143.532649570674</c:v>
                </c:pt>
                <c:pt idx="3007">
                  <c:v>11976.267537227141</c:v>
                </c:pt>
                <c:pt idx="3008">
                  <c:v>12572.287122088226</c:v>
                </c:pt>
                <c:pt idx="3009">
                  <c:v>13020.218200009656</c:v>
                </c:pt>
                <c:pt idx="3010">
                  <c:v>13114.901133686852</c:v>
                </c:pt>
                <c:pt idx="3011">
                  <c:v>13418.377387361506</c:v>
                </c:pt>
                <c:pt idx="3012">
                  <c:v>13282.41709326958</c:v>
                </c:pt>
                <c:pt idx="3013">
                  <c:v>13106.406603532007</c:v>
                </c:pt>
                <c:pt idx="3014">
                  <c:v>12838.135635245824</c:v>
                </c:pt>
                <c:pt idx="3015">
                  <c:v>12869.691300736626</c:v>
                </c:pt>
                <c:pt idx="3016">
                  <c:v>12830.852332655268</c:v>
                </c:pt>
                <c:pt idx="3017">
                  <c:v>12881.835450789142</c:v>
                </c:pt>
                <c:pt idx="3018">
                  <c:v>12629.342315248361</c:v>
                </c:pt>
                <c:pt idx="3019">
                  <c:v>12257.893883130137</c:v>
                </c:pt>
                <c:pt idx="3020">
                  <c:v>11935.0061140172</c:v>
                </c:pt>
                <c:pt idx="3021">
                  <c:v>11947.134326864929</c:v>
                </c:pt>
                <c:pt idx="3022">
                  <c:v>12210.560384893937</c:v>
                </c:pt>
                <c:pt idx="3023">
                  <c:v>11755.346004381952</c:v>
                </c:pt>
                <c:pt idx="3024">
                  <c:v>10818.222425329152</c:v>
                </c:pt>
                <c:pt idx="3025">
                  <c:v>10219.764448134685</c:v>
                </c:pt>
                <c:pt idx="3026">
                  <c:v>9879.8716815072603</c:v>
                </c:pt>
                <c:pt idx="3027">
                  <c:v>9766.988459956081</c:v>
                </c:pt>
                <c:pt idx="3028">
                  <c:v>9885.9437565335211</c:v>
                </c:pt>
                <c:pt idx="3029">
                  <c:v>10372.713802536306</c:v>
                </c:pt>
                <c:pt idx="3030">
                  <c:v>11294.059548843708</c:v>
                </c:pt>
                <c:pt idx="3031">
                  <c:v>12249.39935297529</c:v>
                </c:pt>
                <c:pt idx="3032">
                  <c:v>12811.424880012195</c:v>
                </c:pt>
                <c:pt idx="3033">
                  <c:v>12991.084989647445</c:v>
                </c:pt>
                <c:pt idx="3034">
                  <c:v>13205.950384671167</c:v>
                </c:pt>
                <c:pt idx="3035">
                  <c:v>13355.250119175114</c:v>
                </c:pt>
                <c:pt idx="3036">
                  <c:v>13022.640655138244</c:v>
                </c:pt>
                <c:pt idx="3037">
                  <c:v>13068.778863014944</c:v>
                </c:pt>
                <c:pt idx="3038">
                  <c:v>12987.451306954565</c:v>
                </c:pt>
                <c:pt idx="3039">
                  <c:v>12755.596851621149</c:v>
                </c:pt>
                <c:pt idx="3040">
                  <c:v>12716.741946335</c:v>
                </c:pt>
                <c:pt idx="3041">
                  <c:v>12811.424880012195</c:v>
                </c:pt>
                <c:pt idx="3042">
                  <c:v>12598.997877321855</c:v>
                </c:pt>
                <c:pt idx="3043">
                  <c:v>12158.350101990976</c:v>
                </c:pt>
                <c:pt idx="3044">
                  <c:v>11864.595543240253</c:v>
                </c:pt>
                <c:pt idx="3045">
                  <c:v>11945.923099300633</c:v>
                </c:pt>
                <c:pt idx="3046">
                  <c:v>12181.411237326929</c:v>
                </c:pt>
                <c:pt idx="3047">
                  <c:v>11709.207796505252</c:v>
                </c:pt>
                <c:pt idx="3048">
                  <c:v>10792.722897659816</c:v>
                </c:pt>
                <c:pt idx="3049">
                  <c:v>10218.553220570391</c:v>
                </c:pt>
                <c:pt idx="3050">
                  <c:v>9867.7434686595352</c:v>
                </c:pt>
                <c:pt idx="3051">
                  <c:v>9760.9163849298202</c:v>
                </c:pt>
                <c:pt idx="3052">
                  <c:v>9836.1718659639409</c:v>
                </c:pt>
                <c:pt idx="3053">
                  <c:v>10322.941911966725</c:v>
                </c:pt>
                <c:pt idx="3054">
                  <c:v>11262.503883352907</c:v>
                </c:pt>
                <c:pt idx="3055">
                  <c:v>12319.809923752238</c:v>
                </c:pt>
                <c:pt idx="3056">
                  <c:v>12716.741946335</c:v>
                </c:pt>
                <c:pt idx="3057">
                  <c:v>13086.979150888932</c:v>
                </c:pt>
                <c:pt idx="3058">
                  <c:v>13227.800292442827</c:v>
                </c:pt>
                <c:pt idx="3059">
                  <c:v>13246.000580316813</c:v>
                </c:pt>
                <c:pt idx="3060">
                  <c:v>13028.712730164503</c:v>
                </c:pt>
                <c:pt idx="3061">
                  <c:v>13011.723669854809</c:v>
                </c:pt>
                <c:pt idx="3062">
                  <c:v>12986.224142185478</c:v>
                </c:pt>
                <c:pt idx="3063">
                  <c:v>12699.752886025308</c:v>
                </c:pt>
                <c:pt idx="3064">
                  <c:v>12348.943134114452</c:v>
                </c:pt>
                <c:pt idx="3065">
                  <c:v>12563.792591933381</c:v>
                </c:pt>
                <c:pt idx="3066">
                  <c:v>12239.693595256151</c:v>
                </c:pt>
                <c:pt idx="3067">
                  <c:v>11822.106955261226</c:v>
                </c:pt>
                <c:pt idx="3068">
                  <c:v>11621.808165418612</c:v>
                </c:pt>
                <c:pt idx="3069">
                  <c:v>11536.84692666535</c:v>
                </c:pt>
                <c:pt idx="3070">
                  <c:v>11769.91260956306</c:v>
                </c:pt>
                <c:pt idx="3071">
                  <c:v>11477.353341171838</c:v>
                </c:pt>
                <c:pt idx="3072">
                  <c:v>10636.139860565316</c:v>
                </c:pt>
                <c:pt idx="3073">
                  <c:v>9952.704707412795</c:v>
                </c:pt>
                <c:pt idx="3074">
                  <c:v>9529.0619295964061</c:v>
                </c:pt>
                <c:pt idx="3075">
                  <c:v>9246.2243561291143</c:v>
                </c:pt>
                <c:pt idx="3076">
                  <c:v>9124.8306672182935</c:v>
                </c:pt>
                <c:pt idx="3077">
                  <c:v>9183.0970879427205</c:v>
                </c:pt>
                <c:pt idx="3078">
                  <c:v>9247.4355836934101</c:v>
                </c:pt>
                <c:pt idx="3079">
                  <c:v>9866.5322410952413</c:v>
                </c:pt>
                <c:pt idx="3080">
                  <c:v>10532.946459528481</c:v>
                </c:pt>
                <c:pt idx="3081">
                  <c:v>11171.454632368594</c:v>
                </c:pt>
                <c:pt idx="3082">
                  <c:v>11587.830044799224</c:v>
                </c:pt>
                <c:pt idx="3083">
                  <c:v>11614.524862828057</c:v>
                </c:pt>
                <c:pt idx="3084">
                  <c:v>11495.569566250615</c:v>
                </c:pt>
                <c:pt idx="3085">
                  <c:v>11338.970591951324</c:v>
                </c:pt>
                <c:pt idx="3086">
                  <c:v>11023.366125428938</c:v>
                </c:pt>
                <c:pt idx="3087">
                  <c:v>11067.065940972259</c:v>
                </c:pt>
                <c:pt idx="3088">
                  <c:v>10904.410828851498</c:v>
                </c:pt>
                <c:pt idx="3089">
                  <c:v>10891.055451234684</c:v>
                </c:pt>
                <c:pt idx="3090">
                  <c:v>10980.877537449911</c:v>
                </c:pt>
                <c:pt idx="3091">
                  <c:v>10872.839226155904</c:v>
                </c:pt>
                <c:pt idx="3092">
                  <c:v>10643.423163155867</c:v>
                </c:pt>
                <c:pt idx="3093">
                  <c:v>10653.128920875009</c:v>
                </c:pt>
                <c:pt idx="3094">
                  <c:v>10766.012142426189</c:v>
                </c:pt>
                <c:pt idx="3095">
                  <c:v>10523.24070180934</c:v>
                </c:pt>
                <c:pt idx="3096">
                  <c:v>9854.3880910427215</c:v>
                </c:pt>
                <c:pt idx="3097">
                  <c:v>9400.3849380950305</c:v>
                </c:pt>
                <c:pt idx="3098">
                  <c:v>8909.981209399366</c:v>
                </c:pt>
                <c:pt idx="3099">
                  <c:v>8759.4543101263298</c:v>
                </c:pt>
                <c:pt idx="3100">
                  <c:v>8719.3881772758905</c:v>
                </c:pt>
                <c:pt idx="3101">
                  <c:v>8781.3042178979904</c:v>
                </c:pt>
                <c:pt idx="3102">
                  <c:v>8701.1878894019028</c:v>
                </c:pt>
                <c:pt idx="3103">
                  <c:v>9043.5031111579137</c:v>
                </c:pt>
                <c:pt idx="3104">
                  <c:v>9788.8383677277398</c:v>
                </c:pt>
                <c:pt idx="3105">
                  <c:v>10350.863894764645</c:v>
                </c:pt>
                <c:pt idx="3106">
                  <c:v>10621.573255384206</c:v>
                </c:pt>
                <c:pt idx="3107">
                  <c:v>10827.928183048291</c:v>
                </c:pt>
                <c:pt idx="3108">
                  <c:v>10696.828736418329</c:v>
                </c:pt>
                <c:pt idx="3109">
                  <c:v>10233.119825751499</c:v>
                </c:pt>
                <c:pt idx="3110">
                  <c:v>9935.7156471031012</c:v>
                </c:pt>
                <c:pt idx="3111">
                  <c:v>9879.8716815072603</c:v>
                </c:pt>
                <c:pt idx="3112">
                  <c:v>9811.8995030636943</c:v>
                </c:pt>
                <c:pt idx="3113">
                  <c:v>9955.1430997461757</c:v>
                </c:pt>
                <c:pt idx="3114">
                  <c:v>10057.109336013922</c:v>
                </c:pt>
                <c:pt idx="3115">
                  <c:v>10315.658609376173</c:v>
                </c:pt>
                <c:pt idx="3116">
                  <c:v>10344.791819738386</c:v>
                </c:pt>
                <c:pt idx="3117">
                  <c:v>10575.435047507508</c:v>
                </c:pt>
                <c:pt idx="3118">
                  <c:v>10807.289502840924</c:v>
                </c:pt>
                <c:pt idx="3119">
                  <c:v>10405.496632796192</c:v>
                </c:pt>
                <c:pt idx="3120">
                  <c:v>9669.867133945505</c:v>
                </c:pt>
                <c:pt idx="3121">
                  <c:v>9277.7800216199157</c:v>
                </c:pt>
                <c:pt idx="3122">
                  <c:v>8980.3758429715199</c:v>
                </c:pt>
                <c:pt idx="3123">
                  <c:v>8899.0482869111402</c:v>
                </c:pt>
                <c:pt idx="3124">
                  <c:v>9050.7864137484685</c:v>
                </c:pt>
                <c:pt idx="3125">
                  <c:v>9606.7558029639058</c:v>
                </c:pt>
                <c:pt idx="3126">
                  <c:v>10600.934575176841</c:v>
                </c:pt>
                <c:pt idx="3127">
                  <c:v>11710.434961274339</c:v>
                </c:pt>
                <c:pt idx="3128">
                  <c:v>12336.798984061932</c:v>
                </c:pt>
                <c:pt idx="3129">
                  <c:v>12742.241474004335</c:v>
                </c:pt>
                <c:pt idx="3130">
                  <c:v>12914.61828104903</c:v>
                </c:pt>
                <c:pt idx="3131">
                  <c:v>13089.417543222311</c:v>
                </c:pt>
                <c:pt idx="3132">
                  <c:v>12891.541208508281</c:v>
                </c:pt>
                <c:pt idx="3133">
                  <c:v>12869.691300736626</c:v>
                </c:pt>
                <c:pt idx="3134">
                  <c:v>12841.769317938704</c:v>
                </c:pt>
                <c:pt idx="3135">
                  <c:v>12705.824961051569</c:v>
                </c:pt>
                <c:pt idx="3136">
                  <c:v>12727.674868823229</c:v>
                </c:pt>
                <c:pt idx="3137">
                  <c:v>12679.114205817941</c:v>
                </c:pt>
                <c:pt idx="3138">
                  <c:v>12466.6872031276</c:v>
                </c:pt>
                <c:pt idx="3139">
                  <c:v>12045.466880439795</c:v>
                </c:pt>
                <c:pt idx="3140">
                  <c:v>11640.024390497392</c:v>
                </c:pt>
                <c:pt idx="3141">
                  <c:v>11576.897122310998</c:v>
                </c:pt>
                <c:pt idx="3142">
                  <c:v>11824.529410389812</c:v>
                </c:pt>
                <c:pt idx="3143">
                  <c:v>11150.815952161225</c:v>
                </c:pt>
                <c:pt idx="3144">
                  <c:v>10429.76899569644</c:v>
                </c:pt>
                <c:pt idx="3145">
                  <c:v>10031.609808344589</c:v>
                </c:pt>
                <c:pt idx="3146">
                  <c:v>9663.8109961240389</c:v>
                </c:pt>
                <c:pt idx="3147">
                  <c:v>9538.7676873155433</c:v>
                </c:pt>
                <c:pt idx="3148">
                  <c:v>9656.5276935334859</c:v>
                </c:pt>
                <c:pt idx="3149">
                  <c:v>10114.164529174057</c:v>
                </c:pt>
                <c:pt idx="3150">
                  <c:v>10912.905359006345</c:v>
                </c:pt>
                <c:pt idx="3151">
                  <c:v>11898.589601064436</c:v>
                </c:pt>
                <c:pt idx="3152">
                  <c:v>12550.437214316566</c:v>
                </c:pt>
                <c:pt idx="3153">
                  <c:v>12809.002424883609</c:v>
                </c:pt>
                <c:pt idx="3154">
                  <c:v>12851.491012862636</c:v>
                </c:pt>
                <c:pt idx="3155">
                  <c:v>13199.878309644906</c:v>
                </c:pt>
                <c:pt idx="3156">
                  <c:v>12896.402055970249</c:v>
                </c:pt>
                <c:pt idx="3157">
                  <c:v>13100.334528505744</c:v>
                </c:pt>
                <c:pt idx="3158">
                  <c:v>12857.563087888897</c:v>
                </c:pt>
                <c:pt idx="3159">
                  <c:v>12714.319491206415</c:v>
                </c:pt>
                <c:pt idx="3160">
                  <c:v>12549.225986752273</c:v>
                </c:pt>
                <c:pt idx="3161">
                  <c:v>12569.86466695964</c:v>
                </c:pt>
                <c:pt idx="3162">
                  <c:v>12511.598246235213</c:v>
                </c:pt>
                <c:pt idx="3163">
                  <c:v>11995.694989870215</c:v>
                </c:pt>
                <c:pt idx="3164">
                  <c:v>11610.891180135177</c:v>
                </c:pt>
                <c:pt idx="3165">
                  <c:v>11664.296753397637</c:v>
                </c:pt>
                <c:pt idx="3166">
                  <c:v>11897.362436295347</c:v>
                </c:pt>
                <c:pt idx="3167">
                  <c:v>11423.947767909376</c:v>
                </c:pt>
                <c:pt idx="3168">
                  <c:v>10591.212880252908</c:v>
                </c:pt>
                <c:pt idx="3169">
                  <c:v>9978.2042350821284</c:v>
                </c:pt>
                <c:pt idx="3170">
                  <c:v>9672.3055262788857</c:v>
                </c:pt>
                <c:pt idx="3171">
                  <c:v>9458.6513588194575</c:v>
                </c:pt>
                <c:pt idx="3172">
                  <c:v>9650.455618507227</c:v>
                </c:pt>
                <c:pt idx="3173">
                  <c:v>10177.275860155658</c:v>
                </c:pt>
                <c:pt idx="3174">
                  <c:v>10871.62799859161</c:v>
                </c:pt>
                <c:pt idx="3175">
                  <c:v>11904.6457388859</c:v>
                </c:pt>
                <c:pt idx="3176">
                  <c:v>12549.225986752273</c:v>
                </c:pt>
                <c:pt idx="3177">
                  <c:v>12960.740551720937</c:v>
                </c:pt>
                <c:pt idx="3178">
                  <c:v>13071.201318143532</c:v>
                </c:pt>
                <c:pt idx="3179">
                  <c:v>13171.956326846986</c:v>
                </c:pt>
                <c:pt idx="3180">
                  <c:v>12884.25790591773</c:v>
                </c:pt>
                <c:pt idx="3181">
                  <c:v>12879.412995660557</c:v>
                </c:pt>
                <c:pt idx="3182">
                  <c:v>12704.613733487273</c:v>
                </c:pt>
                <c:pt idx="3183">
                  <c:v>12747.086384261509</c:v>
                </c:pt>
                <c:pt idx="3184">
                  <c:v>12724.025248925554</c:v>
                </c:pt>
                <c:pt idx="3185">
                  <c:v>12578.359197114487</c:v>
                </c:pt>
                <c:pt idx="3186">
                  <c:v>12279.743790901797</c:v>
                </c:pt>
                <c:pt idx="3187">
                  <c:v>11858.523468213994</c:v>
                </c:pt>
                <c:pt idx="3188">
                  <c:v>11345.042666977582</c:v>
                </c:pt>
                <c:pt idx="3189">
                  <c:v>11324.403986770214</c:v>
                </c:pt>
                <c:pt idx="3190">
                  <c:v>11624.246557751991</c:v>
                </c:pt>
                <c:pt idx="3191">
                  <c:v>11211.520765219035</c:v>
                </c:pt>
                <c:pt idx="3192">
                  <c:v>10398.213330205639</c:v>
                </c:pt>
                <c:pt idx="3193">
                  <c:v>9811.8995030636943</c:v>
                </c:pt>
                <c:pt idx="3194">
                  <c:v>9321.4798371632351</c:v>
                </c:pt>
                <c:pt idx="3195">
                  <c:v>9189.1691629689813</c:v>
                </c:pt>
                <c:pt idx="3196">
                  <c:v>9061.7193362366943</c:v>
                </c:pt>
                <c:pt idx="3197">
                  <c:v>8903.9091343731052</c:v>
                </c:pt>
                <c:pt idx="3198">
                  <c:v>8894.2033766539644</c:v>
                </c:pt>
                <c:pt idx="3199">
                  <c:v>9101.7695318823407</c:v>
                </c:pt>
                <c:pt idx="3200">
                  <c:v>9573.9729727040194</c:v>
                </c:pt>
                <c:pt idx="3201">
                  <c:v>9970.9209324915755</c:v>
                </c:pt>
                <c:pt idx="3202">
                  <c:v>10229.486143058619</c:v>
                </c:pt>
                <c:pt idx="3203">
                  <c:v>10679.839676108637</c:v>
                </c:pt>
                <c:pt idx="3204">
                  <c:v>10667.695526056115</c:v>
                </c:pt>
                <c:pt idx="3205">
                  <c:v>10602.145802741134</c:v>
                </c:pt>
                <c:pt idx="3206">
                  <c:v>10229.486143058619</c:v>
                </c:pt>
                <c:pt idx="3207">
                  <c:v>10099.597923992951</c:v>
                </c:pt>
                <c:pt idx="3208">
                  <c:v>10148.142649793444</c:v>
                </c:pt>
                <c:pt idx="3209">
                  <c:v>10397.002102641345</c:v>
                </c:pt>
                <c:pt idx="3210">
                  <c:v>10674.978828646668</c:v>
                </c:pt>
                <c:pt idx="3211">
                  <c:v>10631.279013103349</c:v>
                </c:pt>
                <c:pt idx="3212">
                  <c:v>10443.124373313254</c:v>
                </c:pt>
                <c:pt idx="3213">
                  <c:v>10389.718800050794</c:v>
                </c:pt>
                <c:pt idx="3214">
                  <c:v>10736.878932063977</c:v>
                </c:pt>
                <c:pt idx="3215">
                  <c:v>10325.380304300106</c:v>
                </c:pt>
                <c:pt idx="3216">
                  <c:v>9646.8059986095523</c:v>
                </c:pt>
                <c:pt idx="3217">
                  <c:v>9215.8799182026087</c:v>
                </c:pt>
                <c:pt idx="3218">
                  <c:v>8896.6258317825523</c:v>
                </c:pt>
                <c:pt idx="3219">
                  <c:v>8806.787808362531</c:v>
                </c:pt>
                <c:pt idx="3220">
                  <c:v>8891.7649843205854</c:v>
                </c:pt>
                <c:pt idx="3221">
                  <c:v>9133.3251973731403</c:v>
                </c:pt>
                <c:pt idx="3222">
                  <c:v>9582.4675028588645</c:v>
                </c:pt>
                <c:pt idx="3223">
                  <c:v>10176.064632591364</c:v>
                </c:pt>
                <c:pt idx="3224">
                  <c:v>10891.055451234684</c:v>
                </c:pt>
                <c:pt idx="3225">
                  <c:v>11535.635699101056</c:v>
                </c:pt>
                <c:pt idx="3226">
                  <c:v>11567.191364591858</c:v>
                </c:pt>
                <c:pt idx="3227">
                  <c:v>11808.751577644412</c:v>
                </c:pt>
                <c:pt idx="3228">
                  <c:v>11939.851024274374</c:v>
                </c:pt>
                <c:pt idx="3229">
                  <c:v>11505.275323969756</c:v>
                </c:pt>
                <c:pt idx="3230">
                  <c:v>11195.742932473633</c:v>
                </c:pt>
                <c:pt idx="3231">
                  <c:v>11171.454632368594</c:v>
                </c:pt>
                <c:pt idx="3232">
                  <c:v>11131.404436722947</c:v>
                </c:pt>
                <c:pt idx="3233">
                  <c:v>11304.992471331934</c:v>
                </c:pt>
                <c:pt idx="3234">
                  <c:v>11240.653975581248</c:v>
                </c:pt>
                <c:pt idx="3235">
                  <c:v>10894.689133927564</c:v>
                </c:pt>
                <c:pt idx="3236">
                  <c:v>10693.179116520656</c:v>
                </c:pt>
                <c:pt idx="3237">
                  <c:v>10585.156742431442</c:v>
                </c:pt>
                <c:pt idx="3238">
                  <c:v>11088.91584874392</c:v>
                </c:pt>
                <c:pt idx="3239">
                  <c:v>10785.439595069263</c:v>
                </c:pt>
                <c:pt idx="3240">
                  <c:v>10086.242546376137</c:v>
                </c:pt>
                <c:pt idx="3241">
                  <c:v>9470.7955088719773</c:v>
                </c:pt>
                <c:pt idx="3242">
                  <c:v>9158.8247250424756</c:v>
                </c:pt>
                <c:pt idx="3243">
                  <c:v>8939.1144197615777</c:v>
                </c:pt>
                <c:pt idx="3244">
                  <c:v>8916.053284425625</c:v>
                </c:pt>
                <c:pt idx="3245">
                  <c:v>9007.0865982051473</c:v>
                </c:pt>
                <c:pt idx="3246">
                  <c:v>9158.8247250424756</c:v>
                </c:pt>
                <c:pt idx="3247">
                  <c:v>9544.8397623418041</c:v>
                </c:pt>
                <c:pt idx="3248">
                  <c:v>10237.980673213466</c:v>
                </c:pt>
                <c:pt idx="3249">
                  <c:v>10874.050453720198</c:v>
                </c:pt>
                <c:pt idx="3250">
                  <c:v>11285.565018688862</c:v>
                </c:pt>
                <c:pt idx="3251">
                  <c:v>11703.151658683786</c:v>
                </c:pt>
                <c:pt idx="3252">
                  <c:v>11748.062701791399</c:v>
                </c:pt>
                <c:pt idx="3253">
                  <c:v>11552.62475941075</c:v>
                </c:pt>
                <c:pt idx="3254">
                  <c:v>11377.825497237469</c:v>
                </c:pt>
                <c:pt idx="3255">
                  <c:v>11303.781243767642</c:v>
                </c:pt>
                <c:pt idx="3256">
                  <c:v>11160.537647085159</c:v>
                </c:pt>
                <c:pt idx="3257">
                  <c:v>11238.23152045266</c:v>
                </c:pt>
                <c:pt idx="3258">
                  <c:v>11118.049059106133</c:v>
                </c:pt>
                <c:pt idx="3259">
                  <c:v>10895.900361491857</c:v>
                </c:pt>
                <c:pt idx="3260">
                  <c:v>10541.456926888121</c:v>
                </c:pt>
                <c:pt idx="3261">
                  <c:v>10397.002102641345</c:v>
                </c:pt>
                <c:pt idx="3262">
                  <c:v>10723.539491651954</c:v>
                </c:pt>
                <c:pt idx="3263">
                  <c:v>10441.91314574896</c:v>
                </c:pt>
                <c:pt idx="3264">
                  <c:v>9695.3666616148403</c:v>
                </c:pt>
                <c:pt idx="3265">
                  <c:v>9232.8689785123006</c:v>
                </c:pt>
                <c:pt idx="3266">
                  <c:v>8800.7316705410631</c:v>
                </c:pt>
                <c:pt idx="3267">
                  <c:v>8627.1436359320778</c:v>
                </c:pt>
                <c:pt idx="3268">
                  <c:v>8658.6993014228774</c:v>
                </c:pt>
                <c:pt idx="3269">
                  <c:v>8616.2107134438484</c:v>
                </c:pt>
                <c:pt idx="3270">
                  <c:v>8669.6322239111032</c:v>
                </c:pt>
                <c:pt idx="3271">
                  <c:v>8975.5309327143477</c:v>
                </c:pt>
                <c:pt idx="3272">
                  <c:v>9561.8447598562925</c:v>
                </c:pt>
                <c:pt idx="3273">
                  <c:v>10160.286799845964</c:v>
                </c:pt>
                <c:pt idx="3274">
                  <c:v>10468.607963777793</c:v>
                </c:pt>
                <c:pt idx="3275">
                  <c:v>10797.583745121783</c:v>
                </c:pt>
                <c:pt idx="3276">
                  <c:v>10836.422713203137</c:v>
                </c:pt>
                <c:pt idx="3277">
                  <c:v>10422.485693105886</c:v>
                </c:pt>
                <c:pt idx="3278">
                  <c:v>10103.231606685829</c:v>
                </c:pt>
                <c:pt idx="3279">
                  <c:v>9961.2151747724347</c:v>
                </c:pt>
                <c:pt idx="3280">
                  <c:v>9975.7817799535424</c:v>
                </c:pt>
                <c:pt idx="3281">
                  <c:v>10176.064632591364</c:v>
                </c:pt>
                <c:pt idx="3282">
                  <c:v>10415.202390515333</c:v>
                </c:pt>
                <c:pt idx="3283">
                  <c:v>10440.701918184666</c:v>
                </c:pt>
                <c:pt idx="3284">
                  <c:v>10333.874834454953</c:v>
                </c:pt>
                <c:pt idx="3285">
                  <c:v>10416.413618079627</c:v>
                </c:pt>
                <c:pt idx="3286">
                  <c:v>10759.956004604723</c:v>
                </c:pt>
                <c:pt idx="3287">
                  <c:v>10366.641727510047</c:v>
                </c:pt>
                <c:pt idx="3288">
                  <c:v>9603.1061830662311</c:v>
                </c:pt>
                <c:pt idx="3289">
                  <c:v>9185.5354802761012</c:v>
                </c:pt>
                <c:pt idx="3290">
                  <c:v>8907.5428170659852</c:v>
                </c:pt>
                <c:pt idx="3291">
                  <c:v>8884.4816817300307</c:v>
                </c:pt>
                <c:pt idx="3292">
                  <c:v>9070.2138663915412</c:v>
                </c:pt>
                <c:pt idx="3293">
                  <c:v>9537.5564597512512</c:v>
                </c:pt>
                <c:pt idx="3294">
                  <c:v>10654.340148439302</c:v>
                </c:pt>
                <c:pt idx="3295">
                  <c:v>11714.068643967217</c:v>
                </c:pt>
                <c:pt idx="3296">
                  <c:v>12324.65483400941</c:v>
                </c:pt>
                <c:pt idx="3297">
                  <c:v>12704.613733487273</c:v>
                </c:pt>
                <c:pt idx="3298">
                  <c:v>12700.9641135896</c:v>
                </c:pt>
                <c:pt idx="3299">
                  <c:v>12937.679416384985</c:v>
                </c:pt>
                <c:pt idx="3300">
                  <c:v>12572.287122088226</c:v>
                </c:pt>
                <c:pt idx="3301">
                  <c:v>12529.798534109199</c:v>
                </c:pt>
                <c:pt idx="3302">
                  <c:v>12300.382471109164</c:v>
                </c:pt>
                <c:pt idx="3303">
                  <c:v>12308.877001264011</c:v>
                </c:pt>
                <c:pt idx="3304">
                  <c:v>12455.754280639372</c:v>
                </c:pt>
                <c:pt idx="3305">
                  <c:v>12714.319491206415</c:v>
                </c:pt>
                <c:pt idx="3306">
                  <c:v>12812.636107576489</c:v>
                </c:pt>
                <c:pt idx="3307">
                  <c:v>12446.048522920233</c:v>
                </c:pt>
                <c:pt idx="3308">
                  <c:v>12040.606032977828</c:v>
                </c:pt>
                <c:pt idx="3309">
                  <c:v>11790.551289770428</c:v>
                </c:pt>
                <c:pt idx="3310">
                  <c:v>11915.578661374127</c:v>
                </c:pt>
                <c:pt idx="3311">
                  <c:v>11453.08097827159</c:v>
                </c:pt>
                <c:pt idx="3312">
                  <c:v>10707.745721701764</c:v>
                </c:pt>
                <c:pt idx="3313">
                  <c:v>10129.942361919457</c:v>
                </c:pt>
                <c:pt idx="3314">
                  <c:v>9752.4218547749733</c:v>
                </c:pt>
                <c:pt idx="3315">
                  <c:v>9707.51081166736</c:v>
                </c:pt>
                <c:pt idx="3316">
                  <c:v>9749.9834624415926</c:v>
                </c:pt>
                <c:pt idx="3317">
                  <c:v>10264.675491242298</c:v>
                </c:pt>
                <c:pt idx="3318">
                  <c:v>11152.043116930314</c:v>
                </c:pt>
                <c:pt idx="3319">
                  <c:v>12135.288966655022</c:v>
                </c:pt>
                <c:pt idx="3320">
                  <c:v>12721.602793796968</c:v>
                </c:pt>
                <c:pt idx="3321">
                  <c:v>12963.163006849523</c:v>
                </c:pt>
                <c:pt idx="3322">
                  <c:v>13157.389721665879</c:v>
                </c:pt>
                <c:pt idx="3323">
                  <c:v>13230.222747571412</c:v>
                </c:pt>
                <c:pt idx="3324">
                  <c:v>13069.990090579236</c:v>
                </c:pt>
                <c:pt idx="3325">
                  <c:v>13148.895191511032</c:v>
                </c:pt>
                <c:pt idx="3326">
                  <c:v>12800.507894728762</c:v>
                </c:pt>
                <c:pt idx="3327">
                  <c:v>12781.080442085691</c:v>
                </c:pt>
                <c:pt idx="3328">
                  <c:v>13005.651594828552</c:v>
                </c:pt>
                <c:pt idx="3329">
                  <c:v>13066.340470681565</c:v>
                </c:pt>
                <c:pt idx="3330">
                  <c:v>12879.412995660557</c:v>
                </c:pt>
                <c:pt idx="3331">
                  <c:v>12413.265692660345</c:v>
                </c:pt>
                <c:pt idx="3332">
                  <c:v>11995.694989870215</c:v>
                </c:pt>
                <c:pt idx="3333">
                  <c:v>11741.990626765139</c:v>
                </c:pt>
                <c:pt idx="3334">
                  <c:v>12140.14981411699</c:v>
                </c:pt>
                <c:pt idx="3335">
                  <c:v>11619.385710290024</c:v>
                </c:pt>
                <c:pt idx="3336">
                  <c:v>10756.30638470705</c:v>
                </c:pt>
                <c:pt idx="3337">
                  <c:v>10168.781330000809</c:v>
                </c:pt>
                <c:pt idx="3338">
                  <c:v>9868.9546962238292</c:v>
                </c:pt>
                <c:pt idx="3339">
                  <c:v>9593.4004253470921</c:v>
                </c:pt>
                <c:pt idx="3340">
                  <c:v>9747.5610073130065</c:v>
                </c:pt>
                <c:pt idx="3341">
                  <c:v>10222.202840468064</c:v>
                </c:pt>
                <c:pt idx="3342">
                  <c:v>11188.45962988308</c:v>
                </c:pt>
                <c:pt idx="3343">
                  <c:v>12202.049917534296</c:v>
                </c:pt>
                <c:pt idx="3344">
                  <c:v>12652.403450584316</c:v>
                </c:pt>
                <c:pt idx="3345">
                  <c:v>13288.489168295839</c:v>
                </c:pt>
                <c:pt idx="3346">
                  <c:v>13277.572183012408</c:v>
                </c:pt>
                <c:pt idx="3347">
                  <c:v>13436.577675235498</c:v>
                </c:pt>
                <c:pt idx="3348">
                  <c:v>13159.812176794467</c:v>
                </c:pt>
                <c:pt idx="3349">
                  <c:v>13332.18898383916</c:v>
                </c:pt>
                <c:pt idx="3350">
                  <c:v>13210.795294928341</c:v>
                </c:pt>
                <c:pt idx="3351">
                  <c:v>13067.567635450652</c:v>
                </c:pt>
                <c:pt idx="3352">
                  <c:v>12858.774315453191</c:v>
                </c:pt>
                <c:pt idx="3353">
                  <c:v>12878.185830891469</c:v>
                </c:pt>
                <c:pt idx="3354">
                  <c:v>12639.064010172295</c:v>
                </c:pt>
                <c:pt idx="3355">
                  <c:v>12231.183127896509</c:v>
                </c:pt>
                <c:pt idx="3356">
                  <c:v>11799.045819925272</c:v>
                </c:pt>
                <c:pt idx="3357">
                  <c:v>11654.590995678498</c:v>
                </c:pt>
                <c:pt idx="3358">
                  <c:v>12080.672165828269</c:v>
                </c:pt>
                <c:pt idx="3359">
                  <c:v>11629.091468009166</c:v>
                </c:pt>
                <c:pt idx="3360">
                  <c:v>10683.473358801517</c:v>
                </c:pt>
                <c:pt idx="3361">
                  <c:v>10030.398580780296</c:v>
                </c:pt>
                <c:pt idx="3362">
                  <c:v>9787.6271401634476</c:v>
                </c:pt>
                <c:pt idx="3363">
                  <c:v>9682.0112839980266</c:v>
                </c:pt>
                <c:pt idx="3364">
                  <c:v>9793.6832779849137</c:v>
                </c:pt>
                <c:pt idx="3365">
                  <c:v>10154.214724819703</c:v>
                </c:pt>
                <c:pt idx="3366">
                  <c:v>11128.966044389565</c:v>
                </c:pt>
                <c:pt idx="3367">
                  <c:v>12148.644344271837</c:v>
                </c:pt>
                <c:pt idx="3368">
                  <c:v>12578.359197114487</c:v>
                </c:pt>
                <c:pt idx="3369">
                  <c:v>12921.901583639583</c:v>
                </c:pt>
                <c:pt idx="3370">
                  <c:v>13079.695848298379</c:v>
                </c:pt>
                <c:pt idx="3371">
                  <c:v>13254.49511047166</c:v>
                </c:pt>
                <c:pt idx="3372">
                  <c:v>12942.524326642157</c:v>
                </c:pt>
                <c:pt idx="3373">
                  <c:v>12908.546206022771</c:v>
                </c:pt>
                <c:pt idx="3374">
                  <c:v>12790.78619980483</c:v>
                </c:pt>
                <c:pt idx="3375">
                  <c:v>12822.357802500424</c:v>
                </c:pt>
                <c:pt idx="3376">
                  <c:v>12764.091381775996</c:v>
                </c:pt>
                <c:pt idx="3377">
                  <c:v>12926.746493896759</c:v>
                </c:pt>
                <c:pt idx="3378">
                  <c:v>12772.585911930842</c:v>
                </c:pt>
                <c:pt idx="3379">
                  <c:v>12238.466430487064</c:v>
                </c:pt>
                <c:pt idx="3380">
                  <c:v>11774.757519820232</c:v>
                </c:pt>
                <c:pt idx="3381">
                  <c:v>11597.535802518363</c:v>
                </c:pt>
                <c:pt idx="3382">
                  <c:v>12030.900275258688</c:v>
                </c:pt>
                <c:pt idx="3383">
                  <c:v>11601.185422416038</c:v>
                </c:pt>
                <c:pt idx="3384">
                  <c:v>10769.661762323864</c:v>
                </c:pt>
                <c:pt idx="3385">
                  <c:v>10278.030868859112</c:v>
                </c:pt>
                <c:pt idx="3386">
                  <c:v>9808.2498831660196</c:v>
                </c:pt>
                <c:pt idx="3387">
                  <c:v>9773.0605349823381</c:v>
                </c:pt>
                <c:pt idx="3388">
                  <c:v>9902.9487540480059</c:v>
                </c:pt>
                <c:pt idx="3389">
                  <c:v>10190.63123777247</c:v>
                </c:pt>
                <c:pt idx="3390">
                  <c:v>11084.055001281951</c:v>
                </c:pt>
                <c:pt idx="3391">
                  <c:v>12256.682655565844</c:v>
                </c:pt>
                <c:pt idx="3392">
                  <c:v>12702.175341153896</c:v>
                </c:pt>
                <c:pt idx="3393">
                  <c:v>12971.657537004372</c:v>
                </c:pt>
                <c:pt idx="3394">
                  <c:v>13015.357352547691</c:v>
                </c:pt>
                <c:pt idx="3395">
                  <c:v>13271.500107986145</c:v>
                </c:pt>
                <c:pt idx="3396">
                  <c:v>13095.473681043779</c:v>
                </c:pt>
                <c:pt idx="3397">
                  <c:v>13029.923957728797</c:v>
                </c:pt>
                <c:pt idx="3398">
                  <c:v>12751.947231723474</c:v>
                </c:pt>
                <c:pt idx="3399">
                  <c:v>12357.437664269301</c:v>
                </c:pt>
                <c:pt idx="3400">
                  <c:v>12341.659831523897</c:v>
                </c:pt>
                <c:pt idx="3401">
                  <c:v>12453.331825510786</c:v>
                </c:pt>
                <c:pt idx="3402">
                  <c:v>12142.572269245578</c:v>
                </c:pt>
                <c:pt idx="3403">
                  <c:v>11678.863358578745</c:v>
                </c:pt>
                <c:pt idx="3404">
                  <c:v>11359.609272158688</c:v>
                </c:pt>
                <c:pt idx="3405">
                  <c:v>11190.882085011666</c:v>
                </c:pt>
                <c:pt idx="3406">
                  <c:v>11650.941375780823</c:v>
                </c:pt>
                <c:pt idx="3407">
                  <c:v>11374.175877339794</c:v>
                </c:pt>
                <c:pt idx="3408">
                  <c:v>10450.407675903805</c:v>
                </c:pt>
                <c:pt idx="3409">
                  <c:v>9898.0879065860408</c:v>
                </c:pt>
                <c:pt idx="3410">
                  <c:v>9458.6513588194575</c:v>
                </c:pt>
                <c:pt idx="3411">
                  <c:v>9259.579733745928</c:v>
                </c:pt>
                <c:pt idx="3412">
                  <c:v>9134.5523621422271</c:v>
                </c:pt>
                <c:pt idx="3413">
                  <c:v>8980.3758429715199</c:v>
                </c:pt>
                <c:pt idx="3414">
                  <c:v>9158.8247250424756</c:v>
                </c:pt>
                <c:pt idx="3415">
                  <c:v>9611.600713221078</c:v>
                </c:pt>
                <c:pt idx="3416">
                  <c:v>10342.369364609798</c:v>
                </c:pt>
                <c:pt idx="3417">
                  <c:v>10988.160840040466</c:v>
                </c:pt>
                <c:pt idx="3418">
                  <c:v>11304.992471331934</c:v>
                </c:pt>
                <c:pt idx="3419">
                  <c:v>11379.036724801761</c:v>
                </c:pt>
                <c:pt idx="3420">
                  <c:v>11220.01529537388</c:v>
                </c:pt>
                <c:pt idx="3421">
                  <c:v>10983.299992578499</c:v>
                </c:pt>
                <c:pt idx="3422">
                  <c:v>10961.450084806838</c:v>
                </c:pt>
                <c:pt idx="3423">
                  <c:v>10965.099704704513</c:v>
                </c:pt>
                <c:pt idx="3424">
                  <c:v>11181.176327292527</c:v>
                </c:pt>
                <c:pt idx="3425">
                  <c:v>11368.103802313535</c:v>
                </c:pt>
                <c:pt idx="3426">
                  <c:v>11355.975589465808</c:v>
                </c:pt>
                <c:pt idx="3427">
                  <c:v>11036.721503045754</c:v>
                </c:pt>
                <c:pt idx="3428">
                  <c:v>10566.940517352661</c:v>
                </c:pt>
                <c:pt idx="3429">
                  <c:v>10342.369364609798</c:v>
                </c:pt>
                <c:pt idx="3430">
                  <c:v>10792.722897659816</c:v>
                </c:pt>
                <c:pt idx="3431">
                  <c:v>10543.879382016708</c:v>
                </c:pt>
                <c:pt idx="3432">
                  <c:v>9855.5993186070154</c:v>
                </c:pt>
                <c:pt idx="3433">
                  <c:v>9373.690120066196</c:v>
                </c:pt>
                <c:pt idx="3434">
                  <c:v>8948.8201774807185</c:v>
                </c:pt>
                <c:pt idx="3435">
                  <c:v>8740.0268574832571</c:v>
                </c:pt>
                <c:pt idx="3436">
                  <c:v>8727.8986446355302</c:v>
                </c:pt>
                <c:pt idx="3437">
                  <c:v>8579.7942004910819</c:v>
                </c:pt>
                <c:pt idx="3438">
                  <c:v>8690.254966913677</c:v>
                </c:pt>
                <c:pt idx="3439">
                  <c:v>9060.4921714676075</c:v>
                </c:pt>
                <c:pt idx="3440">
                  <c:v>9610.3894856567858</c:v>
                </c:pt>
                <c:pt idx="3441">
                  <c:v>10163.920482538844</c:v>
                </c:pt>
                <c:pt idx="3442">
                  <c:v>10617.923635486535</c:v>
                </c:pt>
                <c:pt idx="3443">
                  <c:v>10824.278563150616</c:v>
                </c:pt>
                <c:pt idx="3444">
                  <c:v>10806.07827527663</c:v>
                </c:pt>
                <c:pt idx="3445">
                  <c:v>10514.746171654495</c:v>
                </c:pt>
                <c:pt idx="3446">
                  <c:v>10163.920482538844</c:v>
                </c:pt>
                <c:pt idx="3447">
                  <c:v>9854.3880910427215</c:v>
                </c:pt>
                <c:pt idx="3448">
                  <c:v>9834.960638399647</c:v>
                </c:pt>
                <c:pt idx="3449">
                  <c:v>10035.259428242261</c:v>
                </c:pt>
                <c:pt idx="3450">
                  <c:v>10155.425952383997</c:v>
                </c:pt>
                <c:pt idx="3451">
                  <c:v>10218.553220570391</c:v>
                </c:pt>
                <c:pt idx="3452">
                  <c:v>10160.286799845964</c:v>
                </c:pt>
                <c:pt idx="3453">
                  <c:v>10184.559162746211</c:v>
                </c:pt>
                <c:pt idx="3454">
                  <c:v>10613.062788024568</c:v>
                </c:pt>
                <c:pt idx="3455">
                  <c:v>10131.153589483751</c:v>
                </c:pt>
                <c:pt idx="3456">
                  <c:v>9535.1340046226633</c:v>
                </c:pt>
                <c:pt idx="3457">
                  <c:v>9071.4250939558333</c:v>
                </c:pt>
                <c:pt idx="3458">
                  <c:v>8778.8817627694043</c:v>
                </c:pt>
                <c:pt idx="3459">
                  <c:v>8608.9274108532973</c:v>
                </c:pt>
                <c:pt idx="3460">
                  <c:v>8493.6057969687354</c:v>
                </c:pt>
                <c:pt idx="3461">
                  <c:v>8527.5998547929139</c:v>
                </c:pt>
                <c:pt idx="3462">
                  <c:v>8638.0606212155089</c:v>
                </c:pt>
                <c:pt idx="3463">
                  <c:v>8951.2426326093046</c:v>
                </c:pt>
                <c:pt idx="3464">
                  <c:v>9314.196534572684</c:v>
                </c:pt>
                <c:pt idx="3465">
                  <c:v>9989.1212203655632</c:v>
                </c:pt>
                <c:pt idx="3466">
                  <c:v>10582.718350098061</c:v>
                </c:pt>
                <c:pt idx="3467">
                  <c:v>10824.278563150616</c:v>
                </c:pt>
                <c:pt idx="3468">
                  <c:v>11001.516217657279</c:v>
                </c:pt>
                <c:pt idx="3469">
                  <c:v>10564.518062224075</c:v>
                </c:pt>
                <c:pt idx="3470">
                  <c:v>10280.469261192493</c:v>
                </c:pt>
                <c:pt idx="3471">
                  <c:v>10253.758505958864</c:v>
                </c:pt>
                <c:pt idx="3472">
                  <c:v>10136.014436945718</c:v>
                </c:pt>
                <c:pt idx="3473">
                  <c:v>10502.602021601973</c:v>
                </c:pt>
                <c:pt idx="3474">
                  <c:v>10713.817796728021</c:v>
                </c:pt>
                <c:pt idx="3475">
                  <c:v>10580.295894969473</c:v>
                </c:pt>
                <c:pt idx="3476">
                  <c:v>10363.008044817167</c:v>
                </c:pt>
                <c:pt idx="3477">
                  <c:v>10336.297289583539</c:v>
                </c:pt>
                <c:pt idx="3478">
                  <c:v>10836.422713203137</c:v>
                </c:pt>
                <c:pt idx="3479">
                  <c:v>10393.352482743672</c:v>
                </c:pt>
                <c:pt idx="3480">
                  <c:v>9667.4446788169189</c:v>
                </c:pt>
                <c:pt idx="3481">
                  <c:v>9153.9638775805088</c:v>
                </c:pt>
                <c:pt idx="3482">
                  <c:v>8888.1313016277054</c:v>
                </c:pt>
                <c:pt idx="3483">
                  <c:v>8825.0040334413115</c:v>
                </c:pt>
                <c:pt idx="3484">
                  <c:v>8980.3758429715199</c:v>
                </c:pt>
                <c:pt idx="3485">
                  <c:v>9497.5062641056047</c:v>
                </c:pt>
                <c:pt idx="3486">
                  <c:v>10678.612511339548</c:v>
                </c:pt>
                <c:pt idx="3487">
                  <c:v>11695.868356093231</c:v>
                </c:pt>
                <c:pt idx="3488">
                  <c:v>12305.243318571131</c:v>
                </c:pt>
                <c:pt idx="3489">
                  <c:v>12679.114205817941</c:v>
                </c:pt>
                <c:pt idx="3490">
                  <c:v>12935.241024051602</c:v>
                </c:pt>
                <c:pt idx="3491">
                  <c:v>13080.907075862673</c:v>
                </c:pt>
                <c:pt idx="3492">
                  <c:v>12895.190828405955</c:v>
                </c:pt>
                <c:pt idx="3493">
                  <c:v>13017.795744881072</c:v>
                </c:pt>
                <c:pt idx="3494">
                  <c:v>12976.518384466335</c:v>
                </c:pt>
                <c:pt idx="3495">
                  <c:v>13056.634712962426</c:v>
                </c:pt>
                <c:pt idx="3496">
                  <c:v>12887.907525815404</c:v>
                </c:pt>
                <c:pt idx="3497">
                  <c:v>12864.84639047945</c:v>
                </c:pt>
                <c:pt idx="3498">
                  <c:v>12742.241474004335</c:v>
                </c:pt>
                <c:pt idx="3499">
                  <c:v>12215.405295151111</c:v>
                </c:pt>
                <c:pt idx="3500">
                  <c:v>11701.924493914697</c:v>
                </c:pt>
                <c:pt idx="3501">
                  <c:v>11396.025785111455</c:v>
                </c:pt>
                <c:pt idx="3502">
                  <c:v>11820.895727696932</c:v>
                </c:pt>
                <c:pt idx="3503">
                  <c:v>11354.764361901516</c:v>
                </c:pt>
                <c:pt idx="3504">
                  <c:v>10484.401733727987</c:v>
                </c:pt>
                <c:pt idx="3505">
                  <c:v>9956.3543273104679</c:v>
                </c:pt>
                <c:pt idx="3506">
                  <c:v>9605.5445753996119</c:v>
                </c:pt>
                <c:pt idx="3507">
                  <c:v>9572.7617451397255</c:v>
                </c:pt>
                <c:pt idx="3508">
                  <c:v>9674.7279814074718</c:v>
                </c:pt>
                <c:pt idx="3509">
                  <c:v>9970.9209324915755</c:v>
                </c:pt>
                <c:pt idx="3510">
                  <c:v>10991.810459938137</c:v>
                </c:pt>
                <c:pt idx="3511">
                  <c:v>12006.611975153648</c:v>
                </c:pt>
                <c:pt idx="3512">
                  <c:v>12619.63655752922</c:v>
                </c:pt>
                <c:pt idx="3513">
                  <c:v>13026.290275035919</c:v>
                </c:pt>
                <c:pt idx="3514">
                  <c:v>13204.72321990208</c:v>
                </c:pt>
                <c:pt idx="3515">
                  <c:v>13377.100026946773</c:v>
                </c:pt>
                <c:pt idx="3516">
                  <c:v>12921.901583639583</c:v>
                </c:pt>
                <c:pt idx="3517">
                  <c:v>12953.457249130384</c:v>
                </c:pt>
                <c:pt idx="3518">
                  <c:v>12880.62422322485</c:v>
                </c:pt>
                <c:pt idx="3519">
                  <c:v>12903.685358560804</c:v>
                </c:pt>
                <c:pt idx="3520">
                  <c:v>12716.741946335</c:v>
                </c:pt>
                <c:pt idx="3521">
                  <c:v>12698.541658461016</c:v>
                </c:pt>
                <c:pt idx="3522">
                  <c:v>12517.670321261474</c:v>
                </c:pt>
                <c:pt idx="3523">
                  <c:v>12036.972350284948</c:v>
                </c:pt>
                <c:pt idx="3524">
                  <c:v>11638.8131629331</c:v>
                </c:pt>
                <c:pt idx="3525">
                  <c:v>11396.025785111455</c:v>
                </c:pt>
                <c:pt idx="3526">
                  <c:v>11833.023940544659</c:v>
                </c:pt>
                <c:pt idx="3527">
                  <c:v>11309.837381589108</c:v>
                </c:pt>
                <c:pt idx="3528">
                  <c:v>10452.830131032393</c:v>
                </c:pt>
                <c:pt idx="3529">
                  <c:v>9859.2489385046883</c:v>
                </c:pt>
                <c:pt idx="3530">
                  <c:v>9542.417307213218</c:v>
                </c:pt>
                <c:pt idx="3531">
                  <c:v>9414.9515432761364</c:v>
                </c:pt>
                <c:pt idx="3532">
                  <c:v>9448.9456011003167</c:v>
                </c:pt>
                <c:pt idx="3533">
                  <c:v>9731.7831745676049</c:v>
                </c:pt>
                <c:pt idx="3534">
                  <c:v>10659.200995901268</c:v>
                </c:pt>
                <c:pt idx="3535">
                  <c:v>11735.918551738878</c:v>
                </c:pt>
                <c:pt idx="3536">
                  <c:v>12407.209554838879</c:v>
                </c:pt>
                <c:pt idx="3537">
                  <c:v>12792.013364573915</c:v>
                </c:pt>
                <c:pt idx="3538">
                  <c:v>12943.751491411245</c:v>
                </c:pt>
                <c:pt idx="3539">
                  <c:v>13379.538419280156</c:v>
                </c:pt>
                <c:pt idx="3540">
                  <c:v>13086.979150888932</c:v>
                </c:pt>
                <c:pt idx="3541">
                  <c:v>13045.71772767899</c:v>
                </c:pt>
                <c:pt idx="3542">
                  <c:v>12955.879704258972</c:v>
                </c:pt>
                <c:pt idx="3543">
                  <c:v>12688.819963537082</c:v>
                </c:pt>
                <c:pt idx="3544">
                  <c:v>12674.253358355974</c:v>
                </c:pt>
                <c:pt idx="3545">
                  <c:v>12573.514286857315</c:v>
                </c:pt>
                <c:pt idx="3546">
                  <c:v>12463.037583229925</c:v>
                </c:pt>
                <c:pt idx="3547">
                  <c:v>12087.955468418822</c:v>
                </c:pt>
                <c:pt idx="3548">
                  <c:v>11678.863358578745</c:v>
                </c:pt>
                <c:pt idx="3549">
                  <c:v>11431.231070499929</c:v>
                </c:pt>
                <c:pt idx="3550">
                  <c:v>11758.979687074834</c:v>
                </c:pt>
                <c:pt idx="3551">
                  <c:v>11319.559076513042</c:v>
                </c:pt>
                <c:pt idx="3552">
                  <c:v>10466.185508649207</c:v>
                </c:pt>
                <c:pt idx="3553">
                  <c:v>9899.2991341503348</c:v>
                </c:pt>
                <c:pt idx="3554">
                  <c:v>9581.2562752945705</c:v>
                </c:pt>
                <c:pt idx="3555">
                  <c:v>9412.5290881475503</c:v>
                </c:pt>
                <c:pt idx="3556">
                  <c:v>9611.600713221078</c:v>
                </c:pt>
                <c:pt idx="3557">
                  <c:v>9995.1932953918222</c:v>
                </c:pt>
                <c:pt idx="3558">
                  <c:v>10939.600177035178</c:v>
                </c:pt>
                <c:pt idx="3559">
                  <c:v>12012.684050179907</c:v>
                </c:pt>
                <c:pt idx="3560">
                  <c:v>12609.930799810079</c:v>
                </c:pt>
                <c:pt idx="3561">
                  <c:v>13004.440367264257</c:v>
                </c:pt>
                <c:pt idx="3562">
                  <c:v>13100.334528505744</c:v>
                </c:pt>
                <c:pt idx="3563">
                  <c:v>13247.211807881105</c:v>
                </c:pt>
                <c:pt idx="3564">
                  <c:v>13000.790747366585</c:v>
                </c:pt>
                <c:pt idx="3565">
                  <c:v>12788.363744676242</c:v>
                </c:pt>
                <c:pt idx="3566">
                  <c:v>12602.647497219528</c:v>
                </c:pt>
                <c:pt idx="3567">
                  <c:v>12372.004269450405</c:v>
                </c:pt>
                <c:pt idx="3568">
                  <c:v>12232.410292665598</c:v>
                </c:pt>
                <c:pt idx="3569">
                  <c:v>12466.6872031276</c:v>
                </c:pt>
                <c:pt idx="3570">
                  <c:v>12437.553992765386</c:v>
                </c:pt>
                <c:pt idx="3571">
                  <c:v>12119.511133909622</c:v>
                </c:pt>
                <c:pt idx="3572">
                  <c:v>11671.580055988192</c:v>
                </c:pt>
                <c:pt idx="3573">
                  <c:v>11325.631151539301</c:v>
                </c:pt>
                <c:pt idx="3574">
                  <c:v>11710.434961274339</c:v>
                </c:pt>
                <c:pt idx="3575">
                  <c:v>11386.320027392316</c:v>
                </c:pt>
                <c:pt idx="3576">
                  <c:v>10437.052298286993</c:v>
                </c:pt>
                <c:pt idx="3577">
                  <c:v>9859.2489385046883</c:v>
                </c:pt>
                <c:pt idx="3578">
                  <c:v>9453.8064485622854</c:v>
                </c:pt>
                <c:pt idx="3579">
                  <c:v>9231.6577509480085</c:v>
                </c:pt>
                <c:pt idx="3580">
                  <c:v>9101.7695318823407</c:v>
                </c:pt>
                <c:pt idx="3581">
                  <c:v>8914.8261196565381</c:v>
                </c:pt>
                <c:pt idx="3582">
                  <c:v>9109.0528344728937</c:v>
                </c:pt>
                <c:pt idx="3583">
                  <c:v>9614.0391055544587</c:v>
                </c:pt>
                <c:pt idx="3584">
                  <c:v>10491.685036318539</c:v>
                </c:pt>
                <c:pt idx="3585">
                  <c:v>11268.57595837917</c:v>
                </c:pt>
                <c:pt idx="3586">
                  <c:v>11460.364280862143</c:v>
                </c:pt>
                <c:pt idx="3587">
                  <c:v>11505.275323969756</c:v>
                </c:pt>
                <c:pt idx="3588">
                  <c:v>11490.70871878865</c:v>
                </c:pt>
                <c:pt idx="3589">
                  <c:v>11295.270776408002</c:v>
                </c:pt>
                <c:pt idx="3590">
                  <c:v>11183.598782421115</c:v>
                </c:pt>
                <c:pt idx="3591">
                  <c:v>11014.871595274093</c:v>
                </c:pt>
                <c:pt idx="3592">
                  <c:v>10966.310932268805</c:v>
                </c:pt>
                <c:pt idx="3593">
                  <c:v>11024.577352993232</c:v>
                </c:pt>
                <c:pt idx="3594">
                  <c:v>10984.527157347586</c:v>
                </c:pt>
                <c:pt idx="3595">
                  <c:v>10779.367520043003</c:v>
                </c:pt>
                <c:pt idx="3596">
                  <c:v>10434.629843158407</c:v>
                </c:pt>
                <c:pt idx="3597">
                  <c:v>10257.392188651744</c:v>
                </c:pt>
                <c:pt idx="3598">
                  <c:v>10747.811854552203</c:v>
                </c:pt>
                <c:pt idx="3599">
                  <c:v>10534.173624297568</c:v>
                </c:pt>
                <c:pt idx="3600">
                  <c:v>9787.6271401634476</c:v>
                </c:pt>
                <c:pt idx="3601">
                  <c:v>9283.8520966461765</c:v>
                </c:pt>
                <c:pt idx="3602">
                  <c:v>8855.348471367819</c:v>
                </c:pt>
                <c:pt idx="3603">
                  <c:v>8691.4821316827638</c:v>
                </c:pt>
                <c:pt idx="3604">
                  <c:v>8648.9935437037366</c:v>
                </c:pt>
                <c:pt idx="3605">
                  <c:v>8510.6107944832202</c:v>
                </c:pt>
                <c:pt idx="3606">
                  <c:v>8567.665987643355</c:v>
                </c:pt>
                <c:pt idx="3607">
                  <c:v>8954.8922525069793</c:v>
                </c:pt>
                <c:pt idx="3608">
                  <c:v>9604.317410630525</c:v>
                </c:pt>
                <c:pt idx="3609">
                  <c:v>10168.781330000809</c:v>
                </c:pt>
                <c:pt idx="3610">
                  <c:v>10609.429105331688</c:v>
                </c:pt>
                <c:pt idx="3611">
                  <c:v>11121.682741799013</c:v>
                </c:pt>
                <c:pt idx="3612">
                  <c:v>11200.587842730807</c:v>
                </c:pt>
                <c:pt idx="3613">
                  <c:v>10807.289502840924</c:v>
                </c:pt>
                <c:pt idx="3614">
                  <c:v>10540.229762119034</c:v>
                </c:pt>
                <c:pt idx="3615">
                  <c:v>10466.185508649207</c:v>
                </c:pt>
                <c:pt idx="3616">
                  <c:v>10409.130315489072</c:v>
                </c:pt>
                <c:pt idx="3617">
                  <c:v>10600.934575176841</c:v>
                </c:pt>
                <c:pt idx="3618">
                  <c:v>10914.116586570637</c:v>
                </c:pt>
                <c:pt idx="3619">
                  <c:v>11000.304990092985</c:v>
                </c:pt>
                <c:pt idx="3620">
                  <c:v>10877.700073617871</c:v>
                </c:pt>
                <c:pt idx="3621">
                  <c:v>10657.989768336976</c:v>
                </c:pt>
                <c:pt idx="3622">
                  <c:v>10816.995260560065</c:v>
                </c:pt>
                <c:pt idx="3623">
                  <c:v>10480.752113830315</c:v>
                </c:pt>
                <c:pt idx="3624">
                  <c:v>9736.6440220295735</c:v>
                </c:pt>
                <c:pt idx="3625">
                  <c:v>9365.1796527065562</c:v>
                </c:pt>
                <c:pt idx="3626">
                  <c:v>9060.4921714676075</c:v>
                </c:pt>
                <c:pt idx="3627">
                  <c:v>8916.053284425625</c:v>
                </c:pt>
                <c:pt idx="3628">
                  <c:v>9102.9807594466329</c:v>
                </c:pt>
                <c:pt idx="3629">
                  <c:v>9490.22296151505</c:v>
                </c:pt>
                <c:pt idx="3630">
                  <c:v>10673.767601082376</c:v>
                </c:pt>
                <c:pt idx="3631">
                  <c:v>11783.267987179872</c:v>
                </c:pt>
                <c:pt idx="3632">
                  <c:v>12473.970505718153</c:v>
                </c:pt>
                <c:pt idx="3633">
                  <c:v>12937.679416384985</c:v>
                </c:pt>
                <c:pt idx="3634">
                  <c:v>12923.112811203875</c:v>
                </c:pt>
                <c:pt idx="3635">
                  <c:v>13180.450857001833</c:v>
                </c:pt>
                <c:pt idx="3636">
                  <c:v>12804.141577421642</c:v>
                </c:pt>
                <c:pt idx="3637">
                  <c:v>12805.352804985934</c:v>
                </c:pt>
                <c:pt idx="3638">
                  <c:v>12612.353254938667</c:v>
                </c:pt>
                <c:pt idx="3639">
                  <c:v>12492.17079359214</c:v>
                </c:pt>
                <c:pt idx="3640">
                  <c:v>12336.798984061932</c:v>
                </c:pt>
                <c:pt idx="3641">
                  <c:v>12494.609185925519</c:v>
                </c:pt>
                <c:pt idx="3642">
                  <c:v>12449.682205613111</c:v>
                </c:pt>
                <c:pt idx="3643">
                  <c:v>12100.083681266549</c:v>
                </c:pt>
                <c:pt idx="3644">
                  <c:v>11667.946373295312</c:v>
                </c:pt>
                <c:pt idx="3645">
                  <c:v>11343.83143941329</c:v>
                </c:pt>
                <c:pt idx="3646">
                  <c:v>11694.641191324145</c:v>
                </c:pt>
                <c:pt idx="3647">
                  <c:v>11264.926338481495</c:v>
                </c:pt>
                <c:pt idx="3648">
                  <c:v>10367.868892279133</c:v>
                </c:pt>
                <c:pt idx="3649">
                  <c:v>9940.5764945650681</c:v>
                </c:pt>
                <c:pt idx="3650">
                  <c:v>9532.7115494940772</c:v>
                </c:pt>
                <c:pt idx="3651">
                  <c:v>9418.6011631738111</c:v>
                </c:pt>
                <c:pt idx="3652">
                  <c:v>9446.5231459717288</c:v>
                </c:pt>
                <c:pt idx="3653">
                  <c:v>9739.0664771581596</c:v>
                </c:pt>
                <c:pt idx="3654">
                  <c:v>10807.289502840924</c:v>
                </c:pt>
                <c:pt idx="3655">
                  <c:v>12168.07179691491</c:v>
                </c:pt>
                <c:pt idx="3656">
                  <c:v>12817.496955038458</c:v>
                </c:pt>
                <c:pt idx="3657">
                  <c:v>13153.740101768204</c:v>
                </c:pt>
                <c:pt idx="3658">
                  <c:v>13437.804840004581</c:v>
                </c:pt>
                <c:pt idx="3659">
                  <c:v>13656.303917721183</c:v>
                </c:pt>
                <c:pt idx="3660">
                  <c:v>13176.817174308953</c:v>
                </c:pt>
                <c:pt idx="3661">
                  <c:v>13044.490562909907</c:v>
                </c:pt>
                <c:pt idx="3662">
                  <c:v>13029.923957728797</c:v>
                </c:pt>
                <c:pt idx="3663">
                  <c:v>12995.945837109413</c:v>
                </c:pt>
                <c:pt idx="3664">
                  <c:v>12804.141577421642</c:v>
                </c:pt>
                <c:pt idx="3665">
                  <c:v>13020.218200009656</c:v>
                </c:pt>
                <c:pt idx="3666">
                  <c:v>12825.991485193304</c:v>
                </c:pt>
                <c:pt idx="3667">
                  <c:v>12340.432666754812</c:v>
                </c:pt>
                <c:pt idx="3668">
                  <c:v>11948.345554429221</c:v>
                </c:pt>
                <c:pt idx="3669">
                  <c:v>11580.546742208669</c:v>
                </c:pt>
                <c:pt idx="3670">
                  <c:v>11909.506586347867</c:v>
                </c:pt>
                <c:pt idx="3671">
                  <c:v>11542.919001691611</c:v>
                </c:pt>
                <c:pt idx="3672">
                  <c:v>10621.573255384206</c:v>
                </c:pt>
                <c:pt idx="3673">
                  <c:v>10125.08151445749</c:v>
                </c:pt>
                <c:pt idx="3674">
                  <c:v>9699.0003443077203</c:v>
                </c:pt>
                <c:pt idx="3675">
                  <c:v>9605.5445753996119</c:v>
                </c:pt>
                <c:pt idx="3676">
                  <c:v>9643.1723159166704</c:v>
                </c:pt>
                <c:pt idx="3677">
                  <c:v>9932.081964410223</c:v>
                </c:pt>
                <c:pt idx="3678">
                  <c:v>11044.004805636305</c:v>
                </c:pt>
                <c:pt idx="3679">
                  <c:v>12212.982840022523</c:v>
                </c:pt>
                <c:pt idx="3680">
                  <c:v>12815.07449990987</c:v>
                </c:pt>
                <c:pt idx="3681">
                  <c:v>13220.516989852273</c:v>
                </c:pt>
                <c:pt idx="3682">
                  <c:v>13324.905681248609</c:v>
                </c:pt>
                <c:pt idx="3683">
                  <c:v>13316.411151093762</c:v>
                </c:pt>
                <c:pt idx="3684">
                  <c:v>12975.307156902043</c:v>
                </c:pt>
                <c:pt idx="3685">
                  <c:v>12960.740551720937</c:v>
                </c:pt>
                <c:pt idx="3686">
                  <c:v>12653.630615353401</c:v>
                </c:pt>
                <c:pt idx="3687">
                  <c:v>12662.125145508247</c:v>
                </c:pt>
                <c:pt idx="3688">
                  <c:v>12573.514286857315</c:v>
                </c:pt>
                <c:pt idx="3689">
                  <c:v>12630.553542812655</c:v>
                </c:pt>
                <c:pt idx="3690">
                  <c:v>12615.986937631547</c:v>
                </c:pt>
                <c:pt idx="3691">
                  <c:v>12159.561329555268</c:v>
                </c:pt>
                <c:pt idx="3692">
                  <c:v>11648.518920652239</c:v>
                </c:pt>
                <c:pt idx="3693">
                  <c:v>11393.603329982869</c:v>
                </c:pt>
                <c:pt idx="3694">
                  <c:v>11737.129779303174</c:v>
                </c:pt>
                <c:pt idx="3695">
                  <c:v>11396.025785111455</c:v>
                </c:pt>
                <c:pt idx="3696">
                  <c:v>10535.38485186186</c:v>
                </c:pt>
                <c:pt idx="3697">
                  <c:v>9983.0650825440953</c:v>
                </c:pt>
                <c:pt idx="3698">
                  <c:v>9611.600713221078</c:v>
                </c:pt>
                <c:pt idx="3699">
                  <c:v>9497.5062641056047</c:v>
                </c:pt>
                <c:pt idx="3700">
                  <c:v>9539.9948520846319</c:v>
                </c:pt>
                <c:pt idx="3701">
                  <c:v>9938.1381022316891</c:v>
                </c:pt>
                <c:pt idx="3702">
                  <c:v>10922.611116725484</c:v>
                </c:pt>
                <c:pt idx="3703">
                  <c:v>11968.984234636589</c:v>
                </c:pt>
                <c:pt idx="3704">
                  <c:v>12622.059012657808</c:v>
                </c:pt>
                <c:pt idx="3705">
                  <c:v>12969.235081875784</c:v>
                </c:pt>
                <c:pt idx="3706">
                  <c:v>13124.606891405992</c:v>
                </c:pt>
                <c:pt idx="3707">
                  <c:v>13207.161612235461</c:v>
                </c:pt>
                <c:pt idx="3708">
                  <c:v>12949.807629232711</c:v>
                </c:pt>
                <c:pt idx="3709">
                  <c:v>12908.546206022771</c:v>
                </c:pt>
                <c:pt idx="3710">
                  <c:v>12810.213652447901</c:v>
                </c:pt>
                <c:pt idx="3711">
                  <c:v>12842.996482707787</c:v>
                </c:pt>
                <c:pt idx="3712">
                  <c:v>12767.725064468876</c:v>
                </c:pt>
                <c:pt idx="3713">
                  <c:v>12806.579969755021</c:v>
                </c:pt>
                <c:pt idx="3714">
                  <c:v>12596.575422193268</c:v>
                </c:pt>
                <c:pt idx="3715">
                  <c:v>12128.005664064469</c:v>
                </c:pt>
                <c:pt idx="3716">
                  <c:v>11637.601935368804</c:v>
                </c:pt>
                <c:pt idx="3717">
                  <c:v>11337.759364387028</c:v>
                </c:pt>
                <c:pt idx="3718">
                  <c:v>11797.83459236098</c:v>
                </c:pt>
                <c:pt idx="3719">
                  <c:v>11340.197756720409</c:v>
                </c:pt>
                <c:pt idx="3720">
                  <c:v>10512.323716525907</c:v>
                </c:pt>
                <c:pt idx="3721">
                  <c:v>9991.5596126989403</c:v>
                </c:pt>
                <c:pt idx="3722">
                  <c:v>9612.8278779901648</c:v>
                </c:pt>
                <c:pt idx="3723">
                  <c:v>9470.7955088719773</c:v>
                </c:pt>
                <c:pt idx="3724">
                  <c:v>9520.5673994415592</c:v>
                </c:pt>
                <c:pt idx="3725">
                  <c:v>9800.9665805754667</c:v>
                </c:pt>
                <c:pt idx="3726">
                  <c:v>10741.739779525942</c:v>
                </c:pt>
                <c:pt idx="3727">
                  <c:v>12010.261595051323</c:v>
                </c:pt>
                <c:pt idx="3728">
                  <c:v>12631.78070758174</c:v>
                </c:pt>
                <c:pt idx="3729">
                  <c:v>13215.656142390308</c:v>
                </c:pt>
                <c:pt idx="3730">
                  <c:v>13381.960874408742</c:v>
                </c:pt>
                <c:pt idx="3731">
                  <c:v>13632.015617616142</c:v>
                </c:pt>
                <c:pt idx="3732">
                  <c:v>13375.888799382481</c:v>
                </c:pt>
                <c:pt idx="3733">
                  <c:v>13295.772470886395</c:v>
                </c:pt>
                <c:pt idx="3734">
                  <c:v>13089.417543222311</c:v>
                </c:pt>
                <c:pt idx="3735">
                  <c:v>12858.774315453191</c:v>
                </c:pt>
                <c:pt idx="3736">
                  <c:v>12721.602793796968</c:v>
                </c:pt>
                <c:pt idx="3737">
                  <c:v>12591.714574731299</c:v>
                </c:pt>
                <c:pt idx="3738">
                  <c:v>12325.866061573704</c:v>
                </c:pt>
                <c:pt idx="3739">
                  <c:v>12096.449998573669</c:v>
                </c:pt>
                <c:pt idx="3740">
                  <c:v>11674.018448321571</c:v>
                </c:pt>
                <c:pt idx="3741">
                  <c:v>11193.304540140254</c:v>
                </c:pt>
                <c:pt idx="3742">
                  <c:v>11362.047664492067</c:v>
                </c:pt>
                <c:pt idx="3743">
                  <c:v>10978.455082321325</c:v>
                </c:pt>
                <c:pt idx="3744">
                  <c:v>10223.414068032358</c:v>
                </c:pt>
                <c:pt idx="3745">
                  <c:v>9758.4939298012341</c:v>
                </c:pt>
                <c:pt idx="3746">
                  <c:v>9359.1235148850901</c:v>
                </c:pt>
                <c:pt idx="3747">
                  <c:v>9105.4191517800155</c:v>
                </c:pt>
                <c:pt idx="3748">
                  <c:v>8940.3256473258734</c:v>
                </c:pt>
                <c:pt idx="3749">
                  <c:v>8754.593462664363</c:v>
                </c:pt>
                <c:pt idx="3750">
                  <c:v>8982.8142353048988</c:v>
                </c:pt>
                <c:pt idx="3751">
                  <c:v>9600.683727937645</c:v>
                </c:pt>
                <c:pt idx="3752">
                  <c:v>10426.13531300356</c:v>
                </c:pt>
                <c:pt idx="3753">
                  <c:v>11167.820949675714</c:v>
                </c:pt>
                <c:pt idx="3754">
                  <c:v>11511.347398996017</c:v>
                </c:pt>
                <c:pt idx="3755">
                  <c:v>11541.691836922524</c:v>
                </c:pt>
                <c:pt idx="3756">
                  <c:v>11363.258892056363</c:v>
                </c:pt>
                <c:pt idx="3757">
                  <c:v>11087.704621179626</c:v>
                </c:pt>
                <c:pt idx="3758">
                  <c:v>10803.655820148044</c:v>
                </c:pt>
                <c:pt idx="3759">
                  <c:v>10642.195998386782</c:v>
                </c:pt>
                <c:pt idx="3760">
                  <c:v>10644.634390720163</c:v>
                </c:pt>
                <c:pt idx="3761">
                  <c:v>10745.389399423615</c:v>
                </c:pt>
                <c:pt idx="3762">
                  <c:v>10762.378459733309</c:v>
                </c:pt>
                <c:pt idx="3763">
                  <c:v>10532.946459528481</c:v>
                </c:pt>
                <c:pt idx="3764">
                  <c:v>10253.758505958864</c:v>
                </c:pt>
                <c:pt idx="3765">
                  <c:v>10108.092454147796</c:v>
                </c:pt>
                <c:pt idx="3766">
                  <c:v>10500.179566473387</c:v>
                </c:pt>
                <c:pt idx="3767">
                  <c:v>10222.202840468064</c:v>
                </c:pt>
                <c:pt idx="3768">
                  <c:v>9506.0007942604516</c:v>
                </c:pt>
                <c:pt idx="3769">
                  <c:v>9044.7143387222059</c:v>
                </c:pt>
                <c:pt idx="3770">
                  <c:v>8608.9274108532973</c:v>
                </c:pt>
                <c:pt idx="3771">
                  <c:v>8479.0391917876277</c:v>
                </c:pt>
                <c:pt idx="3772">
                  <c:v>8438.9889961419794</c:v>
                </c:pt>
                <c:pt idx="3773">
                  <c:v>8250.8343563518847</c:v>
                </c:pt>
                <c:pt idx="3774">
                  <c:v>8383.1450305461403</c:v>
                </c:pt>
                <c:pt idx="3775">
                  <c:v>8740.0268574832571</c:v>
                </c:pt>
                <c:pt idx="3776">
                  <c:v>9371.2517277328152</c:v>
                </c:pt>
                <c:pt idx="3777">
                  <c:v>10063.181411040183</c:v>
                </c:pt>
                <c:pt idx="3778">
                  <c:v>10403.058240462813</c:v>
                </c:pt>
                <c:pt idx="3779">
                  <c:v>10564.518062224075</c:v>
                </c:pt>
                <c:pt idx="3780">
                  <c:v>10539.01853455474</c:v>
                </c:pt>
                <c:pt idx="3781">
                  <c:v>10250.108886061191</c:v>
                </c:pt>
                <c:pt idx="3782">
                  <c:v>10099.597923992951</c:v>
                </c:pt>
                <c:pt idx="3783">
                  <c:v>9964.8488574653147</c:v>
                </c:pt>
                <c:pt idx="3784">
                  <c:v>9955.1430997461757</c:v>
                </c:pt>
                <c:pt idx="3785">
                  <c:v>10166.358874872225</c:v>
                </c:pt>
                <c:pt idx="3786">
                  <c:v>10366.641727510047</c:v>
                </c:pt>
                <c:pt idx="3787">
                  <c:v>10485.61296129228</c:v>
                </c:pt>
                <c:pt idx="3788">
                  <c:v>10377.574649998272</c:v>
                </c:pt>
                <c:pt idx="3789">
                  <c:v>10248.897658496899</c:v>
                </c:pt>
                <c:pt idx="3790">
                  <c:v>10634.912695796229</c:v>
                </c:pt>
                <c:pt idx="3791">
                  <c:v>10201.564160260697</c:v>
                </c:pt>
                <c:pt idx="3792">
                  <c:v>9428.3069208929501</c:v>
                </c:pt>
                <c:pt idx="3793">
                  <c:v>9053.2088688770527</c:v>
                </c:pt>
                <c:pt idx="3794">
                  <c:v>8755.8046902286569</c:v>
                </c:pt>
                <c:pt idx="3795">
                  <c:v>8776.4433704360235</c:v>
                </c:pt>
                <c:pt idx="3796">
                  <c:v>8957.3147076355672</c:v>
                </c:pt>
                <c:pt idx="3797">
                  <c:v>9224.3744483574537</c:v>
                </c:pt>
                <c:pt idx="3798">
                  <c:v>10407.91908792478</c:v>
                </c:pt>
                <c:pt idx="3799">
                  <c:v>11606.03033267321</c:v>
                </c:pt>
                <c:pt idx="3800">
                  <c:v>12336.798984061932</c:v>
                </c:pt>
                <c:pt idx="3801">
                  <c:v>12703.386568718188</c:v>
                </c:pt>
                <c:pt idx="3802">
                  <c:v>12912.179888715651</c:v>
                </c:pt>
                <c:pt idx="3803">
                  <c:v>13201.0895372092</c:v>
                </c:pt>
                <c:pt idx="3804">
                  <c:v>12913.391116279943</c:v>
                </c:pt>
                <c:pt idx="3805">
                  <c:v>12771.374684366549</c:v>
                </c:pt>
                <c:pt idx="3806">
                  <c:v>12639.064010172295</c:v>
                </c:pt>
                <c:pt idx="3807">
                  <c:v>12620.847785093516</c:v>
                </c:pt>
                <c:pt idx="3808">
                  <c:v>12585.64249970504</c:v>
                </c:pt>
                <c:pt idx="3809">
                  <c:v>12545.592304059393</c:v>
                </c:pt>
                <c:pt idx="3810">
                  <c:v>12504.31494364466</c:v>
                </c:pt>
                <c:pt idx="3811">
                  <c:v>12124.371981371589</c:v>
                </c:pt>
                <c:pt idx="3812">
                  <c:v>11643.658073190272</c:v>
                </c:pt>
                <c:pt idx="3813">
                  <c:v>11250.359733300389</c:v>
                </c:pt>
                <c:pt idx="3814">
                  <c:v>11614.524862828057</c:v>
                </c:pt>
                <c:pt idx="3815">
                  <c:v>11131.404436722947</c:v>
                </c:pt>
                <c:pt idx="3816">
                  <c:v>10285.314171449665</c:v>
                </c:pt>
                <c:pt idx="3817">
                  <c:v>9892.0158315597819</c:v>
                </c:pt>
                <c:pt idx="3818">
                  <c:v>9593.4004253470921</c:v>
                </c:pt>
                <c:pt idx="3819">
                  <c:v>9504.7895666961576</c:v>
                </c:pt>
                <c:pt idx="3820">
                  <c:v>9581.2562752945705</c:v>
                </c:pt>
                <c:pt idx="3821">
                  <c:v>9787.6271401634476</c:v>
                </c:pt>
                <c:pt idx="3822">
                  <c:v>10701.689583880296</c:v>
                </c:pt>
                <c:pt idx="3823">
                  <c:v>11830.601485416073</c:v>
                </c:pt>
                <c:pt idx="3824">
                  <c:v>12390.204557324392</c:v>
                </c:pt>
                <c:pt idx="3825">
                  <c:v>12751.947231723474</c:v>
                </c:pt>
                <c:pt idx="3826">
                  <c:v>12732.519779080403</c:v>
                </c:pt>
                <c:pt idx="3827">
                  <c:v>13045.71772767899</c:v>
                </c:pt>
                <c:pt idx="3828">
                  <c:v>12783.502897214275</c:v>
                </c:pt>
                <c:pt idx="3829">
                  <c:v>12656.053070481988</c:v>
                </c:pt>
                <c:pt idx="3830">
                  <c:v>12478.815415975327</c:v>
                </c:pt>
                <c:pt idx="3831">
                  <c:v>12575.936741985901</c:v>
                </c:pt>
                <c:pt idx="3832">
                  <c:v>12532.236926442582</c:v>
                </c:pt>
                <c:pt idx="3833">
                  <c:v>12617.214102400636</c:v>
                </c:pt>
                <c:pt idx="3834">
                  <c:v>12443.626067791647</c:v>
                </c:pt>
                <c:pt idx="3835">
                  <c:v>11968.984234636589</c:v>
                </c:pt>
                <c:pt idx="3836">
                  <c:v>11556.25844210363</c:v>
                </c:pt>
                <c:pt idx="3837">
                  <c:v>11192.093312575962</c:v>
                </c:pt>
                <c:pt idx="3838">
                  <c:v>11564.768909463271</c:v>
                </c:pt>
                <c:pt idx="3839">
                  <c:v>11184.810009985407</c:v>
                </c:pt>
                <c:pt idx="3840">
                  <c:v>10492.896263882834</c:v>
                </c:pt>
                <c:pt idx="3841">
                  <c:v>9972.1321600558676</c:v>
                </c:pt>
                <c:pt idx="3842">
                  <c:v>9584.9058951922452</c:v>
                </c:pt>
                <c:pt idx="3843">
                  <c:v>9560.6175950872039</c:v>
                </c:pt>
                <c:pt idx="3844">
                  <c:v>9616.4615606830448</c:v>
                </c:pt>
                <c:pt idx="3845">
                  <c:v>9811.8995030636943</c:v>
                </c:pt>
                <c:pt idx="3846">
                  <c:v>10784.228367504969</c:v>
                </c:pt>
                <c:pt idx="3847">
                  <c:v>11967.773007072294</c:v>
                </c:pt>
                <c:pt idx="3848">
                  <c:v>12649.980995455728</c:v>
                </c:pt>
                <c:pt idx="3849">
                  <c:v>12966.812626747196</c:v>
                </c:pt>
                <c:pt idx="3850">
                  <c:v>13133.117358765632</c:v>
                </c:pt>
                <c:pt idx="3851">
                  <c:v>13328.55530114628</c:v>
                </c:pt>
                <c:pt idx="3852">
                  <c:v>13084.556695760348</c:v>
                </c:pt>
                <c:pt idx="3853">
                  <c:v>13173.167554411282</c:v>
                </c:pt>
                <c:pt idx="3854">
                  <c:v>13056.634712962426</c:v>
                </c:pt>
                <c:pt idx="3855">
                  <c:v>12947.385174104125</c:v>
                </c:pt>
                <c:pt idx="3856">
                  <c:v>12779.869214521395</c:v>
                </c:pt>
                <c:pt idx="3857">
                  <c:v>12773.797139495136</c:v>
                </c:pt>
                <c:pt idx="3858">
                  <c:v>12580.797589447868</c:v>
                </c:pt>
                <c:pt idx="3859">
                  <c:v>12152.278026964717</c:v>
                </c:pt>
                <c:pt idx="3860">
                  <c:v>11700.713266350405</c:v>
                </c:pt>
                <c:pt idx="3861">
                  <c:v>11368.103802313535</c:v>
                </c:pt>
                <c:pt idx="3862">
                  <c:v>11788.112897437046</c:v>
                </c:pt>
                <c:pt idx="3863">
                  <c:v>11376.614269673177</c:v>
                </c:pt>
                <c:pt idx="3864">
                  <c:v>10531.735231964189</c:v>
                </c:pt>
                <c:pt idx="3865">
                  <c:v>10048.614805859075</c:v>
                </c:pt>
                <c:pt idx="3866">
                  <c:v>9708.7220392316522</c:v>
                </c:pt>
                <c:pt idx="3867">
                  <c:v>9615.2503331187527</c:v>
                </c:pt>
                <c:pt idx="3868">
                  <c:v>9648.0172261738462</c:v>
                </c:pt>
                <c:pt idx="3869">
                  <c:v>9732.9944021318988</c:v>
                </c:pt>
                <c:pt idx="3870">
                  <c:v>10796.372517557491</c:v>
                </c:pt>
                <c:pt idx="3871">
                  <c:v>11894.939981166761</c:v>
                </c:pt>
                <c:pt idx="3872">
                  <c:v>12499.454096182693</c:v>
                </c:pt>
                <c:pt idx="3873">
                  <c:v>12940.101871513569</c:v>
                </c:pt>
                <c:pt idx="3874">
                  <c:v>13144.034344049065</c:v>
                </c:pt>
                <c:pt idx="3875">
                  <c:v>13425.660689952063</c:v>
                </c:pt>
                <c:pt idx="3876">
                  <c:v>13163.46179669214</c:v>
                </c:pt>
                <c:pt idx="3877">
                  <c:v>13142.823116484773</c:v>
                </c:pt>
                <c:pt idx="3878">
                  <c:v>13023.867819907331</c:v>
                </c:pt>
                <c:pt idx="3879">
                  <c:v>12969.235081875784</c:v>
                </c:pt>
                <c:pt idx="3880">
                  <c:v>12893.979600841663</c:v>
                </c:pt>
                <c:pt idx="3881">
                  <c:v>12907.334978458479</c:v>
                </c:pt>
                <c:pt idx="3882">
                  <c:v>12657.264298046281</c:v>
                </c:pt>
                <c:pt idx="3883">
                  <c:v>12161.999721888651</c:v>
                </c:pt>
                <c:pt idx="3884">
                  <c:v>11754.134776817658</c:v>
                </c:pt>
                <c:pt idx="3885">
                  <c:v>11376.614269673177</c:v>
                </c:pt>
                <c:pt idx="3886">
                  <c:v>11794.184972463305</c:v>
                </c:pt>
                <c:pt idx="3887">
                  <c:v>11301.342851434261</c:v>
                </c:pt>
                <c:pt idx="3888">
                  <c:v>10523.24070180934</c:v>
                </c:pt>
                <c:pt idx="3889">
                  <c:v>10087.45377394043</c:v>
                </c:pt>
                <c:pt idx="3890">
                  <c:v>9752.4218547749733</c:v>
                </c:pt>
                <c:pt idx="3891">
                  <c:v>9569.1280624468454</c:v>
                </c:pt>
                <c:pt idx="3892">
                  <c:v>9509.6344769533298</c:v>
                </c:pt>
                <c:pt idx="3893">
                  <c:v>9703.8611917696871</c:v>
                </c:pt>
                <c:pt idx="3894">
                  <c:v>10747.811854552203</c:v>
                </c:pt>
                <c:pt idx="3895">
                  <c:v>11944.711871736341</c:v>
                </c:pt>
                <c:pt idx="3896">
                  <c:v>12743.452701568629</c:v>
                </c:pt>
                <c:pt idx="3897">
                  <c:v>13227.800292442827</c:v>
                </c:pt>
                <c:pt idx="3898">
                  <c:v>13456.005127878569</c:v>
                </c:pt>
                <c:pt idx="3899">
                  <c:v>13369.816724356222</c:v>
                </c:pt>
                <c:pt idx="3900">
                  <c:v>13185.311704463798</c:v>
                </c:pt>
                <c:pt idx="3901">
                  <c:v>12947.385174104125</c:v>
                </c:pt>
                <c:pt idx="3902">
                  <c:v>13233.872367469086</c:v>
                </c:pt>
                <c:pt idx="3903">
                  <c:v>13169.533871718399</c:v>
                </c:pt>
                <c:pt idx="3904">
                  <c:v>12913.391116279943</c:v>
                </c:pt>
                <c:pt idx="3905">
                  <c:v>12800.507894728762</c:v>
                </c:pt>
                <c:pt idx="3906">
                  <c:v>12597.786649757561</c:v>
                </c:pt>
                <c:pt idx="3907">
                  <c:v>12056.383865723228</c:v>
                </c:pt>
                <c:pt idx="3908">
                  <c:v>11657.013450807084</c:v>
                </c:pt>
                <c:pt idx="3909">
                  <c:v>11278.281716098309</c:v>
                </c:pt>
                <c:pt idx="3910">
                  <c:v>11678.863358578745</c:v>
                </c:pt>
                <c:pt idx="3911">
                  <c:v>11255.220580762356</c:v>
                </c:pt>
                <c:pt idx="3912">
                  <c:v>10450.407675903805</c:v>
                </c:pt>
                <c:pt idx="3913">
                  <c:v>9916.2881944600285</c:v>
                </c:pt>
                <c:pt idx="3914">
                  <c:v>9399.1737105307384</c:v>
                </c:pt>
                <c:pt idx="3915">
                  <c:v>9195.241237995242</c:v>
                </c:pt>
                <c:pt idx="3916">
                  <c:v>9119.9857569611195</c:v>
                </c:pt>
                <c:pt idx="3917">
                  <c:v>8880.8479990371507</c:v>
                </c:pt>
                <c:pt idx="3918">
                  <c:v>9050.7864137484685</c:v>
                </c:pt>
                <c:pt idx="3919">
                  <c:v>9614.0391055544587</c:v>
                </c:pt>
                <c:pt idx="3920">
                  <c:v>10381.208332691152</c:v>
                </c:pt>
                <c:pt idx="3921">
                  <c:v>11008.799520247832</c:v>
                </c:pt>
                <c:pt idx="3922">
                  <c:v>11329.264834232181</c:v>
                </c:pt>
                <c:pt idx="3923">
                  <c:v>11508.924943867429</c:v>
                </c:pt>
                <c:pt idx="3924">
                  <c:v>11450.658523143002</c:v>
                </c:pt>
                <c:pt idx="3925">
                  <c:v>11128.966044389565</c:v>
                </c:pt>
                <c:pt idx="3926">
                  <c:v>10991.810459938137</c:v>
                </c:pt>
                <c:pt idx="3927">
                  <c:v>10968.733387397393</c:v>
                </c:pt>
                <c:pt idx="3928">
                  <c:v>10950.533099523404</c:v>
                </c:pt>
                <c:pt idx="3929">
                  <c:v>11080.421318589071</c:v>
                </c:pt>
                <c:pt idx="3930">
                  <c:v>10989.372067604758</c:v>
                </c:pt>
                <c:pt idx="3931">
                  <c:v>10681.050903672929</c:v>
                </c:pt>
                <c:pt idx="3932">
                  <c:v>10372.713802536306</c:v>
                </c:pt>
                <c:pt idx="3933">
                  <c:v>10125.08151445749</c:v>
                </c:pt>
                <c:pt idx="3934">
                  <c:v>10460.113433622946</c:v>
                </c:pt>
                <c:pt idx="3935">
                  <c:v>10200.352932696404</c:v>
                </c:pt>
                <c:pt idx="3936">
                  <c:v>9582.4675028588645</c:v>
                </c:pt>
                <c:pt idx="3937">
                  <c:v>9132.1139698088482</c:v>
                </c:pt>
                <c:pt idx="3938">
                  <c:v>8763.0879928192116</c:v>
                </c:pt>
                <c:pt idx="3939">
                  <c:v>8614.9994858795562</c:v>
                </c:pt>
                <c:pt idx="3940">
                  <c:v>8577.371745362494</c:v>
                </c:pt>
                <c:pt idx="3941">
                  <c:v>8379.5113478532603</c:v>
                </c:pt>
                <c:pt idx="3942">
                  <c:v>8395.2891805986619</c:v>
                </c:pt>
                <c:pt idx="3943">
                  <c:v>8808.0149731316178</c:v>
                </c:pt>
                <c:pt idx="3944">
                  <c:v>9304.4907768535413</c:v>
                </c:pt>
                <c:pt idx="3945">
                  <c:v>9843.4551685544939</c:v>
                </c:pt>
                <c:pt idx="3946">
                  <c:v>10389.718800050794</c:v>
                </c:pt>
                <c:pt idx="3947">
                  <c:v>10684.684586365809</c:v>
                </c:pt>
                <c:pt idx="3948">
                  <c:v>10700.462419111209</c:v>
                </c:pt>
                <c:pt idx="3949">
                  <c:v>10466.185508649207</c:v>
                </c:pt>
                <c:pt idx="3950">
                  <c:v>10071.67594119503</c:v>
                </c:pt>
                <c:pt idx="3951">
                  <c:v>10070.464713630736</c:v>
                </c:pt>
                <c:pt idx="3952">
                  <c:v>9905.3712091765938</c:v>
                </c:pt>
                <c:pt idx="3953">
                  <c:v>10098.370759223862</c:v>
                </c:pt>
                <c:pt idx="3954">
                  <c:v>10398.213330205639</c:v>
                </c:pt>
                <c:pt idx="3955">
                  <c:v>10574.223819943214</c:v>
                </c:pt>
                <c:pt idx="3956">
                  <c:v>10481.963341394607</c:v>
                </c:pt>
                <c:pt idx="3957">
                  <c:v>10220.975675698977</c:v>
                </c:pt>
                <c:pt idx="3958">
                  <c:v>10577.873439840889</c:v>
                </c:pt>
                <c:pt idx="3959">
                  <c:v>10228.258978289532</c:v>
                </c:pt>
                <c:pt idx="3960">
                  <c:v>9513.2840968510027</c:v>
                </c:pt>
                <c:pt idx="3961">
                  <c:v>9161.2471801710599</c:v>
                </c:pt>
                <c:pt idx="3962">
                  <c:v>8950.0314050450124</c:v>
                </c:pt>
                <c:pt idx="3963">
                  <c:v>8848.0651687772643</c:v>
                </c:pt>
                <c:pt idx="3964">
                  <c:v>8986.4479179977789</c:v>
                </c:pt>
                <c:pt idx="3965">
                  <c:v>9383.395877785335</c:v>
                </c:pt>
                <c:pt idx="3966">
                  <c:v>10462.551825956327</c:v>
                </c:pt>
                <c:pt idx="3967">
                  <c:v>11711.646188838633</c:v>
                </c:pt>
                <c:pt idx="3968">
                  <c:v>12456.965508203666</c:v>
                </c:pt>
                <c:pt idx="3969">
                  <c:v>12953.457249130384</c:v>
                </c:pt>
                <c:pt idx="3970">
                  <c:v>13273.922563114733</c:v>
                </c:pt>
                <c:pt idx="3971">
                  <c:v>13680.57628062143</c:v>
                </c:pt>
                <c:pt idx="3972">
                  <c:v>13266.63926052418</c:v>
                </c:pt>
                <c:pt idx="3973">
                  <c:v>13151.31764663962</c:v>
                </c:pt>
                <c:pt idx="3974">
                  <c:v>12819.919410167042</c:v>
                </c:pt>
                <c:pt idx="3975">
                  <c:v>12824.780257629009</c:v>
                </c:pt>
                <c:pt idx="3976">
                  <c:v>12622.059012657808</c:v>
                </c:pt>
                <c:pt idx="3977">
                  <c:v>12793.224592138207</c:v>
                </c:pt>
                <c:pt idx="3978">
                  <c:v>12722.814021361262</c:v>
                </c:pt>
                <c:pt idx="3979">
                  <c:v>12126.794436500177</c:v>
                </c:pt>
                <c:pt idx="3980">
                  <c:v>11687.357888733593</c:v>
                </c:pt>
                <c:pt idx="3981">
                  <c:v>11252.798125633768</c:v>
                </c:pt>
                <c:pt idx="3982">
                  <c:v>11578.108349875291</c:v>
                </c:pt>
                <c:pt idx="3983">
                  <c:v>11201.815007499896</c:v>
                </c:pt>
                <c:pt idx="3984">
                  <c:v>10386.069180153119</c:v>
                </c:pt>
                <c:pt idx="3985">
                  <c:v>9879.8716815072603</c:v>
                </c:pt>
                <c:pt idx="3986">
                  <c:v>9587.3283503208331</c:v>
                </c:pt>
                <c:pt idx="3987">
                  <c:v>9533.9227770583711</c:v>
                </c:pt>
                <c:pt idx="3988">
                  <c:v>9661.3726037906581</c:v>
                </c:pt>
                <c:pt idx="3989">
                  <c:v>9844.6823333235807</c:v>
                </c:pt>
                <c:pt idx="3990">
                  <c:v>10775.733837350122</c:v>
                </c:pt>
                <c:pt idx="3991">
                  <c:v>11840.307243135214</c:v>
                </c:pt>
                <c:pt idx="3992">
                  <c:v>12590.503347167007</c:v>
                </c:pt>
                <c:pt idx="3993">
                  <c:v>12904.896586125096</c:v>
                </c:pt>
                <c:pt idx="3994">
                  <c:v>13077.273393169793</c:v>
                </c:pt>
                <c:pt idx="3995">
                  <c:v>13196.228689747233</c:v>
                </c:pt>
                <c:pt idx="3996">
                  <c:v>12864.84639047945</c:v>
                </c:pt>
                <c:pt idx="3997">
                  <c:v>13076.062165605499</c:v>
                </c:pt>
                <c:pt idx="3998">
                  <c:v>13031.151122497886</c:v>
                </c:pt>
                <c:pt idx="3999">
                  <c:v>12844.207710272083</c:v>
                </c:pt>
                <c:pt idx="4000">
                  <c:v>12657.264298046281</c:v>
                </c:pt>
                <c:pt idx="4001">
                  <c:v>12681.536660946527</c:v>
                </c:pt>
                <c:pt idx="4002">
                  <c:v>12524.953623852025</c:v>
                </c:pt>
                <c:pt idx="4003">
                  <c:v>12163.210949452943</c:v>
                </c:pt>
                <c:pt idx="4004">
                  <c:v>11769.91260956306</c:v>
                </c:pt>
                <c:pt idx="4005">
                  <c:v>11325.631151539301</c:v>
                </c:pt>
                <c:pt idx="4006">
                  <c:v>11731.057704276913</c:v>
                </c:pt>
                <c:pt idx="4007">
                  <c:v>11250.359733300389</c:v>
                </c:pt>
                <c:pt idx="4008">
                  <c:v>10473.468811239758</c:v>
                </c:pt>
                <c:pt idx="4009">
                  <c:v>10009.75990057293</c:v>
                </c:pt>
                <c:pt idx="4010">
                  <c:v>9743.9273246201265</c:v>
                </c:pt>
                <c:pt idx="4011">
                  <c:v>9592.1891977827981</c:v>
                </c:pt>
                <c:pt idx="4012">
                  <c:v>9723.2886444127598</c:v>
                </c:pt>
                <c:pt idx="4013">
                  <c:v>9860.4601660689805</c:v>
                </c:pt>
                <c:pt idx="4014">
                  <c:v>10693.179116520656</c:v>
                </c:pt>
                <c:pt idx="4015">
                  <c:v>11729.846476712619</c:v>
                </c:pt>
                <c:pt idx="4016">
                  <c:v>12487.325883334968</c:v>
                </c:pt>
                <c:pt idx="4017">
                  <c:v>12895.190828405955</c:v>
                </c:pt>
                <c:pt idx="4018">
                  <c:v>13088.190378453228</c:v>
                </c:pt>
                <c:pt idx="4019">
                  <c:v>13198.667082080612</c:v>
                </c:pt>
                <c:pt idx="4020">
                  <c:v>13048.140182807578</c:v>
                </c:pt>
                <c:pt idx="4021">
                  <c:v>13037.207260319352</c:v>
                </c:pt>
                <c:pt idx="4022">
                  <c:v>13009.301214726225</c:v>
                </c:pt>
                <c:pt idx="4023">
                  <c:v>12722.814021361262</c:v>
                </c:pt>
                <c:pt idx="4024">
                  <c:v>12790.78619980483</c:v>
                </c:pt>
                <c:pt idx="4025">
                  <c:v>12849.052620529255</c:v>
                </c:pt>
                <c:pt idx="4026">
                  <c:v>12648.769767891434</c:v>
                </c:pt>
                <c:pt idx="4027">
                  <c:v>12108.578211421396</c:v>
                </c:pt>
                <c:pt idx="4028">
                  <c:v>11631.529860342544</c:v>
                </c:pt>
                <c:pt idx="4029">
                  <c:v>11347.481059310961</c:v>
                </c:pt>
                <c:pt idx="4030">
                  <c:v>11682.512978476418</c:v>
                </c:pt>
                <c:pt idx="4031">
                  <c:v>11222.437750502468</c:v>
                </c:pt>
                <c:pt idx="4032">
                  <c:v>10382.435497460239</c:v>
                </c:pt>
                <c:pt idx="4033">
                  <c:v>9941.787722129362</c:v>
                </c:pt>
                <c:pt idx="4034">
                  <c:v>9656.5276935334859</c:v>
                </c:pt>
                <c:pt idx="4035">
                  <c:v>9530.2731571606982</c:v>
                </c:pt>
                <c:pt idx="4036">
                  <c:v>9650.455618507227</c:v>
                </c:pt>
                <c:pt idx="4037">
                  <c:v>9827.6773358090941</c:v>
                </c:pt>
                <c:pt idx="4038">
                  <c:v>10774.52260978583</c:v>
                </c:pt>
                <c:pt idx="4039">
                  <c:v>11948.345554429221</c:v>
                </c:pt>
                <c:pt idx="4040">
                  <c:v>12688.819963537082</c:v>
                </c:pt>
                <c:pt idx="4041">
                  <c:v>13207.161612235461</c:v>
                </c:pt>
                <c:pt idx="4042">
                  <c:v>13299.422090784066</c:v>
                </c:pt>
                <c:pt idx="4043">
                  <c:v>13559.182591710611</c:v>
                </c:pt>
                <c:pt idx="4044">
                  <c:v>13312.761531196089</c:v>
                </c:pt>
                <c:pt idx="4045">
                  <c:v>13083.345468196052</c:v>
                </c:pt>
                <c:pt idx="4046">
                  <c:v>12845.418937836375</c:v>
                </c:pt>
                <c:pt idx="4047">
                  <c:v>12776.219594623723</c:v>
                </c:pt>
                <c:pt idx="4048">
                  <c:v>12520.09277639006</c:v>
                </c:pt>
                <c:pt idx="4049">
                  <c:v>12592.925802295593</c:v>
                </c:pt>
                <c:pt idx="4050">
                  <c:v>12442.398903022558</c:v>
                </c:pt>
                <c:pt idx="4051">
                  <c:v>11947.134326864929</c:v>
                </c:pt>
                <c:pt idx="4052">
                  <c:v>11574.47466718241</c:v>
                </c:pt>
                <c:pt idx="4053">
                  <c:v>11213.943220347619</c:v>
                </c:pt>
                <c:pt idx="4054">
                  <c:v>11540.480609358232</c:v>
                </c:pt>
                <c:pt idx="4055">
                  <c:v>11139.898966877794</c:v>
                </c:pt>
                <c:pt idx="4056">
                  <c:v>10395.77493787226</c:v>
                </c:pt>
                <c:pt idx="4057">
                  <c:v>9961.2151747724347</c:v>
                </c:pt>
                <c:pt idx="4058">
                  <c:v>9649.244390942933</c:v>
                </c:pt>
                <c:pt idx="4059">
                  <c:v>9514.4953244152966</c:v>
                </c:pt>
                <c:pt idx="4060">
                  <c:v>9566.6896701134647</c:v>
                </c:pt>
                <c:pt idx="4061">
                  <c:v>9759.7051573655262</c:v>
                </c:pt>
                <c:pt idx="4062">
                  <c:v>10679.839676108637</c:v>
                </c:pt>
                <c:pt idx="4063">
                  <c:v>11695.868356093231</c:v>
                </c:pt>
                <c:pt idx="4064">
                  <c:v>12368.354649552732</c:v>
                </c:pt>
                <c:pt idx="4065">
                  <c:v>12630.553542812655</c:v>
                </c:pt>
                <c:pt idx="4066">
                  <c:v>12986.224142185478</c:v>
                </c:pt>
                <c:pt idx="4067">
                  <c:v>13190.156614720974</c:v>
                </c:pt>
                <c:pt idx="4068">
                  <c:v>12940.101871513569</c:v>
                </c:pt>
                <c:pt idx="4069">
                  <c:v>12794.435819702503</c:v>
                </c:pt>
                <c:pt idx="4070">
                  <c:v>12705.824961051569</c:v>
                </c:pt>
                <c:pt idx="4071">
                  <c:v>12404.771162505498</c:v>
                </c:pt>
                <c:pt idx="4072">
                  <c:v>12257.893883130137</c:v>
                </c:pt>
                <c:pt idx="4073">
                  <c:v>12364.720966859852</c:v>
                </c:pt>
                <c:pt idx="4074">
                  <c:v>11966.561779508002</c:v>
                </c:pt>
                <c:pt idx="4075">
                  <c:v>11487.075036095772</c:v>
                </c:pt>
                <c:pt idx="4076">
                  <c:v>11144.759814339761</c:v>
                </c:pt>
                <c:pt idx="4077">
                  <c:v>10935.966494342298</c:v>
                </c:pt>
                <c:pt idx="4078">
                  <c:v>11273.420868636342</c:v>
                </c:pt>
                <c:pt idx="4079">
                  <c:v>10917.750269263517</c:v>
                </c:pt>
                <c:pt idx="4080">
                  <c:v>10066.815093733063</c:v>
                </c:pt>
                <c:pt idx="4081">
                  <c:v>9582.4675028588645</c:v>
                </c:pt>
                <c:pt idx="4082">
                  <c:v>9254.7188862839612</c:v>
                </c:pt>
                <c:pt idx="4083">
                  <c:v>9079.9196241106802</c:v>
                </c:pt>
                <c:pt idx="4084">
                  <c:v>8950.0314050450124</c:v>
                </c:pt>
                <c:pt idx="4085">
                  <c:v>8715.7544945830105</c:v>
                </c:pt>
                <c:pt idx="4086">
                  <c:v>8860.209318829784</c:v>
                </c:pt>
                <c:pt idx="4087">
                  <c:v>9436.8014510477969</c:v>
                </c:pt>
                <c:pt idx="4088">
                  <c:v>10085.031318811843</c:v>
                </c:pt>
                <c:pt idx="4089">
                  <c:v>10824.278563150616</c:v>
                </c:pt>
                <c:pt idx="4090">
                  <c:v>11074.349243562812</c:v>
                </c:pt>
                <c:pt idx="4091">
                  <c:v>11411.803617856856</c:v>
                </c:pt>
                <c:pt idx="4092">
                  <c:v>11438.514373090482</c:v>
                </c:pt>
                <c:pt idx="4093">
                  <c:v>10995.444142631017</c:v>
                </c:pt>
                <c:pt idx="4094">
                  <c:v>10863.133468436765</c:v>
                </c:pt>
                <c:pt idx="4095">
                  <c:v>10694.406281289743</c:v>
                </c:pt>
                <c:pt idx="4096">
                  <c:v>10594.862500150582</c:v>
                </c:pt>
                <c:pt idx="4097">
                  <c:v>10631.279013103349</c:v>
                </c:pt>
                <c:pt idx="4098">
                  <c:v>10702.90081144459</c:v>
                </c:pt>
                <c:pt idx="4099">
                  <c:v>10583.929577662353</c:v>
                </c:pt>
                <c:pt idx="4100">
                  <c:v>10349.652667200353</c:v>
                </c:pt>
                <c:pt idx="4101">
                  <c:v>10273.185958601936</c:v>
                </c:pt>
                <c:pt idx="4102">
                  <c:v>10426.13531300356</c:v>
                </c:pt>
                <c:pt idx="4103">
                  <c:v>10094.737076530984</c:v>
                </c:pt>
                <c:pt idx="4104">
                  <c:v>9648.0172261738462</c:v>
                </c:pt>
                <c:pt idx="4105">
                  <c:v>9198.8908578929149</c:v>
                </c:pt>
                <c:pt idx="4106">
                  <c:v>8868.7038489846327</c:v>
                </c:pt>
                <c:pt idx="4107">
                  <c:v>8669.6322239111032</c:v>
                </c:pt>
                <c:pt idx="4108">
                  <c:v>8571.2996703362351</c:v>
                </c:pt>
                <c:pt idx="4109">
                  <c:v>8398.9228632915419</c:v>
                </c:pt>
                <c:pt idx="4110">
                  <c:v>8515.4557047403941</c:v>
                </c:pt>
                <c:pt idx="4111">
                  <c:v>8851.714788674939</c:v>
                </c:pt>
                <c:pt idx="4112">
                  <c:v>9501.1399467984847</c:v>
                </c:pt>
                <c:pt idx="4113">
                  <c:v>10171.203785129397</c:v>
                </c:pt>
                <c:pt idx="4114">
                  <c:v>10534.173624297568</c:v>
                </c:pt>
                <c:pt idx="4115">
                  <c:v>11103.482453925028</c:v>
                </c:pt>
                <c:pt idx="4116">
                  <c:v>11147.182269468345</c:v>
                </c:pt>
                <c:pt idx="4117">
                  <c:v>10547.513064709587</c:v>
                </c:pt>
                <c:pt idx="4118">
                  <c:v>10250.108886061191</c:v>
                </c:pt>
                <c:pt idx="4119">
                  <c:v>10071.67594119503</c:v>
                </c:pt>
                <c:pt idx="4120">
                  <c:v>9973.3433876201616</c:v>
                </c:pt>
                <c:pt idx="4121">
                  <c:v>10185.786327515298</c:v>
                </c:pt>
                <c:pt idx="4122">
                  <c:v>10409.130315489072</c:v>
                </c:pt>
                <c:pt idx="4123">
                  <c:v>10534.173624297568</c:v>
                </c:pt>
                <c:pt idx="4124">
                  <c:v>10528.101549271309</c:v>
                </c:pt>
                <c:pt idx="4125">
                  <c:v>10265.902656011385</c:v>
                </c:pt>
                <c:pt idx="4126">
                  <c:v>10474.680038804054</c:v>
                </c:pt>
                <c:pt idx="4127">
                  <c:v>10137.22566451001</c:v>
                </c:pt>
                <c:pt idx="4128">
                  <c:v>9467.1458889743044</c:v>
                </c:pt>
                <c:pt idx="4129">
                  <c:v>9185.5354802761012</c:v>
                </c:pt>
                <c:pt idx="4130">
                  <c:v>8826.2152610056037</c:v>
                </c:pt>
                <c:pt idx="4131">
                  <c:v>8846.8539412129721</c:v>
                </c:pt>
                <c:pt idx="4132">
                  <c:v>8917.2645119899189</c:v>
                </c:pt>
                <c:pt idx="4133">
                  <c:v>9382.1846502210428</c:v>
                </c:pt>
                <c:pt idx="4134">
                  <c:v>10461.32466118724</c:v>
                </c:pt>
                <c:pt idx="4135">
                  <c:v>11604.819105108918</c:v>
                </c:pt>
                <c:pt idx="4136">
                  <c:v>12444.837295355939</c:v>
                </c:pt>
                <c:pt idx="4137">
                  <c:v>12929.184886230138</c:v>
                </c:pt>
                <c:pt idx="4138">
                  <c:v>13150.106419075324</c:v>
                </c:pt>
                <c:pt idx="4139">
                  <c:v>13493.632868395627</c:v>
                </c:pt>
                <c:pt idx="4140">
                  <c:v>13195.017462182937</c:v>
                </c:pt>
                <c:pt idx="4141">
                  <c:v>13305.478228605534</c:v>
                </c:pt>
                <c:pt idx="4142">
                  <c:v>13362.533421765667</c:v>
                </c:pt>
                <c:pt idx="4143">
                  <c:v>13060.284332860097</c:v>
                </c:pt>
                <c:pt idx="4144">
                  <c:v>12912.179888715651</c:v>
                </c:pt>
                <c:pt idx="4145">
                  <c:v>12863.619225710363</c:v>
                </c:pt>
                <c:pt idx="4146">
                  <c:v>12762.880154211702</c:v>
                </c:pt>
                <c:pt idx="4147">
                  <c:v>12446.048522920233</c:v>
                </c:pt>
                <c:pt idx="4148">
                  <c:v>11936.217341581494</c:v>
                </c:pt>
                <c:pt idx="4149">
                  <c:v>11383.897572263728</c:v>
                </c:pt>
                <c:pt idx="4150">
                  <c:v>11624.246557751991</c:v>
                </c:pt>
                <c:pt idx="4151">
                  <c:v>11199.376615166513</c:v>
                </c:pt>
                <c:pt idx="4152">
                  <c:v>10440.701918184666</c:v>
                </c:pt>
                <c:pt idx="4153">
                  <c:v>9947.8597971556228</c:v>
                </c:pt>
                <c:pt idx="4154">
                  <c:v>9554.5614572657378</c:v>
                </c:pt>
                <c:pt idx="4155">
                  <c:v>9476.8675838982381</c:v>
                </c:pt>
                <c:pt idx="4156">
                  <c:v>9548.4893822394788</c:v>
                </c:pt>
                <c:pt idx="4157">
                  <c:v>9787.6271401634476</c:v>
                </c:pt>
                <c:pt idx="4158">
                  <c:v>10753.883929578462</c:v>
                </c:pt>
                <c:pt idx="4159">
                  <c:v>11884.022995883326</c:v>
                </c:pt>
                <c:pt idx="4160">
                  <c:v>12603.85872478382</c:v>
                </c:pt>
                <c:pt idx="4161">
                  <c:v>12923.112811203875</c:v>
                </c:pt>
                <c:pt idx="4162">
                  <c:v>13046.928955243286</c:v>
                </c:pt>
                <c:pt idx="4163">
                  <c:v>13236.294822597674</c:v>
                </c:pt>
                <c:pt idx="4164">
                  <c:v>12941.313099077865</c:v>
                </c:pt>
                <c:pt idx="4165">
                  <c:v>13061.49556042439</c:v>
                </c:pt>
                <c:pt idx="4166">
                  <c:v>12941.313099077865</c:v>
                </c:pt>
                <c:pt idx="4167">
                  <c:v>12789.574972240534</c:v>
                </c:pt>
                <c:pt idx="4168">
                  <c:v>12421.776160019986</c:v>
                </c:pt>
                <c:pt idx="4169">
                  <c:v>12548.01475918798</c:v>
                </c:pt>
                <c:pt idx="4170">
                  <c:v>12493.382021156433</c:v>
                </c:pt>
                <c:pt idx="4171">
                  <c:v>12104.944528728516</c:v>
                </c:pt>
                <c:pt idx="4172">
                  <c:v>11701.924493914697</c:v>
                </c:pt>
                <c:pt idx="4173">
                  <c:v>11432.442298064221</c:v>
                </c:pt>
                <c:pt idx="4174">
                  <c:v>11606.03033267321</c:v>
                </c:pt>
                <c:pt idx="4175">
                  <c:v>11220.01529537388</c:v>
                </c:pt>
                <c:pt idx="4176">
                  <c:v>10432.191450825025</c:v>
                </c:pt>
                <c:pt idx="4177">
                  <c:v>9951.493479848501</c:v>
                </c:pt>
                <c:pt idx="4178">
                  <c:v>9618.8840158116327</c:v>
                </c:pt>
                <c:pt idx="4179">
                  <c:v>9476.8675838982381</c:v>
                </c:pt>
                <c:pt idx="4180">
                  <c:v>9554.5614572657378</c:v>
                </c:pt>
                <c:pt idx="4181">
                  <c:v>9811.8995030636943</c:v>
                </c:pt>
                <c:pt idx="4182">
                  <c:v>10744.16223465453</c:v>
                </c:pt>
                <c:pt idx="4183">
                  <c:v>11777.195912153613</c:v>
                </c:pt>
                <c:pt idx="4184">
                  <c:v>12503.103716080366</c:v>
                </c:pt>
                <c:pt idx="4185">
                  <c:v>13046.928955243286</c:v>
                </c:pt>
                <c:pt idx="4186">
                  <c:v>13192.595007054353</c:v>
                </c:pt>
                <c:pt idx="4187">
                  <c:v>13460.865975340535</c:v>
                </c:pt>
                <c:pt idx="4188">
                  <c:v>13185.311704463798</c:v>
                </c:pt>
                <c:pt idx="4189">
                  <c:v>13107.617831096299</c:v>
                </c:pt>
                <c:pt idx="4190">
                  <c:v>12930.39611379443</c:v>
                </c:pt>
                <c:pt idx="4191">
                  <c:v>12857.563087888897</c:v>
                </c:pt>
                <c:pt idx="4192">
                  <c:v>12654.841842917695</c:v>
                </c:pt>
                <c:pt idx="4193">
                  <c:v>12631.78070758174</c:v>
                </c:pt>
                <c:pt idx="4194">
                  <c:v>12450.9093703822</c:v>
                </c:pt>
                <c:pt idx="4195">
                  <c:v>11982.339612253401</c:v>
                </c:pt>
                <c:pt idx="4196">
                  <c:v>11649.730148216531</c:v>
                </c:pt>
                <c:pt idx="4197">
                  <c:v>11331.687289360769</c:v>
                </c:pt>
                <c:pt idx="4198">
                  <c:v>11665.507980961933</c:v>
                </c:pt>
                <c:pt idx="4199">
                  <c:v>11330.476061796475</c:v>
                </c:pt>
                <c:pt idx="4200">
                  <c:v>10501.390794037681</c:v>
                </c:pt>
                <c:pt idx="4201">
                  <c:v>10002.476597982375</c:v>
                </c:pt>
                <c:pt idx="4202">
                  <c:v>9711.1444943602401</c:v>
                </c:pt>
                <c:pt idx="4203">
                  <c:v>9552.1230649323588</c:v>
                </c:pt>
                <c:pt idx="4204">
                  <c:v>9584.9058951922452</c:v>
                </c:pt>
                <c:pt idx="4205">
                  <c:v>9797.3328978825866</c:v>
                </c:pt>
                <c:pt idx="4206">
                  <c:v>10705.323266573176</c:v>
                </c:pt>
                <c:pt idx="4207">
                  <c:v>11774.757519820232</c:v>
                </c:pt>
                <c:pt idx="4208">
                  <c:v>12459.403900537045</c:v>
                </c:pt>
                <c:pt idx="4209">
                  <c:v>12891.541208508281</c:v>
                </c:pt>
                <c:pt idx="4210">
                  <c:v>13120.973208713112</c:v>
                </c:pt>
                <c:pt idx="4211">
                  <c:v>13378.311254511069</c:v>
                </c:pt>
                <c:pt idx="4212">
                  <c:v>13140.400661356185</c:v>
                </c:pt>
                <c:pt idx="4213">
                  <c:v>13056.634712962426</c:v>
                </c:pt>
                <c:pt idx="4214">
                  <c:v>12951.034794001796</c:v>
                </c:pt>
                <c:pt idx="4215">
                  <c:v>12799.29666716447</c:v>
                </c:pt>
                <c:pt idx="4216">
                  <c:v>12787.15251711195</c:v>
                </c:pt>
                <c:pt idx="4217">
                  <c:v>12632.991935146034</c:v>
                </c:pt>
                <c:pt idx="4218">
                  <c:v>12529.798534109199</c:v>
                </c:pt>
                <c:pt idx="4219">
                  <c:v>12000.555837332182</c:v>
                </c:pt>
                <c:pt idx="4220">
                  <c:v>11610.891180135177</c:v>
                </c:pt>
                <c:pt idx="4221">
                  <c:v>11306.203698896228</c:v>
                </c:pt>
                <c:pt idx="4222">
                  <c:v>11707.996568940958</c:v>
                </c:pt>
                <c:pt idx="4223">
                  <c:v>11405.747480035388</c:v>
                </c:pt>
                <c:pt idx="4224">
                  <c:v>10562.079669890692</c:v>
                </c:pt>
                <c:pt idx="4225">
                  <c:v>10083.804154042755</c:v>
                </c:pt>
                <c:pt idx="4226">
                  <c:v>9776.69421767522</c:v>
                </c:pt>
                <c:pt idx="4227">
                  <c:v>9589.7508054494174</c:v>
                </c:pt>
                <c:pt idx="4228">
                  <c:v>9651.6668460715191</c:v>
                </c:pt>
                <c:pt idx="4229">
                  <c:v>9865.3050763261544</c:v>
                </c:pt>
                <c:pt idx="4230">
                  <c:v>10717.467416625695</c:v>
                </c:pt>
                <c:pt idx="4231">
                  <c:v>11762.629306972505</c:v>
                </c:pt>
                <c:pt idx="4232">
                  <c:v>12464.248810794219</c:v>
                </c:pt>
                <c:pt idx="4233">
                  <c:v>12998.368292237998</c:v>
                </c:pt>
                <c:pt idx="4234">
                  <c:v>13176.817174308953</c:v>
                </c:pt>
                <c:pt idx="4235">
                  <c:v>13335.838603736835</c:v>
                </c:pt>
                <c:pt idx="4236">
                  <c:v>13157.389721665879</c:v>
                </c:pt>
                <c:pt idx="4237">
                  <c:v>13215.656142390308</c:v>
                </c:pt>
                <c:pt idx="4238">
                  <c:v>13045.71772767899</c:v>
                </c:pt>
                <c:pt idx="4239">
                  <c:v>12629.342315248361</c:v>
                </c:pt>
                <c:pt idx="4240">
                  <c:v>12509.175791106627</c:v>
                </c:pt>
                <c:pt idx="4241">
                  <c:v>12403.559934941206</c:v>
                </c:pt>
                <c:pt idx="4242">
                  <c:v>12157.138874426682</c:v>
                </c:pt>
                <c:pt idx="4243">
                  <c:v>11680.074586143039</c:v>
                </c:pt>
                <c:pt idx="4244">
                  <c:v>11278.281716098309</c:v>
                </c:pt>
                <c:pt idx="4245">
                  <c:v>11052.499335791152</c:v>
                </c:pt>
                <c:pt idx="4246">
                  <c:v>11400.886632573422</c:v>
                </c:pt>
                <c:pt idx="4247">
                  <c:v>11025.788580557526</c:v>
                </c:pt>
                <c:pt idx="4248">
                  <c:v>10210.058690415543</c:v>
                </c:pt>
                <c:pt idx="4249">
                  <c:v>9689.2945865885795</c:v>
                </c:pt>
                <c:pt idx="4250">
                  <c:v>9363.9684251422623</c:v>
                </c:pt>
                <c:pt idx="4251">
                  <c:v>9025.302823283926</c:v>
                </c:pt>
                <c:pt idx="4252">
                  <c:v>8909.981209399366</c:v>
                </c:pt>
                <c:pt idx="4253">
                  <c:v>8697.5382695042299</c:v>
                </c:pt>
                <c:pt idx="4254">
                  <c:v>8808.0149731316178</c:v>
                </c:pt>
                <c:pt idx="4255">
                  <c:v>9379.7462578876621</c:v>
                </c:pt>
                <c:pt idx="4256">
                  <c:v>10168.781330000809</c:v>
                </c:pt>
                <c:pt idx="4257">
                  <c:v>10800.006200250371</c:v>
                </c:pt>
                <c:pt idx="4258">
                  <c:v>11280.704171226893</c:v>
                </c:pt>
                <c:pt idx="4259">
                  <c:v>11377.825497237469</c:v>
                </c:pt>
                <c:pt idx="4260">
                  <c:v>11308.626154024814</c:v>
                </c:pt>
                <c:pt idx="4261">
                  <c:v>10909.25573910867</c:v>
                </c:pt>
                <c:pt idx="4262">
                  <c:v>10660.412223465562</c:v>
                </c:pt>
                <c:pt idx="4263">
                  <c:v>10630.067785539055</c:v>
                </c:pt>
                <c:pt idx="4264">
                  <c:v>10650.706465746422</c:v>
                </c:pt>
                <c:pt idx="4265">
                  <c:v>10690.756661392068</c:v>
                </c:pt>
                <c:pt idx="4266">
                  <c:v>10679.839676108637</c:v>
                </c:pt>
                <c:pt idx="4267">
                  <c:v>10422.485693105886</c:v>
                </c:pt>
                <c:pt idx="4268">
                  <c:v>10099.597923992951</c:v>
                </c:pt>
                <c:pt idx="4269">
                  <c:v>10070.464713630736</c:v>
                </c:pt>
                <c:pt idx="4270">
                  <c:v>10332.663606890659</c:v>
                </c:pt>
                <c:pt idx="4271">
                  <c:v>10196.703312798731</c:v>
                </c:pt>
                <c:pt idx="4272">
                  <c:v>9539.9948520846319</c:v>
                </c:pt>
                <c:pt idx="4273">
                  <c:v>9087.2029267012349</c:v>
                </c:pt>
                <c:pt idx="4274">
                  <c:v>8816.5095032864629</c:v>
                </c:pt>
                <c:pt idx="4275">
                  <c:v>8750.9597799714829</c:v>
                </c:pt>
                <c:pt idx="4276">
                  <c:v>8593.1495781078956</c:v>
                </c:pt>
                <c:pt idx="4277">
                  <c:v>8392.8507882652812</c:v>
                </c:pt>
                <c:pt idx="4278">
                  <c:v>8487.5496591472674</c:v>
                </c:pt>
                <c:pt idx="4279">
                  <c:v>8931.8311171710266</c:v>
                </c:pt>
                <c:pt idx="4280">
                  <c:v>9490.22296151505</c:v>
                </c:pt>
                <c:pt idx="4281">
                  <c:v>10131.153589483751</c:v>
                </c:pt>
                <c:pt idx="4282">
                  <c:v>10398.213330205639</c:v>
                </c:pt>
                <c:pt idx="4283">
                  <c:v>10713.817796728021</c:v>
                </c:pt>
                <c:pt idx="4284">
                  <c:v>10770.872989888156</c:v>
                </c:pt>
                <c:pt idx="4285">
                  <c:v>10314.447381811879</c:v>
                </c:pt>
                <c:pt idx="4286">
                  <c:v>10251.336050830279</c:v>
                </c:pt>
                <c:pt idx="4287">
                  <c:v>10049.826033423369</c:v>
                </c:pt>
                <c:pt idx="4288">
                  <c:v>10095.948304095276</c:v>
                </c:pt>
                <c:pt idx="4289">
                  <c:v>10167.570102436517</c:v>
                </c:pt>
                <c:pt idx="4290">
                  <c:v>10217.341993006097</c:v>
                </c:pt>
                <c:pt idx="4291">
                  <c:v>10284.102943885371</c:v>
                </c:pt>
                <c:pt idx="4292">
                  <c:v>10394.563710307966</c:v>
                </c:pt>
                <c:pt idx="4293">
                  <c:v>10319.308229273845</c:v>
                </c:pt>
                <c:pt idx="4294">
                  <c:v>10586.367969995736</c:v>
                </c:pt>
                <c:pt idx="4295">
                  <c:v>10279.242096423404</c:v>
                </c:pt>
                <c:pt idx="4296">
                  <c:v>9660.161376226366</c:v>
                </c:pt>
                <c:pt idx="4297">
                  <c:v>9328.7631397537898</c:v>
                </c:pt>
                <c:pt idx="4298">
                  <c:v>9035.008581003065</c:v>
                </c:pt>
                <c:pt idx="4299">
                  <c:v>8908.7699818350738</c:v>
                </c:pt>
                <c:pt idx="4300">
                  <c:v>9104.1919870109268</c:v>
                </c:pt>
                <c:pt idx="4301">
                  <c:v>9365.1796527065562</c:v>
                </c:pt>
                <c:pt idx="4302">
                  <c:v>10375.152194869686</c:v>
                </c:pt>
                <c:pt idx="4303">
                  <c:v>11572.052212053826</c:v>
                </c:pt>
                <c:pt idx="4304">
                  <c:v>12353.788044371624</c:v>
                </c:pt>
                <c:pt idx="4305">
                  <c:v>12881.835450789142</c:v>
                </c:pt>
                <c:pt idx="4306">
                  <c:v>13147.68396394674</c:v>
                </c:pt>
                <c:pt idx="4307">
                  <c:v>13462.077202904828</c:v>
                </c:pt>
                <c:pt idx="4308">
                  <c:v>13266.63926052418</c:v>
                </c:pt>
                <c:pt idx="4309">
                  <c:v>13235.083595033379</c:v>
                </c:pt>
                <c:pt idx="4310">
                  <c:v>13201.0895372092</c:v>
                </c:pt>
                <c:pt idx="4311">
                  <c:v>13113.689906122558</c:v>
                </c:pt>
                <c:pt idx="4312">
                  <c:v>12923.112811203875</c:v>
                </c:pt>
                <c:pt idx="4313">
                  <c:v>12850.279785298342</c:v>
                </c:pt>
                <c:pt idx="4314">
                  <c:v>12629.342315248361</c:v>
                </c:pt>
                <c:pt idx="4315">
                  <c:v>12180.200009762635</c:v>
                </c:pt>
                <c:pt idx="4316">
                  <c:v>11715.279871531513</c:v>
                </c:pt>
                <c:pt idx="4317">
                  <c:v>11476.142113607542</c:v>
                </c:pt>
                <c:pt idx="4318">
                  <c:v>11813.612425106381</c:v>
                </c:pt>
                <c:pt idx="4319">
                  <c:v>11396.025785111455</c:v>
                </c:pt>
                <c:pt idx="4320">
                  <c:v>10654.340148439302</c:v>
                </c:pt>
                <c:pt idx="4321">
                  <c:v>10197.914540363025</c:v>
                </c:pt>
                <c:pt idx="4322">
                  <c:v>9872.5883789167074</c:v>
                </c:pt>
                <c:pt idx="4323">
                  <c:v>9711.1444943602401</c:v>
                </c:pt>
                <c:pt idx="4324">
                  <c:v>9703.8611917696871</c:v>
                </c:pt>
                <c:pt idx="4325">
                  <c:v>9841.0327134259078</c:v>
                </c:pt>
                <c:pt idx="4326">
                  <c:v>10819.433652893444</c:v>
                </c:pt>
                <c:pt idx="4327">
                  <c:v>11884.022995883326</c:v>
                </c:pt>
                <c:pt idx="4328">
                  <c:v>12768.936292033168</c:v>
                </c:pt>
                <c:pt idx="4329">
                  <c:v>13312.761531196089</c:v>
                </c:pt>
                <c:pt idx="4330">
                  <c:v>13567.693059070249</c:v>
                </c:pt>
                <c:pt idx="4331">
                  <c:v>13741.265156474446</c:v>
                </c:pt>
                <c:pt idx="4332">
                  <c:v>13532.487773681776</c:v>
                </c:pt>
                <c:pt idx="4333">
                  <c:v>13544.615986529503</c:v>
                </c:pt>
                <c:pt idx="4334">
                  <c:v>13418.377387361506</c:v>
                </c:pt>
                <c:pt idx="4335">
                  <c:v>13282.41709326958</c:v>
                </c:pt>
                <c:pt idx="4336">
                  <c:v>13236.294822597674</c:v>
                </c:pt>
                <c:pt idx="4337">
                  <c:v>13204.72321990208</c:v>
                </c:pt>
                <c:pt idx="4338">
                  <c:v>12932.818568923018</c:v>
                </c:pt>
                <c:pt idx="4339">
                  <c:v>12544.365139290307</c:v>
                </c:pt>
                <c:pt idx="4340">
                  <c:v>12118.29990634533</c:v>
                </c:pt>
                <c:pt idx="4341">
                  <c:v>11835.462332878042</c:v>
                </c:pt>
                <c:pt idx="4342">
                  <c:v>12049.100563132675</c:v>
                </c:pt>
                <c:pt idx="4343">
                  <c:v>11783.267987179872</c:v>
                </c:pt>
                <c:pt idx="4344">
                  <c:v>10918.977434032604</c:v>
                </c:pt>
                <c:pt idx="4345">
                  <c:v>10382.435497460239</c:v>
                </c:pt>
                <c:pt idx="4346">
                  <c:v>10031.609808344589</c:v>
                </c:pt>
                <c:pt idx="4347">
                  <c:v>9887.1549840978132</c:v>
                </c:pt>
                <c:pt idx="4348">
                  <c:v>9910.2320566385624</c:v>
                </c:pt>
                <c:pt idx="4349">
                  <c:v>9996.4045229561161</c:v>
                </c:pt>
                <c:pt idx="4350">
                  <c:v>10881.333756310751</c:v>
                </c:pt>
                <c:pt idx="4351">
                  <c:v>12007.839139922735</c:v>
                </c:pt>
                <c:pt idx="4352">
                  <c:v>12834.486015348151</c:v>
                </c:pt>
                <c:pt idx="4353">
                  <c:v>13464.499658033415</c:v>
                </c:pt>
                <c:pt idx="4354">
                  <c:v>13718.204021138492</c:v>
                </c:pt>
                <c:pt idx="4355">
                  <c:v>14021.680274813149</c:v>
                </c:pt>
                <c:pt idx="4356">
                  <c:v>13823.819877303913</c:v>
                </c:pt>
                <c:pt idx="4357">
                  <c:v>13783.753744453472</c:v>
                </c:pt>
                <c:pt idx="4358">
                  <c:v>13656.303917721183</c:v>
                </c:pt>
                <c:pt idx="4359">
                  <c:v>13659.937600414063</c:v>
                </c:pt>
                <c:pt idx="4360">
                  <c:v>13405.022009744693</c:v>
                </c:pt>
                <c:pt idx="4361">
                  <c:v>13389.244176999297</c:v>
                </c:pt>
                <c:pt idx="4362">
                  <c:v>13005.651594828552</c:v>
                </c:pt>
                <c:pt idx="4363">
                  <c:v>12498.242868618399</c:v>
                </c:pt>
                <c:pt idx="4364">
                  <c:v>12058.822258056609</c:v>
                </c:pt>
                <c:pt idx="4365">
                  <c:v>11824.529410389812</c:v>
                </c:pt>
                <c:pt idx="4366">
                  <c:v>12060.033485620903</c:v>
                </c:pt>
                <c:pt idx="4367">
                  <c:v>11627.880240444871</c:v>
                </c:pt>
                <c:pt idx="4368">
                  <c:v>11022.154897864646</c:v>
                </c:pt>
                <c:pt idx="4369">
                  <c:v>10609.429105331688</c:v>
                </c:pt>
                <c:pt idx="4370">
                  <c:v>10210.058690415543</c:v>
                </c:pt>
                <c:pt idx="4371">
                  <c:v>10148.142649793444</c:v>
                </c:pt>
                <c:pt idx="4372">
                  <c:v>10219.764448134685</c:v>
                </c:pt>
                <c:pt idx="4373">
                  <c:v>10287.752563783046</c:v>
                </c:pt>
                <c:pt idx="4374">
                  <c:v>11155.676799623194</c:v>
                </c:pt>
                <c:pt idx="4375">
                  <c:v>12130.428119193057</c:v>
                </c:pt>
                <c:pt idx="4376">
                  <c:v>12978.940839594923</c:v>
                </c:pt>
                <c:pt idx="4377">
                  <c:v>13548.265606427178</c:v>
                </c:pt>
                <c:pt idx="4378">
                  <c:v>13804.392424660839</c:v>
                </c:pt>
                <c:pt idx="4379">
                  <c:v>13988.913381758055</c:v>
                </c:pt>
                <c:pt idx="4380">
                  <c:v>13782.54251688918</c:v>
                </c:pt>
                <c:pt idx="4381">
                  <c:v>13700.003733264504</c:v>
                </c:pt>
                <c:pt idx="4382">
                  <c:v>13640.526084975785</c:v>
                </c:pt>
                <c:pt idx="4383">
                  <c:v>13549.47683399147</c:v>
                </c:pt>
                <c:pt idx="4384">
                  <c:v>13440.227295133169</c:v>
                </c:pt>
                <c:pt idx="4385">
                  <c:v>13282.41709326958</c:v>
                </c:pt>
                <c:pt idx="4386">
                  <c:v>12964.374234413819</c:v>
                </c:pt>
                <c:pt idx="4387">
                  <c:v>12476.392960846739</c:v>
                </c:pt>
                <c:pt idx="4388">
                  <c:v>12098.872453702257</c:v>
                </c:pt>
                <c:pt idx="4389">
                  <c:v>11818.457335363553</c:v>
                </c:pt>
                <c:pt idx="4390">
                  <c:v>12002.978292460768</c:v>
                </c:pt>
                <c:pt idx="4391">
                  <c:v>11746.851474227107</c:v>
                </c:pt>
                <c:pt idx="4392">
                  <c:v>10937.177721906592</c:v>
                </c:pt>
                <c:pt idx="4393">
                  <c:v>10488.035416420867</c:v>
                </c:pt>
                <c:pt idx="4394">
                  <c:v>10117.798211866937</c:v>
                </c:pt>
                <c:pt idx="4395">
                  <c:v>9919.9378143577014</c:v>
                </c:pt>
                <c:pt idx="4396">
                  <c:v>10000.054142853789</c:v>
                </c:pt>
                <c:pt idx="4397">
                  <c:v>10219.764448134685</c:v>
                </c:pt>
                <c:pt idx="4398">
                  <c:v>10906.833283980086</c:v>
                </c:pt>
                <c:pt idx="4399">
                  <c:v>11943.500644172049</c:v>
                </c:pt>
                <c:pt idx="4400">
                  <c:v>12754.369686852062</c:v>
                </c:pt>
                <c:pt idx="4401">
                  <c:v>13279.994638140992</c:v>
                </c:pt>
                <c:pt idx="4402">
                  <c:v>13550.688061555762</c:v>
                </c:pt>
                <c:pt idx="4403">
                  <c:v>13782.54251688918</c:v>
                </c:pt>
                <c:pt idx="4404">
                  <c:v>13528.838153784103</c:v>
                </c:pt>
                <c:pt idx="4405">
                  <c:v>13572.537969327423</c:v>
                </c:pt>
                <c:pt idx="4406">
                  <c:v>13432.943992542618</c:v>
                </c:pt>
                <c:pt idx="4407">
                  <c:v>13283.628320833872</c:v>
                </c:pt>
                <c:pt idx="4408">
                  <c:v>13148.895191511032</c:v>
                </c:pt>
                <c:pt idx="4409">
                  <c:v>13116.112361251146</c:v>
                </c:pt>
                <c:pt idx="4410">
                  <c:v>12800.507894728762</c:v>
                </c:pt>
                <c:pt idx="4411">
                  <c:v>12319.809923752238</c:v>
                </c:pt>
                <c:pt idx="4412">
                  <c:v>11924.073191528976</c:v>
                </c:pt>
                <c:pt idx="4413">
                  <c:v>11717.718263864892</c:v>
                </c:pt>
                <c:pt idx="4414">
                  <c:v>12094.011606240289</c:v>
                </c:pt>
                <c:pt idx="4415">
                  <c:v>11774.757519820232</c:v>
                </c:pt>
                <c:pt idx="4416">
                  <c:v>11036.721503045754</c:v>
                </c:pt>
                <c:pt idx="4417">
                  <c:v>10566.940517352661</c:v>
                </c:pt>
                <c:pt idx="4418">
                  <c:v>10013.409520470601</c:v>
                </c:pt>
                <c:pt idx="4419">
                  <c:v>9872.5883789167074</c:v>
                </c:pt>
                <c:pt idx="4420">
                  <c:v>9666.2334512526249</c:v>
                </c:pt>
                <c:pt idx="4421">
                  <c:v>9506.0007942604516</c:v>
                </c:pt>
                <c:pt idx="4422">
                  <c:v>9708.7220392316522</c:v>
                </c:pt>
                <c:pt idx="4423">
                  <c:v>10247.686430932605</c:v>
                </c:pt>
                <c:pt idx="4424">
                  <c:v>11029.438200455199</c:v>
                </c:pt>
                <c:pt idx="4425">
                  <c:v>11796.607427591893</c:v>
                </c:pt>
                <c:pt idx="4426">
                  <c:v>12148.644344271837</c:v>
                </c:pt>
                <c:pt idx="4427">
                  <c:v>12300.382471109164</c:v>
                </c:pt>
                <c:pt idx="4428">
                  <c:v>12185.060857224604</c:v>
                </c:pt>
                <c:pt idx="4429">
                  <c:v>11873.0900733951</c:v>
                </c:pt>
                <c:pt idx="4430">
                  <c:v>11667.946373295312</c:v>
                </c:pt>
                <c:pt idx="4431">
                  <c:v>11671.580055988192</c:v>
                </c:pt>
                <c:pt idx="4432">
                  <c:v>11584.180424901549</c:v>
                </c:pt>
                <c:pt idx="4433">
                  <c:v>11599.958257646951</c:v>
                </c:pt>
                <c:pt idx="4434">
                  <c:v>11502.85286884117</c:v>
                </c:pt>
                <c:pt idx="4435">
                  <c:v>11254.00935319806</c:v>
                </c:pt>
                <c:pt idx="4436">
                  <c:v>10926.260736623159</c:v>
                </c:pt>
                <c:pt idx="4437">
                  <c:v>10733.245249371097</c:v>
                </c:pt>
                <c:pt idx="4438">
                  <c:v>10983.299992578499</c:v>
                </c:pt>
                <c:pt idx="4439">
                  <c:v>10773.295445016744</c:v>
                </c:pt>
                <c:pt idx="4440">
                  <c:v>10078.959243785583</c:v>
                </c:pt>
                <c:pt idx="4441">
                  <c:v>9652.8780736358131</c:v>
                </c:pt>
                <c:pt idx="4442">
                  <c:v>9302.0683217249571</c:v>
                </c:pt>
                <c:pt idx="4443">
                  <c:v>9155.1751051448009</c:v>
                </c:pt>
                <c:pt idx="4444">
                  <c:v>9096.9086844203739</c:v>
                </c:pt>
                <c:pt idx="4445">
                  <c:v>8843.2202585200921</c:v>
                </c:pt>
                <c:pt idx="4446">
                  <c:v>8900.2595144754323</c:v>
                </c:pt>
                <c:pt idx="4447">
                  <c:v>9198.8908578929149</c:v>
                </c:pt>
                <c:pt idx="4448">
                  <c:v>9838.6102582973199</c:v>
                </c:pt>
                <c:pt idx="4449">
                  <c:v>10371.502574972013</c:v>
                </c:pt>
                <c:pt idx="4450">
                  <c:v>10848.566863255657</c:v>
                </c:pt>
                <c:pt idx="4451">
                  <c:v>11020.943670300352</c:v>
                </c:pt>
                <c:pt idx="4452">
                  <c:v>11136.249346980119</c:v>
                </c:pt>
                <c:pt idx="4453">
                  <c:v>10916.539041699225</c:v>
                </c:pt>
                <c:pt idx="4454">
                  <c:v>10609.429105331688</c:v>
                </c:pt>
                <c:pt idx="4455">
                  <c:v>10409.130315489072</c:v>
                </c:pt>
                <c:pt idx="4456">
                  <c:v>10458.902206058654</c:v>
                </c:pt>
                <c:pt idx="4457">
                  <c:v>10671.329208748995</c:v>
                </c:pt>
                <c:pt idx="4458">
                  <c:v>10801.217427814663</c:v>
                </c:pt>
                <c:pt idx="4459">
                  <c:v>10702.90081144459</c:v>
                </c:pt>
                <c:pt idx="4460">
                  <c:v>10586.367969995736</c:v>
                </c:pt>
                <c:pt idx="4461">
                  <c:v>10531.735231964189</c:v>
                </c:pt>
                <c:pt idx="4462">
                  <c:v>10882.560921079837</c:v>
                </c:pt>
                <c:pt idx="4463">
                  <c:v>10456.479750930068</c:v>
                </c:pt>
                <c:pt idx="4464">
                  <c:v>9851.9656359141336</c:v>
                </c:pt>
                <c:pt idx="4465">
                  <c:v>9469.5842813076833</c:v>
                </c:pt>
                <c:pt idx="4466">
                  <c:v>9175.8137853521675</c:v>
                </c:pt>
                <c:pt idx="4467">
                  <c:v>9092.0637741632017</c:v>
                </c:pt>
                <c:pt idx="4468">
                  <c:v>9191.607555302362</c:v>
                </c:pt>
                <c:pt idx="4469">
                  <c:v>9537.5564597512512</c:v>
                </c:pt>
                <c:pt idx="4470">
                  <c:v>10456.479750930068</c:v>
                </c:pt>
                <c:pt idx="4471">
                  <c:v>11531.986079203385</c:v>
                </c:pt>
                <c:pt idx="4472">
                  <c:v>12311.299456392597</c:v>
                </c:pt>
                <c:pt idx="4473">
                  <c:v>12775.008367059429</c:v>
                </c:pt>
                <c:pt idx="4474">
                  <c:v>13088.190378453228</c:v>
                </c:pt>
                <c:pt idx="4475">
                  <c:v>13315.199923529466</c:v>
                </c:pt>
                <c:pt idx="4476">
                  <c:v>13139.1734965871</c:v>
                </c:pt>
                <c:pt idx="4477">
                  <c:v>13103.984148403419</c:v>
                </c:pt>
                <c:pt idx="4478">
                  <c:v>13168.306706949314</c:v>
                </c:pt>
                <c:pt idx="4479">
                  <c:v>13129.467738867961</c:v>
                </c:pt>
                <c:pt idx="4480">
                  <c:v>12868.48007317233</c:v>
                </c:pt>
                <c:pt idx="4481">
                  <c:v>12807.791197319317</c:v>
                </c:pt>
                <c:pt idx="4482">
                  <c:v>12728.886096387523</c:v>
                </c:pt>
                <c:pt idx="4483">
                  <c:v>12232.410292665598</c:v>
                </c:pt>
                <c:pt idx="4484">
                  <c:v>11935.0061140172</c:v>
                </c:pt>
                <c:pt idx="4485">
                  <c:v>11494.358338686323</c:v>
                </c:pt>
                <c:pt idx="4486">
                  <c:v>11819.68450013264</c:v>
                </c:pt>
                <c:pt idx="4487">
                  <c:v>11460.364280862143</c:v>
                </c:pt>
                <c:pt idx="4488">
                  <c:v>10650.706465746422</c:v>
                </c:pt>
                <c:pt idx="4489">
                  <c:v>10270.747566268559</c:v>
                </c:pt>
                <c:pt idx="4490">
                  <c:v>9932.081964410223</c:v>
                </c:pt>
                <c:pt idx="4491">
                  <c:v>9883.5213014049332</c:v>
                </c:pt>
                <c:pt idx="4492">
                  <c:v>9883.5213014049332</c:v>
                </c:pt>
                <c:pt idx="4493">
                  <c:v>10034.048200677969</c:v>
                </c:pt>
                <c:pt idx="4494">
                  <c:v>10897.127526260943</c:v>
                </c:pt>
                <c:pt idx="4495">
                  <c:v>11801.46827505386</c:v>
                </c:pt>
                <c:pt idx="4496">
                  <c:v>12690.047128306169</c:v>
                </c:pt>
                <c:pt idx="4497">
                  <c:v>13212.006522492633</c:v>
                </c:pt>
                <c:pt idx="4498">
                  <c:v>13471.78296062397</c:v>
                </c:pt>
                <c:pt idx="4499">
                  <c:v>13657.515145285475</c:v>
                </c:pt>
                <c:pt idx="4500">
                  <c:v>13413.51653989954</c:v>
                </c:pt>
                <c:pt idx="4501">
                  <c:v>13344.333133891683</c:v>
                </c:pt>
                <c:pt idx="4502">
                  <c:v>13418.377387361506</c:v>
                </c:pt>
                <c:pt idx="4503">
                  <c:v>13414.727767463835</c:v>
                </c:pt>
                <c:pt idx="4504">
                  <c:v>13173.167554411282</c:v>
                </c:pt>
                <c:pt idx="4505">
                  <c:v>13145.245571613359</c:v>
                </c:pt>
                <c:pt idx="4506">
                  <c:v>12868.48007317233</c:v>
                </c:pt>
                <c:pt idx="4507">
                  <c:v>12324.65483400941</c:v>
                </c:pt>
                <c:pt idx="4508">
                  <c:v>11808.751577644412</c:v>
                </c:pt>
                <c:pt idx="4509">
                  <c:v>11490.70871878865</c:v>
                </c:pt>
                <c:pt idx="4510">
                  <c:v>11778.407139717907</c:v>
                </c:pt>
                <c:pt idx="4511">
                  <c:v>11388.742482520904</c:v>
                </c:pt>
                <c:pt idx="4512">
                  <c:v>10627.629393205674</c:v>
                </c:pt>
                <c:pt idx="4513">
                  <c:v>10102.020379121535</c:v>
                </c:pt>
                <c:pt idx="4514">
                  <c:v>9737.8552495938657</c:v>
                </c:pt>
                <c:pt idx="4515">
                  <c:v>9627.3944831712724</c:v>
                </c:pt>
                <c:pt idx="4516">
                  <c:v>9731.7831745676049</c:v>
                </c:pt>
                <c:pt idx="4517">
                  <c:v>9913.8657393314425</c:v>
                </c:pt>
                <c:pt idx="4518">
                  <c:v>10674.978828646668</c:v>
                </c:pt>
                <c:pt idx="4519">
                  <c:v>11568.40259215615</c:v>
                </c:pt>
                <c:pt idx="4520">
                  <c:v>12386.570874631512</c:v>
                </c:pt>
                <c:pt idx="4521">
                  <c:v>12771.374684366549</c:v>
                </c:pt>
                <c:pt idx="4522">
                  <c:v>12980.16800436401</c:v>
                </c:pt>
                <c:pt idx="4523">
                  <c:v>13316.411151093762</c:v>
                </c:pt>
                <c:pt idx="4524">
                  <c:v>13218.078597518896</c:v>
                </c:pt>
                <c:pt idx="4525">
                  <c:v>13236.294822597674</c:v>
                </c:pt>
                <c:pt idx="4526">
                  <c:v>12943.751491411245</c:v>
                </c:pt>
                <c:pt idx="4527">
                  <c:v>12889.118753379696</c:v>
                </c:pt>
                <c:pt idx="4528">
                  <c:v>12764.091381775996</c:v>
                </c:pt>
                <c:pt idx="4529">
                  <c:v>12677.902978253647</c:v>
                </c:pt>
                <c:pt idx="4530">
                  <c:v>12489.748338463552</c:v>
                </c:pt>
                <c:pt idx="4531">
                  <c:v>12019.967352770462</c:v>
                </c:pt>
                <c:pt idx="4532">
                  <c:v>11654.590995678498</c:v>
                </c:pt>
                <c:pt idx="4533">
                  <c:v>11428.808615371341</c:v>
                </c:pt>
                <c:pt idx="4534">
                  <c:v>11682.512978476418</c:v>
                </c:pt>
                <c:pt idx="4535">
                  <c:v>11297.709168741381</c:v>
                </c:pt>
                <c:pt idx="4536">
                  <c:v>10530.524004399895</c:v>
                </c:pt>
                <c:pt idx="4537">
                  <c:v>10110.514909276384</c:v>
                </c:pt>
                <c:pt idx="4538">
                  <c:v>9805.8274280374335</c:v>
                </c:pt>
                <c:pt idx="4539">
                  <c:v>9610.3894856567858</c:v>
                </c:pt>
                <c:pt idx="4540">
                  <c:v>9641.9610883523783</c:v>
                </c:pt>
                <c:pt idx="4541">
                  <c:v>9915.0769668957346</c:v>
                </c:pt>
                <c:pt idx="4542">
                  <c:v>10597.284955279169</c:v>
                </c:pt>
                <c:pt idx="4543">
                  <c:v>11524.70277661283</c:v>
                </c:pt>
                <c:pt idx="4544">
                  <c:v>12345.293514216779</c:v>
                </c:pt>
                <c:pt idx="4545">
                  <c:v>12634.203162710328</c:v>
                </c:pt>
                <c:pt idx="4546">
                  <c:v>12964.374234413819</c:v>
                </c:pt>
                <c:pt idx="4547">
                  <c:v>13238.717277726259</c:v>
                </c:pt>
                <c:pt idx="4548">
                  <c:v>13112.478678558266</c:v>
                </c:pt>
                <c:pt idx="4549">
                  <c:v>13076.062165605499</c:v>
                </c:pt>
                <c:pt idx="4550">
                  <c:v>13015.357352547691</c:v>
                </c:pt>
                <c:pt idx="4551">
                  <c:v>12857.563087888897</c:v>
                </c:pt>
                <c:pt idx="4552">
                  <c:v>12776.219594623723</c:v>
                </c:pt>
                <c:pt idx="4553">
                  <c:v>12768.936292033168</c:v>
                </c:pt>
                <c:pt idx="4554">
                  <c:v>12439.976447893972</c:v>
                </c:pt>
                <c:pt idx="4555">
                  <c:v>11947.134326864929</c:v>
                </c:pt>
                <c:pt idx="4556">
                  <c:v>11411.803617856856</c:v>
                </c:pt>
                <c:pt idx="4557">
                  <c:v>11220.01529537388</c:v>
                </c:pt>
                <c:pt idx="4558">
                  <c:v>11623.035330187698</c:v>
                </c:pt>
                <c:pt idx="4559">
                  <c:v>11284.353791124568</c:v>
                </c:pt>
                <c:pt idx="4560">
                  <c:v>10547.513064709587</c:v>
                </c:pt>
                <c:pt idx="4561">
                  <c:v>10127.503969586076</c:v>
                </c:pt>
                <c:pt idx="4562">
                  <c:v>9831.326955706767</c:v>
                </c:pt>
                <c:pt idx="4563">
                  <c:v>9714.794114257913</c:v>
                </c:pt>
                <c:pt idx="4564">
                  <c:v>9695.3666616148403</c:v>
                </c:pt>
                <c:pt idx="4565">
                  <c:v>9827.6773358090941</c:v>
                </c:pt>
                <c:pt idx="4566">
                  <c:v>10556.023532069228</c:v>
                </c:pt>
                <c:pt idx="4567">
                  <c:v>11586.61881723493</c:v>
                </c:pt>
                <c:pt idx="4568">
                  <c:v>12279.743790901797</c:v>
                </c:pt>
                <c:pt idx="4569">
                  <c:v>12688.819963537082</c:v>
                </c:pt>
                <c:pt idx="4570">
                  <c:v>12937.679416384985</c:v>
                </c:pt>
                <c:pt idx="4571">
                  <c:v>13145.245571613359</c:v>
                </c:pt>
                <c:pt idx="4572">
                  <c:v>12841.769317938704</c:v>
                </c:pt>
                <c:pt idx="4573">
                  <c:v>12859.985543017483</c:v>
                </c:pt>
                <c:pt idx="4574">
                  <c:v>12673.042130791679</c:v>
                </c:pt>
                <c:pt idx="4575">
                  <c:v>12421.776160019986</c:v>
                </c:pt>
                <c:pt idx="4576">
                  <c:v>12408.420782403171</c:v>
                </c:pt>
                <c:pt idx="4577">
                  <c:v>12369.565877117024</c:v>
                </c:pt>
                <c:pt idx="4578">
                  <c:v>12130.428119193057</c:v>
                </c:pt>
                <c:pt idx="4579">
                  <c:v>11667.946373295312</c:v>
                </c:pt>
                <c:pt idx="4580">
                  <c:v>11216.381612681002</c:v>
                </c:pt>
                <c:pt idx="4581">
                  <c:v>10960.238857242544</c:v>
                </c:pt>
                <c:pt idx="4582">
                  <c:v>11433.653525628517</c:v>
                </c:pt>
                <c:pt idx="4583">
                  <c:v>11176.31547983056</c:v>
                </c:pt>
                <c:pt idx="4584">
                  <c:v>10407.91908792478</c:v>
                </c:pt>
                <c:pt idx="4585">
                  <c:v>9906.5824367408877</c:v>
                </c:pt>
                <c:pt idx="4586">
                  <c:v>9550.9118373680649</c:v>
                </c:pt>
                <c:pt idx="4587">
                  <c:v>9365.1796527065562</c:v>
                </c:pt>
                <c:pt idx="4588">
                  <c:v>9152.7526500162148</c:v>
                </c:pt>
                <c:pt idx="4589">
                  <c:v>8971.881312816673</c:v>
                </c:pt>
                <c:pt idx="4590">
                  <c:v>8975.5309327143477</c:v>
                </c:pt>
                <c:pt idx="4591">
                  <c:v>9530.2731571606982</c:v>
                </c:pt>
                <c:pt idx="4592">
                  <c:v>10195.492085234438</c:v>
                </c:pt>
                <c:pt idx="4593">
                  <c:v>10871.62799859161</c:v>
                </c:pt>
                <c:pt idx="4594">
                  <c:v>11296.497941177089</c:v>
                </c:pt>
                <c:pt idx="4595">
                  <c:v>11439.725600654776</c:v>
                </c:pt>
                <c:pt idx="4596">
                  <c:v>11410.592390292564</c:v>
                </c:pt>
                <c:pt idx="4597">
                  <c:v>11235.79312811928</c:v>
                </c:pt>
                <c:pt idx="4598">
                  <c:v>10983.299992578499</c:v>
                </c:pt>
                <c:pt idx="4599">
                  <c:v>10858.272620974798</c:v>
                </c:pt>
                <c:pt idx="4600">
                  <c:v>10892.266678798978</c:v>
                </c:pt>
                <c:pt idx="4601">
                  <c:v>11017.294050402677</c:v>
                </c:pt>
                <c:pt idx="4602">
                  <c:v>10908.044511544378</c:v>
                </c:pt>
                <c:pt idx="4603">
                  <c:v>10638.562315693902</c:v>
                </c:pt>
                <c:pt idx="4604">
                  <c:v>10382.435497460239</c:v>
                </c:pt>
                <c:pt idx="4605">
                  <c:v>10225.836523160944</c:v>
                </c:pt>
                <c:pt idx="4606">
                  <c:v>10593.651272586287</c:v>
                </c:pt>
                <c:pt idx="4607">
                  <c:v>10336.297289583539</c:v>
                </c:pt>
                <c:pt idx="4608">
                  <c:v>9739.0664771581596</c:v>
                </c:pt>
                <c:pt idx="4609">
                  <c:v>9292.3466268010234</c:v>
                </c:pt>
                <c:pt idx="4610">
                  <c:v>8985.2366904334867</c:v>
                </c:pt>
                <c:pt idx="4611">
                  <c:v>8794.6595955148041</c:v>
                </c:pt>
                <c:pt idx="4612">
                  <c:v>8657.4880738585816</c:v>
                </c:pt>
                <c:pt idx="4613">
                  <c:v>8519.1053246380689</c:v>
                </c:pt>
                <c:pt idx="4614">
                  <c:v>8519.1053246380689</c:v>
                </c:pt>
                <c:pt idx="4615">
                  <c:v>8882.0592266014446</c:v>
                </c:pt>
                <c:pt idx="4616">
                  <c:v>9340.9072898063096</c:v>
                </c:pt>
                <c:pt idx="4617">
                  <c:v>9848.3160160164607</c:v>
                </c:pt>
                <c:pt idx="4618">
                  <c:v>10230.697370622911</c:v>
                </c:pt>
                <c:pt idx="4619">
                  <c:v>10591.212880252908</c:v>
                </c:pt>
                <c:pt idx="4620">
                  <c:v>10793.93412522411</c:v>
                </c:pt>
                <c:pt idx="4621">
                  <c:v>10529.312776835601</c:v>
                </c:pt>
                <c:pt idx="4622">
                  <c:v>10257.392188651744</c:v>
                </c:pt>
                <c:pt idx="4623">
                  <c:v>10143.297739536269</c:v>
                </c:pt>
                <c:pt idx="4624">
                  <c:v>10208.84746285125</c:v>
                </c:pt>
                <c:pt idx="4625">
                  <c:v>10254.969733523156</c:v>
                </c:pt>
                <c:pt idx="4626">
                  <c:v>10346.018984507473</c:v>
                </c:pt>
                <c:pt idx="4627">
                  <c:v>10456.479750930068</c:v>
                </c:pt>
                <c:pt idx="4628">
                  <c:v>10400.635785334227</c:v>
                </c:pt>
                <c:pt idx="4629">
                  <c:v>10356.935969790906</c:v>
                </c:pt>
                <c:pt idx="4630">
                  <c:v>10498.968338909093</c:v>
                </c:pt>
                <c:pt idx="4631">
                  <c:v>10074.098396323618</c:v>
                </c:pt>
                <c:pt idx="4632">
                  <c:v>9510.8616417224184</c:v>
                </c:pt>
                <c:pt idx="4633">
                  <c:v>9146.680574989954</c:v>
                </c:pt>
                <c:pt idx="4634">
                  <c:v>9002.2257507431805</c:v>
                </c:pt>
                <c:pt idx="4635">
                  <c:v>8905.1203619373973</c:v>
                </c:pt>
                <c:pt idx="4636">
                  <c:v>9087.2029267012349</c:v>
                </c:pt>
                <c:pt idx="4637">
                  <c:v>9470.7955088719773</c:v>
                </c:pt>
                <c:pt idx="4638">
                  <c:v>10259.830580985124</c:v>
                </c:pt>
                <c:pt idx="4639">
                  <c:v>11178.737934959147</c:v>
                </c:pt>
                <c:pt idx="4640">
                  <c:v>11910.717813912161</c:v>
                </c:pt>
                <c:pt idx="4641">
                  <c:v>12487.325883334968</c:v>
                </c:pt>
                <c:pt idx="4642">
                  <c:v>12824.780257629009</c:v>
                </c:pt>
                <c:pt idx="4643">
                  <c:v>13060.284332860097</c:v>
                </c:pt>
                <c:pt idx="4644">
                  <c:v>12857.563087888897</c:v>
                </c:pt>
                <c:pt idx="4645">
                  <c:v>12800.507894728762</c:v>
                </c:pt>
                <c:pt idx="4646">
                  <c:v>12659.686753174868</c:v>
                </c:pt>
                <c:pt idx="4647">
                  <c:v>12551.664379085654</c:v>
                </c:pt>
                <c:pt idx="4648">
                  <c:v>12592.925802295593</c:v>
                </c:pt>
                <c:pt idx="4649">
                  <c:v>12572.287122088226</c:v>
                </c:pt>
                <c:pt idx="4650">
                  <c:v>12421.776160019986</c:v>
                </c:pt>
                <c:pt idx="4651">
                  <c:v>11998.117444998801</c:v>
                </c:pt>
                <c:pt idx="4652">
                  <c:v>11593.902119825483</c:v>
                </c:pt>
                <c:pt idx="4653">
                  <c:v>11291.637093715122</c:v>
                </c:pt>
                <c:pt idx="4654">
                  <c:v>11598.747030082659</c:v>
                </c:pt>
                <c:pt idx="4655">
                  <c:v>11073.13801599852</c:v>
                </c:pt>
                <c:pt idx="4656">
                  <c:v>10336.297289583539</c:v>
                </c:pt>
                <c:pt idx="4657">
                  <c:v>9984.2763101083892</c:v>
                </c:pt>
                <c:pt idx="4658">
                  <c:v>9627.3944831712724</c:v>
                </c:pt>
                <c:pt idx="4659">
                  <c:v>9456.2289036908696</c:v>
                </c:pt>
                <c:pt idx="4660">
                  <c:v>9485.362114053085</c:v>
                </c:pt>
                <c:pt idx="4661">
                  <c:v>9741.4889322867457</c:v>
                </c:pt>
                <c:pt idx="4662">
                  <c:v>10407.91908792478</c:v>
                </c:pt>
                <c:pt idx="4663">
                  <c:v>11204.23746262848</c:v>
                </c:pt>
                <c:pt idx="4664">
                  <c:v>11927.722811426647</c:v>
                </c:pt>
                <c:pt idx="4665">
                  <c:v>12410.843237531759</c:v>
                </c:pt>
                <c:pt idx="4666">
                  <c:v>12668.197220534506</c:v>
                </c:pt>
                <c:pt idx="4667">
                  <c:v>12850.279785298342</c:v>
                </c:pt>
                <c:pt idx="4668">
                  <c:v>12885.485070686816</c:v>
                </c:pt>
                <c:pt idx="4669">
                  <c:v>12792.013364573915</c:v>
                </c:pt>
                <c:pt idx="4670">
                  <c:v>12772.585911930842</c:v>
                </c:pt>
                <c:pt idx="4671">
                  <c:v>12622.059012657808</c:v>
                </c:pt>
                <c:pt idx="4672">
                  <c:v>12435.115600432006</c:v>
                </c:pt>
                <c:pt idx="4673">
                  <c:v>12373.215497014698</c:v>
                </c:pt>
                <c:pt idx="4674">
                  <c:v>12137.71142178361</c:v>
                </c:pt>
                <c:pt idx="4675">
                  <c:v>11687.357888733593</c:v>
                </c:pt>
                <c:pt idx="4676">
                  <c:v>11335.336909258443</c:v>
                </c:pt>
                <c:pt idx="4677">
                  <c:v>11058.571410817411</c:v>
                </c:pt>
                <c:pt idx="4678">
                  <c:v>11369.330967082622</c:v>
                </c:pt>
                <c:pt idx="4679">
                  <c:v>10937.177721906592</c:v>
                </c:pt>
                <c:pt idx="4680">
                  <c:v>10236.769445649172</c:v>
                </c:pt>
                <c:pt idx="4681">
                  <c:v>9864.0938487618605</c:v>
                </c:pt>
                <c:pt idx="4682">
                  <c:v>9481.7124941554102</c:v>
                </c:pt>
                <c:pt idx="4683">
                  <c:v>9328.7631397537898</c:v>
                </c:pt>
                <c:pt idx="4684">
                  <c:v>9431.9565407906248</c:v>
                </c:pt>
                <c:pt idx="4685">
                  <c:v>9640.7339235832933</c:v>
                </c:pt>
                <c:pt idx="4686">
                  <c:v>10236.769445649172</c:v>
                </c:pt>
                <c:pt idx="4687">
                  <c:v>11118.049059106133</c:v>
                </c:pt>
                <c:pt idx="4688">
                  <c:v>11858.523468213994</c:v>
                </c:pt>
                <c:pt idx="4689">
                  <c:v>12280.955018466091</c:v>
                </c:pt>
                <c:pt idx="4690">
                  <c:v>12448.470978048819</c:v>
                </c:pt>
                <c:pt idx="4691">
                  <c:v>12724.025248925554</c:v>
                </c:pt>
                <c:pt idx="4692">
                  <c:v>12677.902978253647</c:v>
                </c:pt>
                <c:pt idx="4693">
                  <c:v>12705.824961051569</c:v>
                </c:pt>
                <c:pt idx="4694">
                  <c:v>12590.503347167007</c:v>
                </c:pt>
                <c:pt idx="4695">
                  <c:v>12438.765220329678</c:v>
                </c:pt>
                <c:pt idx="4696">
                  <c:v>12344.082286652485</c:v>
                </c:pt>
                <c:pt idx="4697">
                  <c:v>12365.932194424146</c:v>
                </c:pt>
                <c:pt idx="4698">
                  <c:v>12204.488309867676</c:v>
                </c:pt>
                <c:pt idx="4699">
                  <c:v>11692.218736195558</c:v>
                </c:pt>
                <c:pt idx="4700">
                  <c:v>11262.503883352907</c:v>
                </c:pt>
                <c:pt idx="4701">
                  <c:v>11091.338303872506</c:v>
                </c:pt>
                <c:pt idx="4702">
                  <c:v>11417.875692883115</c:v>
                </c:pt>
                <c:pt idx="4703">
                  <c:v>10957.816402113958</c:v>
                </c:pt>
                <c:pt idx="4704">
                  <c:v>10276.819641294816</c:v>
                </c:pt>
                <c:pt idx="4705">
                  <c:v>9867.7434686595352</c:v>
                </c:pt>
                <c:pt idx="4706">
                  <c:v>9530.2731571606982</c:v>
                </c:pt>
                <c:pt idx="4707">
                  <c:v>9490.22296151505</c:v>
                </c:pt>
                <c:pt idx="4708">
                  <c:v>9461.0897511528365</c:v>
                </c:pt>
                <c:pt idx="4709">
                  <c:v>9682.0112839980266</c:v>
                </c:pt>
                <c:pt idx="4710">
                  <c:v>10331.452379326365</c:v>
                </c:pt>
                <c:pt idx="4711">
                  <c:v>11127.754816825272</c:v>
                </c:pt>
                <c:pt idx="4712">
                  <c:v>11910.717813912161</c:v>
                </c:pt>
                <c:pt idx="4713">
                  <c:v>12306.454546135425</c:v>
                </c:pt>
                <c:pt idx="4714">
                  <c:v>12614.775710067253</c:v>
                </c:pt>
                <c:pt idx="4715">
                  <c:v>12936.468188820691</c:v>
                </c:pt>
                <c:pt idx="4716">
                  <c:v>12798.069502395383</c:v>
                </c:pt>
                <c:pt idx="4717">
                  <c:v>12747.086384261509</c:v>
                </c:pt>
                <c:pt idx="4718">
                  <c:v>12619.63655752922</c:v>
                </c:pt>
                <c:pt idx="4719">
                  <c:v>12577.147969550195</c:v>
                </c:pt>
                <c:pt idx="4720">
                  <c:v>12600.209104886148</c:v>
                </c:pt>
                <c:pt idx="4721">
                  <c:v>12648.769767891434</c:v>
                </c:pt>
                <c:pt idx="4722">
                  <c:v>12335.58775649764</c:v>
                </c:pt>
                <c:pt idx="4723">
                  <c:v>11928.934038990941</c:v>
                </c:pt>
                <c:pt idx="4724">
                  <c:v>11760.190914639126</c:v>
                </c:pt>
                <c:pt idx="4725">
                  <c:v>11524.70277661283</c:v>
                </c:pt>
                <c:pt idx="4726">
                  <c:v>11831.812712980365</c:v>
                </c:pt>
                <c:pt idx="4727">
                  <c:v>11300.131623869969</c:v>
                </c:pt>
                <c:pt idx="4728">
                  <c:v>10564.518062224075</c:v>
                </c:pt>
                <c:pt idx="4729">
                  <c:v>10049.826033423369</c:v>
                </c:pt>
                <c:pt idx="4730">
                  <c:v>9688.0833590242855</c:v>
                </c:pt>
                <c:pt idx="4731">
                  <c:v>9588.5395778851253</c:v>
                </c:pt>
                <c:pt idx="4732">
                  <c:v>9628.6057107355664</c:v>
                </c:pt>
                <c:pt idx="4733">
                  <c:v>9865.3050763261544</c:v>
                </c:pt>
                <c:pt idx="4734">
                  <c:v>10462.551825956327</c:v>
                </c:pt>
                <c:pt idx="4735">
                  <c:v>11332.914454129856</c:v>
                </c:pt>
                <c:pt idx="4736">
                  <c:v>12120.722361473918</c:v>
                </c:pt>
                <c:pt idx="4737">
                  <c:v>12544.365139290307</c:v>
                </c:pt>
                <c:pt idx="4738">
                  <c:v>12879.412995660557</c:v>
                </c:pt>
                <c:pt idx="4739">
                  <c:v>12943.751491411245</c:v>
                </c:pt>
                <c:pt idx="4740">
                  <c:v>12573.514286857315</c:v>
                </c:pt>
                <c:pt idx="4741">
                  <c:v>12339.22143919052</c:v>
                </c:pt>
                <c:pt idx="4742">
                  <c:v>12336.798984061932</c:v>
                </c:pt>
                <c:pt idx="4743">
                  <c:v>12358.648891833593</c:v>
                </c:pt>
                <c:pt idx="4744">
                  <c:v>12276.110108208917</c:v>
                </c:pt>
                <c:pt idx="4745">
                  <c:v>12300.382471109164</c:v>
                </c:pt>
                <c:pt idx="4746">
                  <c:v>11823.31818282552</c:v>
                </c:pt>
                <c:pt idx="4747">
                  <c:v>11428.808615371341</c:v>
                </c:pt>
                <c:pt idx="4748">
                  <c:v>11109.554528951287</c:v>
                </c:pt>
                <c:pt idx="4749">
                  <c:v>10769.661762323864</c:v>
                </c:pt>
                <c:pt idx="4750">
                  <c:v>11224.876142835848</c:v>
                </c:pt>
                <c:pt idx="4751">
                  <c:v>10815.784032995771</c:v>
                </c:pt>
                <c:pt idx="4752">
                  <c:v>10197.914540363025</c:v>
                </c:pt>
                <c:pt idx="4753">
                  <c:v>9592.1891977827981</c:v>
                </c:pt>
                <c:pt idx="4754">
                  <c:v>9167.3192551973207</c:v>
                </c:pt>
                <c:pt idx="4755">
                  <c:v>8980.3758429715199</c:v>
                </c:pt>
                <c:pt idx="4756">
                  <c:v>8783.7266730265783</c:v>
                </c:pt>
                <c:pt idx="4757">
                  <c:v>8513.0332496118081</c:v>
                </c:pt>
                <c:pt idx="4758">
                  <c:v>8650.2047712680305</c:v>
                </c:pt>
                <c:pt idx="4759">
                  <c:v>9133.3251973731403</c:v>
                </c:pt>
                <c:pt idx="4760">
                  <c:v>9759.7051573655262</c:v>
                </c:pt>
                <c:pt idx="4761">
                  <c:v>10269.536338704265</c:v>
                </c:pt>
                <c:pt idx="4762">
                  <c:v>10583.929577662353</c:v>
                </c:pt>
                <c:pt idx="4763">
                  <c:v>10863.133468436765</c:v>
                </c:pt>
                <c:pt idx="4764">
                  <c:v>10847.355635691363</c:v>
                </c:pt>
                <c:pt idx="4765">
                  <c:v>10594.862500150582</c:v>
                </c:pt>
                <c:pt idx="4766">
                  <c:v>10315.658609376173</c:v>
                </c:pt>
                <c:pt idx="4767">
                  <c:v>10240.403128342052</c:v>
                </c:pt>
                <c:pt idx="4768">
                  <c:v>10318.097001709553</c:v>
                </c:pt>
                <c:pt idx="4769">
                  <c:v>10485.61296129228</c:v>
                </c:pt>
                <c:pt idx="4770">
                  <c:v>10456.479750930068</c:v>
                </c:pt>
                <c:pt idx="4771">
                  <c:v>10157.864344717378</c:v>
                </c:pt>
                <c:pt idx="4772">
                  <c:v>9884.7325289692271</c:v>
                </c:pt>
                <c:pt idx="4773">
                  <c:v>9757.2667650321455</c:v>
                </c:pt>
                <c:pt idx="4774">
                  <c:v>10074.098396323618</c:v>
                </c:pt>
                <c:pt idx="4775">
                  <c:v>9729.3607194390206</c:v>
                </c:pt>
                <c:pt idx="4776">
                  <c:v>9152.7526500162148</c:v>
                </c:pt>
                <c:pt idx="4777">
                  <c:v>8801.9428981053588</c:v>
                </c:pt>
                <c:pt idx="4778">
                  <c:v>8550.6609901288703</c:v>
                </c:pt>
                <c:pt idx="4779">
                  <c:v>8426.8448460894615</c:v>
                </c:pt>
                <c:pt idx="4780">
                  <c:v>8340.6564425671113</c:v>
                </c:pt>
                <c:pt idx="4781">
                  <c:v>8322.4561546931254</c:v>
                </c:pt>
                <c:pt idx="4782">
                  <c:v>8244.7622813256257</c:v>
                </c:pt>
                <c:pt idx="4783">
                  <c:v>8530.0223099215018</c:v>
                </c:pt>
                <c:pt idx="4784">
                  <c:v>8987.6591455620746</c:v>
                </c:pt>
                <c:pt idx="4785">
                  <c:v>9452.5792837931967</c:v>
                </c:pt>
                <c:pt idx="4786">
                  <c:v>9773.0605349823381</c:v>
                </c:pt>
                <c:pt idx="4787">
                  <c:v>10149.353877357737</c:v>
                </c:pt>
                <c:pt idx="4788">
                  <c:v>10353.302287098026</c:v>
                </c:pt>
                <c:pt idx="4789">
                  <c:v>10110.514909276384</c:v>
                </c:pt>
                <c:pt idx="4790">
                  <c:v>9916.2881944600285</c:v>
                </c:pt>
                <c:pt idx="4791">
                  <c:v>9779.1166728038061</c:v>
                </c:pt>
                <c:pt idx="4792">
                  <c:v>9763.3388400584063</c:v>
                </c:pt>
                <c:pt idx="4793">
                  <c:v>9858.0217737356015</c:v>
                </c:pt>
                <c:pt idx="4794">
                  <c:v>9848.3160160164607</c:v>
                </c:pt>
                <c:pt idx="4795">
                  <c:v>9794.9104427539987</c:v>
                </c:pt>
                <c:pt idx="4796">
                  <c:v>9615.2503331187527</c:v>
                </c:pt>
                <c:pt idx="4797">
                  <c:v>9553.334292496651</c:v>
                </c:pt>
                <c:pt idx="4798">
                  <c:v>9909.0048918694738</c:v>
                </c:pt>
                <c:pt idx="4799">
                  <c:v>9577.6225926016923</c:v>
                </c:pt>
                <c:pt idx="4800">
                  <c:v>8968.2476301237912</c:v>
                </c:pt>
                <c:pt idx="4801">
                  <c:v>8607.7161832890015</c:v>
                </c:pt>
                <c:pt idx="4802">
                  <c:v>8420.7727710631989</c:v>
                </c:pt>
                <c:pt idx="4803">
                  <c:v>8281.1787942783922</c:v>
                </c:pt>
                <c:pt idx="4804">
                  <c:v>8366.1559702364466</c:v>
                </c:pt>
                <c:pt idx="4805">
                  <c:v>8547.0273074359902</c:v>
                </c:pt>
                <c:pt idx="4806">
                  <c:v>8963.3867826618261</c:v>
                </c:pt>
                <c:pt idx="4807">
                  <c:v>9599.4725003733511</c:v>
                </c:pt>
                <c:pt idx="4808">
                  <c:v>10264.675491242298</c:v>
                </c:pt>
                <c:pt idx="4809">
                  <c:v>10775.733837350122</c:v>
                </c:pt>
                <c:pt idx="4810">
                  <c:v>11116.837831541841</c:v>
                </c:pt>
                <c:pt idx="4811">
                  <c:v>11393.603329982869</c:v>
                </c:pt>
                <c:pt idx="4812">
                  <c:v>11388.742482520904</c:v>
                </c:pt>
                <c:pt idx="4813">
                  <c:v>11307.414926460522</c:v>
                </c:pt>
                <c:pt idx="4814">
                  <c:v>11250.359733300389</c:v>
                </c:pt>
                <c:pt idx="4815">
                  <c:v>11107.116136617908</c:v>
                </c:pt>
                <c:pt idx="4816">
                  <c:v>11229.721053093021</c:v>
                </c:pt>
                <c:pt idx="4817">
                  <c:v>11249.148505736093</c:v>
                </c:pt>
                <c:pt idx="4818">
                  <c:v>11070.699623665139</c:v>
                </c:pt>
                <c:pt idx="4819">
                  <c:v>10699.251191546915</c:v>
                </c:pt>
                <c:pt idx="4820">
                  <c:v>10265.902656011385</c:v>
                </c:pt>
                <c:pt idx="4821">
                  <c:v>10017.043203163481</c:v>
                </c:pt>
                <c:pt idx="4822">
                  <c:v>10519.607019116462</c:v>
                </c:pt>
                <c:pt idx="4823">
                  <c:v>10252.547278394572</c:v>
                </c:pt>
                <c:pt idx="4824">
                  <c:v>9576.4113650373965</c:v>
                </c:pt>
                <c:pt idx="4825">
                  <c:v>9160.0359526067678</c:v>
                </c:pt>
                <c:pt idx="4826">
                  <c:v>8816.5095032864629</c:v>
                </c:pt>
                <c:pt idx="4827">
                  <c:v>8679.3379816302422</c:v>
                </c:pt>
                <c:pt idx="4828">
                  <c:v>8599.2216531341546</c:v>
                </c:pt>
                <c:pt idx="4829">
                  <c:v>8545.8160798716945</c:v>
                </c:pt>
                <c:pt idx="4830">
                  <c:v>8550.6609901288703</c:v>
                </c:pt>
                <c:pt idx="4831">
                  <c:v>8911.1924369636581</c:v>
                </c:pt>
                <c:pt idx="4832">
                  <c:v>9320.2686095989411</c:v>
                </c:pt>
                <c:pt idx="4833">
                  <c:v>9860.4601660689805</c:v>
                </c:pt>
                <c:pt idx="4834">
                  <c:v>10305.952851657032</c:v>
                </c:pt>
                <c:pt idx="4835">
                  <c:v>10581.507122533769</c:v>
                </c:pt>
                <c:pt idx="4836">
                  <c:v>10543.879382016708</c:v>
                </c:pt>
                <c:pt idx="4837">
                  <c:v>10287.752563783046</c:v>
                </c:pt>
                <c:pt idx="4838">
                  <c:v>9959.9880100033479</c:v>
                </c:pt>
                <c:pt idx="4839">
                  <c:v>9746.3497797487125</c:v>
                </c:pt>
                <c:pt idx="4840">
                  <c:v>9793.6832779849137</c:v>
                </c:pt>
                <c:pt idx="4841">
                  <c:v>9909.0048918694738</c:v>
                </c:pt>
                <c:pt idx="4842">
                  <c:v>10129.942361919457</c:v>
                </c:pt>
                <c:pt idx="4843">
                  <c:v>9979.4154626464224</c:v>
                </c:pt>
                <c:pt idx="4844">
                  <c:v>9771.8333702132531</c:v>
                </c:pt>
                <c:pt idx="4845">
                  <c:v>9695.3666616148403</c:v>
                </c:pt>
                <c:pt idx="4846">
                  <c:v>10284.102943885371</c:v>
                </c:pt>
                <c:pt idx="4847">
                  <c:v>9998.8429152894969</c:v>
                </c:pt>
                <c:pt idx="4848">
                  <c:v>9339.6960622420156</c:v>
                </c:pt>
                <c:pt idx="4849">
                  <c:v>8832.2873360318663</c:v>
                </c:pt>
                <c:pt idx="4850">
                  <c:v>8534.8831573834686</c:v>
                </c:pt>
                <c:pt idx="4851">
                  <c:v>8420.7727710631989</c:v>
                </c:pt>
                <c:pt idx="4852">
                  <c:v>8475.4055090947495</c:v>
                </c:pt>
                <c:pt idx="4853">
                  <c:v>8749.748552407189</c:v>
                </c:pt>
                <c:pt idx="4854">
                  <c:v>9271.7238837984478</c:v>
                </c:pt>
                <c:pt idx="4855">
                  <c:v>10102.020379121535</c:v>
                </c:pt>
                <c:pt idx="4856">
                  <c:v>10892.266678798978</c:v>
                </c:pt>
                <c:pt idx="4857">
                  <c:v>11535.635699101056</c:v>
                </c:pt>
                <c:pt idx="4858">
                  <c:v>11752.907612048572</c:v>
                </c:pt>
                <c:pt idx="4859">
                  <c:v>11945.923099300633</c:v>
                </c:pt>
                <c:pt idx="4860">
                  <c:v>11777.195912153613</c:v>
                </c:pt>
                <c:pt idx="4861">
                  <c:v>11540.480609358232</c:v>
                </c:pt>
                <c:pt idx="4862">
                  <c:v>11382.670407494643</c:v>
                </c:pt>
                <c:pt idx="4863">
                  <c:v>11355.975589465808</c:v>
                </c:pt>
                <c:pt idx="4864">
                  <c:v>11278.281716098309</c:v>
                </c:pt>
                <c:pt idx="4865">
                  <c:v>11353.537197132428</c:v>
                </c:pt>
                <c:pt idx="4866">
                  <c:v>11216.381612681002</c:v>
                </c:pt>
                <c:pt idx="4867">
                  <c:v>10838.845168331723</c:v>
                </c:pt>
                <c:pt idx="4868">
                  <c:v>10488.035416420867</c:v>
                </c:pt>
                <c:pt idx="4869">
                  <c:v>10329.013986992986</c:v>
                </c:pt>
                <c:pt idx="4870">
                  <c:v>10786.650822633557</c:v>
                </c:pt>
                <c:pt idx="4871">
                  <c:v>10293.808701604512</c:v>
                </c:pt>
                <c:pt idx="4872">
                  <c:v>9589.7508054494174</c:v>
                </c:pt>
                <c:pt idx="4873">
                  <c:v>9203.7357681500889</c:v>
                </c:pt>
                <c:pt idx="4874">
                  <c:v>8919.686967118505</c:v>
                </c:pt>
                <c:pt idx="4875">
                  <c:v>8771.5984601788496</c:v>
                </c:pt>
                <c:pt idx="4876">
                  <c:v>8845.6427136486782</c:v>
                </c:pt>
                <c:pt idx="4877">
                  <c:v>9030.1477335411</c:v>
                </c:pt>
                <c:pt idx="4878">
                  <c:v>9413.7403157118442</c:v>
                </c:pt>
                <c:pt idx="4879">
                  <c:v>10154.214724819703</c:v>
                </c:pt>
                <c:pt idx="4880">
                  <c:v>10852.200545948537</c:v>
                </c:pt>
                <c:pt idx="4881">
                  <c:v>11489.497491224356</c:v>
                </c:pt>
                <c:pt idx="4882">
                  <c:v>11667.946373295312</c:v>
                </c:pt>
                <c:pt idx="4883">
                  <c:v>11833.023940544659</c:v>
                </c:pt>
                <c:pt idx="4884">
                  <c:v>11698.290811221817</c:v>
                </c:pt>
                <c:pt idx="4885">
                  <c:v>11694.641191324145</c:v>
                </c:pt>
                <c:pt idx="4886">
                  <c:v>11436.091917961896</c:v>
                </c:pt>
                <c:pt idx="4887">
                  <c:v>11388.742482520904</c:v>
                </c:pt>
                <c:pt idx="4888">
                  <c:v>11239.442748016954</c:v>
                </c:pt>
                <c:pt idx="4889">
                  <c:v>11365.681347184947</c:v>
                </c:pt>
                <c:pt idx="4890">
                  <c:v>11077.982926255692</c:v>
                </c:pt>
                <c:pt idx="4891">
                  <c:v>10716.256189061403</c:v>
                </c:pt>
                <c:pt idx="4892">
                  <c:v>10412.779935386747</c:v>
                </c:pt>
                <c:pt idx="4893">
                  <c:v>10210.058690415543</c:v>
                </c:pt>
                <c:pt idx="4894">
                  <c:v>10798.794972686075</c:v>
                </c:pt>
                <c:pt idx="4895">
                  <c:v>10349.652667200353</c:v>
                </c:pt>
                <c:pt idx="4896">
                  <c:v>9660.161376226366</c:v>
                </c:pt>
                <c:pt idx="4897">
                  <c:v>9294.7850191344005</c:v>
                </c:pt>
                <c:pt idx="4898">
                  <c:v>8988.8863103311596</c:v>
                </c:pt>
                <c:pt idx="4899">
                  <c:v>8820.1431859793447</c:v>
                </c:pt>
                <c:pt idx="4900">
                  <c:v>8851.714788674939</c:v>
                </c:pt>
                <c:pt idx="4901">
                  <c:v>9104.1919870109268</c:v>
                </c:pt>
                <c:pt idx="4902">
                  <c:v>9595.82288047568</c:v>
                </c:pt>
                <c:pt idx="4903">
                  <c:v>10239.191900777758</c:v>
                </c:pt>
                <c:pt idx="4904">
                  <c:v>10891.055451234684</c:v>
                </c:pt>
                <c:pt idx="4905">
                  <c:v>11283.142563560275</c:v>
                </c:pt>
                <c:pt idx="4906">
                  <c:v>11438.514373090482</c:v>
                </c:pt>
                <c:pt idx="4907">
                  <c:v>11735.918551738878</c:v>
                </c:pt>
                <c:pt idx="4908">
                  <c:v>11903.434511321608</c:v>
                </c:pt>
                <c:pt idx="4909">
                  <c:v>11760.190914639126</c:v>
                </c:pt>
                <c:pt idx="4910">
                  <c:v>11642.446845625978</c:v>
                </c:pt>
                <c:pt idx="4911">
                  <c:v>11432.442298064221</c:v>
                </c:pt>
                <c:pt idx="4912">
                  <c:v>11388.742482520904</c:v>
                </c:pt>
                <c:pt idx="4913">
                  <c:v>11517.419474022276</c:v>
                </c:pt>
                <c:pt idx="4914">
                  <c:v>11184.810009985407</c:v>
                </c:pt>
                <c:pt idx="4915">
                  <c:v>10728.38440190913</c:v>
                </c:pt>
                <c:pt idx="4916">
                  <c:v>10412.779935386747</c:v>
                </c:pt>
                <c:pt idx="4917">
                  <c:v>10286.525399013959</c:v>
                </c:pt>
                <c:pt idx="4918">
                  <c:v>10633.701468231935</c:v>
                </c:pt>
                <c:pt idx="4919">
                  <c:v>10203.986615389285</c:v>
                </c:pt>
                <c:pt idx="4920">
                  <c:v>9587.3283503208331</c:v>
                </c:pt>
                <c:pt idx="4921">
                  <c:v>9133.3251973731403</c:v>
                </c:pt>
                <c:pt idx="4922">
                  <c:v>8831.0761084675705</c:v>
                </c:pt>
                <c:pt idx="4923">
                  <c:v>8636.8493936512168</c:v>
                </c:pt>
                <c:pt idx="4924">
                  <c:v>8576.1605177982019</c:v>
                </c:pt>
                <c:pt idx="4925">
                  <c:v>8593.1495781078956</c:v>
                </c:pt>
                <c:pt idx="4926">
                  <c:v>8527.5998547929139</c:v>
                </c:pt>
                <c:pt idx="4927">
                  <c:v>9010.7362181028184</c:v>
                </c:pt>
                <c:pt idx="4928">
                  <c:v>9631.0281658641525</c:v>
                </c:pt>
                <c:pt idx="4929">
                  <c:v>10163.920482538844</c:v>
                </c:pt>
                <c:pt idx="4930">
                  <c:v>10560.8684423264</c:v>
                </c:pt>
                <c:pt idx="4931">
                  <c:v>10813.361577867185</c:v>
                </c:pt>
                <c:pt idx="4932">
                  <c:v>10853.427710717622</c:v>
                </c:pt>
                <c:pt idx="4933">
                  <c:v>10698.039963982623</c:v>
                </c:pt>
                <c:pt idx="4934">
                  <c:v>10478.329658701727</c:v>
                </c:pt>
                <c:pt idx="4935">
                  <c:v>10219.764448134685</c:v>
                </c:pt>
                <c:pt idx="4936">
                  <c:v>10241.614355906346</c:v>
                </c:pt>
                <c:pt idx="4937">
                  <c:v>10411.568707822453</c:v>
                </c:pt>
                <c:pt idx="4938">
                  <c:v>10375.152194869686</c:v>
                </c:pt>
                <c:pt idx="4939">
                  <c:v>10049.826033423369</c:v>
                </c:pt>
                <c:pt idx="4940">
                  <c:v>9671.0942987145918</c:v>
                </c:pt>
                <c:pt idx="4941">
                  <c:v>9513.2840968510027</c:v>
                </c:pt>
                <c:pt idx="4942">
                  <c:v>9808.2498831660196</c:v>
                </c:pt>
                <c:pt idx="4943">
                  <c:v>9501.1399467984847</c:v>
                </c:pt>
                <c:pt idx="4944">
                  <c:v>9035.008581003065</c:v>
                </c:pt>
                <c:pt idx="4945">
                  <c:v>8636.8493936512168</c:v>
                </c:pt>
                <c:pt idx="4946">
                  <c:v>8362.5063503387719</c:v>
                </c:pt>
                <c:pt idx="4947">
                  <c:v>8139.1623623649984</c:v>
                </c:pt>
                <c:pt idx="4948">
                  <c:v>8153.7289675461034</c:v>
                </c:pt>
                <c:pt idx="4949">
                  <c:v>8108.8019872336981</c:v>
                </c:pt>
                <c:pt idx="4950">
                  <c:v>8010.4853708636228</c:v>
                </c:pt>
                <c:pt idx="4951">
                  <c:v>8265.4009615329906</c:v>
                </c:pt>
                <c:pt idx="4952">
                  <c:v>8764.3151575882966</c:v>
                </c:pt>
                <c:pt idx="4953">
                  <c:v>9388.2567252473036</c:v>
                </c:pt>
                <c:pt idx="4954">
                  <c:v>9679.5888288694387</c:v>
                </c:pt>
                <c:pt idx="4955">
                  <c:v>10076.520851452204</c:v>
                </c:pt>
                <c:pt idx="4956">
                  <c:v>10151.792269691117</c:v>
                </c:pt>
                <c:pt idx="4957">
                  <c:v>9859.2489385046883</c:v>
                </c:pt>
                <c:pt idx="4958">
                  <c:v>9565.4784425491725</c:v>
                </c:pt>
                <c:pt idx="4959">
                  <c:v>9425.884465764364</c:v>
                </c:pt>
                <c:pt idx="4960">
                  <c:v>9515.7065519795906</c:v>
                </c:pt>
                <c:pt idx="4961">
                  <c:v>9845.8935608878746</c:v>
                </c:pt>
                <c:pt idx="4962">
                  <c:v>9956.3543273104679</c:v>
                </c:pt>
                <c:pt idx="4963">
                  <c:v>9924.7986618196664</c:v>
                </c:pt>
                <c:pt idx="4964">
                  <c:v>9781.5550651371868</c:v>
                </c:pt>
                <c:pt idx="4965">
                  <c:v>9773.0605349823381</c:v>
                </c:pt>
                <c:pt idx="4966">
                  <c:v>9923.5714970505815</c:v>
                </c:pt>
                <c:pt idx="4967">
                  <c:v>9438.0126786120909</c:v>
                </c:pt>
                <c:pt idx="4968">
                  <c:v>8800.7316705410631</c:v>
                </c:pt>
                <c:pt idx="4969">
                  <c:v>8503.3274918926691</c:v>
                </c:pt>
                <c:pt idx="4970">
                  <c:v>8281.1787942783922</c:v>
                </c:pt>
                <c:pt idx="4971">
                  <c:v>8194.9903907560456</c:v>
                </c:pt>
                <c:pt idx="4972">
                  <c:v>8243.5510537613336</c:v>
                </c:pt>
                <c:pt idx="4973">
                  <c:v>8571.2996703362351</c:v>
                </c:pt>
                <c:pt idx="4974">
                  <c:v>9099.3470767537528</c:v>
                </c:pt>
                <c:pt idx="4975">
                  <c:v>9945.421404822242</c:v>
                </c:pt>
                <c:pt idx="4976">
                  <c:v>10623.995710512794</c:v>
                </c:pt>
                <c:pt idx="4977">
                  <c:v>11111.976984079873</c:v>
                </c:pt>
                <c:pt idx="4978">
                  <c:v>11426.370223037962</c:v>
                </c:pt>
                <c:pt idx="4979">
                  <c:v>11714.068643967217</c:v>
                </c:pt>
                <c:pt idx="4980">
                  <c:v>11644.885237959359</c:v>
                </c:pt>
                <c:pt idx="4981">
                  <c:v>11517.419474022276</c:v>
                </c:pt>
                <c:pt idx="4982">
                  <c:v>11285.565018688862</c:v>
                </c:pt>
                <c:pt idx="4983">
                  <c:v>11137.476511749206</c:v>
                </c:pt>
                <c:pt idx="4984">
                  <c:v>11050.076880662567</c:v>
                </c:pt>
                <c:pt idx="4985">
                  <c:v>11269.787185943462</c:v>
                </c:pt>
                <c:pt idx="4986">
                  <c:v>11159.326419520867</c:v>
                </c:pt>
                <c:pt idx="4987">
                  <c:v>10755.095157142758</c:v>
                </c:pt>
                <c:pt idx="4988">
                  <c:v>10373.9250301006</c:v>
                </c:pt>
                <c:pt idx="4989">
                  <c:v>10179.714252489037</c:v>
                </c:pt>
                <c:pt idx="4990">
                  <c:v>10621.573255384206</c:v>
                </c:pt>
                <c:pt idx="4991">
                  <c:v>10144.508967100564</c:v>
                </c:pt>
                <c:pt idx="4992">
                  <c:v>9408.8794682498756</c:v>
                </c:pt>
                <c:pt idx="4993">
                  <c:v>8993.7312205883318</c:v>
                </c:pt>
                <c:pt idx="4994">
                  <c:v>8684.1988290922091</c:v>
                </c:pt>
                <c:pt idx="4995">
                  <c:v>8583.4438203887566</c:v>
                </c:pt>
                <c:pt idx="4996">
                  <c:v>8582.2325928244609</c:v>
                </c:pt>
                <c:pt idx="4997">
                  <c:v>8902.6979068088112</c:v>
                </c:pt>
                <c:pt idx="4998">
                  <c:v>9312.9853070083882</c:v>
                </c:pt>
                <c:pt idx="4999">
                  <c:v>10010.971128137224</c:v>
                </c:pt>
                <c:pt idx="5000">
                  <c:v>10610.640332895982</c:v>
                </c:pt>
                <c:pt idx="5001">
                  <c:v>11133.826891851533</c:v>
                </c:pt>
                <c:pt idx="5002">
                  <c:v>11485.863808531476</c:v>
                </c:pt>
                <c:pt idx="5003">
                  <c:v>11669.157600859604</c:v>
                </c:pt>
                <c:pt idx="5004">
                  <c:v>11599.958257646951</c:v>
                </c:pt>
                <c:pt idx="5005">
                  <c:v>11423.947767909376</c:v>
                </c:pt>
                <c:pt idx="5006">
                  <c:v>11287.987473817448</c:v>
                </c:pt>
                <c:pt idx="5007">
                  <c:v>11277.070488534013</c:v>
                </c:pt>
                <c:pt idx="5008">
                  <c:v>11143.532649570674</c:v>
                </c:pt>
                <c:pt idx="5009">
                  <c:v>11101.05999879644</c:v>
                </c:pt>
                <c:pt idx="5010">
                  <c:v>11150.815952161225</c:v>
                </c:pt>
                <c:pt idx="5011">
                  <c:v>10640.984770822488</c:v>
                </c:pt>
                <c:pt idx="5012">
                  <c:v>10276.819641294816</c:v>
                </c:pt>
                <c:pt idx="5013">
                  <c:v>10128.731134355165</c:v>
                </c:pt>
                <c:pt idx="5014">
                  <c:v>10568.151744916955</c:v>
                </c:pt>
                <c:pt idx="5015">
                  <c:v>10100.809151557243</c:v>
                </c:pt>
                <c:pt idx="5016">
                  <c:v>9425.884465764364</c:v>
                </c:pt>
                <c:pt idx="5017">
                  <c:v>9003.4529155122673</c:v>
                </c:pt>
                <c:pt idx="5018">
                  <c:v>8674.4771341682772</c:v>
                </c:pt>
                <c:pt idx="5019">
                  <c:v>8561.5939126170961</c:v>
                </c:pt>
                <c:pt idx="5020">
                  <c:v>8611.3658031866762</c:v>
                </c:pt>
                <c:pt idx="5021">
                  <c:v>8894.2033766539644</c:v>
                </c:pt>
                <c:pt idx="5022">
                  <c:v>9378.5350303233699</c:v>
                </c:pt>
                <c:pt idx="5023">
                  <c:v>10071.67594119503</c:v>
                </c:pt>
                <c:pt idx="5024">
                  <c:v>10772.08421745245</c:v>
                </c:pt>
                <c:pt idx="5025">
                  <c:v>11153.254344494606</c:v>
                </c:pt>
                <c:pt idx="5026">
                  <c:v>11369.330967082622</c:v>
                </c:pt>
                <c:pt idx="5027">
                  <c:v>11636.374770599718</c:v>
                </c:pt>
                <c:pt idx="5028">
                  <c:v>11629.091468009166</c:v>
                </c:pt>
                <c:pt idx="5029">
                  <c:v>11484.636643762389</c:v>
                </c:pt>
                <c:pt idx="5030">
                  <c:v>11254.00935319806</c:v>
                </c:pt>
                <c:pt idx="5031">
                  <c:v>11154.4655720589</c:v>
                </c:pt>
                <c:pt idx="5032">
                  <c:v>11125.332361696688</c:v>
                </c:pt>
                <c:pt idx="5033">
                  <c:v>11132.615664287239</c:v>
                </c:pt>
                <c:pt idx="5034">
                  <c:v>11028.226972890907</c:v>
                </c:pt>
                <c:pt idx="5035">
                  <c:v>10666.484298491823</c:v>
                </c:pt>
                <c:pt idx="5036">
                  <c:v>10308.37530678562</c:v>
                </c:pt>
                <c:pt idx="5037">
                  <c:v>10230.697370622911</c:v>
                </c:pt>
                <c:pt idx="5038">
                  <c:v>10644.634390720163</c:v>
                </c:pt>
                <c:pt idx="5039">
                  <c:v>10182.136707617625</c:v>
                </c:pt>
                <c:pt idx="5040">
                  <c:v>9490.22296151505</c:v>
                </c:pt>
                <c:pt idx="5041">
                  <c:v>9035.008581003065</c:v>
                </c:pt>
                <c:pt idx="5042">
                  <c:v>8721.8265696092712</c:v>
                </c:pt>
                <c:pt idx="5043">
                  <c:v>8616.2107134438484</c:v>
                </c:pt>
                <c:pt idx="5044">
                  <c:v>8642.9214686774758</c:v>
                </c:pt>
                <c:pt idx="5045">
                  <c:v>8974.319705150052</c:v>
                </c:pt>
                <c:pt idx="5046">
                  <c:v>9380.9734226567489</c:v>
                </c:pt>
                <c:pt idx="5047">
                  <c:v>9998.8429152894969</c:v>
                </c:pt>
                <c:pt idx="5048">
                  <c:v>10590.001652688614</c:v>
                </c:pt>
                <c:pt idx="5049">
                  <c:v>11034.283110712373</c:v>
                </c:pt>
                <c:pt idx="5050">
                  <c:v>11297.709168741381</c:v>
                </c:pt>
                <c:pt idx="5051">
                  <c:v>11474.93088604325</c:v>
                </c:pt>
                <c:pt idx="5052">
                  <c:v>11501.641641276876</c:v>
                </c:pt>
                <c:pt idx="5053">
                  <c:v>11517.419474022276</c:v>
                </c:pt>
                <c:pt idx="5054">
                  <c:v>11354.764361901516</c:v>
                </c:pt>
                <c:pt idx="5055">
                  <c:v>11105.904909053612</c:v>
                </c:pt>
                <c:pt idx="5056">
                  <c:v>11192.093312575962</c:v>
                </c:pt>
                <c:pt idx="5057">
                  <c:v>11346.253894541875</c:v>
                </c:pt>
                <c:pt idx="5058">
                  <c:v>11272.209641072048</c:v>
                </c:pt>
                <c:pt idx="5059">
                  <c:v>10752.67270201417</c:v>
                </c:pt>
                <c:pt idx="5060">
                  <c:v>10367.868892279133</c:v>
                </c:pt>
                <c:pt idx="5061">
                  <c:v>10285.314171449665</c:v>
                </c:pt>
                <c:pt idx="5062">
                  <c:v>10670.117981184703</c:v>
                </c:pt>
                <c:pt idx="5063">
                  <c:v>10172.430949898484</c:v>
                </c:pt>
                <c:pt idx="5064">
                  <c:v>9521.7786270058514</c:v>
                </c:pt>
                <c:pt idx="5065">
                  <c:v>9090.852546598906</c:v>
                </c:pt>
                <c:pt idx="5066">
                  <c:v>8757.0318549977455</c:v>
                </c:pt>
                <c:pt idx="5067">
                  <c:v>8644.1326962417679</c:v>
                </c:pt>
                <c:pt idx="5068">
                  <c:v>8713.3320394544244</c:v>
                </c:pt>
                <c:pt idx="5069">
                  <c:v>9007.0865982051473</c:v>
                </c:pt>
                <c:pt idx="5070">
                  <c:v>9456.2289036908696</c:v>
                </c:pt>
                <c:pt idx="5071">
                  <c:v>10117.798211866937</c:v>
                </c:pt>
                <c:pt idx="5072">
                  <c:v>10821.856108022032</c:v>
                </c:pt>
                <c:pt idx="5073">
                  <c:v>11336.548136822736</c:v>
                </c:pt>
                <c:pt idx="5074">
                  <c:v>11536.84692666535</c:v>
                </c:pt>
                <c:pt idx="5075">
                  <c:v>11681.301750912125</c:v>
                </c:pt>
                <c:pt idx="5076">
                  <c:v>11481.002961069509</c:v>
                </c:pt>
                <c:pt idx="5077">
                  <c:v>11251.570960864681</c:v>
                </c:pt>
                <c:pt idx="5078">
                  <c:v>11020.943670300352</c:v>
                </c:pt>
                <c:pt idx="5079">
                  <c:v>10818.222425329152</c:v>
                </c:pt>
                <c:pt idx="5080">
                  <c:v>10756.30638470705</c:v>
                </c:pt>
                <c:pt idx="5081">
                  <c:v>10852.200545948537</c:v>
                </c:pt>
                <c:pt idx="5082">
                  <c:v>10778.15629247871</c:v>
                </c:pt>
                <c:pt idx="5083">
                  <c:v>10406.707860360484</c:v>
                </c:pt>
                <c:pt idx="5084">
                  <c:v>10042.542730832816</c:v>
                </c:pt>
                <c:pt idx="5085">
                  <c:v>9926.0098893839622</c:v>
                </c:pt>
                <c:pt idx="5086">
                  <c:v>10405.496632796192</c:v>
                </c:pt>
                <c:pt idx="5087">
                  <c:v>9975.7817799535424</c:v>
                </c:pt>
                <c:pt idx="5088">
                  <c:v>9300.8570941606613</c:v>
                </c:pt>
                <c:pt idx="5089">
                  <c:v>8877.1983791394796</c:v>
                </c:pt>
                <c:pt idx="5090">
                  <c:v>8528.8110823572097</c:v>
                </c:pt>
                <c:pt idx="5091">
                  <c:v>8317.5953072311586</c:v>
                </c:pt>
                <c:pt idx="5092">
                  <c:v>8272.6842641235453</c:v>
                </c:pt>
                <c:pt idx="5093">
                  <c:v>8277.5451115855121</c:v>
                </c:pt>
                <c:pt idx="5094">
                  <c:v>8298.1678545880859</c:v>
                </c:pt>
                <c:pt idx="5095">
                  <c:v>8725.4602523021513</c:v>
                </c:pt>
                <c:pt idx="5096">
                  <c:v>9436.8014510477969</c:v>
                </c:pt>
                <c:pt idx="5097">
                  <c:v>10069.237548861649</c:v>
                </c:pt>
                <c:pt idx="5098">
                  <c:v>10437.052298286993</c:v>
                </c:pt>
                <c:pt idx="5099">
                  <c:v>10647.056845848747</c:v>
                </c:pt>
                <c:pt idx="5100">
                  <c:v>10627.629393205674</c:v>
                </c:pt>
                <c:pt idx="5101">
                  <c:v>10446.758056006134</c:v>
                </c:pt>
                <c:pt idx="5102">
                  <c:v>10244.052748239725</c:v>
                </c:pt>
                <c:pt idx="5103">
                  <c:v>10068.026321297357</c:v>
                </c:pt>
                <c:pt idx="5104">
                  <c:v>10072.887168759324</c:v>
                </c:pt>
                <c:pt idx="5105">
                  <c:v>10194.280857670145</c:v>
                </c:pt>
                <c:pt idx="5106">
                  <c:v>10064.392638604477</c:v>
                </c:pt>
                <c:pt idx="5107">
                  <c:v>9847.1047884521686</c:v>
                </c:pt>
                <c:pt idx="5108">
                  <c:v>9502.3511743627787</c:v>
                </c:pt>
                <c:pt idx="5109">
                  <c:v>9452.5792837931967</c:v>
                </c:pt>
                <c:pt idx="5110">
                  <c:v>9809.4770479351082</c:v>
                </c:pt>
                <c:pt idx="5111">
                  <c:v>9393.1016355044758</c:v>
                </c:pt>
                <c:pt idx="5112">
                  <c:v>8900.2595144754323</c:v>
                </c:pt>
                <c:pt idx="5113">
                  <c:v>8549.4497625645745</c:v>
                </c:pt>
                <c:pt idx="5114">
                  <c:v>8216.8402985277062</c:v>
                </c:pt>
                <c:pt idx="5115">
                  <c:v>8079.6687768714846</c:v>
                </c:pt>
                <c:pt idx="5116">
                  <c:v>7997.12999324681</c:v>
                </c:pt>
                <c:pt idx="5117">
                  <c:v>7999.552448375397</c:v>
                </c:pt>
                <c:pt idx="5118">
                  <c:v>7958.2910251654557</c:v>
                </c:pt>
                <c:pt idx="5119">
                  <c:v>8264.1897339686984</c:v>
                </c:pt>
                <c:pt idx="5120">
                  <c:v>8829.8648809032784</c:v>
                </c:pt>
                <c:pt idx="5121">
                  <c:v>9344.5569097039825</c:v>
                </c:pt>
                <c:pt idx="5122">
                  <c:v>9757.2667650321455</c:v>
                </c:pt>
                <c:pt idx="5123">
                  <c:v>10013.409520470601</c:v>
                </c:pt>
                <c:pt idx="5124">
                  <c:v>10065.603866168771</c:v>
                </c:pt>
                <c:pt idx="5125">
                  <c:v>9781.5550651371868</c:v>
                </c:pt>
                <c:pt idx="5126">
                  <c:v>9450.1568286646088</c:v>
                </c:pt>
                <c:pt idx="5127">
                  <c:v>9391.8904079401836</c:v>
                </c:pt>
                <c:pt idx="5128">
                  <c:v>9408.8794682498756</c:v>
                </c:pt>
                <c:pt idx="5129">
                  <c:v>9570.3392900111394</c:v>
                </c:pt>
                <c:pt idx="5130">
                  <c:v>9683.2225115623187</c:v>
                </c:pt>
                <c:pt idx="5131">
                  <c:v>9645.5947710452583</c:v>
                </c:pt>
                <c:pt idx="5132">
                  <c:v>9530.2731571606982</c:v>
                </c:pt>
                <c:pt idx="5133">
                  <c:v>9650.455618507227</c:v>
                </c:pt>
                <c:pt idx="5134">
                  <c:v>9980.6266902107163</c:v>
                </c:pt>
                <c:pt idx="5135">
                  <c:v>9450.1568286646088</c:v>
                </c:pt>
                <c:pt idx="5136">
                  <c:v>8892.9762118848794</c:v>
                </c:pt>
                <c:pt idx="5137">
                  <c:v>8538.5327772811434</c:v>
                </c:pt>
                <c:pt idx="5138">
                  <c:v>8244.7622813256257</c:v>
                </c:pt>
                <c:pt idx="5139">
                  <c:v>8159.7851053675713</c:v>
                </c:pt>
                <c:pt idx="5140">
                  <c:v>8295.745399459498</c:v>
                </c:pt>
                <c:pt idx="5141">
                  <c:v>8629.5660910606621</c:v>
                </c:pt>
                <c:pt idx="5142">
                  <c:v>9192.8187828666541</c:v>
                </c:pt>
                <c:pt idx="5143">
                  <c:v>9997.6316877252029</c:v>
                </c:pt>
                <c:pt idx="5144">
                  <c:v>10923.822344289778</c:v>
                </c:pt>
                <c:pt idx="5145">
                  <c:v>11572.052212053826</c:v>
                </c:pt>
                <c:pt idx="5146">
                  <c:v>11977.478764791436</c:v>
                </c:pt>
                <c:pt idx="5147">
                  <c:v>12282.166246030385</c:v>
                </c:pt>
                <c:pt idx="5148">
                  <c:v>12212.982840022523</c:v>
                </c:pt>
                <c:pt idx="5149">
                  <c:v>12199.62746240571</c:v>
                </c:pt>
                <c:pt idx="5150">
                  <c:v>12041.817260542122</c:v>
                </c:pt>
                <c:pt idx="5151">
                  <c:v>12011.472822615615</c:v>
                </c:pt>
                <c:pt idx="5152">
                  <c:v>11880.373375985655</c:v>
                </c:pt>
                <c:pt idx="5153">
                  <c:v>11830.601485416073</c:v>
                </c:pt>
                <c:pt idx="5154">
                  <c:v>11530.774851639089</c:v>
                </c:pt>
                <c:pt idx="5155">
                  <c:v>11116.837831541841</c:v>
                </c:pt>
                <c:pt idx="5156">
                  <c:v>10688.334206263484</c:v>
                </c:pt>
                <c:pt idx="5157">
                  <c:v>10581.507122533769</c:v>
                </c:pt>
                <c:pt idx="5158">
                  <c:v>10883.77214864413</c:v>
                </c:pt>
                <c:pt idx="5159">
                  <c:v>10346.018984507473</c:v>
                </c:pt>
                <c:pt idx="5160">
                  <c:v>9590.977970218506</c:v>
                </c:pt>
                <c:pt idx="5161">
                  <c:v>9191.607555302362</c:v>
                </c:pt>
                <c:pt idx="5162">
                  <c:v>8890.5537567562933</c:v>
                </c:pt>
                <c:pt idx="5163">
                  <c:v>8783.7266730265783</c:v>
                </c:pt>
                <c:pt idx="5164">
                  <c:v>8849.2763963415582</c:v>
                </c:pt>
                <c:pt idx="5165">
                  <c:v>9218.3023733311948</c:v>
                </c:pt>
                <c:pt idx="5166">
                  <c:v>9808.2498831660196</c:v>
                </c:pt>
                <c:pt idx="5167">
                  <c:v>10622.784482948502</c:v>
                </c:pt>
                <c:pt idx="5168">
                  <c:v>11462.786735990729</c:v>
                </c:pt>
                <c:pt idx="5169">
                  <c:v>11983.550839817693</c:v>
                </c:pt>
                <c:pt idx="5170">
                  <c:v>12310.088228828303</c:v>
                </c:pt>
                <c:pt idx="5171">
                  <c:v>12526.164851416319</c:v>
                </c:pt>
                <c:pt idx="5172">
                  <c:v>12450.9093703822</c:v>
                </c:pt>
                <c:pt idx="5173">
                  <c:v>12419.337767686606</c:v>
                </c:pt>
                <c:pt idx="5174">
                  <c:v>12174.127934736378</c:v>
                </c:pt>
                <c:pt idx="5175">
                  <c:v>11973.845082098554</c:v>
                </c:pt>
                <c:pt idx="5176">
                  <c:v>11808.751577644412</c:v>
                </c:pt>
                <c:pt idx="5177">
                  <c:v>11811.174032772999</c:v>
                </c:pt>
                <c:pt idx="5178">
                  <c:v>11478.580505940923</c:v>
                </c:pt>
                <c:pt idx="5179">
                  <c:v>10960.238857242544</c:v>
                </c:pt>
                <c:pt idx="5180">
                  <c:v>10557.23475963352</c:v>
                </c:pt>
                <c:pt idx="5181">
                  <c:v>10486.824188856574</c:v>
                </c:pt>
                <c:pt idx="5182">
                  <c:v>10827.928183048291</c:v>
                </c:pt>
                <c:pt idx="5183">
                  <c:v>10305.952851657032</c:v>
                </c:pt>
                <c:pt idx="5184">
                  <c:v>9535.1340046226633</c:v>
                </c:pt>
                <c:pt idx="5185">
                  <c:v>9166.1080276330267</c:v>
                </c:pt>
                <c:pt idx="5186">
                  <c:v>8839.5706386224174</c:v>
                </c:pt>
                <c:pt idx="5187">
                  <c:v>8685.410056656503</c:v>
                </c:pt>
                <c:pt idx="5188">
                  <c:v>8765.5263851525924</c:v>
                </c:pt>
                <c:pt idx="5189">
                  <c:v>9021.6532033862532</c:v>
                </c:pt>
                <c:pt idx="5190">
                  <c:v>9580.0450477302766</c:v>
                </c:pt>
                <c:pt idx="5191">
                  <c:v>10282.891716321079</c:v>
                </c:pt>
                <c:pt idx="5192">
                  <c:v>11165.382557342335</c:v>
                </c:pt>
                <c:pt idx="5193">
                  <c:v>11721.351946557772</c:v>
                </c:pt>
                <c:pt idx="5194">
                  <c:v>12050.311790696967</c:v>
                </c:pt>
                <c:pt idx="5195">
                  <c:v>12419.337767686606</c:v>
                </c:pt>
                <c:pt idx="5196">
                  <c:v>12284.604638363764</c:v>
                </c:pt>
                <c:pt idx="5197">
                  <c:v>12204.488309867676</c:v>
                </c:pt>
                <c:pt idx="5198">
                  <c:v>12101.294908830841</c:v>
                </c:pt>
                <c:pt idx="5199">
                  <c:v>12052.750183030348</c:v>
                </c:pt>
                <c:pt idx="5200">
                  <c:v>12041.817260542122</c:v>
                </c:pt>
                <c:pt idx="5201">
                  <c:v>11928.934038990941</c:v>
                </c:pt>
                <c:pt idx="5202">
                  <c:v>11761.418079408213</c:v>
                </c:pt>
                <c:pt idx="5203">
                  <c:v>11280.704171226893</c:v>
                </c:pt>
                <c:pt idx="5204">
                  <c:v>10779.367520043003</c:v>
                </c:pt>
                <c:pt idx="5205">
                  <c:v>10700.462419111209</c:v>
                </c:pt>
                <c:pt idx="5206">
                  <c:v>11052.499335791152</c:v>
                </c:pt>
                <c:pt idx="5207">
                  <c:v>10485.61296129228</c:v>
                </c:pt>
                <c:pt idx="5208">
                  <c:v>9709.9332667959443</c:v>
                </c:pt>
                <c:pt idx="5209">
                  <c:v>9349.4018199611564</c:v>
                </c:pt>
                <c:pt idx="5210">
                  <c:v>9003.4529155122673</c:v>
                </c:pt>
                <c:pt idx="5211">
                  <c:v>8826.2152610056037</c:v>
                </c:pt>
                <c:pt idx="5212">
                  <c:v>8835.9369559295374</c:v>
                </c:pt>
                <c:pt idx="5213">
                  <c:v>9150.3301948876287</c:v>
                </c:pt>
                <c:pt idx="5214">
                  <c:v>9623.7448632735977</c:v>
                </c:pt>
                <c:pt idx="5215">
                  <c:v>10492.896263882834</c:v>
                </c:pt>
                <c:pt idx="5216">
                  <c:v>11353.537197132428</c:v>
                </c:pt>
                <c:pt idx="5217">
                  <c:v>11943.500644172049</c:v>
                </c:pt>
                <c:pt idx="5218">
                  <c:v>12323.443606445118</c:v>
                </c:pt>
                <c:pt idx="5219">
                  <c:v>12594.137029859887</c:v>
                </c:pt>
                <c:pt idx="5220">
                  <c:v>12498.242868618399</c:v>
                </c:pt>
                <c:pt idx="5221">
                  <c:v>12402.348707376914</c:v>
                </c:pt>
                <c:pt idx="5222">
                  <c:v>12255.471428001551</c:v>
                </c:pt>
                <c:pt idx="5223">
                  <c:v>12202.049917534296</c:v>
                </c:pt>
                <c:pt idx="5224">
                  <c:v>12086.728303649736</c:v>
                </c:pt>
                <c:pt idx="5225">
                  <c:v>12067.316788211456</c:v>
                </c:pt>
                <c:pt idx="5226">
                  <c:v>11783.267987179872</c:v>
                </c:pt>
                <c:pt idx="5227">
                  <c:v>11290.425866150827</c:v>
                </c:pt>
                <c:pt idx="5228">
                  <c:v>10824.278563150616</c:v>
                </c:pt>
                <c:pt idx="5229">
                  <c:v>10802.428655378955</c:v>
                </c:pt>
                <c:pt idx="5230">
                  <c:v>11103.482453925028</c:v>
                </c:pt>
                <c:pt idx="5231">
                  <c:v>10560.8684423264</c:v>
                </c:pt>
                <c:pt idx="5232">
                  <c:v>9821.6052607828333</c:v>
                </c:pt>
                <c:pt idx="5233">
                  <c:v>9370.0405001685231</c:v>
                </c:pt>
                <c:pt idx="5234">
                  <c:v>9021.6532033862532</c:v>
                </c:pt>
                <c:pt idx="5235">
                  <c:v>8860.209318829784</c:v>
                </c:pt>
                <c:pt idx="5236">
                  <c:v>8888.1313016277054</c:v>
                </c:pt>
                <c:pt idx="5237">
                  <c:v>9254.7188862839612</c:v>
                </c:pt>
                <c:pt idx="5238">
                  <c:v>9732.9944021318988</c:v>
                </c:pt>
                <c:pt idx="5239">
                  <c:v>10489.246643985161</c:v>
                </c:pt>
                <c:pt idx="5240">
                  <c:v>11341.408984284702</c:v>
                </c:pt>
                <c:pt idx="5241">
                  <c:v>11897.362436295347</c:v>
                </c:pt>
                <c:pt idx="5242">
                  <c:v>12222.688597741664</c:v>
                </c:pt>
                <c:pt idx="5243">
                  <c:v>12419.337767686606</c:v>
                </c:pt>
                <c:pt idx="5244">
                  <c:v>12328.304453907083</c:v>
                </c:pt>
                <c:pt idx="5245">
                  <c:v>12272.460488311246</c:v>
                </c:pt>
                <c:pt idx="5246">
                  <c:v>12255.471428001551</c:v>
                </c:pt>
                <c:pt idx="5247">
                  <c:v>12137.71142178361</c:v>
                </c:pt>
                <c:pt idx="5248">
                  <c:v>11979.917157124813</c:v>
                </c:pt>
                <c:pt idx="5249">
                  <c:v>11915.578661374127</c:v>
                </c:pt>
                <c:pt idx="5250">
                  <c:v>11565.980137027564</c:v>
                </c:pt>
                <c:pt idx="5251">
                  <c:v>11119.260286670426</c:v>
                </c:pt>
                <c:pt idx="5252">
                  <c:v>10693.179116520656</c:v>
                </c:pt>
                <c:pt idx="5253">
                  <c:v>10563.306834659781</c:v>
                </c:pt>
                <c:pt idx="5254">
                  <c:v>10820.644880457736</c:v>
                </c:pt>
                <c:pt idx="5255">
                  <c:v>10358.1471973552</c:v>
                </c:pt>
                <c:pt idx="5256">
                  <c:v>9656.5276935334859</c:v>
                </c:pt>
                <c:pt idx="5257">
                  <c:v>9175.8137853521675</c:v>
                </c:pt>
                <c:pt idx="5258">
                  <c:v>8844.4314860843842</c:v>
                </c:pt>
                <c:pt idx="5259">
                  <c:v>8698.7654342733167</c:v>
                </c:pt>
                <c:pt idx="5260">
                  <c:v>8591.9383505436035</c:v>
                </c:pt>
                <c:pt idx="5261">
                  <c:v>8656.2768462942895</c:v>
                </c:pt>
                <c:pt idx="5262">
                  <c:v>8673.2659066039832</c:v>
                </c:pt>
                <c:pt idx="5263">
                  <c:v>9088.414154265527</c:v>
                </c:pt>
                <c:pt idx="5264">
                  <c:v>9775.482990110926</c:v>
                </c:pt>
                <c:pt idx="5265">
                  <c:v>10437.052298286993</c:v>
                </c:pt>
                <c:pt idx="5266">
                  <c:v>10819.433652893444</c:v>
                </c:pt>
                <c:pt idx="5267">
                  <c:v>11058.571410817411</c:v>
                </c:pt>
                <c:pt idx="5268">
                  <c:v>10982.088765014205</c:v>
                </c:pt>
                <c:pt idx="5269">
                  <c:v>10836.422713203137</c:v>
                </c:pt>
                <c:pt idx="5270">
                  <c:v>10382.435497460239</c:v>
                </c:pt>
                <c:pt idx="5271">
                  <c:v>10335.086062019245</c:v>
                </c:pt>
                <c:pt idx="5272">
                  <c:v>10498.968338909093</c:v>
                </c:pt>
                <c:pt idx="5273">
                  <c:v>10546.301837145294</c:v>
                </c:pt>
                <c:pt idx="5274">
                  <c:v>10407.91908792478</c:v>
                </c:pt>
                <c:pt idx="5275">
                  <c:v>10193.069630105851</c:v>
                </c:pt>
                <c:pt idx="5276">
                  <c:v>9896.8766790217487</c:v>
                </c:pt>
                <c:pt idx="5277">
                  <c:v>9887.1549840978132</c:v>
                </c:pt>
                <c:pt idx="5278">
                  <c:v>10098.370759223862</c:v>
                </c:pt>
                <c:pt idx="5279">
                  <c:v>9666.2334512526249</c:v>
                </c:pt>
                <c:pt idx="5280">
                  <c:v>9087.2029267012349</c:v>
                </c:pt>
                <c:pt idx="5281">
                  <c:v>8710.8936471210418</c:v>
                </c:pt>
                <c:pt idx="5282">
                  <c:v>8412.2782409083538</c:v>
                </c:pt>
                <c:pt idx="5283">
                  <c:v>8220.4899184253773</c:v>
                </c:pt>
                <c:pt idx="5284">
                  <c:v>8148.8681200841374</c:v>
                </c:pt>
                <c:pt idx="5285">
                  <c:v>8169.506800291505</c:v>
                </c:pt>
                <c:pt idx="5286">
                  <c:v>8125.8069847481838</c:v>
                </c:pt>
                <c:pt idx="5287">
                  <c:v>8407.4173934463852</c:v>
                </c:pt>
                <c:pt idx="5288">
                  <c:v>8984.0254628691928</c:v>
                </c:pt>
                <c:pt idx="5289">
                  <c:v>9481.7124941554102</c:v>
                </c:pt>
                <c:pt idx="5290">
                  <c:v>9858.0217737356015</c:v>
                </c:pt>
                <c:pt idx="5291">
                  <c:v>10413.991162951041</c:v>
                </c:pt>
                <c:pt idx="5292">
                  <c:v>10558.445987197812</c:v>
                </c:pt>
                <c:pt idx="5293">
                  <c:v>10088.665001504723</c:v>
                </c:pt>
                <c:pt idx="5294">
                  <c:v>9735.4168572604867</c:v>
                </c:pt>
                <c:pt idx="5295">
                  <c:v>9623.7448632735977</c:v>
                </c:pt>
                <c:pt idx="5296">
                  <c:v>9496.2950365413108</c:v>
                </c:pt>
                <c:pt idx="5297">
                  <c:v>9607.9670305281979</c:v>
                </c:pt>
                <c:pt idx="5298">
                  <c:v>9781.5550651371868</c:v>
                </c:pt>
                <c:pt idx="5299">
                  <c:v>9848.3160160164607</c:v>
                </c:pt>
                <c:pt idx="5300">
                  <c:v>9775.482990110926</c:v>
                </c:pt>
                <c:pt idx="5301">
                  <c:v>9958.7767824390558</c:v>
                </c:pt>
                <c:pt idx="5302">
                  <c:v>10091.08745663331</c:v>
                </c:pt>
                <c:pt idx="5303">
                  <c:v>9581.2562752945705</c:v>
                </c:pt>
                <c:pt idx="5304">
                  <c:v>9015.5811283599924</c:v>
                </c:pt>
                <c:pt idx="5305">
                  <c:v>8676.915526501658</c:v>
                </c:pt>
                <c:pt idx="5306">
                  <c:v>8492.3945694044396</c:v>
                </c:pt>
                <c:pt idx="5307">
                  <c:v>8407.4173934463852</c:v>
                </c:pt>
                <c:pt idx="5308">
                  <c:v>8533.6719298191747</c:v>
                </c:pt>
                <c:pt idx="5309">
                  <c:v>9013.1586732314063</c:v>
                </c:pt>
                <c:pt idx="5310">
                  <c:v>9773.0605349823381</c:v>
                </c:pt>
                <c:pt idx="5311">
                  <c:v>10666.484298491823</c:v>
                </c:pt>
                <c:pt idx="5312">
                  <c:v>11598.747030082659</c:v>
                </c:pt>
                <c:pt idx="5313">
                  <c:v>12149.855571836129</c:v>
                </c:pt>
                <c:pt idx="5314">
                  <c:v>12537.081836699754</c:v>
                </c:pt>
                <c:pt idx="5315">
                  <c:v>12812.636107576489</c:v>
                </c:pt>
                <c:pt idx="5316">
                  <c:v>12719.180338668382</c:v>
                </c:pt>
                <c:pt idx="5317">
                  <c:v>12675.480523125061</c:v>
                </c:pt>
                <c:pt idx="5318">
                  <c:v>12613.564482502959</c:v>
                </c:pt>
                <c:pt idx="5319">
                  <c:v>12472.759278153859</c:v>
                </c:pt>
                <c:pt idx="5320">
                  <c:v>12312.526621161684</c:v>
                </c:pt>
                <c:pt idx="5321">
                  <c:v>12233.62152022989</c:v>
                </c:pt>
                <c:pt idx="5322">
                  <c:v>11989.622914843954</c:v>
                </c:pt>
                <c:pt idx="5323">
                  <c:v>11485.863808531476</c:v>
                </c:pt>
                <c:pt idx="5324">
                  <c:v>11073.13801599852</c:v>
                </c:pt>
                <c:pt idx="5325">
                  <c:v>11036.721503045754</c:v>
                </c:pt>
                <c:pt idx="5326">
                  <c:v>11161.748874649455</c:v>
                </c:pt>
                <c:pt idx="5327">
                  <c:v>10585.156742431442</c:v>
                </c:pt>
                <c:pt idx="5328">
                  <c:v>9855.5993186070154</c:v>
                </c:pt>
                <c:pt idx="5329">
                  <c:v>9427.0956933286561</c:v>
                </c:pt>
                <c:pt idx="5330">
                  <c:v>9122.4082120897074</c:v>
                </c:pt>
                <c:pt idx="5331">
                  <c:v>9055.6472612104335</c:v>
                </c:pt>
                <c:pt idx="5332">
                  <c:v>9156.4022699138877</c:v>
                </c:pt>
                <c:pt idx="5333">
                  <c:v>9502.3511743627787</c:v>
                </c:pt>
                <c:pt idx="5334">
                  <c:v>10194.280857670145</c:v>
                </c:pt>
                <c:pt idx="5335">
                  <c:v>11017.294050402677</c:v>
                </c:pt>
                <c:pt idx="5336">
                  <c:v>11884.022995883326</c:v>
                </c:pt>
                <c:pt idx="5337">
                  <c:v>12372.004269450405</c:v>
                </c:pt>
                <c:pt idx="5338">
                  <c:v>12567.442211831054</c:v>
                </c:pt>
                <c:pt idx="5339">
                  <c:v>12941.313099077865</c:v>
                </c:pt>
                <c:pt idx="5340">
                  <c:v>12884.25790591773</c:v>
                </c:pt>
                <c:pt idx="5341">
                  <c:v>12852.70224042693</c:v>
                </c:pt>
                <c:pt idx="5342">
                  <c:v>12687.60873597279</c:v>
                </c:pt>
                <c:pt idx="5343">
                  <c:v>12710.669871308741</c:v>
                </c:pt>
                <c:pt idx="5344">
                  <c:v>12580.797589447868</c:v>
                </c:pt>
                <c:pt idx="5345">
                  <c:v>12409.632009967465</c:v>
                </c:pt>
                <c:pt idx="5346">
                  <c:v>12117.088678781038</c:v>
                </c:pt>
                <c:pt idx="5347">
                  <c:v>11682.512978476418</c:v>
                </c:pt>
                <c:pt idx="5348">
                  <c:v>11260.081428224321</c:v>
                </c:pt>
                <c:pt idx="5349">
                  <c:v>11374.175877339794</c:v>
                </c:pt>
                <c:pt idx="5350">
                  <c:v>11432.442298064221</c:v>
                </c:pt>
                <c:pt idx="5351">
                  <c:v>10796.372517557491</c:v>
                </c:pt>
                <c:pt idx="5352">
                  <c:v>10082.592926478463</c:v>
                </c:pt>
                <c:pt idx="5353">
                  <c:v>9677.1504365360597</c:v>
                </c:pt>
                <c:pt idx="5354">
                  <c:v>9326.3406846252019</c:v>
                </c:pt>
                <c:pt idx="5355">
                  <c:v>9235.3073708456832</c:v>
                </c:pt>
                <c:pt idx="5356">
                  <c:v>9263.2134164388081</c:v>
                </c:pt>
                <c:pt idx="5357">
                  <c:v>9609.1782580924919</c:v>
                </c:pt>
                <c:pt idx="5358">
                  <c:v>10361.796817252871</c:v>
                </c:pt>
                <c:pt idx="5359">
                  <c:v>11178.737934959147</c:v>
                </c:pt>
                <c:pt idx="5360">
                  <c:v>12035.745185515863</c:v>
                </c:pt>
                <c:pt idx="5361">
                  <c:v>12509.175791106627</c:v>
                </c:pt>
                <c:pt idx="5362">
                  <c:v>12804.141577421642</c:v>
                </c:pt>
                <c:pt idx="5363">
                  <c:v>13148.895191511032</c:v>
                </c:pt>
                <c:pt idx="5364">
                  <c:v>13169.533871718399</c:v>
                </c:pt>
                <c:pt idx="5365">
                  <c:v>13101.54575607004</c:v>
                </c:pt>
                <c:pt idx="5366">
                  <c:v>12827.202712757597</c:v>
                </c:pt>
                <c:pt idx="5367">
                  <c:v>12844.207710272083</c:v>
                </c:pt>
                <c:pt idx="5368">
                  <c:v>12734.958171413782</c:v>
                </c:pt>
                <c:pt idx="5369">
                  <c:v>12648.769767891434</c:v>
                </c:pt>
                <c:pt idx="5370">
                  <c:v>12306.454546135425</c:v>
                </c:pt>
                <c:pt idx="5371">
                  <c:v>11825.740637954108</c:v>
                </c:pt>
                <c:pt idx="5372">
                  <c:v>11352.325969568135</c:v>
                </c:pt>
                <c:pt idx="5373">
                  <c:v>11464.013900759815</c:v>
                </c:pt>
                <c:pt idx="5374">
                  <c:v>11558.696834437011</c:v>
                </c:pt>
                <c:pt idx="5375">
                  <c:v>10977.243854757033</c:v>
                </c:pt>
                <c:pt idx="5376">
                  <c:v>10267.113883575677</c:v>
                </c:pt>
                <c:pt idx="5377">
                  <c:v>9830.0997909376802</c:v>
                </c:pt>
                <c:pt idx="5378">
                  <c:v>9546.050989906098</c:v>
                </c:pt>
                <c:pt idx="5379">
                  <c:v>9370.0405001685231</c:v>
                </c:pt>
                <c:pt idx="5380">
                  <c:v>9434.3789959192109</c:v>
                </c:pt>
                <c:pt idx="5381">
                  <c:v>9820.3940332185393</c:v>
                </c:pt>
                <c:pt idx="5382">
                  <c:v>10424.908148234474</c:v>
                </c:pt>
                <c:pt idx="5383">
                  <c:v>11024.577352993232</c:v>
                </c:pt>
                <c:pt idx="5384">
                  <c:v>11914.367433809834</c:v>
                </c:pt>
                <c:pt idx="5385">
                  <c:v>12505.526171208952</c:v>
                </c:pt>
                <c:pt idx="5386">
                  <c:v>12896.402055970249</c:v>
                </c:pt>
                <c:pt idx="5387">
                  <c:v>13199.878309644906</c:v>
                </c:pt>
                <c:pt idx="5388">
                  <c:v>13060.284332860097</c:v>
                </c:pt>
                <c:pt idx="5389">
                  <c:v>13174.378781975574</c:v>
                </c:pt>
                <c:pt idx="5390">
                  <c:v>13253.283882907368</c:v>
                </c:pt>
                <c:pt idx="5391">
                  <c:v>13117.323588815438</c:v>
                </c:pt>
                <c:pt idx="5392">
                  <c:v>13063.918015552978</c:v>
                </c:pt>
                <c:pt idx="5393">
                  <c:v>12926.746493896759</c:v>
                </c:pt>
                <c:pt idx="5394">
                  <c:v>12641.486465300881</c:v>
                </c:pt>
                <c:pt idx="5395">
                  <c:v>11967.773007072294</c:v>
                </c:pt>
                <c:pt idx="5396">
                  <c:v>11464.013900759815</c:v>
                </c:pt>
                <c:pt idx="5397">
                  <c:v>11238.23152045266</c:v>
                </c:pt>
                <c:pt idx="5398">
                  <c:v>11318.347848948748</c:v>
                </c:pt>
                <c:pt idx="5399">
                  <c:v>10830.350638176877</c:v>
                </c:pt>
                <c:pt idx="5400">
                  <c:v>10122.659059328904</c:v>
                </c:pt>
                <c:pt idx="5401">
                  <c:v>9573.9729727040194</c:v>
                </c:pt>
                <c:pt idx="5402">
                  <c:v>9206.1741604834679</c:v>
                </c:pt>
                <c:pt idx="5403">
                  <c:v>9316.6349269060611</c:v>
                </c:pt>
                <c:pt idx="5404">
                  <c:v>9442.8735260740559</c:v>
                </c:pt>
                <c:pt idx="5405">
                  <c:v>9768.1996875203731</c:v>
                </c:pt>
                <c:pt idx="5406">
                  <c:v>10361.796817252871</c:v>
                </c:pt>
                <c:pt idx="5407">
                  <c:v>11087.704621179626</c:v>
                </c:pt>
                <c:pt idx="5408">
                  <c:v>11960.489704481741</c:v>
                </c:pt>
                <c:pt idx="5409">
                  <c:v>12482.465035873</c:v>
                </c:pt>
                <c:pt idx="5410">
                  <c:v>12595.364194628975</c:v>
                </c:pt>
                <c:pt idx="5411">
                  <c:v>12941.313099077865</c:v>
                </c:pt>
                <c:pt idx="5412">
                  <c:v>13028.712730164503</c:v>
                </c:pt>
                <c:pt idx="5413">
                  <c:v>12766.513836904582</c:v>
                </c:pt>
                <c:pt idx="5414">
                  <c:v>12578.359197114487</c:v>
                </c:pt>
                <c:pt idx="5415">
                  <c:v>12464.248810794219</c:v>
                </c:pt>
                <c:pt idx="5416">
                  <c:v>11971.422626969968</c:v>
                </c:pt>
                <c:pt idx="5417">
                  <c:v>12210.560384893937</c:v>
                </c:pt>
                <c:pt idx="5418">
                  <c:v>11926.49564665756</c:v>
                </c:pt>
                <c:pt idx="5419">
                  <c:v>11434.880690397602</c:v>
                </c:pt>
                <c:pt idx="5420">
                  <c:v>10914.116586570637</c:v>
                </c:pt>
                <c:pt idx="5421">
                  <c:v>10955.393946985372</c:v>
                </c:pt>
                <c:pt idx="5422">
                  <c:v>11079.210091024779</c:v>
                </c:pt>
                <c:pt idx="5423">
                  <c:v>10616.712407922241</c:v>
                </c:pt>
                <c:pt idx="5424">
                  <c:v>9882.3100738406411</c:v>
                </c:pt>
                <c:pt idx="5425">
                  <c:v>9396.7512554021505</c:v>
                </c:pt>
                <c:pt idx="5426">
                  <c:v>9045.9255662864998</c:v>
                </c:pt>
                <c:pt idx="5427">
                  <c:v>8861.420546394078</c:v>
                </c:pt>
                <c:pt idx="5428">
                  <c:v>8703.6103445304907</c:v>
                </c:pt>
                <c:pt idx="5429">
                  <c:v>8696.327041939936</c:v>
                </c:pt>
                <c:pt idx="5430">
                  <c:v>8621.0715609058152</c:v>
                </c:pt>
                <c:pt idx="5431">
                  <c:v>8959.7530999689461</c:v>
                </c:pt>
                <c:pt idx="5432">
                  <c:v>9525.4282469035243</c:v>
                </c:pt>
                <c:pt idx="5433">
                  <c:v>9987.9099928012693</c:v>
                </c:pt>
                <c:pt idx="5434">
                  <c:v>10377.574649998272</c:v>
                </c:pt>
                <c:pt idx="5435">
                  <c:v>10702.90081144459</c:v>
                </c:pt>
                <c:pt idx="5436">
                  <c:v>10750.234309680791</c:v>
                </c:pt>
                <c:pt idx="5437">
                  <c:v>10500.179566473387</c:v>
                </c:pt>
                <c:pt idx="5438">
                  <c:v>10261.041808549418</c:v>
                </c:pt>
                <c:pt idx="5439">
                  <c:v>10110.514909276384</c:v>
                </c:pt>
                <c:pt idx="5440">
                  <c:v>10071.67594119503</c:v>
                </c:pt>
                <c:pt idx="5441">
                  <c:v>10137.22566451001</c:v>
                </c:pt>
                <c:pt idx="5442">
                  <c:v>10223.414068032358</c:v>
                </c:pt>
                <c:pt idx="5443">
                  <c:v>10120.220666995523</c:v>
                </c:pt>
                <c:pt idx="5444">
                  <c:v>9893.227059124074</c:v>
                </c:pt>
                <c:pt idx="5445">
                  <c:v>10013.409520470601</c:v>
                </c:pt>
                <c:pt idx="5446">
                  <c:v>9957.5655548747618</c:v>
                </c:pt>
                <c:pt idx="5447">
                  <c:v>9599.4725003733511</c:v>
                </c:pt>
                <c:pt idx="5448">
                  <c:v>9064.1417913652804</c:v>
                </c:pt>
                <c:pt idx="5449">
                  <c:v>8691.4821316827638</c:v>
                </c:pt>
                <c:pt idx="5450">
                  <c:v>8375.8617279555856</c:v>
                </c:pt>
                <c:pt idx="5451">
                  <c:v>8306.6783219477275</c:v>
                </c:pt>
                <c:pt idx="5452">
                  <c:v>8221.701145989673</c:v>
                </c:pt>
                <c:pt idx="5453">
                  <c:v>8345.51729002908</c:v>
                </c:pt>
                <c:pt idx="5454">
                  <c:v>8322.4561546931254</c:v>
                </c:pt>
                <c:pt idx="5455">
                  <c:v>8499.6778719949943</c:v>
                </c:pt>
                <c:pt idx="5456">
                  <c:v>9073.8475490844212</c:v>
                </c:pt>
                <c:pt idx="5457">
                  <c:v>9656.5276935334859</c:v>
                </c:pt>
                <c:pt idx="5458">
                  <c:v>10122.659059328904</c:v>
                </c:pt>
                <c:pt idx="5459">
                  <c:v>10416.413618079627</c:v>
                </c:pt>
                <c:pt idx="5460">
                  <c:v>10370.29134740772</c:v>
                </c:pt>
                <c:pt idx="5461">
                  <c:v>10071.67594119503</c:v>
                </c:pt>
                <c:pt idx="5462">
                  <c:v>9882.3100738406411</c:v>
                </c:pt>
                <c:pt idx="5463">
                  <c:v>9716.0053418222069</c:v>
                </c:pt>
                <c:pt idx="5464">
                  <c:v>9655.3005287643991</c:v>
                </c:pt>
                <c:pt idx="5465">
                  <c:v>9787.6271401634476</c:v>
                </c:pt>
                <c:pt idx="5466">
                  <c:v>9974.5546151844555</c:v>
                </c:pt>
                <c:pt idx="5467">
                  <c:v>9957.5655548747618</c:v>
                </c:pt>
                <c:pt idx="5468">
                  <c:v>9777.9054452395139</c:v>
                </c:pt>
                <c:pt idx="5469">
                  <c:v>10074.098396323618</c:v>
                </c:pt>
                <c:pt idx="5470">
                  <c:v>10059.53179114251</c:v>
                </c:pt>
                <c:pt idx="5471">
                  <c:v>9650.455618507227</c:v>
                </c:pt>
                <c:pt idx="5472">
                  <c:v>9047.1527310555866</c:v>
                </c:pt>
                <c:pt idx="5473">
                  <c:v>8788.5875204885451</c:v>
                </c:pt>
                <c:pt idx="5474">
                  <c:v>8544.5889151026095</c:v>
                </c:pt>
                <c:pt idx="5475">
                  <c:v>8440.2002237062752</c:v>
                </c:pt>
                <c:pt idx="5476">
                  <c:v>8619.8603333415213</c:v>
                </c:pt>
                <c:pt idx="5477">
                  <c:v>8970.6700852523791</c:v>
                </c:pt>
                <c:pt idx="5478">
                  <c:v>9774.2717625466339</c:v>
                </c:pt>
                <c:pt idx="5479">
                  <c:v>10637.351088129608</c:v>
                </c:pt>
                <c:pt idx="5480">
                  <c:v>11528.33645930571</c:v>
                </c:pt>
                <c:pt idx="5481">
                  <c:v>11972.633854534261</c:v>
                </c:pt>
                <c:pt idx="5482">
                  <c:v>12257.893883130137</c:v>
                </c:pt>
                <c:pt idx="5483">
                  <c:v>12703.386568718188</c:v>
                </c:pt>
                <c:pt idx="5484">
                  <c:v>12686.397508408494</c:v>
                </c:pt>
                <c:pt idx="5485">
                  <c:v>12632.991935146034</c:v>
                </c:pt>
                <c:pt idx="5486">
                  <c:v>12432.693145303419</c:v>
                </c:pt>
                <c:pt idx="5487">
                  <c:v>12333.149364164257</c:v>
                </c:pt>
                <c:pt idx="5488">
                  <c:v>12177.777554634049</c:v>
                </c:pt>
                <c:pt idx="5489">
                  <c:v>12169.283024479202</c:v>
                </c:pt>
                <c:pt idx="5490">
                  <c:v>12126.794436500177</c:v>
                </c:pt>
                <c:pt idx="5491">
                  <c:v>11752.907612048572</c:v>
                </c:pt>
                <c:pt idx="5492">
                  <c:v>11462.786735990729</c:v>
                </c:pt>
                <c:pt idx="5493">
                  <c:v>11404.520315266302</c:v>
                </c:pt>
                <c:pt idx="5494">
                  <c:v>11326.842379103595</c:v>
                </c:pt>
                <c:pt idx="5495">
                  <c:v>10687.122978699188</c:v>
                </c:pt>
                <c:pt idx="5496">
                  <c:v>10040.104338499435</c:v>
                </c:pt>
                <c:pt idx="5497">
                  <c:v>9631.0281658641525</c:v>
                </c:pt>
                <c:pt idx="5498">
                  <c:v>9320.2686095989411</c:v>
                </c:pt>
                <c:pt idx="5499">
                  <c:v>9274.1463389270357</c:v>
                </c:pt>
                <c:pt idx="5500">
                  <c:v>9289.9241716724355</c:v>
                </c:pt>
                <c:pt idx="5501">
                  <c:v>9805.8274280374335</c:v>
                </c:pt>
                <c:pt idx="5502">
                  <c:v>10559.657214762108</c:v>
                </c:pt>
                <c:pt idx="5503">
                  <c:v>11227.298597964433</c:v>
                </c:pt>
                <c:pt idx="5504">
                  <c:v>11938.63979671008</c:v>
                </c:pt>
                <c:pt idx="5505">
                  <c:v>12458.192672972751</c:v>
                </c:pt>
                <c:pt idx="5506">
                  <c:v>12811.424880012195</c:v>
                </c:pt>
                <c:pt idx="5507">
                  <c:v>13014.146124983397</c:v>
                </c:pt>
                <c:pt idx="5508">
                  <c:v>12819.919410167042</c:v>
                </c:pt>
                <c:pt idx="5509">
                  <c:v>12825.991485193304</c:v>
                </c:pt>
                <c:pt idx="5510">
                  <c:v>12806.579969755021</c:v>
                </c:pt>
                <c:pt idx="5511">
                  <c:v>12600.209104886148</c:v>
                </c:pt>
                <c:pt idx="5512">
                  <c:v>12318.582758983152</c:v>
                </c:pt>
                <c:pt idx="5513">
                  <c:v>12282.166246030385</c:v>
                </c:pt>
                <c:pt idx="5514">
                  <c:v>12143.78349680987</c:v>
                </c:pt>
                <c:pt idx="5515">
                  <c:v>11846.379318161473</c:v>
                </c:pt>
                <c:pt idx="5516">
                  <c:v>11683.724206040713</c:v>
                </c:pt>
                <c:pt idx="5517">
                  <c:v>11669.157600859604</c:v>
                </c:pt>
                <c:pt idx="5518">
                  <c:v>11451.869750707297</c:v>
                </c:pt>
                <c:pt idx="5519">
                  <c:v>10872.839226155904</c:v>
                </c:pt>
                <c:pt idx="5520">
                  <c:v>10224.625295596652</c:v>
                </c:pt>
                <c:pt idx="5521">
                  <c:v>9839.821485861612</c:v>
                </c:pt>
                <c:pt idx="5522">
                  <c:v>9479.2900390268242</c:v>
                </c:pt>
                <c:pt idx="5523">
                  <c:v>9385.8183329139229</c:v>
                </c:pt>
                <c:pt idx="5524">
                  <c:v>9504.7895666961576</c:v>
                </c:pt>
                <c:pt idx="5525">
                  <c:v>9902.9487540480059</c:v>
                </c:pt>
                <c:pt idx="5526">
                  <c:v>10698.039963982623</c:v>
                </c:pt>
                <c:pt idx="5527">
                  <c:v>11519.841929150864</c:v>
                </c:pt>
                <c:pt idx="5528">
                  <c:v>12274.88294343983</c:v>
                </c:pt>
                <c:pt idx="5529">
                  <c:v>12612.353254938667</c:v>
                </c:pt>
                <c:pt idx="5530">
                  <c:v>12974.095929337751</c:v>
                </c:pt>
                <c:pt idx="5531">
                  <c:v>13152.528874203912</c:v>
                </c:pt>
                <c:pt idx="5532">
                  <c:v>13011.723669854809</c:v>
                </c:pt>
                <c:pt idx="5533">
                  <c:v>13008.074049957137</c:v>
                </c:pt>
                <c:pt idx="5534">
                  <c:v>12849.052620529255</c:v>
                </c:pt>
                <c:pt idx="5535">
                  <c:v>12766.513836904582</c:v>
                </c:pt>
                <c:pt idx="5536">
                  <c:v>12670.619675663094</c:v>
                </c:pt>
                <c:pt idx="5537">
                  <c:v>12568.653439395346</c:v>
                </c:pt>
                <c:pt idx="5538">
                  <c:v>12327.093226342791</c:v>
                </c:pt>
                <c:pt idx="5539">
                  <c:v>11874.301300959392</c:v>
                </c:pt>
                <c:pt idx="5540">
                  <c:v>11582.969197337257</c:v>
                </c:pt>
                <c:pt idx="5541">
                  <c:v>11712.857416402925</c:v>
                </c:pt>
                <c:pt idx="5542">
                  <c:v>11601.185422416038</c:v>
                </c:pt>
                <c:pt idx="5543">
                  <c:v>11002.727445221572</c:v>
                </c:pt>
                <c:pt idx="5544">
                  <c:v>10216.130765441805</c:v>
                </c:pt>
                <c:pt idx="5545">
                  <c:v>9747.5610073130065</c:v>
                </c:pt>
                <c:pt idx="5546">
                  <c:v>9433.1677683549169</c:v>
                </c:pt>
                <c:pt idx="5547">
                  <c:v>9441.6622985097638</c:v>
                </c:pt>
                <c:pt idx="5548">
                  <c:v>9442.8735260740559</c:v>
                </c:pt>
                <c:pt idx="5549">
                  <c:v>9921.1490419219954</c:v>
                </c:pt>
                <c:pt idx="5550">
                  <c:v>10667.695526056115</c:v>
                </c:pt>
                <c:pt idx="5551">
                  <c:v>11353.537197132428</c:v>
                </c:pt>
                <c:pt idx="5552">
                  <c:v>12151.066799400422</c:v>
                </c:pt>
                <c:pt idx="5553">
                  <c:v>12692.469583434757</c:v>
                </c:pt>
                <c:pt idx="5554">
                  <c:v>12976.518384466335</c:v>
                </c:pt>
                <c:pt idx="5555">
                  <c:v>13273.922563114733</c:v>
                </c:pt>
                <c:pt idx="5556">
                  <c:v>13120.973208713112</c:v>
                </c:pt>
                <c:pt idx="5557">
                  <c:v>13023.867819907331</c:v>
                </c:pt>
                <c:pt idx="5558">
                  <c:v>12915.829508613322</c:v>
                </c:pt>
                <c:pt idx="5559">
                  <c:v>12715.530718770708</c:v>
                </c:pt>
                <c:pt idx="5560">
                  <c:v>12473.970505718153</c:v>
                </c:pt>
                <c:pt idx="5561">
                  <c:v>12516.45909369718</c:v>
                </c:pt>
                <c:pt idx="5562">
                  <c:v>12368.354649552732</c:v>
                </c:pt>
                <c:pt idx="5563">
                  <c:v>11971.422626969968</c:v>
                </c:pt>
                <c:pt idx="5564">
                  <c:v>11670.3688284239</c:v>
                </c:pt>
                <c:pt idx="5565">
                  <c:v>11789.324125001338</c:v>
                </c:pt>
                <c:pt idx="5566">
                  <c:v>11740.779399200845</c:v>
                </c:pt>
                <c:pt idx="5567">
                  <c:v>11150.815952161225</c:v>
                </c:pt>
                <c:pt idx="5568">
                  <c:v>10372.713802536306</c:v>
                </c:pt>
                <c:pt idx="5569">
                  <c:v>9983.0650825440953</c:v>
                </c:pt>
                <c:pt idx="5570">
                  <c:v>9678.3776013051465</c:v>
                </c:pt>
                <c:pt idx="5571">
                  <c:v>9580.0450477302766</c:v>
                </c:pt>
                <c:pt idx="5572">
                  <c:v>9682.0112839980266</c:v>
                </c:pt>
                <c:pt idx="5573">
                  <c:v>10054.670943680543</c:v>
                </c:pt>
                <c:pt idx="5574">
                  <c:v>10865.555923565349</c:v>
                </c:pt>
                <c:pt idx="5575">
                  <c:v>11597.535802518363</c:v>
                </c:pt>
                <c:pt idx="5576">
                  <c:v>12312.526621161684</c:v>
                </c:pt>
                <c:pt idx="5577">
                  <c:v>12849.052620529255</c:v>
                </c:pt>
                <c:pt idx="5578">
                  <c:v>13152.528874203912</c:v>
                </c:pt>
                <c:pt idx="5579">
                  <c:v>13352.827664046526</c:v>
                </c:pt>
                <c:pt idx="5580">
                  <c:v>13180.450857001833</c:v>
                </c:pt>
                <c:pt idx="5581">
                  <c:v>13066.340470681565</c:v>
                </c:pt>
                <c:pt idx="5582">
                  <c:v>13073.623773272117</c:v>
                </c:pt>
                <c:pt idx="5583">
                  <c:v>12873.340920634297</c:v>
                </c:pt>
                <c:pt idx="5584">
                  <c:v>12669.408448098802</c:v>
                </c:pt>
                <c:pt idx="5585">
                  <c:v>12584.431272140748</c:v>
                </c:pt>
                <c:pt idx="5586">
                  <c:v>12263.965958156397</c:v>
                </c:pt>
                <c:pt idx="5587">
                  <c:v>11740.779399200845</c:v>
                </c:pt>
                <c:pt idx="5588">
                  <c:v>11404.520315266302</c:v>
                </c:pt>
                <c:pt idx="5589">
                  <c:v>11557.485606872717</c:v>
                </c:pt>
                <c:pt idx="5590">
                  <c:v>11541.691836922524</c:v>
                </c:pt>
                <c:pt idx="5591">
                  <c:v>11056.133018484032</c:v>
                </c:pt>
                <c:pt idx="5592">
                  <c:v>10245.263975804019</c:v>
                </c:pt>
                <c:pt idx="5593">
                  <c:v>9811.8995030636943</c:v>
                </c:pt>
                <c:pt idx="5594">
                  <c:v>9465.9346614100123</c:v>
                </c:pt>
                <c:pt idx="5595">
                  <c:v>9234.0802060765945</c:v>
                </c:pt>
                <c:pt idx="5596">
                  <c:v>9014.3699007956984</c:v>
                </c:pt>
                <c:pt idx="5597">
                  <c:v>9121.1969845254134</c:v>
                </c:pt>
                <c:pt idx="5598">
                  <c:v>9268.0742639007749</c:v>
                </c:pt>
                <c:pt idx="5599">
                  <c:v>9609.1782580924919</c:v>
                </c:pt>
                <c:pt idx="5600">
                  <c:v>10270.747566268559</c:v>
                </c:pt>
                <c:pt idx="5601">
                  <c:v>10923.822344289778</c:v>
                </c:pt>
                <c:pt idx="5602">
                  <c:v>11324.403986770214</c:v>
                </c:pt>
                <c:pt idx="5603">
                  <c:v>11551.413531846458</c:v>
                </c:pt>
                <c:pt idx="5604">
                  <c:v>11511.347398996017</c:v>
                </c:pt>
                <c:pt idx="5605">
                  <c:v>11270.998413507754</c:v>
                </c:pt>
                <c:pt idx="5606">
                  <c:v>11044.004805636305</c:v>
                </c:pt>
                <c:pt idx="5607">
                  <c:v>10976.016689987944</c:v>
                </c:pt>
                <c:pt idx="5608">
                  <c:v>10815.784032995771</c:v>
                </c:pt>
                <c:pt idx="5609">
                  <c:v>10918.977434032604</c:v>
                </c:pt>
                <c:pt idx="5610">
                  <c:v>10869.205543463024</c:v>
                </c:pt>
                <c:pt idx="5611">
                  <c:v>10588.790425124322</c:v>
                </c:pt>
                <c:pt idx="5612">
                  <c:v>10392.14125517938</c:v>
                </c:pt>
                <c:pt idx="5613">
                  <c:v>10723.539491651954</c:v>
                </c:pt>
                <c:pt idx="5614">
                  <c:v>10627.629393205674</c:v>
                </c:pt>
                <c:pt idx="5615">
                  <c:v>10151.792269691117</c:v>
                </c:pt>
                <c:pt idx="5616">
                  <c:v>9555.7726848300317</c:v>
                </c:pt>
                <c:pt idx="5617">
                  <c:v>9198.8908578929149</c:v>
                </c:pt>
                <c:pt idx="5618">
                  <c:v>8869.9150765489248</c:v>
                </c:pt>
                <c:pt idx="5619">
                  <c:v>8624.7052435986952</c:v>
                </c:pt>
                <c:pt idx="5620">
                  <c:v>8606.5049557247094</c:v>
                </c:pt>
                <c:pt idx="5621">
                  <c:v>8659.9105289871695</c:v>
                </c:pt>
                <c:pt idx="5622">
                  <c:v>8718.1769497115965</c:v>
                </c:pt>
                <c:pt idx="5623">
                  <c:v>8858.9980912654901</c:v>
                </c:pt>
                <c:pt idx="5624">
                  <c:v>9429.518148457244</c:v>
                </c:pt>
                <c:pt idx="5625">
                  <c:v>9933.2931919745151</c:v>
                </c:pt>
                <c:pt idx="5626">
                  <c:v>10451.618903468101</c:v>
                </c:pt>
                <c:pt idx="5627">
                  <c:v>10735.667704499681</c:v>
                </c:pt>
                <c:pt idx="5628">
                  <c:v>10832.789030510257</c:v>
                </c:pt>
                <c:pt idx="5629">
                  <c:v>10730.822794242509</c:v>
                </c:pt>
                <c:pt idx="5630">
                  <c:v>10515.957399218787</c:v>
                </c:pt>
                <c:pt idx="5631">
                  <c:v>10244.052748239725</c:v>
                </c:pt>
                <c:pt idx="5632">
                  <c:v>10252.547278394572</c:v>
                </c:pt>
                <c:pt idx="5633">
                  <c:v>10486.824188856574</c:v>
                </c:pt>
                <c:pt idx="5634">
                  <c:v>10636.139860565316</c:v>
                </c:pt>
                <c:pt idx="5635">
                  <c:v>10712.606569163729</c:v>
                </c:pt>
                <c:pt idx="5636">
                  <c:v>10700.462419111209</c:v>
                </c:pt>
                <c:pt idx="5637">
                  <c:v>10863.133468436765</c:v>
                </c:pt>
                <c:pt idx="5638">
                  <c:v>10640.984770822488</c:v>
                </c:pt>
                <c:pt idx="5639">
                  <c:v>10133.576044612337</c:v>
                </c:pt>
                <c:pt idx="5640">
                  <c:v>9502.3511743627787</c:v>
                </c:pt>
                <c:pt idx="5641">
                  <c:v>9195.241237995242</c:v>
                </c:pt>
                <c:pt idx="5642">
                  <c:v>8934.2535722996126</c:v>
                </c:pt>
                <c:pt idx="5643">
                  <c:v>8846.8539412129721</c:v>
                </c:pt>
                <c:pt idx="5644">
                  <c:v>9067.7754740581604</c:v>
                </c:pt>
                <c:pt idx="5645">
                  <c:v>9592.1891977827981</c:v>
                </c:pt>
                <c:pt idx="5646">
                  <c:v>10481.963341394607</c:v>
                </c:pt>
                <c:pt idx="5647">
                  <c:v>11331.687289360769</c:v>
                </c:pt>
                <c:pt idx="5648">
                  <c:v>12108.578211421396</c:v>
                </c:pt>
                <c:pt idx="5649">
                  <c:v>12739.803081670954</c:v>
                </c:pt>
                <c:pt idx="5650">
                  <c:v>13057.845940526719</c:v>
                </c:pt>
                <c:pt idx="5651">
                  <c:v>13447.510597723722</c:v>
                </c:pt>
                <c:pt idx="5652">
                  <c:v>13096.700845812864</c:v>
                </c:pt>
                <c:pt idx="5653">
                  <c:v>13102.756983634332</c:v>
                </c:pt>
                <c:pt idx="5654">
                  <c:v>12985.012914621184</c:v>
                </c:pt>
                <c:pt idx="5655">
                  <c:v>12806.579969755021</c:v>
                </c:pt>
                <c:pt idx="5656">
                  <c:v>12760.441761878321</c:v>
                </c:pt>
                <c:pt idx="5657">
                  <c:v>12645.120147993761</c:v>
                </c:pt>
                <c:pt idx="5658">
                  <c:v>12594.137029859887</c:v>
                </c:pt>
                <c:pt idx="5659">
                  <c:v>12174.127934736378</c:v>
                </c:pt>
                <c:pt idx="5660">
                  <c:v>11960.489704481741</c:v>
                </c:pt>
                <c:pt idx="5661">
                  <c:v>11890.079133704794</c:v>
                </c:pt>
                <c:pt idx="5662">
                  <c:v>11631.529860342544</c:v>
                </c:pt>
                <c:pt idx="5663">
                  <c:v>10995.444142631017</c:v>
                </c:pt>
                <c:pt idx="5664">
                  <c:v>10247.686430932605</c:v>
                </c:pt>
                <c:pt idx="5665">
                  <c:v>9843.4551685544939</c:v>
                </c:pt>
                <c:pt idx="5666">
                  <c:v>9560.6175950872039</c:v>
                </c:pt>
                <c:pt idx="5667">
                  <c:v>9447.7343735360228</c:v>
                </c:pt>
                <c:pt idx="5668">
                  <c:v>9501.1399467984847</c:v>
                </c:pt>
                <c:pt idx="5669">
                  <c:v>9942.998949693656</c:v>
                </c:pt>
                <c:pt idx="5670">
                  <c:v>10816.995260560065</c:v>
                </c:pt>
                <c:pt idx="5671">
                  <c:v>11613.313635263765</c:v>
                </c:pt>
                <c:pt idx="5672">
                  <c:v>12529.798534109199</c:v>
                </c:pt>
                <c:pt idx="5673">
                  <c:v>13012.934897419105</c:v>
                </c:pt>
                <c:pt idx="5674">
                  <c:v>13324.905681248609</c:v>
                </c:pt>
                <c:pt idx="5675">
                  <c:v>13436.577675235498</c:v>
                </c:pt>
                <c:pt idx="5676">
                  <c:v>13276.345018243321</c:v>
                </c:pt>
                <c:pt idx="5677">
                  <c:v>13102.756983634332</c:v>
                </c:pt>
                <c:pt idx="5678">
                  <c:v>12951.034794001796</c:v>
                </c:pt>
                <c:pt idx="5679">
                  <c:v>12794.435819702503</c:v>
                </c:pt>
                <c:pt idx="5680">
                  <c:v>12605.069952348114</c:v>
                </c:pt>
                <c:pt idx="5681">
                  <c:v>12680.325433382233</c:v>
                </c:pt>
                <c:pt idx="5682">
                  <c:v>12605.069952348114</c:v>
                </c:pt>
                <c:pt idx="5683">
                  <c:v>12302.80492623775</c:v>
                </c:pt>
                <c:pt idx="5684">
                  <c:v>12091.589151111702</c:v>
                </c:pt>
                <c:pt idx="5685">
                  <c:v>11988.411687279662</c:v>
                </c:pt>
                <c:pt idx="5686">
                  <c:v>11638.8131629331</c:v>
                </c:pt>
                <c:pt idx="5687">
                  <c:v>11111.976984079873</c:v>
                </c:pt>
                <c:pt idx="5688">
                  <c:v>10424.908148234474</c:v>
                </c:pt>
                <c:pt idx="5689">
                  <c:v>10004.914990315756</c:v>
                </c:pt>
                <c:pt idx="5690">
                  <c:v>9644.3835434809662</c:v>
                </c:pt>
                <c:pt idx="5691">
                  <c:v>9556.9839123943239</c:v>
                </c:pt>
                <c:pt idx="5692">
                  <c:v>9593.4004253470921</c:v>
                </c:pt>
                <c:pt idx="5693">
                  <c:v>10036.470655806555</c:v>
                </c:pt>
                <c:pt idx="5694">
                  <c:v>10916.539041699225</c:v>
                </c:pt>
                <c:pt idx="5695">
                  <c:v>11664.296753397637</c:v>
                </c:pt>
                <c:pt idx="5696">
                  <c:v>12448.470978048819</c:v>
                </c:pt>
                <c:pt idx="5697">
                  <c:v>12953.457249130384</c:v>
                </c:pt>
                <c:pt idx="5698">
                  <c:v>13225.361900109447</c:v>
                </c:pt>
                <c:pt idx="5699">
                  <c:v>13386.821721870709</c:v>
                </c:pt>
                <c:pt idx="5700">
                  <c:v>13110.040286224883</c:v>
                </c:pt>
                <c:pt idx="5701">
                  <c:v>13056.634712962426</c:v>
                </c:pt>
                <c:pt idx="5702">
                  <c:v>12961.951779285231</c:v>
                </c:pt>
                <c:pt idx="5703">
                  <c:v>12985.012914621184</c:v>
                </c:pt>
                <c:pt idx="5704">
                  <c:v>12768.936292033168</c:v>
                </c:pt>
                <c:pt idx="5705">
                  <c:v>12768.936292033168</c:v>
                </c:pt>
                <c:pt idx="5706">
                  <c:v>12552.875606649946</c:v>
                </c:pt>
                <c:pt idx="5707">
                  <c:v>12178.988782198343</c:v>
                </c:pt>
                <c:pt idx="5708">
                  <c:v>12039.394805413534</c:v>
                </c:pt>
                <c:pt idx="5709">
                  <c:v>12000.555837332182</c:v>
                </c:pt>
                <c:pt idx="5710">
                  <c:v>11745.624309458019</c:v>
                </c:pt>
                <c:pt idx="5711">
                  <c:v>11161.748874649455</c:v>
                </c:pt>
                <c:pt idx="5712">
                  <c:v>10386.069180153119</c:v>
                </c:pt>
                <c:pt idx="5713">
                  <c:v>9961.2151747724347</c:v>
                </c:pt>
                <c:pt idx="5714">
                  <c:v>9652.8780736358131</c:v>
                </c:pt>
                <c:pt idx="5715">
                  <c:v>9476.8675838982381</c:v>
                </c:pt>
                <c:pt idx="5716">
                  <c:v>9507.2120218247455</c:v>
                </c:pt>
                <c:pt idx="5717">
                  <c:v>9851.9656359141336</c:v>
                </c:pt>
                <c:pt idx="5718">
                  <c:v>10819.433652893444</c:v>
                </c:pt>
                <c:pt idx="5719">
                  <c:v>11649.730148216531</c:v>
                </c:pt>
                <c:pt idx="5720">
                  <c:v>12448.470978048819</c:v>
                </c:pt>
                <c:pt idx="5721">
                  <c:v>12884.25790591773</c:v>
                </c:pt>
                <c:pt idx="5722">
                  <c:v>13204.72321990208</c:v>
                </c:pt>
                <c:pt idx="5723">
                  <c:v>13531.260608912688</c:v>
                </c:pt>
                <c:pt idx="5724">
                  <c:v>13298.194926014981</c:v>
                </c:pt>
                <c:pt idx="5725">
                  <c:v>13282.41709326958</c:v>
                </c:pt>
                <c:pt idx="5726">
                  <c:v>13169.533871718399</c:v>
                </c:pt>
                <c:pt idx="5727">
                  <c:v>13032.36235006218</c:v>
                </c:pt>
                <c:pt idx="5728">
                  <c:v>12846.630165400667</c:v>
                </c:pt>
                <c:pt idx="5729">
                  <c:v>12782.291669649983</c:v>
                </c:pt>
                <c:pt idx="5730">
                  <c:v>12520.09277639006</c:v>
                </c:pt>
                <c:pt idx="5731">
                  <c:v>12204.488309867676</c:v>
                </c:pt>
                <c:pt idx="5732">
                  <c:v>12043.028488106414</c:v>
                </c:pt>
                <c:pt idx="5733">
                  <c:v>11973.845082098554</c:v>
                </c:pt>
                <c:pt idx="5734">
                  <c:v>11655.80222324279</c:v>
                </c:pt>
                <c:pt idx="5735">
                  <c:v>11084.055001281951</c:v>
                </c:pt>
                <c:pt idx="5736">
                  <c:v>10325.380304300106</c:v>
                </c:pt>
                <c:pt idx="5737">
                  <c:v>9786.3999753943608</c:v>
                </c:pt>
                <c:pt idx="5738">
                  <c:v>9401.5961656593227</c:v>
                </c:pt>
                <c:pt idx="5739">
                  <c:v>9355.4738949874172</c:v>
                </c:pt>
                <c:pt idx="5740">
                  <c:v>9475.6563563339441</c:v>
                </c:pt>
                <c:pt idx="5741">
                  <c:v>9872.5883789167074</c:v>
                </c:pt>
                <c:pt idx="5742">
                  <c:v>10708.972886470849</c:v>
                </c:pt>
                <c:pt idx="5743">
                  <c:v>11462.786735990729</c:v>
                </c:pt>
                <c:pt idx="5744">
                  <c:v>12222.688597741664</c:v>
                </c:pt>
                <c:pt idx="5745">
                  <c:v>12781.080442085691</c:v>
                </c:pt>
                <c:pt idx="5746">
                  <c:v>13129.467738867961</c:v>
                </c:pt>
                <c:pt idx="5747">
                  <c:v>13360.110966637079</c:v>
                </c:pt>
                <c:pt idx="5748">
                  <c:v>13144.034344049065</c:v>
                </c:pt>
                <c:pt idx="5749">
                  <c:v>13044.490562909907</c:v>
                </c:pt>
                <c:pt idx="5750">
                  <c:v>12890.329980943989</c:v>
                </c:pt>
                <c:pt idx="5751">
                  <c:v>12631.78070758174</c:v>
                </c:pt>
                <c:pt idx="5752">
                  <c:v>12454.543053075078</c:v>
                </c:pt>
                <c:pt idx="5753">
                  <c:v>12287.02709349235</c:v>
                </c:pt>
                <c:pt idx="5754">
                  <c:v>11965.350551943709</c:v>
                </c:pt>
                <c:pt idx="5755">
                  <c:v>11459.153053297849</c:v>
                </c:pt>
                <c:pt idx="5756">
                  <c:v>11388.742482520904</c:v>
                </c:pt>
                <c:pt idx="5757">
                  <c:v>11470.070038581283</c:v>
                </c:pt>
                <c:pt idx="5758">
                  <c:v>11273.420868636342</c:v>
                </c:pt>
                <c:pt idx="5759">
                  <c:v>10820.644880457736</c:v>
                </c:pt>
                <c:pt idx="5760">
                  <c:v>10052.248488551957</c:v>
                </c:pt>
                <c:pt idx="5761">
                  <c:v>9581.2562752945705</c:v>
                </c:pt>
                <c:pt idx="5762">
                  <c:v>9277.7800216199157</c:v>
                </c:pt>
                <c:pt idx="5763">
                  <c:v>9102.9807594466329</c:v>
                </c:pt>
                <c:pt idx="5764">
                  <c:v>8867.4926214203369</c:v>
                </c:pt>
                <c:pt idx="5765">
                  <c:v>8982.8142353048988</c:v>
                </c:pt>
                <c:pt idx="5766">
                  <c:v>9139.3972723993993</c:v>
                </c:pt>
                <c:pt idx="5767">
                  <c:v>9448.9456011003167</c:v>
                </c:pt>
                <c:pt idx="5768">
                  <c:v>10153.003497255411</c:v>
                </c:pt>
                <c:pt idx="5769">
                  <c:v>10933.544039213712</c:v>
                </c:pt>
                <c:pt idx="5770">
                  <c:v>11240.653975581248</c:v>
                </c:pt>
                <c:pt idx="5771">
                  <c:v>11493.147111122031</c:v>
                </c:pt>
                <c:pt idx="5772">
                  <c:v>11490.70871878865</c:v>
                </c:pt>
                <c:pt idx="5773">
                  <c:v>11324.403986770214</c:v>
                </c:pt>
                <c:pt idx="5774">
                  <c:v>11048.849715893479</c:v>
                </c:pt>
                <c:pt idx="5775">
                  <c:v>10892.266678798978</c:v>
                </c:pt>
                <c:pt idx="5776">
                  <c:v>10877.700073617871</c:v>
                </c:pt>
                <c:pt idx="5777">
                  <c:v>10757.517612271342</c:v>
                </c:pt>
                <c:pt idx="5778">
                  <c:v>10687.122978699188</c:v>
                </c:pt>
                <c:pt idx="5779">
                  <c:v>10491.685036318539</c:v>
                </c:pt>
                <c:pt idx="5780">
                  <c:v>10443.124373313254</c:v>
                </c:pt>
                <c:pt idx="5781">
                  <c:v>10574.223819943214</c:v>
                </c:pt>
                <c:pt idx="5782">
                  <c:v>10316.885774145258</c:v>
                </c:pt>
                <c:pt idx="5783">
                  <c:v>9995.1932953918222</c:v>
                </c:pt>
                <c:pt idx="5784">
                  <c:v>9429.518148457244</c:v>
                </c:pt>
                <c:pt idx="5785">
                  <c:v>8968.2476301237912</c:v>
                </c:pt>
                <c:pt idx="5786">
                  <c:v>8675.6883617325711</c:v>
                </c:pt>
                <c:pt idx="5787">
                  <c:v>8464.4725866065201</c:v>
                </c:pt>
                <c:pt idx="5788">
                  <c:v>8502.1162643283733</c:v>
                </c:pt>
                <c:pt idx="5789">
                  <c:v>8520.3165522023628</c:v>
                </c:pt>
                <c:pt idx="5790">
                  <c:v>8670.8434514753953</c:v>
                </c:pt>
                <c:pt idx="5791">
                  <c:v>8826.2152610056037</c:v>
                </c:pt>
                <c:pt idx="5792">
                  <c:v>9385.8183329139229</c:v>
                </c:pt>
                <c:pt idx="5793">
                  <c:v>9969.7097049272797</c:v>
                </c:pt>
                <c:pt idx="5794">
                  <c:v>10469.835128546882</c:v>
                </c:pt>
                <c:pt idx="5795">
                  <c:v>10757.517612271342</c:v>
                </c:pt>
                <c:pt idx="5796">
                  <c:v>10843.706015793688</c:v>
                </c:pt>
                <c:pt idx="5797">
                  <c:v>10564.518062224075</c:v>
                </c:pt>
                <c:pt idx="5798">
                  <c:v>10298.669549066477</c:v>
                </c:pt>
                <c:pt idx="5799">
                  <c:v>10110.514909276384</c:v>
                </c:pt>
                <c:pt idx="5800">
                  <c:v>10105.654061814415</c:v>
                </c:pt>
                <c:pt idx="5801">
                  <c:v>10223.414068032358</c:v>
                </c:pt>
                <c:pt idx="5802">
                  <c:v>10446.758056006134</c:v>
                </c:pt>
                <c:pt idx="5803">
                  <c:v>10565.729289788367</c:v>
                </c:pt>
                <c:pt idx="5804">
                  <c:v>10727.173174344836</c:v>
                </c:pt>
                <c:pt idx="5805">
                  <c:v>11088.91584874392</c:v>
                </c:pt>
                <c:pt idx="5806">
                  <c:v>10818.222425329152</c:v>
                </c:pt>
                <c:pt idx="5807">
                  <c:v>10270.747566268559</c:v>
                </c:pt>
                <c:pt idx="5808">
                  <c:v>9572.7617451397255</c:v>
                </c:pt>
                <c:pt idx="5809">
                  <c:v>9252.2964311553751</c:v>
                </c:pt>
                <c:pt idx="5810">
                  <c:v>8974.319705150052</c:v>
                </c:pt>
                <c:pt idx="5811">
                  <c:v>8946.3977223521306</c:v>
                </c:pt>
                <c:pt idx="5812">
                  <c:v>9058.0697163390196</c:v>
                </c:pt>
                <c:pt idx="5813">
                  <c:v>9580.0450477302766</c:v>
                </c:pt>
                <c:pt idx="5814">
                  <c:v>10569.362972481247</c:v>
                </c:pt>
                <c:pt idx="5815">
                  <c:v>11516.208246457983</c:v>
                </c:pt>
                <c:pt idx="5816">
                  <c:v>12339.22143919052</c:v>
                </c:pt>
                <c:pt idx="5817">
                  <c:v>12912.179888715651</c:v>
                </c:pt>
                <c:pt idx="5818">
                  <c:v>13275.133790679029</c:v>
                </c:pt>
                <c:pt idx="5819">
                  <c:v>13668.432130568912</c:v>
                </c:pt>
                <c:pt idx="5820">
                  <c:v>13506.988246012441</c:v>
                </c:pt>
                <c:pt idx="5821">
                  <c:v>13419.588614925802</c:v>
                </c:pt>
                <c:pt idx="5822">
                  <c:v>13244.789352752521</c:v>
                </c:pt>
                <c:pt idx="5823">
                  <c:v>12998.368292237998</c:v>
                </c:pt>
                <c:pt idx="5824">
                  <c:v>12833.274787783856</c:v>
                </c:pt>
                <c:pt idx="5825">
                  <c:v>12846.630165400667</c:v>
                </c:pt>
                <c:pt idx="5826">
                  <c:v>12889.118753379696</c:v>
                </c:pt>
                <c:pt idx="5827">
                  <c:v>12469.109658256188</c:v>
                </c:pt>
                <c:pt idx="5828">
                  <c:v>12384.132482298133</c:v>
                </c:pt>
                <c:pt idx="5829">
                  <c:v>12229.971900332217</c:v>
                </c:pt>
                <c:pt idx="5830">
                  <c:v>11803.890730182447</c:v>
                </c:pt>
                <c:pt idx="5831">
                  <c:v>10980.877537449911</c:v>
                </c:pt>
                <c:pt idx="5832">
                  <c:v>10347.230212071767</c:v>
                </c:pt>
                <c:pt idx="5833">
                  <c:v>9953.9318721818818</c:v>
                </c:pt>
                <c:pt idx="5834">
                  <c:v>9674.7279814074718</c:v>
                </c:pt>
                <c:pt idx="5835">
                  <c:v>9554.5614572657378</c:v>
                </c:pt>
                <c:pt idx="5836">
                  <c:v>9646.8059986095523</c:v>
                </c:pt>
                <c:pt idx="5837">
                  <c:v>10021.90405062545</c:v>
                </c:pt>
                <c:pt idx="5838">
                  <c:v>11161.748874649455</c:v>
                </c:pt>
                <c:pt idx="5839">
                  <c:v>12246.976897846705</c:v>
                </c:pt>
                <c:pt idx="5840">
                  <c:v>12829.641105090976</c:v>
                </c:pt>
                <c:pt idx="5841">
                  <c:v>13256.933502805041</c:v>
                </c:pt>
                <c:pt idx="5842">
                  <c:v>13517.921168500669</c:v>
                </c:pt>
                <c:pt idx="5843">
                  <c:v>13714.570338445612</c:v>
                </c:pt>
                <c:pt idx="5844">
                  <c:v>13380.74964684445</c:v>
                </c:pt>
                <c:pt idx="5845">
                  <c:v>13350.40520891794</c:v>
                </c:pt>
                <c:pt idx="5846">
                  <c:v>13258.144730369333</c:v>
                </c:pt>
                <c:pt idx="5847">
                  <c:v>13246.000580316813</c:v>
                </c:pt>
                <c:pt idx="5848">
                  <c:v>13113.689906122558</c:v>
                </c:pt>
                <c:pt idx="5849">
                  <c:v>13232.6452027</c:v>
                </c:pt>
                <c:pt idx="5850">
                  <c:v>12810.213652447901</c:v>
                </c:pt>
                <c:pt idx="5851">
                  <c:v>12197.205007277124</c:v>
                </c:pt>
                <c:pt idx="5852">
                  <c:v>12109.805376190483</c:v>
                </c:pt>
                <c:pt idx="5853">
                  <c:v>12067.316788211456</c:v>
                </c:pt>
                <c:pt idx="5854">
                  <c:v>11803.890730182447</c:v>
                </c:pt>
                <c:pt idx="5855">
                  <c:v>11169.032177240006</c:v>
                </c:pt>
                <c:pt idx="5856">
                  <c:v>10377.574649998272</c:v>
                </c:pt>
                <c:pt idx="5857">
                  <c:v>10020.692823061156</c:v>
                </c:pt>
                <c:pt idx="5858">
                  <c:v>9674.7279814074718</c:v>
                </c:pt>
                <c:pt idx="5859">
                  <c:v>9615.2503331187527</c:v>
                </c:pt>
                <c:pt idx="5860">
                  <c:v>9621.3224081450098</c:v>
                </c:pt>
                <c:pt idx="5861">
                  <c:v>10134.787272176631</c:v>
                </c:pt>
                <c:pt idx="5862">
                  <c:v>11170.243404804301</c:v>
                </c:pt>
                <c:pt idx="5863">
                  <c:v>12131.655283962142</c:v>
                </c:pt>
                <c:pt idx="5864">
                  <c:v>12756.808079185441</c:v>
                </c:pt>
                <c:pt idx="5865">
                  <c:v>13178.028401873245</c:v>
                </c:pt>
                <c:pt idx="5866">
                  <c:v>13506.988246012441</c:v>
                </c:pt>
                <c:pt idx="5867">
                  <c:v>13661.148827978355</c:v>
                </c:pt>
                <c:pt idx="5868">
                  <c:v>13358.899739072787</c:v>
                </c:pt>
                <c:pt idx="5869">
                  <c:v>13337.049831301129</c:v>
                </c:pt>
                <c:pt idx="5870">
                  <c:v>13161.023404358759</c:v>
                </c:pt>
                <c:pt idx="5871">
                  <c:v>12951.034794001796</c:v>
                </c:pt>
                <c:pt idx="5872">
                  <c:v>12853.913467991222</c:v>
                </c:pt>
                <c:pt idx="5873">
                  <c:v>12862.407998146071</c:v>
                </c:pt>
                <c:pt idx="5874">
                  <c:v>12768.936292033168</c:v>
                </c:pt>
                <c:pt idx="5875">
                  <c:v>12375.637952143285</c:v>
                </c:pt>
                <c:pt idx="5876">
                  <c:v>12370.793041886112</c:v>
                </c:pt>
                <c:pt idx="5877">
                  <c:v>12160.788494324357</c:v>
                </c:pt>
                <c:pt idx="5878">
                  <c:v>11765.051762101091</c:v>
                </c:pt>
                <c:pt idx="5879">
                  <c:v>11110.765756515579</c:v>
                </c:pt>
                <c:pt idx="5880">
                  <c:v>10373.9250301006</c:v>
                </c:pt>
                <c:pt idx="5881">
                  <c:v>9953.9318721818818</c:v>
                </c:pt>
                <c:pt idx="5882">
                  <c:v>9632.2393934284464</c:v>
                </c:pt>
                <c:pt idx="5883">
                  <c:v>9594.6116529113842</c:v>
                </c:pt>
                <c:pt idx="5884">
                  <c:v>9609.1782580924919</c:v>
                </c:pt>
                <c:pt idx="5885">
                  <c:v>10117.798211866937</c:v>
                </c:pt>
                <c:pt idx="5886">
                  <c:v>11205.448690192774</c:v>
                </c:pt>
                <c:pt idx="5887">
                  <c:v>12077.022545930597</c:v>
                </c:pt>
                <c:pt idx="5888">
                  <c:v>12685.186280844202</c:v>
                </c:pt>
                <c:pt idx="5889">
                  <c:v>13091.839998350899</c:v>
                </c:pt>
                <c:pt idx="5890">
                  <c:v>13188.945387156678</c:v>
                </c:pt>
                <c:pt idx="5891">
                  <c:v>13252.072655343074</c:v>
                </c:pt>
                <c:pt idx="5892">
                  <c:v>12810.213652447901</c:v>
                </c:pt>
                <c:pt idx="5893">
                  <c:v>12798.069502395383</c:v>
                </c:pt>
                <c:pt idx="5894">
                  <c:v>12889.118753379696</c:v>
                </c:pt>
                <c:pt idx="5895">
                  <c:v>12991.084989647445</c:v>
                </c:pt>
                <c:pt idx="5896">
                  <c:v>12766.513836904582</c:v>
                </c:pt>
                <c:pt idx="5897">
                  <c:v>12839.346862810116</c:v>
                </c:pt>
                <c:pt idx="5898">
                  <c:v>12737.38062654237</c:v>
                </c:pt>
                <c:pt idx="5899">
                  <c:v>12327.093226342791</c:v>
                </c:pt>
                <c:pt idx="5900">
                  <c:v>12244.538505513323</c:v>
                </c:pt>
                <c:pt idx="5901">
                  <c:v>12017.544897641874</c:v>
                </c:pt>
                <c:pt idx="5902">
                  <c:v>11757.768459510538</c:v>
                </c:pt>
                <c:pt idx="5903">
                  <c:v>11150.815952161225</c:v>
                </c:pt>
                <c:pt idx="5904">
                  <c:v>10413.991162951041</c:v>
                </c:pt>
                <c:pt idx="5905">
                  <c:v>9939.3652670007759</c:v>
                </c:pt>
                <c:pt idx="5906">
                  <c:v>9530.2731571606982</c:v>
                </c:pt>
                <c:pt idx="5907">
                  <c:v>9474.4291915648573</c:v>
                </c:pt>
                <c:pt idx="5908">
                  <c:v>9501.1399467984847</c:v>
                </c:pt>
                <c:pt idx="5909">
                  <c:v>9966.0600850296087</c:v>
                </c:pt>
                <c:pt idx="5910">
                  <c:v>11113.188211644167</c:v>
                </c:pt>
                <c:pt idx="5911">
                  <c:v>12140.14981411699</c:v>
                </c:pt>
                <c:pt idx="5912">
                  <c:v>12722.814021361262</c:v>
                </c:pt>
                <c:pt idx="5913">
                  <c:v>13157.389721665879</c:v>
                </c:pt>
                <c:pt idx="5914">
                  <c:v>13286.066713167254</c:v>
                </c:pt>
                <c:pt idx="5915">
                  <c:v>13263.0055778313</c:v>
                </c:pt>
                <c:pt idx="5916">
                  <c:v>12969.235081875784</c:v>
                </c:pt>
                <c:pt idx="5917">
                  <c:v>13008.074049957137</c:v>
                </c:pt>
                <c:pt idx="5918">
                  <c:v>12982.590459492598</c:v>
                </c:pt>
                <c:pt idx="5919">
                  <c:v>12606.281179912407</c:v>
                </c:pt>
                <c:pt idx="5920">
                  <c:v>12601.42033245044</c:v>
                </c:pt>
                <c:pt idx="5921">
                  <c:v>12631.78070758174</c:v>
                </c:pt>
                <c:pt idx="5922">
                  <c:v>12299.171243544872</c:v>
                </c:pt>
                <c:pt idx="5923">
                  <c:v>11892.517526038173</c:v>
                </c:pt>
                <c:pt idx="5924">
                  <c:v>11892.517526038173</c:v>
                </c:pt>
                <c:pt idx="5925">
                  <c:v>11536.84692666535</c:v>
                </c:pt>
                <c:pt idx="5926">
                  <c:v>11387.531254956608</c:v>
                </c:pt>
                <c:pt idx="5927">
                  <c:v>10814.572805431477</c:v>
                </c:pt>
                <c:pt idx="5928">
                  <c:v>10159.07557228167</c:v>
                </c:pt>
                <c:pt idx="5929">
                  <c:v>9708.7220392316522</c:v>
                </c:pt>
                <c:pt idx="5930">
                  <c:v>9309.3516243155082</c:v>
                </c:pt>
                <c:pt idx="5931">
                  <c:v>9187.9579354046873</c:v>
                </c:pt>
                <c:pt idx="5932">
                  <c:v>9100.5583043180468</c:v>
                </c:pt>
                <c:pt idx="5933">
                  <c:v>9157.6134974781799</c:v>
                </c:pt>
                <c:pt idx="5934">
                  <c:v>9361.5459700136762</c:v>
                </c:pt>
                <c:pt idx="5935">
                  <c:v>9617.6727882473388</c:v>
                </c:pt>
                <c:pt idx="5936">
                  <c:v>10503.813249166267</c:v>
                </c:pt>
                <c:pt idx="5937">
                  <c:v>11160.537647085159</c:v>
                </c:pt>
                <c:pt idx="5938">
                  <c:v>11582.969197337257</c:v>
                </c:pt>
                <c:pt idx="5939">
                  <c:v>11766.262989665385</c:v>
                </c:pt>
                <c:pt idx="5940">
                  <c:v>11624.246557751991</c:v>
                </c:pt>
                <c:pt idx="5941">
                  <c:v>11303.781243767642</c:v>
                </c:pt>
                <c:pt idx="5942">
                  <c:v>11160.537647085159</c:v>
                </c:pt>
                <c:pt idx="5943">
                  <c:v>11190.882085011666</c:v>
                </c:pt>
                <c:pt idx="5944">
                  <c:v>11199.376615166513</c:v>
                </c:pt>
                <c:pt idx="5945">
                  <c:v>11223.664915271553</c:v>
                </c:pt>
                <c:pt idx="5946">
                  <c:v>11256.431808326648</c:v>
                </c:pt>
                <c:pt idx="5947">
                  <c:v>11006.377065119246</c:v>
                </c:pt>
                <c:pt idx="5948">
                  <c:v>11020.943670300352</c:v>
                </c:pt>
                <c:pt idx="5949">
                  <c:v>10904.410828851498</c:v>
                </c:pt>
                <c:pt idx="5950">
                  <c:v>10477.118431137435</c:v>
                </c:pt>
                <c:pt idx="5951">
                  <c:v>10148.142649793444</c:v>
                </c:pt>
                <c:pt idx="5952">
                  <c:v>9617.6727882473388</c:v>
                </c:pt>
                <c:pt idx="5953">
                  <c:v>9122.4082120897074</c:v>
                </c:pt>
                <c:pt idx="5954">
                  <c:v>8758.2430825620377</c:v>
                </c:pt>
                <c:pt idx="5955">
                  <c:v>8598.0104255698625</c:v>
                </c:pt>
                <c:pt idx="5956">
                  <c:v>8573.722125464823</c:v>
                </c:pt>
                <c:pt idx="5957">
                  <c:v>8645.3439238060619</c:v>
                </c:pt>
                <c:pt idx="5958">
                  <c:v>8943.9593300187535</c:v>
                </c:pt>
                <c:pt idx="5959">
                  <c:v>9025.302823283926</c:v>
                </c:pt>
                <c:pt idx="5960">
                  <c:v>9573.9729727040194</c:v>
                </c:pt>
                <c:pt idx="5961">
                  <c:v>10195.492085234438</c:v>
                </c:pt>
                <c:pt idx="5962">
                  <c:v>10660.412223465562</c:v>
                </c:pt>
                <c:pt idx="5963">
                  <c:v>11024.577352993232</c:v>
                </c:pt>
                <c:pt idx="5964">
                  <c:v>11330.476061796475</c:v>
                </c:pt>
                <c:pt idx="5965">
                  <c:v>10876.488846053579</c:v>
                </c:pt>
                <c:pt idx="5966">
                  <c:v>10672.556373518082</c:v>
                </c:pt>
                <c:pt idx="5967">
                  <c:v>10457.69097849436</c:v>
                </c:pt>
                <c:pt idx="5968">
                  <c:v>10318.097001709553</c:v>
                </c:pt>
                <c:pt idx="5969">
                  <c:v>10417.624845643919</c:v>
                </c:pt>
                <c:pt idx="5970">
                  <c:v>10674.978828646668</c:v>
                </c:pt>
                <c:pt idx="5971">
                  <c:v>10840.072333100808</c:v>
                </c:pt>
                <c:pt idx="5972">
                  <c:v>11164.171329778041</c:v>
                </c:pt>
                <c:pt idx="5973">
                  <c:v>11033.071883148079</c:v>
                </c:pt>
                <c:pt idx="5974">
                  <c:v>10651.917693310716</c:v>
                </c:pt>
                <c:pt idx="5975">
                  <c:v>10057.109336013922</c:v>
                </c:pt>
                <c:pt idx="5976">
                  <c:v>9334.8352147800488</c:v>
                </c:pt>
                <c:pt idx="5977">
                  <c:v>9026.51405084822</c:v>
                </c:pt>
                <c:pt idx="5978">
                  <c:v>8871.1263041132188</c:v>
                </c:pt>
                <c:pt idx="5979">
                  <c:v>8803.154125669651</c:v>
                </c:pt>
                <c:pt idx="5980">
                  <c:v>8843.2202585200921</c:v>
                </c:pt>
                <c:pt idx="5981">
                  <c:v>9465.9346614100123</c:v>
                </c:pt>
                <c:pt idx="5982">
                  <c:v>10923.822344289778</c:v>
                </c:pt>
                <c:pt idx="5983">
                  <c:v>11988.411687279662</c:v>
                </c:pt>
                <c:pt idx="5984">
                  <c:v>12567.442211831054</c:v>
                </c:pt>
                <c:pt idx="5985">
                  <c:v>13028.712730164503</c:v>
                </c:pt>
                <c:pt idx="5986">
                  <c:v>13207.161612235461</c:v>
                </c:pt>
                <c:pt idx="5987">
                  <c:v>13534.910228810364</c:v>
                </c:pt>
                <c:pt idx="5988">
                  <c:v>13269.061715652768</c:v>
                </c:pt>
                <c:pt idx="5989">
                  <c:v>13198.667082080612</c:v>
                </c:pt>
                <c:pt idx="5990">
                  <c:v>13181.662084566125</c:v>
                </c:pt>
                <c:pt idx="5991">
                  <c:v>13074.850938041205</c:v>
                </c:pt>
                <c:pt idx="5992">
                  <c:v>12893.979600841663</c:v>
                </c:pt>
                <c:pt idx="5993">
                  <c:v>12930.39611379443</c:v>
                </c:pt>
                <c:pt idx="5994">
                  <c:v>12923.112811203875</c:v>
                </c:pt>
                <c:pt idx="5995">
                  <c:v>12486.09871856588</c:v>
                </c:pt>
                <c:pt idx="5996">
                  <c:v>12543.153911726013</c:v>
                </c:pt>
                <c:pt idx="5997">
                  <c:v>12053.961410594644</c:v>
                </c:pt>
                <c:pt idx="5998">
                  <c:v>11766.262989665385</c:v>
                </c:pt>
                <c:pt idx="5999">
                  <c:v>11186.021237549699</c:v>
                </c:pt>
                <c:pt idx="6000">
                  <c:v>10403.058240462813</c:v>
                </c:pt>
                <c:pt idx="6001">
                  <c:v>9882.3100738406411</c:v>
                </c:pt>
                <c:pt idx="6002">
                  <c:v>9555.7726848300317</c:v>
                </c:pt>
                <c:pt idx="6003">
                  <c:v>9532.7115494940772</c:v>
                </c:pt>
                <c:pt idx="6004">
                  <c:v>9594.6116529113842</c:v>
                </c:pt>
                <c:pt idx="6005">
                  <c:v>10122.659059328904</c:v>
                </c:pt>
                <c:pt idx="6006">
                  <c:v>11402.097860137717</c:v>
                </c:pt>
                <c:pt idx="6007">
                  <c:v>12306.454546135425</c:v>
                </c:pt>
                <c:pt idx="6008">
                  <c:v>12765.302609340288</c:v>
                </c:pt>
                <c:pt idx="6009">
                  <c:v>13164.673024256434</c:v>
                </c:pt>
                <c:pt idx="6010">
                  <c:v>13361.322194201375</c:v>
                </c:pt>
                <c:pt idx="6011">
                  <c:v>13534.910228810364</c:v>
                </c:pt>
                <c:pt idx="6012">
                  <c:v>13260.567185497921</c:v>
                </c:pt>
                <c:pt idx="6013">
                  <c:v>13191.383779490057</c:v>
                </c:pt>
                <c:pt idx="6014">
                  <c:v>13103.984148403419</c:v>
                </c:pt>
                <c:pt idx="6015">
                  <c:v>12878.185830891469</c:v>
                </c:pt>
                <c:pt idx="6016">
                  <c:v>12819.919410167042</c:v>
                </c:pt>
                <c:pt idx="6017">
                  <c:v>12862.407998146071</c:v>
                </c:pt>
                <c:pt idx="6018">
                  <c:v>12710.669871308741</c:v>
                </c:pt>
                <c:pt idx="6019">
                  <c:v>12418.126540122312</c:v>
                </c:pt>
                <c:pt idx="6020">
                  <c:v>12510.387018670921</c:v>
                </c:pt>
                <c:pt idx="6021">
                  <c:v>12187.483312353192</c:v>
                </c:pt>
                <c:pt idx="6022">
                  <c:v>11874.301300959392</c:v>
                </c:pt>
                <c:pt idx="6023">
                  <c:v>11229.721053093021</c:v>
                </c:pt>
                <c:pt idx="6024">
                  <c:v>10590.001652688614</c:v>
                </c:pt>
                <c:pt idx="6025">
                  <c:v>10085.031318811843</c:v>
                </c:pt>
                <c:pt idx="6026">
                  <c:v>9697.7891167434263</c:v>
                </c:pt>
                <c:pt idx="6027">
                  <c:v>9560.6175950872039</c:v>
                </c:pt>
                <c:pt idx="6028">
                  <c:v>9635.8890133261193</c:v>
                </c:pt>
                <c:pt idx="6029">
                  <c:v>10119.009439431231</c:v>
                </c:pt>
                <c:pt idx="6030">
                  <c:v>11376.614269673177</c:v>
                </c:pt>
                <c:pt idx="6031">
                  <c:v>12259.105110694431</c:v>
                </c:pt>
                <c:pt idx="6032">
                  <c:v>12675.480523125061</c:v>
                </c:pt>
                <c:pt idx="6033">
                  <c:v>13000.790747366585</c:v>
                </c:pt>
                <c:pt idx="6034">
                  <c:v>13150.106419075324</c:v>
                </c:pt>
                <c:pt idx="6035">
                  <c:v>13318.833606222346</c:v>
                </c:pt>
                <c:pt idx="6036">
                  <c:v>13048.140182807578</c:v>
                </c:pt>
                <c:pt idx="6037">
                  <c:v>12989.873762083151</c:v>
                </c:pt>
                <c:pt idx="6038">
                  <c:v>12908.546206022771</c:v>
                </c:pt>
                <c:pt idx="6039">
                  <c:v>12747.086384261509</c:v>
                </c:pt>
                <c:pt idx="6040">
                  <c:v>12641.486465300881</c:v>
                </c:pt>
                <c:pt idx="6041">
                  <c:v>12541.942684161721</c:v>
                </c:pt>
                <c:pt idx="6042">
                  <c:v>12421.776160019986</c:v>
                </c:pt>
                <c:pt idx="6043">
                  <c:v>12075.811318366304</c:v>
                </c:pt>
                <c:pt idx="6044">
                  <c:v>12331.938136599963</c:v>
                </c:pt>
                <c:pt idx="6045">
                  <c:v>12018.75612520617</c:v>
                </c:pt>
                <c:pt idx="6046">
                  <c:v>11637.601935368804</c:v>
                </c:pt>
                <c:pt idx="6047">
                  <c:v>11037.932730610046</c:v>
                </c:pt>
                <c:pt idx="6048">
                  <c:v>10265.902656011385</c:v>
                </c:pt>
                <c:pt idx="6049">
                  <c:v>9805.8274280374335</c:v>
                </c:pt>
                <c:pt idx="6050">
                  <c:v>9524.2010821344375</c:v>
                </c:pt>
                <c:pt idx="6051">
                  <c:v>9384.6071053496289</c:v>
                </c:pt>
                <c:pt idx="6052">
                  <c:v>9394.3128630687697</c:v>
                </c:pt>
                <c:pt idx="6053">
                  <c:v>9887.1549840978132</c:v>
                </c:pt>
                <c:pt idx="6054">
                  <c:v>11178.737934959147</c:v>
                </c:pt>
                <c:pt idx="6055">
                  <c:v>11931.356494119527</c:v>
                </c:pt>
                <c:pt idx="6056">
                  <c:v>12331.938136599963</c:v>
                </c:pt>
                <c:pt idx="6057">
                  <c:v>12754.369686852062</c:v>
                </c:pt>
                <c:pt idx="6058">
                  <c:v>12884.25790591773</c:v>
                </c:pt>
                <c:pt idx="6059">
                  <c:v>13074.850938041205</c:v>
                </c:pt>
                <c:pt idx="6060">
                  <c:v>12873.340920634297</c:v>
                </c:pt>
                <c:pt idx="6061">
                  <c:v>12858.774315453191</c:v>
                </c:pt>
                <c:pt idx="6062">
                  <c:v>12818.70818260275</c:v>
                </c:pt>
                <c:pt idx="6063">
                  <c:v>12692.469583434757</c:v>
                </c:pt>
                <c:pt idx="6064">
                  <c:v>12674.253358355974</c:v>
                </c:pt>
                <c:pt idx="6065">
                  <c:v>12603.85872478382</c:v>
                </c:pt>
                <c:pt idx="6066">
                  <c:v>12344.082286652485</c:v>
                </c:pt>
                <c:pt idx="6067">
                  <c:v>11930.145266555235</c:v>
                </c:pt>
                <c:pt idx="6068">
                  <c:v>12149.855571836129</c:v>
                </c:pt>
                <c:pt idx="6069">
                  <c:v>11859.734695778287</c:v>
                </c:pt>
                <c:pt idx="6070">
                  <c:v>11539.269381793936</c:v>
                </c:pt>
                <c:pt idx="6071">
                  <c:v>10834.000258074549</c:v>
                </c:pt>
                <c:pt idx="6072">
                  <c:v>10097.15953165957</c:v>
                </c:pt>
                <c:pt idx="6073">
                  <c:v>9713.5669494888261</c:v>
                </c:pt>
                <c:pt idx="6074">
                  <c:v>9365.1796527065562</c:v>
                </c:pt>
                <c:pt idx="6075">
                  <c:v>9348.1905923968625</c:v>
                </c:pt>
                <c:pt idx="6076">
                  <c:v>9438.0126786120909</c:v>
                </c:pt>
                <c:pt idx="6077">
                  <c:v>9935.7156471031012</c:v>
                </c:pt>
                <c:pt idx="6078">
                  <c:v>11133.826891851533</c:v>
                </c:pt>
                <c:pt idx="6079">
                  <c:v>12117.088678781038</c:v>
                </c:pt>
                <c:pt idx="6080">
                  <c:v>12517.670321261474</c:v>
                </c:pt>
                <c:pt idx="6081">
                  <c:v>12839.346862810116</c:v>
                </c:pt>
                <c:pt idx="6082">
                  <c:v>13010.512442290517</c:v>
                </c:pt>
                <c:pt idx="6083">
                  <c:v>13227.800292442827</c:v>
                </c:pt>
                <c:pt idx="6084">
                  <c:v>12853.913467991222</c:v>
                </c:pt>
                <c:pt idx="6085">
                  <c:v>12849.052620529255</c:v>
                </c:pt>
                <c:pt idx="6086">
                  <c:v>12659.686753174868</c:v>
                </c:pt>
                <c:pt idx="6087">
                  <c:v>12391.415784888684</c:v>
                </c:pt>
                <c:pt idx="6088">
                  <c:v>12244.538505513323</c:v>
                </c:pt>
                <c:pt idx="6089">
                  <c:v>12274.88294343983</c:v>
                </c:pt>
                <c:pt idx="6090">
                  <c:v>11891.306298473881</c:v>
                </c:pt>
                <c:pt idx="6091">
                  <c:v>11547.763911948783</c:v>
                </c:pt>
                <c:pt idx="6092">
                  <c:v>11847.590545725769</c:v>
                </c:pt>
                <c:pt idx="6093">
                  <c:v>11453.08097827159</c:v>
                </c:pt>
                <c:pt idx="6094">
                  <c:v>11365.681347184947</c:v>
                </c:pt>
                <c:pt idx="6095">
                  <c:v>10876.488846053579</c:v>
                </c:pt>
                <c:pt idx="6096">
                  <c:v>10134.787272176631</c:v>
                </c:pt>
                <c:pt idx="6097">
                  <c:v>9661.3726037906581</c:v>
                </c:pt>
                <c:pt idx="6098">
                  <c:v>9181.8858603784283</c:v>
                </c:pt>
                <c:pt idx="6099">
                  <c:v>9041.0806560293258</c:v>
                </c:pt>
                <c:pt idx="6100">
                  <c:v>8871.1263041132188</c:v>
                </c:pt>
                <c:pt idx="6101">
                  <c:v>8902.6979068088112</c:v>
                </c:pt>
                <c:pt idx="6102">
                  <c:v>9146.680574989954</c:v>
                </c:pt>
                <c:pt idx="6103">
                  <c:v>9560.6175950872039</c:v>
                </c:pt>
                <c:pt idx="6104">
                  <c:v>10378.785877562566</c:v>
                </c:pt>
                <c:pt idx="6105">
                  <c:v>11053.710563355446</c:v>
                </c:pt>
                <c:pt idx="6106">
                  <c:v>11317.120684179663</c:v>
                </c:pt>
                <c:pt idx="6107">
                  <c:v>11584.180424901549</c:v>
                </c:pt>
                <c:pt idx="6108">
                  <c:v>11653.379768114204</c:v>
                </c:pt>
                <c:pt idx="6109">
                  <c:v>11476.142113607542</c:v>
                </c:pt>
                <c:pt idx="6110">
                  <c:v>11045.216033200599</c:v>
                </c:pt>
                <c:pt idx="6111">
                  <c:v>10999.093762528692</c:v>
                </c:pt>
                <c:pt idx="6112">
                  <c:v>11005.149900350159</c:v>
                </c:pt>
                <c:pt idx="6113">
                  <c:v>11149.604724596933</c:v>
                </c:pt>
                <c:pt idx="6114">
                  <c:v>11194.531704909341</c:v>
                </c:pt>
                <c:pt idx="6115">
                  <c:v>11020.943670300352</c:v>
                </c:pt>
                <c:pt idx="6116">
                  <c:v>11196.954160037927</c:v>
                </c:pt>
                <c:pt idx="6117">
                  <c:v>10832.789030510257</c:v>
                </c:pt>
                <c:pt idx="6118">
                  <c:v>10495.318719011419</c:v>
                </c:pt>
                <c:pt idx="6119">
                  <c:v>10120.220666995523</c:v>
                </c:pt>
                <c:pt idx="6120">
                  <c:v>9468.3730537433894</c:v>
                </c:pt>
                <c:pt idx="6121">
                  <c:v>8997.3808404860065</c:v>
                </c:pt>
                <c:pt idx="6122">
                  <c:v>8667.1938315777224</c:v>
                </c:pt>
                <c:pt idx="6123">
                  <c:v>8531.2494746905868</c:v>
                </c:pt>
                <c:pt idx="6124">
                  <c:v>8491.1833418401475</c:v>
                </c:pt>
                <c:pt idx="6125">
                  <c:v>8506.9611745855491</c:v>
                </c:pt>
                <c:pt idx="6126">
                  <c:v>8689.043739349383</c:v>
                </c:pt>
                <c:pt idx="6127">
                  <c:v>8963.3867826618261</c:v>
                </c:pt>
                <c:pt idx="6128">
                  <c:v>9538.7676873155433</c:v>
                </c:pt>
                <c:pt idx="6129">
                  <c:v>10253.758505958864</c:v>
                </c:pt>
                <c:pt idx="6130">
                  <c:v>10668.906753620407</c:v>
                </c:pt>
                <c:pt idx="6131">
                  <c:v>11158.09925475178</c:v>
                </c:pt>
                <c:pt idx="6132">
                  <c:v>11091.338303872506</c:v>
                </c:pt>
                <c:pt idx="6133">
                  <c:v>10683.473358801517</c:v>
                </c:pt>
                <c:pt idx="6134">
                  <c:v>10361.796817252871</c:v>
                </c:pt>
                <c:pt idx="6135">
                  <c:v>10201.564160260697</c:v>
                </c:pt>
                <c:pt idx="6136">
                  <c:v>10151.792269691117</c:v>
                </c:pt>
                <c:pt idx="6137">
                  <c:v>10450.407675903805</c:v>
                </c:pt>
                <c:pt idx="6138">
                  <c:v>10779.367520043003</c:v>
                </c:pt>
                <c:pt idx="6139">
                  <c:v>10888.617058901305</c:v>
                </c:pt>
                <c:pt idx="6140">
                  <c:v>11159.326419520867</c:v>
                </c:pt>
                <c:pt idx="6141">
                  <c:v>10768.45053475957</c:v>
                </c:pt>
                <c:pt idx="6142">
                  <c:v>10466.185508649207</c:v>
                </c:pt>
                <c:pt idx="6143">
                  <c:v>9936.9268746673952</c:v>
                </c:pt>
                <c:pt idx="6144">
                  <c:v>9424.6732382000682</c:v>
                </c:pt>
                <c:pt idx="6145">
                  <c:v>8999.8032956145926</c:v>
                </c:pt>
                <c:pt idx="6146">
                  <c:v>8753.3822351000708</c:v>
                </c:pt>
                <c:pt idx="6147">
                  <c:v>8707.2599644281618</c:v>
                </c:pt>
                <c:pt idx="6148">
                  <c:v>8846.8539412129721</c:v>
                </c:pt>
                <c:pt idx="6149">
                  <c:v>9314.196534572684</c:v>
                </c:pt>
                <c:pt idx="6150">
                  <c:v>10859.48384853909</c:v>
                </c:pt>
                <c:pt idx="6151">
                  <c:v>11877.950920857067</c:v>
                </c:pt>
                <c:pt idx="6152">
                  <c:v>12456.965508203666</c:v>
                </c:pt>
                <c:pt idx="6153">
                  <c:v>12855.124695555514</c:v>
                </c:pt>
                <c:pt idx="6154">
                  <c:v>13044.490562909907</c:v>
                </c:pt>
                <c:pt idx="6155">
                  <c:v>13288.489168295839</c:v>
                </c:pt>
                <c:pt idx="6156">
                  <c:v>13129.467738867961</c:v>
                </c:pt>
                <c:pt idx="6157">
                  <c:v>13008.074049957137</c:v>
                </c:pt>
                <c:pt idx="6158">
                  <c:v>12999.579519802293</c:v>
                </c:pt>
                <c:pt idx="6159">
                  <c:v>12743.452701568629</c:v>
                </c:pt>
                <c:pt idx="6160">
                  <c:v>12659.686753174868</c:v>
                </c:pt>
                <c:pt idx="6161">
                  <c:v>12799.29666716447</c:v>
                </c:pt>
                <c:pt idx="6162">
                  <c:v>12605.069952348114</c:v>
                </c:pt>
                <c:pt idx="6163">
                  <c:v>12215.405295151111</c:v>
                </c:pt>
                <c:pt idx="6164">
                  <c:v>12397.487859914945</c:v>
                </c:pt>
                <c:pt idx="6165">
                  <c:v>11928.934038990941</c:v>
                </c:pt>
                <c:pt idx="6166">
                  <c:v>11612.102407699471</c:v>
                </c:pt>
                <c:pt idx="6167">
                  <c:v>11056.133018484032</c:v>
                </c:pt>
                <c:pt idx="6168">
                  <c:v>10208.84746285125</c:v>
                </c:pt>
                <c:pt idx="6169">
                  <c:v>9838.6102582973199</c:v>
                </c:pt>
                <c:pt idx="6170">
                  <c:v>9504.7895666961576</c:v>
                </c:pt>
                <c:pt idx="6171">
                  <c:v>9311.7740794440961</c:v>
                </c:pt>
                <c:pt idx="6172">
                  <c:v>9359.1235148850901</c:v>
                </c:pt>
                <c:pt idx="6173">
                  <c:v>9932.081964410223</c:v>
                </c:pt>
                <c:pt idx="6174">
                  <c:v>11290.425866150827</c:v>
                </c:pt>
                <c:pt idx="6175">
                  <c:v>12290.676713390025</c:v>
                </c:pt>
                <c:pt idx="6176">
                  <c:v>12649.980995455728</c:v>
                </c:pt>
                <c:pt idx="6177">
                  <c:v>13002.01791213567</c:v>
                </c:pt>
                <c:pt idx="6178">
                  <c:v>13205.950384671167</c:v>
                </c:pt>
                <c:pt idx="6179">
                  <c:v>13326.116908812901</c:v>
                </c:pt>
                <c:pt idx="6180">
                  <c:v>12925.535266332463</c:v>
                </c:pt>
                <c:pt idx="6181">
                  <c:v>12632.991935146034</c:v>
                </c:pt>
                <c:pt idx="6182">
                  <c:v>12498.242868618399</c:v>
                </c:pt>
                <c:pt idx="6183">
                  <c:v>12392.642949657771</c:v>
                </c:pt>
                <c:pt idx="6184">
                  <c:v>12398.699087479237</c:v>
                </c:pt>
                <c:pt idx="6185">
                  <c:v>12533.448154006874</c:v>
                </c:pt>
                <c:pt idx="6186">
                  <c:v>12453.331825510786</c:v>
                </c:pt>
                <c:pt idx="6187">
                  <c:v>12255.471428001551</c:v>
                </c:pt>
                <c:pt idx="6188">
                  <c:v>12497.031641054105</c:v>
                </c:pt>
                <c:pt idx="6189">
                  <c:v>12039.394805413534</c:v>
                </c:pt>
                <c:pt idx="6190">
                  <c:v>11698.290811221817</c:v>
                </c:pt>
                <c:pt idx="6191">
                  <c:v>11159.326419520867</c:v>
                </c:pt>
                <c:pt idx="6192">
                  <c:v>10276.819641294816</c:v>
                </c:pt>
                <c:pt idx="6193">
                  <c:v>9740.2777047224536</c:v>
                </c:pt>
                <c:pt idx="6194">
                  <c:v>9536.3452321869572</c:v>
                </c:pt>
                <c:pt idx="6195">
                  <c:v>9410.1066330189642</c:v>
                </c:pt>
                <c:pt idx="6196">
                  <c:v>9476.8675838982381</c:v>
                </c:pt>
                <c:pt idx="6197">
                  <c:v>10074.098396323618</c:v>
                </c:pt>
                <c:pt idx="6198">
                  <c:v>11364.470119620655</c:v>
                </c:pt>
                <c:pt idx="6199">
                  <c:v>12384.132482298133</c:v>
                </c:pt>
                <c:pt idx="6200">
                  <c:v>12859.985543017483</c:v>
                </c:pt>
                <c:pt idx="6201">
                  <c:v>13312.761531196089</c:v>
                </c:pt>
                <c:pt idx="6202">
                  <c:v>13413.51653989954</c:v>
                </c:pt>
                <c:pt idx="6203">
                  <c:v>13792.248274608319</c:v>
                </c:pt>
                <c:pt idx="6204">
                  <c:v>13632.015617616142</c:v>
                </c:pt>
                <c:pt idx="6205">
                  <c:v>13539.771076272331</c:v>
                </c:pt>
                <c:pt idx="6206">
                  <c:v>13441.438522697461</c:v>
                </c:pt>
                <c:pt idx="6207">
                  <c:v>13441.438522697461</c:v>
                </c:pt>
                <c:pt idx="6208">
                  <c:v>13148.895191511032</c:v>
                </c:pt>
                <c:pt idx="6209">
                  <c:v>13208.372839799753</c:v>
                </c:pt>
                <c:pt idx="6210">
                  <c:v>12994.734609545118</c:v>
                </c:pt>
                <c:pt idx="6211">
                  <c:v>12483.676263437292</c:v>
                </c:pt>
                <c:pt idx="6212">
                  <c:v>12693.680810999049</c:v>
                </c:pt>
                <c:pt idx="6213">
                  <c:v>12121.93358903821</c:v>
                </c:pt>
                <c:pt idx="6214">
                  <c:v>11852.451393187734</c:v>
                </c:pt>
                <c:pt idx="6215">
                  <c:v>11158.09925475178</c:v>
                </c:pt>
                <c:pt idx="6216">
                  <c:v>10373.9250301006</c:v>
                </c:pt>
                <c:pt idx="6217">
                  <c:v>9933.2931919745151</c:v>
                </c:pt>
                <c:pt idx="6218">
                  <c:v>9498.7174916698987</c:v>
                </c:pt>
                <c:pt idx="6219">
                  <c:v>9422.2348458666911</c:v>
                </c:pt>
                <c:pt idx="6220">
                  <c:v>9462.3009787171304</c:v>
                </c:pt>
                <c:pt idx="6221">
                  <c:v>9980.6266902107163</c:v>
                </c:pt>
                <c:pt idx="6222">
                  <c:v>11300.131623869969</c:v>
                </c:pt>
                <c:pt idx="6223">
                  <c:v>12407.209554838879</c:v>
                </c:pt>
                <c:pt idx="6224">
                  <c:v>12783.502897214275</c:v>
                </c:pt>
                <c:pt idx="6225">
                  <c:v>13199.878309644906</c:v>
                </c:pt>
                <c:pt idx="6226">
                  <c:v>13254.49511047166</c:v>
                </c:pt>
                <c:pt idx="6227">
                  <c:v>13549.47683399147</c:v>
                </c:pt>
                <c:pt idx="6228">
                  <c:v>13205.950384671167</c:v>
                </c:pt>
                <c:pt idx="6229">
                  <c:v>13219.289825083188</c:v>
                </c:pt>
                <c:pt idx="6230">
                  <c:v>13117.323588815438</c:v>
                </c:pt>
                <c:pt idx="6231">
                  <c:v>13071.201318143532</c:v>
                </c:pt>
                <c:pt idx="6232">
                  <c:v>13039.645652652731</c:v>
                </c:pt>
                <c:pt idx="6233">
                  <c:v>12965.601399182904</c:v>
                </c:pt>
                <c:pt idx="6234">
                  <c:v>12709.458643744449</c:v>
                </c:pt>
                <c:pt idx="6235">
                  <c:v>12387.782102195804</c:v>
                </c:pt>
                <c:pt idx="6236">
                  <c:v>12673.042130791679</c:v>
                </c:pt>
                <c:pt idx="6237">
                  <c:v>12086.728303649736</c:v>
                </c:pt>
                <c:pt idx="6238">
                  <c:v>11741.990626765139</c:v>
                </c:pt>
                <c:pt idx="6239">
                  <c:v>11227.298597964433</c:v>
                </c:pt>
                <c:pt idx="6240">
                  <c:v>10339.94690948121</c:v>
                </c:pt>
                <c:pt idx="6241">
                  <c:v>9781.5550651371868</c:v>
                </c:pt>
                <c:pt idx="6242">
                  <c:v>9486.5733416173771</c:v>
                </c:pt>
                <c:pt idx="6243">
                  <c:v>9355.4738949874172</c:v>
                </c:pt>
                <c:pt idx="6244">
                  <c:v>9538.7676873155433</c:v>
                </c:pt>
                <c:pt idx="6245">
                  <c:v>9961.2151747724347</c:v>
                </c:pt>
                <c:pt idx="6246">
                  <c:v>11213.943220347619</c:v>
                </c:pt>
                <c:pt idx="6247">
                  <c:v>12318.582758983152</c:v>
                </c:pt>
                <c:pt idx="6248">
                  <c:v>12665.758828201127</c:v>
                </c:pt>
                <c:pt idx="6249">
                  <c:v>12993.507444776031</c:v>
                </c:pt>
                <c:pt idx="6250">
                  <c:v>13141.611888920477</c:v>
                </c:pt>
                <c:pt idx="6251">
                  <c:v>13263.0055778313</c:v>
                </c:pt>
                <c:pt idx="6252">
                  <c:v>12925.535266332463</c:v>
                </c:pt>
                <c:pt idx="6253">
                  <c:v>12833.274787783856</c:v>
                </c:pt>
                <c:pt idx="6254">
                  <c:v>12493.382021156433</c:v>
                </c:pt>
                <c:pt idx="6255">
                  <c:v>12470.32088582048</c:v>
                </c:pt>
                <c:pt idx="6256">
                  <c:v>12244.538505513323</c:v>
                </c:pt>
                <c:pt idx="6257">
                  <c:v>12215.405295151111</c:v>
                </c:pt>
                <c:pt idx="6258">
                  <c:v>12124.371981371589</c:v>
                </c:pt>
                <c:pt idx="6259">
                  <c:v>12010.261595051323</c:v>
                </c:pt>
                <c:pt idx="6260">
                  <c:v>12248.188125410998</c:v>
                </c:pt>
                <c:pt idx="6261">
                  <c:v>11755.346004381952</c:v>
                </c:pt>
                <c:pt idx="6262">
                  <c:v>11525.914004177122</c:v>
                </c:pt>
                <c:pt idx="6263">
                  <c:v>11132.615664287239</c:v>
                </c:pt>
                <c:pt idx="6264">
                  <c:v>10233.119825751499</c:v>
                </c:pt>
                <c:pt idx="6265">
                  <c:v>9590.977970218506</c:v>
                </c:pt>
                <c:pt idx="6266">
                  <c:v>9240.1522811028553</c:v>
                </c:pt>
                <c:pt idx="6267">
                  <c:v>9035.008581003065</c:v>
                </c:pt>
                <c:pt idx="6268">
                  <c:v>8920.8981946827971</c:v>
                </c:pt>
                <c:pt idx="6269">
                  <c:v>8952.4697973783914</c:v>
                </c:pt>
                <c:pt idx="6270">
                  <c:v>9379.7462578876621</c:v>
                </c:pt>
                <c:pt idx="6271">
                  <c:v>9729.3607194390206</c:v>
                </c:pt>
                <c:pt idx="6272">
                  <c:v>10462.551825956327</c:v>
                </c:pt>
                <c:pt idx="6273">
                  <c:v>11173.893024701974</c:v>
                </c:pt>
                <c:pt idx="6274">
                  <c:v>11495.569566250615</c:v>
                </c:pt>
                <c:pt idx="6275">
                  <c:v>11801.46827505386</c:v>
                </c:pt>
                <c:pt idx="6276">
                  <c:v>11586.61881723493</c:v>
                </c:pt>
                <c:pt idx="6277">
                  <c:v>11332.914454129856</c:v>
                </c:pt>
                <c:pt idx="6278">
                  <c:v>11243.076430709834</c:v>
                </c:pt>
                <c:pt idx="6279">
                  <c:v>10971.171779730772</c:v>
                </c:pt>
                <c:pt idx="6280">
                  <c:v>10850.989318384243</c:v>
                </c:pt>
                <c:pt idx="6281">
                  <c:v>11001.516217657279</c:v>
                </c:pt>
                <c:pt idx="6282">
                  <c:v>10976.016689987944</c:v>
                </c:pt>
                <c:pt idx="6283">
                  <c:v>10929.894419316039</c:v>
                </c:pt>
                <c:pt idx="6284">
                  <c:v>11178.737934959147</c:v>
                </c:pt>
                <c:pt idx="6285">
                  <c:v>10752.67270201417</c:v>
                </c:pt>
                <c:pt idx="6286">
                  <c:v>10524.451929373634</c:v>
                </c:pt>
                <c:pt idx="6287">
                  <c:v>10240.403128342052</c:v>
                </c:pt>
                <c:pt idx="6288">
                  <c:v>9518.1449443129713</c:v>
                </c:pt>
                <c:pt idx="6289">
                  <c:v>9102.9807594466329</c:v>
                </c:pt>
                <c:pt idx="6290">
                  <c:v>8708.4711919924557</c:v>
                </c:pt>
                <c:pt idx="6291">
                  <c:v>8531.2494746905868</c:v>
                </c:pt>
                <c:pt idx="6292">
                  <c:v>8513.0332496118081</c:v>
                </c:pt>
                <c:pt idx="6293">
                  <c:v>8553.0993824622474</c:v>
                </c:pt>
                <c:pt idx="6294">
                  <c:v>8873.5646964465996</c:v>
                </c:pt>
                <c:pt idx="6295">
                  <c:v>8953.6810249426871</c:v>
                </c:pt>
                <c:pt idx="6296">
                  <c:v>9423.4460734309832</c:v>
                </c:pt>
                <c:pt idx="6297">
                  <c:v>10155.425952383997</c:v>
                </c:pt>
                <c:pt idx="6298">
                  <c:v>10530.524004399895</c:v>
                </c:pt>
                <c:pt idx="6299">
                  <c:v>10925.033571854072</c:v>
                </c:pt>
                <c:pt idx="6300">
                  <c:v>10994.232915066725</c:v>
                </c:pt>
                <c:pt idx="6301">
                  <c:v>10553.585139735847</c:v>
                </c:pt>
                <c:pt idx="6302">
                  <c:v>10201.564160260697</c:v>
                </c:pt>
                <c:pt idx="6303">
                  <c:v>10031.609808344589</c:v>
                </c:pt>
                <c:pt idx="6304">
                  <c:v>9991.5596126989403</c:v>
                </c:pt>
                <c:pt idx="6305">
                  <c:v>10161.498027410258</c:v>
                </c:pt>
                <c:pt idx="6306">
                  <c:v>10363.008044817167</c:v>
                </c:pt>
                <c:pt idx="6307">
                  <c:v>10630.067785539055</c:v>
                </c:pt>
                <c:pt idx="6308">
                  <c:v>11198.165387602221</c:v>
                </c:pt>
                <c:pt idx="6309">
                  <c:v>10775.733837350122</c:v>
                </c:pt>
                <c:pt idx="6310">
                  <c:v>10512.323716525907</c:v>
                </c:pt>
                <c:pt idx="6311">
                  <c:v>10024.326505754036</c:v>
                </c:pt>
                <c:pt idx="6312">
                  <c:v>9328.7631397537898</c:v>
                </c:pt>
                <c:pt idx="6313">
                  <c:v>8872.3534688823038</c:v>
                </c:pt>
                <c:pt idx="6314">
                  <c:v>8682.9716643231222</c:v>
                </c:pt>
                <c:pt idx="6315">
                  <c:v>8614.9994858795562</c:v>
                </c:pt>
                <c:pt idx="6316">
                  <c:v>8798.2932782076841</c:v>
                </c:pt>
                <c:pt idx="6317">
                  <c:v>9405.2457855569955</c:v>
                </c:pt>
                <c:pt idx="6318">
                  <c:v>10900.761208953823</c:v>
                </c:pt>
                <c:pt idx="6319">
                  <c:v>11965.350551943709</c:v>
                </c:pt>
                <c:pt idx="6320">
                  <c:v>12238.466430487064</c:v>
                </c:pt>
                <c:pt idx="6321">
                  <c:v>12585.64249970504</c:v>
                </c:pt>
                <c:pt idx="6322">
                  <c:v>12730.097323951815</c:v>
                </c:pt>
                <c:pt idx="6323">
                  <c:v>12869.691300736626</c:v>
                </c:pt>
                <c:pt idx="6324">
                  <c:v>12601.42033245044</c:v>
                </c:pt>
                <c:pt idx="6325">
                  <c:v>12679.114205817941</c:v>
                </c:pt>
                <c:pt idx="6326">
                  <c:v>12543.153911726013</c:v>
                </c:pt>
                <c:pt idx="6327">
                  <c:v>12402.348707376914</c:v>
                </c:pt>
                <c:pt idx="6328">
                  <c:v>12341.659831523897</c:v>
                </c:pt>
                <c:pt idx="6329">
                  <c:v>12545.592304059393</c:v>
                </c:pt>
                <c:pt idx="6330">
                  <c:v>12590.503347167007</c:v>
                </c:pt>
                <c:pt idx="6331">
                  <c:v>12601.42033245044</c:v>
                </c:pt>
                <c:pt idx="6332">
                  <c:v>12583.220044576454</c:v>
                </c:pt>
                <c:pt idx="6333">
                  <c:v>11842.745635468593</c:v>
                </c:pt>
                <c:pt idx="6334">
                  <c:v>11544.130229255903</c:v>
                </c:pt>
                <c:pt idx="6335">
                  <c:v>11022.154897864646</c:v>
                </c:pt>
                <c:pt idx="6336">
                  <c:v>10224.625295596652</c:v>
                </c:pt>
                <c:pt idx="6337">
                  <c:v>9758.4939298012341</c:v>
                </c:pt>
                <c:pt idx="6338">
                  <c:v>9405.2457855569955</c:v>
                </c:pt>
                <c:pt idx="6339">
                  <c:v>9283.8520966461765</c:v>
                </c:pt>
                <c:pt idx="6340">
                  <c:v>9353.0514398588293</c:v>
                </c:pt>
                <c:pt idx="6341">
                  <c:v>9855.5993186070154</c:v>
                </c:pt>
                <c:pt idx="6342">
                  <c:v>11193.304540140254</c:v>
                </c:pt>
                <c:pt idx="6343">
                  <c:v>12195.977842508037</c:v>
                </c:pt>
                <c:pt idx="6344">
                  <c:v>12518.881548825766</c:v>
                </c:pt>
                <c:pt idx="6345">
                  <c:v>12772.585911930842</c:v>
                </c:pt>
                <c:pt idx="6346">
                  <c:v>12949.807629232711</c:v>
                </c:pt>
                <c:pt idx="6347">
                  <c:v>13198.667082080612</c:v>
                </c:pt>
                <c:pt idx="6348">
                  <c:v>12862.407998146071</c:v>
                </c:pt>
                <c:pt idx="6349">
                  <c:v>12835.713180117236</c:v>
                </c:pt>
                <c:pt idx="6350">
                  <c:v>12799.29666716447</c:v>
                </c:pt>
                <c:pt idx="6351">
                  <c:v>12959.529324156643</c:v>
                </c:pt>
                <c:pt idx="6352">
                  <c:v>12600.209104886148</c:v>
                </c:pt>
                <c:pt idx="6353">
                  <c:v>12592.925802295593</c:v>
                </c:pt>
                <c:pt idx="6354">
                  <c:v>12561.370136804793</c:v>
                </c:pt>
                <c:pt idx="6355">
                  <c:v>12539.520229033133</c:v>
                </c:pt>
                <c:pt idx="6356">
                  <c:v>12598.997877321855</c:v>
                </c:pt>
                <c:pt idx="6357">
                  <c:v>11914.367433809834</c:v>
                </c:pt>
                <c:pt idx="6358">
                  <c:v>11694.641191324145</c:v>
                </c:pt>
                <c:pt idx="6359">
                  <c:v>11178.737934959147</c:v>
                </c:pt>
                <c:pt idx="6360">
                  <c:v>10426.13531300356</c:v>
                </c:pt>
                <c:pt idx="6361">
                  <c:v>9913.8657393314425</c:v>
                </c:pt>
                <c:pt idx="6362">
                  <c:v>9584.9058951922452</c:v>
                </c:pt>
                <c:pt idx="6363">
                  <c:v>9474.4291915648573</c:v>
                </c:pt>
                <c:pt idx="6364">
                  <c:v>9531.4843847249904</c:v>
                </c:pt>
                <c:pt idx="6365">
                  <c:v>10103.231606685829</c:v>
                </c:pt>
                <c:pt idx="6366">
                  <c:v>11410.592390292564</c:v>
                </c:pt>
                <c:pt idx="6367">
                  <c:v>12580.797589447868</c:v>
                </c:pt>
                <c:pt idx="6368">
                  <c:v>12970.446309440076</c:v>
                </c:pt>
                <c:pt idx="6369">
                  <c:v>13390.455404563589</c:v>
                </c:pt>
                <c:pt idx="6370">
                  <c:v>13573.749196891717</c:v>
                </c:pt>
                <c:pt idx="6371">
                  <c:v>13803.181197096546</c:v>
                </c:pt>
                <c:pt idx="6372">
                  <c:v>13513.060321038703</c:v>
                </c:pt>
                <c:pt idx="6373">
                  <c:v>13494.844095959923</c:v>
                </c:pt>
                <c:pt idx="6374">
                  <c:v>13377.100026946773</c:v>
                </c:pt>
                <c:pt idx="6375">
                  <c:v>13077.273393169793</c:v>
                </c:pt>
                <c:pt idx="6376">
                  <c:v>12971.657537004372</c:v>
                </c:pt>
                <c:pt idx="6377">
                  <c:v>13006.862822392844</c:v>
                </c:pt>
                <c:pt idx="6378">
                  <c:v>12835.713180117236</c:v>
                </c:pt>
                <c:pt idx="6379">
                  <c:v>12697.330430896722</c:v>
                </c:pt>
                <c:pt idx="6380">
                  <c:v>12825.991485193304</c:v>
                </c:pt>
                <c:pt idx="6381">
                  <c:v>12120.722361473918</c:v>
                </c:pt>
                <c:pt idx="6382">
                  <c:v>11867.017998368841</c:v>
                </c:pt>
                <c:pt idx="6383">
                  <c:v>11329.264834232181</c:v>
                </c:pt>
                <c:pt idx="6384">
                  <c:v>10451.618903468101</c:v>
                </c:pt>
                <c:pt idx="6385">
                  <c:v>9876.2379988143821</c:v>
                </c:pt>
                <c:pt idx="6386">
                  <c:v>9542.417307213218</c:v>
                </c:pt>
                <c:pt idx="6387">
                  <c:v>9429.518148457244</c:v>
                </c:pt>
                <c:pt idx="6388">
                  <c:v>9538.7676873155433</c:v>
                </c:pt>
                <c:pt idx="6389">
                  <c:v>10093.52584896669</c:v>
                </c:pt>
                <c:pt idx="6390">
                  <c:v>11443.375220552451</c:v>
                </c:pt>
                <c:pt idx="6391">
                  <c:v>12580.797589447868</c:v>
                </c:pt>
                <c:pt idx="6392">
                  <c:v>12952.246021566092</c:v>
                </c:pt>
                <c:pt idx="6393">
                  <c:v>13230.222747571412</c:v>
                </c:pt>
                <c:pt idx="6394">
                  <c:v>13134.328586329924</c:v>
                </c:pt>
                <c:pt idx="6395">
                  <c:v>13101.54575607004</c:v>
                </c:pt>
                <c:pt idx="6396">
                  <c:v>12771.374684366549</c:v>
                </c:pt>
                <c:pt idx="6397">
                  <c:v>12805.352804985934</c:v>
                </c:pt>
                <c:pt idx="6398">
                  <c:v>12804.141577421642</c:v>
                </c:pt>
                <c:pt idx="6399">
                  <c:v>12704.613733487273</c:v>
                </c:pt>
                <c:pt idx="6400">
                  <c:v>12730.097323951815</c:v>
                </c:pt>
                <c:pt idx="6401">
                  <c:v>12932.818568923018</c:v>
                </c:pt>
                <c:pt idx="6402">
                  <c:v>12952.246021566092</c:v>
                </c:pt>
                <c:pt idx="6403">
                  <c:v>12738.591854106662</c:v>
                </c:pt>
                <c:pt idx="6404">
                  <c:v>12743.452701568629</c:v>
                </c:pt>
                <c:pt idx="6405">
                  <c:v>12028.461882925307</c:v>
                </c:pt>
                <c:pt idx="6406">
                  <c:v>11783.267987179872</c:v>
                </c:pt>
                <c:pt idx="6407">
                  <c:v>11332.914454129856</c:v>
                </c:pt>
                <c:pt idx="6408">
                  <c:v>10454.041358596685</c:v>
                </c:pt>
                <c:pt idx="6409">
                  <c:v>9895.6654514574548</c:v>
                </c:pt>
                <c:pt idx="6410">
                  <c:v>9571.5505175754315</c:v>
                </c:pt>
                <c:pt idx="6411">
                  <c:v>9495.067871772224</c:v>
                </c:pt>
                <c:pt idx="6412">
                  <c:v>9587.3283503208331</c:v>
                </c:pt>
                <c:pt idx="6413">
                  <c:v>10126.292742021784</c:v>
                </c:pt>
                <c:pt idx="6414">
                  <c:v>11531.986079203385</c:v>
                </c:pt>
                <c:pt idx="6415">
                  <c:v>12592.925802295593</c:v>
                </c:pt>
                <c:pt idx="6416">
                  <c:v>12818.70818260275</c:v>
                </c:pt>
                <c:pt idx="6417">
                  <c:v>13260.567185497921</c:v>
                </c:pt>
                <c:pt idx="6418">
                  <c:v>13282.41709326958</c:v>
                </c:pt>
                <c:pt idx="6419">
                  <c:v>13465.710885597708</c:v>
                </c:pt>
                <c:pt idx="6420">
                  <c:v>13066.340470681565</c:v>
                </c:pt>
                <c:pt idx="6421">
                  <c:v>12884.25790591773</c:v>
                </c:pt>
                <c:pt idx="6422">
                  <c:v>12685.186280844202</c:v>
                </c:pt>
                <c:pt idx="6423">
                  <c:v>12351.365589243038</c:v>
                </c:pt>
                <c:pt idx="6424">
                  <c:v>12385.359647067218</c:v>
                </c:pt>
                <c:pt idx="6425">
                  <c:v>12421.776160019986</c:v>
                </c:pt>
                <c:pt idx="6426">
                  <c:v>12188.694539917484</c:v>
                </c:pt>
                <c:pt idx="6427">
                  <c:v>12069.739243340042</c:v>
                </c:pt>
                <c:pt idx="6428">
                  <c:v>12367.143421988438</c:v>
                </c:pt>
                <c:pt idx="6429">
                  <c:v>11718.929491429186</c:v>
                </c:pt>
                <c:pt idx="6430">
                  <c:v>11638.8131629331</c:v>
                </c:pt>
                <c:pt idx="6431">
                  <c:v>11264.926338481495</c:v>
                </c:pt>
                <c:pt idx="6432">
                  <c:v>10421.274465541594</c:v>
                </c:pt>
                <c:pt idx="6433">
                  <c:v>9807.0386556017274</c:v>
                </c:pt>
                <c:pt idx="6434">
                  <c:v>9404.0345579927034</c:v>
                </c:pt>
                <c:pt idx="6435">
                  <c:v>9135.7635897065211</c:v>
                </c:pt>
                <c:pt idx="6436">
                  <c:v>9152.7526500162148</c:v>
                </c:pt>
                <c:pt idx="6437">
                  <c:v>9211.0190707406418</c:v>
                </c:pt>
                <c:pt idx="6438">
                  <c:v>9707.51081166736</c:v>
                </c:pt>
                <c:pt idx="6439">
                  <c:v>10112.93736440497</c:v>
                </c:pt>
                <c:pt idx="6440">
                  <c:v>10701.689583880296</c:v>
                </c:pt>
                <c:pt idx="6441">
                  <c:v>11393.603329982869</c:v>
                </c:pt>
                <c:pt idx="6442">
                  <c:v>11655.80222324279</c:v>
                </c:pt>
                <c:pt idx="6443">
                  <c:v>11836.673560442334</c:v>
                </c:pt>
                <c:pt idx="6444">
                  <c:v>11606.03033267321</c:v>
                </c:pt>
                <c:pt idx="6445">
                  <c:v>11343.83143941329</c:v>
                </c:pt>
                <c:pt idx="6446">
                  <c:v>11111.976984079873</c:v>
                </c:pt>
                <c:pt idx="6447">
                  <c:v>11099.832834027353</c:v>
                </c:pt>
                <c:pt idx="6448">
                  <c:v>10933.544039213712</c:v>
                </c:pt>
                <c:pt idx="6449">
                  <c:v>10916.539041699225</c:v>
                </c:pt>
                <c:pt idx="6450">
                  <c:v>11005.149900350159</c:v>
                </c:pt>
                <c:pt idx="6451">
                  <c:v>11194.531704909341</c:v>
                </c:pt>
                <c:pt idx="6452">
                  <c:v>11360.820499722982</c:v>
                </c:pt>
                <c:pt idx="6453">
                  <c:v>10914.116586570637</c:v>
                </c:pt>
                <c:pt idx="6454">
                  <c:v>10637.351088129608</c:v>
                </c:pt>
                <c:pt idx="6455">
                  <c:v>10398.213330205639</c:v>
                </c:pt>
                <c:pt idx="6456">
                  <c:v>9786.3999753943608</c:v>
                </c:pt>
                <c:pt idx="6457">
                  <c:v>9277.7800216199157</c:v>
                </c:pt>
                <c:pt idx="6458">
                  <c:v>8868.7038489846327</c:v>
                </c:pt>
                <c:pt idx="6459">
                  <c:v>8799.5045057719763</c:v>
                </c:pt>
                <c:pt idx="6460">
                  <c:v>8747.3101600738119</c:v>
                </c:pt>
                <c:pt idx="6461">
                  <c:v>8827.4264885698976</c:v>
                </c:pt>
                <c:pt idx="6462">
                  <c:v>9146.680574989954</c:v>
                </c:pt>
                <c:pt idx="6463">
                  <c:v>9323.9182294966158</c:v>
                </c:pt>
                <c:pt idx="6464">
                  <c:v>9706.2836468982732</c:v>
                </c:pt>
                <c:pt idx="6465">
                  <c:v>10364.219272381459</c:v>
                </c:pt>
                <c:pt idx="6466">
                  <c:v>10786.650822633557</c:v>
                </c:pt>
                <c:pt idx="6467">
                  <c:v>10944.461024497145</c:v>
                </c:pt>
                <c:pt idx="6468">
                  <c:v>11033.071883148079</c:v>
                </c:pt>
                <c:pt idx="6469">
                  <c:v>10712.606569163729</c:v>
                </c:pt>
                <c:pt idx="6470">
                  <c:v>10329.013986992986</c:v>
                </c:pt>
                <c:pt idx="6471">
                  <c:v>10146.931422229149</c:v>
                </c:pt>
                <c:pt idx="6472">
                  <c:v>10063.181411040183</c:v>
                </c:pt>
                <c:pt idx="6473">
                  <c:v>10268.325111139971</c:v>
                </c:pt>
                <c:pt idx="6474">
                  <c:v>10583.929577662353</c:v>
                </c:pt>
                <c:pt idx="6475">
                  <c:v>11064.643485843673</c:v>
                </c:pt>
                <c:pt idx="6476">
                  <c:v>11514.997018893691</c:v>
                </c:pt>
                <c:pt idx="6477">
                  <c:v>11035.510275481458</c:v>
                </c:pt>
                <c:pt idx="6478">
                  <c:v>10806.07827527663</c:v>
                </c:pt>
                <c:pt idx="6479">
                  <c:v>10319.308229273845</c:v>
                </c:pt>
                <c:pt idx="6480">
                  <c:v>9580.0450477302766</c:v>
                </c:pt>
                <c:pt idx="6481">
                  <c:v>9219.5136008954887</c:v>
                </c:pt>
                <c:pt idx="6482">
                  <c:v>8907.5428170659852</c:v>
                </c:pt>
                <c:pt idx="6483">
                  <c:v>8848.0651687772643</c:v>
                </c:pt>
                <c:pt idx="6484">
                  <c:v>9065.3530189295743</c:v>
                </c:pt>
                <c:pt idx="6485">
                  <c:v>9787.6271401634476</c:v>
                </c:pt>
                <c:pt idx="6486">
                  <c:v>11239.442748016954</c:v>
                </c:pt>
                <c:pt idx="6487">
                  <c:v>12484.887491001586</c:v>
                </c:pt>
                <c:pt idx="6488">
                  <c:v>12720.391566232674</c:v>
                </c:pt>
                <c:pt idx="6489">
                  <c:v>13017.795744881072</c:v>
                </c:pt>
                <c:pt idx="6490">
                  <c:v>13130.678966432253</c:v>
                </c:pt>
                <c:pt idx="6491">
                  <c:v>13389.244176999297</c:v>
                </c:pt>
                <c:pt idx="6492">
                  <c:v>13034.784805190766</c:v>
                </c:pt>
                <c:pt idx="6493">
                  <c:v>12982.590459492598</c:v>
                </c:pt>
                <c:pt idx="6494">
                  <c:v>12685.186280844202</c:v>
                </c:pt>
                <c:pt idx="6495">
                  <c:v>12524.953623852025</c:v>
                </c:pt>
                <c:pt idx="6496">
                  <c:v>12537.081836699754</c:v>
                </c:pt>
                <c:pt idx="6497">
                  <c:v>12702.175341153896</c:v>
                </c:pt>
                <c:pt idx="6498">
                  <c:v>12658.475525610573</c:v>
                </c:pt>
                <c:pt idx="6499">
                  <c:v>12839.346862810116</c:v>
                </c:pt>
                <c:pt idx="6500">
                  <c:v>12807.791197319317</c:v>
                </c:pt>
                <c:pt idx="6501">
                  <c:v>12094.011606240289</c:v>
                </c:pt>
                <c:pt idx="6502">
                  <c:v>11862.157150906874</c:v>
                </c:pt>
                <c:pt idx="6503">
                  <c:v>11374.175877339794</c:v>
                </c:pt>
                <c:pt idx="6504">
                  <c:v>10492.896263882834</c:v>
                </c:pt>
                <c:pt idx="6505">
                  <c:v>9964.8488574653147</c:v>
                </c:pt>
                <c:pt idx="6506">
                  <c:v>9675.9392089717658</c:v>
                </c:pt>
                <c:pt idx="6507">
                  <c:v>9529.0619295964061</c:v>
                </c:pt>
                <c:pt idx="6508">
                  <c:v>9634.6777857618254</c:v>
                </c:pt>
                <c:pt idx="6509">
                  <c:v>10214.919537877511</c:v>
                </c:pt>
                <c:pt idx="6510">
                  <c:v>11602.39664998033</c:v>
                </c:pt>
                <c:pt idx="6511">
                  <c:v>12748.313549030594</c:v>
                </c:pt>
                <c:pt idx="6512">
                  <c:v>12872.129693070003</c:v>
                </c:pt>
                <c:pt idx="6513">
                  <c:v>13162.250569127847</c:v>
                </c:pt>
                <c:pt idx="6514">
                  <c:v>13222.939444980859</c:v>
                </c:pt>
                <c:pt idx="6515">
                  <c:v>13295.772470886395</c:v>
                </c:pt>
                <c:pt idx="6516">
                  <c:v>12982.590459492598</c:v>
                </c:pt>
                <c:pt idx="6517">
                  <c:v>12880.62422322485</c:v>
                </c:pt>
                <c:pt idx="6518">
                  <c:v>12799.29666716447</c:v>
                </c:pt>
                <c:pt idx="6519">
                  <c:v>12693.680810999049</c:v>
                </c:pt>
                <c:pt idx="6520">
                  <c:v>12568.653439395346</c:v>
                </c:pt>
                <c:pt idx="6521">
                  <c:v>12608.703635040994</c:v>
                </c:pt>
                <c:pt idx="6522">
                  <c:v>12632.991935146034</c:v>
                </c:pt>
                <c:pt idx="6523">
                  <c:v>12806.579969755021</c:v>
                </c:pt>
                <c:pt idx="6524">
                  <c:v>12889.118753379696</c:v>
                </c:pt>
                <c:pt idx="6525">
                  <c:v>12274.88294343983</c:v>
                </c:pt>
                <c:pt idx="6526">
                  <c:v>11954.41762945548</c:v>
                </c:pt>
                <c:pt idx="6527">
                  <c:v>11414.242010190235</c:v>
                </c:pt>
                <c:pt idx="6528">
                  <c:v>10542.668154452414</c:v>
                </c:pt>
                <c:pt idx="6529">
                  <c:v>9978.2042350821284</c:v>
                </c:pt>
                <c:pt idx="6530">
                  <c:v>9689.2945865885795</c:v>
                </c:pt>
                <c:pt idx="6531">
                  <c:v>9565.4784425491725</c:v>
                </c:pt>
                <c:pt idx="6532">
                  <c:v>9663.8109961240389</c:v>
                </c:pt>
                <c:pt idx="6533">
                  <c:v>10174.85340502707</c:v>
                </c:pt>
                <c:pt idx="6534">
                  <c:v>11552.62475941075</c:v>
                </c:pt>
                <c:pt idx="6535">
                  <c:v>12625.708632555481</c:v>
                </c:pt>
                <c:pt idx="6536">
                  <c:v>12819.919410167042</c:v>
                </c:pt>
                <c:pt idx="6537">
                  <c:v>13176.817174308953</c:v>
                </c:pt>
                <c:pt idx="6538">
                  <c:v>13275.133790679029</c:v>
                </c:pt>
                <c:pt idx="6539">
                  <c:v>13375.888799382481</c:v>
                </c:pt>
                <c:pt idx="6540">
                  <c:v>13034.784805190766</c:v>
                </c:pt>
                <c:pt idx="6541">
                  <c:v>13067.567635450652</c:v>
                </c:pt>
                <c:pt idx="6542">
                  <c:v>12914.61828104903</c:v>
                </c:pt>
                <c:pt idx="6543">
                  <c:v>12817.496955038458</c:v>
                </c:pt>
                <c:pt idx="6544">
                  <c:v>12663.33637307254</c:v>
                </c:pt>
                <c:pt idx="6545">
                  <c:v>12623.2702402221</c:v>
                </c:pt>
                <c:pt idx="6546">
                  <c:v>12666.970055765421</c:v>
                </c:pt>
                <c:pt idx="6547">
                  <c:v>12926.746493896759</c:v>
                </c:pt>
                <c:pt idx="6548">
                  <c:v>12915.829508613322</c:v>
                </c:pt>
                <c:pt idx="6549">
                  <c:v>12195.977842508037</c:v>
                </c:pt>
                <c:pt idx="6550">
                  <c:v>11860.945923342579</c:v>
                </c:pt>
                <c:pt idx="6551">
                  <c:v>11428.808615371341</c:v>
                </c:pt>
                <c:pt idx="6552">
                  <c:v>10463.763053520621</c:v>
                </c:pt>
                <c:pt idx="6553">
                  <c:v>10006.12621788005</c:v>
                </c:pt>
                <c:pt idx="6554">
                  <c:v>9575.1842002683115</c:v>
                </c:pt>
                <c:pt idx="6555">
                  <c:v>9472.0067364362694</c:v>
                </c:pt>
                <c:pt idx="6556">
                  <c:v>9628.6057107355664</c:v>
                </c:pt>
                <c:pt idx="6557">
                  <c:v>10223.414068032358</c:v>
                </c:pt>
                <c:pt idx="6558">
                  <c:v>11618.174482725732</c:v>
                </c:pt>
                <c:pt idx="6559">
                  <c:v>12726.463641258935</c:v>
                </c:pt>
                <c:pt idx="6560">
                  <c:v>12872.129693070003</c:v>
                </c:pt>
                <c:pt idx="6561">
                  <c:v>13219.289825083188</c:v>
                </c:pt>
                <c:pt idx="6562">
                  <c:v>13318.833606222346</c:v>
                </c:pt>
                <c:pt idx="6563">
                  <c:v>13383.172101973036</c:v>
                </c:pt>
                <c:pt idx="6564">
                  <c:v>13105.195375967711</c:v>
                </c:pt>
                <c:pt idx="6565">
                  <c:v>12964.374234413819</c:v>
                </c:pt>
                <c:pt idx="6566">
                  <c:v>12840.558090374408</c:v>
                </c:pt>
                <c:pt idx="6567">
                  <c:v>12784.730061983362</c:v>
                </c:pt>
                <c:pt idx="6568">
                  <c:v>12645.120147993761</c:v>
                </c:pt>
                <c:pt idx="6569">
                  <c:v>12830.852332655268</c:v>
                </c:pt>
                <c:pt idx="6570">
                  <c:v>12716.741946335</c:v>
                </c:pt>
                <c:pt idx="6571">
                  <c:v>12948.596401668417</c:v>
                </c:pt>
                <c:pt idx="6572">
                  <c:v>12961.951779285231</c:v>
                </c:pt>
                <c:pt idx="6573">
                  <c:v>12125.583208935883</c:v>
                </c:pt>
                <c:pt idx="6574">
                  <c:v>11958.067249353155</c:v>
                </c:pt>
                <c:pt idx="6575">
                  <c:v>11597.535802518363</c:v>
                </c:pt>
                <c:pt idx="6576">
                  <c:v>10672.556373518082</c:v>
                </c:pt>
                <c:pt idx="6577">
                  <c:v>10214.919537877511</c:v>
                </c:pt>
                <c:pt idx="6578">
                  <c:v>9794.9104427539987</c:v>
                </c:pt>
                <c:pt idx="6579">
                  <c:v>9703.8611917696871</c:v>
                </c:pt>
                <c:pt idx="6580">
                  <c:v>9858.0217737356015</c:v>
                </c:pt>
                <c:pt idx="6581">
                  <c:v>10353.302287098026</c:v>
                </c:pt>
                <c:pt idx="6582">
                  <c:v>11675.229675885865</c:v>
                </c:pt>
                <c:pt idx="6583">
                  <c:v>12909.757433587063</c:v>
                </c:pt>
                <c:pt idx="6584">
                  <c:v>13083.345468196052</c:v>
                </c:pt>
                <c:pt idx="6585">
                  <c:v>13320.044833786642</c:v>
                </c:pt>
                <c:pt idx="6586">
                  <c:v>13340.683513994009</c:v>
                </c:pt>
                <c:pt idx="6587">
                  <c:v>13489.999185702747</c:v>
                </c:pt>
                <c:pt idx="6588">
                  <c:v>13095.473681043779</c:v>
                </c:pt>
                <c:pt idx="6589">
                  <c:v>12917.040736177618</c:v>
                </c:pt>
                <c:pt idx="6590">
                  <c:v>12668.197220534506</c:v>
                </c:pt>
                <c:pt idx="6591">
                  <c:v>12601.42033245044</c:v>
                </c:pt>
                <c:pt idx="6592">
                  <c:v>12455.754280639372</c:v>
                </c:pt>
                <c:pt idx="6593">
                  <c:v>12438.765220329678</c:v>
                </c:pt>
                <c:pt idx="6594">
                  <c:v>12318.582758983152</c:v>
                </c:pt>
                <c:pt idx="6595">
                  <c:v>12526.164851416319</c:v>
                </c:pt>
                <c:pt idx="6596">
                  <c:v>12588.080892038421</c:v>
                </c:pt>
                <c:pt idx="6597">
                  <c:v>11869.45639070222</c:v>
                </c:pt>
                <c:pt idx="6598">
                  <c:v>11752.907612048572</c:v>
                </c:pt>
                <c:pt idx="6599">
                  <c:v>11408.169935163976</c:v>
                </c:pt>
                <c:pt idx="6600">
                  <c:v>10588.790425124322</c:v>
                </c:pt>
                <c:pt idx="6601">
                  <c:v>9983.0650825440953</c:v>
                </c:pt>
                <c:pt idx="6602">
                  <c:v>9529.0619295964061</c:v>
                </c:pt>
                <c:pt idx="6603">
                  <c:v>9264.4405812078949</c:v>
                </c:pt>
                <c:pt idx="6604">
                  <c:v>9202.524540585795</c:v>
                </c:pt>
                <c:pt idx="6605">
                  <c:v>9317.846154470355</c:v>
                </c:pt>
                <c:pt idx="6606">
                  <c:v>9736.6440220295735</c:v>
                </c:pt>
                <c:pt idx="6607">
                  <c:v>10160.286799845964</c:v>
                </c:pt>
                <c:pt idx="6608">
                  <c:v>10699.251191546915</c:v>
                </c:pt>
                <c:pt idx="6609">
                  <c:v>11317.120684179663</c:v>
                </c:pt>
                <c:pt idx="6610">
                  <c:v>11642.446845625978</c:v>
                </c:pt>
                <c:pt idx="6611">
                  <c:v>11720.140718993478</c:v>
                </c:pt>
                <c:pt idx="6612">
                  <c:v>11705.574113812374</c:v>
                </c:pt>
                <c:pt idx="6613">
                  <c:v>11417.875692883115</c:v>
                </c:pt>
                <c:pt idx="6614">
                  <c:v>11254.00935319806</c:v>
                </c:pt>
                <c:pt idx="6615">
                  <c:v>10791.511670095524</c:v>
                </c:pt>
                <c:pt idx="6616">
                  <c:v>10576.646275071802</c:v>
                </c:pt>
                <c:pt idx="6617">
                  <c:v>10869.205543463024</c:v>
                </c:pt>
                <c:pt idx="6618">
                  <c:v>11052.499335791152</c:v>
                </c:pt>
                <c:pt idx="6619">
                  <c:v>11508.924943867429</c:v>
                </c:pt>
                <c:pt idx="6620">
                  <c:v>11512.558626560311</c:v>
                </c:pt>
                <c:pt idx="6621">
                  <c:v>10864.344696001057</c:v>
                </c:pt>
                <c:pt idx="6622">
                  <c:v>10695.617508854037</c:v>
                </c:pt>
                <c:pt idx="6623">
                  <c:v>10477.118431137435</c:v>
                </c:pt>
                <c:pt idx="6624">
                  <c:v>9832.5381832710609</c:v>
                </c:pt>
                <c:pt idx="6625">
                  <c:v>9279.0071863890025</c:v>
                </c:pt>
                <c:pt idx="6626">
                  <c:v>8922.1094222470929</c:v>
                </c:pt>
                <c:pt idx="6627">
                  <c:v>8719.3881772758905</c:v>
                </c:pt>
                <c:pt idx="6628">
                  <c:v>8582.2325928244609</c:v>
                </c:pt>
                <c:pt idx="6629">
                  <c:v>8733.9547824569963</c:v>
                </c:pt>
                <c:pt idx="6630">
                  <c:v>8943.9593300187535</c:v>
                </c:pt>
                <c:pt idx="6631">
                  <c:v>9247.4355836934101</c:v>
                </c:pt>
                <c:pt idx="6632">
                  <c:v>9753.6330823392655</c:v>
                </c:pt>
                <c:pt idx="6633">
                  <c:v>10403.058240462813</c:v>
                </c:pt>
                <c:pt idx="6634">
                  <c:v>10875.277618489283</c:v>
                </c:pt>
                <c:pt idx="6635">
                  <c:v>11284.353791124568</c:v>
                </c:pt>
                <c:pt idx="6636">
                  <c:v>11314.698229051075</c:v>
                </c:pt>
                <c:pt idx="6637">
                  <c:v>10946.883479625732</c:v>
                </c:pt>
                <c:pt idx="6638">
                  <c:v>10597.284955279169</c:v>
                </c:pt>
                <c:pt idx="6639">
                  <c:v>10314.447381811879</c:v>
                </c:pt>
                <c:pt idx="6640">
                  <c:v>10195.492085234438</c:v>
                </c:pt>
                <c:pt idx="6641">
                  <c:v>10297.458321502185</c:v>
                </c:pt>
                <c:pt idx="6642">
                  <c:v>10696.828736418329</c:v>
                </c:pt>
                <c:pt idx="6643">
                  <c:v>11396.025785111455</c:v>
                </c:pt>
                <c:pt idx="6644">
                  <c:v>11519.841929150864</c:v>
                </c:pt>
                <c:pt idx="6645">
                  <c:v>10932.316874444623</c:v>
                </c:pt>
                <c:pt idx="6646">
                  <c:v>10725.961946780542</c:v>
                </c:pt>
                <c:pt idx="6647">
                  <c:v>10367.868892279133</c:v>
                </c:pt>
                <c:pt idx="6648">
                  <c:v>9530.2731571606982</c:v>
                </c:pt>
                <c:pt idx="6649">
                  <c:v>9219.5136008954887</c:v>
                </c:pt>
                <c:pt idx="6650">
                  <c:v>8885.6929092943246</c:v>
                </c:pt>
                <c:pt idx="6651">
                  <c:v>8850.503561110645</c:v>
                </c:pt>
                <c:pt idx="6652">
                  <c:v>9010.7362181028184</c:v>
                </c:pt>
                <c:pt idx="6653">
                  <c:v>9606.7558029639058</c:v>
                </c:pt>
                <c:pt idx="6654">
                  <c:v>11071.926788434224</c:v>
                </c:pt>
                <c:pt idx="6655">
                  <c:v>12497.031641054105</c:v>
                </c:pt>
                <c:pt idx="6656">
                  <c:v>12707.036188615861</c:v>
                </c:pt>
                <c:pt idx="6657">
                  <c:v>13031.151122497886</c:v>
                </c:pt>
                <c:pt idx="6658">
                  <c:v>13230.222747571412</c:v>
                </c:pt>
                <c:pt idx="6659">
                  <c:v>13395.316252025556</c:v>
                </c:pt>
                <c:pt idx="6660">
                  <c:v>13299.422090784066</c:v>
                </c:pt>
                <c:pt idx="6661">
                  <c:v>13205.950384671167</c:v>
                </c:pt>
                <c:pt idx="6662">
                  <c:v>12961.951779285231</c:v>
                </c:pt>
                <c:pt idx="6663">
                  <c:v>13028.712730164503</c:v>
                </c:pt>
                <c:pt idx="6664">
                  <c:v>12895.190828405955</c:v>
                </c:pt>
                <c:pt idx="6665">
                  <c:v>13159.812176794467</c:v>
                </c:pt>
                <c:pt idx="6666">
                  <c:v>13311.550303631793</c:v>
                </c:pt>
                <c:pt idx="6667">
                  <c:v>13378.311254511069</c:v>
                </c:pt>
                <c:pt idx="6668">
                  <c:v>12975.307156902043</c:v>
                </c:pt>
                <c:pt idx="6669">
                  <c:v>12282.166246030385</c:v>
                </c:pt>
                <c:pt idx="6670">
                  <c:v>11922.86196396468</c:v>
                </c:pt>
                <c:pt idx="6671">
                  <c:v>11497.992021379203</c:v>
                </c:pt>
                <c:pt idx="6672">
                  <c:v>10679.839676108637</c:v>
                </c:pt>
                <c:pt idx="6673">
                  <c:v>10099.597923992951</c:v>
                </c:pt>
                <c:pt idx="6674">
                  <c:v>9615.2503331187527</c:v>
                </c:pt>
                <c:pt idx="6675">
                  <c:v>9461.0897511528365</c:v>
                </c:pt>
                <c:pt idx="6676">
                  <c:v>9583.6946676279531</c:v>
                </c:pt>
                <c:pt idx="6677">
                  <c:v>10063.181411040183</c:v>
                </c:pt>
                <c:pt idx="6678">
                  <c:v>11501.641641276876</c:v>
                </c:pt>
                <c:pt idx="6679">
                  <c:v>12963.163006849523</c:v>
                </c:pt>
                <c:pt idx="6680">
                  <c:v>13131.890193996545</c:v>
                </c:pt>
                <c:pt idx="6681">
                  <c:v>13379.538419280156</c:v>
                </c:pt>
                <c:pt idx="6682">
                  <c:v>13468.14927793109</c:v>
                </c:pt>
                <c:pt idx="6683">
                  <c:v>13678.153825492845</c:v>
                </c:pt>
                <c:pt idx="6684">
                  <c:v>13385.594557101622</c:v>
                </c:pt>
                <c:pt idx="6685">
                  <c:v>13406.233237308988</c:v>
                </c:pt>
                <c:pt idx="6686">
                  <c:v>13157.389721665879</c:v>
                </c:pt>
                <c:pt idx="6687">
                  <c:v>13079.695848298379</c:v>
                </c:pt>
                <c:pt idx="6688">
                  <c:v>12866.057618043746</c:v>
                </c:pt>
                <c:pt idx="6689">
                  <c:v>12895.190828405955</c:v>
                </c:pt>
                <c:pt idx="6690">
                  <c:v>12870.902528300918</c:v>
                </c:pt>
                <c:pt idx="6691">
                  <c:v>13158.600949230171</c:v>
                </c:pt>
                <c:pt idx="6692">
                  <c:v>12941.313099077865</c:v>
                </c:pt>
                <c:pt idx="6693">
                  <c:v>12233.62152022989</c:v>
                </c:pt>
                <c:pt idx="6694">
                  <c:v>11938.63979671008</c:v>
                </c:pt>
                <c:pt idx="6695">
                  <c:v>11502.85286884117</c:v>
                </c:pt>
                <c:pt idx="6696">
                  <c:v>10592.440045021995</c:v>
                </c:pt>
                <c:pt idx="6697">
                  <c:v>9987.9099928012693</c:v>
                </c:pt>
                <c:pt idx="6698">
                  <c:v>9612.8278779901648</c:v>
                </c:pt>
                <c:pt idx="6699">
                  <c:v>9465.9346614100123</c:v>
                </c:pt>
                <c:pt idx="6700">
                  <c:v>9482.9396589244971</c:v>
                </c:pt>
                <c:pt idx="6701">
                  <c:v>10031.609808344589</c:v>
                </c:pt>
                <c:pt idx="6702">
                  <c:v>11162.960102213747</c:v>
                </c:pt>
                <c:pt idx="6703">
                  <c:v>12556.509289342826</c:v>
                </c:pt>
                <c:pt idx="6704">
                  <c:v>12753.15845928777</c:v>
                </c:pt>
                <c:pt idx="6705">
                  <c:v>13168.306706949314</c:v>
                </c:pt>
                <c:pt idx="6706">
                  <c:v>13282.41709326958</c:v>
                </c:pt>
                <c:pt idx="6707">
                  <c:v>13537.332683938948</c:v>
                </c:pt>
                <c:pt idx="6708">
                  <c:v>13270.288880421853</c:v>
                </c:pt>
                <c:pt idx="6709">
                  <c:v>13131.890193996545</c:v>
                </c:pt>
                <c:pt idx="6710">
                  <c:v>12885.485070686816</c:v>
                </c:pt>
                <c:pt idx="6711">
                  <c:v>12881.835450789142</c:v>
                </c:pt>
                <c:pt idx="6712">
                  <c:v>12775.008367059429</c:v>
                </c:pt>
                <c:pt idx="6713">
                  <c:v>12940.101871513569</c:v>
                </c:pt>
                <c:pt idx="6714">
                  <c:v>13033.573577626472</c:v>
                </c:pt>
                <c:pt idx="6715">
                  <c:v>13214.444914826016</c:v>
                </c:pt>
                <c:pt idx="6716">
                  <c:v>12776.219594623723</c:v>
                </c:pt>
                <c:pt idx="6717">
                  <c:v>11990.83414240825</c:v>
                </c:pt>
                <c:pt idx="6718">
                  <c:v>11813.612425106381</c:v>
                </c:pt>
                <c:pt idx="6719">
                  <c:v>11473.719658478956</c:v>
                </c:pt>
                <c:pt idx="6720">
                  <c:v>10573.012592378922</c:v>
                </c:pt>
                <c:pt idx="6721">
                  <c:v>10042.542730832816</c:v>
                </c:pt>
                <c:pt idx="6722">
                  <c:v>9651.6668460715191</c:v>
                </c:pt>
                <c:pt idx="6723">
                  <c:v>9563.0559874205846</c:v>
                </c:pt>
                <c:pt idx="6724">
                  <c:v>9720.8502520793791</c:v>
                </c:pt>
                <c:pt idx="6725">
                  <c:v>10279.242096423404</c:v>
                </c:pt>
                <c:pt idx="6726">
                  <c:v>11695.868356093231</c:v>
                </c:pt>
                <c:pt idx="6727">
                  <c:v>13088.190378453228</c:v>
                </c:pt>
                <c:pt idx="6728">
                  <c:v>13272.711335550441</c:v>
                </c:pt>
                <c:pt idx="6729">
                  <c:v>13405.022009744693</c:v>
                </c:pt>
                <c:pt idx="6730">
                  <c:v>13522.766078757844</c:v>
                </c:pt>
                <c:pt idx="6731">
                  <c:v>13713.359110881316</c:v>
                </c:pt>
                <c:pt idx="6732">
                  <c:v>13398.949934718436</c:v>
                </c:pt>
                <c:pt idx="6733">
                  <c:v>13380.74964684445</c:v>
                </c:pt>
                <c:pt idx="6734">
                  <c:v>13226.589064878532</c:v>
                </c:pt>
                <c:pt idx="6735">
                  <c:v>12964.374234413819</c:v>
                </c:pt>
                <c:pt idx="6736">
                  <c:v>12737.38062654237</c:v>
                </c:pt>
                <c:pt idx="6737">
                  <c:v>12924.324038768171</c:v>
                </c:pt>
                <c:pt idx="6738">
                  <c:v>12994.734609545118</c:v>
                </c:pt>
                <c:pt idx="6739">
                  <c:v>13202.300764773492</c:v>
                </c:pt>
                <c:pt idx="6740">
                  <c:v>12923.112811203875</c:v>
                </c:pt>
                <c:pt idx="6741">
                  <c:v>12229.971900332217</c:v>
                </c:pt>
                <c:pt idx="6742">
                  <c:v>12030.900275258688</c:v>
                </c:pt>
                <c:pt idx="6743">
                  <c:v>11581.757969772965</c:v>
                </c:pt>
                <c:pt idx="6744">
                  <c:v>10759.956004604723</c:v>
                </c:pt>
                <c:pt idx="6745">
                  <c:v>10066.815093733063</c:v>
                </c:pt>
                <c:pt idx="6746">
                  <c:v>9743.9273246201265</c:v>
                </c:pt>
                <c:pt idx="6747">
                  <c:v>9686.8721314599916</c:v>
                </c:pt>
                <c:pt idx="6748">
                  <c:v>9742.7001598510396</c:v>
                </c:pt>
                <c:pt idx="6749">
                  <c:v>10274.397186166232</c:v>
                </c:pt>
                <c:pt idx="6750">
                  <c:v>11659.451843140465</c:v>
                </c:pt>
                <c:pt idx="6751">
                  <c:v>12821.146574936129</c:v>
                </c:pt>
                <c:pt idx="6752">
                  <c:v>12931.607341358722</c:v>
                </c:pt>
                <c:pt idx="6753">
                  <c:v>13238.717277726259</c:v>
                </c:pt>
                <c:pt idx="6754">
                  <c:v>13409.88285720666</c:v>
                </c:pt>
                <c:pt idx="6755">
                  <c:v>13527.626926219808</c:v>
                </c:pt>
                <c:pt idx="6756">
                  <c:v>13157.389721665879</c:v>
                </c:pt>
                <c:pt idx="6757">
                  <c:v>13120.973208713112</c:v>
                </c:pt>
                <c:pt idx="6758">
                  <c:v>12913.391116279943</c:v>
                </c:pt>
                <c:pt idx="6759">
                  <c:v>12700.9641135896</c:v>
                </c:pt>
                <c:pt idx="6760">
                  <c:v>12540.731456597427</c:v>
                </c:pt>
                <c:pt idx="6761">
                  <c:v>12338.010211626224</c:v>
                </c:pt>
                <c:pt idx="6762">
                  <c:v>12363.509739295558</c:v>
                </c:pt>
                <c:pt idx="6763">
                  <c:v>12841.769317938704</c:v>
                </c:pt>
                <c:pt idx="6764">
                  <c:v>12444.837295355939</c:v>
                </c:pt>
                <c:pt idx="6765">
                  <c:v>11859.734695778287</c:v>
                </c:pt>
                <c:pt idx="6766">
                  <c:v>11840.307243135214</c:v>
                </c:pt>
                <c:pt idx="6767">
                  <c:v>11489.497491224356</c:v>
                </c:pt>
                <c:pt idx="6768">
                  <c:v>10616.712407922241</c:v>
                </c:pt>
                <c:pt idx="6769">
                  <c:v>9940.5764945650681</c:v>
                </c:pt>
                <c:pt idx="6770">
                  <c:v>9416.1627708404303</c:v>
                </c:pt>
                <c:pt idx="6771">
                  <c:v>9092.0637741632017</c:v>
                </c:pt>
                <c:pt idx="6772">
                  <c:v>9058.0697163390196</c:v>
                </c:pt>
                <c:pt idx="6773">
                  <c:v>9156.4022699138877</c:v>
                </c:pt>
                <c:pt idx="6774">
                  <c:v>9499.9287192341908</c:v>
                </c:pt>
                <c:pt idx="6775">
                  <c:v>9953.9318721818818</c:v>
                </c:pt>
                <c:pt idx="6776">
                  <c:v>10498.968338909093</c:v>
                </c:pt>
                <c:pt idx="6777">
                  <c:v>11283.142563560275</c:v>
                </c:pt>
                <c:pt idx="6778">
                  <c:v>11557.485606872717</c:v>
                </c:pt>
                <c:pt idx="6779">
                  <c:v>11762.629306972505</c:v>
                </c:pt>
                <c:pt idx="6780">
                  <c:v>11779.618367282199</c:v>
                </c:pt>
                <c:pt idx="6781">
                  <c:v>11501.641641276876</c:v>
                </c:pt>
                <c:pt idx="6782">
                  <c:v>11238.23152045266</c:v>
                </c:pt>
                <c:pt idx="6783">
                  <c:v>11132.615664287239</c:v>
                </c:pt>
                <c:pt idx="6784">
                  <c:v>11056.133018484032</c:v>
                </c:pt>
                <c:pt idx="6785">
                  <c:v>11251.570960864681</c:v>
                </c:pt>
                <c:pt idx="6786">
                  <c:v>11557.485606872717</c:v>
                </c:pt>
                <c:pt idx="6787">
                  <c:v>11894.939981166761</c:v>
                </c:pt>
                <c:pt idx="6788">
                  <c:v>11432.442298064221</c:v>
                </c:pt>
                <c:pt idx="6789">
                  <c:v>10852.200545948537</c:v>
                </c:pt>
                <c:pt idx="6790">
                  <c:v>10770.872989888156</c:v>
                </c:pt>
                <c:pt idx="6791">
                  <c:v>10520.818246680754</c:v>
                </c:pt>
                <c:pt idx="6792">
                  <c:v>9828.888563373388</c:v>
                </c:pt>
                <c:pt idx="6793">
                  <c:v>9367.618045039937</c:v>
                </c:pt>
                <c:pt idx="6794">
                  <c:v>8900.2595144754323</c:v>
                </c:pt>
                <c:pt idx="6795">
                  <c:v>8618.6491057772291</c:v>
                </c:pt>
                <c:pt idx="6796">
                  <c:v>8681.7604367588301</c:v>
                </c:pt>
                <c:pt idx="6797">
                  <c:v>8772.8096877431435</c:v>
                </c:pt>
                <c:pt idx="6798">
                  <c:v>9025.302823283926</c:v>
                </c:pt>
                <c:pt idx="6799">
                  <c:v>9262.0021888745159</c:v>
                </c:pt>
                <c:pt idx="6800">
                  <c:v>9695.3666616148403</c:v>
                </c:pt>
                <c:pt idx="6801">
                  <c:v>10274.397186166232</c:v>
                </c:pt>
                <c:pt idx="6802">
                  <c:v>10728.38440190913</c:v>
                </c:pt>
                <c:pt idx="6803">
                  <c:v>11091.338303872506</c:v>
                </c:pt>
                <c:pt idx="6804">
                  <c:v>11079.210091024779</c:v>
                </c:pt>
                <c:pt idx="6805">
                  <c:v>10573.012592378922</c:v>
                </c:pt>
                <c:pt idx="6806">
                  <c:v>10269.536338704265</c:v>
                </c:pt>
                <c:pt idx="6807">
                  <c:v>10074.098396323618</c:v>
                </c:pt>
                <c:pt idx="6808">
                  <c:v>9947.8597971556228</c:v>
                </c:pt>
                <c:pt idx="6809">
                  <c:v>10149.353877357737</c:v>
                </c:pt>
                <c:pt idx="6810">
                  <c:v>10742.951007090236</c:v>
                </c:pt>
                <c:pt idx="6811">
                  <c:v>11572.052212053826</c:v>
                </c:pt>
                <c:pt idx="6812">
                  <c:v>11476.142113607542</c:v>
                </c:pt>
                <c:pt idx="6813">
                  <c:v>10951.744327087699</c:v>
                </c:pt>
                <c:pt idx="6814">
                  <c:v>10602.145802741134</c:v>
                </c:pt>
                <c:pt idx="6815">
                  <c:v>10377.574649998272</c:v>
                </c:pt>
                <c:pt idx="6816">
                  <c:v>9631.0281658641525</c:v>
                </c:pt>
                <c:pt idx="6817">
                  <c:v>9189.1691629689813</c:v>
                </c:pt>
                <c:pt idx="6818">
                  <c:v>8856.5596989321111</c:v>
                </c:pt>
                <c:pt idx="6819">
                  <c:v>8793.4483679505101</c:v>
                </c:pt>
                <c:pt idx="6820">
                  <c:v>8968.2476301237912</c:v>
                </c:pt>
                <c:pt idx="6821">
                  <c:v>9713.5669494888261</c:v>
                </c:pt>
                <c:pt idx="6822">
                  <c:v>11209.098310090447</c:v>
                </c:pt>
                <c:pt idx="6823">
                  <c:v>12609.930799810079</c:v>
                </c:pt>
                <c:pt idx="6824">
                  <c:v>12795.647047266795</c:v>
                </c:pt>
                <c:pt idx="6825">
                  <c:v>13137.962269022804</c:v>
                </c:pt>
                <c:pt idx="6826">
                  <c:v>13311.550303631793</c:v>
                </c:pt>
                <c:pt idx="6827">
                  <c:v>13447.510597723722</c:v>
                </c:pt>
                <c:pt idx="6828">
                  <c:v>13110.040286224883</c:v>
                </c:pt>
                <c:pt idx="6829">
                  <c:v>13039.645652652731</c:v>
                </c:pt>
                <c:pt idx="6830">
                  <c:v>12859.985543017483</c:v>
                </c:pt>
                <c:pt idx="6831">
                  <c:v>12753.15845928777</c:v>
                </c:pt>
                <c:pt idx="6832">
                  <c:v>12619.63655752922</c:v>
                </c:pt>
                <c:pt idx="6833">
                  <c:v>12622.059012657808</c:v>
                </c:pt>
                <c:pt idx="6834">
                  <c:v>12793.224592138207</c:v>
                </c:pt>
                <c:pt idx="6835">
                  <c:v>13310.339076067501</c:v>
                </c:pt>
                <c:pt idx="6836">
                  <c:v>12908.546206022771</c:v>
                </c:pt>
                <c:pt idx="6837">
                  <c:v>12155.927646862388</c:v>
                </c:pt>
                <c:pt idx="6838">
                  <c:v>11983.550839817693</c:v>
                </c:pt>
                <c:pt idx="6839">
                  <c:v>11659.451843140465</c:v>
                </c:pt>
                <c:pt idx="6840">
                  <c:v>10899.549981389531</c:v>
                </c:pt>
                <c:pt idx="6841">
                  <c:v>10270.747566268559</c:v>
                </c:pt>
                <c:pt idx="6842">
                  <c:v>9926.0098893839622</c:v>
                </c:pt>
                <c:pt idx="6843">
                  <c:v>9682.0112839980266</c:v>
                </c:pt>
                <c:pt idx="6844">
                  <c:v>9831.326955706767</c:v>
                </c:pt>
                <c:pt idx="6845">
                  <c:v>10462.551825956327</c:v>
                </c:pt>
                <c:pt idx="6846">
                  <c:v>11968.984234636589</c:v>
                </c:pt>
                <c:pt idx="6847">
                  <c:v>13303.05577347695</c:v>
                </c:pt>
                <c:pt idx="6848">
                  <c:v>13430.52153741403</c:v>
                </c:pt>
                <c:pt idx="6849">
                  <c:v>13723.064868600459</c:v>
                </c:pt>
                <c:pt idx="6850">
                  <c:v>13889.369600618893</c:v>
                </c:pt>
                <c:pt idx="6851">
                  <c:v>14153.990949007401</c:v>
                </c:pt>
                <c:pt idx="6852">
                  <c:v>13843.231392742193</c:v>
                </c:pt>
                <c:pt idx="6853">
                  <c:v>13778.9088341963</c:v>
                </c:pt>
                <c:pt idx="6854">
                  <c:v>13591.965421970495</c:v>
                </c:pt>
                <c:pt idx="6855">
                  <c:v>13384.383329537328</c:v>
                </c:pt>
                <c:pt idx="6856">
                  <c:v>13323.694453684313</c:v>
                </c:pt>
                <c:pt idx="6857">
                  <c:v>13641.737312540077</c:v>
                </c:pt>
                <c:pt idx="6858">
                  <c:v>13827.453559996793</c:v>
                </c:pt>
                <c:pt idx="6859">
                  <c:v>13888.158373054601</c:v>
                </c:pt>
                <c:pt idx="6860">
                  <c:v>13246.000580316813</c:v>
                </c:pt>
                <c:pt idx="6861">
                  <c:v>12557.72051690712</c:v>
                </c:pt>
                <c:pt idx="6862">
                  <c:v>12375.637952143285</c:v>
                </c:pt>
                <c:pt idx="6863">
                  <c:v>12203.26114509859</c:v>
                </c:pt>
                <c:pt idx="6864">
                  <c:v>11386.320027392316</c:v>
                </c:pt>
                <c:pt idx="6865">
                  <c:v>10764.800914861897</c:v>
                </c:pt>
                <c:pt idx="6866">
                  <c:v>10268.325111139971</c:v>
                </c:pt>
                <c:pt idx="6867">
                  <c:v>10143.297739536269</c:v>
                </c:pt>
                <c:pt idx="6868">
                  <c:v>10214.919537877511</c:v>
                </c:pt>
                <c:pt idx="6869">
                  <c:v>10696.828736418329</c:v>
                </c:pt>
                <c:pt idx="6870">
                  <c:v>12148.644344271837</c:v>
                </c:pt>
                <c:pt idx="6871">
                  <c:v>13439.016067568875</c:v>
                </c:pt>
                <c:pt idx="6872">
                  <c:v>13587.104574508528</c:v>
                </c:pt>
                <c:pt idx="6873">
                  <c:v>13869.942147975818</c:v>
                </c:pt>
                <c:pt idx="6874">
                  <c:v>14089.652453256716</c:v>
                </c:pt>
                <c:pt idx="6875">
                  <c:v>14245.040199991718</c:v>
                </c:pt>
                <c:pt idx="6876">
                  <c:v>13935.491871290798</c:v>
                </c:pt>
                <c:pt idx="6877">
                  <c:v>13948.847248907614</c:v>
                </c:pt>
                <c:pt idx="6878">
                  <c:v>13764.342229015192</c:v>
                </c:pt>
                <c:pt idx="6879">
                  <c:v>13593.176649534791</c:v>
                </c:pt>
                <c:pt idx="6880">
                  <c:v>13304.267001041242</c:v>
                </c:pt>
                <c:pt idx="6881">
                  <c:v>13726.698551293339</c:v>
                </c:pt>
                <c:pt idx="6882">
                  <c:v>13937.930263624181</c:v>
                </c:pt>
                <c:pt idx="6883">
                  <c:v>14024.102729941733</c:v>
                </c:pt>
                <c:pt idx="6884">
                  <c:v>13374.677571818189</c:v>
                </c:pt>
                <c:pt idx="6885">
                  <c:v>12673.042130791679</c:v>
                </c:pt>
                <c:pt idx="6886">
                  <c:v>12677.902978253647</c:v>
                </c:pt>
                <c:pt idx="6887">
                  <c:v>12395.065404786357</c:v>
                </c:pt>
                <c:pt idx="6888">
                  <c:v>11599.958257646951</c:v>
                </c:pt>
                <c:pt idx="6889">
                  <c:v>10891.055451234684</c:v>
                </c:pt>
                <c:pt idx="6890">
                  <c:v>10387.280407717411</c:v>
                </c:pt>
                <c:pt idx="6891">
                  <c:v>10268.325111139971</c:v>
                </c:pt>
                <c:pt idx="6892">
                  <c:v>10371.502574972013</c:v>
                </c:pt>
                <c:pt idx="6893">
                  <c:v>10835.211485638843</c:v>
                </c:pt>
                <c:pt idx="6894">
                  <c:v>12283.39341079947</c:v>
                </c:pt>
                <c:pt idx="6895">
                  <c:v>13430.52153741403</c:v>
                </c:pt>
                <c:pt idx="6896">
                  <c:v>13598.037496996758</c:v>
                </c:pt>
                <c:pt idx="6897">
                  <c:v>13926.997341135952</c:v>
                </c:pt>
                <c:pt idx="6898">
                  <c:v>13822.608649739621</c:v>
                </c:pt>
                <c:pt idx="6899">
                  <c:v>13952.496868805285</c:v>
                </c:pt>
                <c:pt idx="6900">
                  <c:v>13599.24872456105</c:v>
                </c:pt>
                <c:pt idx="6901">
                  <c:v>13594.387877099083</c:v>
                </c:pt>
                <c:pt idx="6902">
                  <c:v>13668.432130568912</c:v>
                </c:pt>
                <c:pt idx="6903">
                  <c:v>13606.532027151603</c:v>
                </c:pt>
                <c:pt idx="6904">
                  <c:v>13447.510597723722</c:v>
                </c:pt>
                <c:pt idx="6905">
                  <c:v>13652.654297823512</c:v>
                </c:pt>
                <c:pt idx="6906">
                  <c:v>13680.57628062143</c:v>
                </c:pt>
                <c:pt idx="6907">
                  <c:v>13566.465894301165</c:v>
                </c:pt>
                <c:pt idx="6908">
                  <c:v>12944.962718975537</c:v>
                </c:pt>
                <c:pt idx="6909">
                  <c:v>12388.993329760098</c:v>
                </c:pt>
                <c:pt idx="6910">
                  <c:v>12549.225986752273</c:v>
                </c:pt>
                <c:pt idx="6911">
                  <c:v>12333.149364164257</c:v>
                </c:pt>
                <c:pt idx="6912">
                  <c:v>11528.33645930571</c:v>
                </c:pt>
                <c:pt idx="6913">
                  <c:v>10884.983376208425</c:v>
                </c:pt>
                <c:pt idx="6914">
                  <c:v>10525.663156937928</c:v>
                </c:pt>
                <c:pt idx="6915">
                  <c:v>10405.496632796192</c:v>
                </c:pt>
                <c:pt idx="6916">
                  <c:v>10454.041358596685</c:v>
                </c:pt>
                <c:pt idx="6917">
                  <c:v>11008.799520247832</c:v>
                </c:pt>
                <c:pt idx="6918">
                  <c:v>12301.593698673458</c:v>
                </c:pt>
                <c:pt idx="6919">
                  <c:v>13496.07126072901</c:v>
                </c:pt>
                <c:pt idx="6920">
                  <c:v>13587.104574508528</c:v>
                </c:pt>
                <c:pt idx="6921">
                  <c:v>13748.548459064998</c:v>
                </c:pt>
                <c:pt idx="6922">
                  <c:v>13867.519692847234</c:v>
                </c:pt>
                <c:pt idx="6923">
                  <c:v>13784.964972017768</c:v>
                </c:pt>
                <c:pt idx="6924">
                  <c:v>13594.387877099083</c:v>
                </c:pt>
                <c:pt idx="6925">
                  <c:v>13543.404758965211</c:v>
                </c:pt>
                <c:pt idx="6926">
                  <c:v>13222.939444980859</c:v>
                </c:pt>
                <c:pt idx="6927">
                  <c:v>13037.207260319352</c:v>
                </c:pt>
                <c:pt idx="6928">
                  <c:v>12975.307156902043</c:v>
                </c:pt>
                <c:pt idx="6929">
                  <c:v>13249.650200214488</c:v>
                </c:pt>
                <c:pt idx="6930">
                  <c:v>13337.049831301129</c:v>
                </c:pt>
                <c:pt idx="6931">
                  <c:v>13329.766528710576</c:v>
                </c:pt>
                <c:pt idx="6932">
                  <c:v>12743.452701568629</c:v>
                </c:pt>
                <c:pt idx="6933">
                  <c:v>12186.272084788896</c:v>
                </c:pt>
                <c:pt idx="6934">
                  <c:v>12456.965508203666</c:v>
                </c:pt>
                <c:pt idx="6935">
                  <c:v>12321.02115131653</c:v>
                </c:pt>
                <c:pt idx="6936">
                  <c:v>11548.975139513077</c:v>
                </c:pt>
                <c:pt idx="6937">
                  <c:v>10702.90081144459</c:v>
                </c:pt>
                <c:pt idx="6938">
                  <c:v>10093.52584896669</c:v>
                </c:pt>
                <c:pt idx="6939">
                  <c:v>9936.9268746673952</c:v>
                </c:pt>
                <c:pt idx="6940">
                  <c:v>9830.0997909376802</c:v>
                </c:pt>
                <c:pt idx="6941">
                  <c:v>9871.3771513524152</c:v>
                </c:pt>
                <c:pt idx="6942">
                  <c:v>10179.714252489037</c:v>
                </c:pt>
                <c:pt idx="6943">
                  <c:v>10622.784482948502</c:v>
                </c:pt>
                <c:pt idx="6944">
                  <c:v>11254.00935319806</c:v>
                </c:pt>
                <c:pt idx="6945">
                  <c:v>11992.045369972542</c:v>
                </c:pt>
                <c:pt idx="6946">
                  <c:v>12348.943134114452</c:v>
                </c:pt>
                <c:pt idx="6947">
                  <c:v>12578.359197114487</c:v>
                </c:pt>
                <c:pt idx="6948">
                  <c:v>12492.17079359214</c:v>
                </c:pt>
                <c:pt idx="6949">
                  <c:v>12361.071346962179</c:v>
                </c:pt>
                <c:pt idx="6950">
                  <c:v>12015.122442513288</c:v>
                </c:pt>
                <c:pt idx="6951">
                  <c:v>11823.31818282552</c:v>
                </c:pt>
                <c:pt idx="6952">
                  <c:v>11666.735145731018</c:v>
                </c:pt>
                <c:pt idx="6953">
                  <c:v>11831.812712980365</c:v>
                </c:pt>
                <c:pt idx="6954">
                  <c:v>12183.849629660312</c:v>
                </c:pt>
                <c:pt idx="6955">
                  <c:v>12393.854177222065</c:v>
                </c:pt>
                <c:pt idx="6956">
                  <c:v>11893.728753602467</c:v>
                </c:pt>
                <c:pt idx="6957">
                  <c:v>11289.214638586534</c:v>
                </c:pt>
                <c:pt idx="6958">
                  <c:v>11228.509825528728</c:v>
                </c:pt>
                <c:pt idx="6959">
                  <c:v>11257.64303589094</c:v>
                </c:pt>
                <c:pt idx="6960">
                  <c:v>10505.024476730561</c:v>
                </c:pt>
                <c:pt idx="6961">
                  <c:v>9962.4264023367286</c:v>
                </c:pt>
                <c:pt idx="6962">
                  <c:v>9516.9177795438845</c:v>
                </c:pt>
                <c:pt idx="6963">
                  <c:v>9231.6577509480085</c:v>
                </c:pt>
                <c:pt idx="6964">
                  <c:v>9185.5354802761012</c:v>
                </c:pt>
                <c:pt idx="6965">
                  <c:v>9245.0131285648222</c:v>
                </c:pt>
                <c:pt idx="6966">
                  <c:v>9474.4291915648573</c:v>
                </c:pt>
                <c:pt idx="6967">
                  <c:v>9717.2165693865009</c:v>
                </c:pt>
                <c:pt idx="6968">
                  <c:v>10085.031318811843</c:v>
                </c:pt>
                <c:pt idx="6969">
                  <c:v>10791.511670095524</c:v>
                </c:pt>
                <c:pt idx="6970">
                  <c:v>11300.131623869969</c:v>
                </c:pt>
                <c:pt idx="6971">
                  <c:v>11602.39664998033</c:v>
                </c:pt>
                <c:pt idx="6972">
                  <c:v>11683.724206040713</c:v>
                </c:pt>
                <c:pt idx="6973">
                  <c:v>11317.120684179663</c:v>
                </c:pt>
                <c:pt idx="6974">
                  <c:v>10889.84422367039</c:v>
                </c:pt>
                <c:pt idx="6975">
                  <c:v>10608.217877767394</c:v>
                </c:pt>
                <c:pt idx="6976">
                  <c:v>10488.035416420867</c:v>
                </c:pt>
                <c:pt idx="6977">
                  <c:v>10968.733387397393</c:v>
                </c:pt>
                <c:pt idx="6978">
                  <c:v>11596.324574954071</c:v>
                </c:pt>
                <c:pt idx="6979">
                  <c:v>12204.488309867676</c:v>
                </c:pt>
                <c:pt idx="6980">
                  <c:v>11775.984684589319</c:v>
                </c:pt>
                <c:pt idx="6981">
                  <c:v>11274.648033405429</c:v>
                </c:pt>
                <c:pt idx="6982">
                  <c:v>11255.220580762356</c:v>
                </c:pt>
                <c:pt idx="6983">
                  <c:v>11074.349243562812</c:v>
                </c:pt>
                <c:pt idx="6984">
                  <c:v>10258.619353420832</c:v>
                </c:pt>
                <c:pt idx="6985">
                  <c:v>9631.0281658641525</c:v>
                </c:pt>
                <c:pt idx="6986">
                  <c:v>9228.0240682551266</c:v>
                </c:pt>
                <c:pt idx="6987">
                  <c:v>9047.1527310555866</c:v>
                </c:pt>
                <c:pt idx="6988">
                  <c:v>9329.9903045228766</c:v>
                </c:pt>
                <c:pt idx="6989">
                  <c:v>10018.254430727775</c:v>
                </c:pt>
                <c:pt idx="6990">
                  <c:v>11484.636643762389</c:v>
                </c:pt>
                <c:pt idx="6991">
                  <c:v>12825.991485193304</c:v>
                </c:pt>
                <c:pt idx="6992">
                  <c:v>13202.300764773492</c:v>
                </c:pt>
                <c:pt idx="6993">
                  <c:v>13530.049381348395</c:v>
                </c:pt>
                <c:pt idx="6994">
                  <c:v>13706.075808290765</c:v>
                </c:pt>
                <c:pt idx="6995">
                  <c:v>13850.514695332744</c:v>
                </c:pt>
                <c:pt idx="6996">
                  <c:v>13617.449012435038</c:v>
                </c:pt>
                <c:pt idx="6997">
                  <c:v>13539.771076272331</c:v>
                </c:pt>
                <c:pt idx="6998">
                  <c:v>13356.461346739407</c:v>
                </c:pt>
                <c:pt idx="6999">
                  <c:v>13156.178494101587</c:v>
                </c:pt>
                <c:pt idx="7000">
                  <c:v>13088.190378453228</c:v>
                </c:pt>
                <c:pt idx="7001">
                  <c:v>13307.916620938913</c:v>
                </c:pt>
                <c:pt idx="7002">
                  <c:v>13664.798447876032</c:v>
                </c:pt>
                <c:pt idx="7003">
                  <c:v>13748.548459064998</c:v>
                </c:pt>
                <c:pt idx="7004">
                  <c:v>13049.35141037187</c:v>
                </c:pt>
                <c:pt idx="7005">
                  <c:v>12304.016153802046</c:v>
                </c:pt>
                <c:pt idx="7006">
                  <c:v>12170.494252043496</c:v>
                </c:pt>
                <c:pt idx="7007">
                  <c:v>11993.272534741627</c:v>
                </c:pt>
                <c:pt idx="7008">
                  <c:v>11132.615664287239</c:v>
                </c:pt>
                <c:pt idx="7009">
                  <c:v>10404.2854052319</c:v>
                </c:pt>
                <c:pt idx="7010">
                  <c:v>9910.2320566385624</c:v>
                </c:pt>
                <c:pt idx="7011">
                  <c:v>9810.6882754994003</c:v>
                </c:pt>
                <c:pt idx="7012">
                  <c:v>9989.1212203655632</c:v>
                </c:pt>
                <c:pt idx="7013">
                  <c:v>10581.507122533769</c:v>
                </c:pt>
                <c:pt idx="7014">
                  <c:v>12036.972350284948</c:v>
                </c:pt>
                <c:pt idx="7015">
                  <c:v>13284.855485602959</c:v>
                </c:pt>
                <c:pt idx="7016">
                  <c:v>13519.132396064964</c:v>
                </c:pt>
                <c:pt idx="7017">
                  <c:v>13691.509203109657</c:v>
                </c:pt>
                <c:pt idx="7018">
                  <c:v>13784.964972017768</c:v>
                </c:pt>
                <c:pt idx="7019">
                  <c:v>13958.553006626753</c:v>
                </c:pt>
                <c:pt idx="7020">
                  <c:v>13669.659295337999</c:v>
                </c:pt>
                <c:pt idx="7021">
                  <c:v>13638.087692642404</c:v>
                </c:pt>
                <c:pt idx="7022">
                  <c:v>13323.694453684313</c:v>
                </c:pt>
                <c:pt idx="7023">
                  <c:v>13199.878309644906</c:v>
                </c:pt>
                <c:pt idx="7024">
                  <c:v>13249.650200214488</c:v>
                </c:pt>
                <c:pt idx="7025">
                  <c:v>13307.916620938913</c:v>
                </c:pt>
                <c:pt idx="7026">
                  <c:v>13632.015617616142</c:v>
                </c:pt>
                <c:pt idx="7027">
                  <c:v>13936.703098855094</c:v>
                </c:pt>
                <c:pt idx="7028">
                  <c:v>13224.150672545155</c:v>
                </c:pt>
                <c:pt idx="7029">
                  <c:v>12410.843237531759</c:v>
                </c:pt>
                <c:pt idx="7030">
                  <c:v>12404.771162505498</c:v>
                </c:pt>
                <c:pt idx="7031">
                  <c:v>12152.278026964717</c:v>
                </c:pt>
                <c:pt idx="7032">
                  <c:v>11329.264834232181</c:v>
                </c:pt>
                <c:pt idx="7033">
                  <c:v>10566.940517352661</c:v>
                </c:pt>
                <c:pt idx="7034">
                  <c:v>10151.792269691117</c:v>
                </c:pt>
                <c:pt idx="7035">
                  <c:v>10040.104338499435</c:v>
                </c:pt>
                <c:pt idx="7036">
                  <c:v>10146.931422229149</c:v>
                </c:pt>
                <c:pt idx="7037">
                  <c:v>10736.878932063977</c:v>
                </c:pt>
                <c:pt idx="7038">
                  <c:v>12130.428119193057</c:v>
                </c:pt>
                <c:pt idx="7039">
                  <c:v>13435.366447671202</c:v>
                </c:pt>
                <c:pt idx="7040">
                  <c:v>13590.754194406203</c:v>
                </c:pt>
                <c:pt idx="7041">
                  <c:v>13786.192136786851</c:v>
                </c:pt>
                <c:pt idx="7042">
                  <c:v>13862.658845385267</c:v>
                </c:pt>
                <c:pt idx="7043">
                  <c:v>13964.625081653012</c:v>
                </c:pt>
                <c:pt idx="7044">
                  <c:v>13715.781566009904</c:v>
                </c:pt>
                <c:pt idx="7045">
                  <c:v>13625.959479794677</c:v>
                </c:pt>
                <c:pt idx="7046">
                  <c:v>13406.233237308988</c:v>
                </c:pt>
                <c:pt idx="7047">
                  <c:v>13407.444464873281</c:v>
                </c:pt>
                <c:pt idx="7048">
                  <c:v>13309.127848503205</c:v>
                </c:pt>
                <c:pt idx="7049">
                  <c:v>13378.311254511069</c:v>
                </c:pt>
                <c:pt idx="7050">
                  <c:v>13829.891952330172</c:v>
                </c:pt>
                <c:pt idx="7051">
                  <c:v>13893.003283311773</c:v>
                </c:pt>
                <c:pt idx="7052">
                  <c:v>13263.0055778313</c:v>
                </c:pt>
                <c:pt idx="7053">
                  <c:v>12381.710027169545</c:v>
                </c:pt>
                <c:pt idx="7054">
                  <c:v>12435.115600432006</c:v>
                </c:pt>
                <c:pt idx="7055">
                  <c:v>12202.049917534296</c:v>
                </c:pt>
                <c:pt idx="7056">
                  <c:v>11303.781243767642</c:v>
                </c:pt>
                <c:pt idx="7057">
                  <c:v>10532.946459528481</c:v>
                </c:pt>
                <c:pt idx="7058">
                  <c:v>10104.442834250123</c:v>
                </c:pt>
                <c:pt idx="7059">
                  <c:v>9961.2151747724347</c:v>
                </c:pt>
                <c:pt idx="7060">
                  <c:v>10034.048200677969</c:v>
                </c:pt>
                <c:pt idx="7061">
                  <c:v>10668.906753620407</c:v>
                </c:pt>
                <c:pt idx="7062">
                  <c:v>12007.839139922735</c:v>
                </c:pt>
                <c:pt idx="7063">
                  <c:v>13408.671629642367</c:v>
                </c:pt>
                <c:pt idx="7064">
                  <c:v>13551.899289120054</c:v>
                </c:pt>
                <c:pt idx="7065">
                  <c:v>13744.914776372118</c:v>
                </c:pt>
                <c:pt idx="7066">
                  <c:v>13885.719980721218</c:v>
                </c:pt>
                <c:pt idx="7067">
                  <c:v>14078.735467973282</c:v>
                </c:pt>
                <c:pt idx="7068">
                  <c:v>13764.342229015192</c:v>
                </c:pt>
                <c:pt idx="7069">
                  <c:v>13743.703548807824</c:v>
                </c:pt>
                <c:pt idx="7070">
                  <c:v>13502.127398550474</c:v>
                </c:pt>
                <c:pt idx="7071">
                  <c:v>13449.93305285231</c:v>
                </c:pt>
                <c:pt idx="7072">
                  <c:v>13304.267001041242</c:v>
                </c:pt>
                <c:pt idx="7073">
                  <c:v>13491.210413267043</c:v>
                </c:pt>
                <c:pt idx="7074">
                  <c:v>13832.314407458758</c:v>
                </c:pt>
                <c:pt idx="7075">
                  <c:v>13899.075358338032</c:v>
                </c:pt>
                <c:pt idx="7076">
                  <c:v>13226.589064878532</c:v>
                </c:pt>
                <c:pt idx="7077">
                  <c:v>12470.32088582048</c:v>
                </c:pt>
                <c:pt idx="7078">
                  <c:v>12415.704084993726</c:v>
                </c:pt>
                <c:pt idx="7079">
                  <c:v>12120.722361473918</c:v>
                </c:pt>
                <c:pt idx="7080">
                  <c:v>11328.053606667889</c:v>
                </c:pt>
                <c:pt idx="7081">
                  <c:v>10573.012592378922</c:v>
                </c:pt>
                <c:pt idx="7082">
                  <c:v>10075.30962388791</c:v>
                </c:pt>
                <c:pt idx="7083">
                  <c:v>9974.5546151844555</c:v>
                </c:pt>
                <c:pt idx="7084">
                  <c:v>10082.592926478463</c:v>
                </c:pt>
                <c:pt idx="7085">
                  <c:v>10722.312326882869</c:v>
                </c:pt>
                <c:pt idx="7086">
                  <c:v>12131.655283962142</c:v>
                </c:pt>
                <c:pt idx="7087">
                  <c:v>13343.121906327387</c:v>
                </c:pt>
                <c:pt idx="7088">
                  <c:v>13577.398816789389</c:v>
                </c:pt>
                <c:pt idx="7089">
                  <c:v>13708.498263419349</c:v>
                </c:pt>
                <c:pt idx="7090">
                  <c:v>13757.058926424637</c:v>
                </c:pt>
                <c:pt idx="7091">
                  <c:v>13894.214510876065</c:v>
                </c:pt>
                <c:pt idx="7092">
                  <c:v>13636.876465078109</c:v>
                </c:pt>
                <c:pt idx="7093">
                  <c:v>13453.582672749981</c:v>
                </c:pt>
                <c:pt idx="7094">
                  <c:v>13265.428032959888</c:v>
                </c:pt>
                <c:pt idx="7095">
                  <c:v>12997.157064673705</c:v>
                </c:pt>
                <c:pt idx="7096">
                  <c:v>12853.913467991222</c:v>
                </c:pt>
                <c:pt idx="7097">
                  <c:v>13091.839998350899</c:v>
                </c:pt>
                <c:pt idx="7098">
                  <c:v>13403.810782180401</c:v>
                </c:pt>
                <c:pt idx="7099">
                  <c:v>13327.328136377193</c:v>
                </c:pt>
                <c:pt idx="7100">
                  <c:v>12799.29666716447</c:v>
                </c:pt>
                <c:pt idx="7101">
                  <c:v>12148.644344271837</c:v>
                </c:pt>
                <c:pt idx="7102">
                  <c:v>12334.376528933344</c:v>
                </c:pt>
                <c:pt idx="7103">
                  <c:v>12237.25520292277</c:v>
                </c:pt>
                <c:pt idx="7104">
                  <c:v>11294.059548843708</c:v>
                </c:pt>
                <c:pt idx="7105">
                  <c:v>10512.323716525907</c:v>
                </c:pt>
                <c:pt idx="7106">
                  <c:v>9918.7265867934075</c:v>
                </c:pt>
                <c:pt idx="7107">
                  <c:v>9730.5719470033127</c:v>
                </c:pt>
                <c:pt idx="7108">
                  <c:v>9656.5276935334859</c:v>
                </c:pt>
                <c:pt idx="7109">
                  <c:v>9684.4337391266145</c:v>
                </c:pt>
                <c:pt idx="7110">
                  <c:v>10148.142649793444</c:v>
                </c:pt>
                <c:pt idx="7111">
                  <c:v>10608.217877767394</c:v>
                </c:pt>
                <c:pt idx="7112">
                  <c:v>11211.520765219035</c:v>
                </c:pt>
                <c:pt idx="7113">
                  <c:v>11802.679502618152</c:v>
                </c:pt>
                <c:pt idx="7114">
                  <c:v>12108.578211421396</c:v>
                </c:pt>
                <c:pt idx="7115">
                  <c:v>12260.316338258724</c:v>
                </c:pt>
                <c:pt idx="7116">
                  <c:v>12189.921704686571</c:v>
                </c:pt>
                <c:pt idx="7117">
                  <c:v>11778.407139717907</c:v>
                </c:pt>
                <c:pt idx="7118">
                  <c:v>11506.48655153405</c:v>
                </c:pt>
                <c:pt idx="7119">
                  <c:v>11385.108799828024</c:v>
                </c:pt>
                <c:pt idx="7120">
                  <c:v>11200.587842730807</c:v>
                </c:pt>
                <c:pt idx="7121">
                  <c:v>11559.908062001305</c:v>
                </c:pt>
                <c:pt idx="7122">
                  <c:v>12191.132932250863</c:v>
                </c:pt>
                <c:pt idx="7123">
                  <c:v>12369.565877117024</c:v>
                </c:pt>
                <c:pt idx="7124">
                  <c:v>11733.496096610292</c:v>
                </c:pt>
                <c:pt idx="7125">
                  <c:v>11159.326419520867</c:v>
                </c:pt>
                <c:pt idx="7126">
                  <c:v>11171.454632368594</c:v>
                </c:pt>
                <c:pt idx="7127">
                  <c:v>11139.898966877794</c:v>
                </c:pt>
                <c:pt idx="7128">
                  <c:v>10394.563710307966</c:v>
                </c:pt>
                <c:pt idx="7129">
                  <c:v>9702.6499642053932</c:v>
                </c:pt>
                <c:pt idx="7130">
                  <c:v>9185.5354802761012</c:v>
                </c:pt>
                <c:pt idx="7131">
                  <c:v>8965.809237790414</c:v>
                </c:pt>
                <c:pt idx="7132">
                  <c:v>8928.1814972733519</c:v>
                </c:pt>
                <c:pt idx="7133">
                  <c:v>9033.7973534387729</c:v>
                </c:pt>
                <c:pt idx="7134">
                  <c:v>9400.3849380950305</c:v>
                </c:pt>
                <c:pt idx="7135">
                  <c:v>9644.3835434809662</c:v>
                </c:pt>
                <c:pt idx="7136">
                  <c:v>10219.764448134685</c:v>
                </c:pt>
                <c:pt idx="7137">
                  <c:v>11023.366125428938</c:v>
                </c:pt>
                <c:pt idx="7138">
                  <c:v>11502.85286884117</c:v>
                </c:pt>
                <c:pt idx="7139">
                  <c:v>11896.151208731053</c:v>
                </c:pt>
                <c:pt idx="7140">
                  <c:v>11791.762517334721</c:v>
                </c:pt>
                <c:pt idx="7141">
                  <c:v>11392.392102418575</c:v>
                </c:pt>
                <c:pt idx="7142">
                  <c:v>11014.871595274093</c:v>
                </c:pt>
                <c:pt idx="7143">
                  <c:v>10871.62799859161</c:v>
                </c:pt>
                <c:pt idx="7144">
                  <c:v>10682.262131237221</c:v>
                </c:pt>
                <c:pt idx="7145">
                  <c:v>11636.374770599718</c:v>
                </c:pt>
                <c:pt idx="7146">
                  <c:v>12438.765220329678</c:v>
                </c:pt>
                <c:pt idx="7147">
                  <c:v>12200.838689970004</c:v>
                </c:pt>
                <c:pt idx="7148">
                  <c:v>11738.341006867466</c:v>
                </c:pt>
                <c:pt idx="7149">
                  <c:v>11130.193209158653</c:v>
                </c:pt>
                <c:pt idx="7150">
                  <c:v>11113.188211644167</c:v>
                </c:pt>
                <c:pt idx="7151">
                  <c:v>10863.133468436765</c:v>
                </c:pt>
                <c:pt idx="7152">
                  <c:v>10153.003497255411</c:v>
                </c:pt>
                <c:pt idx="7153">
                  <c:v>9488.995796745965</c:v>
                </c:pt>
                <c:pt idx="7154">
                  <c:v>9195.241237995242</c:v>
                </c:pt>
                <c:pt idx="7155">
                  <c:v>9024.0756585148411</c:v>
                </c:pt>
                <c:pt idx="7156">
                  <c:v>9254.7188862839612</c:v>
                </c:pt>
                <c:pt idx="7157">
                  <c:v>10157.864344717378</c:v>
                </c:pt>
                <c:pt idx="7158">
                  <c:v>11767.474217229679</c:v>
                </c:pt>
                <c:pt idx="7159">
                  <c:v>12887.907525815404</c:v>
                </c:pt>
                <c:pt idx="7160">
                  <c:v>13061.49556042439</c:v>
                </c:pt>
                <c:pt idx="7161">
                  <c:v>13300.633318348362</c:v>
                </c:pt>
                <c:pt idx="7162">
                  <c:v>13372.255116689601</c:v>
                </c:pt>
                <c:pt idx="7163">
                  <c:v>13531.260608912688</c:v>
                </c:pt>
                <c:pt idx="7164">
                  <c:v>13185.311704463798</c:v>
                </c:pt>
                <c:pt idx="7165">
                  <c:v>13073.623773272117</c:v>
                </c:pt>
                <c:pt idx="7166">
                  <c:v>12948.596401668417</c:v>
                </c:pt>
                <c:pt idx="7167">
                  <c:v>12804.141577421642</c:v>
                </c:pt>
                <c:pt idx="7168">
                  <c:v>12755.596851621149</c:v>
                </c:pt>
                <c:pt idx="7169">
                  <c:v>13622.309859897003</c:v>
                </c:pt>
                <c:pt idx="7170">
                  <c:v>14467.1729604012</c:v>
                </c:pt>
                <c:pt idx="7171">
                  <c:v>13856.586770359007</c:v>
                </c:pt>
                <c:pt idx="7172">
                  <c:v>13074.850938041205</c:v>
                </c:pt>
                <c:pt idx="7173">
                  <c:v>12277.321335773211</c:v>
                </c:pt>
                <c:pt idx="7174">
                  <c:v>12236.043975358476</c:v>
                </c:pt>
                <c:pt idx="7175">
                  <c:v>11890.079133704794</c:v>
                </c:pt>
                <c:pt idx="7176">
                  <c:v>10942.038569368557</c:v>
                </c:pt>
                <c:pt idx="7177">
                  <c:v>10373.9250301006</c:v>
                </c:pt>
                <c:pt idx="7178">
                  <c:v>10047.38764108999</c:v>
                </c:pt>
                <c:pt idx="7179">
                  <c:v>9889.593376431194</c:v>
                </c:pt>
                <c:pt idx="7180">
                  <c:v>10121.447831764608</c:v>
                </c:pt>
                <c:pt idx="7181">
                  <c:v>10696.828736418329</c:v>
                </c:pt>
                <c:pt idx="7182">
                  <c:v>12226.338217639337</c:v>
                </c:pt>
                <c:pt idx="7183">
                  <c:v>13038.434425088439</c:v>
                </c:pt>
                <c:pt idx="7184">
                  <c:v>13130.678966432253</c:v>
                </c:pt>
                <c:pt idx="7185">
                  <c:v>13330.977756274868</c:v>
                </c:pt>
                <c:pt idx="7186">
                  <c:v>13361.322194201375</c:v>
                </c:pt>
                <c:pt idx="7187">
                  <c:v>13516.694003731584</c:v>
                </c:pt>
                <c:pt idx="7188">
                  <c:v>13252.072655343074</c:v>
                </c:pt>
                <c:pt idx="7189">
                  <c:v>13181.662084566125</c:v>
                </c:pt>
                <c:pt idx="7190">
                  <c:v>13077.273393169793</c:v>
                </c:pt>
                <c:pt idx="7191">
                  <c:v>12993.507444776031</c:v>
                </c:pt>
                <c:pt idx="7192">
                  <c:v>13147.68396394674</c:v>
                </c:pt>
                <c:pt idx="7193">
                  <c:v>13916.080355852519</c:v>
                </c:pt>
                <c:pt idx="7194">
                  <c:v>14336.073513771236</c:v>
                </c:pt>
                <c:pt idx="7195">
                  <c:v>13713.359110881316</c:v>
                </c:pt>
                <c:pt idx="7196">
                  <c:v>13038.434425088439</c:v>
                </c:pt>
                <c:pt idx="7197">
                  <c:v>12293.099168518611</c:v>
                </c:pt>
                <c:pt idx="7198">
                  <c:v>12217.84368748449</c:v>
                </c:pt>
                <c:pt idx="7199">
                  <c:v>11893.728753602467</c:v>
                </c:pt>
                <c:pt idx="7200">
                  <c:v>10978.455082321325</c:v>
                </c:pt>
                <c:pt idx="7201">
                  <c:v>10251.336050830279</c:v>
                </c:pt>
                <c:pt idx="7202">
                  <c:v>9876.2379988143821</c:v>
                </c:pt>
                <c:pt idx="7203">
                  <c:v>9770.622142648961</c:v>
                </c:pt>
                <c:pt idx="7204">
                  <c:v>9850.7384711450486</c:v>
                </c:pt>
                <c:pt idx="7205">
                  <c:v>10472.257583675466</c:v>
                </c:pt>
                <c:pt idx="7206">
                  <c:v>11779.618367282199</c:v>
                </c:pt>
                <c:pt idx="7207">
                  <c:v>12832.063560219563</c:v>
                </c:pt>
                <c:pt idx="7208">
                  <c:v>13174.378781975574</c:v>
                </c:pt>
                <c:pt idx="7209">
                  <c:v>13466.938050366796</c:v>
                </c:pt>
                <c:pt idx="7210">
                  <c:v>13593.176649534791</c:v>
                </c:pt>
                <c:pt idx="7211">
                  <c:v>13738.842701345859</c:v>
                </c:pt>
                <c:pt idx="7212">
                  <c:v>13551.899289120054</c:v>
                </c:pt>
                <c:pt idx="7213">
                  <c:v>13505.777018448149</c:v>
                </c:pt>
                <c:pt idx="7214">
                  <c:v>13377.100026946773</c:v>
                </c:pt>
                <c:pt idx="7215">
                  <c:v>13411.094084770955</c:v>
                </c:pt>
                <c:pt idx="7216">
                  <c:v>13403.810782180401</c:v>
                </c:pt>
                <c:pt idx="7217">
                  <c:v>14015.608199786886</c:v>
                </c:pt>
                <c:pt idx="7218">
                  <c:v>14372.490026724003</c:v>
                </c:pt>
                <c:pt idx="7219">
                  <c:v>13716.992793574196</c:v>
                </c:pt>
                <c:pt idx="7220">
                  <c:v>12998.368292237998</c:v>
                </c:pt>
                <c:pt idx="7221">
                  <c:v>12200.838689970004</c:v>
                </c:pt>
                <c:pt idx="7222">
                  <c:v>12164.422177017235</c:v>
                </c:pt>
                <c:pt idx="7223">
                  <c:v>11918.001116502714</c:v>
                </c:pt>
                <c:pt idx="7224">
                  <c:v>10932.316874444623</c:v>
                </c:pt>
                <c:pt idx="7225">
                  <c:v>10205.197842953577</c:v>
                </c:pt>
                <c:pt idx="7226">
                  <c:v>9838.6102582973199</c:v>
                </c:pt>
                <c:pt idx="7227">
                  <c:v>9797.3328978825866</c:v>
                </c:pt>
                <c:pt idx="7228">
                  <c:v>9892.0158315597819</c:v>
                </c:pt>
                <c:pt idx="7229">
                  <c:v>10573.012592378922</c:v>
                </c:pt>
                <c:pt idx="7230">
                  <c:v>12045.466880439795</c:v>
                </c:pt>
                <c:pt idx="7231">
                  <c:v>12968.023854311492</c:v>
                </c:pt>
                <c:pt idx="7232">
                  <c:v>13032.36235006218</c:v>
                </c:pt>
                <c:pt idx="7233">
                  <c:v>13242.366897623933</c:v>
                </c:pt>
                <c:pt idx="7234">
                  <c:v>13299.422090784066</c:v>
                </c:pt>
                <c:pt idx="7235">
                  <c:v>13426.871917516355</c:v>
                </c:pt>
                <c:pt idx="7236">
                  <c:v>13113.689906122558</c:v>
                </c:pt>
                <c:pt idx="7237">
                  <c:v>13146.456799177653</c:v>
                </c:pt>
                <c:pt idx="7238">
                  <c:v>13031.151122497886</c:v>
                </c:pt>
                <c:pt idx="7239">
                  <c:v>12898.824511098836</c:v>
                </c:pt>
                <c:pt idx="7240">
                  <c:v>12953.457249130384</c:v>
                </c:pt>
                <c:pt idx="7241">
                  <c:v>13789.825819479731</c:v>
                </c:pt>
                <c:pt idx="7242">
                  <c:v>14320.295681025837</c:v>
                </c:pt>
                <c:pt idx="7243">
                  <c:v>13738.842701345859</c:v>
                </c:pt>
                <c:pt idx="7244">
                  <c:v>12986.224142185478</c:v>
                </c:pt>
                <c:pt idx="7245">
                  <c:v>12314.949076290271</c:v>
                </c:pt>
                <c:pt idx="7246">
                  <c:v>12208.121992560556</c:v>
                </c:pt>
                <c:pt idx="7247">
                  <c:v>11933.778949248115</c:v>
                </c:pt>
                <c:pt idx="7248">
                  <c:v>11058.571410817411</c:v>
                </c:pt>
                <c:pt idx="7249">
                  <c:v>10338.735681916918</c:v>
                </c:pt>
                <c:pt idx="7250">
                  <c:v>9967.2713125939026</c:v>
                </c:pt>
                <c:pt idx="7251">
                  <c:v>9890.8046039954879</c:v>
                </c:pt>
                <c:pt idx="7252">
                  <c:v>10104.442834250123</c:v>
                </c:pt>
                <c:pt idx="7253">
                  <c:v>10639.773543258196</c:v>
                </c:pt>
                <c:pt idx="7254">
                  <c:v>12080.672165828269</c:v>
                </c:pt>
                <c:pt idx="7255">
                  <c:v>13035.99603275506</c:v>
                </c:pt>
                <c:pt idx="7256">
                  <c:v>13101.54575607004</c:v>
                </c:pt>
                <c:pt idx="7257">
                  <c:v>13417.166159797214</c:v>
                </c:pt>
                <c:pt idx="7258">
                  <c:v>13340.683513994009</c:v>
                </c:pt>
                <c:pt idx="7259">
                  <c:v>13496.07126072901</c:v>
                </c:pt>
                <c:pt idx="7260">
                  <c:v>13289.700395860134</c:v>
                </c:pt>
                <c:pt idx="7261">
                  <c:v>13204.72321990208</c:v>
                </c:pt>
                <c:pt idx="7262">
                  <c:v>12974.095929337751</c:v>
                </c:pt>
                <c:pt idx="7263">
                  <c:v>12600.209104886148</c:v>
                </c:pt>
                <c:pt idx="7264">
                  <c:v>12652.403450584316</c:v>
                </c:pt>
                <c:pt idx="7265">
                  <c:v>13442.649750261753</c:v>
                </c:pt>
                <c:pt idx="7266">
                  <c:v>13849.303467768452</c:v>
                </c:pt>
                <c:pt idx="7267">
                  <c:v>13225.361900109447</c:v>
                </c:pt>
                <c:pt idx="7268">
                  <c:v>12466.6872031276</c:v>
                </c:pt>
                <c:pt idx="7269">
                  <c:v>11869.45639070222</c:v>
                </c:pt>
                <c:pt idx="7270">
                  <c:v>12013.895277744203</c:v>
                </c:pt>
                <c:pt idx="7271">
                  <c:v>11842.745635468593</c:v>
                </c:pt>
                <c:pt idx="7272">
                  <c:v>11029.438200455199</c:v>
                </c:pt>
                <c:pt idx="7273">
                  <c:v>10312.024926683293</c:v>
                </c:pt>
                <c:pt idx="7274">
                  <c:v>9811.8995030636943</c:v>
                </c:pt>
                <c:pt idx="7275">
                  <c:v>9593.4004253470921</c:v>
                </c:pt>
                <c:pt idx="7276">
                  <c:v>9530.2731571606982</c:v>
                </c:pt>
                <c:pt idx="7277">
                  <c:v>9741.4889322867457</c:v>
                </c:pt>
                <c:pt idx="7278">
                  <c:v>10137.22566451001</c:v>
                </c:pt>
                <c:pt idx="7279">
                  <c:v>10469.835128546882</c:v>
                </c:pt>
                <c:pt idx="7280">
                  <c:v>11011.221975376418</c:v>
                </c:pt>
                <c:pt idx="7281">
                  <c:v>11481.002961069509</c:v>
                </c:pt>
                <c:pt idx="7282">
                  <c:v>11758.979687074834</c:v>
                </c:pt>
                <c:pt idx="7283">
                  <c:v>11805.117894951532</c:v>
                </c:pt>
                <c:pt idx="7284">
                  <c:v>11671.580055988192</c:v>
                </c:pt>
                <c:pt idx="7285">
                  <c:v>11442.163992988155</c:v>
                </c:pt>
                <c:pt idx="7286">
                  <c:v>11132.615664287239</c:v>
                </c:pt>
                <c:pt idx="7287">
                  <c:v>10917.750269263517</c:v>
                </c:pt>
                <c:pt idx="7288">
                  <c:v>11025.788580557526</c:v>
                </c:pt>
                <c:pt idx="7289">
                  <c:v>11927.722811426647</c:v>
                </c:pt>
                <c:pt idx="7290">
                  <c:v>12606.281179912407</c:v>
                </c:pt>
                <c:pt idx="7291">
                  <c:v>12134.07773909073</c:v>
                </c:pt>
                <c:pt idx="7292">
                  <c:v>11525.914004177122</c:v>
                </c:pt>
                <c:pt idx="7293">
                  <c:v>10979.666309885619</c:v>
                </c:pt>
                <c:pt idx="7294">
                  <c:v>10973.59423485936</c:v>
                </c:pt>
                <c:pt idx="7295">
                  <c:v>10908.044511544378</c:v>
                </c:pt>
                <c:pt idx="7296">
                  <c:v>10286.525399013959</c:v>
                </c:pt>
                <c:pt idx="7297">
                  <c:v>9696.5778891791324</c:v>
                </c:pt>
                <c:pt idx="7298">
                  <c:v>9329.9903045228766</c:v>
                </c:pt>
                <c:pt idx="7299">
                  <c:v>9200.1020854572089</c:v>
                </c:pt>
                <c:pt idx="7300">
                  <c:v>9105.4191517800155</c:v>
                </c:pt>
                <c:pt idx="7301">
                  <c:v>9174.6025577878736</c:v>
                </c:pt>
                <c:pt idx="7302">
                  <c:v>9504.7895666961576</c:v>
                </c:pt>
                <c:pt idx="7303">
                  <c:v>9668.655906381211</c:v>
                </c:pt>
                <c:pt idx="7304">
                  <c:v>9951.493479848501</c:v>
                </c:pt>
                <c:pt idx="7305">
                  <c:v>10566.940517352661</c:v>
                </c:pt>
                <c:pt idx="7306">
                  <c:v>10955.393946985372</c:v>
                </c:pt>
                <c:pt idx="7307">
                  <c:v>11097.410378898767</c:v>
                </c:pt>
                <c:pt idx="7308">
                  <c:v>11143.532649570674</c:v>
                </c:pt>
                <c:pt idx="7309">
                  <c:v>10695.617508854037</c:v>
                </c:pt>
                <c:pt idx="7310">
                  <c:v>10329.013986992986</c:v>
                </c:pt>
                <c:pt idx="7311">
                  <c:v>10027.97612565171</c:v>
                </c:pt>
                <c:pt idx="7312">
                  <c:v>10041.331503268522</c:v>
                </c:pt>
                <c:pt idx="7313">
                  <c:v>11007.588292683538</c:v>
                </c:pt>
                <c:pt idx="7314">
                  <c:v>11795.396200027601</c:v>
                </c:pt>
                <c:pt idx="7315">
                  <c:v>11675.229675885865</c:v>
                </c:pt>
                <c:pt idx="7316">
                  <c:v>11295.270776408002</c:v>
                </c:pt>
                <c:pt idx="7317">
                  <c:v>10914.116586570637</c:v>
                </c:pt>
                <c:pt idx="7318">
                  <c:v>10871.62799859161</c:v>
                </c:pt>
                <c:pt idx="7319">
                  <c:v>10666.484298491823</c:v>
                </c:pt>
                <c:pt idx="7320">
                  <c:v>9859.2489385046883</c:v>
                </c:pt>
                <c:pt idx="7321">
                  <c:v>9532.7115494940772</c:v>
                </c:pt>
                <c:pt idx="7322">
                  <c:v>9186.7467078403934</c:v>
                </c:pt>
                <c:pt idx="7323">
                  <c:v>9088.414154265527</c:v>
                </c:pt>
                <c:pt idx="7324">
                  <c:v>9264.4405812078949</c:v>
                </c:pt>
                <c:pt idx="7325">
                  <c:v>9912.6545117671485</c:v>
                </c:pt>
                <c:pt idx="7326">
                  <c:v>10945.672252061438</c:v>
                </c:pt>
                <c:pt idx="7327">
                  <c:v>11654.590995678498</c:v>
                </c:pt>
                <c:pt idx="7328">
                  <c:v>12279.743790901797</c:v>
                </c:pt>
                <c:pt idx="7329">
                  <c:v>12692.469583434757</c:v>
                </c:pt>
                <c:pt idx="7330">
                  <c:v>12792.013364573915</c:v>
                </c:pt>
                <c:pt idx="7331">
                  <c:v>12923.112811203875</c:v>
                </c:pt>
                <c:pt idx="7332">
                  <c:v>12794.435819702503</c:v>
                </c:pt>
                <c:pt idx="7333">
                  <c:v>12641.486465300881</c:v>
                </c:pt>
                <c:pt idx="7334">
                  <c:v>12436.342765201092</c:v>
                </c:pt>
                <c:pt idx="7335">
                  <c:v>12346.504741781071</c:v>
                </c:pt>
                <c:pt idx="7336">
                  <c:v>12364.720966859852</c:v>
                </c:pt>
                <c:pt idx="7337">
                  <c:v>13330.977756274868</c:v>
                </c:pt>
                <c:pt idx="7338">
                  <c:v>13889.369600618893</c:v>
                </c:pt>
                <c:pt idx="7339">
                  <c:v>13358.899739072787</c:v>
                </c:pt>
                <c:pt idx="7340">
                  <c:v>12625.708632555481</c:v>
                </c:pt>
                <c:pt idx="7341">
                  <c:v>12045.466880439795</c:v>
                </c:pt>
                <c:pt idx="7342">
                  <c:v>12221.47737017737</c:v>
                </c:pt>
                <c:pt idx="7343">
                  <c:v>11907.084131219281</c:v>
                </c:pt>
                <c:pt idx="7344">
                  <c:v>11035.510275481458</c:v>
                </c:pt>
                <c:pt idx="7345">
                  <c:v>10394.563710307966</c:v>
                </c:pt>
                <c:pt idx="7346">
                  <c:v>10086.242546376137</c:v>
                </c:pt>
                <c:pt idx="7347">
                  <c:v>9912.6545117671485</c:v>
                </c:pt>
                <c:pt idx="7348">
                  <c:v>9972.1321600558676</c:v>
                </c:pt>
                <c:pt idx="7349">
                  <c:v>10627.629393205674</c:v>
                </c:pt>
                <c:pt idx="7350">
                  <c:v>11870.667618266512</c:v>
                </c:pt>
                <c:pt idx="7351">
                  <c:v>12594.137029859887</c:v>
                </c:pt>
                <c:pt idx="7352">
                  <c:v>13082.13424063176</c:v>
                </c:pt>
                <c:pt idx="7353">
                  <c:v>13371.027951920514</c:v>
                </c:pt>
                <c:pt idx="7354">
                  <c:v>13517.921168500669</c:v>
                </c:pt>
                <c:pt idx="7355">
                  <c:v>13724.276096164751</c:v>
                </c:pt>
                <c:pt idx="7356">
                  <c:v>13413.51653989954</c:v>
                </c:pt>
                <c:pt idx="7357">
                  <c:v>13350.40520891794</c:v>
                </c:pt>
                <c:pt idx="7358">
                  <c:v>13186.522932028094</c:v>
                </c:pt>
                <c:pt idx="7359">
                  <c:v>13068.778863014944</c:v>
                </c:pt>
                <c:pt idx="7360">
                  <c:v>13068.778863014944</c:v>
                </c:pt>
                <c:pt idx="7361">
                  <c:v>13885.719980721218</c:v>
                </c:pt>
                <c:pt idx="7362">
                  <c:v>14282.667940508776</c:v>
                </c:pt>
                <c:pt idx="7363">
                  <c:v>13704.848643521676</c:v>
                </c:pt>
                <c:pt idx="7364">
                  <c:v>12964.374234413819</c:v>
                </c:pt>
                <c:pt idx="7365">
                  <c:v>12296.732851211491</c:v>
                </c:pt>
                <c:pt idx="7366">
                  <c:v>12403.559934941206</c:v>
                </c:pt>
                <c:pt idx="7367">
                  <c:v>11972.633854534261</c:v>
                </c:pt>
                <c:pt idx="7368">
                  <c:v>11064.643485843673</c:v>
                </c:pt>
                <c:pt idx="7369">
                  <c:v>10458.902206058654</c:v>
                </c:pt>
                <c:pt idx="7370">
                  <c:v>10076.520851452204</c:v>
                </c:pt>
                <c:pt idx="7371">
                  <c:v>9928.4323445125465</c:v>
                </c:pt>
                <c:pt idx="7372">
                  <c:v>9985.4875376726832</c:v>
                </c:pt>
                <c:pt idx="7373">
                  <c:v>10583.929577662353</c:v>
                </c:pt>
                <c:pt idx="7374">
                  <c:v>11771.123837127352</c:v>
                </c:pt>
                <c:pt idx="7375">
                  <c:v>12577.147969550195</c:v>
                </c:pt>
                <c:pt idx="7376">
                  <c:v>13069.990090579236</c:v>
                </c:pt>
                <c:pt idx="7377">
                  <c:v>13424.449462387769</c:v>
                </c:pt>
                <c:pt idx="7378">
                  <c:v>13622.309859897003</c:v>
                </c:pt>
                <c:pt idx="7379">
                  <c:v>13798.32034963458</c:v>
                </c:pt>
                <c:pt idx="7380">
                  <c:v>13621.098632332711</c:v>
                </c:pt>
                <c:pt idx="7381">
                  <c:v>13452.371445185689</c:v>
                </c:pt>
                <c:pt idx="7382">
                  <c:v>13375.888799382481</c:v>
                </c:pt>
                <c:pt idx="7383">
                  <c:v>13446.29937015943</c:v>
                </c:pt>
                <c:pt idx="7384">
                  <c:v>13301.844545912654</c:v>
                </c:pt>
                <c:pt idx="7385">
                  <c:v>14062.957635227882</c:v>
                </c:pt>
                <c:pt idx="7386">
                  <c:v>14357.923421542895</c:v>
                </c:pt>
                <c:pt idx="7387">
                  <c:v>13781.331289324884</c:v>
                </c:pt>
                <c:pt idx="7388">
                  <c:v>13043.279335345611</c:v>
                </c:pt>
                <c:pt idx="7389">
                  <c:v>12412.054465096053</c:v>
                </c:pt>
                <c:pt idx="7390">
                  <c:v>12452.120597946492</c:v>
                </c:pt>
                <c:pt idx="7391">
                  <c:v>12171.70547960779</c:v>
                </c:pt>
                <c:pt idx="7392">
                  <c:v>11222.437750502468</c:v>
                </c:pt>
                <c:pt idx="7393">
                  <c:v>10524.451929373634</c:v>
                </c:pt>
                <c:pt idx="7394">
                  <c:v>10142.070574767184</c:v>
                </c:pt>
                <c:pt idx="7395">
                  <c:v>9928.4323445125465</c:v>
                </c:pt>
                <c:pt idx="7396">
                  <c:v>10116.586984302643</c:v>
                </c:pt>
                <c:pt idx="7397">
                  <c:v>10707.745721701764</c:v>
                </c:pt>
                <c:pt idx="7398">
                  <c:v>11731.057704276913</c:v>
                </c:pt>
                <c:pt idx="7399">
                  <c:v>12501.892488516072</c:v>
                </c:pt>
                <c:pt idx="7400">
                  <c:v>13078.484620734085</c:v>
                </c:pt>
                <c:pt idx="7401">
                  <c:v>13412.305312335247</c:v>
                </c:pt>
                <c:pt idx="7402">
                  <c:v>13559.182591710611</c:v>
                </c:pt>
                <c:pt idx="7403">
                  <c:v>13740.053928910151</c:v>
                </c:pt>
                <c:pt idx="7404">
                  <c:v>13510.637865910117</c:v>
                </c:pt>
                <c:pt idx="7405">
                  <c:v>13322.483226120021</c:v>
                </c:pt>
                <c:pt idx="7406">
                  <c:v>13208.372839799753</c:v>
                </c:pt>
                <c:pt idx="7407">
                  <c:v>13187.734159592386</c:v>
                </c:pt>
                <c:pt idx="7408">
                  <c:v>13224.150672545155</c:v>
                </c:pt>
                <c:pt idx="7409">
                  <c:v>14047.17980248248</c:v>
                </c:pt>
                <c:pt idx="7410">
                  <c:v>14223.190292220055</c:v>
                </c:pt>
                <c:pt idx="7411">
                  <c:v>13633.242782385229</c:v>
                </c:pt>
                <c:pt idx="7412">
                  <c:v>12867.268845608038</c:v>
                </c:pt>
                <c:pt idx="7413">
                  <c:v>12233.62152022989</c:v>
                </c:pt>
                <c:pt idx="7414">
                  <c:v>12338.010211626224</c:v>
                </c:pt>
                <c:pt idx="7415">
                  <c:v>12011.472822615615</c:v>
                </c:pt>
                <c:pt idx="7416">
                  <c:v>10997.866597759605</c:v>
                </c:pt>
                <c:pt idx="7417">
                  <c:v>10318.097001709553</c:v>
                </c:pt>
                <c:pt idx="7418">
                  <c:v>10014.620748034897</c:v>
                </c:pt>
                <c:pt idx="7419">
                  <c:v>9861.6713936332726</c:v>
                </c:pt>
                <c:pt idx="7420">
                  <c:v>9926.0098893839622</c:v>
                </c:pt>
                <c:pt idx="7421">
                  <c:v>10500.179566473387</c:v>
                </c:pt>
                <c:pt idx="7422">
                  <c:v>11519.841929150864</c:v>
                </c:pt>
                <c:pt idx="7423">
                  <c:v>12475.181733282447</c:v>
                </c:pt>
                <c:pt idx="7424">
                  <c:v>12981.379231928304</c:v>
                </c:pt>
                <c:pt idx="7425">
                  <c:v>13332.18898383916</c:v>
                </c:pt>
                <c:pt idx="7426">
                  <c:v>13583.470891815648</c:v>
                </c:pt>
                <c:pt idx="7427">
                  <c:v>13784.964972017768</c:v>
                </c:pt>
                <c:pt idx="7428">
                  <c:v>13481.504655547902</c:v>
                </c:pt>
                <c:pt idx="7429">
                  <c:v>13381.960874408742</c:v>
                </c:pt>
                <c:pt idx="7430">
                  <c:v>13106.406603532007</c:v>
                </c:pt>
                <c:pt idx="7431">
                  <c:v>12944.962718975537</c:v>
                </c:pt>
                <c:pt idx="7432">
                  <c:v>13168.306706949314</c:v>
                </c:pt>
                <c:pt idx="7433">
                  <c:v>13850.514695332744</c:v>
                </c:pt>
                <c:pt idx="7434">
                  <c:v>13809.253272122805</c:v>
                </c:pt>
                <c:pt idx="7435">
                  <c:v>13226.589064878532</c:v>
                </c:pt>
                <c:pt idx="7436">
                  <c:v>12475.181733282447</c:v>
                </c:pt>
                <c:pt idx="7437">
                  <c:v>11869.45639070222</c:v>
                </c:pt>
                <c:pt idx="7438">
                  <c:v>11959.278476917447</c:v>
                </c:pt>
                <c:pt idx="7439">
                  <c:v>11748.062701791399</c:v>
                </c:pt>
                <c:pt idx="7440">
                  <c:v>10674.978828646668</c:v>
                </c:pt>
                <c:pt idx="7441">
                  <c:v>10013.409520470601</c:v>
                </c:pt>
                <c:pt idx="7442">
                  <c:v>9611.600713221078</c:v>
                </c:pt>
                <c:pt idx="7443">
                  <c:v>9276.5687940556218</c:v>
                </c:pt>
                <c:pt idx="7444">
                  <c:v>9212.230298304934</c:v>
                </c:pt>
                <c:pt idx="7445">
                  <c:v>9351.8402122945372</c:v>
                </c:pt>
                <c:pt idx="7446">
                  <c:v>9754.8443099035594</c:v>
                </c:pt>
                <c:pt idx="7447">
                  <c:v>10161.498027410258</c:v>
                </c:pt>
                <c:pt idx="7448">
                  <c:v>10643.423163155867</c:v>
                </c:pt>
                <c:pt idx="7449">
                  <c:v>11372.964649775502</c:v>
                </c:pt>
                <c:pt idx="7450">
                  <c:v>11664.296753397637</c:v>
                </c:pt>
                <c:pt idx="7451">
                  <c:v>11970.195462200882</c:v>
                </c:pt>
                <c:pt idx="7452">
                  <c:v>11968.984234636589</c:v>
                </c:pt>
                <c:pt idx="7453">
                  <c:v>11661.874298269053</c:v>
                </c:pt>
                <c:pt idx="7454">
                  <c:v>11476.142113607542</c:v>
                </c:pt>
                <c:pt idx="7455">
                  <c:v>11497.992021379203</c:v>
                </c:pt>
                <c:pt idx="7456">
                  <c:v>11489.497491224356</c:v>
                </c:pt>
                <c:pt idx="7457">
                  <c:v>12370.793041886112</c:v>
                </c:pt>
                <c:pt idx="7458">
                  <c:v>12628.131087684067</c:v>
                </c:pt>
                <c:pt idx="7459">
                  <c:v>12124.371981371589</c:v>
                </c:pt>
                <c:pt idx="7460">
                  <c:v>11467.647583452695</c:v>
                </c:pt>
                <c:pt idx="7461">
                  <c:v>10990.583295169052</c:v>
                </c:pt>
                <c:pt idx="7462">
                  <c:v>10954.166782216284</c:v>
                </c:pt>
                <c:pt idx="7463">
                  <c:v>10767.239307195276</c:v>
                </c:pt>
                <c:pt idx="7464">
                  <c:v>9986.6987652369753</c:v>
                </c:pt>
                <c:pt idx="7465">
                  <c:v>9473.2179640005634</c:v>
                </c:pt>
                <c:pt idx="7466">
                  <c:v>9088.414154265527</c:v>
                </c:pt>
                <c:pt idx="7467">
                  <c:v>8892.9762118848794</c:v>
                </c:pt>
                <c:pt idx="7468">
                  <c:v>8941.5368748901656</c:v>
                </c:pt>
                <c:pt idx="7469">
                  <c:v>9075.0587766487133</c:v>
                </c:pt>
                <c:pt idx="7470">
                  <c:v>9399.1737105307384</c:v>
                </c:pt>
                <c:pt idx="7471">
                  <c:v>9598.2612728090571</c:v>
                </c:pt>
                <c:pt idx="7472">
                  <c:v>9919.9378143577014</c:v>
                </c:pt>
                <c:pt idx="7473">
                  <c:v>10492.896263882834</c:v>
                </c:pt>
                <c:pt idx="7474">
                  <c:v>10996.655370195313</c:v>
                </c:pt>
                <c:pt idx="7475">
                  <c:v>11483.425416198095</c:v>
                </c:pt>
                <c:pt idx="7476">
                  <c:v>11578.108349875291</c:v>
                </c:pt>
                <c:pt idx="7477">
                  <c:v>11246.726050607509</c:v>
                </c:pt>
                <c:pt idx="7478">
                  <c:v>10897.127526260943</c:v>
                </c:pt>
                <c:pt idx="7479">
                  <c:v>10581.507122533769</c:v>
                </c:pt>
                <c:pt idx="7480">
                  <c:v>10650.706465746422</c:v>
                </c:pt>
                <c:pt idx="7481">
                  <c:v>11658.224678371378</c:v>
                </c:pt>
                <c:pt idx="7482">
                  <c:v>12291.887940954319</c:v>
                </c:pt>
                <c:pt idx="7483">
                  <c:v>11954.41762945548</c:v>
                </c:pt>
                <c:pt idx="7484">
                  <c:v>11546.552684384491</c:v>
                </c:pt>
                <c:pt idx="7485">
                  <c:v>11068.277168536551</c:v>
                </c:pt>
                <c:pt idx="7486">
                  <c:v>10950.533099523404</c:v>
                </c:pt>
                <c:pt idx="7487">
                  <c:v>10598.496182843463</c:v>
                </c:pt>
                <c:pt idx="7488">
                  <c:v>9810.6882754994003</c:v>
                </c:pt>
                <c:pt idx="7489">
                  <c:v>9264.4405812078949</c:v>
                </c:pt>
                <c:pt idx="7490">
                  <c:v>8952.4697973783914</c:v>
                </c:pt>
                <c:pt idx="7491">
                  <c:v>8850.503561110645</c:v>
                </c:pt>
                <c:pt idx="7492">
                  <c:v>9126.0418947825874</c:v>
                </c:pt>
                <c:pt idx="7493">
                  <c:v>9759.7051573655262</c:v>
                </c:pt>
                <c:pt idx="7494">
                  <c:v>11204.23746262848</c:v>
                </c:pt>
                <c:pt idx="7495">
                  <c:v>12595.364194628975</c:v>
                </c:pt>
                <c:pt idx="7496">
                  <c:v>12717.953173899296</c:v>
                </c:pt>
                <c:pt idx="7497">
                  <c:v>13059.057168091011</c:v>
                </c:pt>
                <c:pt idx="7498">
                  <c:v>13328.55530114628</c:v>
                </c:pt>
                <c:pt idx="7499">
                  <c:v>13525.204471091223</c:v>
                </c:pt>
                <c:pt idx="7500">
                  <c:v>13321.271998555729</c:v>
                </c:pt>
                <c:pt idx="7501">
                  <c:v>13222.939444980859</c:v>
                </c:pt>
                <c:pt idx="7502">
                  <c:v>12959.529324156643</c:v>
                </c:pt>
                <c:pt idx="7503">
                  <c:v>12852.70224042693</c:v>
                </c:pt>
                <c:pt idx="7504">
                  <c:v>12993.507444776031</c:v>
                </c:pt>
                <c:pt idx="7505">
                  <c:v>14092.090845590094</c:v>
                </c:pt>
                <c:pt idx="7506">
                  <c:v>14359.150586311984</c:v>
                </c:pt>
                <c:pt idx="7507">
                  <c:v>13712.131946112229</c:v>
                </c:pt>
                <c:pt idx="7508">
                  <c:v>12985.012914621184</c:v>
                </c:pt>
                <c:pt idx="7509">
                  <c:v>12216.616522715403</c:v>
                </c:pt>
                <c:pt idx="7510">
                  <c:v>12172.916707172082</c:v>
                </c:pt>
                <c:pt idx="7511">
                  <c:v>11795.396200027601</c:v>
                </c:pt>
                <c:pt idx="7512">
                  <c:v>10776.945064914415</c:v>
                </c:pt>
                <c:pt idx="7513">
                  <c:v>10188.208782643882</c:v>
                </c:pt>
                <c:pt idx="7514">
                  <c:v>9845.8935608878746</c:v>
                </c:pt>
                <c:pt idx="7515">
                  <c:v>9792.4720504206216</c:v>
                </c:pt>
                <c:pt idx="7516">
                  <c:v>9828.888563373388</c:v>
                </c:pt>
                <c:pt idx="7517">
                  <c:v>10483.174568958901</c:v>
                </c:pt>
                <c:pt idx="7518">
                  <c:v>11816.034880234965</c:v>
                </c:pt>
                <c:pt idx="7519">
                  <c:v>13004.440367264257</c:v>
                </c:pt>
                <c:pt idx="7520">
                  <c:v>13165.884251820728</c:v>
                </c:pt>
                <c:pt idx="7521">
                  <c:v>13534.910228810364</c:v>
                </c:pt>
                <c:pt idx="7522">
                  <c:v>13528.838153784103</c:v>
                </c:pt>
                <c:pt idx="7523">
                  <c:v>13752.19807896267</c:v>
                </c:pt>
                <c:pt idx="7524">
                  <c:v>13452.371445185689</c:v>
                </c:pt>
                <c:pt idx="7525">
                  <c:v>13453.582672749981</c:v>
                </c:pt>
                <c:pt idx="7526">
                  <c:v>13345.544361455975</c:v>
                </c:pt>
                <c:pt idx="7527">
                  <c:v>13290.911623424427</c:v>
                </c:pt>
                <c:pt idx="7528">
                  <c:v>13355.250119175114</c:v>
                </c:pt>
                <c:pt idx="7529">
                  <c:v>14164.92387149563</c:v>
                </c:pt>
                <c:pt idx="7530">
                  <c:v>14055.674332637327</c:v>
                </c:pt>
                <c:pt idx="7531">
                  <c:v>13391.666632127884</c:v>
                </c:pt>
                <c:pt idx="7532">
                  <c:v>12721.602793796968</c:v>
                </c:pt>
                <c:pt idx="7533">
                  <c:v>12039.394805413534</c:v>
                </c:pt>
                <c:pt idx="7534">
                  <c:v>12186.272084788896</c:v>
                </c:pt>
                <c:pt idx="7535">
                  <c:v>11891.306298473881</c:v>
                </c:pt>
                <c:pt idx="7536">
                  <c:v>11017.294050402677</c:v>
                </c:pt>
                <c:pt idx="7537">
                  <c:v>10312.024926683293</c:v>
                </c:pt>
                <c:pt idx="7538">
                  <c:v>9892.0158315597819</c:v>
                </c:pt>
                <c:pt idx="7539">
                  <c:v>9725.7110995413477</c:v>
                </c:pt>
                <c:pt idx="7540">
                  <c:v>9628.6057107355664</c:v>
                </c:pt>
                <c:pt idx="7541">
                  <c:v>9643.1723159166704</c:v>
                </c:pt>
                <c:pt idx="7542">
                  <c:v>9798.5441254468788</c:v>
                </c:pt>
                <c:pt idx="7543">
                  <c:v>9974.5546151844555</c:v>
                </c:pt>
                <c:pt idx="7544">
                  <c:v>10278.030868859112</c:v>
                </c:pt>
                <c:pt idx="7545">
                  <c:v>10813.361577867185</c:v>
                </c:pt>
                <c:pt idx="7546">
                  <c:v>11187.232465113995</c:v>
                </c:pt>
                <c:pt idx="7547">
                  <c:v>11517.419474022276</c:v>
                </c:pt>
                <c:pt idx="7548">
                  <c:v>11664.296753397637</c:v>
                </c:pt>
                <c:pt idx="7549">
                  <c:v>11264.926338481495</c:v>
                </c:pt>
                <c:pt idx="7550">
                  <c:v>10999.093762528692</c:v>
                </c:pt>
                <c:pt idx="7551">
                  <c:v>10931.105646880331</c:v>
                </c:pt>
                <c:pt idx="7552">
                  <c:v>11199.376615166513</c:v>
                </c:pt>
                <c:pt idx="7553">
                  <c:v>12168.07179691491</c:v>
                </c:pt>
                <c:pt idx="7554">
                  <c:v>12540.731456597427</c:v>
                </c:pt>
                <c:pt idx="7555">
                  <c:v>12212.982840022523</c:v>
                </c:pt>
                <c:pt idx="7556">
                  <c:v>11763.840534536799</c:v>
                </c:pt>
                <c:pt idx="7557">
                  <c:v>11426.370223037962</c:v>
                </c:pt>
                <c:pt idx="7558">
                  <c:v>11613.313635263765</c:v>
                </c:pt>
                <c:pt idx="7559">
                  <c:v>11349.903514439548</c:v>
                </c:pt>
                <c:pt idx="7560">
                  <c:v>10397.002102641345</c:v>
                </c:pt>
                <c:pt idx="7561">
                  <c:v>9884.7325289692271</c:v>
                </c:pt>
                <c:pt idx="7562">
                  <c:v>9503.5783391318637</c:v>
                </c:pt>
                <c:pt idx="7563">
                  <c:v>9470.7955088719773</c:v>
                </c:pt>
                <c:pt idx="7564">
                  <c:v>9615.2503331187527</c:v>
                </c:pt>
                <c:pt idx="7565">
                  <c:v>10329.013986992986</c:v>
                </c:pt>
                <c:pt idx="7566">
                  <c:v>11777.195912153613</c:v>
                </c:pt>
                <c:pt idx="7567">
                  <c:v>13005.651594828552</c:v>
                </c:pt>
                <c:pt idx="7568">
                  <c:v>13120.973208713112</c:v>
                </c:pt>
                <c:pt idx="7569">
                  <c:v>13425.660689952063</c:v>
                </c:pt>
                <c:pt idx="7570">
                  <c:v>13368.605496791926</c:v>
                </c:pt>
                <c:pt idx="7571">
                  <c:v>13426.871917516355</c:v>
                </c:pt>
                <c:pt idx="7572">
                  <c:v>13185.311704463798</c:v>
                </c:pt>
                <c:pt idx="7573">
                  <c:v>13299.422090784066</c:v>
                </c:pt>
                <c:pt idx="7574">
                  <c:v>13106.406603532007</c:v>
                </c:pt>
                <c:pt idx="7575">
                  <c:v>12980.16800436401</c:v>
                </c:pt>
                <c:pt idx="7576">
                  <c:v>12997.157064673705</c:v>
                </c:pt>
                <c:pt idx="7577">
                  <c:v>14039.896499891927</c:v>
                </c:pt>
                <c:pt idx="7578">
                  <c:v>14191.618689524463</c:v>
                </c:pt>
                <c:pt idx="7579">
                  <c:v>13594.387877099083</c:v>
                </c:pt>
                <c:pt idx="7580">
                  <c:v>13017.795744881072</c:v>
                </c:pt>
                <c:pt idx="7581">
                  <c:v>12250.610580539585</c:v>
                </c:pt>
                <c:pt idx="7582">
                  <c:v>12263.965958156397</c:v>
                </c:pt>
                <c:pt idx="7583">
                  <c:v>11858.523468213994</c:v>
                </c:pt>
                <c:pt idx="7584">
                  <c:v>10931.105646880331</c:v>
                </c:pt>
                <c:pt idx="7585">
                  <c:v>10312.024926683293</c:v>
                </c:pt>
                <c:pt idx="7586">
                  <c:v>9815.5331857565743</c:v>
                </c:pt>
                <c:pt idx="7587">
                  <c:v>9749.9834624415926</c:v>
                </c:pt>
                <c:pt idx="7588">
                  <c:v>9844.6823333235807</c:v>
                </c:pt>
                <c:pt idx="7589">
                  <c:v>10506.251641499648</c:v>
                </c:pt>
                <c:pt idx="7590">
                  <c:v>11836.673560442334</c:v>
                </c:pt>
                <c:pt idx="7591">
                  <c:v>13123.395663841698</c:v>
                </c:pt>
                <c:pt idx="7592">
                  <c:v>13346.755589020268</c:v>
                </c:pt>
                <c:pt idx="7593">
                  <c:v>13666.009675440324</c:v>
                </c:pt>
                <c:pt idx="7594">
                  <c:v>13690.282038340572</c:v>
                </c:pt>
                <c:pt idx="7595">
                  <c:v>13959.78017139584</c:v>
                </c:pt>
                <c:pt idx="7596">
                  <c:v>13544.615986529503</c:v>
                </c:pt>
                <c:pt idx="7597">
                  <c:v>13462.077202904828</c:v>
                </c:pt>
                <c:pt idx="7598">
                  <c:v>13076.062165605499</c:v>
                </c:pt>
                <c:pt idx="7599">
                  <c:v>12915.829508613322</c:v>
                </c:pt>
                <c:pt idx="7600">
                  <c:v>13145.245571613359</c:v>
                </c:pt>
                <c:pt idx="7601">
                  <c:v>13993.758292015227</c:v>
                </c:pt>
                <c:pt idx="7602">
                  <c:v>14021.680274813149</c:v>
                </c:pt>
                <c:pt idx="7603">
                  <c:v>13440.227295133169</c:v>
                </c:pt>
                <c:pt idx="7604">
                  <c:v>12722.814021361262</c:v>
                </c:pt>
                <c:pt idx="7605">
                  <c:v>12063.667168313783</c:v>
                </c:pt>
                <c:pt idx="7606">
                  <c:v>12206.910764996264</c:v>
                </c:pt>
                <c:pt idx="7607">
                  <c:v>11961.700932046033</c:v>
                </c:pt>
                <c:pt idx="7608">
                  <c:v>11001.516217657279</c:v>
                </c:pt>
                <c:pt idx="7609">
                  <c:v>10308.37530678562</c:v>
                </c:pt>
                <c:pt idx="7610">
                  <c:v>9873.8155436857942</c:v>
                </c:pt>
                <c:pt idx="7611">
                  <c:v>9667.4446788169189</c:v>
                </c:pt>
                <c:pt idx="7612">
                  <c:v>9649.244390942933</c:v>
                </c:pt>
                <c:pt idx="7613">
                  <c:v>9692.9442064862524</c:v>
                </c:pt>
                <c:pt idx="7614">
                  <c:v>10080.170471349875</c:v>
                </c:pt>
                <c:pt idx="7615">
                  <c:v>10585.156742431442</c:v>
                </c:pt>
                <c:pt idx="7616">
                  <c:v>11058.571410817411</c:v>
                </c:pt>
                <c:pt idx="7617">
                  <c:v>11739.568171636553</c:v>
                </c:pt>
                <c:pt idx="7618">
                  <c:v>12155.927646862388</c:v>
                </c:pt>
                <c:pt idx="7619">
                  <c:v>12385.359647067218</c:v>
                </c:pt>
                <c:pt idx="7620">
                  <c:v>12427.832297841453</c:v>
                </c:pt>
                <c:pt idx="7621">
                  <c:v>12219.054915048784</c:v>
                </c:pt>
                <c:pt idx="7622">
                  <c:v>12060.033485620903</c:v>
                </c:pt>
                <c:pt idx="7623">
                  <c:v>12010.261595051323</c:v>
                </c:pt>
                <c:pt idx="7624">
                  <c:v>12069.739243340042</c:v>
                </c:pt>
                <c:pt idx="7625">
                  <c:v>12987.451306954565</c:v>
                </c:pt>
                <c:pt idx="7626">
                  <c:v>13082.13424063176</c:v>
                </c:pt>
                <c:pt idx="7627">
                  <c:v>12442.398903022558</c:v>
                </c:pt>
                <c:pt idx="7628">
                  <c:v>11886.445451011914</c:v>
                </c:pt>
                <c:pt idx="7629">
                  <c:v>11300.131623869969</c:v>
                </c:pt>
                <c:pt idx="7630">
                  <c:v>11334.125681694148</c:v>
                </c:pt>
                <c:pt idx="7631">
                  <c:v>11209.098310090447</c:v>
                </c:pt>
                <c:pt idx="7632">
                  <c:v>10410.341543053366</c:v>
                </c:pt>
                <c:pt idx="7633">
                  <c:v>9809.4770479351082</c:v>
                </c:pt>
                <c:pt idx="7634">
                  <c:v>9421.0236183023972</c:v>
                </c:pt>
                <c:pt idx="7635">
                  <c:v>9096.9086844203739</c:v>
                </c:pt>
                <c:pt idx="7636">
                  <c:v>9018.0195206933731</c:v>
                </c:pt>
                <c:pt idx="7637">
                  <c:v>9130.9027422445542</c:v>
                </c:pt>
                <c:pt idx="7638">
                  <c:v>9402.8233304284095</c:v>
                </c:pt>
                <c:pt idx="7639">
                  <c:v>9758.4939298012341</c:v>
                </c:pt>
                <c:pt idx="7640">
                  <c:v>10117.798211866937</c:v>
                </c:pt>
                <c:pt idx="7641">
                  <c:v>10813.361577867185</c:v>
                </c:pt>
                <c:pt idx="7642">
                  <c:v>11295.270776408002</c:v>
                </c:pt>
                <c:pt idx="7643">
                  <c:v>11624.246557751991</c:v>
                </c:pt>
                <c:pt idx="7644">
                  <c:v>11681.301750912125</c:v>
                </c:pt>
                <c:pt idx="7645">
                  <c:v>11386.320027392316</c:v>
                </c:pt>
                <c:pt idx="7646">
                  <c:v>11107.116136617908</c:v>
                </c:pt>
                <c:pt idx="7647">
                  <c:v>10935.966494342298</c:v>
                </c:pt>
                <c:pt idx="7648">
                  <c:v>10965.099704704513</c:v>
                </c:pt>
                <c:pt idx="7649">
                  <c:v>11992.045369972542</c:v>
                </c:pt>
                <c:pt idx="7650">
                  <c:v>12422.987387584279</c:v>
                </c:pt>
                <c:pt idx="7651">
                  <c:v>12126.794436500177</c:v>
                </c:pt>
                <c:pt idx="7652">
                  <c:v>11847.590545725769</c:v>
                </c:pt>
                <c:pt idx="7653">
                  <c:v>11263.715110917201</c:v>
                </c:pt>
                <c:pt idx="7654">
                  <c:v>11165.382557342335</c:v>
                </c:pt>
                <c:pt idx="7655">
                  <c:v>10900.761208953823</c:v>
                </c:pt>
                <c:pt idx="7656">
                  <c:v>10114.164529174057</c:v>
                </c:pt>
                <c:pt idx="7657">
                  <c:v>9468.3730537433894</c:v>
                </c:pt>
                <c:pt idx="7658">
                  <c:v>9196.4524655595342</c:v>
                </c:pt>
                <c:pt idx="7659">
                  <c:v>9180.6746328141362</c:v>
                </c:pt>
                <c:pt idx="7660">
                  <c:v>9378.5350303233699</c:v>
                </c:pt>
                <c:pt idx="7661">
                  <c:v>10150.581042126825</c:v>
                </c:pt>
                <c:pt idx="7662">
                  <c:v>11729.846476712619</c:v>
                </c:pt>
                <c:pt idx="7663">
                  <c:v>13084.556695760348</c:v>
                </c:pt>
                <c:pt idx="7664">
                  <c:v>13264.216805395592</c:v>
                </c:pt>
                <c:pt idx="7665">
                  <c:v>13550.688061555762</c:v>
                </c:pt>
                <c:pt idx="7666">
                  <c:v>13691.509203109657</c:v>
                </c:pt>
                <c:pt idx="7667">
                  <c:v>13914.853191083435</c:v>
                </c:pt>
                <c:pt idx="7668">
                  <c:v>13692.720430673953</c:v>
                </c:pt>
                <c:pt idx="7669">
                  <c:v>13684.225900519104</c:v>
                </c:pt>
                <c:pt idx="7670">
                  <c:v>13684.225900519104</c:v>
                </c:pt>
                <c:pt idx="7671">
                  <c:v>13623.521087461295</c:v>
                </c:pt>
                <c:pt idx="7672">
                  <c:v>13788.614591915439</c:v>
                </c:pt>
                <c:pt idx="7673">
                  <c:v>14667.471750243812</c:v>
                </c:pt>
                <c:pt idx="7674">
                  <c:v>14697.816188170322</c:v>
                </c:pt>
                <c:pt idx="7675">
                  <c:v>13956.130551498169</c:v>
                </c:pt>
                <c:pt idx="7676">
                  <c:v>13195.017462182937</c:v>
                </c:pt>
                <c:pt idx="7677">
                  <c:v>12499.454096182693</c:v>
                </c:pt>
                <c:pt idx="7678">
                  <c:v>12446.048522920233</c:v>
                </c:pt>
                <c:pt idx="7679">
                  <c:v>12168.07179691491</c:v>
                </c:pt>
                <c:pt idx="7680">
                  <c:v>11161.748874649455</c:v>
                </c:pt>
                <c:pt idx="7681">
                  <c:v>10566.940517352661</c:v>
                </c:pt>
                <c:pt idx="7682">
                  <c:v>10171.203785129397</c:v>
                </c:pt>
                <c:pt idx="7683">
                  <c:v>10076.520851452204</c:v>
                </c:pt>
                <c:pt idx="7684">
                  <c:v>10230.697370622911</c:v>
                </c:pt>
                <c:pt idx="7685">
                  <c:v>10762.378459733309</c:v>
                </c:pt>
                <c:pt idx="7686">
                  <c:v>12253.03303566817</c:v>
                </c:pt>
                <c:pt idx="7687">
                  <c:v>13375.888799382481</c:v>
                </c:pt>
                <c:pt idx="7688">
                  <c:v>13571.326741763129</c:v>
                </c:pt>
                <c:pt idx="7689">
                  <c:v>13664.798447876032</c:v>
                </c:pt>
                <c:pt idx="7690">
                  <c:v>13838.386482485021</c:v>
                </c:pt>
                <c:pt idx="7691">
                  <c:v>14044.741410149103</c:v>
                </c:pt>
                <c:pt idx="7692">
                  <c:v>13710.920718547937</c:v>
                </c:pt>
                <c:pt idx="7693">
                  <c:v>13712.131946112229</c:v>
                </c:pt>
                <c:pt idx="7694">
                  <c:v>13642.948540104371</c:v>
                </c:pt>
                <c:pt idx="7695">
                  <c:v>13594.387877099083</c:v>
                </c:pt>
                <c:pt idx="7696">
                  <c:v>13826.242332432501</c:v>
                </c:pt>
                <c:pt idx="7697">
                  <c:v>14643.199387343568</c:v>
                </c:pt>
                <c:pt idx="7698">
                  <c:v>14645.621842472154</c:v>
                </c:pt>
                <c:pt idx="7699">
                  <c:v>13956.130551498169</c:v>
                </c:pt>
                <c:pt idx="7700">
                  <c:v>13196.228689747233</c:v>
                </c:pt>
                <c:pt idx="7701">
                  <c:v>12520.09277639006</c:v>
                </c:pt>
                <c:pt idx="7702">
                  <c:v>12499.454096182693</c:v>
                </c:pt>
                <c:pt idx="7703">
                  <c:v>12178.988782198343</c:v>
                </c:pt>
                <c:pt idx="7704">
                  <c:v>11155.676799623194</c:v>
                </c:pt>
                <c:pt idx="7705">
                  <c:v>10511.09655175682</c:v>
                </c:pt>
                <c:pt idx="7706">
                  <c:v>10091.08745663331</c:v>
                </c:pt>
                <c:pt idx="7707">
                  <c:v>9935.7156471031012</c:v>
                </c:pt>
                <c:pt idx="7708">
                  <c:v>10000.054142853789</c:v>
                </c:pt>
                <c:pt idx="7709">
                  <c:v>10498.968338909093</c:v>
                </c:pt>
                <c:pt idx="7710">
                  <c:v>11915.578661374127</c:v>
                </c:pt>
                <c:pt idx="7711">
                  <c:v>13153.740101768204</c:v>
                </c:pt>
                <c:pt idx="7712">
                  <c:v>13372.255116689601</c:v>
                </c:pt>
                <c:pt idx="7713">
                  <c:v>13525.204471091223</c:v>
                </c:pt>
                <c:pt idx="7714">
                  <c:v>13737.631473781566</c:v>
                </c:pt>
                <c:pt idx="7715">
                  <c:v>13935.491871290798</c:v>
                </c:pt>
                <c:pt idx="7716">
                  <c:v>13549.47683399147</c:v>
                </c:pt>
                <c:pt idx="7717">
                  <c:v>13517.921168500669</c:v>
                </c:pt>
                <c:pt idx="7718">
                  <c:v>13341.894741558301</c:v>
                </c:pt>
                <c:pt idx="7719">
                  <c:v>13300.633318348362</c:v>
                </c:pt>
                <c:pt idx="7720">
                  <c:v>13395.316252025556</c:v>
                </c:pt>
                <c:pt idx="7721">
                  <c:v>14370.067571595418</c:v>
                </c:pt>
                <c:pt idx="7722">
                  <c:v>14450.183900091506</c:v>
                </c:pt>
                <c:pt idx="7723">
                  <c:v>13761.903836681813</c:v>
                </c:pt>
                <c:pt idx="7724">
                  <c:v>13039.645652652731</c:v>
                </c:pt>
                <c:pt idx="7725">
                  <c:v>12356.226436705005</c:v>
                </c:pt>
                <c:pt idx="7726">
                  <c:v>12253.03303566817</c:v>
                </c:pt>
                <c:pt idx="7727">
                  <c:v>11960.489704481741</c:v>
                </c:pt>
                <c:pt idx="7728">
                  <c:v>10955.393946985372</c:v>
                </c:pt>
                <c:pt idx="7729">
                  <c:v>10285.314171449665</c:v>
                </c:pt>
                <c:pt idx="7730">
                  <c:v>9858.0217737356015</c:v>
                </c:pt>
                <c:pt idx="7731">
                  <c:v>9809.4770479351082</c:v>
                </c:pt>
                <c:pt idx="7732">
                  <c:v>9963.6376299010226</c:v>
                </c:pt>
                <c:pt idx="7733">
                  <c:v>10513.534944090199</c:v>
                </c:pt>
                <c:pt idx="7734">
                  <c:v>11921.650736400388</c:v>
                </c:pt>
                <c:pt idx="7735">
                  <c:v>13235.083595033379</c:v>
                </c:pt>
                <c:pt idx="7736">
                  <c:v>13436.577675235498</c:v>
                </c:pt>
                <c:pt idx="7737">
                  <c:v>13689.070810776278</c:v>
                </c:pt>
                <c:pt idx="7738">
                  <c:v>13740.053928910151</c:v>
                </c:pt>
                <c:pt idx="7739">
                  <c:v>13980.402914398415</c:v>
                </c:pt>
                <c:pt idx="7740">
                  <c:v>13793.475439377404</c:v>
                </c:pt>
                <c:pt idx="7741">
                  <c:v>13805.603652225131</c:v>
                </c:pt>
                <c:pt idx="7742">
                  <c:v>13806.814879789426</c:v>
                </c:pt>
                <c:pt idx="7743">
                  <c:v>13869.942147975818</c:v>
                </c:pt>
                <c:pt idx="7744">
                  <c:v>14111.502361028375</c:v>
                </c:pt>
                <c:pt idx="7745">
                  <c:v>14731.810245994502</c:v>
                </c:pt>
                <c:pt idx="7746">
                  <c:v>14561.855894078393</c:v>
                </c:pt>
                <c:pt idx="7747">
                  <c:v>13860.236390256679</c:v>
                </c:pt>
                <c:pt idx="7748">
                  <c:v>13071.201318143532</c:v>
                </c:pt>
                <c:pt idx="7749">
                  <c:v>12392.642949657771</c:v>
                </c:pt>
                <c:pt idx="7750">
                  <c:v>12408.420782403171</c:v>
                </c:pt>
                <c:pt idx="7751">
                  <c:v>12118.29990634533</c:v>
                </c:pt>
                <c:pt idx="7752">
                  <c:v>11279.492943662601</c:v>
                </c:pt>
                <c:pt idx="7753">
                  <c:v>10645.845618284455</c:v>
                </c:pt>
                <c:pt idx="7754">
                  <c:v>10319.308229273845</c:v>
                </c:pt>
                <c:pt idx="7755">
                  <c:v>10112.93736440497</c:v>
                </c:pt>
                <c:pt idx="7756">
                  <c:v>10297.458321502185</c:v>
                </c:pt>
                <c:pt idx="7757">
                  <c:v>10939.600177035178</c:v>
                </c:pt>
                <c:pt idx="7758">
                  <c:v>12155.927646862388</c:v>
                </c:pt>
                <c:pt idx="7759">
                  <c:v>13521.554851193552</c:v>
                </c:pt>
                <c:pt idx="7760">
                  <c:v>13861.447617820973</c:v>
                </c:pt>
                <c:pt idx="7761">
                  <c:v>14095.724528282975</c:v>
                </c:pt>
                <c:pt idx="7762">
                  <c:v>14169.768781752802</c:v>
                </c:pt>
                <c:pt idx="7763">
                  <c:v>14348.217663823756</c:v>
                </c:pt>
                <c:pt idx="7764">
                  <c:v>14086.018770563836</c:v>
                </c:pt>
                <c:pt idx="7765">
                  <c:v>14038.669335122842</c:v>
                </c:pt>
                <c:pt idx="7766">
                  <c:v>13845.669785075572</c:v>
                </c:pt>
                <c:pt idx="7767">
                  <c:v>13758.270153988933</c:v>
                </c:pt>
                <c:pt idx="7768">
                  <c:v>13828.664787561085</c:v>
                </c:pt>
                <c:pt idx="7769">
                  <c:v>14520.594470868453</c:v>
                </c:pt>
                <c:pt idx="7770">
                  <c:v>14377.35087418597</c:v>
                </c:pt>
                <c:pt idx="7771">
                  <c:v>13718.204021138492</c:v>
                </c:pt>
                <c:pt idx="7772">
                  <c:v>12914.61828104903</c:v>
                </c:pt>
                <c:pt idx="7773">
                  <c:v>12282.166246030385</c:v>
                </c:pt>
                <c:pt idx="7774">
                  <c:v>12475.181733282447</c:v>
                </c:pt>
                <c:pt idx="7775">
                  <c:v>12300.382471109164</c:v>
                </c:pt>
                <c:pt idx="7776">
                  <c:v>11437.30314552619</c:v>
                </c:pt>
                <c:pt idx="7777">
                  <c:v>10795.145352788404</c:v>
                </c:pt>
                <c:pt idx="7778">
                  <c:v>10393.352482743672</c:v>
                </c:pt>
                <c:pt idx="7779">
                  <c:v>10112.93736440497</c:v>
                </c:pt>
                <c:pt idx="7780">
                  <c:v>10030.398580780296</c:v>
                </c:pt>
                <c:pt idx="7781">
                  <c:v>10089.876229069017</c:v>
                </c:pt>
                <c:pt idx="7782">
                  <c:v>10506.251641499648</c:v>
                </c:pt>
                <c:pt idx="7783">
                  <c:v>10925.033571854072</c:v>
                </c:pt>
                <c:pt idx="7784">
                  <c:v>11474.93088604325</c:v>
                </c:pt>
                <c:pt idx="7785">
                  <c:v>12126.794436500177</c:v>
                </c:pt>
                <c:pt idx="7786">
                  <c:v>12514.020701363801</c:v>
                </c:pt>
                <c:pt idx="7787">
                  <c:v>12827.202712757597</c:v>
                </c:pt>
                <c:pt idx="7788">
                  <c:v>12966.812626747196</c:v>
                </c:pt>
                <c:pt idx="7789">
                  <c:v>12872.129693070003</c:v>
                </c:pt>
                <c:pt idx="7790">
                  <c:v>12648.769767891434</c:v>
                </c:pt>
                <c:pt idx="7791">
                  <c:v>12563.792591933381</c:v>
                </c:pt>
                <c:pt idx="7792">
                  <c:v>12697.330430896722</c:v>
                </c:pt>
                <c:pt idx="7793">
                  <c:v>13379.538419280156</c:v>
                </c:pt>
                <c:pt idx="7794">
                  <c:v>13301.844545912654</c:v>
                </c:pt>
                <c:pt idx="7795">
                  <c:v>12737.38062654237</c:v>
                </c:pt>
                <c:pt idx="7796">
                  <c:v>12181.411237326929</c:v>
                </c:pt>
                <c:pt idx="7797">
                  <c:v>11608.468725006591</c:v>
                </c:pt>
                <c:pt idx="7798">
                  <c:v>11698.290811221817</c:v>
                </c:pt>
                <c:pt idx="7799">
                  <c:v>11681.301750912125</c:v>
                </c:pt>
                <c:pt idx="7800">
                  <c:v>11152.043116930314</c:v>
                </c:pt>
                <c:pt idx="7801">
                  <c:v>10570.590137250334</c:v>
                </c:pt>
                <c:pt idx="7802">
                  <c:v>10116.586984302643</c:v>
                </c:pt>
                <c:pt idx="7803">
                  <c:v>9913.8657393314425</c:v>
                </c:pt>
                <c:pt idx="7804">
                  <c:v>9813.1107306279864</c:v>
                </c:pt>
                <c:pt idx="7805">
                  <c:v>9867.7434686595352</c:v>
                </c:pt>
                <c:pt idx="7806">
                  <c:v>10023.115278189744</c:v>
                </c:pt>
                <c:pt idx="7807">
                  <c:v>10182.136707617625</c:v>
                </c:pt>
                <c:pt idx="7808">
                  <c:v>10537.807306990448</c:v>
                </c:pt>
                <c:pt idx="7809">
                  <c:v>11284.353791124568</c:v>
                </c:pt>
                <c:pt idx="7810">
                  <c:v>11876.739693292775</c:v>
                </c:pt>
                <c:pt idx="7811">
                  <c:v>12314.949076290271</c:v>
                </c:pt>
                <c:pt idx="7812">
                  <c:v>12549.225986752273</c:v>
                </c:pt>
                <c:pt idx="7813">
                  <c:v>12080.672165828269</c:v>
                </c:pt>
                <c:pt idx="7814">
                  <c:v>11705.574113812374</c:v>
                </c:pt>
                <c:pt idx="7815">
                  <c:v>11620.59693785432</c:v>
                </c:pt>
                <c:pt idx="7816">
                  <c:v>11782.040822410787</c:v>
                </c:pt>
                <c:pt idx="7817">
                  <c:v>12625.708632555481</c:v>
                </c:pt>
                <c:pt idx="7818">
                  <c:v>12994.734609545118</c:v>
                </c:pt>
                <c:pt idx="7819">
                  <c:v>12737.38062654237</c:v>
                </c:pt>
                <c:pt idx="7820">
                  <c:v>12316.160303854564</c:v>
                </c:pt>
                <c:pt idx="7821">
                  <c:v>11806.329122515826</c:v>
                </c:pt>
                <c:pt idx="7822">
                  <c:v>11851.24016562344</c:v>
                </c:pt>
                <c:pt idx="7823">
                  <c:v>11784.479214744166</c:v>
                </c:pt>
                <c:pt idx="7824">
                  <c:v>11148.393497032641</c:v>
                </c:pt>
                <c:pt idx="7825">
                  <c:v>10639.773543258196</c:v>
                </c:pt>
                <c:pt idx="7826">
                  <c:v>10183.347935181917</c:v>
                </c:pt>
                <c:pt idx="7827">
                  <c:v>9997.6316877252029</c:v>
                </c:pt>
                <c:pt idx="7828">
                  <c:v>10115.375756738351</c:v>
                </c:pt>
                <c:pt idx="7829">
                  <c:v>10739.317324397356</c:v>
                </c:pt>
                <c:pt idx="7830">
                  <c:v>12182.638402096016</c:v>
                </c:pt>
                <c:pt idx="7831">
                  <c:v>13448.721825288014</c:v>
                </c:pt>
                <c:pt idx="7832">
                  <c:v>13735.209018652979</c:v>
                </c:pt>
                <c:pt idx="7833">
                  <c:v>13993.758292015227</c:v>
                </c:pt>
                <c:pt idx="7834">
                  <c:v>14225.612747348643</c:v>
                </c:pt>
                <c:pt idx="7835">
                  <c:v>14402.850401855305</c:v>
                </c:pt>
                <c:pt idx="7836">
                  <c:v>13994.969519579521</c:v>
                </c:pt>
                <c:pt idx="7837">
                  <c:v>13812.886954815685</c:v>
                </c:pt>
                <c:pt idx="7838">
                  <c:v>13589.542966841911</c:v>
                </c:pt>
                <c:pt idx="7839">
                  <c:v>13633.242782385229</c:v>
                </c:pt>
                <c:pt idx="7840">
                  <c:v>13874.802995437785</c:v>
                </c:pt>
                <c:pt idx="7841">
                  <c:v>14978.231306509024</c:v>
                </c:pt>
                <c:pt idx="7842">
                  <c:v>14979.442534073316</c:v>
                </c:pt>
                <c:pt idx="7843">
                  <c:v>14304.517848280439</c:v>
                </c:pt>
                <c:pt idx="7844">
                  <c:v>13542.193531400915</c:v>
                </c:pt>
                <c:pt idx="7845">
                  <c:v>12764.091381775996</c:v>
                </c:pt>
                <c:pt idx="7846">
                  <c:v>12824.780257629009</c:v>
                </c:pt>
                <c:pt idx="7847">
                  <c:v>12622.059012657808</c:v>
                </c:pt>
                <c:pt idx="7848">
                  <c:v>11970.195462200882</c:v>
                </c:pt>
                <c:pt idx="7849">
                  <c:v>11417.875692883115</c:v>
                </c:pt>
                <c:pt idx="7850">
                  <c:v>10931.105646880331</c:v>
                </c:pt>
                <c:pt idx="7851">
                  <c:v>10711.395341599437</c:v>
                </c:pt>
                <c:pt idx="7852">
                  <c:v>10729.595629473422</c:v>
                </c:pt>
                <c:pt idx="7853">
                  <c:v>11257.64303589094</c:v>
                </c:pt>
                <c:pt idx="7854">
                  <c:v>12566.23098426676</c:v>
                </c:pt>
                <c:pt idx="7855">
                  <c:v>13849.303467768452</c:v>
                </c:pt>
                <c:pt idx="7856">
                  <c:v>14208.623687038949</c:v>
                </c:pt>
                <c:pt idx="7857">
                  <c:v>14575.211271695205</c:v>
                </c:pt>
                <c:pt idx="7858">
                  <c:v>14725.73817096824</c:v>
                </c:pt>
                <c:pt idx="7859">
                  <c:v>14883.548372831829</c:v>
                </c:pt>
                <c:pt idx="7860">
                  <c:v>14605.571646826507</c:v>
                </c:pt>
                <c:pt idx="7861">
                  <c:v>14719.666095941981</c:v>
                </c:pt>
                <c:pt idx="7862">
                  <c:v>14719.666095941981</c:v>
                </c:pt>
                <c:pt idx="7863">
                  <c:v>14763.365911485302</c:v>
                </c:pt>
                <c:pt idx="7864">
                  <c:v>14979.442534073316</c:v>
                </c:pt>
                <c:pt idx="7865">
                  <c:v>15477.145502564328</c:v>
                </c:pt>
                <c:pt idx="7866">
                  <c:v>15335.113133446141</c:v>
                </c:pt>
                <c:pt idx="7867">
                  <c:v>14643.199387343568</c:v>
                </c:pt>
                <c:pt idx="7868">
                  <c:v>13890.580828183185</c:v>
                </c:pt>
                <c:pt idx="7869">
                  <c:v>13095.473681043779</c:v>
                </c:pt>
                <c:pt idx="7870">
                  <c:v>13193.806234618645</c:v>
                </c:pt>
                <c:pt idx="7871">
                  <c:v>12910.968661151359</c:v>
                </c:pt>
                <c:pt idx="7872">
                  <c:v>12271.24926074695</c:v>
                </c:pt>
                <c:pt idx="7873">
                  <c:v>11703.151658683786</c:v>
                </c:pt>
                <c:pt idx="7874">
                  <c:v>11254.00935319806</c:v>
                </c:pt>
                <c:pt idx="7875">
                  <c:v>11028.226972890907</c:v>
                </c:pt>
                <c:pt idx="7876">
                  <c:v>11018.505277966973</c:v>
                </c:pt>
                <c:pt idx="7877">
                  <c:v>11530.774851639089</c:v>
                </c:pt>
                <c:pt idx="7878">
                  <c:v>12858.774315453191</c:v>
                </c:pt>
                <c:pt idx="7879">
                  <c:v>14204.974067141276</c:v>
                </c:pt>
                <c:pt idx="7880">
                  <c:v>14306.940303409023</c:v>
                </c:pt>
                <c:pt idx="7881">
                  <c:v>14512.099940713606</c:v>
                </c:pt>
                <c:pt idx="7882">
                  <c:v>14713.594020915722</c:v>
                </c:pt>
                <c:pt idx="7883">
                  <c:v>14831.354027133661</c:v>
                </c:pt>
                <c:pt idx="7884">
                  <c:v>14412.556159574444</c:v>
                </c:pt>
                <c:pt idx="7885">
                  <c:v>14487.811640608563</c:v>
                </c:pt>
                <c:pt idx="7886">
                  <c:v>14327.578983616389</c:v>
                </c:pt>
                <c:pt idx="7887">
                  <c:v>14532.72268371618</c:v>
                </c:pt>
                <c:pt idx="7888">
                  <c:v>14598.288344235953</c:v>
                </c:pt>
                <c:pt idx="7889">
                  <c:v>15457.718049921257</c:v>
                </c:pt>
                <c:pt idx="7890">
                  <c:v>15281.70756018368</c:v>
                </c:pt>
                <c:pt idx="7891">
                  <c:v>14618.911087238526</c:v>
                </c:pt>
                <c:pt idx="7892">
                  <c:v>13804.392424660839</c:v>
                </c:pt>
                <c:pt idx="7893">
                  <c:v>13134.328586329924</c:v>
                </c:pt>
                <c:pt idx="7894">
                  <c:v>13203.511992337784</c:v>
                </c:pt>
                <c:pt idx="7895">
                  <c:v>12947.385174104125</c:v>
                </c:pt>
                <c:pt idx="7896">
                  <c:v>12131.655283962142</c:v>
                </c:pt>
                <c:pt idx="7897">
                  <c:v>11516.208246457983</c:v>
                </c:pt>
                <c:pt idx="7898">
                  <c:v>11138.6877393135</c:v>
                </c:pt>
                <c:pt idx="7899">
                  <c:v>10967.522159833099</c:v>
                </c:pt>
                <c:pt idx="7900">
                  <c:v>11074.349243562812</c:v>
                </c:pt>
                <c:pt idx="7901">
                  <c:v>11590.25249992781</c:v>
                </c:pt>
                <c:pt idx="7902">
                  <c:v>12920.674418870498</c:v>
                </c:pt>
                <c:pt idx="7903">
                  <c:v>14062.957635227882</c:v>
                </c:pt>
                <c:pt idx="7904">
                  <c:v>14141.862736159675</c:v>
                </c:pt>
                <c:pt idx="7905">
                  <c:v>14203.762839576984</c:v>
                </c:pt>
                <c:pt idx="7906">
                  <c:v>14146.707646416849</c:v>
                </c:pt>
                <c:pt idx="7907">
                  <c:v>14330.017375949772</c:v>
                </c:pt>
                <c:pt idx="7908">
                  <c:v>13968.274701550688</c:v>
                </c:pt>
                <c:pt idx="7909">
                  <c:v>13963.41385408872</c:v>
                </c:pt>
                <c:pt idx="7910">
                  <c:v>13736.420246217271</c:v>
                </c:pt>
                <c:pt idx="7911">
                  <c:v>13721.853641036163</c:v>
                </c:pt>
                <c:pt idx="7912">
                  <c:v>13951.2697040362</c:v>
                </c:pt>
                <c:pt idx="7913">
                  <c:v>15121.474903191505</c:v>
                </c:pt>
                <c:pt idx="7914">
                  <c:v>15078.986315212478</c:v>
                </c:pt>
                <c:pt idx="7915">
                  <c:v>14469.611352734579</c:v>
                </c:pt>
                <c:pt idx="7916">
                  <c:v>13709.709490983645</c:v>
                </c:pt>
                <c:pt idx="7917">
                  <c:v>13029.923957728797</c:v>
                </c:pt>
                <c:pt idx="7918">
                  <c:v>13181.662084566125</c:v>
                </c:pt>
                <c:pt idx="7919">
                  <c:v>12978.940839594923</c:v>
                </c:pt>
                <c:pt idx="7920">
                  <c:v>12193.555387379451</c:v>
                </c:pt>
                <c:pt idx="7921">
                  <c:v>11531.986079203385</c:v>
                </c:pt>
                <c:pt idx="7922">
                  <c:v>11115.626603977546</c:v>
                </c:pt>
                <c:pt idx="7923">
                  <c:v>10969.960552166478</c:v>
                </c:pt>
                <c:pt idx="7924">
                  <c:v>11023.366125428938</c:v>
                </c:pt>
                <c:pt idx="7925">
                  <c:v>11534.408534331969</c:v>
                </c:pt>
                <c:pt idx="7926">
                  <c:v>12895.190828405955</c:v>
                </c:pt>
                <c:pt idx="7927">
                  <c:v>14107.868678335495</c:v>
                </c:pt>
                <c:pt idx="7928">
                  <c:v>14264.467652634788</c:v>
                </c:pt>
                <c:pt idx="7929">
                  <c:v>14348.217663823756</c:v>
                </c:pt>
                <c:pt idx="7930">
                  <c:v>14330.017375949772</c:v>
                </c:pt>
                <c:pt idx="7931">
                  <c:v>14343.356816361791</c:v>
                </c:pt>
                <c:pt idx="7932">
                  <c:v>14067.802545485054</c:v>
                </c:pt>
                <c:pt idx="7933">
                  <c:v>13969.485929114981</c:v>
                </c:pt>
                <c:pt idx="7934">
                  <c:v>13799.531577198872</c:v>
                </c:pt>
                <c:pt idx="7935">
                  <c:v>13801.969969532251</c:v>
                </c:pt>
                <c:pt idx="7936">
                  <c:v>13974.346776576947</c:v>
                </c:pt>
                <c:pt idx="7937">
                  <c:v>14649.271462369825</c:v>
                </c:pt>
                <c:pt idx="7938">
                  <c:v>14467.1729604012</c:v>
                </c:pt>
                <c:pt idx="7939">
                  <c:v>13846.881012639864</c:v>
                </c:pt>
                <c:pt idx="7940">
                  <c:v>13187.734159592386</c:v>
                </c:pt>
                <c:pt idx="7941">
                  <c:v>12629.342315248361</c:v>
                </c:pt>
                <c:pt idx="7942">
                  <c:v>12849.052620529255</c:v>
                </c:pt>
                <c:pt idx="7943">
                  <c:v>12717.953173899296</c:v>
                </c:pt>
                <c:pt idx="7944">
                  <c:v>11892.517526038173</c:v>
                </c:pt>
                <c:pt idx="7945">
                  <c:v>11222.437750502468</c:v>
                </c:pt>
                <c:pt idx="7946">
                  <c:v>10700.462419111209</c:v>
                </c:pt>
                <c:pt idx="7947">
                  <c:v>10350.863894764645</c:v>
                </c:pt>
                <c:pt idx="7948">
                  <c:v>10234.331053315791</c:v>
                </c:pt>
                <c:pt idx="7949">
                  <c:v>10327.802759428692</c:v>
                </c:pt>
                <c:pt idx="7950">
                  <c:v>10730.822794242509</c:v>
                </c:pt>
                <c:pt idx="7951">
                  <c:v>11159.326419520867</c:v>
                </c:pt>
                <c:pt idx="7952">
                  <c:v>11689.796281066972</c:v>
                </c:pt>
                <c:pt idx="7953">
                  <c:v>12329.515681471377</c:v>
                </c:pt>
                <c:pt idx="7954">
                  <c:v>12572.287122088226</c:v>
                </c:pt>
                <c:pt idx="7955">
                  <c:v>12839.346862810116</c:v>
                </c:pt>
                <c:pt idx="7956">
                  <c:v>12792.013364573915</c:v>
                </c:pt>
                <c:pt idx="7957">
                  <c:v>12392.642949657771</c:v>
                </c:pt>
                <c:pt idx="7958">
                  <c:v>12084.305848521148</c:v>
                </c:pt>
                <c:pt idx="7959">
                  <c:v>12157.138874426682</c:v>
                </c:pt>
                <c:pt idx="7960">
                  <c:v>12578.359197114487</c:v>
                </c:pt>
                <c:pt idx="7961">
                  <c:v>13419.588614925802</c:v>
                </c:pt>
                <c:pt idx="7962">
                  <c:v>13453.582672749981</c:v>
                </c:pt>
                <c:pt idx="7963">
                  <c:v>12847.841392964963</c:v>
                </c:pt>
                <c:pt idx="7964">
                  <c:v>12265.17718572069</c:v>
                </c:pt>
                <c:pt idx="7965">
                  <c:v>11704.362886248078</c:v>
                </c:pt>
                <c:pt idx="7966">
                  <c:v>11813.612425106381</c:v>
                </c:pt>
                <c:pt idx="7967">
                  <c:v>11865.806770804546</c:v>
                </c:pt>
                <c:pt idx="7968">
                  <c:v>11166.609722111421</c:v>
                </c:pt>
                <c:pt idx="7969">
                  <c:v>10581.507122533769</c:v>
                </c:pt>
                <c:pt idx="7970">
                  <c:v>10167.570102436517</c:v>
                </c:pt>
                <c:pt idx="7971">
                  <c:v>9861.6713936332726</c:v>
                </c:pt>
                <c:pt idx="7972">
                  <c:v>9706.2836468982732</c:v>
                </c:pt>
                <c:pt idx="7973">
                  <c:v>9740.2777047224536</c:v>
                </c:pt>
                <c:pt idx="7974">
                  <c:v>10027.97612565171</c:v>
                </c:pt>
                <c:pt idx="7975">
                  <c:v>10127.503969586076</c:v>
                </c:pt>
                <c:pt idx="7976">
                  <c:v>10619.134863050829</c:v>
                </c:pt>
                <c:pt idx="7977">
                  <c:v>11268.57595837917</c:v>
                </c:pt>
                <c:pt idx="7978">
                  <c:v>11797.83459236098</c:v>
                </c:pt>
                <c:pt idx="7979">
                  <c:v>12261.543503027809</c:v>
                </c:pt>
                <c:pt idx="7980">
                  <c:v>12566.23098426676</c:v>
                </c:pt>
                <c:pt idx="7981">
                  <c:v>12267.599640849277</c:v>
                </c:pt>
                <c:pt idx="7982">
                  <c:v>11879.162148421359</c:v>
                </c:pt>
                <c:pt idx="7983">
                  <c:v>11729.846476712619</c:v>
                </c:pt>
                <c:pt idx="7984">
                  <c:v>11987.20045971537</c:v>
                </c:pt>
                <c:pt idx="7985">
                  <c:v>12747.086384261509</c:v>
                </c:pt>
                <c:pt idx="7986">
                  <c:v>12935.241024051602</c:v>
                </c:pt>
                <c:pt idx="7987">
                  <c:v>12737.38062654237</c:v>
                </c:pt>
                <c:pt idx="7988">
                  <c:v>12249.39935297529</c:v>
                </c:pt>
                <c:pt idx="7989">
                  <c:v>11684.935433605006</c:v>
                </c:pt>
                <c:pt idx="7990">
                  <c:v>11812.401197542085</c:v>
                </c:pt>
                <c:pt idx="7991">
                  <c:v>11641.235618061684</c:v>
                </c:pt>
                <c:pt idx="7992">
                  <c:v>10904.410828851498</c:v>
                </c:pt>
                <c:pt idx="7993">
                  <c:v>10410.341543053366</c:v>
                </c:pt>
                <c:pt idx="7994">
                  <c:v>10034.048200677969</c:v>
                </c:pt>
                <c:pt idx="7995">
                  <c:v>9836.1718659639409</c:v>
                </c:pt>
                <c:pt idx="7996">
                  <c:v>10015.831975599189</c:v>
                </c:pt>
                <c:pt idx="7997">
                  <c:v>10717.467416625695</c:v>
                </c:pt>
                <c:pt idx="7998">
                  <c:v>12341.659831523897</c:v>
                </c:pt>
                <c:pt idx="7999">
                  <c:v>13616.237784870742</c:v>
                </c:pt>
                <c:pt idx="8000">
                  <c:v>14079.946695537576</c:v>
                </c:pt>
                <c:pt idx="8001">
                  <c:v>14397.989554393336</c:v>
                </c:pt>
                <c:pt idx="8002">
                  <c:v>14574.000044130913</c:v>
                </c:pt>
                <c:pt idx="8003">
                  <c:v>14724.526943403947</c:v>
                </c:pt>
                <c:pt idx="8004">
                  <c:v>14412.556159574444</c:v>
                </c:pt>
                <c:pt idx="8005">
                  <c:v>14470.822580298873</c:v>
                </c:pt>
                <c:pt idx="8006">
                  <c:v>14315.450770768663</c:v>
                </c:pt>
                <c:pt idx="8007">
                  <c:v>14316.661998332958</c:v>
                </c:pt>
                <c:pt idx="8008">
                  <c:v>14536.372303613853</c:v>
                </c:pt>
                <c:pt idx="8009">
                  <c:v>15102.047450548431</c:v>
                </c:pt>
                <c:pt idx="8010">
                  <c:v>15002.503669409271</c:v>
                </c:pt>
                <c:pt idx="8011">
                  <c:v>14407.695312112477</c:v>
                </c:pt>
                <c:pt idx="8012">
                  <c:v>13591.965421970495</c:v>
                </c:pt>
                <c:pt idx="8013">
                  <c:v>12992.296217211739</c:v>
                </c:pt>
                <c:pt idx="8014">
                  <c:v>13011.723669854809</c:v>
                </c:pt>
                <c:pt idx="8015">
                  <c:v>12681.536660946527</c:v>
                </c:pt>
                <c:pt idx="8016">
                  <c:v>11775.984684589319</c:v>
                </c:pt>
                <c:pt idx="8017">
                  <c:v>11162.960102213747</c:v>
                </c:pt>
                <c:pt idx="8018">
                  <c:v>10729.595629473422</c:v>
                </c:pt>
                <c:pt idx="8019">
                  <c:v>10553.585139735847</c:v>
                </c:pt>
                <c:pt idx="8020">
                  <c:v>10716.256189061403</c:v>
                </c:pt>
                <c:pt idx="8021">
                  <c:v>11311.064546358195</c:v>
                </c:pt>
                <c:pt idx="8022">
                  <c:v>12649.980995455728</c:v>
                </c:pt>
                <c:pt idx="8023">
                  <c:v>13872.364603104406</c:v>
                </c:pt>
                <c:pt idx="8024">
                  <c:v>14144.285191288262</c:v>
                </c:pt>
                <c:pt idx="8025">
                  <c:v>14234.107277503488</c:v>
                </c:pt>
                <c:pt idx="8026">
                  <c:v>14338.511906104617</c:v>
                </c:pt>
                <c:pt idx="8027">
                  <c:v>14523.016925997041</c:v>
                </c:pt>
                <c:pt idx="8028">
                  <c:v>14272.962182789637</c:v>
                </c:pt>
                <c:pt idx="8029">
                  <c:v>14349.428891388052</c:v>
                </c:pt>
                <c:pt idx="8030">
                  <c:v>14238.968124965455</c:v>
                </c:pt>
                <c:pt idx="8031">
                  <c:v>14140.635571390589</c:v>
                </c:pt>
                <c:pt idx="8032">
                  <c:v>14271.750955225343</c:v>
                </c:pt>
                <c:pt idx="8033">
                  <c:v>14960.015081430245</c:v>
                </c:pt>
                <c:pt idx="8034">
                  <c:v>14847.131859879064</c:v>
                </c:pt>
                <c:pt idx="8035">
                  <c:v>14221.979064655761</c:v>
                </c:pt>
                <c:pt idx="8036">
                  <c:v>13355.250119175114</c:v>
                </c:pt>
                <c:pt idx="8037">
                  <c:v>12663.33637307254</c:v>
                </c:pt>
                <c:pt idx="8038">
                  <c:v>12745.875156697217</c:v>
                </c:pt>
                <c:pt idx="8039">
                  <c:v>12561.370136804793</c:v>
                </c:pt>
                <c:pt idx="8040">
                  <c:v>11638.8131629331</c:v>
                </c:pt>
                <c:pt idx="8041">
                  <c:v>10950.533099523404</c:v>
                </c:pt>
                <c:pt idx="8042">
                  <c:v>10434.629843158407</c:v>
                </c:pt>
                <c:pt idx="8043">
                  <c:v>10338.735681916918</c:v>
                </c:pt>
                <c:pt idx="8044">
                  <c:v>10573.012592378922</c:v>
                </c:pt>
                <c:pt idx="8045">
                  <c:v>11064.643485843673</c:v>
                </c:pt>
                <c:pt idx="8046">
                  <c:v>12402.348707376914</c:v>
                </c:pt>
                <c:pt idx="8047">
                  <c:v>13687.859583211984</c:v>
                </c:pt>
                <c:pt idx="8048">
                  <c:v>14174.629629214771</c:v>
                </c:pt>
                <c:pt idx="8049">
                  <c:v>14286.317560406451</c:v>
                </c:pt>
                <c:pt idx="8050">
                  <c:v>14447.761444962918</c:v>
                </c:pt>
                <c:pt idx="8051">
                  <c:v>14597.061179466868</c:v>
                </c:pt>
                <c:pt idx="8052">
                  <c:v>14275.384637918223</c:v>
                </c:pt>
                <c:pt idx="8053">
                  <c:v>14242.61774486313</c:v>
                </c:pt>
                <c:pt idx="8054">
                  <c:v>13861.447617820973</c:v>
                </c:pt>
                <c:pt idx="8055">
                  <c:v>13850.514695332744</c:v>
                </c:pt>
                <c:pt idx="8056">
                  <c:v>14013.185744658302</c:v>
                </c:pt>
                <c:pt idx="8057">
                  <c:v>14994.009139254424</c:v>
                </c:pt>
                <c:pt idx="8058">
                  <c:v>14890.831675422382</c:v>
                </c:pt>
                <c:pt idx="8059">
                  <c:v>14302.095393151851</c:v>
                </c:pt>
                <c:pt idx="8060">
                  <c:v>13598.037496996758</c:v>
                </c:pt>
                <c:pt idx="8061">
                  <c:v>12868.48007317233</c:v>
                </c:pt>
                <c:pt idx="8062">
                  <c:v>12934.02979648731</c:v>
                </c:pt>
                <c:pt idx="8063">
                  <c:v>12637.836845403208</c:v>
                </c:pt>
                <c:pt idx="8064">
                  <c:v>11840.307243135214</c:v>
                </c:pt>
                <c:pt idx="8065">
                  <c:v>11105.904909053612</c:v>
                </c:pt>
                <c:pt idx="8066">
                  <c:v>10638.562315693902</c:v>
                </c:pt>
                <c:pt idx="8067">
                  <c:v>10502.602021601973</c:v>
                </c:pt>
                <c:pt idx="8068">
                  <c:v>10671.329208748995</c:v>
                </c:pt>
                <c:pt idx="8069">
                  <c:v>11280.704171226893</c:v>
                </c:pt>
                <c:pt idx="8070">
                  <c:v>12744.663929132921</c:v>
                </c:pt>
                <c:pt idx="8071">
                  <c:v>13977.980459269827</c:v>
                </c:pt>
                <c:pt idx="8072">
                  <c:v>14180.701704241028</c:v>
                </c:pt>
                <c:pt idx="8073">
                  <c:v>14144.285191288262</c:v>
                </c:pt>
                <c:pt idx="8074">
                  <c:v>13941.563946317061</c:v>
                </c:pt>
                <c:pt idx="8075">
                  <c:v>14202.551612012689</c:v>
                </c:pt>
                <c:pt idx="8076">
                  <c:v>13981.630079167502</c:v>
                </c:pt>
                <c:pt idx="8077">
                  <c:v>13867.519692847234</c:v>
                </c:pt>
                <c:pt idx="8078">
                  <c:v>13850.514695332744</c:v>
                </c:pt>
                <c:pt idx="8079">
                  <c:v>13980.402914398415</c:v>
                </c:pt>
                <c:pt idx="8080">
                  <c:v>14149.146038750228</c:v>
                </c:pt>
                <c:pt idx="8081">
                  <c:v>15003.714896973563</c:v>
                </c:pt>
                <c:pt idx="8082">
                  <c:v>14991.586684125838</c:v>
                </c:pt>
                <c:pt idx="8083">
                  <c:v>14349.428891388052</c:v>
                </c:pt>
                <c:pt idx="8084">
                  <c:v>13594.387877099083</c:v>
                </c:pt>
                <c:pt idx="8085">
                  <c:v>12949.807629232711</c:v>
                </c:pt>
                <c:pt idx="8086">
                  <c:v>13023.867819907331</c:v>
                </c:pt>
                <c:pt idx="8087">
                  <c:v>12759.230534314029</c:v>
                </c:pt>
                <c:pt idx="8088">
                  <c:v>11879.162148421359</c:v>
                </c:pt>
                <c:pt idx="8089">
                  <c:v>11223.664915271553</c:v>
                </c:pt>
                <c:pt idx="8090">
                  <c:v>10632.490240667641</c:v>
                </c:pt>
                <c:pt idx="8091">
                  <c:v>10500.179566473387</c:v>
                </c:pt>
                <c:pt idx="8092">
                  <c:v>10729.595629473422</c:v>
                </c:pt>
                <c:pt idx="8093">
                  <c:v>11220.01529537388</c:v>
                </c:pt>
                <c:pt idx="8094">
                  <c:v>12598.997877321855</c:v>
                </c:pt>
                <c:pt idx="8095">
                  <c:v>13750.986851398378</c:v>
                </c:pt>
                <c:pt idx="8096">
                  <c:v>14082.369150666162</c:v>
                </c:pt>
                <c:pt idx="8097">
                  <c:v>14238.968124965455</c:v>
                </c:pt>
                <c:pt idx="8098">
                  <c:v>14187.985006831583</c:v>
                </c:pt>
                <c:pt idx="8099">
                  <c:v>14378.562101750265</c:v>
                </c:pt>
                <c:pt idx="8100">
                  <c:v>14070.240937818433</c:v>
                </c:pt>
                <c:pt idx="8101">
                  <c:v>13835.94809015164</c:v>
                </c:pt>
                <c:pt idx="8102">
                  <c:v>13452.371445185689</c:v>
                </c:pt>
                <c:pt idx="8103">
                  <c:v>13351.616436482234</c:v>
                </c:pt>
                <c:pt idx="8104">
                  <c:v>13627.17070735897</c:v>
                </c:pt>
                <c:pt idx="8105">
                  <c:v>14553.361363923546</c:v>
                </c:pt>
                <c:pt idx="8106">
                  <c:v>14433.194839781811</c:v>
                </c:pt>
                <c:pt idx="8107">
                  <c:v>13818.959029841946</c:v>
                </c:pt>
                <c:pt idx="8108">
                  <c:v>13144.034344049065</c:v>
                </c:pt>
                <c:pt idx="8109">
                  <c:v>12589.292119602715</c:v>
                </c:pt>
                <c:pt idx="8110">
                  <c:v>12741.030246440041</c:v>
                </c:pt>
                <c:pt idx="8111">
                  <c:v>12691.258355870461</c:v>
                </c:pt>
                <c:pt idx="8112">
                  <c:v>11907.084131219281</c:v>
                </c:pt>
                <c:pt idx="8113">
                  <c:v>11193.304540140254</c:v>
                </c:pt>
                <c:pt idx="8114">
                  <c:v>10693.179116520656</c:v>
                </c:pt>
                <c:pt idx="8115">
                  <c:v>10376.36342243398</c:v>
                </c:pt>
                <c:pt idx="8116">
                  <c:v>10307.164079221326</c:v>
                </c:pt>
                <c:pt idx="8117">
                  <c:v>10356.935969790906</c:v>
                </c:pt>
                <c:pt idx="8118">
                  <c:v>10770.872989888156</c:v>
                </c:pt>
                <c:pt idx="8119">
                  <c:v>11172.665859932886</c:v>
                </c:pt>
                <c:pt idx="8120">
                  <c:v>11796.607427591893</c:v>
                </c:pt>
                <c:pt idx="8121">
                  <c:v>12263.965958156397</c:v>
                </c:pt>
                <c:pt idx="8122">
                  <c:v>12551.664379085654</c:v>
                </c:pt>
                <c:pt idx="8123">
                  <c:v>12932.818568923018</c:v>
                </c:pt>
                <c:pt idx="8124">
                  <c:v>12937.679416384985</c:v>
                </c:pt>
                <c:pt idx="8125">
                  <c:v>12738.591854106662</c:v>
                </c:pt>
                <c:pt idx="8126">
                  <c:v>12516.45909369718</c:v>
                </c:pt>
                <c:pt idx="8127">
                  <c:v>12369.565877117024</c:v>
                </c:pt>
                <c:pt idx="8128">
                  <c:v>12643.908920429469</c:v>
                </c:pt>
                <c:pt idx="8129">
                  <c:v>13379.538419280156</c:v>
                </c:pt>
                <c:pt idx="8130">
                  <c:v>13434.15522010691</c:v>
                </c:pt>
                <c:pt idx="8131">
                  <c:v>12931.607341358722</c:v>
                </c:pt>
                <c:pt idx="8132">
                  <c:v>12280.955018466091</c:v>
                </c:pt>
                <c:pt idx="8133">
                  <c:v>11777.195912153613</c:v>
                </c:pt>
                <c:pt idx="8134">
                  <c:v>11920.439508836096</c:v>
                </c:pt>
                <c:pt idx="8135">
                  <c:v>11903.434511321608</c:v>
                </c:pt>
                <c:pt idx="8136">
                  <c:v>11273.420868636342</c:v>
                </c:pt>
                <c:pt idx="8137">
                  <c:v>10596.073727714875</c:v>
                </c:pt>
                <c:pt idx="8138">
                  <c:v>10155.425952383997</c:v>
                </c:pt>
                <c:pt idx="8139">
                  <c:v>9973.3433876201616</c:v>
                </c:pt>
                <c:pt idx="8140">
                  <c:v>9815.5331857565743</c:v>
                </c:pt>
                <c:pt idx="8141">
                  <c:v>9848.3160160164607</c:v>
                </c:pt>
                <c:pt idx="8142">
                  <c:v>10108.092454147796</c:v>
                </c:pt>
                <c:pt idx="8143">
                  <c:v>10331.452379326365</c:v>
                </c:pt>
                <c:pt idx="8144">
                  <c:v>10750.234309680791</c:v>
                </c:pt>
                <c:pt idx="8145">
                  <c:v>11380.247952366057</c:v>
                </c:pt>
                <c:pt idx="8146">
                  <c:v>11846.379318161473</c:v>
                </c:pt>
                <c:pt idx="8147">
                  <c:v>12273.671715875538</c:v>
                </c:pt>
                <c:pt idx="8148">
                  <c:v>12347.715969345365</c:v>
                </c:pt>
                <c:pt idx="8149">
                  <c:v>12039.394805413534</c:v>
                </c:pt>
                <c:pt idx="8150">
                  <c:v>11749.273929355692</c:v>
                </c:pt>
                <c:pt idx="8151">
                  <c:v>11585.391652465845</c:v>
                </c:pt>
                <c:pt idx="8152">
                  <c:v>11887.656678576206</c:v>
                </c:pt>
                <c:pt idx="8153">
                  <c:v>12649.980995455728</c:v>
                </c:pt>
                <c:pt idx="8154">
                  <c:v>12852.70224042693</c:v>
                </c:pt>
                <c:pt idx="8155">
                  <c:v>12656.053070481988</c:v>
                </c:pt>
                <c:pt idx="8156">
                  <c:v>12188.694539917484</c:v>
                </c:pt>
                <c:pt idx="8157">
                  <c:v>11683.724206040713</c:v>
                </c:pt>
                <c:pt idx="8158">
                  <c:v>11693.429963759852</c:v>
                </c:pt>
                <c:pt idx="8159">
                  <c:v>11542.919001691611</c:v>
                </c:pt>
                <c:pt idx="8160">
                  <c:v>10859.48384853909</c:v>
                </c:pt>
                <c:pt idx="8161">
                  <c:v>10258.619353420832</c:v>
                </c:pt>
                <c:pt idx="8162">
                  <c:v>9884.7325289692271</c:v>
                </c:pt>
                <c:pt idx="8163">
                  <c:v>9792.4720504206216</c:v>
                </c:pt>
                <c:pt idx="8164">
                  <c:v>10036.470655806555</c:v>
                </c:pt>
                <c:pt idx="8165">
                  <c:v>10732.034021806801</c:v>
                </c:pt>
                <c:pt idx="8166">
                  <c:v>12301.593698673458</c:v>
                </c:pt>
                <c:pt idx="8167">
                  <c:v>13675.715433159463</c:v>
                </c:pt>
                <c:pt idx="8168">
                  <c:v>13976.769231705535</c:v>
                </c:pt>
                <c:pt idx="8169">
                  <c:v>13976.769231705535</c:v>
                </c:pt>
                <c:pt idx="8170">
                  <c:v>13954.919323933873</c:v>
                </c:pt>
                <c:pt idx="8171">
                  <c:v>14110.291133464083</c:v>
                </c:pt>
                <c:pt idx="8172">
                  <c:v>13873.591767873491</c:v>
                </c:pt>
                <c:pt idx="8173">
                  <c:v>13826.242332432501</c:v>
                </c:pt>
                <c:pt idx="8174">
                  <c:v>13808.042044558513</c:v>
                </c:pt>
                <c:pt idx="8175">
                  <c:v>13812.886954815685</c:v>
                </c:pt>
                <c:pt idx="8176">
                  <c:v>14147.918873981142</c:v>
                </c:pt>
                <c:pt idx="8177">
                  <c:v>15021.931122052345</c:v>
                </c:pt>
                <c:pt idx="8178">
                  <c:v>14990.375456561544</c:v>
                </c:pt>
                <c:pt idx="8179">
                  <c:v>14332.439831078356</c:v>
                </c:pt>
                <c:pt idx="8180">
                  <c:v>13486.349565805074</c:v>
                </c:pt>
                <c:pt idx="8181">
                  <c:v>12895.190828405955</c:v>
                </c:pt>
                <c:pt idx="8182">
                  <c:v>12959.529324156643</c:v>
                </c:pt>
                <c:pt idx="8183">
                  <c:v>12754.369686852062</c:v>
                </c:pt>
                <c:pt idx="8184">
                  <c:v>11788.112897437046</c:v>
                </c:pt>
                <c:pt idx="8185">
                  <c:v>11139.898966877794</c:v>
                </c:pt>
                <c:pt idx="8186">
                  <c:v>10676.190056210962</c:v>
                </c:pt>
                <c:pt idx="8187">
                  <c:v>10558.445987197812</c:v>
                </c:pt>
                <c:pt idx="8188">
                  <c:v>10655.551376003596</c:v>
                </c:pt>
                <c:pt idx="8189">
                  <c:v>11304.992471331934</c:v>
                </c:pt>
                <c:pt idx="8190">
                  <c:v>12654.841842917695</c:v>
                </c:pt>
                <c:pt idx="8191">
                  <c:v>13897.86413077374</c:v>
                </c:pt>
                <c:pt idx="8192">
                  <c:v>14206.185294705569</c:v>
                </c:pt>
                <c:pt idx="8193">
                  <c:v>14162.485479162247</c:v>
                </c:pt>
                <c:pt idx="8194">
                  <c:v>14121.224055952309</c:v>
                </c:pt>
                <c:pt idx="8195">
                  <c:v>14198.901992115017</c:v>
                </c:pt>
                <c:pt idx="8196">
                  <c:v>13906.358660928587</c:v>
                </c:pt>
                <c:pt idx="8197">
                  <c:v>14105.446223206907</c:v>
                </c:pt>
                <c:pt idx="8198">
                  <c:v>14060.519242894499</c:v>
                </c:pt>
                <c:pt idx="8199">
                  <c:v>14103.007830873528</c:v>
                </c:pt>
                <c:pt idx="8200">
                  <c:v>14408.906539676771</c:v>
                </c:pt>
                <c:pt idx="8201">
                  <c:v>15044.992257388296</c:v>
                </c:pt>
                <c:pt idx="8202">
                  <c:v>14960.015081430245</c:v>
                </c:pt>
                <c:pt idx="8203">
                  <c:v>14308.16746817811</c:v>
                </c:pt>
                <c:pt idx="8204">
                  <c:v>13622.309859897003</c:v>
                </c:pt>
                <c:pt idx="8205">
                  <c:v>12917.040736177618</c:v>
                </c:pt>
                <c:pt idx="8206">
                  <c:v>12976.518384466335</c:v>
                </c:pt>
                <c:pt idx="8207">
                  <c:v>12710.669871308741</c:v>
                </c:pt>
                <c:pt idx="8208">
                  <c:v>11846.379318161473</c:v>
                </c:pt>
                <c:pt idx="8209">
                  <c:v>11213.943220347619</c:v>
                </c:pt>
                <c:pt idx="8210">
                  <c:v>10793.93412522411</c:v>
                </c:pt>
                <c:pt idx="8211">
                  <c:v>10569.362972481247</c:v>
                </c:pt>
                <c:pt idx="8212">
                  <c:v>10810.939122738597</c:v>
                </c:pt>
                <c:pt idx="8213">
                  <c:v>11405.747480035388</c:v>
                </c:pt>
                <c:pt idx="8214">
                  <c:v>12817.496955038458</c:v>
                </c:pt>
                <c:pt idx="8215">
                  <c:v>14062.957635227882</c:v>
                </c:pt>
                <c:pt idx="8216">
                  <c:v>14348.217663823756</c:v>
                </c:pt>
                <c:pt idx="8217">
                  <c:v>14315.450770768663</c:v>
                </c:pt>
                <c:pt idx="8218">
                  <c:v>14215.906989629504</c:v>
                </c:pt>
                <c:pt idx="8219">
                  <c:v>14246.25142755601</c:v>
                </c:pt>
                <c:pt idx="8220">
                  <c:v>14019.257819684561</c:v>
                </c:pt>
                <c:pt idx="8221">
                  <c:v>13911.219508390552</c:v>
                </c:pt>
                <c:pt idx="8222">
                  <c:v>13612.604102177862</c:v>
                </c:pt>
                <c:pt idx="8223">
                  <c:v>13693.931658238245</c:v>
                </c:pt>
                <c:pt idx="8224">
                  <c:v>14061.74640766359</c:v>
                </c:pt>
                <c:pt idx="8225">
                  <c:v>15013.436591897496</c:v>
                </c:pt>
                <c:pt idx="8226">
                  <c:v>14934.531490965703</c:v>
                </c:pt>
                <c:pt idx="8227">
                  <c:v>14283.879168073068</c:v>
                </c:pt>
                <c:pt idx="8228">
                  <c:v>13658.726372849771</c:v>
                </c:pt>
                <c:pt idx="8229">
                  <c:v>13010.512442290517</c:v>
                </c:pt>
                <c:pt idx="8230">
                  <c:v>13088.190378453228</c:v>
                </c:pt>
                <c:pt idx="8231">
                  <c:v>12810.213652447901</c:v>
                </c:pt>
                <c:pt idx="8232">
                  <c:v>11907.084131219281</c:v>
                </c:pt>
                <c:pt idx="8233">
                  <c:v>11289.214638586534</c:v>
                </c:pt>
                <c:pt idx="8234">
                  <c:v>10942.038569368557</c:v>
                </c:pt>
                <c:pt idx="8235">
                  <c:v>10818.222425329152</c:v>
                </c:pt>
                <c:pt idx="8236">
                  <c:v>10931.105646880331</c:v>
                </c:pt>
                <c:pt idx="8237">
                  <c:v>11518.630701586571</c:v>
                </c:pt>
                <c:pt idx="8238">
                  <c:v>12830.852332655268</c:v>
                </c:pt>
                <c:pt idx="8239">
                  <c:v>13999.830367041486</c:v>
                </c:pt>
                <c:pt idx="8240">
                  <c:v>14314.223605999578</c:v>
                </c:pt>
                <c:pt idx="8241">
                  <c:v>14260.818032737117</c:v>
                </c:pt>
                <c:pt idx="8242">
                  <c:v>14181.912931805322</c:v>
                </c:pt>
                <c:pt idx="8243">
                  <c:v>14304.517848280439</c:v>
                </c:pt>
                <c:pt idx="8244">
                  <c:v>14082.369150666162</c:v>
                </c:pt>
                <c:pt idx="8245">
                  <c:v>14139.424343826293</c:v>
                </c:pt>
                <c:pt idx="8246">
                  <c:v>13976.769231705535</c:v>
                </c:pt>
                <c:pt idx="8247">
                  <c:v>13982.841306731794</c:v>
                </c:pt>
                <c:pt idx="8248">
                  <c:v>14455.044747553473</c:v>
                </c:pt>
                <c:pt idx="8249">
                  <c:v>15335.113133446141</c:v>
                </c:pt>
                <c:pt idx="8250">
                  <c:v>15256.208032514345</c:v>
                </c:pt>
                <c:pt idx="8251">
                  <c:v>14633.477692419634</c:v>
                </c:pt>
                <c:pt idx="8252">
                  <c:v>13857.797997923299</c:v>
                </c:pt>
                <c:pt idx="8253">
                  <c:v>13196.228689747233</c:v>
                </c:pt>
                <c:pt idx="8254">
                  <c:v>13248.438972650194</c:v>
                </c:pt>
                <c:pt idx="8255">
                  <c:v>13119.761981148818</c:v>
                </c:pt>
                <c:pt idx="8256">
                  <c:v>12276.110108208917</c:v>
                </c:pt>
                <c:pt idx="8257">
                  <c:v>11666.735145731018</c:v>
                </c:pt>
                <c:pt idx="8258">
                  <c:v>11218.804067809588</c:v>
                </c:pt>
                <c:pt idx="8259">
                  <c:v>11052.499335791152</c:v>
                </c:pt>
                <c:pt idx="8260">
                  <c:v>11175.104252266266</c:v>
                </c:pt>
                <c:pt idx="8261">
                  <c:v>11584.180424901549</c:v>
                </c:pt>
                <c:pt idx="8262">
                  <c:v>12821.146574936129</c:v>
                </c:pt>
                <c:pt idx="8263">
                  <c:v>14077.524240408989</c:v>
                </c:pt>
                <c:pt idx="8264">
                  <c:v>14600.71079936454</c:v>
                </c:pt>
                <c:pt idx="8265">
                  <c:v>14798.571196873774</c:v>
                </c:pt>
                <c:pt idx="8266">
                  <c:v>14873.826677907895</c:v>
                </c:pt>
                <c:pt idx="8267">
                  <c:v>14956.381398737361</c:v>
                </c:pt>
                <c:pt idx="8268">
                  <c:v>14717.243640813396</c:v>
                </c:pt>
                <c:pt idx="8269">
                  <c:v>14690.532885579769</c:v>
                </c:pt>
                <c:pt idx="8270">
                  <c:v>14391.917479367077</c:v>
                </c:pt>
                <c:pt idx="8271">
                  <c:v>14255.957185275151</c:v>
                </c:pt>
                <c:pt idx="8272">
                  <c:v>14563.083058847478</c:v>
                </c:pt>
                <c:pt idx="8273">
                  <c:v>14961.242246199328</c:v>
                </c:pt>
                <c:pt idx="8274">
                  <c:v>14716.032413249101</c:v>
                </c:pt>
                <c:pt idx="8275">
                  <c:v>13977.980459269827</c:v>
                </c:pt>
                <c:pt idx="8276">
                  <c:v>13369.816724356222</c:v>
                </c:pt>
                <c:pt idx="8277">
                  <c:v>12703.386568718188</c:v>
                </c:pt>
                <c:pt idx="8278">
                  <c:v>12943.751491411245</c:v>
                </c:pt>
                <c:pt idx="8279">
                  <c:v>12910.968661151359</c:v>
                </c:pt>
                <c:pt idx="8280">
                  <c:v>12013.895277744203</c:v>
                </c:pt>
                <c:pt idx="8281">
                  <c:v>11284.353791124568</c:v>
                </c:pt>
                <c:pt idx="8282">
                  <c:v>10789.089214966936</c:v>
                </c:pt>
                <c:pt idx="8283">
                  <c:v>10389.718800050794</c:v>
                </c:pt>
                <c:pt idx="8284">
                  <c:v>10216.130765441805</c:v>
                </c:pt>
                <c:pt idx="8285">
                  <c:v>10313.236154247586</c:v>
                </c:pt>
                <c:pt idx="8286">
                  <c:v>10640.984770822488</c:v>
                </c:pt>
                <c:pt idx="8287">
                  <c:v>11120.471514234721</c:v>
                </c:pt>
                <c:pt idx="8288">
                  <c:v>11947.134326864929</c:v>
                </c:pt>
                <c:pt idx="8289">
                  <c:v>12421.776160019986</c:v>
                </c:pt>
                <c:pt idx="8290">
                  <c:v>12782.291669649983</c:v>
                </c:pt>
                <c:pt idx="8291">
                  <c:v>13009.301214726225</c:v>
                </c:pt>
                <c:pt idx="8292">
                  <c:v>12966.812626747196</c:v>
                </c:pt>
                <c:pt idx="8293">
                  <c:v>12868.48007317233</c:v>
                </c:pt>
                <c:pt idx="8294">
                  <c:v>12561.370136804793</c:v>
                </c:pt>
                <c:pt idx="8295">
                  <c:v>12483.676263437292</c:v>
                </c:pt>
                <c:pt idx="8296">
                  <c:v>12705.824961051569</c:v>
                </c:pt>
                <c:pt idx="8297">
                  <c:v>13198.667082080612</c:v>
                </c:pt>
                <c:pt idx="8298">
                  <c:v>13248.438972650194</c:v>
                </c:pt>
                <c:pt idx="8299">
                  <c:v>12862.407998146071</c:v>
                </c:pt>
                <c:pt idx="8300">
                  <c:v>12210.560384893937</c:v>
                </c:pt>
                <c:pt idx="8301">
                  <c:v>11677.652131014451</c:v>
                </c:pt>
                <c:pt idx="8302">
                  <c:v>11841.534407904301</c:v>
                </c:pt>
                <c:pt idx="8303">
                  <c:v>11874.301300959392</c:v>
                </c:pt>
                <c:pt idx="8304">
                  <c:v>11270.998413507754</c:v>
                </c:pt>
                <c:pt idx="8305">
                  <c:v>10577.873439840889</c:v>
                </c:pt>
                <c:pt idx="8306">
                  <c:v>10054.670943680543</c:v>
                </c:pt>
                <c:pt idx="8307">
                  <c:v>9705.0724193339793</c:v>
                </c:pt>
                <c:pt idx="8308">
                  <c:v>9656.5276935334859</c:v>
                </c:pt>
                <c:pt idx="8309">
                  <c:v>9756.0555374678534</c:v>
                </c:pt>
                <c:pt idx="8310">
                  <c:v>10036.470655806555</c:v>
                </c:pt>
                <c:pt idx="8311">
                  <c:v>10309.602471554706</c:v>
                </c:pt>
                <c:pt idx="8312">
                  <c:v>10955.393946985372</c:v>
                </c:pt>
                <c:pt idx="8313">
                  <c:v>11491.919946352944</c:v>
                </c:pt>
                <c:pt idx="8314">
                  <c:v>12169.283024479202</c:v>
                </c:pt>
                <c:pt idx="8315">
                  <c:v>12631.78070758174</c:v>
                </c:pt>
                <c:pt idx="8316">
                  <c:v>12755.596851621149</c:v>
                </c:pt>
                <c:pt idx="8317">
                  <c:v>12369.565877117024</c:v>
                </c:pt>
                <c:pt idx="8318">
                  <c:v>12053.961410594644</c:v>
                </c:pt>
                <c:pt idx="8319">
                  <c:v>11936.217341581494</c:v>
                </c:pt>
                <c:pt idx="8320">
                  <c:v>12182.638402096016</c:v>
                </c:pt>
                <c:pt idx="8321">
                  <c:v>12841.769317938704</c:v>
                </c:pt>
                <c:pt idx="8322">
                  <c:v>12980.16800436401</c:v>
                </c:pt>
                <c:pt idx="8323">
                  <c:v>12876.974603327177</c:v>
                </c:pt>
                <c:pt idx="8324">
                  <c:v>12455.754280639372</c:v>
                </c:pt>
                <c:pt idx="8325">
                  <c:v>11919.212344067008</c:v>
                </c:pt>
                <c:pt idx="8326">
                  <c:v>11973.845082098554</c:v>
                </c:pt>
                <c:pt idx="8327">
                  <c:v>11800.257047489567</c:v>
                </c:pt>
                <c:pt idx="8328">
                  <c:v>11107.116136617908</c:v>
                </c:pt>
                <c:pt idx="8329">
                  <c:v>10517.168626783079</c:v>
                </c:pt>
                <c:pt idx="8330">
                  <c:v>10037.681883370849</c:v>
                </c:pt>
                <c:pt idx="8331">
                  <c:v>9913.8657393314425</c:v>
                </c:pt>
                <c:pt idx="8332">
                  <c:v>10019.481595496864</c:v>
                </c:pt>
                <c:pt idx="8333">
                  <c:v>10783.017139940677</c:v>
                </c:pt>
                <c:pt idx="8334">
                  <c:v>12287.02709349235</c:v>
                </c:pt>
                <c:pt idx="8335">
                  <c:v>13540.982303836623</c:v>
                </c:pt>
                <c:pt idx="8336">
                  <c:v>14130.92981367145</c:v>
                </c:pt>
                <c:pt idx="8337">
                  <c:v>14137.001888697709</c:v>
                </c:pt>
                <c:pt idx="8338">
                  <c:v>14098.162920616356</c:v>
                </c:pt>
                <c:pt idx="8339">
                  <c:v>14253.534730146564</c:v>
                </c:pt>
                <c:pt idx="8340">
                  <c:v>13948.847248907614</c:v>
                </c:pt>
                <c:pt idx="8341">
                  <c:v>13823.819877303913</c:v>
                </c:pt>
                <c:pt idx="8342">
                  <c:v>13691.509203109657</c:v>
                </c:pt>
                <c:pt idx="8343">
                  <c:v>13833.525635023052</c:v>
                </c:pt>
                <c:pt idx="8344">
                  <c:v>14218.329444758088</c:v>
                </c:pt>
                <c:pt idx="8345">
                  <c:v>15070.491785057633</c:v>
                </c:pt>
                <c:pt idx="8346">
                  <c:v>15025.564804745225</c:v>
                </c:pt>
                <c:pt idx="8347">
                  <c:v>14410.13370444586</c:v>
                </c:pt>
                <c:pt idx="8348">
                  <c:v>13616.237784870742</c:v>
                </c:pt>
                <c:pt idx="8349">
                  <c:v>12959.529324156643</c:v>
                </c:pt>
                <c:pt idx="8350">
                  <c:v>12906.10781368939</c:v>
                </c:pt>
                <c:pt idx="8351">
                  <c:v>12775.008367059429</c:v>
                </c:pt>
                <c:pt idx="8352">
                  <c:v>11938.63979671008</c:v>
                </c:pt>
                <c:pt idx="8353">
                  <c:v>11358.398044594396</c:v>
                </c:pt>
                <c:pt idx="8354">
                  <c:v>10897.127526260943</c:v>
                </c:pt>
                <c:pt idx="8355">
                  <c:v>10710.184114035141</c:v>
                </c:pt>
                <c:pt idx="8356">
                  <c:v>10810.939122738597</c:v>
                </c:pt>
                <c:pt idx="8357">
                  <c:v>11396.025785111455</c:v>
                </c:pt>
                <c:pt idx="8358">
                  <c:v>12739.803081670954</c:v>
                </c:pt>
                <c:pt idx="8359">
                  <c:v>13931.858188597918</c:v>
                </c:pt>
                <c:pt idx="8360">
                  <c:v>14394.339934495665</c:v>
                </c:pt>
                <c:pt idx="8361">
                  <c:v>14303.306620716143</c:v>
                </c:pt>
                <c:pt idx="8362">
                  <c:v>14252.323502582271</c:v>
                </c:pt>
                <c:pt idx="8363">
                  <c:v>14570.366361438033</c:v>
                </c:pt>
                <c:pt idx="8364">
                  <c:v>14410.13370444586</c:v>
                </c:pt>
                <c:pt idx="8365">
                  <c:v>14258.395577608529</c:v>
                </c:pt>
                <c:pt idx="8366">
                  <c:v>14173.418401650475</c:v>
                </c:pt>
                <c:pt idx="8367">
                  <c:v>14123.646511080897</c:v>
                </c:pt>
                <c:pt idx="8368">
                  <c:v>14404.061629419597</c:v>
                </c:pt>
                <c:pt idx="8369">
                  <c:v>15053.486787543143</c:v>
                </c:pt>
                <c:pt idx="8370">
                  <c:v>14963.664701327916</c:v>
                </c:pt>
                <c:pt idx="8371">
                  <c:v>14366.433888902538</c:v>
                </c:pt>
                <c:pt idx="8372">
                  <c:v>13591.965421970495</c:v>
                </c:pt>
                <c:pt idx="8373">
                  <c:v>12827.202712757597</c:v>
                </c:pt>
                <c:pt idx="8374">
                  <c:v>12988.662534518859</c:v>
                </c:pt>
                <c:pt idx="8375">
                  <c:v>12861.196770581777</c:v>
                </c:pt>
                <c:pt idx="8376">
                  <c:v>11825.740637954108</c:v>
                </c:pt>
                <c:pt idx="8377">
                  <c:v>11132.615664287239</c:v>
                </c:pt>
                <c:pt idx="8378">
                  <c:v>10623.995710512794</c:v>
                </c:pt>
                <c:pt idx="8379">
                  <c:v>10602.145802741134</c:v>
                </c:pt>
                <c:pt idx="8380">
                  <c:v>10600.934575176841</c:v>
                </c:pt>
                <c:pt idx="8381">
                  <c:v>11216.381612681002</c:v>
                </c:pt>
                <c:pt idx="8382">
                  <c:v>12535.870609135462</c:v>
                </c:pt>
                <c:pt idx="8383">
                  <c:v>13713.359110881316</c:v>
                </c:pt>
                <c:pt idx="8384">
                  <c:v>14330.017375949772</c:v>
                </c:pt>
                <c:pt idx="8385">
                  <c:v>14425.911537191258</c:v>
                </c:pt>
                <c:pt idx="8386">
                  <c:v>14546.078061332992</c:v>
                </c:pt>
                <c:pt idx="8387">
                  <c:v>14776.721289102115</c:v>
                </c:pt>
                <c:pt idx="8388">
                  <c:v>14450.183900091506</c:v>
                </c:pt>
                <c:pt idx="8389">
                  <c:v>14425.911537191258</c:v>
                </c:pt>
                <c:pt idx="8390">
                  <c:v>14229.262367246316</c:v>
                </c:pt>
                <c:pt idx="8391">
                  <c:v>14253.534730146564</c:v>
                </c:pt>
                <c:pt idx="8392">
                  <c:v>14507.239093251637</c:v>
                </c:pt>
                <c:pt idx="8393">
                  <c:v>14986.725836663871</c:v>
                </c:pt>
                <c:pt idx="8394">
                  <c:v>14862.909692624462</c:v>
                </c:pt>
                <c:pt idx="8395">
                  <c:v>14296.02331812559</c:v>
                </c:pt>
                <c:pt idx="8396">
                  <c:v>13428.083145080649</c:v>
                </c:pt>
                <c:pt idx="8397">
                  <c:v>12822.357802500424</c:v>
                </c:pt>
                <c:pt idx="8398">
                  <c:v>12870.902528300918</c:v>
                </c:pt>
                <c:pt idx="8399">
                  <c:v>12654.841842917695</c:v>
                </c:pt>
                <c:pt idx="8400">
                  <c:v>11709.207796505252</c:v>
                </c:pt>
                <c:pt idx="8401">
                  <c:v>10939.600177035178</c:v>
                </c:pt>
                <c:pt idx="8402">
                  <c:v>10435.841070722699</c:v>
                </c:pt>
                <c:pt idx="8403">
                  <c:v>10195.492085234438</c:v>
                </c:pt>
                <c:pt idx="8404">
                  <c:v>10335.086062019245</c:v>
                </c:pt>
                <c:pt idx="8405">
                  <c:v>10910.466966672962</c:v>
                </c:pt>
                <c:pt idx="8406">
                  <c:v>12221.47737017737</c:v>
                </c:pt>
                <c:pt idx="8407">
                  <c:v>13420.799842490094</c:v>
                </c:pt>
                <c:pt idx="8408">
                  <c:v>13910.00828082626</c:v>
                </c:pt>
                <c:pt idx="8409">
                  <c:v>13808.042044558513</c:v>
                </c:pt>
                <c:pt idx="8410">
                  <c:v>13758.270153988933</c:v>
                </c:pt>
                <c:pt idx="8411">
                  <c:v>13942.775173881353</c:v>
                </c:pt>
                <c:pt idx="8412">
                  <c:v>13635.665237513816</c:v>
                </c:pt>
                <c:pt idx="8413">
                  <c:v>13538.543911503244</c:v>
                </c:pt>
                <c:pt idx="8414">
                  <c:v>13369.816724356222</c:v>
                </c:pt>
                <c:pt idx="8415">
                  <c:v>13395.316252025556</c:v>
                </c:pt>
                <c:pt idx="8416">
                  <c:v>13721.853641036163</c:v>
                </c:pt>
                <c:pt idx="8417">
                  <c:v>14543.655606204407</c:v>
                </c:pt>
                <c:pt idx="8418">
                  <c:v>14357.923421542895</c:v>
                </c:pt>
                <c:pt idx="8419">
                  <c:v>13822.608649739621</c:v>
                </c:pt>
                <c:pt idx="8420">
                  <c:v>13129.467738867961</c:v>
                </c:pt>
                <c:pt idx="8421">
                  <c:v>12515.231928928093</c:v>
                </c:pt>
                <c:pt idx="8422">
                  <c:v>12572.287122088226</c:v>
                </c:pt>
                <c:pt idx="8423">
                  <c:v>12359.860119397885</c:v>
                </c:pt>
                <c:pt idx="8424">
                  <c:v>11392.392102418575</c:v>
                </c:pt>
                <c:pt idx="8425">
                  <c:v>10673.767601082376</c:v>
                </c:pt>
                <c:pt idx="8426">
                  <c:v>10237.980673213466</c:v>
                </c:pt>
                <c:pt idx="8427">
                  <c:v>9990.3483851346482</c:v>
                </c:pt>
                <c:pt idx="8428">
                  <c:v>10098.370759223862</c:v>
                </c:pt>
                <c:pt idx="8429">
                  <c:v>10690.756661392068</c:v>
                </c:pt>
                <c:pt idx="8430">
                  <c:v>11983.550839817693</c:v>
                </c:pt>
                <c:pt idx="8431">
                  <c:v>13298.194926014981</c:v>
                </c:pt>
                <c:pt idx="8432">
                  <c:v>13780.120061760592</c:v>
                </c:pt>
                <c:pt idx="8433">
                  <c:v>13832.314407458758</c:v>
                </c:pt>
                <c:pt idx="8434">
                  <c:v>13896.652903209448</c:v>
                </c:pt>
                <c:pt idx="8435">
                  <c:v>13956.130551498169</c:v>
                </c:pt>
                <c:pt idx="8436">
                  <c:v>13684.225900519104</c:v>
                </c:pt>
                <c:pt idx="8437">
                  <c:v>13570.115514198837</c:v>
                </c:pt>
                <c:pt idx="8438">
                  <c:v>13198.667082080612</c:v>
                </c:pt>
                <c:pt idx="8439">
                  <c:v>13083.345468196052</c:v>
                </c:pt>
                <c:pt idx="8440">
                  <c:v>13383.172101973036</c:v>
                </c:pt>
                <c:pt idx="8441">
                  <c:v>13952.496868805285</c:v>
                </c:pt>
                <c:pt idx="8442">
                  <c:v>13729.13694362672</c:v>
                </c:pt>
                <c:pt idx="8443">
                  <c:v>13131.890193996545</c:v>
                </c:pt>
                <c:pt idx="8444">
                  <c:v>12450.9093703822</c:v>
                </c:pt>
                <c:pt idx="8445">
                  <c:v>11867.017998368841</c:v>
                </c:pt>
                <c:pt idx="8446">
                  <c:v>12038.183577849242</c:v>
                </c:pt>
                <c:pt idx="8447">
                  <c:v>12066.105560647162</c:v>
                </c:pt>
                <c:pt idx="8448">
                  <c:v>11213.943220347619</c:v>
                </c:pt>
                <c:pt idx="8449">
                  <c:v>10484.401733727987</c:v>
                </c:pt>
                <c:pt idx="8450">
                  <c:v>9951.493479848501</c:v>
                </c:pt>
                <c:pt idx="8451">
                  <c:v>9690.5058141528716</c:v>
                </c:pt>
                <c:pt idx="8452">
                  <c:v>9618.8840158116327</c:v>
                </c:pt>
                <c:pt idx="8453">
                  <c:v>9679.5888288694387</c:v>
                </c:pt>
                <c:pt idx="8454">
                  <c:v>10157.864344717378</c:v>
                </c:pt>
                <c:pt idx="8455">
                  <c:v>10540.229762119034</c:v>
                </c:pt>
                <c:pt idx="8456">
                  <c:v>11354.764361901516</c:v>
                </c:pt>
                <c:pt idx="8457">
                  <c:v>11745.624309458019</c:v>
                </c:pt>
                <c:pt idx="8458">
                  <c:v>12018.75612520617</c:v>
                </c:pt>
                <c:pt idx="8459">
                  <c:v>12256.682655565844</c:v>
                </c:pt>
                <c:pt idx="8460">
                  <c:v>12154.716419298096</c:v>
                </c:pt>
                <c:pt idx="8461">
                  <c:v>12017.544897641874</c:v>
                </c:pt>
                <c:pt idx="8462">
                  <c:v>11678.863358578745</c:v>
                </c:pt>
                <c:pt idx="8463">
                  <c:v>11539.269381793936</c:v>
                </c:pt>
                <c:pt idx="8464">
                  <c:v>11833.023940544659</c:v>
                </c:pt>
                <c:pt idx="8465">
                  <c:v>12747.086384261509</c:v>
                </c:pt>
                <c:pt idx="8466">
                  <c:v>12702.175341153896</c:v>
                </c:pt>
                <c:pt idx="8467">
                  <c:v>12310.088228828303</c:v>
                </c:pt>
                <c:pt idx="8468">
                  <c:v>11712.857416402925</c:v>
                </c:pt>
                <c:pt idx="8469">
                  <c:v>11227.298597964433</c:v>
                </c:pt>
                <c:pt idx="8470">
                  <c:v>11239.442748016954</c:v>
                </c:pt>
                <c:pt idx="8471">
                  <c:v>11240.653975581248</c:v>
                </c:pt>
                <c:pt idx="8472">
                  <c:v>10530.524004399895</c:v>
                </c:pt>
                <c:pt idx="8473">
                  <c:v>9872.5883789167074</c:v>
                </c:pt>
                <c:pt idx="8474">
                  <c:v>9354.2626674231233</c:v>
                </c:pt>
                <c:pt idx="8475">
                  <c:v>9225.5856759217495</c:v>
                </c:pt>
                <c:pt idx="8476">
                  <c:v>9095.6974568560818</c:v>
                </c:pt>
                <c:pt idx="8477">
                  <c:v>9311.7740794440961</c:v>
                </c:pt>
                <c:pt idx="8478">
                  <c:v>9512.0728692867106</c:v>
                </c:pt>
                <c:pt idx="8479">
                  <c:v>9763.3388400584063</c:v>
                </c:pt>
                <c:pt idx="8480">
                  <c:v>10350.863894764645</c:v>
                </c:pt>
                <c:pt idx="8481">
                  <c:v>10815.784032995771</c:v>
                </c:pt>
                <c:pt idx="8482">
                  <c:v>11355.975589465808</c:v>
                </c:pt>
                <c:pt idx="8483">
                  <c:v>11774.757519820232</c:v>
                </c:pt>
                <c:pt idx="8484">
                  <c:v>11925.284419093268</c:v>
                </c:pt>
                <c:pt idx="8485">
                  <c:v>11470.070038581283</c:v>
                </c:pt>
                <c:pt idx="8486">
                  <c:v>11162.960102213747</c:v>
                </c:pt>
                <c:pt idx="8487">
                  <c:v>11063.416321074586</c:v>
                </c:pt>
                <c:pt idx="8488">
                  <c:v>11409.381162728268</c:v>
                </c:pt>
                <c:pt idx="8489">
                  <c:v>12135.288966655022</c:v>
                </c:pt>
                <c:pt idx="8490">
                  <c:v>12274.88294343983</c:v>
                </c:pt>
                <c:pt idx="8491">
                  <c:v>12153.505191733802</c:v>
                </c:pt>
                <c:pt idx="8492">
                  <c:v>11777.195912153613</c:v>
                </c:pt>
                <c:pt idx="8493">
                  <c:v>11261.292655788615</c:v>
                </c:pt>
                <c:pt idx="8494">
                  <c:v>11371.753422211208</c:v>
                </c:pt>
                <c:pt idx="8495">
                  <c:v>11268.57595837917</c:v>
                </c:pt>
                <c:pt idx="8496">
                  <c:v>10497.741174140006</c:v>
                </c:pt>
                <c:pt idx="8497">
                  <c:v>9922.3602694862893</c:v>
                </c:pt>
                <c:pt idx="8498">
                  <c:v>9503.5783391318637</c:v>
                </c:pt>
                <c:pt idx="8499">
                  <c:v>9417.3899356095171</c:v>
                </c:pt>
                <c:pt idx="8500">
                  <c:v>9452.5792837931967</c:v>
                </c:pt>
                <c:pt idx="8501">
                  <c:v>10025.53773331833</c:v>
                </c:pt>
                <c:pt idx="8502">
                  <c:v>11057.360183253119</c:v>
                </c:pt>
                <c:pt idx="8503">
                  <c:v>12026.039427796721</c:v>
                </c:pt>
                <c:pt idx="8504">
                  <c:v>12806.579969755021</c:v>
                </c:pt>
                <c:pt idx="8505">
                  <c:v>13055.423485398131</c:v>
                </c:pt>
                <c:pt idx="8506">
                  <c:v>13249.650200214488</c:v>
                </c:pt>
                <c:pt idx="8507">
                  <c:v>13367.394269227634</c:v>
                </c:pt>
                <c:pt idx="8508">
                  <c:v>13224.150672545155</c:v>
                </c:pt>
                <c:pt idx="8509">
                  <c:v>13221.728217416567</c:v>
                </c:pt>
                <c:pt idx="8510">
                  <c:v>12931.607341358722</c:v>
                </c:pt>
                <c:pt idx="8511">
                  <c:v>12850.279785298342</c:v>
                </c:pt>
                <c:pt idx="8512">
                  <c:v>13170.745099282694</c:v>
                </c:pt>
                <c:pt idx="8513">
                  <c:v>13990.124609322347</c:v>
                </c:pt>
                <c:pt idx="8514">
                  <c:v>13891.792055747481</c:v>
                </c:pt>
                <c:pt idx="8515">
                  <c:v>13367.394269227634</c:v>
                </c:pt>
                <c:pt idx="8516">
                  <c:v>12582.00881701216</c:v>
                </c:pt>
                <c:pt idx="8517">
                  <c:v>11955.628857019776</c:v>
                </c:pt>
                <c:pt idx="8518">
                  <c:v>12040.606032977828</c:v>
                </c:pt>
                <c:pt idx="8519">
                  <c:v>11846.379318161473</c:v>
                </c:pt>
                <c:pt idx="8520">
                  <c:v>10997.866597759605</c:v>
                </c:pt>
                <c:pt idx="8521">
                  <c:v>10207.636235286958</c:v>
                </c:pt>
                <c:pt idx="8522">
                  <c:v>9747.5610073130065</c:v>
                </c:pt>
                <c:pt idx="8523">
                  <c:v>9610.3894856567858</c:v>
                </c:pt>
                <c:pt idx="8524">
                  <c:v>9706.2836468982732</c:v>
                </c:pt>
                <c:pt idx="8525">
                  <c:v>10163.920482538844</c:v>
                </c:pt>
                <c:pt idx="8526">
                  <c:v>11104.69368148932</c:v>
                </c:pt>
                <c:pt idx="8527">
                  <c:v>11950.7839467626</c:v>
                </c:pt>
                <c:pt idx="8528">
                  <c:v>12807.791197319317</c:v>
                </c:pt>
                <c:pt idx="8529">
                  <c:v>13021.429427573952</c:v>
                </c:pt>
                <c:pt idx="8530">
                  <c:v>13122.184436277406</c:v>
                </c:pt>
                <c:pt idx="8531">
                  <c:v>13284.855485602959</c:v>
                </c:pt>
                <c:pt idx="8532">
                  <c:v>13119.761981148818</c:v>
                </c:pt>
                <c:pt idx="8533">
                  <c:v>12968.023854311492</c:v>
                </c:pt>
                <c:pt idx="8534">
                  <c:v>12747.086384261509</c:v>
                </c:pt>
                <c:pt idx="8535">
                  <c:v>12708.247416180157</c:v>
                </c:pt>
                <c:pt idx="8536">
                  <c:v>12934.02979648731</c:v>
                </c:pt>
                <c:pt idx="8537">
                  <c:v>13706.075808290765</c:v>
                </c:pt>
                <c:pt idx="8538">
                  <c:v>13630.80439005185</c:v>
                </c:pt>
                <c:pt idx="8539">
                  <c:v>13079.695848298379</c:v>
                </c:pt>
                <c:pt idx="8540">
                  <c:v>12335.58775649764</c:v>
                </c:pt>
                <c:pt idx="8541">
                  <c:v>11783.267987179872</c:v>
                </c:pt>
                <c:pt idx="8542">
                  <c:v>11870.667618266512</c:v>
                </c:pt>
                <c:pt idx="8543">
                  <c:v>11669.157600859604</c:v>
                </c:pt>
                <c:pt idx="8544">
                  <c:v>10774.52260978583</c:v>
                </c:pt>
                <c:pt idx="8545">
                  <c:v>10021.90405062545</c:v>
                </c:pt>
                <c:pt idx="8546">
                  <c:v>9530.2731571606982</c:v>
                </c:pt>
                <c:pt idx="8547">
                  <c:v>9405.2457855569955</c:v>
                </c:pt>
                <c:pt idx="8548">
                  <c:v>9481.7124941554102</c:v>
                </c:pt>
                <c:pt idx="8549">
                  <c:v>10001.265370418083</c:v>
                </c:pt>
                <c:pt idx="8550">
                  <c:v>10918.977434032604</c:v>
                </c:pt>
                <c:pt idx="8551">
                  <c:v>11701.924493914697</c:v>
                </c:pt>
                <c:pt idx="8552">
                  <c:v>12585.64249970504</c:v>
                </c:pt>
                <c:pt idx="8553">
                  <c:v>12748.313549030594</c:v>
                </c:pt>
                <c:pt idx="8554">
                  <c:v>12732.519779080403</c:v>
                </c:pt>
                <c:pt idx="8555">
                  <c:v>12862.407998146071</c:v>
                </c:pt>
                <c:pt idx="8556">
                  <c:v>12844.207710272083</c:v>
                </c:pt>
                <c:pt idx="8557">
                  <c:v>12515.231928928093</c:v>
                </c:pt>
                <c:pt idx="8558">
                  <c:v>12219.054915048784</c:v>
                </c:pt>
                <c:pt idx="8559">
                  <c:v>12273.671715875538</c:v>
                </c:pt>
                <c:pt idx="8560">
                  <c:v>12494.609185925519</c:v>
                </c:pt>
                <c:pt idx="8561">
                  <c:v>13333.400211403452</c:v>
                </c:pt>
                <c:pt idx="8562">
                  <c:v>13341.894741558301</c:v>
                </c:pt>
                <c:pt idx="8563">
                  <c:v>12908.546206022771</c:v>
                </c:pt>
                <c:pt idx="8564">
                  <c:v>12188.694539917484</c:v>
                </c:pt>
                <c:pt idx="8565">
                  <c:v>11670.3688284239</c:v>
                </c:pt>
                <c:pt idx="8566">
                  <c:v>11863.384315675959</c:v>
                </c:pt>
                <c:pt idx="8567">
                  <c:v>11717.718263864892</c:v>
                </c:pt>
                <c:pt idx="8568">
                  <c:v>10706.53449413747</c:v>
                </c:pt>
                <c:pt idx="8569">
                  <c:v>9981.8379177750085</c:v>
                </c:pt>
                <c:pt idx="8570">
                  <c:v>9524.2010821344375</c:v>
                </c:pt>
                <c:pt idx="8571">
                  <c:v>9331.2015320871687</c:v>
                </c:pt>
                <c:pt idx="8572">
                  <c:v>9276.5687940556218</c:v>
                </c:pt>
                <c:pt idx="8573">
                  <c:v>9614.0391055544587</c:v>
                </c:pt>
                <c:pt idx="8574">
                  <c:v>10310.813699118999</c:v>
                </c:pt>
                <c:pt idx="8575">
                  <c:v>10848.566863255657</c:v>
                </c:pt>
                <c:pt idx="8576">
                  <c:v>11559.908062001305</c:v>
                </c:pt>
                <c:pt idx="8577">
                  <c:v>11850.028938059146</c:v>
                </c:pt>
                <c:pt idx="8578">
                  <c:v>11976.267537227141</c:v>
                </c:pt>
                <c:pt idx="8579">
                  <c:v>12057.595093287524</c:v>
                </c:pt>
                <c:pt idx="8580">
                  <c:v>11915.578661374127</c:v>
                </c:pt>
                <c:pt idx="8581">
                  <c:v>11735.918551738878</c:v>
                </c:pt>
                <c:pt idx="8582">
                  <c:v>11459.153053297849</c:v>
                </c:pt>
                <c:pt idx="8583">
                  <c:v>11457.941825733556</c:v>
                </c:pt>
                <c:pt idx="8584">
                  <c:v>11740.779399200845</c:v>
                </c:pt>
                <c:pt idx="8585">
                  <c:v>12216.616522715403</c:v>
                </c:pt>
                <c:pt idx="8586">
                  <c:v>11829.390257851779</c:v>
                </c:pt>
                <c:pt idx="8587">
                  <c:v>11218.804067809588</c:v>
                </c:pt>
                <c:pt idx="8588">
                  <c:v>10756.30638470705</c:v>
                </c:pt>
                <c:pt idx="8589">
                  <c:v>10505.024476730561</c:v>
                </c:pt>
                <c:pt idx="8590">
                  <c:v>10934.755266778006</c:v>
                </c:pt>
                <c:pt idx="8591">
                  <c:v>10980.877537449911</c:v>
                </c:pt>
                <c:pt idx="8592">
                  <c:v>10228.258978289532</c:v>
                </c:pt>
                <c:pt idx="8593">
                  <c:v>9553.334292496651</c:v>
                </c:pt>
                <c:pt idx="8594">
                  <c:v>8994.9424481526257</c:v>
                </c:pt>
                <c:pt idx="8595">
                  <c:v>8651.4159988323227</c:v>
                </c:pt>
                <c:pt idx="8596">
                  <c:v>8539.7440048454355</c:v>
                </c:pt>
                <c:pt idx="8597">
                  <c:v>8648.9935437037366</c:v>
                </c:pt>
                <c:pt idx="8598">
                  <c:v>8833.4985635961584</c:v>
                </c:pt>
                <c:pt idx="8599">
                  <c:v>8780.0929903336983</c:v>
                </c:pt>
                <c:pt idx="8600">
                  <c:v>9129.6915146802603</c:v>
                </c:pt>
                <c:pt idx="8601">
                  <c:v>9656.5276935334859</c:v>
                </c:pt>
                <c:pt idx="8602">
                  <c:v>10261.041808549418</c:v>
                </c:pt>
                <c:pt idx="8603">
                  <c:v>10700.462419111209</c:v>
                </c:pt>
                <c:pt idx="8604">
                  <c:v>10932.316874444623</c:v>
                </c:pt>
                <c:pt idx="8605">
                  <c:v>10784.228367504969</c:v>
                </c:pt>
                <c:pt idx="8606">
                  <c:v>10551.162684607261</c:v>
                </c:pt>
                <c:pt idx="8607">
                  <c:v>10398.213330205639</c:v>
                </c:pt>
                <c:pt idx="8608">
                  <c:v>10454.041358596685</c:v>
                </c:pt>
                <c:pt idx="8609">
                  <c:v>10837.633940767431</c:v>
                </c:pt>
                <c:pt idx="8610">
                  <c:v>10903.183664082411</c:v>
                </c:pt>
                <c:pt idx="8611">
                  <c:v>10764.800914861897</c:v>
                </c:pt>
                <c:pt idx="8612">
                  <c:v>10455.268523365774</c:v>
                </c:pt>
                <c:pt idx="8613">
                  <c:v>10157.864344717378</c:v>
                </c:pt>
                <c:pt idx="8614">
                  <c:v>10596.073727714875</c:v>
                </c:pt>
                <c:pt idx="8615">
                  <c:v>10607.006650203102</c:v>
                </c:pt>
                <c:pt idx="8616">
                  <c:v>9831.326955706767</c:v>
                </c:pt>
                <c:pt idx="8617">
                  <c:v>9139.3972723993993</c:v>
                </c:pt>
                <c:pt idx="8618">
                  <c:v>8640.4990135488879</c:v>
                </c:pt>
                <c:pt idx="8619">
                  <c:v>8441.4114512705673</c:v>
                </c:pt>
                <c:pt idx="8620">
                  <c:v>8459.6276763493479</c:v>
                </c:pt>
                <c:pt idx="8621">
                  <c:v>8669.6322239111032</c:v>
                </c:pt>
                <c:pt idx="8622">
                  <c:v>9084.780471572647</c:v>
                </c:pt>
                <c:pt idx="8623">
                  <c:v>9400.3849380950305</c:v>
                </c:pt>
                <c:pt idx="8624">
                  <c:v>9997.6316877252029</c:v>
                </c:pt>
                <c:pt idx="8625">
                  <c:v>10472.257583675466</c:v>
                </c:pt>
                <c:pt idx="8626">
                  <c:v>10800.006200250371</c:v>
                </c:pt>
                <c:pt idx="8627">
                  <c:v>11082.843773717659</c:v>
                </c:pt>
                <c:pt idx="8628">
                  <c:v>11144.759814339761</c:v>
                </c:pt>
                <c:pt idx="8629">
                  <c:v>10954.166782216284</c:v>
                </c:pt>
                <c:pt idx="8630">
                  <c:v>10656.76260356789</c:v>
                </c:pt>
                <c:pt idx="8631">
                  <c:v>10649.479300977335</c:v>
                </c:pt>
                <c:pt idx="8632">
                  <c:v>10914.116586570637</c:v>
                </c:pt>
                <c:pt idx="8633">
                  <c:v>11909.506586347867</c:v>
                </c:pt>
                <c:pt idx="8634">
                  <c:v>12061.244713185195</c:v>
                </c:pt>
                <c:pt idx="8635">
                  <c:v>11637.601935368804</c:v>
                </c:pt>
                <c:pt idx="8636">
                  <c:v>11124.121134132392</c:v>
                </c:pt>
                <c:pt idx="8637">
                  <c:v>10615.501180357947</c:v>
                </c:pt>
                <c:pt idx="8638">
                  <c:v>10773.295445016744</c:v>
                </c:pt>
                <c:pt idx="8639">
                  <c:v>10742.951007090236</c:v>
                </c:pt>
                <c:pt idx="8640">
                  <c:v>9911.4432842028546</c:v>
                </c:pt>
                <c:pt idx="8641">
                  <c:v>9266.8630363364828</c:v>
                </c:pt>
                <c:pt idx="8642">
                  <c:v>8863.8430015226641</c:v>
                </c:pt>
                <c:pt idx="8643">
                  <c:v>8663.5601488848424</c:v>
                </c:pt>
                <c:pt idx="8644">
                  <c:v>8676.915526501658</c:v>
                </c:pt>
                <c:pt idx="8645">
                  <c:v>8784.9379005908704</c:v>
                </c:pt>
                <c:pt idx="8646">
                  <c:v>9030.1477335411</c:v>
                </c:pt>
                <c:pt idx="8647">
                  <c:v>9229.2352958194206</c:v>
                </c:pt>
                <c:pt idx="8648">
                  <c:v>9668.655906381211</c:v>
                </c:pt>
                <c:pt idx="8649">
                  <c:v>10105.654061814415</c:v>
                </c:pt>
                <c:pt idx="8650">
                  <c:v>10609.429105331688</c:v>
                </c:pt>
                <c:pt idx="8651">
                  <c:v>10972.383007295064</c:v>
                </c:pt>
                <c:pt idx="8652">
                  <c:v>11063.416321074586</c:v>
                </c:pt>
                <c:pt idx="8653">
                  <c:v>10759.956004604723</c:v>
                </c:pt>
                <c:pt idx="8654">
                  <c:v>10505.024476730561</c:v>
                </c:pt>
                <c:pt idx="8655">
                  <c:v>10326.591531864398</c:v>
                </c:pt>
                <c:pt idx="8656">
                  <c:v>10611.851560460274</c:v>
                </c:pt>
                <c:pt idx="8657">
                  <c:v>11523.491549048536</c:v>
                </c:pt>
                <c:pt idx="8658">
                  <c:v>11705.574113812374</c:v>
                </c:pt>
                <c:pt idx="8659">
                  <c:v>11561.119289565597</c:v>
                </c:pt>
                <c:pt idx="8660">
                  <c:v>11179.94916252344</c:v>
                </c:pt>
                <c:pt idx="8661">
                  <c:v>10650.706465746422</c:v>
                </c:pt>
                <c:pt idx="8662">
                  <c:v>10823.067335586324</c:v>
                </c:pt>
                <c:pt idx="8663">
                  <c:v>10753.883929578462</c:v>
                </c:pt>
                <c:pt idx="8664">
                  <c:v>9998.8429152894969</c:v>
                </c:pt>
                <c:pt idx="8665">
                  <c:v>9406.4570131212895</c:v>
                </c:pt>
                <c:pt idx="8666">
                  <c:v>8959.7530999689461</c:v>
                </c:pt>
                <c:pt idx="8667">
                  <c:v>8869.9150765489248</c:v>
                </c:pt>
                <c:pt idx="8668">
                  <c:v>8982.8142353048988</c:v>
                </c:pt>
                <c:pt idx="8669">
                  <c:v>9343.3297449348956</c:v>
                </c:pt>
                <c:pt idx="8670">
                  <c:v>10140.859347202892</c:v>
                </c:pt>
                <c:pt idx="8671">
                  <c:v>10796.372517557491</c:v>
                </c:pt>
                <c:pt idx="8672">
                  <c:v>11408.169935163976</c:v>
                </c:pt>
                <c:pt idx="8673">
                  <c:v>11606.03033267321</c:v>
                </c:pt>
                <c:pt idx="8674">
                  <c:v>11762.629306972505</c:v>
                </c:pt>
                <c:pt idx="8675">
                  <c:v>11908.295358783575</c:v>
                </c:pt>
                <c:pt idx="8676">
                  <c:v>11921.650736400388</c:v>
                </c:pt>
                <c:pt idx="8677">
                  <c:v>11691.007508631264</c:v>
                </c:pt>
                <c:pt idx="8678">
                  <c:v>11342.620211848995</c:v>
                </c:pt>
                <c:pt idx="8679">
                  <c:v>11380.247952366057</c:v>
                </c:pt>
                <c:pt idx="8680">
                  <c:v>11699.502038786111</c:v>
                </c:pt>
                <c:pt idx="8681">
                  <c:v>12691.258355870461</c:v>
                </c:pt>
                <c:pt idx="8682">
                  <c:v>12821.146574936129</c:v>
                </c:pt>
                <c:pt idx="8683">
                  <c:v>12249.39935297529</c:v>
                </c:pt>
                <c:pt idx="8684">
                  <c:v>11535.635699101056</c:v>
                </c:pt>
                <c:pt idx="8685">
                  <c:v>11054.92179091974</c:v>
                </c:pt>
                <c:pt idx="8686">
                  <c:v>11290.425866150827</c:v>
                </c:pt>
                <c:pt idx="8687">
                  <c:v>11135.038119415827</c:v>
                </c:pt>
                <c:pt idx="8688">
                  <c:v>10319.308229273845</c:v>
                </c:pt>
                <c:pt idx="8689">
                  <c:v>9667.4446788169189</c:v>
                </c:pt>
                <c:pt idx="8690">
                  <c:v>9236.5185984099753</c:v>
                </c:pt>
                <c:pt idx="8691">
                  <c:v>9043.5031111579137</c:v>
                </c:pt>
                <c:pt idx="8692">
                  <c:v>9073.8475490844212</c:v>
                </c:pt>
                <c:pt idx="8693">
                  <c:v>9439.2398433811777</c:v>
                </c:pt>
                <c:pt idx="8694">
                  <c:v>10156.637179948291</c:v>
                </c:pt>
                <c:pt idx="8695">
                  <c:v>10756.30638470705</c:v>
                </c:pt>
                <c:pt idx="8696">
                  <c:v>11517.419474022276</c:v>
                </c:pt>
                <c:pt idx="8697">
                  <c:v>11812.401197542085</c:v>
                </c:pt>
                <c:pt idx="8698">
                  <c:v>12012.684050179907</c:v>
                </c:pt>
                <c:pt idx="8699">
                  <c:v>12287.02709349235</c:v>
                </c:pt>
                <c:pt idx="8700">
                  <c:v>12338.010211626224</c:v>
                </c:pt>
                <c:pt idx="8701">
                  <c:v>12163.210949452943</c:v>
                </c:pt>
                <c:pt idx="8702">
                  <c:v>11824.529410389812</c:v>
                </c:pt>
                <c:pt idx="8703">
                  <c:v>11761.418079408213</c:v>
                </c:pt>
                <c:pt idx="8704">
                  <c:v>11925.284419093268</c:v>
                </c:pt>
                <c:pt idx="8705">
                  <c:v>12856.33592311981</c:v>
                </c:pt>
                <c:pt idx="8706">
                  <c:v>12855.124695555514</c:v>
                </c:pt>
                <c:pt idx="8707">
                  <c:v>12322.232378880824</c:v>
                </c:pt>
                <c:pt idx="8708">
                  <c:v>11626.669012880579</c:v>
                </c:pt>
                <c:pt idx="8709">
                  <c:v>11111.976984079873</c:v>
                </c:pt>
                <c:pt idx="8710">
                  <c:v>11379.036724801761</c:v>
                </c:pt>
                <c:pt idx="8711">
                  <c:v>11283.142563560275</c:v>
                </c:pt>
                <c:pt idx="8712">
                  <c:v>10407.91908792478</c:v>
                </c:pt>
                <c:pt idx="8713">
                  <c:v>9746.3497797487125</c:v>
                </c:pt>
                <c:pt idx="8714">
                  <c:v>9294.7850191344005</c:v>
                </c:pt>
                <c:pt idx="8715">
                  <c:v>9104.1919870109268</c:v>
                </c:pt>
                <c:pt idx="8716">
                  <c:v>9200.1020854572089</c:v>
                </c:pt>
                <c:pt idx="8717">
                  <c:v>9507.2120218247455</c:v>
                </c:pt>
                <c:pt idx="8718">
                  <c:v>10174.85340502707</c:v>
                </c:pt>
                <c:pt idx="8719">
                  <c:v>10722.312326882869</c:v>
                </c:pt>
                <c:pt idx="8720">
                  <c:v>11473.719658478956</c:v>
                </c:pt>
                <c:pt idx="8721">
                  <c:v>11688.585053502678</c:v>
                </c:pt>
                <c:pt idx="8722">
                  <c:v>11785.69044230846</c:v>
                </c:pt>
                <c:pt idx="8723">
                  <c:v>11968.984234636589</c:v>
                </c:pt>
                <c:pt idx="8724">
                  <c:v>11870.667618266512</c:v>
                </c:pt>
                <c:pt idx="8725">
                  <c:v>11757.768459510538</c:v>
                </c:pt>
                <c:pt idx="8726">
                  <c:v>11550.202304282166</c:v>
                </c:pt>
                <c:pt idx="8727">
                  <c:v>11582.969197337257</c:v>
                </c:pt>
                <c:pt idx="8728">
                  <c:v>11785.69044230846</c:v>
                </c:pt>
                <c:pt idx="8729">
                  <c:v>12828.429877526683</c:v>
                </c:pt>
                <c:pt idx="8730">
                  <c:v>12884.25790591773</c:v>
                </c:pt>
                <c:pt idx="8731">
                  <c:v>12410.843237531759</c:v>
                </c:pt>
                <c:pt idx="8732">
                  <c:v>11717.718263864892</c:v>
                </c:pt>
                <c:pt idx="8733">
                  <c:v>11167.820949675714</c:v>
                </c:pt>
                <c:pt idx="8734">
                  <c:v>11440.936828219068</c:v>
                </c:pt>
                <c:pt idx="8735">
                  <c:v>11291.637093715122</c:v>
                </c:pt>
                <c:pt idx="8736">
                  <c:v>10474.680038804054</c:v>
                </c:pt>
                <c:pt idx="8737">
                  <c:v>9785.1887478300669</c:v>
                </c:pt>
                <c:pt idx="8738">
                  <c:v>9243.8019010005282</c:v>
                </c:pt>
                <c:pt idx="8739">
                  <c:v>8990.0975378954518</c:v>
                </c:pt>
                <c:pt idx="8740">
                  <c:v>9031.3589611053922</c:v>
                </c:pt>
                <c:pt idx="8741">
                  <c:v>9363.9684251422623</c:v>
                </c:pt>
                <c:pt idx="8742">
                  <c:v>9983.0650825440953</c:v>
                </c:pt>
                <c:pt idx="8743">
                  <c:v>10440.701918184666</c:v>
                </c:pt>
                <c:pt idx="8744">
                  <c:v>11131.404436722947</c:v>
                </c:pt>
                <c:pt idx="8745">
                  <c:v>11438.514373090482</c:v>
                </c:pt>
                <c:pt idx="8746">
                  <c:v>11555.047214539338</c:v>
                </c:pt>
                <c:pt idx="8747">
                  <c:v>11660.663070704757</c:v>
                </c:pt>
                <c:pt idx="8748">
                  <c:v>11587.830044799224</c:v>
                </c:pt>
                <c:pt idx="8749">
                  <c:v>11290.425866150827</c:v>
                </c:pt>
                <c:pt idx="8750">
                  <c:v>10967.522159833099</c:v>
                </c:pt>
                <c:pt idx="8751">
                  <c:v>11042.793578072013</c:v>
                </c:pt>
                <c:pt idx="8752">
                  <c:v>11243.076430709834</c:v>
                </c:pt>
                <c:pt idx="8753">
                  <c:v>12152.278026964717</c:v>
                </c:pt>
                <c:pt idx="8754">
                  <c:v>12038.183577849242</c:v>
                </c:pt>
                <c:pt idx="8755">
                  <c:v>11382.670407494643</c:v>
                </c:pt>
                <c:pt idx="8756">
                  <c:v>10813.361577867185</c:v>
                </c:pt>
                <c:pt idx="8757">
                  <c:v>10539.01853455474</c:v>
                </c:pt>
                <c:pt idx="8758">
                  <c:v>10979.666309885619</c:v>
                </c:pt>
                <c:pt idx="8759">
                  <c:v>11138.6877393135</c:v>
                </c:pt>
                <c:pt idx="8760">
                  <c:v>10474.680038804054</c:v>
                </c:pt>
                <c:pt idx="8761">
                  <c:v>9785.1887478300669</c:v>
                </c:pt>
                <c:pt idx="8762">
                  <c:v>9243.8019010005282</c:v>
                </c:pt>
                <c:pt idx="8763">
                  <c:v>8990.0975378954518</c:v>
                </c:pt>
                <c:pt idx="8764">
                  <c:v>9031.3589611053922</c:v>
                </c:pt>
                <c:pt idx="8765">
                  <c:v>9363.9684251422623</c:v>
                </c:pt>
                <c:pt idx="8766">
                  <c:v>9983.0650825440953</c:v>
                </c:pt>
                <c:pt idx="8767">
                  <c:v>10440.701918184666</c:v>
                </c:pt>
                <c:pt idx="8768">
                  <c:v>11131.404436722947</c:v>
                </c:pt>
                <c:pt idx="8769">
                  <c:v>11438.514373090482</c:v>
                </c:pt>
                <c:pt idx="8770">
                  <c:v>11555.047214539338</c:v>
                </c:pt>
                <c:pt idx="8771">
                  <c:v>11660.663070704757</c:v>
                </c:pt>
                <c:pt idx="8772">
                  <c:v>11587.830044799224</c:v>
                </c:pt>
                <c:pt idx="8773">
                  <c:v>11290.425866150827</c:v>
                </c:pt>
                <c:pt idx="8774">
                  <c:v>10967.522159833099</c:v>
                </c:pt>
                <c:pt idx="8775">
                  <c:v>11042.793578072013</c:v>
                </c:pt>
                <c:pt idx="8776">
                  <c:v>11243.076430709834</c:v>
                </c:pt>
                <c:pt idx="8777">
                  <c:v>12152.278026964717</c:v>
                </c:pt>
                <c:pt idx="8778">
                  <c:v>12038.183577849242</c:v>
                </c:pt>
                <c:pt idx="8779">
                  <c:v>11382.670407494643</c:v>
                </c:pt>
                <c:pt idx="8780">
                  <c:v>10813.361577867185</c:v>
                </c:pt>
                <c:pt idx="8781">
                  <c:v>10539.01853455474</c:v>
                </c:pt>
                <c:pt idx="8782">
                  <c:v>10979.666309885619</c:v>
                </c:pt>
                <c:pt idx="8783">
                  <c:v>11138.6877393135</c:v>
                </c:pt>
              </c:numCache>
            </c:numRef>
          </c:yVal>
          <c:smooth val="0"/>
          <c:extLst>
            <c:ext xmlns:c16="http://schemas.microsoft.com/office/drawing/2014/chart" uri="{C3380CC4-5D6E-409C-BE32-E72D297353CC}">
              <c16:uniqueId val="{00000000-88C2-4985-B2D8-E35A965F45FC}"/>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min val="600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Electricity demand [M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C00000"/>
              </a:solidFill>
              <a:round/>
            </a:ln>
            <a:effectLst/>
          </c:spPr>
          <c:marker>
            <c:symbol val="none"/>
          </c:marker>
          <c:yVal>
            <c:numRef>
              <c:f>'Background-Lists'!$AD$6:$AD$8789</c:f>
              <c:numCache>
                <c:formatCode>0.00</c:formatCode>
                <c:ptCount val="8784"/>
                <c:pt idx="0">
                  <c:v>40103.589918513862</c:v>
                </c:pt>
                <c:pt idx="1">
                  <c:v>40966.032712460248</c:v>
                </c:pt>
                <c:pt idx="2">
                  <c:v>41766.872449696486</c:v>
                </c:pt>
                <c:pt idx="3">
                  <c:v>42321.299960090546</c:v>
                </c:pt>
                <c:pt idx="4">
                  <c:v>42783.322885419118</c:v>
                </c:pt>
                <c:pt idx="5">
                  <c:v>43214.544282392351</c:v>
                </c:pt>
                <c:pt idx="6">
                  <c:v>44046.185547983667</c:v>
                </c:pt>
                <c:pt idx="7">
                  <c:v>45155.040568772056</c:v>
                </c:pt>
                <c:pt idx="8">
                  <c:v>45401.45279561387</c:v>
                </c:pt>
                <c:pt idx="9">
                  <c:v>45593.284566837232</c:v>
                </c:pt>
                <c:pt idx="10">
                  <c:v>40942.253785196946</c:v>
                </c:pt>
                <c:pt idx="11">
                  <c:v>37122.864269147962</c:v>
                </c:pt>
                <c:pt idx="12">
                  <c:v>34350.726717177051</c:v>
                </c:pt>
                <c:pt idx="13">
                  <c:v>33673.093093361807</c:v>
                </c:pt>
                <c:pt idx="14">
                  <c:v>37430.879552700382</c:v>
                </c:pt>
                <c:pt idx="15">
                  <c:v>46332.521247362791</c:v>
                </c:pt>
                <c:pt idx="16">
                  <c:v>49597.483253017534</c:v>
                </c:pt>
                <c:pt idx="17">
                  <c:v>50398.322990253597</c:v>
                </c:pt>
                <c:pt idx="18">
                  <c:v>50459.926046964189</c:v>
                </c:pt>
                <c:pt idx="19">
                  <c:v>50090.307706701358</c:v>
                </c:pt>
                <c:pt idx="20">
                  <c:v>49474.277139596801</c:v>
                </c:pt>
                <c:pt idx="21">
                  <c:v>49104.658799333978</c:v>
                </c:pt>
                <c:pt idx="22">
                  <c:v>48735.040459071148</c:v>
                </c:pt>
                <c:pt idx="23">
                  <c:v>46171.491004494776</c:v>
                </c:pt>
                <c:pt idx="24">
                  <c:v>45062.635983706481</c:v>
                </c:pt>
                <c:pt idx="25">
                  <c:v>44539.010001667404</c:v>
                </c:pt>
                <c:pt idx="26">
                  <c:v>43861.376377852255</c:v>
                </c:pt>
                <c:pt idx="27">
                  <c:v>43183.742754037194</c:v>
                </c:pt>
                <c:pt idx="28">
                  <c:v>42567.712186932542</c:v>
                </c:pt>
                <c:pt idx="29">
                  <c:v>42013.284676538315</c:v>
                </c:pt>
                <c:pt idx="30">
                  <c:v>41304.849524367914</c:v>
                </c:pt>
                <c:pt idx="31">
                  <c:v>40534.811315487015</c:v>
                </c:pt>
                <c:pt idx="32">
                  <c:v>39672.368521540629</c:v>
                </c:pt>
                <c:pt idx="33">
                  <c:v>39771.795707698147</c:v>
                </c:pt>
                <c:pt idx="34">
                  <c:v>37030.459684082394</c:v>
                </c:pt>
                <c:pt idx="35">
                  <c:v>34381.528245532303</c:v>
                </c:pt>
                <c:pt idx="36">
                  <c:v>32749.047242705019</c:v>
                </c:pt>
                <c:pt idx="37">
                  <c:v>32441.031959152602</c:v>
                </c:pt>
                <c:pt idx="38">
                  <c:v>33149.467111323007</c:v>
                </c:pt>
                <c:pt idx="39">
                  <c:v>34319.925188821886</c:v>
                </c:pt>
                <c:pt idx="40">
                  <c:v>34812.749642505536</c:v>
                </c:pt>
                <c:pt idx="41">
                  <c:v>34751.146585795126</c:v>
                </c:pt>
                <c:pt idx="42">
                  <c:v>34135.116018690474</c:v>
                </c:pt>
                <c:pt idx="43">
                  <c:v>33303.474753099174</c:v>
                </c:pt>
                <c:pt idx="44">
                  <c:v>31516.986108495545</c:v>
                </c:pt>
                <c:pt idx="45">
                  <c:v>29822.90204895768</c:v>
                </c:pt>
                <c:pt idx="46">
                  <c:v>28282.825631195963</c:v>
                </c:pt>
                <c:pt idx="47">
                  <c:v>25103.245609515117</c:v>
                </c:pt>
                <c:pt idx="48">
                  <c:v>24826.031854318135</c:v>
                </c:pt>
                <c:pt idx="49">
                  <c:v>25072.444081159956</c:v>
                </c:pt>
                <c:pt idx="50">
                  <c:v>24610.421155831289</c:v>
                </c:pt>
                <c:pt idx="51">
                  <c:v>24302.405872279054</c:v>
                </c:pt>
                <c:pt idx="52">
                  <c:v>23932.787532016326</c:v>
                </c:pt>
                <c:pt idx="53">
                  <c:v>23747.978361884911</c:v>
                </c:pt>
                <c:pt idx="54">
                  <c:v>23532.367663398247</c:v>
                </c:pt>
                <c:pt idx="55">
                  <c:v>23162.749323135424</c:v>
                </c:pt>
                <c:pt idx="56">
                  <c:v>22392.711114254613</c:v>
                </c:pt>
                <c:pt idx="57">
                  <c:v>23693.397906266353</c:v>
                </c:pt>
                <c:pt idx="58">
                  <c:v>20982.863411005852</c:v>
                </c:pt>
                <c:pt idx="59">
                  <c:v>16855.458611404461</c:v>
                </c:pt>
                <c:pt idx="60">
                  <c:v>14206.527172854365</c:v>
                </c:pt>
                <c:pt idx="61">
                  <c:v>13960.114946012542</c:v>
                </c:pt>
                <c:pt idx="62">
                  <c:v>15561.79442048457</c:v>
                </c:pt>
                <c:pt idx="63">
                  <c:v>18611.145727652744</c:v>
                </c:pt>
                <c:pt idx="64">
                  <c:v>22060.916903438894</c:v>
                </c:pt>
                <c:pt idx="65">
                  <c:v>25911.107947843033</c:v>
                </c:pt>
                <c:pt idx="66">
                  <c:v>30069.314275799676</c:v>
                </c:pt>
                <c:pt idx="67">
                  <c:v>31763.398335337548</c:v>
                </c:pt>
                <c:pt idx="68">
                  <c:v>32779.848771060184</c:v>
                </c:pt>
                <c:pt idx="69">
                  <c:v>34196.719075400892</c:v>
                </c:pt>
                <c:pt idx="70">
                  <c:v>36938.055099016645</c:v>
                </c:pt>
                <c:pt idx="71">
                  <c:v>36499.811100951461</c:v>
                </c:pt>
                <c:pt idx="72">
                  <c:v>37362.253894898116</c:v>
                </c:pt>
                <c:pt idx="73">
                  <c:v>37762.673763516097</c:v>
                </c:pt>
                <c:pt idx="74">
                  <c:v>38009.085990357918</c:v>
                </c:pt>
                <c:pt idx="75">
                  <c:v>37731.872235160939</c:v>
                </c:pt>
                <c:pt idx="76">
                  <c:v>36900.230969569537</c:v>
                </c:pt>
                <c:pt idx="77">
                  <c:v>36931.032497924702</c:v>
                </c:pt>
                <c:pt idx="78">
                  <c:v>36530.612629306714</c:v>
                </c:pt>
                <c:pt idx="79">
                  <c:v>36284.200402464892</c:v>
                </c:pt>
                <c:pt idx="80">
                  <c:v>34928.933154834587</c:v>
                </c:pt>
                <c:pt idx="81">
                  <c:v>33765.497678427659</c:v>
                </c:pt>
                <c:pt idx="82">
                  <c:v>29638.092878826261</c:v>
                </c:pt>
                <c:pt idx="83">
                  <c:v>24648.245285278583</c:v>
                </c:pt>
                <c:pt idx="84">
                  <c:v>21752.901619886663</c:v>
                </c:pt>
                <c:pt idx="85">
                  <c:v>21475.687864689498</c:v>
                </c:pt>
                <c:pt idx="86">
                  <c:v>23385.38262271394</c:v>
                </c:pt>
                <c:pt idx="87">
                  <c:v>26034.314061264038</c:v>
                </c:pt>
                <c:pt idx="88">
                  <c:v>27451.184365604746</c:v>
                </c:pt>
                <c:pt idx="89">
                  <c:v>28344.428687906555</c:v>
                </c:pt>
                <c:pt idx="90">
                  <c:v>29237.673010208273</c:v>
                </c:pt>
                <c:pt idx="91">
                  <c:v>30254.123445931087</c:v>
                </c:pt>
                <c:pt idx="92">
                  <c:v>31486.1845801403</c:v>
                </c:pt>
                <c:pt idx="93">
                  <c:v>32379.4289024422</c:v>
                </c:pt>
                <c:pt idx="94">
                  <c:v>32964.657941191595</c:v>
                </c:pt>
                <c:pt idx="95">
                  <c:v>31140.345167140862</c:v>
                </c:pt>
                <c:pt idx="96">
                  <c:v>31479.16197904844</c:v>
                </c:pt>
                <c:pt idx="97">
                  <c:v>31571.566564114193</c:v>
                </c:pt>
                <c:pt idx="98">
                  <c:v>31448.360450693279</c:v>
                </c:pt>
                <c:pt idx="99">
                  <c:v>31663.971149179848</c:v>
                </c:pt>
                <c:pt idx="100">
                  <c:v>32434.009358060663</c:v>
                </c:pt>
                <c:pt idx="101">
                  <c:v>33542.864378849132</c:v>
                </c:pt>
                <c:pt idx="102">
                  <c:v>34158.894945953783</c:v>
                </c:pt>
                <c:pt idx="103">
                  <c:v>34805.727041413593</c:v>
                </c:pt>
                <c:pt idx="104">
                  <c:v>35267.749966742165</c:v>
                </c:pt>
                <c:pt idx="105">
                  <c:v>36630.039815464414</c:v>
                </c:pt>
                <c:pt idx="106">
                  <c:v>34874.352699216128</c:v>
                </c:pt>
                <c:pt idx="107">
                  <c:v>32410.230430797357</c:v>
                </c:pt>
                <c:pt idx="108">
                  <c:v>29453.283708695028</c:v>
                </c:pt>
                <c:pt idx="109">
                  <c:v>26989.161440276348</c:v>
                </c:pt>
                <c:pt idx="110">
                  <c:v>27882.405762577982</c:v>
                </c:pt>
                <c:pt idx="111">
                  <c:v>32441.031959152602</c:v>
                </c:pt>
                <c:pt idx="112">
                  <c:v>33488.283923230396</c:v>
                </c:pt>
                <c:pt idx="113">
                  <c:v>32933.856412836431</c:v>
                </c:pt>
                <c:pt idx="114">
                  <c:v>32779.848771060184</c:v>
                </c:pt>
                <c:pt idx="115">
                  <c:v>33118.665582967755</c:v>
                </c:pt>
                <c:pt idx="116">
                  <c:v>33703.894621717242</c:v>
                </c:pt>
                <c:pt idx="117">
                  <c:v>34258.322132111301</c:v>
                </c:pt>
                <c:pt idx="118">
                  <c:v>34997.55881263686</c:v>
                </c:pt>
                <c:pt idx="119">
                  <c:v>33820.078134046118</c:v>
                </c:pt>
                <c:pt idx="120">
                  <c:v>35144.543853321258</c:v>
                </c:pt>
                <c:pt idx="121">
                  <c:v>36469.009572596304</c:v>
                </c:pt>
                <c:pt idx="122">
                  <c:v>37670.269178450348</c:v>
                </c:pt>
                <c:pt idx="123">
                  <c:v>39056.337954435803</c:v>
                </c:pt>
                <c:pt idx="124">
                  <c:v>40350.002145355691</c:v>
                </c:pt>
                <c:pt idx="125">
                  <c:v>41181.643410947087</c:v>
                </c:pt>
                <c:pt idx="126">
                  <c:v>42290.498431735381</c:v>
                </c:pt>
                <c:pt idx="127">
                  <c:v>42598.513715287714</c:v>
                </c:pt>
                <c:pt idx="128">
                  <c:v>40319.200617000439</c:v>
                </c:pt>
                <c:pt idx="129">
                  <c:v>38354.92540335744</c:v>
                </c:pt>
                <c:pt idx="130">
                  <c:v>33488.283923230396</c:v>
                </c:pt>
                <c:pt idx="131">
                  <c:v>29268.474538563616</c:v>
                </c:pt>
                <c:pt idx="132">
                  <c:v>27019.962968631509</c:v>
                </c:pt>
                <c:pt idx="133">
                  <c:v>26650.344628368683</c:v>
                </c:pt>
                <c:pt idx="134">
                  <c:v>29514.886765405437</c:v>
                </c:pt>
                <c:pt idx="135">
                  <c:v>35952.406191649163</c:v>
                </c:pt>
                <c:pt idx="136">
                  <c:v>38878.551385396247</c:v>
                </c:pt>
                <c:pt idx="137">
                  <c:v>40819.047671776119</c:v>
                </c:pt>
                <c:pt idx="138">
                  <c:v>41897.101164209256</c:v>
                </c:pt>
                <c:pt idx="139">
                  <c:v>41958.704220919666</c:v>
                </c:pt>
                <c:pt idx="140">
                  <c:v>40911.452256841781</c:v>
                </c:pt>
                <c:pt idx="141">
                  <c:v>39802.597236053305</c:v>
                </c:pt>
                <c:pt idx="142">
                  <c:v>36722.444400529981</c:v>
                </c:pt>
                <c:pt idx="143">
                  <c:v>31448.360450693279</c:v>
                </c:pt>
                <c:pt idx="144">
                  <c:v>30031.490146352568</c:v>
                </c:pt>
                <c:pt idx="145">
                  <c:v>28707.024427077522</c:v>
                </c:pt>
                <c:pt idx="146">
                  <c:v>27844.581633130871</c:v>
                </c:pt>
                <c:pt idx="147">
                  <c:v>27382.558707802476</c:v>
                </c:pt>
                <c:pt idx="148">
                  <c:v>27136.146480960655</c:v>
                </c:pt>
                <c:pt idx="149">
                  <c:v>27105.344952605221</c:v>
                </c:pt>
                <c:pt idx="150">
                  <c:v>27228.551066026223</c:v>
                </c:pt>
                <c:pt idx="151">
                  <c:v>27166.948009315813</c:v>
                </c:pt>
                <c:pt idx="152">
                  <c:v>26489.314385500573</c:v>
                </c:pt>
                <c:pt idx="153">
                  <c:v>27266.375195473331</c:v>
                </c:pt>
                <c:pt idx="154">
                  <c:v>25818.703362777462</c:v>
                </c:pt>
                <c:pt idx="155">
                  <c:v>24093.817774884341</c:v>
                </c:pt>
                <c:pt idx="156">
                  <c:v>22830.955112319705</c:v>
                </c:pt>
                <c:pt idx="157">
                  <c:v>22584.54288547788</c:v>
                </c:pt>
                <c:pt idx="158">
                  <c:v>24340.230001726162</c:v>
                </c:pt>
                <c:pt idx="159">
                  <c:v>28529.23785803797</c:v>
                </c:pt>
                <c:pt idx="160">
                  <c:v>30254.123445931087</c:v>
                </c:pt>
                <c:pt idx="161">
                  <c:v>31239.772353298467</c:v>
                </c:pt>
                <c:pt idx="162">
                  <c:v>31424.581523429886</c:v>
                </c:pt>
                <c:pt idx="163">
                  <c:v>30500.535672772912</c:v>
                </c:pt>
                <c:pt idx="164">
                  <c:v>29268.474538563616</c:v>
                </c:pt>
                <c:pt idx="165">
                  <c:v>28067.21493270939</c:v>
                </c:pt>
                <c:pt idx="166">
                  <c:v>26126.7186463297</c:v>
                </c:pt>
                <c:pt idx="167">
                  <c:v>22669.924869451595</c:v>
                </c:pt>
                <c:pt idx="168">
                  <c:v>22300.306529188772</c:v>
                </c:pt>
                <c:pt idx="169">
                  <c:v>22023.09277399179</c:v>
                </c:pt>
                <c:pt idx="170">
                  <c:v>21376.26067853198</c:v>
                </c:pt>
                <c:pt idx="171">
                  <c:v>19497.367448862697</c:v>
                </c:pt>
                <c:pt idx="172">
                  <c:v>17710.878804259162</c:v>
                </c:pt>
                <c:pt idx="173">
                  <c:v>17033.245180443922</c:v>
                </c:pt>
                <c:pt idx="174">
                  <c:v>16448.016141694527</c:v>
                </c:pt>
                <c:pt idx="175">
                  <c:v>16109.19932978695</c:v>
                </c:pt>
                <c:pt idx="176">
                  <c:v>15400.764177616646</c:v>
                </c:pt>
                <c:pt idx="177">
                  <c:v>15685.000533905575</c:v>
                </c:pt>
                <c:pt idx="178">
                  <c:v>13990.916474367703</c:v>
                </c:pt>
                <c:pt idx="179">
                  <c:v>12635.649226737494</c:v>
                </c:pt>
                <c:pt idx="180">
                  <c:v>12112.023244698417</c:v>
                </c:pt>
                <c:pt idx="181">
                  <c:v>12450.840056606083</c:v>
                </c:pt>
                <c:pt idx="182">
                  <c:v>13467.290492328715</c:v>
                </c:pt>
                <c:pt idx="183">
                  <c:v>14914.962325024762</c:v>
                </c:pt>
                <c:pt idx="184">
                  <c:v>16023.817345813237</c:v>
                </c:pt>
                <c:pt idx="185">
                  <c:v>17194.275423312032</c:v>
                </c:pt>
                <c:pt idx="186">
                  <c:v>17902.710575482524</c:v>
                </c:pt>
                <c:pt idx="187">
                  <c:v>17995.115160548092</c:v>
                </c:pt>
                <c:pt idx="188">
                  <c:v>18025.916688903344</c:v>
                </c:pt>
                <c:pt idx="189">
                  <c:v>17964.313632192934</c:v>
                </c:pt>
                <c:pt idx="190">
                  <c:v>17625.496820285269</c:v>
                </c:pt>
                <c:pt idx="191">
                  <c:v>14753.932082156656</c:v>
                </c:pt>
                <c:pt idx="192">
                  <c:v>14384.313741893831</c:v>
                </c:pt>
                <c:pt idx="193">
                  <c:v>14507.519855314833</c:v>
                </c:pt>
                <c:pt idx="194">
                  <c:v>14815.535138867246</c:v>
                </c:pt>
                <c:pt idx="195">
                  <c:v>15616.374876103306</c:v>
                </c:pt>
                <c:pt idx="196">
                  <c:v>16201.603914852705</c:v>
                </c:pt>
                <c:pt idx="197">
                  <c:v>15924.390159655542</c:v>
                </c:pt>
                <c:pt idx="198">
                  <c:v>14815.535138867246</c:v>
                </c:pt>
                <c:pt idx="199">
                  <c:v>14291.90915682826</c:v>
                </c:pt>
                <c:pt idx="200">
                  <c:v>13552.67247630261</c:v>
                </c:pt>
                <c:pt idx="201">
                  <c:v>14052.519531078293</c:v>
                </c:pt>
                <c:pt idx="202">
                  <c:v>12204.42782976426</c:v>
                </c:pt>
                <c:pt idx="203">
                  <c:v>10356.336128450135</c:v>
                </c:pt>
                <c:pt idx="204">
                  <c:v>9370.6872210826641</c:v>
                </c:pt>
                <c:pt idx="205">
                  <c:v>9155.0765225960913</c:v>
                </c:pt>
                <c:pt idx="206">
                  <c:v>9863.5116747664888</c:v>
                </c:pt>
                <c:pt idx="207">
                  <c:v>11249.580450751946</c:v>
                </c:pt>
                <c:pt idx="208">
                  <c:v>12543.244641671834</c:v>
                </c:pt>
                <c:pt idx="209">
                  <c:v>13867.710360946881</c:v>
                </c:pt>
                <c:pt idx="210">
                  <c:v>14822.557739959106</c:v>
                </c:pt>
                <c:pt idx="211">
                  <c:v>15192.176080221745</c:v>
                </c:pt>
                <c:pt idx="212">
                  <c:v>15685.000533905575</c:v>
                </c:pt>
                <c:pt idx="213">
                  <c:v>16732.252497983456</c:v>
                </c:pt>
                <c:pt idx="214">
                  <c:v>17902.710575482524</c:v>
                </c:pt>
                <c:pt idx="215">
                  <c:v>16355.611556628957</c:v>
                </c:pt>
                <c:pt idx="216">
                  <c:v>15400.764177616646</c:v>
                </c:pt>
                <c:pt idx="217">
                  <c:v>15308.359592550893</c:v>
                </c:pt>
                <c:pt idx="218">
                  <c:v>17649.275747548571</c:v>
                </c:pt>
                <c:pt idx="219">
                  <c:v>20883.436224848152</c:v>
                </c:pt>
                <c:pt idx="220">
                  <c:v>22762.329454517439</c:v>
                </c:pt>
                <c:pt idx="221">
                  <c:v>23901.986003661073</c:v>
                </c:pt>
                <c:pt idx="222">
                  <c:v>24179.199758858056</c:v>
                </c:pt>
                <c:pt idx="223">
                  <c:v>24333.207400634306</c:v>
                </c:pt>
                <c:pt idx="224">
                  <c:v>23224.352379845834</c:v>
                </c:pt>
                <c:pt idx="225">
                  <c:v>24093.817774884341</c:v>
                </c:pt>
                <c:pt idx="226">
                  <c:v>22399.733715346469</c:v>
                </c:pt>
                <c:pt idx="227">
                  <c:v>20952.061882650421</c:v>
                </c:pt>
                <c:pt idx="228">
                  <c:v>20644.046599098187</c:v>
                </c:pt>
                <c:pt idx="229">
                  <c:v>21044.466467716262</c:v>
                </c:pt>
                <c:pt idx="230">
                  <c:v>22892.558169030115</c:v>
                </c:pt>
                <c:pt idx="231">
                  <c:v>26219.123231395446</c:v>
                </c:pt>
                <c:pt idx="232">
                  <c:v>29884.505105668261</c:v>
                </c:pt>
                <c:pt idx="233">
                  <c:v>33488.283923230396</c:v>
                </c:pt>
                <c:pt idx="234">
                  <c:v>35798.398549872923</c:v>
                </c:pt>
                <c:pt idx="235">
                  <c:v>36568.436758753815</c:v>
                </c:pt>
                <c:pt idx="236">
                  <c:v>36352.826060267151</c:v>
                </c:pt>
                <c:pt idx="237">
                  <c:v>35767.597021517759</c:v>
                </c:pt>
                <c:pt idx="238">
                  <c:v>36014.009248359762</c:v>
                </c:pt>
                <c:pt idx="239">
                  <c:v>34035.688832532782</c:v>
                </c:pt>
                <c:pt idx="240">
                  <c:v>34682.520927992766</c:v>
                </c:pt>
                <c:pt idx="241">
                  <c:v>34436.108701150762</c:v>
                </c:pt>
                <c:pt idx="242">
                  <c:v>34651.719399637615</c:v>
                </c:pt>
                <c:pt idx="243">
                  <c:v>34436.108701150762</c:v>
                </c:pt>
                <c:pt idx="244">
                  <c:v>34805.727041413593</c:v>
                </c:pt>
                <c:pt idx="245">
                  <c:v>35144.543853321258</c:v>
                </c:pt>
                <c:pt idx="246">
                  <c:v>35329.353023452575</c:v>
                </c:pt>
                <c:pt idx="247">
                  <c:v>35421.757608518419</c:v>
                </c:pt>
                <c:pt idx="248">
                  <c:v>33573.665907204297</c:v>
                </c:pt>
                <c:pt idx="249">
                  <c:v>33519.08545158583</c:v>
                </c:pt>
                <c:pt idx="250">
                  <c:v>31054.963183167143</c:v>
                </c:pt>
                <c:pt idx="251">
                  <c:v>28529.23785803797</c:v>
                </c:pt>
                <c:pt idx="252">
                  <c:v>27143.169082052515</c:v>
                </c:pt>
                <c:pt idx="253">
                  <c:v>27266.375195473331</c:v>
                </c:pt>
                <c:pt idx="254">
                  <c:v>28652.443971458786</c:v>
                </c:pt>
                <c:pt idx="255">
                  <c:v>30931.757069746145</c:v>
                </c:pt>
                <c:pt idx="256">
                  <c:v>32502.635015863016</c:v>
                </c:pt>
                <c:pt idx="257">
                  <c:v>33149.467111323007</c:v>
                </c:pt>
                <c:pt idx="258">
                  <c:v>33673.093093361807</c:v>
                </c:pt>
                <c:pt idx="259">
                  <c:v>34350.726717177051</c:v>
                </c:pt>
                <c:pt idx="260">
                  <c:v>35089.963397702697</c:v>
                </c:pt>
                <c:pt idx="261">
                  <c:v>35921.604663293918</c:v>
                </c:pt>
                <c:pt idx="262">
                  <c:v>36753.245928885139</c:v>
                </c:pt>
                <c:pt idx="263">
                  <c:v>35514.162193583987</c:v>
                </c:pt>
                <c:pt idx="264">
                  <c:v>36530.612629306714</c:v>
                </c:pt>
                <c:pt idx="265">
                  <c:v>37239.047781477107</c:v>
                </c:pt>
                <c:pt idx="266">
                  <c:v>37547.063065029528</c:v>
                </c:pt>
                <c:pt idx="267">
                  <c:v>37023.437082990451</c:v>
                </c:pt>
                <c:pt idx="268">
                  <c:v>36684.62027108288</c:v>
                </c:pt>
                <c:pt idx="269">
                  <c:v>36592.215686017298</c:v>
                </c:pt>
                <c:pt idx="270">
                  <c:v>36160.994289043883</c:v>
                </c:pt>
                <c:pt idx="271">
                  <c:v>35390.956080162985</c:v>
                </c:pt>
                <c:pt idx="272">
                  <c:v>33111.642981875899</c:v>
                </c:pt>
                <c:pt idx="273">
                  <c:v>32133.016675600193</c:v>
                </c:pt>
                <c:pt idx="274">
                  <c:v>30161.718860865243</c:v>
                </c:pt>
                <c:pt idx="275">
                  <c:v>27820.802705867569</c:v>
                </c:pt>
                <c:pt idx="276">
                  <c:v>25418.283494159481</c:v>
                </c:pt>
                <c:pt idx="277">
                  <c:v>23200.573452582532</c:v>
                </c:pt>
                <c:pt idx="278">
                  <c:v>22122.519960149308</c:v>
                </c:pt>
                <c:pt idx="279">
                  <c:v>21937.710790017889</c:v>
                </c:pt>
                <c:pt idx="280">
                  <c:v>22214.924545215054</c:v>
                </c:pt>
                <c:pt idx="281">
                  <c:v>23292.978037648372</c:v>
                </c:pt>
                <c:pt idx="282">
                  <c:v>25141.069738962222</c:v>
                </c:pt>
                <c:pt idx="283">
                  <c:v>26126.7186463297</c:v>
                </c:pt>
                <c:pt idx="284">
                  <c:v>27389.581308894332</c:v>
                </c:pt>
                <c:pt idx="285">
                  <c:v>28313.627159551394</c:v>
                </c:pt>
                <c:pt idx="286">
                  <c:v>29206.871481853028</c:v>
                </c:pt>
                <c:pt idx="287">
                  <c:v>27351.757179447228</c:v>
                </c:pt>
                <c:pt idx="288">
                  <c:v>27166.948009315813</c:v>
                </c:pt>
                <c:pt idx="289">
                  <c:v>26858.9327257634</c:v>
                </c:pt>
                <c:pt idx="290">
                  <c:v>26612.520498921578</c:v>
                </c:pt>
                <c:pt idx="291">
                  <c:v>26520.115913855821</c:v>
                </c:pt>
                <c:pt idx="292">
                  <c:v>26396.909800435005</c:v>
                </c:pt>
                <c:pt idx="293">
                  <c:v>26242.902158658751</c:v>
                </c:pt>
                <c:pt idx="294">
                  <c:v>26088.894516882589</c:v>
                </c:pt>
                <c:pt idx="295">
                  <c:v>25965.68840346159</c:v>
                </c:pt>
                <c:pt idx="296">
                  <c:v>25226.451722936123</c:v>
                </c:pt>
                <c:pt idx="297">
                  <c:v>26095.917117974444</c:v>
                </c:pt>
                <c:pt idx="298">
                  <c:v>24371.031530081415</c:v>
                </c:pt>
                <c:pt idx="299">
                  <c:v>22307.329130280716</c:v>
                </c:pt>
                <c:pt idx="300">
                  <c:v>20890.458825940008</c:v>
                </c:pt>
                <c:pt idx="301">
                  <c:v>20736.451184163849</c:v>
                </c:pt>
                <c:pt idx="302">
                  <c:v>21691.298563176071</c:v>
                </c:pt>
                <c:pt idx="303">
                  <c:v>23169.771924227371</c:v>
                </c:pt>
                <c:pt idx="304">
                  <c:v>23323.77956600353</c:v>
                </c:pt>
                <c:pt idx="305">
                  <c:v>23015.764282451117</c:v>
                </c:pt>
                <c:pt idx="306">
                  <c:v>22338.130658636059</c:v>
                </c:pt>
                <c:pt idx="307">
                  <c:v>21075.267996071423</c:v>
                </c:pt>
                <c:pt idx="308">
                  <c:v>19781.60380515163</c:v>
                </c:pt>
                <c:pt idx="309">
                  <c:v>19165.573238046978</c:v>
                </c:pt>
                <c:pt idx="310">
                  <c:v>19042.367124625976</c:v>
                </c:pt>
                <c:pt idx="311">
                  <c:v>17033.245180443922</c:v>
                </c:pt>
                <c:pt idx="312">
                  <c:v>17433.665049062001</c:v>
                </c:pt>
                <c:pt idx="313">
                  <c:v>18172.901729587651</c:v>
                </c:pt>
                <c:pt idx="314">
                  <c:v>19281.756750376033</c:v>
                </c:pt>
                <c:pt idx="315">
                  <c:v>20082.596487612096</c:v>
                </c:pt>
                <c:pt idx="316">
                  <c:v>20390.611771164509</c:v>
                </c:pt>
                <c:pt idx="317">
                  <c:v>20329.008714453914</c:v>
                </c:pt>
                <c:pt idx="318">
                  <c:v>20020.993430901683</c:v>
                </c:pt>
                <c:pt idx="319">
                  <c:v>19866.98578912552</c:v>
                </c:pt>
                <c:pt idx="320">
                  <c:v>19435.764392152287</c:v>
                </c:pt>
                <c:pt idx="321">
                  <c:v>20366.832843901026</c:v>
                </c:pt>
                <c:pt idx="322">
                  <c:v>18826.756426139313</c:v>
                </c:pt>
                <c:pt idx="323">
                  <c:v>17471.489178509106</c:v>
                </c:pt>
                <c:pt idx="324">
                  <c:v>16701.450969628208</c:v>
                </c:pt>
                <c:pt idx="325">
                  <c:v>16023.817345813237</c:v>
                </c:pt>
                <c:pt idx="326">
                  <c:v>15869.809704036987</c:v>
                </c:pt>
                <c:pt idx="327">
                  <c:v>16578.244856207384</c:v>
                </c:pt>
                <c:pt idx="328">
                  <c:v>17225.076951667284</c:v>
                </c:pt>
                <c:pt idx="329">
                  <c:v>17255.878480022442</c:v>
                </c:pt>
                <c:pt idx="330">
                  <c:v>16886.260139759619</c:v>
                </c:pt>
                <c:pt idx="331">
                  <c:v>16855.458611404461</c:v>
                </c:pt>
                <c:pt idx="332">
                  <c:v>17163.473894956875</c:v>
                </c:pt>
                <c:pt idx="333">
                  <c:v>17163.473894956875</c:v>
                </c:pt>
                <c:pt idx="334">
                  <c:v>16947.863196470207</c:v>
                </c:pt>
                <c:pt idx="335">
                  <c:v>14630.725968735833</c:v>
                </c:pt>
                <c:pt idx="336">
                  <c:v>14784.733610511905</c:v>
                </c:pt>
                <c:pt idx="337">
                  <c:v>15523.970291037464</c:v>
                </c:pt>
                <c:pt idx="338">
                  <c:v>17248.855878930586</c:v>
                </c:pt>
                <c:pt idx="339">
                  <c:v>19127.74910859987</c:v>
                </c:pt>
                <c:pt idx="340">
                  <c:v>20945.039281558566</c:v>
                </c:pt>
                <c:pt idx="341">
                  <c:v>22546.718756030772</c:v>
                </c:pt>
                <c:pt idx="342">
                  <c:v>23409.161549977245</c:v>
                </c:pt>
                <c:pt idx="343">
                  <c:v>23624.772248463909</c:v>
                </c:pt>
                <c:pt idx="344">
                  <c:v>21961.489717281376</c:v>
                </c:pt>
                <c:pt idx="345">
                  <c:v>20613.245070743025</c:v>
                </c:pt>
                <c:pt idx="346">
                  <c:v>17009.466253180621</c:v>
                </c:pt>
                <c:pt idx="347">
                  <c:v>14268.130229564957</c:v>
                </c:pt>
                <c:pt idx="348">
                  <c:v>12666.450755092656</c:v>
                </c:pt>
                <c:pt idx="349">
                  <c:v>12142.82477305385</c:v>
                </c:pt>
                <c:pt idx="350">
                  <c:v>13097.67215206607</c:v>
                </c:pt>
                <c:pt idx="351">
                  <c:v>15007.366910090335</c:v>
                </c:pt>
                <c:pt idx="352">
                  <c:v>16639.847912917794</c:v>
                </c:pt>
                <c:pt idx="353">
                  <c:v>18426.336557521325</c:v>
                </c:pt>
                <c:pt idx="354">
                  <c:v>21629.695506465658</c:v>
                </c:pt>
                <c:pt idx="355">
                  <c:v>24494.237643502416</c:v>
                </c:pt>
                <c:pt idx="356">
                  <c:v>25911.107947843033</c:v>
                </c:pt>
                <c:pt idx="357">
                  <c:v>27143.169082052515</c:v>
                </c:pt>
                <c:pt idx="358">
                  <c:v>29853.703577313008</c:v>
                </c:pt>
                <c:pt idx="359">
                  <c:v>28121.795388328035</c:v>
                </c:pt>
                <c:pt idx="360">
                  <c:v>28152.596916683284</c:v>
                </c:pt>
                <c:pt idx="361">
                  <c:v>29138.245824050759</c:v>
                </c:pt>
                <c:pt idx="362">
                  <c:v>30154.696259773391</c:v>
                </c:pt>
                <c:pt idx="363">
                  <c:v>30955.535997009451</c:v>
                </c:pt>
                <c:pt idx="364">
                  <c:v>31663.971149179848</c:v>
                </c:pt>
                <c:pt idx="365">
                  <c:v>32125.994074508246</c:v>
                </c:pt>
                <c:pt idx="366">
                  <c:v>33050.0399251653</c:v>
                </c:pt>
                <c:pt idx="367">
                  <c:v>33296.45215200731</c:v>
                </c:pt>
                <c:pt idx="368">
                  <c:v>30647.520713457219</c:v>
                </c:pt>
                <c:pt idx="369">
                  <c:v>28221.22257448555</c:v>
                </c:pt>
                <c:pt idx="370">
                  <c:v>22984.962754095955</c:v>
                </c:pt>
                <c:pt idx="371">
                  <c:v>18426.336557521325</c:v>
                </c:pt>
                <c:pt idx="372">
                  <c:v>15346.183721997999</c:v>
                </c:pt>
                <c:pt idx="373">
                  <c:v>14083.321059433545</c:v>
                </c:pt>
                <c:pt idx="374">
                  <c:v>15346.183721997999</c:v>
                </c:pt>
                <c:pt idx="375">
                  <c:v>18580.344199297491</c:v>
                </c:pt>
                <c:pt idx="376">
                  <c:v>20828.855769229598</c:v>
                </c:pt>
                <c:pt idx="377">
                  <c:v>20705.6496558086</c:v>
                </c:pt>
                <c:pt idx="378">
                  <c:v>19997.214503638199</c:v>
                </c:pt>
                <c:pt idx="379">
                  <c:v>19781.60380515163</c:v>
                </c:pt>
                <c:pt idx="380">
                  <c:v>20120.420617059201</c:v>
                </c:pt>
                <c:pt idx="381">
                  <c:v>21167.672581137085</c:v>
                </c:pt>
                <c:pt idx="382">
                  <c:v>22307.329130280716</c:v>
                </c:pt>
                <c:pt idx="383">
                  <c:v>21099.046923334728</c:v>
                </c:pt>
                <c:pt idx="384">
                  <c:v>21591.871377018553</c:v>
                </c:pt>
                <c:pt idx="385">
                  <c:v>21930.688188926219</c:v>
                </c:pt>
                <c:pt idx="386">
                  <c:v>21653.474433728963</c:v>
                </c:pt>
                <c:pt idx="387">
                  <c:v>20452.214827874919</c:v>
                </c:pt>
                <c:pt idx="388">
                  <c:v>19928.588845835933</c:v>
                </c:pt>
                <c:pt idx="389">
                  <c:v>19897.787317480681</c:v>
                </c:pt>
                <c:pt idx="390">
                  <c:v>19897.787317480681</c:v>
                </c:pt>
                <c:pt idx="391">
                  <c:v>20267.405657743508</c:v>
                </c:pt>
                <c:pt idx="392">
                  <c:v>20082.596487612096</c:v>
                </c:pt>
                <c:pt idx="393">
                  <c:v>21568.092449755248</c:v>
                </c:pt>
                <c:pt idx="394">
                  <c:v>20305.229787190612</c:v>
                </c:pt>
                <c:pt idx="395">
                  <c:v>18611.145727652744</c:v>
                </c:pt>
                <c:pt idx="396">
                  <c:v>17040.267781535869</c:v>
                </c:pt>
                <c:pt idx="397">
                  <c:v>16239.428044299812</c:v>
                </c:pt>
                <c:pt idx="398">
                  <c:v>17101.870838246279</c:v>
                </c:pt>
                <c:pt idx="399">
                  <c:v>19196.374766402139</c:v>
                </c:pt>
                <c:pt idx="400">
                  <c:v>21937.710790017889</c:v>
                </c:pt>
                <c:pt idx="401">
                  <c:v>24679.046813633831</c:v>
                </c:pt>
                <c:pt idx="402">
                  <c:v>27512.787422315156</c:v>
                </c:pt>
                <c:pt idx="403">
                  <c:v>30408.131087707072</c:v>
                </c:pt>
                <c:pt idx="404">
                  <c:v>33118.665582967755</c:v>
                </c:pt>
                <c:pt idx="405">
                  <c:v>35213.169511123517</c:v>
                </c:pt>
                <c:pt idx="406">
                  <c:v>36476.03217368816</c:v>
                </c:pt>
                <c:pt idx="407">
                  <c:v>34928.933154834587</c:v>
                </c:pt>
                <c:pt idx="408">
                  <c:v>35267.749966742165</c:v>
                </c:pt>
                <c:pt idx="409">
                  <c:v>35483.360665228829</c:v>
                </c:pt>
                <c:pt idx="410">
                  <c:v>35606.566778649831</c:v>
                </c:pt>
                <c:pt idx="411">
                  <c:v>35082.940796610754</c:v>
                </c:pt>
                <c:pt idx="412">
                  <c:v>33573.665907204297</c:v>
                </c:pt>
                <c:pt idx="413">
                  <c:v>32434.009358060663</c:v>
                </c:pt>
                <c:pt idx="414">
                  <c:v>32834.429226678738</c:v>
                </c:pt>
                <c:pt idx="415">
                  <c:v>33974.085775822372</c:v>
                </c:pt>
                <c:pt idx="416">
                  <c:v>33080.841453520559</c:v>
                </c:pt>
                <c:pt idx="417">
                  <c:v>33303.474753099174</c:v>
                </c:pt>
                <c:pt idx="418">
                  <c:v>31054.963183167143</c:v>
                </c:pt>
                <c:pt idx="419">
                  <c:v>28590.840914748376</c:v>
                </c:pt>
                <c:pt idx="420">
                  <c:v>26311.527816461108</c:v>
                </c:pt>
                <c:pt idx="421">
                  <c:v>25141.069738962222</c:v>
                </c:pt>
                <c:pt idx="422">
                  <c:v>26373.1308731717</c:v>
                </c:pt>
                <c:pt idx="423">
                  <c:v>33149.467111323007</c:v>
                </c:pt>
                <c:pt idx="424">
                  <c:v>38385.726931712692</c:v>
                </c:pt>
                <c:pt idx="425">
                  <c:v>40326.223218092302</c:v>
                </c:pt>
                <c:pt idx="426">
                  <c:v>41989.505749275013</c:v>
                </c:pt>
                <c:pt idx="427">
                  <c:v>42944.353128287228</c:v>
                </c:pt>
                <c:pt idx="428">
                  <c:v>42667.139373090067</c:v>
                </c:pt>
                <c:pt idx="429">
                  <c:v>42020.307277630258</c:v>
                </c:pt>
                <c:pt idx="430">
                  <c:v>41958.704220919666</c:v>
                </c:pt>
                <c:pt idx="431">
                  <c:v>40442.40673042144</c:v>
                </c:pt>
                <c:pt idx="432">
                  <c:v>41304.849524367914</c:v>
                </c:pt>
                <c:pt idx="433">
                  <c:v>41612.864807920327</c:v>
                </c:pt>
                <c:pt idx="434">
                  <c:v>41181.643410947087</c:v>
                </c:pt>
                <c:pt idx="435">
                  <c:v>40812.025070684271</c:v>
                </c:pt>
                <c:pt idx="436">
                  <c:v>40534.811315487015</c:v>
                </c:pt>
                <c:pt idx="437">
                  <c:v>40442.40673042144</c:v>
                </c:pt>
                <c:pt idx="438">
                  <c:v>39241.147124567215</c:v>
                </c:pt>
                <c:pt idx="439">
                  <c:v>38347.902802265584</c:v>
                </c:pt>
                <c:pt idx="440">
                  <c:v>35452.559136873577</c:v>
                </c:pt>
                <c:pt idx="441">
                  <c:v>33642.29156500665</c:v>
                </c:pt>
                <c:pt idx="442">
                  <c:v>29237.673010208273</c:v>
                </c:pt>
                <c:pt idx="443">
                  <c:v>25449.085022514635</c:v>
                </c:pt>
                <c:pt idx="444">
                  <c:v>23662.596377911017</c:v>
                </c:pt>
                <c:pt idx="445">
                  <c:v>23446.985679424353</c:v>
                </c:pt>
                <c:pt idx="446">
                  <c:v>25171.87126731747</c:v>
                </c:pt>
                <c:pt idx="447">
                  <c:v>31054.963183167143</c:v>
                </c:pt>
                <c:pt idx="448">
                  <c:v>33334.276281454418</c:v>
                </c:pt>
                <c:pt idx="449">
                  <c:v>35305.574096189273</c:v>
                </c:pt>
                <c:pt idx="450">
                  <c:v>38046.910119805027</c:v>
                </c:pt>
                <c:pt idx="451">
                  <c:v>39864.200292763904</c:v>
                </c:pt>
                <c:pt idx="452">
                  <c:v>39864.200292763904</c:v>
                </c:pt>
                <c:pt idx="453">
                  <c:v>38478.13151677826</c:v>
                </c:pt>
                <c:pt idx="454">
                  <c:v>38632.139158554426</c:v>
                </c:pt>
                <c:pt idx="455">
                  <c:v>37054.238611345696</c:v>
                </c:pt>
                <c:pt idx="456">
                  <c:v>37670.269178450348</c:v>
                </c:pt>
                <c:pt idx="457">
                  <c:v>38471.108915686404</c:v>
                </c:pt>
                <c:pt idx="458">
                  <c:v>39148.74253950156</c:v>
                </c:pt>
                <c:pt idx="459">
                  <c:v>39487.559351409218</c:v>
                </c:pt>
                <c:pt idx="460">
                  <c:v>39579.963936474793</c:v>
                </c:pt>
                <c:pt idx="461">
                  <c:v>39918.780748382451</c:v>
                </c:pt>
                <c:pt idx="462">
                  <c:v>40565.61284384226</c:v>
                </c:pt>
                <c:pt idx="463">
                  <c:v>41089.238825881243</c:v>
                </c:pt>
                <c:pt idx="464">
                  <c:v>40627.215900552859</c:v>
                </c:pt>
                <c:pt idx="465">
                  <c:v>41219.467540394202</c:v>
                </c:pt>
                <c:pt idx="466">
                  <c:v>38231.719289936438</c:v>
                </c:pt>
                <c:pt idx="467">
                  <c:v>34165.917547045639</c:v>
                </c:pt>
                <c:pt idx="468">
                  <c:v>28621.642443103632</c:v>
                </c:pt>
                <c:pt idx="469">
                  <c:v>26157.520174684854</c:v>
                </c:pt>
                <c:pt idx="470">
                  <c:v>27143.169082052515</c:v>
                </c:pt>
                <c:pt idx="471">
                  <c:v>32533.436544218359</c:v>
                </c:pt>
                <c:pt idx="472">
                  <c:v>37184.467325858554</c:v>
                </c:pt>
                <c:pt idx="473">
                  <c:v>39094.162083883086</c:v>
                </c:pt>
                <c:pt idx="474">
                  <c:v>40141.414047960978</c:v>
                </c:pt>
                <c:pt idx="475">
                  <c:v>41157.864483683603</c:v>
                </c:pt>
                <c:pt idx="476">
                  <c:v>42605.536316379657</c:v>
                </c:pt>
                <c:pt idx="477">
                  <c:v>44977.253999732588</c:v>
                </c:pt>
                <c:pt idx="478">
                  <c:v>47810.99460841409</c:v>
                </c:pt>
                <c:pt idx="479">
                  <c:v>47927.178120743149</c:v>
                </c:pt>
                <c:pt idx="480">
                  <c:v>49313.246896728699</c:v>
                </c:pt>
                <c:pt idx="481">
                  <c:v>50576.109559293152</c:v>
                </c:pt>
                <c:pt idx="482">
                  <c:v>51530.956938305375</c:v>
                </c:pt>
                <c:pt idx="483">
                  <c:v>51931.376806923356</c:v>
                </c:pt>
                <c:pt idx="484">
                  <c:v>52085.384448699609</c:v>
                </c:pt>
                <c:pt idx="485">
                  <c:v>52609.010430738592</c:v>
                </c:pt>
                <c:pt idx="486">
                  <c:v>53317.445582909</c:v>
                </c:pt>
                <c:pt idx="487">
                  <c:v>53071.033356067077</c:v>
                </c:pt>
                <c:pt idx="488">
                  <c:v>45185.842097127308</c:v>
                </c:pt>
                <c:pt idx="489">
                  <c:v>41650.688937367435</c:v>
                </c:pt>
                <c:pt idx="490">
                  <c:v>36691.642872174816</c:v>
                </c:pt>
                <c:pt idx="491">
                  <c:v>31732.596806982121</c:v>
                </c:pt>
                <c:pt idx="492">
                  <c:v>30469.73414441766</c:v>
                </c:pt>
                <c:pt idx="493">
                  <c:v>30993.360126456737</c:v>
                </c:pt>
                <c:pt idx="494">
                  <c:v>34473.932830598053</c:v>
                </c:pt>
                <c:pt idx="495">
                  <c:v>41712.291994077845</c:v>
                </c:pt>
                <c:pt idx="496">
                  <c:v>45593.284566837232</c:v>
                </c:pt>
                <c:pt idx="497">
                  <c:v>47040.956399533279</c:v>
                </c:pt>
                <c:pt idx="498">
                  <c:v>49381.872554530957</c:v>
                </c:pt>
                <c:pt idx="499">
                  <c:v>52431.223861699131</c:v>
                </c:pt>
                <c:pt idx="500">
                  <c:v>53694.086524263585</c:v>
                </c:pt>
                <c:pt idx="501">
                  <c:v>53601.681939197922</c:v>
                </c:pt>
                <c:pt idx="502">
                  <c:v>52985.651372093365</c:v>
                </c:pt>
                <c:pt idx="503">
                  <c:v>50730.117201069312</c:v>
                </c:pt>
                <c:pt idx="504">
                  <c:v>50668.514144358902</c:v>
                </c:pt>
                <c:pt idx="505">
                  <c:v>51099.735541332142</c:v>
                </c:pt>
                <c:pt idx="506">
                  <c:v>51161.338598042545</c:v>
                </c:pt>
                <c:pt idx="507">
                  <c:v>50730.117201069312</c:v>
                </c:pt>
                <c:pt idx="508">
                  <c:v>50052.483577254257</c:v>
                </c:pt>
                <c:pt idx="509">
                  <c:v>49652.063708636269</c:v>
                </c:pt>
                <c:pt idx="510">
                  <c:v>49467.254538504858</c:v>
                </c:pt>
                <c:pt idx="511">
                  <c:v>49436.453010149518</c:v>
                </c:pt>
                <c:pt idx="512">
                  <c:v>47773.170478966982</c:v>
                </c:pt>
                <c:pt idx="513">
                  <c:v>47010.154871178027</c:v>
                </c:pt>
                <c:pt idx="514">
                  <c:v>42790.345486511069</c:v>
                </c:pt>
                <c:pt idx="515">
                  <c:v>39617.788065921894</c:v>
                </c:pt>
                <c:pt idx="516">
                  <c:v>37430.879552700382</c:v>
                </c:pt>
                <c:pt idx="517">
                  <c:v>36876.45204230614</c:v>
                </c:pt>
                <c:pt idx="518">
                  <c:v>38077.711648160272</c:v>
                </c:pt>
                <c:pt idx="519">
                  <c:v>41003.856841907531</c:v>
                </c:pt>
                <c:pt idx="520">
                  <c:v>42574.734788024405</c:v>
                </c:pt>
                <c:pt idx="521">
                  <c:v>42605.536316379657</c:v>
                </c:pt>
                <c:pt idx="522">
                  <c:v>42205.116447761669</c:v>
                </c:pt>
                <c:pt idx="523">
                  <c:v>41496.681295591181</c:v>
                </c:pt>
                <c:pt idx="524">
                  <c:v>40819.047671776119</c:v>
                </c:pt>
                <c:pt idx="525">
                  <c:v>40511.032388223713</c:v>
                </c:pt>
                <c:pt idx="526">
                  <c:v>40665.04002999996</c:v>
                </c:pt>
                <c:pt idx="527">
                  <c:v>38779.124199238729</c:v>
                </c:pt>
                <c:pt idx="528">
                  <c:v>39210.345596211962</c:v>
                </c:pt>
                <c:pt idx="529">
                  <c:v>39364.353237988216</c:v>
                </c:pt>
                <c:pt idx="530">
                  <c:v>39764.773106606204</c:v>
                </c:pt>
                <c:pt idx="531">
                  <c:v>40226.796031934871</c:v>
                </c:pt>
                <c:pt idx="532">
                  <c:v>40781.223542328837</c:v>
                </c:pt>
                <c:pt idx="533">
                  <c:v>41335.651052723078</c:v>
                </c:pt>
                <c:pt idx="534">
                  <c:v>42105.689261603977</c:v>
                </c:pt>
                <c:pt idx="535">
                  <c:v>42382.903016801138</c:v>
                </c:pt>
                <c:pt idx="536">
                  <c:v>37731.872235160939</c:v>
                </c:pt>
                <c:pt idx="537">
                  <c:v>36260.421475201583</c:v>
                </c:pt>
                <c:pt idx="538">
                  <c:v>31486.1845801403</c:v>
                </c:pt>
                <c:pt idx="539">
                  <c:v>29360.879123629278</c:v>
                </c:pt>
                <c:pt idx="540">
                  <c:v>28498.436329682809</c:v>
                </c:pt>
                <c:pt idx="541">
                  <c:v>28498.436329682809</c:v>
                </c:pt>
                <c:pt idx="542">
                  <c:v>29946.108162378678</c:v>
                </c:pt>
                <c:pt idx="543">
                  <c:v>35613.589379741694</c:v>
                </c:pt>
                <c:pt idx="544">
                  <c:v>40757.444615065535</c:v>
                </c:pt>
                <c:pt idx="545">
                  <c:v>42913.551599931889</c:v>
                </c:pt>
                <c:pt idx="546">
                  <c:v>44546.032602759347</c:v>
                </c:pt>
                <c:pt idx="547">
                  <c:v>45870.498322034393</c:v>
                </c:pt>
                <c:pt idx="548">
                  <c:v>46886.948757757033</c:v>
                </c:pt>
                <c:pt idx="549">
                  <c:v>47287.368626375101</c:v>
                </c:pt>
                <c:pt idx="550">
                  <c:v>47749.39155170368</c:v>
                </c:pt>
                <c:pt idx="551">
                  <c:v>45894.277249297702</c:v>
                </c:pt>
                <c:pt idx="552">
                  <c:v>46233.094061205273</c:v>
                </c:pt>
                <c:pt idx="553">
                  <c:v>46571.910873112938</c:v>
                </c:pt>
                <c:pt idx="554">
                  <c:v>47126.338383506991</c:v>
                </c:pt>
                <c:pt idx="555">
                  <c:v>47773.170478966982</c:v>
                </c:pt>
                <c:pt idx="556">
                  <c:v>48543.208687847793</c:v>
                </c:pt>
                <c:pt idx="557">
                  <c:v>49220.842311662855</c:v>
                </c:pt>
                <c:pt idx="558">
                  <c:v>49652.063708636269</c:v>
                </c:pt>
                <c:pt idx="559">
                  <c:v>49436.453010149518</c:v>
                </c:pt>
                <c:pt idx="560">
                  <c:v>45001.032926995889</c:v>
                </c:pt>
                <c:pt idx="561">
                  <c:v>43375.574525260468</c:v>
                </c:pt>
                <c:pt idx="562">
                  <c:v>40357.024746447547</c:v>
                </c:pt>
                <c:pt idx="563">
                  <c:v>37646.490251187039</c:v>
                </c:pt>
                <c:pt idx="564">
                  <c:v>35705.993964807349</c:v>
                </c:pt>
                <c:pt idx="565">
                  <c:v>35551.986323031095</c:v>
                </c:pt>
                <c:pt idx="566">
                  <c:v>37184.467325858554</c:v>
                </c:pt>
                <c:pt idx="567">
                  <c:v>43283.169940194712</c:v>
                </c:pt>
                <c:pt idx="568">
                  <c:v>48488.628232229144</c:v>
                </c:pt>
                <c:pt idx="569">
                  <c:v>49843.895479859355</c:v>
                </c:pt>
                <c:pt idx="570">
                  <c:v>50706.33827380601</c:v>
                </c:pt>
                <c:pt idx="571">
                  <c:v>51353.170369265907</c:v>
                </c:pt>
                <c:pt idx="572">
                  <c:v>51106.758142424085</c:v>
                </c:pt>
                <c:pt idx="573">
                  <c:v>50644.7352170956</c:v>
                </c:pt>
                <c:pt idx="574">
                  <c:v>50490.727575319441</c:v>
                </c:pt>
                <c:pt idx="575">
                  <c:v>48358.399517716382</c:v>
                </c:pt>
                <c:pt idx="576">
                  <c:v>47988.781177453646</c:v>
                </c:pt>
                <c:pt idx="577">
                  <c:v>47649.964365545988</c:v>
                </c:pt>
                <c:pt idx="578">
                  <c:v>47280.346025283157</c:v>
                </c:pt>
                <c:pt idx="579">
                  <c:v>47187.94144021759</c:v>
                </c:pt>
                <c:pt idx="580">
                  <c:v>47311.14755363841</c:v>
                </c:pt>
                <c:pt idx="581">
                  <c:v>46849.124628309924</c:v>
                </c:pt>
                <c:pt idx="582">
                  <c:v>46079.086419429106</c:v>
                </c:pt>
                <c:pt idx="583">
                  <c:v>44539.010001667404</c:v>
                </c:pt>
                <c:pt idx="584">
                  <c:v>40627.215900552859</c:v>
                </c:pt>
                <c:pt idx="585">
                  <c:v>40203.01710467138</c:v>
                </c:pt>
                <c:pt idx="586">
                  <c:v>38231.719289936438</c:v>
                </c:pt>
                <c:pt idx="587">
                  <c:v>36599.238287109161</c:v>
                </c:pt>
                <c:pt idx="588">
                  <c:v>35397.978681254936</c:v>
                </c:pt>
                <c:pt idx="589">
                  <c:v>34935.95575592645</c:v>
                </c:pt>
                <c:pt idx="590">
                  <c:v>35551.986323031095</c:v>
                </c:pt>
                <c:pt idx="591">
                  <c:v>37276.871910924223</c:v>
                </c:pt>
                <c:pt idx="592">
                  <c:v>39494.581952501074</c:v>
                </c:pt>
                <c:pt idx="593">
                  <c:v>39740.994179342895</c:v>
                </c:pt>
                <c:pt idx="594">
                  <c:v>39032.559027172494</c:v>
                </c:pt>
                <c:pt idx="595">
                  <c:v>39402.177367435324</c:v>
                </c:pt>
                <c:pt idx="596">
                  <c:v>40511.032388223713</c:v>
                </c:pt>
                <c:pt idx="597">
                  <c:v>40541.833916578958</c:v>
                </c:pt>
                <c:pt idx="598">
                  <c:v>40819.047671776119</c:v>
                </c:pt>
                <c:pt idx="599">
                  <c:v>39025.536426080551</c:v>
                </c:pt>
                <c:pt idx="600">
                  <c:v>38871.528784304573</c:v>
                </c:pt>
                <c:pt idx="601">
                  <c:v>38501.91044404175</c:v>
                </c:pt>
                <c:pt idx="602">
                  <c:v>37855.078348581759</c:v>
                </c:pt>
                <c:pt idx="603">
                  <c:v>37393.055423253274</c:v>
                </c:pt>
                <c:pt idx="604">
                  <c:v>36900.230969569537</c:v>
                </c:pt>
                <c:pt idx="605">
                  <c:v>36807.826384503875</c:v>
                </c:pt>
                <c:pt idx="606">
                  <c:v>36838.627912859127</c:v>
                </c:pt>
                <c:pt idx="607">
                  <c:v>36561.414157662053</c:v>
                </c:pt>
                <c:pt idx="608">
                  <c:v>34559.314814571771</c:v>
                </c:pt>
                <c:pt idx="609">
                  <c:v>33734.696150072406</c:v>
                </c:pt>
                <c:pt idx="610">
                  <c:v>29853.703577313008</c:v>
                </c:pt>
                <c:pt idx="611">
                  <c:v>26157.520174684854</c:v>
                </c:pt>
                <c:pt idx="612">
                  <c:v>22984.962754095955</c:v>
                </c:pt>
                <c:pt idx="613">
                  <c:v>21783.703148241912</c:v>
                </c:pt>
                <c:pt idx="614">
                  <c:v>23015.764282451117</c:v>
                </c:pt>
                <c:pt idx="615">
                  <c:v>26003.512532908877</c:v>
                </c:pt>
                <c:pt idx="616">
                  <c:v>27790.00117751232</c:v>
                </c:pt>
                <c:pt idx="617">
                  <c:v>27635.993535736154</c:v>
                </c:pt>
                <c:pt idx="618">
                  <c:v>27143.169082052515</c:v>
                </c:pt>
                <c:pt idx="619">
                  <c:v>26219.123231395446</c:v>
                </c:pt>
                <c:pt idx="620">
                  <c:v>25295.077380738476</c:v>
                </c:pt>
                <c:pt idx="621">
                  <c:v>25418.283494159481</c:v>
                </c:pt>
                <c:pt idx="622">
                  <c:v>25941.909476198285</c:v>
                </c:pt>
                <c:pt idx="623">
                  <c:v>23994.390588726732</c:v>
                </c:pt>
                <c:pt idx="624">
                  <c:v>23285.955436556422</c:v>
                </c:pt>
                <c:pt idx="625">
                  <c:v>22639.123341096434</c:v>
                </c:pt>
                <c:pt idx="626">
                  <c:v>22361.909585899361</c:v>
                </c:pt>
                <c:pt idx="627">
                  <c:v>22485.115699320184</c:v>
                </c:pt>
                <c:pt idx="628">
                  <c:v>22731.527926162187</c:v>
                </c:pt>
                <c:pt idx="629">
                  <c:v>23039.543209714422</c:v>
                </c:pt>
                <c:pt idx="630">
                  <c:v>23162.749323135424</c:v>
                </c:pt>
                <c:pt idx="631">
                  <c:v>22823.932511227846</c:v>
                </c:pt>
                <c:pt idx="632">
                  <c:v>21530.268320307961</c:v>
                </c:pt>
                <c:pt idx="633">
                  <c:v>22522.93982876747</c:v>
                </c:pt>
                <c:pt idx="634">
                  <c:v>22522.93982876747</c:v>
                </c:pt>
                <c:pt idx="635">
                  <c:v>23631.794849555765</c:v>
                </c:pt>
                <c:pt idx="636">
                  <c:v>24833.054455409991</c:v>
                </c:pt>
                <c:pt idx="637">
                  <c:v>24894.6575121204</c:v>
                </c:pt>
                <c:pt idx="638">
                  <c:v>24771.451398699399</c:v>
                </c:pt>
                <c:pt idx="639">
                  <c:v>25356.680437448889</c:v>
                </c:pt>
                <c:pt idx="640">
                  <c:v>25911.107947843033</c:v>
                </c:pt>
                <c:pt idx="641">
                  <c:v>25787.901834422031</c:v>
                </c:pt>
                <c:pt idx="642">
                  <c:v>26034.314061264038</c:v>
                </c:pt>
                <c:pt idx="643">
                  <c:v>27512.787422315156</c:v>
                </c:pt>
                <c:pt idx="644">
                  <c:v>30254.123445931087</c:v>
                </c:pt>
                <c:pt idx="645">
                  <c:v>29822.90204895768</c:v>
                </c:pt>
                <c:pt idx="646">
                  <c:v>25449.085022514635</c:v>
                </c:pt>
                <c:pt idx="647">
                  <c:v>22300.306529188772</c:v>
                </c:pt>
                <c:pt idx="648">
                  <c:v>24579.619627476128</c:v>
                </c:pt>
                <c:pt idx="649">
                  <c:v>26119.69604523775</c:v>
                </c:pt>
                <c:pt idx="650">
                  <c:v>26520.115913855821</c:v>
                </c:pt>
                <c:pt idx="651">
                  <c:v>26366.108272079753</c:v>
                </c:pt>
                <c:pt idx="652">
                  <c:v>25811.680761685519</c:v>
                </c:pt>
                <c:pt idx="653">
                  <c:v>25965.68840346159</c:v>
                </c:pt>
                <c:pt idx="654">
                  <c:v>27290.154122736636</c:v>
                </c:pt>
                <c:pt idx="655">
                  <c:v>29507.864164313494</c:v>
                </c:pt>
                <c:pt idx="656">
                  <c:v>31232.749752206611</c:v>
                </c:pt>
                <c:pt idx="657">
                  <c:v>32933.856412836431</c:v>
                </c:pt>
                <c:pt idx="658">
                  <c:v>31362.978466719378</c:v>
                </c:pt>
                <c:pt idx="659">
                  <c:v>29576.489822115851</c:v>
                </c:pt>
                <c:pt idx="660">
                  <c:v>28005.61187599898</c:v>
                </c:pt>
                <c:pt idx="661">
                  <c:v>27050.764496986758</c:v>
                </c:pt>
                <c:pt idx="662">
                  <c:v>27790.00117751232</c:v>
                </c:pt>
                <c:pt idx="663">
                  <c:v>30069.314275799676</c:v>
                </c:pt>
                <c:pt idx="664">
                  <c:v>32040.612090534531</c:v>
                </c:pt>
                <c:pt idx="665">
                  <c:v>33827.100735138061</c:v>
                </c:pt>
                <c:pt idx="666">
                  <c:v>35613.589379741694</c:v>
                </c:pt>
                <c:pt idx="667">
                  <c:v>35983.207720004335</c:v>
                </c:pt>
                <c:pt idx="668">
                  <c:v>37092.062740792804</c:v>
                </c:pt>
                <c:pt idx="669">
                  <c:v>38724.54374362027</c:v>
                </c:pt>
                <c:pt idx="670">
                  <c:v>38755.34527197542</c:v>
                </c:pt>
                <c:pt idx="671">
                  <c:v>36099.391232333481</c:v>
                </c:pt>
                <c:pt idx="672">
                  <c:v>36222.597345754475</c:v>
                </c:pt>
                <c:pt idx="673">
                  <c:v>36561.414157662053</c:v>
                </c:pt>
                <c:pt idx="674">
                  <c:v>37300.650838187517</c:v>
                </c:pt>
                <c:pt idx="675">
                  <c:v>38009.085990357918</c:v>
                </c:pt>
                <c:pt idx="676">
                  <c:v>38409.505858976001</c:v>
                </c:pt>
                <c:pt idx="677">
                  <c:v>38809.925727593982</c:v>
                </c:pt>
                <c:pt idx="678">
                  <c:v>39395.154766343374</c:v>
                </c:pt>
                <c:pt idx="679">
                  <c:v>39456.757823053966</c:v>
                </c:pt>
                <c:pt idx="680">
                  <c:v>36838.627912859127</c:v>
                </c:pt>
                <c:pt idx="681">
                  <c:v>34165.917547045639</c:v>
                </c:pt>
                <c:pt idx="682">
                  <c:v>28775.650084879791</c:v>
                </c:pt>
                <c:pt idx="683">
                  <c:v>25787.901834422031</c:v>
                </c:pt>
                <c:pt idx="684">
                  <c:v>24186.222359950003</c:v>
                </c:pt>
                <c:pt idx="685">
                  <c:v>23477.787207779602</c:v>
                </c:pt>
                <c:pt idx="686">
                  <c:v>24155.420831594751</c:v>
                </c:pt>
                <c:pt idx="687">
                  <c:v>27451.184365604746</c:v>
                </c:pt>
                <c:pt idx="688">
                  <c:v>33149.467111323007</c:v>
                </c:pt>
                <c:pt idx="689">
                  <c:v>34905.154227571285</c:v>
                </c:pt>
                <c:pt idx="690">
                  <c:v>36260.421475201583</c:v>
                </c:pt>
                <c:pt idx="691">
                  <c:v>36876.45204230614</c:v>
                </c:pt>
                <c:pt idx="692">
                  <c:v>37215.268854213806</c:v>
                </c:pt>
                <c:pt idx="693">
                  <c:v>36537.63523039857</c:v>
                </c:pt>
                <c:pt idx="694">
                  <c:v>36044.810776714927</c:v>
                </c:pt>
                <c:pt idx="695">
                  <c:v>33481.261322138722</c:v>
                </c:pt>
                <c:pt idx="696">
                  <c:v>33604.467435559549</c:v>
                </c:pt>
                <c:pt idx="697">
                  <c:v>33481.261322138722</c:v>
                </c:pt>
                <c:pt idx="698">
                  <c:v>33419.658265428137</c:v>
                </c:pt>
                <c:pt idx="699">
                  <c:v>33573.665907204297</c:v>
                </c:pt>
                <c:pt idx="700">
                  <c:v>33573.665907204297</c:v>
                </c:pt>
                <c:pt idx="701">
                  <c:v>33419.658265428137</c:v>
                </c:pt>
                <c:pt idx="702">
                  <c:v>33666.070492269959</c:v>
                </c:pt>
                <c:pt idx="703">
                  <c:v>33666.070492269959</c:v>
                </c:pt>
                <c:pt idx="704">
                  <c:v>31602.368092469438</c:v>
                </c:pt>
                <c:pt idx="705">
                  <c:v>30377.329559351911</c:v>
                </c:pt>
                <c:pt idx="706">
                  <c:v>25757.10030606687</c:v>
                </c:pt>
                <c:pt idx="707">
                  <c:v>21260.077166202835</c:v>
                </c:pt>
                <c:pt idx="708">
                  <c:v>18734.351841073742</c:v>
                </c:pt>
                <c:pt idx="709">
                  <c:v>18857.557954494561</c:v>
                </c:pt>
                <c:pt idx="710">
                  <c:v>20767.252712519006</c:v>
                </c:pt>
                <c:pt idx="711">
                  <c:v>22830.955112319705</c:v>
                </c:pt>
                <c:pt idx="712">
                  <c:v>23077.367339161527</c:v>
                </c:pt>
                <c:pt idx="713">
                  <c:v>20212.825202124954</c:v>
                </c:pt>
                <c:pt idx="714">
                  <c:v>16023.817345813237</c:v>
                </c:pt>
                <c:pt idx="715">
                  <c:v>12912.862981934659</c:v>
                </c:pt>
                <c:pt idx="716">
                  <c:v>11495.992677593771</c:v>
                </c:pt>
                <c:pt idx="717">
                  <c:v>11495.992677593771</c:v>
                </c:pt>
                <c:pt idx="718">
                  <c:v>11434.389620883359</c:v>
                </c:pt>
                <c:pt idx="719">
                  <c:v>9425.2676767013982</c:v>
                </c:pt>
                <c:pt idx="720">
                  <c:v>9825.6875453193843</c:v>
                </c:pt>
                <c:pt idx="721">
                  <c:v>10441.718112424031</c:v>
                </c:pt>
                <c:pt idx="722">
                  <c:v>11088.550207883929</c:v>
                </c:pt>
                <c:pt idx="723">
                  <c:v>12228.206757027563</c:v>
                </c:pt>
                <c:pt idx="724">
                  <c:v>13398.664834526357</c:v>
                </c:pt>
                <c:pt idx="725">
                  <c:v>14599.924440380495</c:v>
                </c:pt>
                <c:pt idx="726">
                  <c:v>15585.573347748057</c:v>
                </c:pt>
                <c:pt idx="727">
                  <c:v>16140.000858142113</c:v>
                </c:pt>
                <c:pt idx="728">
                  <c:v>15431.565705971894</c:v>
                </c:pt>
                <c:pt idx="729">
                  <c:v>15869.809704036987</c:v>
                </c:pt>
                <c:pt idx="730">
                  <c:v>13405.687435618305</c:v>
                </c:pt>
                <c:pt idx="731">
                  <c:v>11434.389620883359</c:v>
                </c:pt>
                <c:pt idx="732">
                  <c:v>10725.95446871296</c:v>
                </c:pt>
                <c:pt idx="733">
                  <c:v>10695.152940357801</c:v>
                </c:pt>
                <c:pt idx="734">
                  <c:v>10941.565167199624</c:v>
                </c:pt>
                <c:pt idx="735">
                  <c:v>11896.412546211845</c:v>
                </c:pt>
                <c:pt idx="736">
                  <c:v>12512.443113316674</c:v>
                </c:pt>
                <c:pt idx="737">
                  <c:v>11711.603376080433</c:v>
                </c:pt>
                <c:pt idx="738">
                  <c:v>11003.168223910125</c:v>
                </c:pt>
                <c:pt idx="739">
                  <c:v>10910.763638844373</c:v>
                </c:pt>
                <c:pt idx="740">
                  <c:v>11064.771280620535</c:v>
                </c:pt>
                <c:pt idx="741">
                  <c:v>11403.5880925282</c:v>
                </c:pt>
                <c:pt idx="742">
                  <c:v>11711.603376080433</c:v>
                </c:pt>
                <c:pt idx="743">
                  <c:v>9671.6799035432232</c:v>
                </c:pt>
                <c:pt idx="744">
                  <c:v>9271.2600349251461</c:v>
                </c:pt>
                <c:pt idx="745">
                  <c:v>9117.252393148985</c:v>
                </c:pt>
                <c:pt idx="746">
                  <c:v>9425.2676767013982</c:v>
                </c:pt>
                <c:pt idx="747">
                  <c:v>9702.4814318983808</c:v>
                </c:pt>
                <c:pt idx="748">
                  <c:v>9856.4890736746347</c:v>
                </c:pt>
                <c:pt idx="749">
                  <c:v>9948.893658740204</c:v>
                </c:pt>
                <c:pt idx="750">
                  <c:v>10256.908942292619</c:v>
                </c:pt>
                <c:pt idx="751">
                  <c:v>11057.748679528679</c:v>
                </c:pt>
                <c:pt idx="752">
                  <c:v>11088.550207883929</c:v>
                </c:pt>
                <c:pt idx="753">
                  <c:v>12666.450755092656</c:v>
                </c:pt>
                <c:pt idx="754">
                  <c:v>11804.007961146184</c:v>
                </c:pt>
                <c:pt idx="755">
                  <c:v>10571.946826936799</c:v>
                </c:pt>
                <c:pt idx="756">
                  <c:v>9740.305561345489</c:v>
                </c:pt>
                <c:pt idx="757">
                  <c:v>10294.733071739725</c:v>
                </c:pt>
                <c:pt idx="758">
                  <c:v>11896.412546211845</c:v>
                </c:pt>
                <c:pt idx="759">
                  <c:v>14144.924116143955</c:v>
                </c:pt>
                <c:pt idx="760">
                  <c:v>16978.664724825463</c:v>
                </c:pt>
                <c:pt idx="761">
                  <c:v>18765.153369428903</c:v>
                </c:pt>
                <c:pt idx="762">
                  <c:v>20274.428258835364</c:v>
                </c:pt>
                <c:pt idx="763">
                  <c:v>22060.916903438894</c:v>
                </c:pt>
                <c:pt idx="764">
                  <c:v>23724.199434621605</c:v>
                </c:pt>
                <c:pt idx="765">
                  <c:v>24956.260568830814</c:v>
                </c:pt>
                <c:pt idx="766">
                  <c:v>26095.917117974444</c:v>
                </c:pt>
                <c:pt idx="767">
                  <c:v>24364.008928989468</c:v>
                </c:pt>
                <c:pt idx="768">
                  <c:v>23840.382946950478</c:v>
                </c:pt>
                <c:pt idx="769">
                  <c:v>23347.558493266835</c:v>
                </c:pt>
                <c:pt idx="770">
                  <c:v>23070.344738069671</c:v>
                </c:pt>
                <c:pt idx="771">
                  <c:v>23162.749323135424</c:v>
                </c:pt>
                <c:pt idx="772">
                  <c:v>23008.741681359261</c:v>
                </c:pt>
                <c:pt idx="773">
                  <c:v>22854.734039583007</c:v>
                </c:pt>
                <c:pt idx="774">
                  <c:v>22546.718756030772</c:v>
                </c:pt>
                <c:pt idx="775">
                  <c:v>21715.077490439373</c:v>
                </c:pt>
                <c:pt idx="776">
                  <c:v>19127.74910859987</c:v>
                </c:pt>
                <c:pt idx="777">
                  <c:v>16855.458611404461</c:v>
                </c:pt>
                <c:pt idx="778">
                  <c:v>11680.801847725183</c:v>
                </c:pt>
                <c:pt idx="779">
                  <c:v>7799.8092749658672</c:v>
                </c:pt>
                <c:pt idx="780">
                  <c:v>5458.8931199681601</c:v>
                </c:pt>
                <c:pt idx="781">
                  <c:v>6875.7634243088314</c:v>
                </c:pt>
                <c:pt idx="782">
                  <c:v>8600.6490122019077</c:v>
                </c:pt>
                <c:pt idx="783">
                  <c:v>10479.542241871139</c:v>
                </c:pt>
                <c:pt idx="784">
                  <c:v>12574.046170027084</c:v>
                </c:pt>
                <c:pt idx="785">
                  <c:v>13836.90883259154</c:v>
                </c:pt>
                <c:pt idx="786">
                  <c:v>14699.351626538191</c:v>
                </c:pt>
                <c:pt idx="787">
                  <c:v>15376.98525035316</c:v>
                </c:pt>
                <c:pt idx="788">
                  <c:v>15315.38219364275</c:v>
                </c:pt>
                <c:pt idx="789">
                  <c:v>15284.580665287587</c:v>
                </c:pt>
                <c:pt idx="790">
                  <c:v>15654.199005550412</c:v>
                </c:pt>
                <c:pt idx="791">
                  <c:v>14076.298458341598</c:v>
                </c:pt>
                <c:pt idx="792">
                  <c:v>14538.321383670083</c:v>
                </c:pt>
                <c:pt idx="793">
                  <c:v>15215.955007485232</c:v>
                </c:pt>
                <c:pt idx="794">
                  <c:v>16201.603914852705</c:v>
                </c:pt>
                <c:pt idx="795">
                  <c:v>17402.863520706749</c:v>
                </c:pt>
                <c:pt idx="796">
                  <c:v>18326.909371363814</c:v>
                </c:pt>
                <c:pt idx="797">
                  <c:v>19620.573562283698</c:v>
                </c:pt>
                <c:pt idx="798">
                  <c:v>19774.581204059679</c:v>
                </c:pt>
                <c:pt idx="799">
                  <c:v>19220.153693665441</c:v>
                </c:pt>
                <c:pt idx="800">
                  <c:v>16725.2298968916</c:v>
                </c:pt>
                <c:pt idx="801">
                  <c:v>15284.580665287587</c:v>
                </c:pt>
                <c:pt idx="802">
                  <c:v>12574.046170027084</c:v>
                </c:pt>
                <c:pt idx="803">
                  <c:v>10725.95446871296</c:v>
                </c:pt>
                <c:pt idx="804">
                  <c:v>10079.122373253153</c:v>
                </c:pt>
                <c:pt idx="805">
                  <c:v>10849.160582133964</c:v>
                </c:pt>
                <c:pt idx="806">
                  <c:v>12882.061453579228</c:v>
                </c:pt>
                <c:pt idx="807">
                  <c:v>15777.405118971235</c:v>
                </c:pt>
                <c:pt idx="808">
                  <c:v>18487.93961423192</c:v>
                </c:pt>
                <c:pt idx="809">
                  <c:v>19935.611446927789</c:v>
                </c:pt>
                <c:pt idx="810">
                  <c:v>20921.260354295257</c:v>
                </c:pt>
                <c:pt idx="811">
                  <c:v>22399.733715346469</c:v>
                </c:pt>
                <c:pt idx="812">
                  <c:v>24124.619303239589</c:v>
                </c:pt>
                <c:pt idx="813">
                  <c:v>25633.89419264605</c:v>
                </c:pt>
                <c:pt idx="814">
                  <c:v>26773.550741789688</c:v>
                </c:pt>
                <c:pt idx="815">
                  <c:v>25411.260893067531</c:v>
                </c:pt>
                <c:pt idx="816">
                  <c:v>26458.512857145415</c:v>
                </c:pt>
                <c:pt idx="817">
                  <c:v>28707.024427077522</c:v>
                </c:pt>
                <c:pt idx="818">
                  <c:v>31232.749752206611</c:v>
                </c:pt>
                <c:pt idx="819">
                  <c:v>32588.016999836917</c:v>
                </c:pt>
                <c:pt idx="820">
                  <c:v>33635.268963914699</c:v>
                </c:pt>
                <c:pt idx="821">
                  <c:v>34405.307172795605</c:v>
                </c:pt>
                <c:pt idx="822">
                  <c:v>34744.123984703176</c:v>
                </c:pt>
                <c:pt idx="823">
                  <c:v>33696.872020625298</c:v>
                </c:pt>
                <c:pt idx="824">
                  <c:v>31540.76503575885</c:v>
                </c:pt>
                <c:pt idx="825">
                  <c:v>31393.779995074725</c:v>
                </c:pt>
                <c:pt idx="826">
                  <c:v>29176.069953497867</c:v>
                </c:pt>
                <c:pt idx="827">
                  <c:v>27143.169082052515</c:v>
                </c:pt>
                <c:pt idx="828">
                  <c:v>25757.10030606687</c:v>
                </c:pt>
                <c:pt idx="829">
                  <c:v>25941.909476198285</c:v>
                </c:pt>
                <c:pt idx="830">
                  <c:v>27297.176723828579</c:v>
                </c:pt>
                <c:pt idx="831">
                  <c:v>28467.634801327378</c:v>
                </c:pt>
                <c:pt idx="832">
                  <c:v>28159.619517775147</c:v>
                </c:pt>
                <c:pt idx="833">
                  <c:v>27235.573667118173</c:v>
                </c:pt>
                <c:pt idx="834">
                  <c:v>26927.558383565753</c:v>
                </c:pt>
                <c:pt idx="835">
                  <c:v>27081.566025341919</c:v>
                </c:pt>
                <c:pt idx="836">
                  <c:v>27820.802705867569</c:v>
                </c:pt>
                <c:pt idx="837">
                  <c:v>29145.268425142614</c:v>
                </c:pt>
                <c:pt idx="838">
                  <c:v>31024.161654811898</c:v>
                </c:pt>
                <c:pt idx="839">
                  <c:v>30924.734468654198</c:v>
                </c:pt>
                <c:pt idx="840">
                  <c:v>32926.833811744487</c:v>
                </c:pt>
                <c:pt idx="841">
                  <c:v>34374.505644440353</c:v>
                </c:pt>
                <c:pt idx="842">
                  <c:v>35052.139268255596</c:v>
                </c:pt>
                <c:pt idx="843">
                  <c:v>35514.162193583987</c:v>
                </c:pt>
                <c:pt idx="844">
                  <c:v>35637.368307004996</c:v>
                </c:pt>
                <c:pt idx="845">
                  <c:v>35668.169835360241</c:v>
                </c:pt>
                <c:pt idx="846">
                  <c:v>35575.765250294397</c:v>
                </c:pt>
                <c:pt idx="847">
                  <c:v>34251.299531019533</c:v>
                </c:pt>
                <c:pt idx="848">
                  <c:v>30000.688617997141</c:v>
                </c:pt>
                <c:pt idx="849">
                  <c:v>27358.779780539171</c:v>
                </c:pt>
                <c:pt idx="850">
                  <c:v>23909.008604752929</c:v>
                </c:pt>
                <c:pt idx="851">
                  <c:v>21383.283279623836</c:v>
                </c:pt>
                <c:pt idx="852">
                  <c:v>19596.794635020211</c:v>
                </c:pt>
                <c:pt idx="853">
                  <c:v>18949.962539560318</c:v>
                </c:pt>
                <c:pt idx="854">
                  <c:v>19874.008390217376</c:v>
                </c:pt>
                <c:pt idx="855">
                  <c:v>24525.039171857577</c:v>
                </c:pt>
                <c:pt idx="856">
                  <c:v>29822.90204895768</c:v>
                </c:pt>
                <c:pt idx="857">
                  <c:v>31116.56623987756</c:v>
                </c:pt>
                <c:pt idx="858">
                  <c:v>32471.833487507771</c:v>
                </c:pt>
                <c:pt idx="859">
                  <c:v>33303.474753099174</c:v>
                </c:pt>
                <c:pt idx="860">
                  <c:v>34227.520603756042</c:v>
                </c:pt>
                <c:pt idx="861">
                  <c:v>35120.764926057862</c:v>
                </c:pt>
                <c:pt idx="862">
                  <c:v>35890.803134938767</c:v>
                </c:pt>
                <c:pt idx="863">
                  <c:v>34374.505644440353</c:v>
                </c:pt>
                <c:pt idx="864">
                  <c:v>34836.52856976902</c:v>
                </c:pt>
                <c:pt idx="865">
                  <c:v>35329.353023452575</c:v>
                </c:pt>
                <c:pt idx="866">
                  <c:v>36130.192760688631</c:v>
                </c:pt>
                <c:pt idx="867">
                  <c:v>37793.475291871349</c:v>
                </c:pt>
                <c:pt idx="868">
                  <c:v>41551.261751209728</c:v>
                </c:pt>
                <c:pt idx="869">
                  <c:v>44354.200831535985</c:v>
                </c:pt>
                <c:pt idx="870">
                  <c:v>45617.063494100723</c:v>
                </c:pt>
                <c:pt idx="871">
                  <c:v>42875.72747048478</c:v>
                </c:pt>
                <c:pt idx="872">
                  <c:v>36807.826384503875</c:v>
                </c:pt>
                <c:pt idx="873">
                  <c:v>33395.879338164828</c:v>
                </c:pt>
                <c:pt idx="874">
                  <c:v>25941.909476198285</c:v>
                </c:pt>
                <c:pt idx="875">
                  <c:v>22276.527601925467</c:v>
                </c:pt>
                <c:pt idx="876">
                  <c:v>20644.046599098187</c:v>
                </c:pt>
                <c:pt idx="877">
                  <c:v>20120.420617059201</c:v>
                </c:pt>
                <c:pt idx="878">
                  <c:v>20921.260354295257</c:v>
                </c:pt>
                <c:pt idx="879">
                  <c:v>25325.878909093637</c:v>
                </c:pt>
                <c:pt idx="880">
                  <c:v>31208.97082494331</c:v>
                </c:pt>
                <c:pt idx="881">
                  <c:v>34627.940472374125</c:v>
                </c:pt>
                <c:pt idx="882">
                  <c:v>37892.902478028867</c:v>
                </c:pt>
                <c:pt idx="883">
                  <c:v>40973.055313552199</c:v>
                </c:pt>
                <c:pt idx="884">
                  <c:v>43621.98675210229</c:v>
                </c:pt>
                <c:pt idx="885">
                  <c:v>45870.498322034393</c:v>
                </c:pt>
                <c:pt idx="886">
                  <c:v>47903.399193479658</c:v>
                </c:pt>
                <c:pt idx="887">
                  <c:v>47311.14755363841</c:v>
                </c:pt>
                <c:pt idx="888">
                  <c:v>48173.59034758497</c:v>
                </c:pt>
                <c:pt idx="889">
                  <c:v>48604.811744558203</c:v>
                </c:pt>
                <c:pt idx="890">
                  <c:v>49005.231613176278</c:v>
                </c:pt>
                <c:pt idx="891">
                  <c:v>49621.262180280923</c:v>
                </c:pt>
                <c:pt idx="892">
                  <c:v>50514.506502582743</c:v>
                </c:pt>
                <c:pt idx="893">
                  <c:v>51469.353881594958</c:v>
                </c:pt>
                <c:pt idx="894">
                  <c:v>51654.163051726377</c:v>
                </c:pt>
                <c:pt idx="895">
                  <c:v>49097.636198242028</c:v>
                </c:pt>
                <c:pt idx="896">
                  <c:v>43460.956509234187</c:v>
                </c:pt>
                <c:pt idx="897">
                  <c:v>38262.52081829169</c:v>
                </c:pt>
                <c:pt idx="898">
                  <c:v>29360.879123629278</c:v>
                </c:pt>
                <c:pt idx="899">
                  <c:v>22738.550527254134</c:v>
                </c:pt>
                <c:pt idx="900">
                  <c:v>18580.344199297491</c:v>
                </c:pt>
                <c:pt idx="901">
                  <c:v>17071.069309891031</c:v>
                </c:pt>
                <c:pt idx="902">
                  <c:v>18364.733500810918</c:v>
                </c:pt>
                <c:pt idx="903">
                  <c:v>24802.252927054647</c:v>
                </c:pt>
                <c:pt idx="904">
                  <c:v>33426.680866519986</c:v>
                </c:pt>
                <c:pt idx="905">
                  <c:v>35675.192436452096</c:v>
                </c:pt>
                <c:pt idx="906">
                  <c:v>37862.100949673615</c:v>
                </c:pt>
                <c:pt idx="907">
                  <c:v>39802.597236053305</c:v>
                </c:pt>
                <c:pt idx="908">
                  <c:v>40880.650728486529</c:v>
                </c:pt>
                <c:pt idx="909">
                  <c:v>41311.872125459769</c:v>
                </c:pt>
                <c:pt idx="910">
                  <c:v>41034.65837026279</c:v>
                </c:pt>
                <c:pt idx="911">
                  <c:v>38039.887518713163</c:v>
                </c:pt>
                <c:pt idx="912">
                  <c:v>36992.635554635286</c:v>
                </c:pt>
                <c:pt idx="913">
                  <c:v>36222.597345754475</c:v>
                </c:pt>
                <c:pt idx="914">
                  <c:v>35052.139268255596</c:v>
                </c:pt>
                <c:pt idx="915">
                  <c:v>33111.642981875899</c:v>
                </c:pt>
                <c:pt idx="916">
                  <c:v>32064.391017797832</c:v>
                </c:pt>
                <c:pt idx="917">
                  <c:v>32464.810886415911</c:v>
                </c:pt>
                <c:pt idx="918">
                  <c:v>32064.391017797832</c:v>
                </c:pt>
                <c:pt idx="919">
                  <c:v>30339.505429904802</c:v>
                </c:pt>
                <c:pt idx="920">
                  <c:v>25657.673119909356</c:v>
                </c:pt>
                <c:pt idx="921">
                  <c:v>22430.535243701721</c:v>
                </c:pt>
                <c:pt idx="922">
                  <c:v>17471.489178509106</c:v>
                </c:pt>
                <c:pt idx="923">
                  <c:v>14422.137871340936</c:v>
                </c:pt>
                <c:pt idx="924">
                  <c:v>13374.885907263053</c:v>
                </c:pt>
                <c:pt idx="925">
                  <c:v>13960.114946012542</c:v>
                </c:pt>
                <c:pt idx="926">
                  <c:v>15808.206647326575</c:v>
                </c:pt>
                <c:pt idx="927">
                  <c:v>17964.313632192934</c:v>
                </c:pt>
                <c:pt idx="928">
                  <c:v>20089.619088703948</c:v>
                </c:pt>
                <c:pt idx="929">
                  <c:v>21475.687864689498</c:v>
                </c:pt>
                <c:pt idx="930">
                  <c:v>23262.176509292938</c:v>
                </c:pt>
                <c:pt idx="931">
                  <c:v>26280.72628810586</c:v>
                </c:pt>
                <c:pt idx="932">
                  <c:v>28467.634801327378</c:v>
                </c:pt>
                <c:pt idx="933">
                  <c:v>28590.840914748376</c:v>
                </c:pt>
                <c:pt idx="934">
                  <c:v>29052.863840076861</c:v>
                </c:pt>
                <c:pt idx="935">
                  <c:v>27228.551066026223</c:v>
                </c:pt>
                <c:pt idx="936">
                  <c:v>27444.16176451289</c:v>
                </c:pt>
                <c:pt idx="937">
                  <c:v>27382.558707802476</c:v>
                </c:pt>
                <c:pt idx="938">
                  <c:v>26704.92508398724</c:v>
                </c:pt>
                <c:pt idx="939">
                  <c:v>25934.886875106426</c:v>
                </c:pt>
                <c:pt idx="940">
                  <c:v>25349.657836356939</c:v>
                </c:pt>
                <c:pt idx="941">
                  <c:v>24764.428797607543</c:v>
                </c:pt>
                <c:pt idx="942">
                  <c:v>24148.398230502895</c:v>
                </c:pt>
                <c:pt idx="943">
                  <c:v>22731.527926162187</c:v>
                </c:pt>
                <c:pt idx="944">
                  <c:v>20298.207186098756</c:v>
                </c:pt>
                <c:pt idx="945">
                  <c:v>19812.405333506784</c:v>
                </c:pt>
                <c:pt idx="946">
                  <c:v>16547.443327852045</c:v>
                </c:pt>
                <c:pt idx="947">
                  <c:v>14021.718002722951</c:v>
                </c:pt>
                <c:pt idx="948">
                  <c:v>11988.817131277596</c:v>
                </c:pt>
                <c:pt idx="949">
                  <c:v>10695.152940357801</c:v>
                </c:pt>
                <c:pt idx="950">
                  <c:v>10695.152940357801</c:v>
                </c:pt>
                <c:pt idx="951">
                  <c:v>11403.5880925282</c:v>
                </c:pt>
                <c:pt idx="952">
                  <c:v>12112.023244698417</c:v>
                </c:pt>
                <c:pt idx="953">
                  <c:v>12543.244641671834</c:v>
                </c:pt>
                <c:pt idx="954">
                  <c:v>12019.618659632848</c:v>
                </c:pt>
                <c:pt idx="955">
                  <c:v>10510.343770226387</c:v>
                </c:pt>
                <c:pt idx="956">
                  <c:v>9031.8704091751351</c:v>
                </c:pt>
                <c:pt idx="957">
                  <c:v>7923.0153883868679</c:v>
                </c:pt>
                <c:pt idx="958">
                  <c:v>7769.0077466106613</c:v>
                </c:pt>
                <c:pt idx="959">
                  <c:v>6930.3438799275218</c:v>
                </c:pt>
                <c:pt idx="960">
                  <c:v>9856.4890736746347</c:v>
                </c:pt>
                <c:pt idx="961">
                  <c:v>13429.466362881609</c:v>
                </c:pt>
                <c:pt idx="962">
                  <c:v>15462.367234327055</c:v>
                </c:pt>
                <c:pt idx="963">
                  <c:v>16386.413084984117</c:v>
                </c:pt>
                <c:pt idx="964">
                  <c:v>16971.642123733513</c:v>
                </c:pt>
                <c:pt idx="965">
                  <c:v>18142.100201232399</c:v>
                </c:pt>
                <c:pt idx="966">
                  <c:v>19096.947580244621</c:v>
                </c:pt>
                <c:pt idx="967">
                  <c:v>20606.222469651078</c:v>
                </c:pt>
                <c:pt idx="968">
                  <c:v>19897.787317480681</c:v>
                </c:pt>
                <c:pt idx="969">
                  <c:v>20089.619088703948</c:v>
                </c:pt>
                <c:pt idx="970">
                  <c:v>17995.115160548092</c:v>
                </c:pt>
                <c:pt idx="971">
                  <c:v>16147.02345923406</c:v>
                </c:pt>
                <c:pt idx="972">
                  <c:v>14976.565381735174</c:v>
                </c:pt>
                <c:pt idx="973">
                  <c:v>15007.366910090335</c:v>
                </c:pt>
                <c:pt idx="974">
                  <c:v>17471.489178509106</c:v>
                </c:pt>
                <c:pt idx="975">
                  <c:v>21260.077166202835</c:v>
                </c:pt>
                <c:pt idx="976">
                  <c:v>25418.283494159481</c:v>
                </c:pt>
                <c:pt idx="977">
                  <c:v>23262.176509292938</c:v>
                </c:pt>
                <c:pt idx="978">
                  <c:v>21999.313846728484</c:v>
                </c:pt>
                <c:pt idx="979">
                  <c:v>23354.581094358782</c:v>
                </c:pt>
                <c:pt idx="980">
                  <c:v>24463.436115147164</c:v>
                </c:pt>
                <c:pt idx="981">
                  <c:v>26342.329344816269</c:v>
                </c:pt>
                <c:pt idx="982">
                  <c:v>29114.466896787453</c:v>
                </c:pt>
                <c:pt idx="983">
                  <c:v>28799.429012143093</c:v>
                </c:pt>
                <c:pt idx="984">
                  <c:v>29846.680976221156</c:v>
                </c:pt>
                <c:pt idx="985">
                  <c:v>30462.7115433258</c:v>
                </c:pt>
                <c:pt idx="986">
                  <c:v>30986.337525364794</c:v>
                </c:pt>
                <c:pt idx="987">
                  <c:v>30986.337525364794</c:v>
                </c:pt>
                <c:pt idx="988">
                  <c:v>30955.535997009451</c:v>
                </c:pt>
                <c:pt idx="989">
                  <c:v>30955.535997009451</c:v>
                </c:pt>
                <c:pt idx="990">
                  <c:v>31171.146695496205</c:v>
                </c:pt>
                <c:pt idx="991">
                  <c:v>30370.30695825996</c:v>
                </c:pt>
                <c:pt idx="992">
                  <c:v>27228.551066026223</c:v>
                </c:pt>
                <c:pt idx="993">
                  <c:v>25757.10030606687</c:v>
                </c:pt>
                <c:pt idx="994">
                  <c:v>23539.390264490194</c:v>
                </c:pt>
                <c:pt idx="995">
                  <c:v>22214.924545215054</c:v>
                </c:pt>
                <c:pt idx="996">
                  <c:v>22214.924545215054</c:v>
                </c:pt>
                <c:pt idx="997">
                  <c:v>23816.604019687176</c:v>
                </c:pt>
                <c:pt idx="998">
                  <c:v>25880.306419487872</c:v>
                </c:pt>
                <c:pt idx="999">
                  <c:v>27790.00117751232</c:v>
                </c:pt>
                <c:pt idx="1000">
                  <c:v>30592.940257838483</c:v>
                </c:pt>
                <c:pt idx="1001">
                  <c:v>32441.031959152602</c:v>
                </c:pt>
                <c:pt idx="1002">
                  <c:v>33457.482394875238</c:v>
                </c:pt>
                <c:pt idx="1003">
                  <c:v>34227.520603756042</c:v>
                </c:pt>
                <c:pt idx="1004">
                  <c:v>34720.345057439874</c:v>
                </c:pt>
                <c:pt idx="1005">
                  <c:v>35243.971039478856</c:v>
                </c:pt>
                <c:pt idx="1006">
                  <c:v>35798.398549872923</c:v>
                </c:pt>
                <c:pt idx="1007">
                  <c:v>34097.291889243366</c:v>
                </c:pt>
                <c:pt idx="1008">
                  <c:v>34312.902587729943</c:v>
                </c:pt>
                <c:pt idx="1009">
                  <c:v>34220.498002664193</c:v>
                </c:pt>
                <c:pt idx="1010">
                  <c:v>34220.498002664193</c:v>
                </c:pt>
                <c:pt idx="1011">
                  <c:v>34436.108701150762</c:v>
                </c:pt>
                <c:pt idx="1012">
                  <c:v>34805.727041413593</c:v>
                </c:pt>
                <c:pt idx="1013">
                  <c:v>35021.337739900344</c:v>
                </c:pt>
                <c:pt idx="1014">
                  <c:v>35082.940796610754</c:v>
                </c:pt>
                <c:pt idx="1015">
                  <c:v>33974.085775822372</c:v>
                </c:pt>
                <c:pt idx="1016">
                  <c:v>30893.932940299041</c:v>
                </c:pt>
                <c:pt idx="1017">
                  <c:v>29484.085237050193</c:v>
                </c:pt>
                <c:pt idx="1018">
                  <c:v>26958.359911921096</c:v>
                </c:pt>
                <c:pt idx="1019">
                  <c:v>24648.245285278583</c:v>
                </c:pt>
                <c:pt idx="1020">
                  <c:v>23262.176509292938</c:v>
                </c:pt>
                <c:pt idx="1021">
                  <c:v>22923.359697385549</c:v>
                </c:pt>
                <c:pt idx="1022">
                  <c:v>23446.985679424353</c:v>
                </c:pt>
                <c:pt idx="1023">
                  <c:v>25695.497249356464</c:v>
                </c:pt>
                <c:pt idx="1024">
                  <c:v>29915.306634023425</c:v>
                </c:pt>
                <c:pt idx="1025">
                  <c:v>32872.253356125839</c:v>
                </c:pt>
                <c:pt idx="1026">
                  <c:v>35059.161869347445</c:v>
                </c:pt>
                <c:pt idx="1027">
                  <c:v>35644.390908096939</c:v>
                </c:pt>
                <c:pt idx="1028">
                  <c:v>37615.688722831786</c:v>
                </c:pt>
                <c:pt idx="1029">
                  <c:v>38816.948328685838</c:v>
                </c:pt>
                <c:pt idx="1030">
                  <c:v>39463.780424145916</c:v>
                </c:pt>
                <c:pt idx="1031">
                  <c:v>38039.887518713163</c:v>
                </c:pt>
                <c:pt idx="1032">
                  <c:v>38132.292103778927</c:v>
                </c:pt>
                <c:pt idx="1033">
                  <c:v>37701.070706805505</c:v>
                </c:pt>
                <c:pt idx="1034">
                  <c:v>36561.414157662053</c:v>
                </c:pt>
                <c:pt idx="1035">
                  <c:v>35329.353023452575</c:v>
                </c:pt>
                <c:pt idx="1036">
                  <c:v>35452.559136873577</c:v>
                </c:pt>
                <c:pt idx="1037">
                  <c:v>35082.940796610754</c:v>
                </c:pt>
                <c:pt idx="1038">
                  <c:v>34651.719399637615</c:v>
                </c:pt>
                <c:pt idx="1039">
                  <c:v>33727.673548980543</c:v>
                </c:pt>
                <c:pt idx="1040">
                  <c:v>33789.276605690953</c:v>
                </c:pt>
                <c:pt idx="1041">
                  <c:v>38046.910119805027</c:v>
                </c:pt>
                <c:pt idx="1042">
                  <c:v>34627.940472374125</c:v>
                </c:pt>
                <c:pt idx="1043">
                  <c:v>26065.115589619287</c:v>
                </c:pt>
                <c:pt idx="1044">
                  <c:v>17656.298348640517</c:v>
                </c:pt>
                <c:pt idx="1045">
                  <c:v>16054.6188741684</c:v>
                </c:pt>
                <c:pt idx="1046">
                  <c:v>18118.321273969093</c:v>
                </c:pt>
                <c:pt idx="1047">
                  <c:v>20736.451184163849</c:v>
                </c:pt>
                <c:pt idx="1048">
                  <c:v>22738.550527254134</c:v>
                </c:pt>
                <c:pt idx="1049">
                  <c:v>24555.840700212826</c:v>
                </c:pt>
                <c:pt idx="1050">
                  <c:v>26219.123231395446</c:v>
                </c:pt>
                <c:pt idx="1051">
                  <c:v>26126.7186463297</c:v>
                </c:pt>
                <c:pt idx="1052">
                  <c:v>26219.123231395446</c:v>
                </c:pt>
                <c:pt idx="1053">
                  <c:v>26373.1308731717</c:v>
                </c:pt>
                <c:pt idx="1054">
                  <c:v>27481.985893959994</c:v>
                </c:pt>
                <c:pt idx="1055">
                  <c:v>27721.375519710051</c:v>
                </c:pt>
                <c:pt idx="1056">
                  <c:v>29631.070277734492</c:v>
                </c:pt>
                <c:pt idx="1057">
                  <c:v>30277.902373194389</c:v>
                </c:pt>
                <c:pt idx="1058">
                  <c:v>29415.459579247741</c:v>
                </c:pt>
                <c:pt idx="1059">
                  <c:v>28275.803030104104</c:v>
                </c:pt>
                <c:pt idx="1060">
                  <c:v>28121.795388328035</c:v>
                </c:pt>
                <c:pt idx="1061">
                  <c:v>28707.024427077522</c:v>
                </c:pt>
                <c:pt idx="1062">
                  <c:v>30308.703901549557</c:v>
                </c:pt>
                <c:pt idx="1063">
                  <c:v>30000.688617997141</c:v>
                </c:pt>
                <c:pt idx="1064">
                  <c:v>26951.33731082924</c:v>
                </c:pt>
                <c:pt idx="1065">
                  <c:v>25664.695721001211</c:v>
                </c:pt>
                <c:pt idx="1066">
                  <c:v>23262.176509292938</c:v>
                </c:pt>
                <c:pt idx="1067">
                  <c:v>21506.489393044656</c:v>
                </c:pt>
                <c:pt idx="1068">
                  <c:v>19627.596163375376</c:v>
                </c:pt>
                <c:pt idx="1069">
                  <c:v>17748.70293370627</c:v>
                </c:pt>
                <c:pt idx="1070">
                  <c:v>16886.260139759619</c:v>
                </c:pt>
                <c:pt idx="1071">
                  <c:v>19411.985464888803</c:v>
                </c:pt>
                <c:pt idx="1072">
                  <c:v>26280.72628810586</c:v>
                </c:pt>
                <c:pt idx="1073">
                  <c:v>27974.810347643728</c:v>
                </c:pt>
                <c:pt idx="1074">
                  <c:v>27420.382837249585</c:v>
                </c:pt>
                <c:pt idx="1075">
                  <c:v>27235.573667118173</c:v>
                </c:pt>
                <c:pt idx="1076">
                  <c:v>27358.779780539171</c:v>
                </c:pt>
                <c:pt idx="1077">
                  <c:v>27543.588950670492</c:v>
                </c:pt>
                <c:pt idx="1078">
                  <c:v>27635.993535736154</c:v>
                </c:pt>
                <c:pt idx="1079">
                  <c:v>25657.673119909356</c:v>
                </c:pt>
                <c:pt idx="1080">
                  <c:v>25996.48993181693</c:v>
                </c:pt>
                <c:pt idx="1081">
                  <c:v>26273.703687014004</c:v>
                </c:pt>
                <c:pt idx="1082">
                  <c:v>26612.520498921578</c:v>
                </c:pt>
                <c:pt idx="1083">
                  <c:v>27012.940367539653</c:v>
                </c:pt>
                <c:pt idx="1084">
                  <c:v>27413.360236157634</c:v>
                </c:pt>
                <c:pt idx="1085">
                  <c:v>27690.573991354708</c:v>
                </c:pt>
                <c:pt idx="1086">
                  <c:v>27875.383161486032</c:v>
                </c:pt>
                <c:pt idx="1087">
                  <c:v>26982.138839184401</c:v>
                </c:pt>
                <c:pt idx="1088">
                  <c:v>23778.779890240072</c:v>
                </c:pt>
                <c:pt idx="1089">
                  <c:v>21013.664939361013</c:v>
                </c:pt>
                <c:pt idx="1090">
                  <c:v>16147.02345923406</c:v>
                </c:pt>
                <c:pt idx="1091">
                  <c:v>12481.641584961242</c:v>
                </c:pt>
                <c:pt idx="1092">
                  <c:v>9709.5040329903277</c:v>
                </c:pt>
                <c:pt idx="1093">
                  <c:v>8477.4428987810879</c:v>
                </c:pt>
                <c:pt idx="1094">
                  <c:v>8877.8627673991086</c:v>
                </c:pt>
                <c:pt idx="1095">
                  <c:v>11157.175865686195</c:v>
                </c:pt>
                <c:pt idx="1096">
                  <c:v>13498.092020684056</c:v>
                </c:pt>
                <c:pt idx="1097">
                  <c:v>14206.527172854365</c:v>
                </c:pt>
                <c:pt idx="1098">
                  <c:v>14237.328701209524</c:v>
                </c:pt>
                <c:pt idx="1099">
                  <c:v>13806.10730423629</c:v>
                </c:pt>
                <c:pt idx="1100">
                  <c:v>13652.099662460127</c:v>
                </c:pt>
                <c:pt idx="1101">
                  <c:v>13528.893549039307</c:v>
                </c:pt>
                <c:pt idx="1102">
                  <c:v>13128.473680421232</c:v>
                </c:pt>
                <c:pt idx="1103">
                  <c:v>10318.511999003029</c:v>
                </c:pt>
                <c:pt idx="1104">
                  <c:v>9794.8860169640411</c:v>
                </c:pt>
                <c:pt idx="1105">
                  <c:v>9610.0768468328115</c:v>
                </c:pt>
                <c:pt idx="1106">
                  <c:v>9610.0768468328115</c:v>
                </c:pt>
                <c:pt idx="1107">
                  <c:v>9456.0692050565594</c:v>
                </c:pt>
                <c:pt idx="1108">
                  <c:v>9148.0539215042354</c:v>
                </c:pt>
                <c:pt idx="1109">
                  <c:v>8747.6340528862147</c:v>
                </c:pt>
                <c:pt idx="1110">
                  <c:v>8532.0233543996055</c:v>
                </c:pt>
                <c:pt idx="1111">
                  <c:v>8008.3973723605832</c:v>
                </c:pt>
                <c:pt idx="1112">
                  <c:v>6345.1148411780878</c:v>
                </c:pt>
                <c:pt idx="1113">
                  <c:v>6352.1374422699901</c:v>
                </c:pt>
                <c:pt idx="1114">
                  <c:v>4504.0457409559103</c:v>
                </c:pt>
                <c:pt idx="1115">
                  <c:v>2132.3280576029902</c:v>
                </c:pt>
                <c:pt idx="1116">
                  <c:v>2132.3280576029902</c:v>
                </c:pt>
                <c:pt idx="1117">
                  <c:v>2132.3280576029902</c:v>
                </c:pt>
                <c:pt idx="1118">
                  <c:v>2132.3280576029902</c:v>
                </c:pt>
                <c:pt idx="1119">
                  <c:v>2132.3280576029902</c:v>
                </c:pt>
                <c:pt idx="1120">
                  <c:v>2132.3280576029902</c:v>
                </c:pt>
                <c:pt idx="1121">
                  <c:v>2132.3280576029902</c:v>
                </c:pt>
                <c:pt idx="1122">
                  <c:v>6167.3282721385776</c:v>
                </c:pt>
                <c:pt idx="1123">
                  <c:v>11403.5880925282</c:v>
                </c:pt>
                <c:pt idx="1124">
                  <c:v>15623.397477195163</c:v>
                </c:pt>
                <c:pt idx="1125">
                  <c:v>18025.916688903344</c:v>
                </c:pt>
                <c:pt idx="1126">
                  <c:v>19627.596163375376</c:v>
                </c:pt>
                <c:pt idx="1127">
                  <c:v>18357.710899719063</c:v>
                </c:pt>
                <c:pt idx="1128">
                  <c:v>18912.13841011321</c:v>
                </c:pt>
                <c:pt idx="1129">
                  <c:v>19712.978147349269</c:v>
                </c:pt>
                <c:pt idx="1130">
                  <c:v>21222.253036755726</c:v>
                </c:pt>
                <c:pt idx="1131">
                  <c:v>22823.932511227846</c:v>
                </c:pt>
                <c:pt idx="1132">
                  <c:v>24179.199758858056</c:v>
                </c:pt>
                <c:pt idx="1133">
                  <c:v>25442.062421422783</c:v>
                </c:pt>
                <c:pt idx="1134">
                  <c:v>26242.902158658751</c:v>
                </c:pt>
                <c:pt idx="1135">
                  <c:v>24733.627269252291</c:v>
                </c:pt>
                <c:pt idx="1136">
                  <c:v>20513.817884585329</c:v>
                </c:pt>
                <c:pt idx="1137">
                  <c:v>17871.909047127094</c:v>
                </c:pt>
                <c:pt idx="1138">
                  <c:v>14237.328701209524</c:v>
                </c:pt>
                <c:pt idx="1139">
                  <c:v>11958.015602922438</c:v>
                </c:pt>
                <c:pt idx="1140">
                  <c:v>11280.381979107198</c:v>
                </c:pt>
                <c:pt idx="1141">
                  <c:v>12019.618659632848</c:v>
                </c:pt>
                <c:pt idx="1142">
                  <c:v>13621.298134104878</c:v>
                </c:pt>
                <c:pt idx="1143">
                  <c:v>16547.443327852045</c:v>
                </c:pt>
                <c:pt idx="1144">
                  <c:v>20058.817560348791</c:v>
                </c:pt>
                <c:pt idx="1145">
                  <c:v>22091.718431794056</c:v>
                </c:pt>
                <c:pt idx="1146">
                  <c:v>23262.176509292938</c:v>
                </c:pt>
                <c:pt idx="1147">
                  <c:v>24525.039171857577</c:v>
                </c:pt>
                <c:pt idx="1148">
                  <c:v>25356.680437448889</c:v>
                </c:pt>
                <c:pt idx="1149">
                  <c:v>25695.497249356464</c:v>
                </c:pt>
                <c:pt idx="1150">
                  <c:v>25325.878909093637</c:v>
                </c:pt>
                <c:pt idx="1151">
                  <c:v>22885.535567938259</c:v>
                </c:pt>
                <c:pt idx="1152">
                  <c:v>24086.795173792485</c:v>
                </c:pt>
                <c:pt idx="1153">
                  <c:v>26027.291460172179</c:v>
                </c:pt>
                <c:pt idx="1154">
                  <c:v>27721.375519710051</c:v>
                </c:pt>
                <c:pt idx="1155">
                  <c:v>29107.44429569551</c:v>
                </c:pt>
                <c:pt idx="1156">
                  <c:v>30924.734468654198</c:v>
                </c:pt>
                <c:pt idx="1157">
                  <c:v>32403.207829705498</c:v>
                </c:pt>
                <c:pt idx="1158">
                  <c:v>32711.223113257915</c:v>
                </c:pt>
                <c:pt idx="1159">
                  <c:v>30247.100844839144</c:v>
                </c:pt>
                <c:pt idx="1160">
                  <c:v>26427.711328790163</c:v>
                </c:pt>
                <c:pt idx="1161">
                  <c:v>25880.306419487872</c:v>
                </c:pt>
                <c:pt idx="1162">
                  <c:v>23939.810133108182</c:v>
                </c:pt>
                <c:pt idx="1163">
                  <c:v>22276.527601925467</c:v>
                </c:pt>
                <c:pt idx="1164">
                  <c:v>20644.046599098187</c:v>
                </c:pt>
                <c:pt idx="1165">
                  <c:v>18672.748784363335</c:v>
                </c:pt>
                <c:pt idx="1166">
                  <c:v>18241.527387389917</c:v>
                </c:pt>
                <c:pt idx="1167">
                  <c:v>19874.008390217376</c:v>
                </c:pt>
                <c:pt idx="1168">
                  <c:v>22800.153583964544</c:v>
                </c:pt>
                <c:pt idx="1169">
                  <c:v>24648.245285278583</c:v>
                </c:pt>
                <c:pt idx="1170">
                  <c:v>24987.062097186063</c:v>
                </c:pt>
                <c:pt idx="1171">
                  <c:v>24925.459040475653</c:v>
                </c:pt>
                <c:pt idx="1172">
                  <c:v>25295.077380738476</c:v>
                </c:pt>
                <c:pt idx="1173">
                  <c:v>26003.512532908877</c:v>
                </c:pt>
                <c:pt idx="1174">
                  <c:v>26434.733929882113</c:v>
                </c:pt>
                <c:pt idx="1175">
                  <c:v>23963.589060371483</c:v>
                </c:pt>
                <c:pt idx="1176">
                  <c:v>24672.024212541881</c:v>
                </c:pt>
                <c:pt idx="1177">
                  <c:v>25041.642552804704</c:v>
                </c:pt>
                <c:pt idx="1178">
                  <c:v>26150.497573592998</c:v>
                </c:pt>
                <c:pt idx="1179">
                  <c:v>29076.642767340349</c:v>
                </c:pt>
                <c:pt idx="1180">
                  <c:v>31817.978790956011</c:v>
                </c:pt>
                <c:pt idx="1181">
                  <c:v>33758.475077335708</c:v>
                </c:pt>
                <c:pt idx="1182">
                  <c:v>35514.162193583987</c:v>
                </c:pt>
                <c:pt idx="1183">
                  <c:v>34867.330098124185</c:v>
                </c:pt>
                <c:pt idx="1184">
                  <c:v>31848.780319311267</c:v>
                </c:pt>
                <c:pt idx="1185">
                  <c:v>28744.84855652463</c:v>
                </c:pt>
                <c:pt idx="1186">
                  <c:v>24063.01624652918</c:v>
                </c:pt>
                <c:pt idx="1187">
                  <c:v>21075.267996071423</c:v>
                </c:pt>
                <c:pt idx="1188">
                  <c:v>19627.596163375376</c:v>
                </c:pt>
                <c:pt idx="1189">
                  <c:v>19535.191578309801</c:v>
                </c:pt>
                <c:pt idx="1190">
                  <c:v>20644.046599098187</c:v>
                </c:pt>
                <c:pt idx="1191">
                  <c:v>23046.565810806365</c:v>
                </c:pt>
                <c:pt idx="1192">
                  <c:v>27173.970610407763</c:v>
                </c:pt>
                <c:pt idx="1193">
                  <c:v>29052.863840076861</c:v>
                </c:pt>
                <c:pt idx="1194">
                  <c:v>29391.680651984439</c:v>
                </c:pt>
                <c:pt idx="1195">
                  <c:v>29976.909690733832</c:v>
                </c:pt>
                <c:pt idx="1196">
                  <c:v>29976.909690733832</c:v>
                </c:pt>
                <c:pt idx="1197">
                  <c:v>29330.077595274026</c:v>
                </c:pt>
                <c:pt idx="1198">
                  <c:v>28252.024102840805</c:v>
                </c:pt>
                <c:pt idx="1199">
                  <c:v>25411.260893067531</c:v>
                </c:pt>
                <c:pt idx="1200">
                  <c:v>24548.818099120879</c:v>
                </c:pt>
                <c:pt idx="1201">
                  <c:v>23686.375305174501</c:v>
                </c:pt>
                <c:pt idx="1202">
                  <c:v>23347.558493266835</c:v>
                </c:pt>
                <c:pt idx="1203">
                  <c:v>23439.963078332494</c:v>
                </c:pt>
                <c:pt idx="1204">
                  <c:v>23563.169191753495</c:v>
                </c:pt>
                <c:pt idx="1205">
                  <c:v>23593.970720108657</c:v>
                </c:pt>
                <c:pt idx="1206">
                  <c:v>23624.772248463909</c:v>
                </c:pt>
                <c:pt idx="1207">
                  <c:v>22762.329454517439</c:v>
                </c:pt>
                <c:pt idx="1208">
                  <c:v>20359.810242809166</c:v>
                </c:pt>
                <c:pt idx="1209">
                  <c:v>19288.77935146798</c:v>
                </c:pt>
                <c:pt idx="1210">
                  <c:v>16301.03110101022</c:v>
                </c:pt>
                <c:pt idx="1211">
                  <c:v>13836.90883259154</c:v>
                </c:pt>
                <c:pt idx="1212">
                  <c:v>13652.099662460127</c:v>
                </c:pt>
                <c:pt idx="1213">
                  <c:v>14083.321059433545</c:v>
                </c:pt>
                <c:pt idx="1214">
                  <c:v>14021.718002722951</c:v>
                </c:pt>
                <c:pt idx="1215">
                  <c:v>14884.160796669514</c:v>
                </c:pt>
                <c:pt idx="1216">
                  <c:v>16455.038742786473</c:v>
                </c:pt>
                <c:pt idx="1217">
                  <c:v>17779.504462061519</c:v>
                </c:pt>
                <c:pt idx="1218">
                  <c:v>21537.290921399912</c:v>
                </c:pt>
                <c:pt idx="1219">
                  <c:v>26126.7186463297</c:v>
                </c:pt>
                <c:pt idx="1220">
                  <c:v>28960.459255011199</c:v>
                </c:pt>
                <c:pt idx="1221">
                  <c:v>30839.352484680487</c:v>
                </c:pt>
                <c:pt idx="1222">
                  <c:v>33211.070168033417</c:v>
                </c:pt>
                <c:pt idx="1223">
                  <c:v>33604.467435559549</c:v>
                </c:pt>
                <c:pt idx="1224">
                  <c:v>35390.956080162985</c:v>
                </c:pt>
                <c:pt idx="1225">
                  <c:v>36838.627912859127</c:v>
                </c:pt>
                <c:pt idx="1226">
                  <c:v>37331.452366542857</c:v>
                </c:pt>
                <c:pt idx="1227">
                  <c:v>38101.490575423762</c:v>
                </c:pt>
                <c:pt idx="1228">
                  <c:v>38933.131841014983</c:v>
                </c:pt>
                <c:pt idx="1229">
                  <c:v>39117.941011146395</c:v>
                </c:pt>
                <c:pt idx="1230">
                  <c:v>39087.13948279115</c:v>
                </c:pt>
                <c:pt idx="1231">
                  <c:v>36191.795817399223</c:v>
                </c:pt>
                <c:pt idx="1232">
                  <c:v>31971.986432732261</c:v>
                </c:pt>
                <c:pt idx="1233">
                  <c:v>26865.95532685535</c:v>
                </c:pt>
                <c:pt idx="1234">
                  <c:v>19935.611446927789</c:v>
                </c:pt>
                <c:pt idx="1235">
                  <c:v>16609.046384562636</c:v>
                </c:pt>
                <c:pt idx="1236">
                  <c:v>15161.374551866586</c:v>
                </c:pt>
                <c:pt idx="1237">
                  <c:v>15407.786778708592</c:v>
                </c:pt>
                <c:pt idx="1238">
                  <c:v>17163.473894956875</c:v>
                </c:pt>
                <c:pt idx="1239">
                  <c:v>19073.168652981316</c:v>
                </c:pt>
                <c:pt idx="1240">
                  <c:v>21260.077166202835</c:v>
                </c:pt>
                <c:pt idx="1241">
                  <c:v>23539.390264490194</c:v>
                </c:pt>
                <c:pt idx="1242">
                  <c:v>25387.481965804047</c:v>
                </c:pt>
                <c:pt idx="1243">
                  <c:v>26342.329344816269</c:v>
                </c:pt>
                <c:pt idx="1244">
                  <c:v>27204.772138762917</c:v>
                </c:pt>
                <c:pt idx="1245">
                  <c:v>28837.253141590201</c:v>
                </c:pt>
                <c:pt idx="1246">
                  <c:v>31239.772353298467</c:v>
                </c:pt>
                <c:pt idx="1247">
                  <c:v>31109.54363878561</c:v>
                </c:pt>
                <c:pt idx="1248">
                  <c:v>32341.604772995088</c:v>
                </c:pt>
                <c:pt idx="1249">
                  <c:v>33142.444510231144</c:v>
                </c:pt>
                <c:pt idx="1250">
                  <c:v>33327.253680362468</c:v>
                </c:pt>
                <c:pt idx="1251">
                  <c:v>33234.849095296719</c:v>
                </c:pt>
                <c:pt idx="1252">
                  <c:v>33450.459793783288</c:v>
                </c:pt>
                <c:pt idx="1253">
                  <c:v>33173.246038586316</c:v>
                </c:pt>
                <c:pt idx="1254">
                  <c:v>32372.406301350249</c:v>
                </c:pt>
                <c:pt idx="1255">
                  <c:v>30709.123770167629</c:v>
                </c:pt>
                <c:pt idx="1256">
                  <c:v>28460.612200235522</c:v>
                </c:pt>
                <c:pt idx="1257">
                  <c:v>28282.825631195963</c:v>
                </c:pt>
                <c:pt idx="1258">
                  <c:v>25880.306419487872</c:v>
                </c:pt>
                <c:pt idx="1259">
                  <c:v>22430.535243701721</c:v>
                </c:pt>
                <c:pt idx="1260">
                  <c:v>19904.809918572628</c:v>
                </c:pt>
                <c:pt idx="1261">
                  <c:v>17779.504462061519</c:v>
                </c:pt>
                <c:pt idx="1262">
                  <c:v>16239.428044299812</c:v>
                </c:pt>
                <c:pt idx="1263">
                  <c:v>15222.977608577179</c:v>
                </c:pt>
                <c:pt idx="1264">
                  <c:v>15038.168438445768</c:v>
                </c:pt>
                <c:pt idx="1265">
                  <c:v>15253.779136932339</c:v>
                </c:pt>
                <c:pt idx="1266">
                  <c:v>15500.191363774162</c:v>
                </c:pt>
                <c:pt idx="1267">
                  <c:v>15900.611232392237</c:v>
                </c:pt>
                <c:pt idx="1268">
                  <c:v>16547.443327852045</c:v>
                </c:pt>
                <c:pt idx="1269">
                  <c:v>17379.084593443444</c:v>
                </c:pt>
                <c:pt idx="1270">
                  <c:v>18364.733500810918</c:v>
                </c:pt>
                <c:pt idx="1271">
                  <c:v>17248.855878930586</c:v>
                </c:pt>
                <c:pt idx="1272">
                  <c:v>17741.680332614415</c:v>
                </c:pt>
                <c:pt idx="1273">
                  <c:v>17618.474219193413</c:v>
                </c:pt>
                <c:pt idx="1274">
                  <c:v>17187.252822220176</c:v>
                </c:pt>
                <c:pt idx="1275">
                  <c:v>16971.642123733513</c:v>
                </c:pt>
                <c:pt idx="1276">
                  <c:v>16448.016141694527</c:v>
                </c:pt>
                <c:pt idx="1277">
                  <c:v>15123.550422419481</c:v>
                </c:pt>
                <c:pt idx="1278">
                  <c:v>12936.641909197964</c:v>
                </c:pt>
                <c:pt idx="1279">
                  <c:v>10657.328810910694</c:v>
                </c:pt>
                <c:pt idx="1280">
                  <c:v>8901.6416946624122</c:v>
                </c:pt>
                <c:pt idx="1281">
                  <c:v>9863.5116747664888</c:v>
                </c:pt>
                <c:pt idx="1282">
                  <c:v>9001.0688808199302</c:v>
                </c:pt>
                <c:pt idx="1283">
                  <c:v>7707.4046899002497</c:v>
                </c:pt>
                <c:pt idx="1284">
                  <c:v>6660.1527258222131</c:v>
                </c:pt>
                <c:pt idx="1285">
                  <c:v>6352.1374422699901</c:v>
                </c:pt>
                <c:pt idx="1286">
                  <c:v>6783.3588392432166</c:v>
                </c:pt>
                <c:pt idx="1287">
                  <c:v>8200.229143583887</c:v>
                </c:pt>
                <c:pt idx="1288">
                  <c:v>11804.007961146184</c:v>
                </c:pt>
                <c:pt idx="1289">
                  <c:v>16270.229572655062</c:v>
                </c:pt>
                <c:pt idx="1290">
                  <c:v>20058.817560348791</c:v>
                </c:pt>
                <c:pt idx="1291">
                  <c:v>23385.38262271394</c:v>
                </c:pt>
                <c:pt idx="1292">
                  <c:v>26865.95532685535</c:v>
                </c:pt>
                <c:pt idx="1293">
                  <c:v>31486.1845801403</c:v>
                </c:pt>
                <c:pt idx="1294">
                  <c:v>33395.879338164828</c:v>
                </c:pt>
                <c:pt idx="1295">
                  <c:v>32772.826169968328</c:v>
                </c:pt>
                <c:pt idx="1296">
                  <c:v>33358.05520871772</c:v>
                </c:pt>
                <c:pt idx="1297">
                  <c:v>33481.261322138722</c:v>
                </c:pt>
                <c:pt idx="1298">
                  <c:v>32495.612414771065</c:v>
                </c:pt>
                <c:pt idx="1299">
                  <c:v>32403.207829705498</c:v>
                </c:pt>
                <c:pt idx="1300">
                  <c:v>31756.375734245605</c:v>
                </c:pt>
                <c:pt idx="1301">
                  <c:v>30863.131411943788</c:v>
                </c:pt>
                <c:pt idx="1302">
                  <c:v>30000.688617997141</c:v>
                </c:pt>
                <c:pt idx="1303">
                  <c:v>28368.20761516986</c:v>
                </c:pt>
                <c:pt idx="1304">
                  <c:v>24887.634911028545</c:v>
                </c:pt>
                <c:pt idx="1305">
                  <c:v>21321.680222913245</c:v>
                </c:pt>
                <c:pt idx="1306">
                  <c:v>15161.374551866586</c:v>
                </c:pt>
                <c:pt idx="1307">
                  <c:v>10109.923901608314</c:v>
                </c:pt>
                <c:pt idx="1308">
                  <c:v>7368.5878779926406</c:v>
                </c:pt>
                <c:pt idx="1309">
                  <c:v>7245.3817645716472</c:v>
                </c:pt>
                <c:pt idx="1310">
                  <c:v>8323.4352570048886</c:v>
                </c:pt>
                <c:pt idx="1311">
                  <c:v>10140.725429963562</c:v>
                </c:pt>
                <c:pt idx="1312">
                  <c:v>12420.038528250832</c:v>
                </c:pt>
                <c:pt idx="1313">
                  <c:v>14021.718002722951</c:v>
                </c:pt>
                <c:pt idx="1314">
                  <c:v>15007.366910090335</c:v>
                </c:pt>
                <c:pt idx="1315">
                  <c:v>15592.595948840004</c:v>
                </c:pt>
                <c:pt idx="1316">
                  <c:v>15993.015817457988</c:v>
                </c:pt>
                <c:pt idx="1317">
                  <c:v>16116.22193087881</c:v>
                </c:pt>
                <c:pt idx="1318">
                  <c:v>16116.22193087881</c:v>
                </c:pt>
                <c:pt idx="1319">
                  <c:v>14291.90915682826</c:v>
                </c:pt>
                <c:pt idx="1320">
                  <c:v>15215.955007485232</c:v>
                </c:pt>
                <c:pt idx="1321">
                  <c:v>16756.031425246943</c:v>
                </c:pt>
                <c:pt idx="1322">
                  <c:v>19035.34452353403</c:v>
                </c:pt>
                <c:pt idx="1323">
                  <c:v>21437.86373524239</c:v>
                </c:pt>
                <c:pt idx="1324">
                  <c:v>23963.589060371483</c:v>
                </c:pt>
                <c:pt idx="1325">
                  <c:v>25873.283818395928</c:v>
                </c:pt>
                <c:pt idx="1326">
                  <c:v>27474.963292868048</c:v>
                </c:pt>
                <c:pt idx="1327">
                  <c:v>25780.879233330354</c:v>
                </c:pt>
                <c:pt idx="1328">
                  <c:v>21992.291245636628</c:v>
                </c:pt>
                <c:pt idx="1329">
                  <c:v>21075.267996071423</c:v>
                </c:pt>
                <c:pt idx="1330">
                  <c:v>19042.367124625976</c:v>
                </c:pt>
                <c:pt idx="1331">
                  <c:v>17255.878480022442</c:v>
                </c:pt>
                <c:pt idx="1332">
                  <c:v>16578.244856207384</c:v>
                </c:pt>
                <c:pt idx="1333">
                  <c:v>17563.893763574859</c:v>
                </c:pt>
                <c:pt idx="1334">
                  <c:v>19627.596163375376</c:v>
                </c:pt>
                <c:pt idx="1335">
                  <c:v>22184.1230168599</c:v>
                </c:pt>
                <c:pt idx="1336">
                  <c:v>24925.459040475653</c:v>
                </c:pt>
                <c:pt idx="1337">
                  <c:v>27235.573667118173</c:v>
                </c:pt>
                <c:pt idx="1338">
                  <c:v>28775.650084879791</c:v>
                </c:pt>
                <c:pt idx="1339">
                  <c:v>30870.154013035739</c:v>
                </c:pt>
                <c:pt idx="1340">
                  <c:v>31393.779995074725</c:v>
                </c:pt>
                <c:pt idx="1341">
                  <c:v>31301.375410008972</c:v>
                </c:pt>
                <c:pt idx="1342">
                  <c:v>32718.245714349592</c:v>
                </c:pt>
                <c:pt idx="1343">
                  <c:v>33542.864378849132</c:v>
                </c:pt>
                <c:pt idx="1344">
                  <c:v>36253.39887410964</c:v>
                </c:pt>
                <c:pt idx="1345">
                  <c:v>36961.834026280041</c:v>
                </c:pt>
                <c:pt idx="1346">
                  <c:v>36777.024856148622</c:v>
                </c:pt>
                <c:pt idx="1347">
                  <c:v>37115.841668056113</c:v>
                </c:pt>
                <c:pt idx="1348">
                  <c:v>37485.460008318936</c:v>
                </c:pt>
                <c:pt idx="1349">
                  <c:v>38347.902802265584</c:v>
                </c:pt>
                <c:pt idx="1350">
                  <c:v>39795.574634961456</c:v>
                </c:pt>
                <c:pt idx="1351">
                  <c:v>39333.551709632971</c:v>
                </c:pt>
                <c:pt idx="1352">
                  <c:v>37362.253894898116</c:v>
                </c:pt>
                <c:pt idx="1353">
                  <c:v>36291.223003556741</c:v>
                </c:pt>
                <c:pt idx="1354">
                  <c:v>32810.650299415436</c:v>
                </c:pt>
                <c:pt idx="1355">
                  <c:v>30223.321917575842</c:v>
                </c:pt>
                <c:pt idx="1356">
                  <c:v>28221.22257448555</c:v>
                </c:pt>
                <c:pt idx="1357">
                  <c:v>27605.192007380905</c:v>
                </c:pt>
                <c:pt idx="1358">
                  <c:v>28313.627159551394</c:v>
                </c:pt>
                <c:pt idx="1359">
                  <c:v>29853.703577313008</c:v>
                </c:pt>
                <c:pt idx="1360">
                  <c:v>32841.451827770587</c:v>
                </c:pt>
                <c:pt idx="1361">
                  <c:v>35490.383266320678</c:v>
                </c:pt>
                <c:pt idx="1362">
                  <c:v>36814.848985595738</c:v>
                </c:pt>
                <c:pt idx="1363">
                  <c:v>37492.482609410792</c:v>
                </c:pt>
                <c:pt idx="1364">
                  <c:v>37400.078024345217</c:v>
                </c:pt>
                <c:pt idx="1365">
                  <c:v>37831.29942131845</c:v>
                </c:pt>
                <c:pt idx="1366">
                  <c:v>39248.169725659071</c:v>
                </c:pt>
                <c:pt idx="1367">
                  <c:v>38532.711972396995</c:v>
                </c:pt>
                <c:pt idx="1368">
                  <c:v>38871.528784304573</c:v>
                </c:pt>
                <c:pt idx="1369">
                  <c:v>39364.353237988216</c:v>
                </c:pt>
                <c:pt idx="1370">
                  <c:v>39672.368521540629</c:v>
                </c:pt>
                <c:pt idx="1371">
                  <c:v>39672.368521540629</c:v>
                </c:pt>
                <c:pt idx="1372">
                  <c:v>39549.162408119635</c:v>
                </c:pt>
                <c:pt idx="1373">
                  <c:v>39210.345596211962</c:v>
                </c:pt>
                <c:pt idx="1374">
                  <c:v>38994.734897725393</c:v>
                </c:pt>
                <c:pt idx="1375">
                  <c:v>38070.689047068336</c:v>
                </c:pt>
                <c:pt idx="1376">
                  <c:v>36931.032497924702</c:v>
                </c:pt>
                <c:pt idx="1377">
                  <c:v>37461.681081055634</c:v>
                </c:pt>
                <c:pt idx="1378">
                  <c:v>35921.604663293918</c:v>
                </c:pt>
                <c:pt idx="1379">
                  <c:v>34627.940472374125</c:v>
                </c:pt>
                <c:pt idx="1380">
                  <c:v>34011.90990526948</c:v>
                </c:pt>
                <c:pt idx="1381">
                  <c:v>34535.535887308462</c:v>
                </c:pt>
                <c:pt idx="1382">
                  <c:v>36445.230645332995</c:v>
                </c:pt>
                <c:pt idx="1383">
                  <c:v>38724.54374362027</c:v>
                </c:pt>
                <c:pt idx="1384">
                  <c:v>39556.185009211491</c:v>
                </c:pt>
                <c:pt idx="1385">
                  <c:v>39124.963612238258</c:v>
                </c:pt>
                <c:pt idx="1386">
                  <c:v>38200.917761581281</c:v>
                </c:pt>
                <c:pt idx="1387">
                  <c:v>38108.513176515444</c:v>
                </c:pt>
                <c:pt idx="1388">
                  <c:v>39094.162083883086</c:v>
                </c:pt>
                <c:pt idx="1389">
                  <c:v>40603.436973289368</c:v>
                </c:pt>
                <c:pt idx="1390">
                  <c:v>41958.704220919666</c:v>
                </c:pt>
                <c:pt idx="1391">
                  <c:v>40842.826599039421</c:v>
                </c:pt>
                <c:pt idx="1392">
                  <c:v>42074.887733248725</c:v>
                </c:pt>
                <c:pt idx="1393">
                  <c:v>43337.75039581336</c:v>
                </c:pt>
                <c:pt idx="1394">
                  <c:v>43953.780962918005</c:v>
                </c:pt>
                <c:pt idx="1395">
                  <c:v>44354.200831535985</c:v>
                </c:pt>
                <c:pt idx="1396">
                  <c:v>44138.590133049423</c:v>
                </c:pt>
                <c:pt idx="1397">
                  <c:v>44446.605416601655</c:v>
                </c:pt>
                <c:pt idx="1398">
                  <c:v>44261.796246470418</c:v>
                </c:pt>
                <c:pt idx="1399">
                  <c:v>41274.047996012661</c:v>
                </c:pt>
                <c:pt idx="1400">
                  <c:v>37639.467650095095</c:v>
                </c:pt>
                <c:pt idx="1401">
                  <c:v>33827.100735138061</c:v>
                </c:pt>
                <c:pt idx="1402">
                  <c:v>29299.276066918777</c:v>
                </c:pt>
                <c:pt idx="1403">
                  <c:v>27081.566025341919</c:v>
                </c:pt>
                <c:pt idx="1404">
                  <c:v>25911.107947843033</c:v>
                </c:pt>
                <c:pt idx="1405">
                  <c:v>25757.10030606687</c:v>
                </c:pt>
                <c:pt idx="1406">
                  <c:v>28683.245499814217</c:v>
                </c:pt>
                <c:pt idx="1407">
                  <c:v>31794.199863692709</c:v>
                </c:pt>
                <c:pt idx="1408">
                  <c:v>32718.245714349592</c:v>
                </c:pt>
                <c:pt idx="1409">
                  <c:v>32995.459469546753</c:v>
                </c:pt>
                <c:pt idx="1410">
                  <c:v>32194.619732310781</c:v>
                </c:pt>
                <c:pt idx="1411">
                  <c:v>29976.909690733832</c:v>
                </c:pt>
                <c:pt idx="1412">
                  <c:v>27574.390479025744</c:v>
                </c:pt>
                <c:pt idx="1413">
                  <c:v>25017.86362554122</c:v>
                </c:pt>
                <c:pt idx="1414">
                  <c:v>22615.344413833132</c:v>
                </c:pt>
                <c:pt idx="1415">
                  <c:v>18480.917013139973</c:v>
                </c:pt>
                <c:pt idx="1416">
                  <c:v>17587.672690838164</c:v>
                </c:pt>
                <c:pt idx="1417">
                  <c:v>17218.054350575338</c:v>
                </c:pt>
                <c:pt idx="1418">
                  <c:v>17341.260463996339</c:v>
                </c:pt>
                <c:pt idx="1419">
                  <c:v>17741.680332614415</c:v>
                </c:pt>
                <c:pt idx="1420">
                  <c:v>18973.74146682362</c:v>
                </c:pt>
                <c:pt idx="1421">
                  <c:v>20359.810242809166</c:v>
                </c:pt>
                <c:pt idx="1422">
                  <c:v>21068.245394979564</c:v>
                </c:pt>
                <c:pt idx="1423">
                  <c:v>20113.398015967345</c:v>
                </c:pt>
                <c:pt idx="1424">
                  <c:v>16786.832953602101</c:v>
                </c:pt>
                <c:pt idx="1425">
                  <c:v>14052.519531078293</c:v>
                </c:pt>
                <c:pt idx="1426">
                  <c:v>11557.595734304361</c:v>
                </c:pt>
                <c:pt idx="1427">
                  <c:v>11526.79420594902</c:v>
                </c:pt>
                <c:pt idx="1428">
                  <c:v>13190.076737131641</c:v>
                </c:pt>
                <c:pt idx="1429">
                  <c:v>17594.695291930111</c:v>
                </c:pt>
                <c:pt idx="1430">
                  <c:v>19411.985464888803</c:v>
                </c:pt>
                <c:pt idx="1431">
                  <c:v>20613.245070743025</c:v>
                </c:pt>
                <c:pt idx="1432">
                  <c:v>24278.626945015752</c:v>
                </c:pt>
                <c:pt idx="1433">
                  <c:v>28344.428687906555</c:v>
                </c:pt>
                <c:pt idx="1434">
                  <c:v>29668.894407181604</c:v>
                </c:pt>
                <c:pt idx="1435">
                  <c:v>28960.459255011199</c:v>
                </c:pt>
                <c:pt idx="1436">
                  <c:v>27697.596592446564</c:v>
                </c:pt>
                <c:pt idx="1437">
                  <c:v>27820.802705867569</c:v>
                </c:pt>
                <c:pt idx="1438">
                  <c:v>28775.650084879791</c:v>
                </c:pt>
                <c:pt idx="1439">
                  <c:v>27474.963292868048</c:v>
                </c:pt>
                <c:pt idx="1440">
                  <c:v>28275.803030104104</c:v>
                </c:pt>
                <c:pt idx="1441">
                  <c:v>28768.627483787935</c:v>
                </c:pt>
                <c:pt idx="1442">
                  <c:v>29169.047352405916</c:v>
                </c:pt>
                <c:pt idx="1443">
                  <c:v>29538.665692668746</c:v>
                </c:pt>
                <c:pt idx="1444">
                  <c:v>29939.085561286727</c:v>
                </c:pt>
                <c:pt idx="1445">
                  <c:v>30370.30695825996</c:v>
                </c:pt>
                <c:pt idx="1446">
                  <c:v>30524.314600036218</c:v>
                </c:pt>
                <c:pt idx="1447">
                  <c:v>28306.60455845945</c:v>
                </c:pt>
                <c:pt idx="1448">
                  <c:v>24148.398230502895</c:v>
                </c:pt>
                <c:pt idx="1449">
                  <c:v>22030.115375083646</c:v>
                </c:pt>
                <c:pt idx="1450">
                  <c:v>19103.970181336568</c:v>
                </c:pt>
                <c:pt idx="1451">
                  <c:v>17748.70293370627</c:v>
                </c:pt>
                <c:pt idx="1452">
                  <c:v>17194.275423312032</c:v>
                </c:pt>
                <c:pt idx="1453">
                  <c:v>17194.275423312032</c:v>
                </c:pt>
                <c:pt idx="1454">
                  <c:v>18025.916688903344</c:v>
                </c:pt>
                <c:pt idx="1455">
                  <c:v>19904.809918572628</c:v>
                </c:pt>
                <c:pt idx="1456">
                  <c:v>24709.848341988985</c:v>
                </c:pt>
                <c:pt idx="1457">
                  <c:v>28775.650084879791</c:v>
                </c:pt>
                <c:pt idx="1458">
                  <c:v>30284.924974286248</c:v>
                </c:pt>
                <c:pt idx="1459">
                  <c:v>30716.146371259481</c:v>
                </c:pt>
                <c:pt idx="1460">
                  <c:v>30592.940257838483</c:v>
                </c:pt>
                <c:pt idx="1461">
                  <c:v>31886.604448758371</c:v>
                </c:pt>
                <c:pt idx="1462">
                  <c:v>34196.719075400892</c:v>
                </c:pt>
                <c:pt idx="1463">
                  <c:v>33820.078134046118</c:v>
                </c:pt>
                <c:pt idx="1464">
                  <c:v>34559.314814571771</c:v>
                </c:pt>
                <c:pt idx="1465">
                  <c:v>34744.123984703176</c:v>
                </c:pt>
                <c:pt idx="1466">
                  <c:v>34282.101059374785</c:v>
                </c:pt>
                <c:pt idx="1467">
                  <c:v>33296.45215200731</c:v>
                </c:pt>
                <c:pt idx="1468">
                  <c:v>32064.391017797832</c:v>
                </c:pt>
                <c:pt idx="1469">
                  <c:v>31078.742110430452</c:v>
                </c:pt>
                <c:pt idx="1470">
                  <c:v>30801.528355233379</c:v>
                </c:pt>
                <c:pt idx="1471">
                  <c:v>30339.505429904802</c:v>
                </c:pt>
                <c:pt idx="1472">
                  <c:v>29384.65805089258</c:v>
                </c:pt>
                <c:pt idx="1473">
                  <c:v>29792.10052060242</c:v>
                </c:pt>
                <c:pt idx="1474">
                  <c:v>27605.192007380905</c:v>
                </c:pt>
                <c:pt idx="1475">
                  <c:v>26804.352270144936</c:v>
                </c:pt>
                <c:pt idx="1476">
                  <c:v>27666.795064091315</c:v>
                </c:pt>
                <c:pt idx="1477">
                  <c:v>28529.23785803797</c:v>
                </c:pt>
                <c:pt idx="1478">
                  <c:v>28683.245499814217</c:v>
                </c:pt>
                <c:pt idx="1479">
                  <c:v>28868.05466994545</c:v>
                </c:pt>
                <c:pt idx="1480">
                  <c:v>29822.90204895768</c:v>
                </c:pt>
                <c:pt idx="1481">
                  <c:v>30377.329559351911</c:v>
                </c:pt>
                <c:pt idx="1482">
                  <c:v>29761.298992247263</c:v>
                </c:pt>
                <c:pt idx="1483">
                  <c:v>30038.512747444427</c:v>
                </c:pt>
                <c:pt idx="1484">
                  <c:v>31763.398335337548</c:v>
                </c:pt>
                <c:pt idx="1485">
                  <c:v>34781.948114150284</c:v>
                </c:pt>
                <c:pt idx="1486">
                  <c:v>37584.887194476629</c:v>
                </c:pt>
                <c:pt idx="1487">
                  <c:v>37454.658479963684</c:v>
                </c:pt>
                <c:pt idx="1488">
                  <c:v>37793.475291871349</c:v>
                </c:pt>
                <c:pt idx="1489">
                  <c:v>38039.887518713163</c:v>
                </c:pt>
                <c:pt idx="1490">
                  <c:v>38779.124199238729</c:v>
                </c:pt>
                <c:pt idx="1491">
                  <c:v>39641.566993185377</c:v>
                </c:pt>
                <c:pt idx="1492">
                  <c:v>40288.399088645281</c:v>
                </c:pt>
                <c:pt idx="1493">
                  <c:v>40935.231184105091</c:v>
                </c:pt>
                <c:pt idx="1494">
                  <c:v>41058.437297526092</c:v>
                </c:pt>
                <c:pt idx="1495">
                  <c:v>39425.956294698626</c:v>
                </c:pt>
                <c:pt idx="1496">
                  <c:v>36438.208044241052</c:v>
                </c:pt>
                <c:pt idx="1497">
                  <c:v>33857.902263493226</c:v>
                </c:pt>
                <c:pt idx="1498">
                  <c:v>29114.466896787453</c:v>
                </c:pt>
                <c:pt idx="1499">
                  <c:v>25295.077380738476</c:v>
                </c:pt>
                <c:pt idx="1500">
                  <c:v>24247.825416660413</c:v>
                </c:pt>
                <c:pt idx="1501">
                  <c:v>24432.634586791821</c:v>
                </c:pt>
                <c:pt idx="1502">
                  <c:v>25264.275852383227</c:v>
                </c:pt>
                <c:pt idx="1503">
                  <c:v>26249.924759750698</c:v>
                </c:pt>
                <c:pt idx="1504">
                  <c:v>30007.711219089084</c:v>
                </c:pt>
                <c:pt idx="1505">
                  <c:v>35028.360340992112</c:v>
                </c:pt>
                <c:pt idx="1506">
                  <c:v>34504.734358953305</c:v>
                </c:pt>
                <c:pt idx="1507">
                  <c:v>34042.71143362463</c:v>
                </c:pt>
                <c:pt idx="1508">
                  <c:v>34227.520603756042</c:v>
                </c:pt>
                <c:pt idx="1509">
                  <c:v>34751.146585795126</c:v>
                </c:pt>
                <c:pt idx="1510">
                  <c:v>34997.55881263686</c:v>
                </c:pt>
                <c:pt idx="1511">
                  <c:v>32957.63534009974</c:v>
                </c:pt>
                <c:pt idx="1512">
                  <c:v>33512.062850493887</c:v>
                </c:pt>
                <c:pt idx="1513">
                  <c:v>33635.268963914699</c:v>
                </c:pt>
                <c:pt idx="1514">
                  <c:v>33481.261322138722</c:v>
                </c:pt>
                <c:pt idx="1515">
                  <c:v>34189.696474308941</c:v>
                </c:pt>
                <c:pt idx="1516">
                  <c:v>35082.940796610754</c:v>
                </c:pt>
                <c:pt idx="1517">
                  <c:v>36530.612629306714</c:v>
                </c:pt>
                <c:pt idx="1518">
                  <c:v>36623.017214372463</c:v>
                </c:pt>
                <c:pt idx="1519">
                  <c:v>35606.566778649831</c:v>
                </c:pt>
                <c:pt idx="1520">
                  <c:v>33142.444510231144</c:v>
                </c:pt>
                <c:pt idx="1521">
                  <c:v>30038.512747444427</c:v>
                </c:pt>
                <c:pt idx="1522">
                  <c:v>24617.44375692324</c:v>
                </c:pt>
                <c:pt idx="1523">
                  <c:v>21383.283279623836</c:v>
                </c:pt>
                <c:pt idx="1524">
                  <c:v>19997.214503638199</c:v>
                </c:pt>
                <c:pt idx="1525">
                  <c:v>20120.420617059201</c:v>
                </c:pt>
                <c:pt idx="1526">
                  <c:v>21075.267996071423</c:v>
                </c:pt>
                <c:pt idx="1527">
                  <c:v>22584.54288547788</c:v>
                </c:pt>
                <c:pt idx="1528">
                  <c:v>26342.329344816269</c:v>
                </c:pt>
                <c:pt idx="1529">
                  <c:v>30408.131087707072</c:v>
                </c:pt>
                <c:pt idx="1530">
                  <c:v>30839.352484680487</c:v>
                </c:pt>
                <c:pt idx="1531">
                  <c:v>31393.779995074725</c:v>
                </c:pt>
                <c:pt idx="1532">
                  <c:v>32163.818203955536</c:v>
                </c:pt>
                <c:pt idx="1533">
                  <c:v>33026.260997901998</c:v>
                </c:pt>
                <c:pt idx="1534">
                  <c:v>33796.299206782809</c:v>
                </c:pt>
                <c:pt idx="1535">
                  <c:v>32033.589489442678</c:v>
                </c:pt>
                <c:pt idx="1536">
                  <c:v>32403.207829705498</c:v>
                </c:pt>
                <c:pt idx="1537">
                  <c:v>32526.413943126507</c:v>
                </c:pt>
                <c:pt idx="1538">
                  <c:v>32187.597131218838</c:v>
                </c:pt>
                <c:pt idx="1539">
                  <c:v>31355.955865627435</c:v>
                </c:pt>
                <c:pt idx="1540">
                  <c:v>30093.093203062985</c:v>
                </c:pt>
                <c:pt idx="1541">
                  <c:v>28891.833597208937</c:v>
                </c:pt>
                <c:pt idx="1542">
                  <c:v>27690.573991354708</c:v>
                </c:pt>
                <c:pt idx="1543">
                  <c:v>26242.902158658751</c:v>
                </c:pt>
                <c:pt idx="1544">
                  <c:v>24610.421155831289</c:v>
                </c:pt>
                <c:pt idx="1545">
                  <c:v>24894.6575121204</c:v>
                </c:pt>
                <c:pt idx="1546">
                  <c:v>23108.168867516957</c:v>
                </c:pt>
                <c:pt idx="1547">
                  <c:v>22368.932186991307</c:v>
                </c:pt>
                <c:pt idx="1548">
                  <c:v>23138.970395872118</c:v>
                </c:pt>
                <c:pt idx="1549">
                  <c:v>24771.451398699399</c:v>
                </c:pt>
                <c:pt idx="1550">
                  <c:v>26434.733929882113</c:v>
                </c:pt>
                <c:pt idx="1551">
                  <c:v>27666.795064091315</c:v>
                </c:pt>
                <c:pt idx="1552">
                  <c:v>29145.268425142614</c:v>
                </c:pt>
                <c:pt idx="1553">
                  <c:v>30716.146371259481</c:v>
                </c:pt>
                <c:pt idx="1554">
                  <c:v>30993.360126456737</c:v>
                </c:pt>
                <c:pt idx="1555">
                  <c:v>30962.558598101303</c:v>
                </c:pt>
                <c:pt idx="1556">
                  <c:v>30315.726502641493</c:v>
                </c:pt>
                <c:pt idx="1557">
                  <c:v>30346.528030996662</c:v>
                </c:pt>
                <c:pt idx="1558">
                  <c:v>31794.199863692709</c:v>
                </c:pt>
                <c:pt idx="1559">
                  <c:v>30647.520713457219</c:v>
                </c:pt>
                <c:pt idx="1560">
                  <c:v>32187.597131218838</c:v>
                </c:pt>
                <c:pt idx="1561">
                  <c:v>33604.467435559549</c:v>
                </c:pt>
                <c:pt idx="1562">
                  <c:v>34590.116342927016</c:v>
                </c:pt>
                <c:pt idx="1563">
                  <c:v>34528.513286216599</c:v>
                </c:pt>
                <c:pt idx="1564">
                  <c:v>33173.246038586316</c:v>
                </c:pt>
                <c:pt idx="1565">
                  <c:v>31633.169620824599</c:v>
                </c:pt>
                <c:pt idx="1566">
                  <c:v>30401.108486615401</c:v>
                </c:pt>
                <c:pt idx="1567">
                  <c:v>28799.429012143093</c:v>
                </c:pt>
                <c:pt idx="1568">
                  <c:v>26458.512857145415</c:v>
                </c:pt>
                <c:pt idx="1569">
                  <c:v>25726.298777711618</c:v>
                </c:pt>
                <c:pt idx="1570">
                  <c:v>22800.153583964544</c:v>
                </c:pt>
                <c:pt idx="1571">
                  <c:v>20613.245070743025</c:v>
                </c:pt>
                <c:pt idx="1572">
                  <c:v>19442.786993244139</c:v>
                </c:pt>
                <c:pt idx="1573">
                  <c:v>19658.397691730806</c:v>
                </c:pt>
                <c:pt idx="1574">
                  <c:v>20982.863411005852</c:v>
                </c:pt>
                <c:pt idx="1575">
                  <c:v>23446.985679424353</c:v>
                </c:pt>
                <c:pt idx="1576">
                  <c:v>26496.336986592523</c:v>
                </c:pt>
                <c:pt idx="1577">
                  <c:v>29668.894407181604</c:v>
                </c:pt>
                <c:pt idx="1578">
                  <c:v>31455.383051785131</c:v>
                </c:pt>
                <c:pt idx="1579">
                  <c:v>32471.833487507771</c:v>
                </c:pt>
                <c:pt idx="1580">
                  <c:v>33334.276281454418</c:v>
                </c:pt>
                <c:pt idx="1581">
                  <c:v>33888.703791848653</c:v>
                </c:pt>
                <c:pt idx="1582">
                  <c:v>33981.108376914228</c:v>
                </c:pt>
                <c:pt idx="1583">
                  <c:v>31725.574205890262</c:v>
                </c:pt>
                <c:pt idx="1584">
                  <c:v>32680.421584902484</c:v>
                </c:pt>
                <c:pt idx="1585">
                  <c:v>34004.88730417753</c:v>
                </c:pt>
                <c:pt idx="1586">
                  <c:v>35575.765250294397</c:v>
                </c:pt>
                <c:pt idx="1587">
                  <c:v>36838.627912859127</c:v>
                </c:pt>
                <c:pt idx="1588">
                  <c:v>38655.918085817815</c:v>
                </c:pt>
                <c:pt idx="1589">
                  <c:v>40935.231184105091</c:v>
                </c:pt>
                <c:pt idx="1590">
                  <c:v>41304.849524367914</c:v>
                </c:pt>
                <c:pt idx="1591">
                  <c:v>34713.322456348025</c:v>
                </c:pt>
                <c:pt idx="1592">
                  <c:v>28645.42137036693</c:v>
                </c:pt>
                <c:pt idx="1593">
                  <c:v>22923.359697385549</c:v>
                </c:pt>
                <c:pt idx="1594">
                  <c:v>18056.718217258502</c:v>
                </c:pt>
                <c:pt idx="1595">
                  <c:v>15161.374551866586</c:v>
                </c:pt>
                <c:pt idx="1596">
                  <c:v>13559.695077394466</c:v>
                </c:pt>
                <c:pt idx="1597">
                  <c:v>12851.259925224067</c:v>
                </c:pt>
                <c:pt idx="1598">
                  <c:v>13344.084378907895</c:v>
                </c:pt>
                <c:pt idx="1599">
                  <c:v>15161.374551866586</c:v>
                </c:pt>
                <c:pt idx="1600">
                  <c:v>19442.786993244139</c:v>
                </c:pt>
                <c:pt idx="1601">
                  <c:v>24032.214718173749</c:v>
                </c:pt>
                <c:pt idx="1602">
                  <c:v>24863.855983765239</c:v>
                </c:pt>
                <c:pt idx="1603">
                  <c:v>26188.321703040285</c:v>
                </c:pt>
                <c:pt idx="1604">
                  <c:v>27081.566025341919</c:v>
                </c:pt>
                <c:pt idx="1605">
                  <c:v>27143.169082052515</c:v>
                </c:pt>
                <c:pt idx="1606">
                  <c:v>27389.581308894332</c:v>
                </c:pt>
                <c:pt idx="1607">
                  <c:v>25780.879233330354</c:v>
                </c:pt>
                <c:pt idx="1608">
                  <c:v>26212.10063030359</c:v>
                </c:pt>
                <c:pt idx="1609">
                  <c:v>26273.703687014004</c:v>
                </c:pt>
                <c:pt idx="1610">
                  <c:v>25934.886875106426</c:v>
                </c:pt>
                <c:pt idx="1611">
                  <c:v>26366.108272079753</c:v>
                </c:pt>
                <c:pt idx="1612">
                  <c:v>27228.551066026223</c:v>
                </c:pt>
                <c:pt idx="1613">
                  <c:v>28583.81831365652</c:v>
                </c:pt>
                <c:pt idx="1614">
                  <c:v>28245.001501748855</c:v>
                </c:pt>
                <c:pt idx="1615">
                  <c:v>25195.650194580776</c:v>
                </c:pt>
                <c:pt idx="1616">
                  <c:v>21407.062206887142</c:v>
                </c:pt>
                <c:pt idx="1617">
                  <c:v>19689.199220085968</c:v>
                </c:pt>
                <c:pt idx="1618">
                  <c:v>17379.084593443444</c:v>
                </c:pt>
                <c:pt idx="1619">
                  <c:v>17009.466253180621</c:v>
                </c:pt>
                <c:pt idx="1620">
                  <c:v>16116.22193087881</c:v>
                </c:pt>
                <c:pt idx="1621">
                  <c:v>15500.191363774162</c:v>
                </c:pt>
                <c:pt idx="1622">
                  <c:v>15715.802062260824</c:v>
                </c:pt>
                <c:pt idx="1623">
                  <c:v>16516.641799496883</c:v>
                </c:pt>
                <c:pt idx="1624">
                  <c:v>17810.30599041668</c:v>
                </c:pt>
                <c:pt idx="1625">
                  <c:v>20551.642014032434</c:v>
                </c:pt>
                <c:pt idx="1626">
                  <c:v>22492.138300412131</c:v>
                </c:pt>
                <c:pt idx="1627">
                  <c:v>24063.01624652918</c:v>
                </c:pt>
                <c:pt idx="1628">
                  <c:v>25202.672795672635</c:v>
                </c:pt>
                <c:pt idx="1629">
                  <c:v>26342.329344816269</c:v>
                </c:pt>
                <c:pt idx="1630">
                  <c:v>27297.176723828579</c:v>
                </c:pt>
                <c:pt idx="1631">
                  <c:v>25657.673119909356</c:v>
                </c:pt>
                <c:pt idx="1632">
                  <c:v>26150.497573592998</c:v>
                </c:pt>
                <c:pt idx="1633">
                  <c:v>26704.92508398724</c:v>
                </c:pt>
                <c:pt idx="1634">
                  <c:v>27228.551066026223</c:v>
                </c:pt>
                <c:pt idx="1635">
                  <c:v>27413.360236157634</c:v>
                </c:pt>
                <c:pt idx="1636">
                  <c:v>27197.749537671065</c:v>
                </c:pt>
                <c:pt idx="1637">
                  <c:v>27197.749537671065</c:v>
                </c:pt>
                <c:pt idx="1638">
                  <c:v>27259.352594381471</c:v>
                </c:pt>
                <c:pt idx="1639">
                  <c:v>26643.322027276827</c:v>
                </c:pt>
                <c:pt idx="1640">
                  <c:v>24702.825740897133</c:v>
                </c:pt>
                <c:pt idx="1641">
                  <c:v>22553.741357122723</c:v>
                </c:pt>
                <c:pt idx="1642">
                  <c:v>18641.947256007901</c:v>
                </c:pt>
                <c:pt idx="1643">
                  <c:v>16516.641799496883</c:v>
                </c:pt>
                <c:pt idx="1644">
                  <c:v>15192.176080221745</c:v>
                </c:pt>
                <c:pt idx="1645">
                  <c:v>14514.54245640678</c:v>
                </c:pt>
                <c:pt idx="1646">
                  <c:v>14545.343984761939</c:v>
                </c:pt>
                <c:pt idx="1647">
                  <c:v>15869.809704036987</c:v>
                </c:pt>
                <c:pt idx="1648">
                  <c:v>19350.382408178393</c:v>
                </c:pt>
                <c:pt idx="1649">
                  <c:v>22769.352055609295</c:v>
                </c:pt>
                <c:pt idx="1650">
                  <c:v>24309.428473371005</c:v>
                </c:pt>
                <c:pt idx="1651">
                  <c:v>25972.711004553446</c:v>
                </c:pt>
                <c:pt idx="1652">
                  <c:v>26711.947685079096</c:v>
                </c:pt>
                <c:pt idx="1653">
                  <c:v>27112.367553697168</c:v>
                </c:pt>
                <c:pt idx="1654">
                  <c:v>27481.985893959994</c:v>
                </c:pt>
                <c:pt idx="1655">
                  <c:v>25873.283818395928</c:v>
                </c:pt>
                <c:pt idx="1656">
                  <c:v>26550.917442211168</c:v>
                </c:pt>
                <c:pt idx="1657">
                  <c:v>27505.764821223296</c:v>
                </c:pt>
                <c:pt idx="1658">
                  <c:v>27567.367877933888</c:v>
                </c:pt>
                <c:pt idx="1659">
                  <c:v>26674.123555631984</c:v>
                </c:pt>
                <c:pt idx="1660">
                  <c:v>24394.810457344716</c:v>
                </c:pt>
                <c:pt idx="1661">
                  <c:v>20821.833168137746</c:v>
                </c:pt>
                <c:pt idx="1662">
                  <c:v>17341.260463996339</c:v>
                </c:pt>
                <c:pt idx="1663">
                  <c:v>14846.336667222407</c:v>
                </c:pt>
                <c:pt idx="1664">
                  <c:v>13059.848022618784</c:v>
                </c:pt>
                <c:pt idx="1665">
                  <c:v>13652.099662460127</c:v>
                </c:pt>
                <c:pt idx="1666">
                  <c:v>12081.221716343258</c:v>
                </c:pt>
                <c:pt idx="1667">
                  <c:v>10079.122373253153</c:v>
                </c:pt>
                <c:pt idx="1668">
                  <c:v>8169.427615228682</c:v>
                </c:pt>
                <c:pt idx="1669">
                  <c:v>7091.3741227954388</c:v>
                </c:pt>
                <c:pt idx="1670">
                  <c:v>6259.7328572041924</c:v>
                </c:pt>
                <c:pt idx="1671">
                  <c:v>6013.3206303623792</c:v>
                </c:pt>
                <c:pt idx="1672">
                  <c:v>6690.954254177419</c:v>
                </c:pt>
                <c:pt idx="1673">
                  <c:v>7892.2138600316621</c:v>
                </c:pt>
                <c:pt idx="1674">
                  <c:v>8569.8474838467027</c:v>
                </c:pt>
                <c:pt idx="1675">
                  <c:v>8785.4581823333192</c:v>
                </c:pt>
                <c:pt idx="1676">
                  <c:v>8908.6642957543118</c:v>
                </c:pt>
                <c:pt idx="1677">
                  <c:v>9001.0688808199302</c:v>
                </c:pt>
                <c:pt idx="1678">
                  <c:v>9062.6719375305202</c:v>
                </c:pt>
                <c:pt idx="1679">
                  <c:v>7392.3668052559524</c:v>
                </c:pt>
                <c:pt idx="1680">
                  <c:v>7946.7943156501724</c:v>
                </c:pt>
                <c:pt idx="1681">
                  <c:v>8470.4202976891866</c:v>
                </c:pt>
                <c:pt idx="1682">
                  <c:v>8932.4432230176189</c:v>
                </c:pt>
                <c:pt idx="1683">
                  <c:v>9363.6646199908064</c:v>
                </c:pt>
                <c:pt idx="1684">
                  <c:v>9702.4814318983808</c:v>
                </c:pt>
                <c:pt idx="1685">
                  <c:v>10164.504357226866</c:v>
                </c:pt>
                <c:pt idx="1686">
                  <c:v>10041.298243806048</c:v>
                </c:pt>
                <c:pt idx="1687">
                  <c:v>9024.847808083241</c:v>
                </c:pt>
                <c:pt idx="1688">
                  <c:v>7792.7866738739731</c:v>
                </c:pt>
                <c:pt idx="1689">
                  <c:v>8200.229143583887</c:v>
                </c:pt>
                <c:pt idx="1690">
                  <c:v>5766.9084035203841</c:v>
                </c:pt>
                <c:pt idx="1691">
                  <c:v>3333.5876634570527</c:v>
                </c:pt>
                <c:pt idx="1692">
                  <c:v>2132.3280576029902</c:v>
                </c:pt>
                <c:pt idx="1693">
                  <c:v>2132.3280576029902</c:v>
                </c:pt>
                <c:pt idx="1694">
                  <c:v>2132.3280576029902</c:v>
                </c:pt>
                <c:pt idx="1695">
                  <c:v>2255.5341710238104</c:v>
                </c:pt>
                <c:pt idx="1696">
                  <c:v>4750.4579677977335</c:v>
                </c:pt>
                <c:pt idx="1697">
                  <c:v>7399.3894063478447</c:v>
                </c:pt>
                <c:pt idx="1698">
                  <c:v>8323.4352570048886</c:v>
                </c:pt>
                <c:pt idx="1699">
                  <c:v>8323.4352570048886</c:v>
                </c:pt>
                <c:pt idx="1700">
                  <c:v>8631.4505405571126</c:v>
                </c:pt>
                <c:pt idx="1701">
                  <c:v>9709.5040329903277</c:v>
                </c:pt>
                <c:pt idx="1702">
                  <c:v>10756.755997068212</c:v>
                </c:pt>
                <c:pt idx="1703">
                  <c:v>9209.6569782146453</c:v>
                </c:pt>
                <c:pt idx="1704">
                  <c:v>9764.0844886087925</c:v>
                </c:pt>
                <c:pt idx="1705">
                  <c:v>10318.511999003029</c:v>
                </c:pt>
                <c:pt idx="1706">
                  <c:v>11150.153264594432</c:v>
                </c:pt>
                <c:pt idx="1707">
                  <c:v>12351.412870448567</c:v>
                </c:pt>
                <c:pt idx="1708">
                  <c:v>14415.115270249082</c:v>
                </c:pt>
                <c:pt idx="1709">
                  <c:v>17279.657407285747</c:v>
                </c:pt>
                <c:pt idx="1710">
                  <c:v>19805.382732414932</c:v>
                </c:pt>
                <c:pt idx="1711">
                  <c:v>18819.733825047457</c:v>
                </c:pt>
                <c:pt idx="1712">
                  <c:v>16232.405443207956</c:v>
                </c:pt>
                <c:pt idx="1713">
                  <c:v>15869.809704036987</c:v>
                </c:pt>
                <c:pt idx="1714">
                  <c:v>14114.122587788703</c:v>
                </c:pt>
                <c:pt idx="1715">
                  <c:v>12666.450755092656</c:v>
                </c:pt>
                <c:pt idx="1716">
                  <c:v>12050.420187988007</c:v>
                </c:pt>
                <c:pt idx="1717">
                  <c:v>12666.450755092656</c:v>
                </c:pt>
                <c:pt idx="1718">
                  <c:v>13990.916474367703</c:v>
                </c:pt>
                <c:pt idx="1719">
                  <c:v>16116.22193087881</c:v>
                </c:pt>
                <c:pt idx="1720">
                  <c:v>19196.374766402139</c:v>
                </c:pt>
                <c:pt idx="1721">
                  <c:v>22738.550527254134</c:v>
                </c:pt>
                <c:pt idx="1722">
                  <c:v>24648.245285278583</c:v>
                </c:pt>
                <c:pt idx="1723">
                  <c:v>26280.72628810586</c:v>
                </c:pt>
                <c:pt idx="1724">
                  <c:v>27913.207290933318</c:v>
                </c:pt>
                <c:pt idx="1725">
                  <c:v>29545.688293760599</c:v>
                </c:pt>
                <c:pt idx="1726">
                  <c:v>31455.383051785131</c:v>
                </c:pt>
                <c:pt idx="1727">
                  <c:v>30616.719185101967</c:v>
                </c:pt>
                <c:pt idx="1728">
                  <c:v>31171.146695496205</c:v>
                </c:pt>
                <c:pt idx="1729">
                  <c:v>30493.513071680962</c:v>
                </c:pt>
                <c:pt idx="1730">
                  <c:v>29076.642767340349</c:v>
                </c:pt>
                <c:pt idx="1731">
                  <c:v>28245.001501748855</c:v>
                </c:pt>
                <c:pt idx="1732">
                  <c:v>28861.032068853685</c:v>
                </c:pt>
                <c:pt idx="1733">
                  <c:v>30555.116128391379</c:v>
                </c:pt>
                <c:pt idx="1734">
                  <c:v>30185.497788128545</c:v>
                </c:pt>
                <c:pt idx="1735">
                  <c:v>25503.665478133193</c:v>
                </c:pt>
                <c:pt idx="1736">
                  <c:v>19589.772033928264</c:v>
                </c:pt>
                <c:pt idx="1737">
                  <c:v>17964.313632192934</c:v>
                </c:pt>
                <c:pt idx="1738">
                  <c:v>15561.79442048457</c:v>
                </c:pt>
                <c:pt idx="1739">
                  <c:v>14268.130229564957</c:v>
                </c:pt>
                <c:pt idx="1740">
                  <c:v>13467.290492328715</c:v>
                </c:pt>
                <c:pt idx="1741">
                  <c:v>13374.885907263053</c:v>
                </c:pt>
                <c:pt idx="1742">
                  <c:v>13990.916474367703</c:v>
                </c:pt>
                <c:pt idx="1743">
                  <c:v>15346.183721997999</c:v>
                </c:pt>
                <c:pt idx="1744">
                  <c:v>18980.764067915567</c:v>
                </c:pt>
                <c:pt idx="1745">
                  <c:v>25633.89419264605</c:v>
                </c:pt>
                <c:pt idx="1746">
                  <c:v>28282.825631195963</c:v>
                </c:pt>
                <c:pt idx="1747">
                  <c:v>29822.90204895768</c:v>
                </c:pt>
                <c:pt idx="1748">
                  <c:v>30962.558598101303</c:v>
                </c:pt>
                <c:pt idx="1749">
                  <c:v>32009.810562179369</c:v>
                </c:pt>
                <c:pt idx="1750">
                  <c:v>33765.497678427659</c:v>
                </c:pt>
                <c:pt idx="1751">
                  <c:v>33111.642981875899</c:v>
                </c:pt>
                <c:pt idx="1752">
                  <c:v>34251.299531019533</c:v>
                </c:pt>
                <c:pt idx="1753">
                  <c:v>35483.360665228829</c:v>
                </c:pt>
                <c:pt idx="1754">
                  <c:v>35976.185118912472</c:v>
                </c:pt>
                <c:pt idx="1755">
                  <c:v>35668.169835360241</c:v>
                </c:pt>
                <c:pt idx="1756">
                  <c:v>34836.52856976902</c:v>
                </c:pt>
                <c:pt idx="1757">
                  <c:v>34097.291889243366</c:v>
                </c:pt>
                <c:pt idx="1758">
                  <c:v>32926.833811744487</c:v>
                </c:pt>
                <c:pt idx="1759">
                  <c:v>30031.490146352568</c:v>
                </c:pt>
                <c:pt idx="1760">
                  <c:v>25134.047137870366</c:v>
                </c:pt>
                <c:pt idx="1761">
                  <c:v>20582.443542387595</c:v>
                </c:pt>
                <c:pt idx="1762">
                  <c:v>15222.977608577179</c:v>
                </c:pt>
                <c:pt idx="1763">
                  <c:v>12789.656868513657</c:v>
                </c:pt>
                <c:pt idx="1764">
                  <c:v>11865.611017856596</c:v>
                </c:pt>
                <c:pt idx="1765">
                  <c:v>12173.626301409009</c:v>
                </c:pt>
                <c:pt idx="1766">
                  <c:v>13313.282850552643</c:v>
                </c:pt>
                <c:pt idx="1767">
                  <c:v>15192.176080221745</c:v>
                </c:pt>
                <c:pt idx="1768">
                  <c:v>17871.909047127094</c:v>
                </c:pt>
                <c:pt idx="1769">
                  <c:v>20674.848127453439</c:v>
                </c:pt>
                <c:pt idx="1770">
                  <c:v>21629.695506465658</c:v>
                </c:pt>
                <c:pt idx="1771">
                  <c:v>22615.344413833132</c:v>
                </c:pt>
                <c:pt idx="1772">
                  <c:v>23446.985679424353</c:v>
                </c:pt>
                <c:pt idx="1773">
                  <c:v>23354.581094358782</c:v>
                </c:pt>
                <c:pt idx="1774">
                  <c:v>22923.359697385549</c:v>
                </c:pt>
                <c:pt idx="1775">
                  <c:v>20452.214827874919</c:v>
                </c:pt>
                <c:pt idx="1776">
                  <c:v>20975.840809913905</c:v>
                </c:pt>
                <c:pt idx="1777">
                  <c:v>21776.680547149965</c:v>
                </c:pt>
                <c:pt idx="1778">
                  <c:v>22762.329454517439</c:v>
                </c:pt>
                <c:pt idx="1779">
                  <c:v>23285.955436556422</c:v>
                </c:pt>
                <c:pt idx="1780">
                  <c:v>23316.756964911678</c:v>
                </c:pt>
                <c:pt idx="1781">
                  <c:v>23101.14626642501</c:v>
                </c:pt>
                <c:pt idx="1782">
                  <c:v>22423.512642609774</c:v>
                </c:pt>
                <c:pt idx="1783">
                  <c:v>20760.23011142715</c:v>
                </c:pt>
                <c:pt idx="1784">
                  <c:v>16663.62684018119</c:v>
                </c:pt>
                <c:pt idx="1785">
                  <c:v>13559.695077394466</c:v>
                </c:pt>
                <c:pt idx="1786">
                  <c:v>9247.4811076618425</c:v>
                </c:pt>
                <c:pt idx="1787">
                  <c:v>6721.755782532623</c:v>
                </c:pt>
                <c:pt idx="1788">
                  <c:v>5304.8854781919536</c:v>
                </c:pt>
                <c:pt idx="1789">
                  <c:v>4565.6487976663211</c:v>
                </c:pt>
                <c:pt idx="1790">
                  <c:v>5428.0915916129543</c:v>
                </c:pt>
                <c:pt idx="1791">
                  <c:v>6352.1374422699901</c:v>
                </c:pt>
                <c:pt idx="1792">
                  <c:v>8415.8398420705053</c:v>
                </c:pt>
                <c:pt idx="1793">
                  <c:v>12389.236999895673</c:v>
                </c:pt>
                <c:pt idx="1794">
                  <c:v>16208.626515944652</c:v>
                </c:pt>
                <c:pt idx="1795">
                  <c:v>18826.756426139313</c:v>
                </c:pt>
                <c:pt idx="1796">
                  <c:v>22091.718431794056</c:v>
                </c:pt>
                <c:pt idx="1797">
                  <c:v>24586.642228567987</c:v>
                </c:pt>
                <c:pt idx="1798">
                  <c:v>26804.352270144936</c:v>
                </c:pt>
                <c:pt idx="1799">
                  <c:v>26704.92508398724</c:v>
                </c:pt>
                <c:pt idx="1800">
                  <c:v>27444.16176451289</c:v>
                </c:pt>
                <c:pt idx="1801">
                  <c:v>29569.4672210239</c:v>
                </c:pt>
                <c:pt idx="1802">
                  <c:v>30462.7115433258</c:v>
                </c:pt>
                <c:pt idx="1803">
                  <c:v>28922.635125564095</c:v>
                </c:pt>
                <c:pt idx="1804">
                  <c:v>28861.032068853685</c:v>
                </c:pt>
                <c:pt idx="1805">
                  <c:v>28152.596916683284</c:v>
                </c:pt>
                <c:pt idx="1806">
                  <c:v>24795.230325962704</c:v>
                </c:pt>
                <c:pt idx="1807">
                  <c:v>21776.680547149965</c:v>
                </c:pt>
                <c:pt idx="1808">
                  <c:v>17433.665049062001</c:v>
                </c:pt>
                <c:pt idx="1809">
                  <c:v>11988.817131277596</c:v>
                </c:pt>
                <c:pt idx="1810">
                  <c:v>6074.9236870727891</c:v>
                </c:pt>
                <c:pt idx="1811">
                  <c:v>2532.7479262210113</c:v>
                </c:pt>
                <c:pt idx="1812">
                  <c:v>2132.3280576029902</c:v>
                </c:pt>
                <c:pt idx="1813">
                  <c:v>2132.3280576029902</c:v>
                </c:pt>
                <c:pt idx="1814">
                  <c:v>2132.3280576029902</c:v>
                </c:pt>
                <c:pt idx="1815">
                  <c:v>4319.236570824507</c:v>
                </c:pt>
                <c:pt idx="1816">
                  <c:v>8446.6413704257102</c:v>
                </c:pt>
                <c:pt idx="1817">
                  <c:v>15438.58830706375</c:v>
                </c:pt>
                <c:pt idx="1818">
                  <c:v>18703.550312718489</c:v>
                </c:pt>
                <c:pt idx="1819">
                  <c:v>20982.863411005852</c:v>
                </c:pt>
                <c:pt idx="1820">
                  <c:v>23600.993321200607</c:v>
                </c:pt>
                <c:pt idx="1821">
                  <c:v>26249.924759750698</c:v>
                </c:pt>
                <c:pt idx="1822">
                  <c:v>28159.619517775147</c:v>
                </c:pt>
                <c:pt idx="1823">
                  <c:v>28245.001501748855</c:v>
                </c:pt>
                <c:pt idx="1824">
                  <c:v>30801.528355233379</c:v>
                </c:pt>
                <c:pt idx="1825">
                  <c:v>33080.841453520559</c:v>
                </c:pt>
                <c:pt idx="1826">
                  <c:v>35298.551495097418</c:v>
                </c:pt>
                <c:pt idx="1827">
                  <c:v>37300.650838187517</c:v>
                </c:pt>
                <c:pt idx="1828">
                  <c:v>38963.933369370141</c:v>
                </c:pt>
                <c:pt idx="1829">
                  <c:v>38871.528784304573</c:v>
                </c:pt>
                <c:pt idx="1830">
                  <c:v>34774.925513058428</c:v>
                </c:pt>
                <c:pt idx="1831">
                  <c:v>29415.459579247741</c:v>
                </c:pt>
                <c:pt idx="1832">
                  <c:v>22577.520284386028</c:v>
                </c:pt>
                <c:pt idx="1833">
                  <c:v>17656.298348640517</c:v>
                </c:pt>
                <c:pt idx="1834">
                  <c:v>11958.015602922438</c:v>
                </c:pt>
                <c:pt idx="1835">
                  <c:v>7769.0077466106613</c:v>
                </c:pt>
                <c:pt idx="1836">
                  <c:v>4996.8701946395468</c:v>
                </c:pt>
                <c:pt idx="1837">
                  <c:v>3487.5953052332602</c:v>
                </c:pt>
                <c:pt idx="1838">
                  <c:v>3364.3891918122581</c:v>
                </c:pt>
                <c:pt idx="1839">
                  <c:v>4935.2671379291369</c:v>
                </c:pt>
                <c:pt idx="1840">
                  <c:v>10541.145298581549</c:v>
                </c:pt>
                <c:pt idx="1841">
                  <c:v>20705.6496558086</c:v>
                </c:pt>
                <c:pt idx="1842">
                  <c:v>23939.810133108182</c:v>
                </c:pt>
                <c:pt idx="1843">
                  <c:v>25325.878909093637</c:v>
                </c:pt>
                <c:pt idx="1844">
                  <c:v>27790.00117751232</c:v>
                </c:pt>
                <c:pt idx="1845">
                  <c:v>29699.695935536849</c:v>
                </c:pt>
                <c:pt idx="1846">
                  <c:v>30500.535672772912</c:v>
                </c:pt>
                <c:pt idx="1847">
                  <c:v>28491.413728590862</c:v>
                </c:pt>
                <c:pt idx="1848">
                  <c:v>28522.21525694611</c:v>
                </c:pt>
                <c:pt idx="1849">
                  <c:v>28799.429012143093</c:v>
                </c:pt>
                <c:pt idx="1850">
                  <c:v>29138.245824050759</c:v>
                </c:pt>
                <c:pt idx="1851">
                  <c:v>28830.230540498345</c:v>
                </c:pt>
                <c:pt idx="1852">
                  <c:v>26797.329669052986</c:v>
                </c:pt>
                <c:pt idx="1853">
                  <c:v>25442.062421422783</c:v>
                </c:pt>
                <c:pt idx="1854">
                  <c:v>23563.169191753495</c:v>
                </c:pt>
                <c:pt idx="1855">
                  <c:v>18604.123126560797</c:v>
                </c:pt>
                <c:pt idx="1856">
                  <c:v>10934.542566107677</c:v>
                </c:pt>
                <c:pt idx="1857">
                  <c:v>5797.709931875761</c:v>
                </c:pt>
                <c:pt idx="1858">
                  <c:v>2132.3280576029902</c:v>
                </c:pt>
                <c:pt idx="1859">
                  <c:v>2132.3280576029902</c:v>
                </c:pt>
                <c:pt idx="1860">
                  <c:v>2132.3280576029902</c:v>
                </c:pt>
                <c:pt idx="1861">
                  <c:v>2132.3280576029902</c:v>
                </c:pt>
                <c:pt idx="1862">
                  <c:v>2132.3280576029902</c:v>
                </c:pt>
                <c:pt idx="1863">
                  <c:v>2132.3280576029902</c:v>
                </c:pt>
                <c:pt idx="1864">
                  <c:v>2132.3280576029902</c:v>
                </c:pt>
                <c:pt idx="1865">
                  <c:v>12327.633943185263</c:v>
                </c:pt>
                <c:pt idx="1866">
                  <c:v>17348.283065088286</c:v>
                </c:pt>
                <c:pt idx="1867">
                  <c:v>19966.412975283038</c:v>
                </c:pt>
                <c:pt idx="1868">
                  <c:v>22091.718431794056</c:v>
                </c:pt>
                <c:pt idx="1869">
                  <c:v>23631.794849555765</c:v>
                </c:pt>
                <c:pt idx="1870">
                  <c:v>24802.252927054647</c:v>
                </c:pt>
                <c:pt idx="1871">
                  <c:v>23347.558493266835</c:v>
                </c:pt>
                <c:pt idx="1872">
                  <c:v>23778.779890240072</c:v>
                </c:pt>
                <c:pt idx="1873">
                  <c:v>23871.184475305821</c:v>
                </c:pt>
                <c:pt idx="1874">
                  <c:v>24148.398230502895</c:v>
                </c:pt>
                <c:pt idx="1875">
                  <c:v>24518.016570765722</c:v>
                </c:pt>
                <c:pt idx="1876">
                  <c:v>25257.253251291371</c:v>
                </c:pt>
                <c:pt idx="1877">
                  <c:v>25503.665478133193</c:v>
                </c:pt>
                <c:pt idx="1878">
                  <c:v>22639.123341096434</c:v>
                </c:pt>
                <c:pt idx="1879">
                  <c:v>17156.451293864928</c:v>
                </c:pt>
                <c:pt idx="1880">
                  <c:v>11026.947151173519</c:v>
                </c:pt>
                <c:pt idx="1881">
                  <c:v>6259.7328572041924</c:v>
                </c:pt>
                <c:pt idx="1882">
                  <c:v>2132.3280576029902</c:v>
                </c:pt>
                <c:pt idx="1883">
                  <c:v>2132.3280576029902</c:v>
                </c:pt>
                <c:pt idx="1884">
                  <c:v>2132.3280576029902</c:v>
                </c:pt>
                <c:pt idx="1885">
                  <c:v>2132.3280576029902</c:v>
                </c:pt>
                <c:pt idx="1886">
                  <c:v>2132.3280576029902</c:v>
                </c:pt>
                <c:pt idx="1887">
                  <c:v>2132.3280576029902</c:v>
                </c:pt>
                <c:pt idx="1888">
                  <c:v>2933.1677948390325</c:v>
                </c:pt>
                <c:pt idx="1889">
                  <c:v>8754.6566539781161</c:v>
                </c:pt>
                <c:pt idx="1890">
                  <c:v>11311.183507462358</c:v>
                </c:pt>
                <c:pt idx="1891">
                  <c:v>13066.87062371064</c:v>
                </c:pt>
                <c:pt idx="1892">
                  <c:v>15038.168438445768</c:v>
                </c:pt>
                <c:pt idx="1893">
                  <c:v>16763.054026338799</c:v>
                </c:pt>
                <c:pt idx="1894">
                  <c:v>18210.725859034756</c:v>
                </c:pt>
                <c:pt idx="1895">
                  <c:v>17279.657407285747</c:v>
                </c:pt>
                <c:pt idx="1896">
                  <c:v>18296.107843008649</c:v>
                </c:pt>
                <c:pt idx="1897">
                  <c:v>19189.352165310283</c:v>
                </c:pt>
                <c:pt idx="1898">
                  <c:v>20144.199544322502</c:v>
                </c:pt>
                <c:pt idx="1899">
                  <c:v>21037.443866624315</c:v>
                </c:pt>
                <c:pt idx="1900">
                  <c:v>21899.886660570784</c:v>
                </c:pt>
                <c:pt idx="1901">
                  <c:v>22731.527926162187</c:v>
                </c:pt>
                <c:pt idx="1902">
                  <c:v>22885.535567938259</c:v>
                </c:pt>
                <c:pt idx="1903">
                  <c:v>22053.894302347038</c:v>
                </c:pt>
                <c:pt idx="1904">
                  <c:v>20606.222469651078</c:v>
                </c:pt>
                <c:pt idx="1905">
                  <c:v>20828.855769229598</c:v>
                </c:pt>
                <c:pt idx="1906">
                  <c:v>18487.93961423192</c:v>
                </c:pt>
                <c:pt idx="1907">
                  <c:v>16301.03110101022</c:v>
                </c:pt>
                <c:pt idx="1908">
                  <c:v>15038.168438445768</c:v>
                </c:pt>
                <c:pt idx="1909">
                  <c:v>14483.740928051529</c:v>
                </c:pt>
                <c:pt idx="1910">
                  <c:v>14760.954683248512</c:v>
                </c:pt>
                <c:pt idx="1911">
                  <c:v>16147.02345923406</c:v>
                </c:pt>
                <c:pt idx="1912">
                  <c:v>19011.565596270724</c:v>
                </c:pt>
                <c:pt idx="1913">
                  <c:v>22646.14594218829</c:v>
                </c:pt>
                <c:pt idx="1914">
                  <c:v>25603.092664290802</c:v>
                </c:pt>
                <c:pt idx="1915">
                  <c:v>28098.016461064552</c:v>
                </c:pt>
                <c:pt idx="1916">
                  <c:v>30254.123445931087</c:v>
                </c:pt>
                <c:pt idx="1917">
                  <c:v>31516.986108495545</c:v>
                </c:pt>
                <c:pt idx="1918">
                  <c:v>32410.230430797357</c:v>
                </c:pt>
                <c:pt idx="1919">
                  <c:v>31047.940582075207</c:v>
                </c:pt>
                <c:pt idx="1920">
                  <c:v>32033.589489442678</c:v>
                </c:pt>
                <c:pt idx="1921">
                  <c:v>32926.833811744487</c:v>
                </c:pt>
                <c:pt idx="1922">
                  <c:v>33450.459793783288</c:v>
                </c:pt>
                <c:pt idx="1923">
                  <c:v>34128.093417598531</c:v>
                </c:pt>
                <c:pt idx="1924">
                  <c:v>35544.963721939239</c:v>
                </c:pt>
                <c:pt idx="1925">
                  <c:v>36469.009572596304</c:v>
                </c:pt>
                <c:pt idx="1926">
                  <c:v>36746.223327793283</c:v>
                </c:pt>
                <c:pt idx="1927">
                  <c:v>34744.123984703176</c:v>
                </c:pt>
                <c:pt idx="1928">
                  <c:v>29877.482504576317</c:v>
                </c:pt>
                <c:pt idx="1929">
                  <c:v>25849.504891132623</c:v>
                </c:pt>
                <c:pt idx="1930">
                  <c:v>20644.046599098187</c:v>
                </c:pt>
                <c:pt idx="1931">
                  <c:v>17071.069309891031</c:v>
                </c:pt>
                <c:pt idx="1932">
                  <c:v>14853.359268314354</c:v>
                </c:pt>
                <c:pt idx="1933">
                  <c:v>13960.114946012542</c:v>
                </c:pt>
                <c:pt idx="1934">
                  <c:v>14268.130229564957</c:v>
                </c:pt>
                <c:pt idx="1935">
                  <c:v>15808.206647326575</c:v>
                </c:pt>
                <c:pt idx="1936">
                  <c:v>19165.573238046978</c:v>
                </c:pt>
                <c:pt idx="1937">
                  <c:v>25233.474324028066</c:v>
                </c:pt>
                <c:pt idx="1938">
                  <c:v>30408.131087707072</c:v>
                </c:pt>
                <c:pt idx="1939">
                  <c:v>34011.90990526948</c:v>
                </c:pt>
                <c:pt idx="1940">
                  <c:v>36753.245928885139</c:v>
                </c:pt>
                <c:pt idx="1941">
                  <c:v>38878.551385396247</c:v>
                </c:pt>
                <c:pt idx="1942">
                  <c:v>40695.841558355118</c:v>
                </c:pt>
                <c:pt idx="1943">
                  <c:v>40319.200617000439</c:v>
                </c:pt>
                <c:pt idx="1944">
                  <c:v>42074.887733248725</c:v>
                </c:pt>
                <c:pt idx="1945">
                  <c:v>43830.574849497003</c:v>
                </c:pt>
                <c:pt idx="1946">
                  <c:v>45586.261965745289</c:v>
                </c:pt>
                <c:pt idx="1947">
                  <c:v>47526.758252124979</c:v>
                </c:pt>
                <c:pt idx="1948">
                  <c:v>49528.857595215268</c:v>
                </c:pt>
                <c:pt idx="1949">
                  <c:v>51315.346239818798</c:v>
                </c:pt>
                <c:pt idx="1950">
                  <c:v>48789.620914689622</c:v>
                </c:pt>
                <c:pt idx="1951">
                  <c:v>41520.460222854483</c:v>
                </c:pt>
                <c:pt idx="1952">
                  <c:v>33019.238396810149</c:v>
                </c:pt>
                <c:pt idx="1953">
                  <c:v>28313.627159551394</c:v>
                </c:pt>
                <c:pt idx="1954">
                  <c:v>22430.535243701721</c:v>
                </c:pt>
                <c:pt idx="1955">
                  <c:v>17964.313632192934</c:v>
                </c:pt>
                <c:pt idx="1956">
                  <c:v>14914.962325024762</c:v>
                </c:pt>
                <c:pt idx="1957">
                  <c:v>13128.473680421232</c:v>
                </c:pt>
                <c:pt idx="1958">
                  <c:v>12789.656868513657</c:v>
                </c:pt>
                <c:pt idx="1959">
                  <c:v>13929.313417657291</c:v>
                </c:pt>
                <c:pt idx="1960">
                  <c:v>17502.290706864267</c:v>
                </c:pt>
                <c:pt idx="1961">
                  <c:v>24833.054455409991</c:v>
                </c:pt>
                <c:pt idx="1962">
                  <c:v>30900.955541390893</c:v>
                </c:pt>
                <c:pt idx="1963">
                  <c:v>34781.948114150284</c:v>
                </c:pt>
                <c:pt idx="1964">
                  <c:v>37615.688722831786</c:v>
                </c:pt>
                <c:pt idx="1965">
                  <c:v>40203.01710467138</c:v>
                </c:pt>
                <c:pt idx="1966">
                  <c:v>43098.360770063307</c:v>
                </c:pt>
                <c:pt idx="1967">
                  <c:v>43368.551924168605</c:v>
                </c:pt>
                <c:pt idx="1968">
                  <c:v>45493.857380679714</c:v>
                </c:pt>
                <c:pt idx="1969">
                  <c:v>47557.559780480406</c:v>
                </c:pt>
                <c:pt idx="1970">
                  <c:v>49344.048425083849</c:v>
                </c:pt>
                <c:pt idx="1971">
                  <c:v>51038.132484621725</c:v>
                </c:pt>
                <c:pt idx="1972">
                  <c:v>52609.010430738592</c:v>
                </c:pt>
                <c:pt idx="1973">
                  <c:v>53656.262394816476</c:v>
                </c:pt>
                <c:pt idx="1974">
                  <c:v>49344.048425083849</c:v>
                </c:pt>
                <c:pt idx="1975">
                  <c:v>42382.903016801138</c:v>
                </c:pt>
                <c:pt idx="1976">
                  <c:v>34559.314814571771</c:v>
                </c:pt>
                <c:pt idx="1977">
                  <c:v>29484.085237050193</c:v>
                </c:pt>
                <c:pt idx="1978">
                  <c:v>23231.37498093778</c:v>
                </c:pt>
                <c:pt idx="1979">
                  <c:v>18364.733500810918</c:v>
                </c:pt>
                <c:pt idx="1980">
                  <c:v>15130.573023511337</c:v>
                </c:pt>
                <c:pt idx="1981">
                  <c:v>13528.893549039307</c:v>
                </c:pt>
                <c:pt idx="1982">
                  <c:v>13867.710360946881</c:v>
                </c:pt>
                <c:pt idx="1983">
                  <c:v>15592.595948840004</c:v>
                </c:pt>
                <c:pt idx="1984">
                  <c:v>19843.206861862218</c:v>
                </c:pt>
                <c:pt idx="1985">
                  <c:v>29699.695935536849</c:v>
                </c:pt>
                <c:pt idx="1986">
                  <c:v>35551.986323031095</c:v>
                </c:pt>
                <c:pt idx="1987">
                  <c:v>38570.536101844009</c:v>
                </c:pt>
                <c:pt idx="1988">
                  <c:v>41927.902692564414</c:v>
                </c:pt>
                <c:pt idx="1989">
                  <c:v>44761.643301245924</c:v>
                </c:pt>
                <c:pt idx="1990">
                  <c:v>47225.765569664698</c:v>
                </c:pt>
                <c:pt idx="1991">
                  <c:v>47434.353667059411</c:v>
                </c:pt>
                <c:pt idx="1992">
                  <c:v>49744.468293701837</c:v>
                </c:pt>
                <c:pt idx="1993">
                  <c:v>52023.781391989192</c:v>
                </c:pt>
                <c:pt idx="1994">
                  <c:v>53841.071564947888</c:v>
                </c:pt>
                <c:pt idx="1995">
                  <c:v>54888.323529025954</c:v>
                </c:pt>
                <c:pt idx="1996">
                  <c:v>55381.14798270951</c:v>
                </c:pt>
                <c:pt idx="1997">
                  <c:v>55319.544925999195</c:v>
                </c:pt>
                <c:pt idx="1998">
                  <c:v>48019.582705808811</c:v>
                </c:pt>
                <c:pt idx="1999">
                  <c:v>40904.429655749838</c:v>
                </c:pt>
                <c:pt idx="2000">
                  <c:v>31325.154337272274</c:v>
                </c:pt>
                <c:pt idx="2001">
                  <c:v>26465.535458237267</c:v>
                </c:pt>
                <c:pt idx="2002">
                  <c:v>20798.05424087444</c:v>
                </c:pt>
                <c:pt idx="2003">
                  <c:v>16424.237214431225</c:v>
                </c:pt>
                <c:pt idx="2004">
                  <c:v>13436.488963973465</c:v>
                </c:pt>
                <c:pt idx="2005">
                  <c:v>12050.420187988007</c:v>
                </c:pt>
                <c:pt idx="2006">
                  <c:v>12358.435471540421</c:v>
                </c:pt>
                <c:pt idx="2007">
                  <c:v>13960.114946012542</c:v>
                </c:pt>
                <c:pt idx="2008">
                  <c:v>18457.13808587649</c:v>
                </c:pt>
                <c:pt idx="2009">
                  <c:v>29576.489822115851</c:v>
                </c:pt>
                <c:pt idx="2010">
                  <c:v>35521.18479467593</c:v>
                </c:pt>
                <c:pt idx="2011">
                  <c:v>38046.910119805027</c:v>
                </c:pt>
                <c:pt idx="2012">
                  <c:v>41188.666012038768</c:v>
                </c:pt>
                <c:pt idx="2013">
                  <c:v>43960.803564009861</c:v>
                </c:pt>
                <c:pt idx="2014">
                  <c:v>46578.933474204612</c:v>
                </c:pt>
                <c:pt idx="2015">
                  <c:v>46849.124628309924</c:v>
                </c:pt>
                <c:pt idx="2016">
                  <c:v>48728.017857979212</c:v>
                </c:pt>
                <c:pt idx="2017">
                  <c:v>50175.689690675077</c:v>
                </c:pt>
                <c:pt idx="2018">
                  <c:v>51684.964580081534</c:v>
                </c:pt>
                <c:pt idx="2019">
                  <c:v>53502.254753040412</c:v>
                </c:pt>
                <c:pt idx="2020">
                  <c:v>55073.132699157366</c:v>
                </c:pt>
                <c:pt idx="2021">
                  <c:v>55504.354096130512</c:v>
                </c:pt>
                <c:pt idx="2022">
                  <c:v>47157.139911862338</c:v>
                </c:pt>
                <c:pt idx="2023">
                  <c:v>39764.773106606204</c:v>
                </c:pt>
                <c:pt idx="2024">
                  <c:v>29877.482504576317</c:v>
                </c:pt>
                <c:pt idx="2025">
                  <c:v>24525.039171857577</c:v>
                </c:pt>
                <c:pt idx="2026">
                  <c:v>20058.817560348791</c:v>
                </c:pt>
                <c:pt idx="2027">
                  <c:v>16393.435686076064</c:v>
                </c:pt>
                <c:pt idx="2028">
                  <c:v>13590.496605749717</c:v>
                </c:pt>
                <c:pt idx="2029">
                  <c:v>11958.015602922438</c:v>
                </c:pt>
                <c:pt idx="2030">
                  <c:v>11680.801847725183</c:v>
                </c:pt>
                <c:pt idx="2031">
                  <c:v>13251.679793842053</c:v>
                </c:pt>
                <c:pt idx="2032">
                  <c:v>18149.122802324346</c:v>
                </c:pt>
                <c:pt idx="2033">
                  <c:v>25941.909476198285</c:v>
                </c:pt>
                <c:pt idx="2034">
                  <c:v>29699.695935536849</c:v>
                </c:pt>
                <c:pt idx="2035">
                  <c:v>31239.772353298467</c:v>
                </c:pt>
                <c:pt idx="2036">
                  <c:v>33611.490036651398</c:v>
                </c:pt>
                <c:pt idx="2037">
                  <c:v>37030.459684082394</c:v>
                </c:pt>
                <c:pt idx="2038">
                  <c:v>41157.864483683603</c:v>
                </c:pt>
                <c:pt idx="2039">
                  <c:v>42444.506073511548</c:v>
                </c:pt>
                <c:pt idx="2040">
                  <c:v>45185.842097127308</c:v>
                </c:pt>
                <c:pt idx="2041">
                  <c:v>47249.544496928</c:v>
                </c:pt>
                <c:pt idx="2042">
                  <c:v>48820.422443044867</c:v>
                </c:pt>
                <c:pt idx="2043">
                  <c:v>50237.292747385669</c:v>
                </c:pt>
                <c:pt idx="2044">
                  <c:v>51654.163051726377</c:v>
                </c:pt>
                <c:pt idx="2045">
                  <c:v>52485.804317317597</c:v>
                </c:pt>
                <c:pt idx="2046">
                  <c:v>47434.353667059411</c:v>
                </c:pt>
                <c:pt idx="2047">
                  <c:v>40473.208258776693</c:v>
                </c:pt>
                <c:pt idx="2048">
                  <c:v>29908.28403293157</c:v>
                </c:pt>
                <c:pt idx="2049">
                  <c:v>24093.817774884341</c:v>
                </c:pt>
                <c:pt idx="2050">
                  <c:v>19381.183936533551</c:v>
                </c:pt>
                <c:pt idx="2051">
                  <c:v>15993.015817457988</c:v>
                </c:pt>
                <c:pt idx="2052">
                  <c:v>13652.099662460127</c:v>
                </c:pt>
                <c:pt idx="2053">
                  <c:v>12389.236999895673</c:v>
                </c:pt>
                <c:pt idx="2054">
                  <c:v>12358.435471540421</c:v>
                </c:pt>
                <c:pt idx="2055">
                  <c:v>13559.695077394466</c:v>
                </c:pt>
                <c:pt idx="2056">
                  <c:v>17101.870838246279</c:v>
                </c:pt>
                <c:pt idx="2057">
                  <c:v>26773.550741789688</c:v>
                </c:pt>
                <c:pt idx="2058">
                  <c:v>32656.642657639175</c:v>
                </c:pt>
                <c:pt idx="2059">
                  <c:v>34165.917547045639</c:v>
                </c:pt>
                <c:pt idx="2060">
                  <c:v>36014.009248359762</c:v>
                </c:pt>
                <c:pt idx="2061">
                  <c:v>38262.52081829169</c:v>
                </c:pt>
                <c:pt idx="2062">
                  <c:v>40480.230859868541</c:v>
                </c:pt>
                <c:pt idx="2063">
                  <c:v>40195.994503579444</c:v>
                </c:pt>
                <c:pt idx="2064">
                  <c:v>41828.475506406896</c:v>
                </c:pt>
                <c:pt idx="2065">
                  <c:v>43337.75039581336</c:v>
                </c:pt>
                <c:pt idx="2066">
                  <c:v>44600.613058377807</c:v>
                </c:pt>
                <c:pt idx="2067">
                  <c:v>45339.84973890346</c:v>
                </c:pt>
                <c:pt idx="2068">
                  <c:v>44754.620700154068</c:v>
                </c:pt>
                <c:pt idx="2069">
                  <c:v>44292.597774825583</c:v>
                </c:pt>
                <c:pt idx="2070">
                  <c:v>41089.238825881243</c:v>
                </c:pt>
                <c:pt idx="2071">
                  <c:v>35575.765250294397</c:v>
                </c:pt>
                <c:pt idx="2072">
                  <c:v>27659.772462999459</c:v>
                </c:pt>
                <c:pt idx="2073">
                  <c:v>21414.084807979089</c:v>
                </c:pt>
                <c:pt idx="2074">
                  <c:v>14021.718002722951</c:v>
                </c:pt>
                <c:pt idx="2075">
                  <c:v>9124.27499424093</c:v>
                </c:pt>
                <c:pt idx="2076">
                  <c:v>5890.1145169413858</c:v>
                </c:pt>
                <c:pt idx="2077">
                  <c:v>3857.213645496076</c:v>
                </c:pt>
                <c:pt idx="2078">
                  <c:v>3087.1754366152391</c:v>
                </c:pt>
                <c:pt idx="2079">
                  <c:v>3549.1983619436705</c:v>
                </c:pt>
                <c:pt idx="2080">
                  <c:v>6875.7634243088314</c:v>
                </c:pt>
                <c:pt idx="2081">
                  <c:v>14452.93939969637</c:v>
                </c:pt>
                <c:pt idx="2082">
                  <c:v>18549.54267094233</c:v>
                </c:pt>
                <c:pt idx="2083">
                  <c:v>20336.031315545773</c:v>
                </c:pt>
                <c:pt idx="2084">
                  <c:v>22923.359697385549</c:v>
                </c:pt>
                <c:pt idx="2085">
                  <c:v>25818.703362777462</c:v>
                </c:pt>
                <c:pt idx="2086">
                  <c:v>28744.84855652463</c:v>
                </c:pt>
                <c:pt idx="2087">
                  <c:v>29323.05499418217</c:v>
                </c:pt>
                <c:pt idx="2088">
                  <c:v>31571.566564114193</c:v>
                </c:pt>
                <c:pt idx="2089">
                  <c:v>33080.841453520559</c:v>
                </c:pt>
                <c:pt idx="2090">
                  <c:v>33820.078134046118</c:v>
                </c:pt>
                <c:pt idx="2091">
                  <c:v>33943.28424746712</c:v>
                </c:pt>
                <c:pt idx="2092">
                  <c:v>33943.28424746712</c:v>
                </c:pt>
                <c:pt idx="2093">
                  <c:v>33820.078134046118</c:v>
                </c:pt>
                <c:pt idx="2094">
                  <c:v>31633.169620824599</c:v>
                </c:pt>
                <c:pt idx="2095">
                  <c:v>26858.9327257634</c:v>
                </c:pt>
                <c:pt idx="2096">
                  <c:v>19682.176618994108</c:v>
                </c:pt>
                <c:pt idx="2097">
                  <c:v>14545.343984761939</c:v>
                </c:pt>
                <c:pt idx="2098">
                  <c:v>8785.4581823333192</c:v>
                </c:pt>
                <c:pt idx="2099">
                  <c:v>5120.0763080605493</c:v>
                </c:pt>
                <c:pt idx="2100">
                  <c:v>3425.992248522668</c:v>
                </c:pt>
                <c:pt idx="2101">
                  <c:v>3210.3815500360597</c:v>
                </c:pt>
                <c:pt idx="2102">
                  <c:v>4473.2442126007063</c:v>
                </c:pt>
                <c:pt idx="2103">
                  <c:v>7337.7863496374348</c:v>
                </c:pt>
                <c:pt idx="2104">
                  <c:v>12235.229358119421</c:v>
                </c:pt>
                <c:pt idx="2105">
                  <c:v>19165.573238046978</c:v>
                </c:pt>
                <c:pt idx="2106">
                  <c:v>24925.459040475653</c:v>
                </c:pt>
                <c:pt idx="2107">
                  <c:v>28252.024102840805</c:v>
                </c:pt>
                <c:pt idx="2108">
                  <c:v>31024.161654811898</c:v>
                </c:pt>
                <c:pt idx="2109">
                  <c:v>33611.490036651398</c:v>
                </c:pt>
                <c:pt idx="2110">
                  <c:v>35921.604663293918</c:v>
                </c:pt>
                <c:pt idx="2111">
                  <c:v>36037.788175623071</c:v>
                </c:pt>
                <c:pt idx="2112">
                  <c:v>38009.085990357918</c:v>
                </c:pt>
                <c:pt idx="2113">
                  <c:v>38039.887518713163</c:v>
                </c:pt>
                <c:pt idx="2114">
                  <c:v>37731.872235160939</c:v>
                </c:pt>
                <c:pt idx="2115">
                  <c:v>37885.879876936917</c:v>
                </c:pt>
                <c:pt idx="2116">
                  <c:v>38809.925727593982</c:v>
                </c:pt>
                <c:pt idx="2117">
                  <c:v>38193.89516048933</c:v>
                </c:pt>
                <c:pt idx="2118">
                  <c:v>34128.093417598531</c:v>
                </c:pt>
                <c:pt idx="2119">
                  <c:v>29415.459579247741</c:v>
                </c:pt>
                <c:pt idx="2120">
                  <c:v>26797.329669052986</c:v>
                </c:pt>
                <c:pt idx="2121">
                  <c:v>27420.382837249585</c:v>
                </c:pt>
                <c:pt idx="2122">
                  <c:v>25726.298777711618</c:v>
                </c:pt>
                <c:pt idx="2123">
                  <c:v>25017.86362554122</c:v>
                </c:pt>
                <c:pt idx="2124">
                  <c:v>25295.077380738476</c:v>
                </c:pt>
                <c:pt idx="2125">
                  <c:v>25941.909476198285</c:v>
                </c:pt>
                <c:pt idx="2126">
                  <c:v>27327.978252183741</c:v>
                </c:pt>
                <c:pt idx="2127">
                  <c:v>29083.665368432205</c:v>
                </c:pt>
                <c:pt idx="2128">
                  <c:v>31516.986108495545</c:v>
                </c:pt>
                <c:pt idx="2129">
                  <c:v>35521.18479467593</c:v>
                </c:pt>
                <c:pt idx="2130">
                  <c:v>40326.223218092302</c:v>
                </c:pt>
                <c:pt idx="2131">
                  <c:v>44238.017319206934</c:v>
                </c:pt>
                <c:pt idx="2132">
                  <c:v>47164.162512954281</c:v>
                </c:pt>
                <c:pt idx="2133">
                  <c:v>49474.277139596801</c:v>
                </c:pt>
                <c:pt idx="2134">
                  <c:v>51476.376482686821</c:v>
                </c:pt>
                <c:pt idx="2135">
                  <c:v>51161.338598042545</c:v>
                </c:pt>
                <c:pt idx="2136">
                  <c:v>52701.415015804254</c:v>
                </c:pt>
                <c:pt idx="2137">
                  <c:v>54118.285320145049</c:v>
                </c:pt>
                <c:pt idx="2138">
                  <c:v>55750.766322972333</c:v>
                </c:pt>
                <c:pt idx="2139">
                  <c:v>57044.430513892221</c:v>
                </c:pt>
                <c:pt idx="2140">
                  <c:v>58122.484006325445</c:v>
                </c:pt>
                <c:pt idx="2141">
                  <c:v>57660.461080996865</c:v>
                </c:pt>
                <c:pt idx="2142">
                  <c:v>50298.895804096079</c:v>
                </c:pt>
                <c:pt idx="2143">
                  <c:v>42906.528998839938</c:v>
                </c:pt>
                <c:pt idx="2144">
                  <c:v>32742.024641613076</c:v>
                </c:pt>
                <c:pt idx="2145">
                  <c:v>30007.711219089084</c:v>
                </c:pt>
                <c:pt idx="2146">
                  <c:v>26465.535458237267</c:v>
                </c:pt>
                <c:pt idx="2147">
                  <c:v>23755.000962976766</c:v>
                </c:pt>
                <c:pt idx="2148">
                  <c:v>21814.504676597073</c:v>
                </c:pt>
                <c:pt idx="2149">
                  <c:v>21106.069524426675</c:v>
                </c:pt>
                <c:pt idx="2150">
                  <c:v>21383.283279623836</c:v>
                </c:pt>
                <c:pt idx="2151">
                  <c:v>22060.916903438894</c:v>
                </c:pt>
                <c:pt idx="2152">
                  <c:v>24001.413189818588</c:v>
                </c:pt>
                <c:pt idx="2153">
                  <c:v>29484.085237050193</c:v>
                </c:pt>
                <c:pt idx="2154">
                  <c:v>35182.367982768272</c:v>
                </c:pt>
                <c:pt idx="2155">
                  <c:v>36599.238287109161</c:v>
                </c:pt>
                <c:pt idx="2156">
                  <c:v>37862.100949673615</c:v>
                </c:pt>
                <c:pt idx="2157">
                  <c:v>39278.971254014505</c:v>
                </c:pt>
                <c:pt idx="2158">
                  <c:v>39679.391122632493</c:v>
                </c:pt>
                <c:pt idx="2159">
                  <c:v>37208.246253121863</c:v>
                </c:pt>
                <c:pt idx="2160">
                  <c:v>36592.215686017298</c:v>
                </c:pt>
                <c:pt idx="2161">
                  <c:v>36499.811100951461</c:v>
                </c:pt>
                <c:pt idx="2162">
                  <c:v>37454.658479963684</c:v>
                </c:pt>
                <c:pt idx="2163">
                  <c:v>38686.719614173162</c:v>
                </c:pt>
                <c:pt idx="2164">
                  <c:v>39241.147124567215</c:v>
                </c:pt>
                <c:pt idx="2165">
                  <c:v>39271.948652922554</c:v>
                </c:pt>
                <c:pt idx="2166">
                  <c:v>38655.918085817815</c:v>
                </c:pt>
                <c:pt idx="2167">
                  <c:v>35267.749966742165</c:v>
                </c:pt>
                <c:pt idx="2168">
                  <c:v>28707.024427077522</c:v>
                </c:pt>
                <c:pt idx="2169">
                  <c:v>24648.245285278583</c:v>
                </c:pt>
                <c:pt idx="2170">
                  <c:v>20921.260354295257</c:v>
                </c:pt>
                <c:pt idx="2171">
                  <c:v>18333.931972455666</c:v>
                </c:pt>
                <c:pt idx="2172">
                  <c:v>16639.847912917794</c:v>
                </c:pt>
                <c:pt idx="2173">
                  <c:v>15869.809704036987</c:v>
                </c:pt>
                <c:pt idx="2174">
                  <c:v>16177.8249875894</c:v>
                </c:pt>
                <c:pt idx="2175">
                  <c:v>17563.893763574859</c:v>
                </c:pt>
                <c:pt idx="2176">
                  <c:v>20520.840485677185</c:v>
                </c:pt>
                <c:pt idx="2177">
                  <c:v>28929.657726656045</c:v>
                </c:pt>
                <c:pt idx="2178">
                  <c:v>37153.665797503396</c:v>
                </c:pt>
                <c:pt idx="2179">
                  <c:v>39463.780424145916</c:v>
                </c:pt>
                <c:pt idx="2180">
                  <c:v>41650.688937367435</c:v>
                </c:pt>
                <c:pt idx="2181">
                  <c:v>43899.200507299451</c:v>
                </c:pt>
                <c:pt idx="2182">
                  <c:v>46147.712077231379</c:v>
                </c:pt>
                <c:pt idx="2183">
                  <c:v>46017.483362718704</c:v>
                </c:pt>
                <c:pt idx="2184">
                  <c:v>47495.956723769821</c:v>
                </c:pt>
                <c:pt idx="2185">
                  <c:v>48481.605631137201</c:v>
                </c:pt>
                <c:pt idx="2186">
                  <c:v>48758.819386334457</c:v>
                </c:pt>
                <c:pt idx="2187">
                  <c:v>48635.613272913455</c:v>
                </c:pt>
                <c:pt idx="2188">
                  <c:v>48265.994932650632</c:v>
                </c:pt>
                <c:pt idx="2189">
                  <c:v>47218.742968572747</c:v>
                </c:pt>
                <c:pt idx="2190">
                  <c:v>41736.070921341146</c:v>
                </c:pt>
                <c:pt idx="2191">
                  <c:v>35945.383590557227</c:v>
                </c:pt>
                <c:pt idx="2192">
                  <c:v>25349.657836356939</c:v>
                </c:pt>
                <c:pt idx="2193">
                  <c:v>22584.54288547788</c:v>
                </c:pt>
                <c:pt idx="2194">
                  <c:v>19350.382408178393</c:v>
                </c:pt>
                <c:pt idx="2195">
                  <c:v>16701.450969628208</c:v>
                </c:pt>
                <c:pt idx="2196">
                  <c:v>14791.756211603761</c:v>
                </c:pt>
                <c:pt idx="2197">
                  <c:v>13929.313417657291</c:v>
                </c:pt>
                <c:pt idx="2198">
                  <c:v>14144.924116143955</c:v>
                </c:pt>
                <c:pt idx="2199">
                  <c:v>15561.79442048457</c:v>
                </c:pt>
                <c:pt idx="2200">
                  <c:v>18580.344199297491</c:v>
                </c:pt>
                <c:pt idx="2201">
                  <c:v>26835.153798500094</c:v>
                </c:pt>
                <c:pt idx="2202">
                  <c:v>35305.574096189273</c:v>
                </c:pt>
                <c:pt idx="2203">
                  <c:v>37831.29942131845</c:v>
                </c:pt>
                <c:pt idx="2204">
                  <c:v>40387.826274802799</c:v>
                </c:pt>
                <c:pt idx="2205">
                  <c:v>43159.963826773892</c:v>
                </c:pt>
                <c:pt idx="2206">
                  <c:v>45408.47539670582</c:v>
                </c:pt>
                <c:pt idx="2207">
                  <c:v>43738.170264431435</c:v>
                </c:pt>
                <c:pt idx="2208">
                  <c:v>42567.712186932542</c:v>
                </c:pt>
                <c:pt idx="2209">
                  <c:v>41397.254109433663</c:v>
                </c:pt>
                <c:pt idx="2210">
                  <c:v>40750.422013973672</c:v>
                </c:pt>
                <c:pt idx="2211">
                  <c:v>42690.918300353369</c:v>
                </c:pt>
                <c:pt idx="2212">
                  <c:v>45031.834455351229</c:v>
                </c:pt>
                <c:pt idx="2213">
                  <c:v>45678.666550811133</c:v>
                </c:pt>
                <c:pt idx="2214">
                  <c:v>40781.223542328837</c:v>
                </c:pt>
                <c:pt idx="2215">
                  <c:v>34035.688832532782</c:v>
                </c:pt>
                <c:pt idx="2216">
                  <c:v>24518.016570765722</c:v>
                </c:pt>
                <c:pt idx="2217">
                  <c:v>20982.863411005852</c:v>
                </c:pt>
                <c:pt idx="2218">
                  <c:v>17995.115160548092</c:v>
                </c:pt>
                <c:pt idx="2219">
                  <c:v>15284.580665287587</c:v>
                </c:pt>
                <c:pt idx="2220">
                  <c:v>13436.488963973465</c:v>
                </c:pt>
                <c:pt idx="2221">
                  <c:v>12666.450755092656</c:v>
                </c:pt>
                <c:pt idx="2222">
                  <c:v>12882.061453579228</c:v>
                </c:pt>
                <c:pt idx="2223">
                  <c:v>14114.122587788703</c:v>
                </c:pt>
                <c:pt idx="2224">
                  <c:v>16331.832629365472</c:v>
                </c:pt>
                <c:pt idx="2225">
                  <c:v>21414.084807979089</c:v>
                </c:pt>
                <c:pt idx="2226">
                  <c:v>27173.970610407763</c:v>
                </c:pt>
                <c:pt idx="2227">
                  <c:v>28221.22257448555</c:v>
                </c:pt>
                <c:pt idx="2228">
                  <c:v>28436.833272972217</c:v>
                </c:pt>
                <c:pt idx="2229">
                  <c:v>28775.650084879791</c:v>
                </c:pt>
                <c:pt idx="2230">
                  <c:v>28467.634801327378</c:v>
                </c:pt>
                <c:pt idx="2231">
                  <c:v>25811.680761685519</c:v>
                </c:pt>
                <c:pt idx="2232">
                  <c:v>25503.665478133193</c:v>
                </c:pt>
                <c:pt idx="2233">
                  <c:v>25842.482290040767</c:v>
                </c:pt>
                <c:pt idx="2234">
                  <c:v>26581.718970566417</c:v>
                </c:pt>
                <c:pt idx="2235">
                  <c:v>26951.33731082924</c:v>
                </c:pt>
                <c:pt idx="2236">
                  <c:v>27197.749537671065</c:v>
                </c:pt>
                <c:pt idx="2237">
                  <c:v>27659.772462999459</c:v>
                </c:pt>
                <c:pt idx="2238">
                  <c:v>26889.734254118648</c:v>
                </c:pt>
                <c:pt idx="2239">
                  <c:v>24364.008928989468</c:v>
                </c:pt>
                <c:pt idx="2240">
                  <c:v>18234.504786298061</c:v>
                </c:pt>
                <c:pt idx="2241">
                  <c:v>15346.183721997999</c:v>
                </c:pt>
                <c:pt idx="2242">
                  <c:v>13005.267567000228</c:v>
                </c:pt>
                <c:pt idx="2243">
                  <c:v>11249.580450751946</c:v>
                </c:pt>
                <c:pt idx="2244">
                  <c:v>10294.733071739725</c:v>
                </c:pt>
                <c:pt idx="2245">
                  <c:v>10109.923901608314</c:v>
                </c:pt>
                <c:pt idx="2246">
                  <c:v>11187.977394041536</c:v>
                </c:pt>
                <c:pt idx="2247">
                  <c:v>13436.488963973465</c:v>
                </c:pt>
                <c:pt idx="2248">
                  <c:v>16763.054026338799</c:v>
                </c:pt>
                <c:pt idx="2249">
                  <c:v>23108.168867516957</c:v>
                </c:pt>
                <c:pt idx="2250">
                  <c:v>31917.405977113525</c:v>
                </c:pt>
                <c:pt idx="2251">
                  <c:v>34289.123660466641</c:v>
                </c:pt>
                <c:pt idx="2252">
                  <c:v>35243.971039478856</c:v>
                </c:pt>
                <c:pt idx="2253">
                  <c:v>35829.20007822835</c:v>
                </c:pt>
                <c:pt idx="2254">
                  <c:v>37461.681081055634</c:v>
                </c:pt>
                <c:pt idx="2255">
                  <c:v>37146.643196411445</c:v>
                </c:pt>
                <c:pt idx="2256">
                  <c:v>38625.116557462563</c:v>
                </c:pt>
                <c:pt idx="2257">
                  <c:v>39764.773106606204</c:v>
                </c:pt>
                <c:pt idx="2258">
                  <c:v>40411.605202066283</c:v>
                </c:pt>
                <c:pt idx="2259">
                  <c:v>41489.658694499325</c:v>
                </c:pt>
                <c:pt idx="2260">
                  <c:v>42721.719828708709</c:v>
                </c:pt>
                <c:pt idx="2261">
                  <c:v>41766.872449696486</c:v>
                </c:pt>
                <c:pt idx="2262">
                  <c:v>31817.978790956011</c:v>
                </c:pt>
                <c:pt idx="2263">
                  <c:v>24548.818099120879</c:v>
                </c:pt>
                <c:pt idx="2264">
                  <c:v>14353.51221353867</c:v>
                </c:pt>
                <c:pt idx="2265">
                  <c:v>10202.328486674156</c:v>
                </c:pt>
                <c:pt idx="2266">
                  <c:v>6382.938970625195</c:v>
                </c:pt>
                <c:pt idx="2267">
                  <c:v>3425.992248522668</c:v>
                </c:pt>
                <c:pt idx="2268">
                  <c:v>2132.3280576029902</c:v>
                </c:pt>
                <c:pt idx="2269">
                  <c:v>2132.3280576029902</c:v>
                </c:pt>
                <c:pt idx="2270">
                  <c:v>2132.3280576029902</c:v>
                </c:pt>
                <c:pt idx="2271">
                  <c:v>2132.3280576029902</c:v>
                </c:pt>
                <c:pt idx="2272">
                  <c:v>2532.7479262210113</c:v>
                </c:pt>
                <c:pt idx="2273">
                  <c:v>11434.389620883359</c:v>
                </c:pt>
                <c:pt idx="2274">
                  <c:v>20736.451184163849</c:v>
                </c:pt>
                <c:pt idx="2275">
                  <c:v>23816.604019687176</c:v>
                </c:pt>
                <c:pt idx="2276">
                  <c:v>26003.512532908877</c:v>
                </c:pt>
                <c:pt idx="2277">
                  <c:v>28005.61187599898</c:v>
                </c:pt>
                <c:pt idx="2278">
                  <c:v>29822.90204895768</c:v>
                </c:pt>
                <c:pt idx="2279">
                  <c:v>29384.65805089258</c:v>
                </c:pt>
                <c:pt idx="2280">
                  <c:v>31109.54363878561</c:v>
                </c:pt>
                <c:pt idx="2281">
                  <c:v>32803.627698323486</c:v>
                </c:pt>
                <c:pt idx="2282">
                  <c:v>34128.093417598531</c:v>
                </c:pt>
                <c:pt idx="2283">
                  <c:v>34990.536211545004</c:v>
                </c:pt>
                <c:pt idx="2284">
                  <c:v>35360.154551807827</c:v>
                </c:pt>
                <c:pt idx="2285">
                  <c:v>34066.490360888114</c:v>
                </c:pt>
                <c:pt idx="2286">
                  <c:v>27844.581633130871</c:v>
                </c:pt>
                <c:pt idx="2287">
                  <c:v>19158.550636955031</c:v>
                </c:pt>
                <c:pt idx="2288">
                  <c:v>7700.3820888083601</c:v>
                </c:pt>
                <c:pt idx="2289">
                  <c:v>2132.3280576029902</c:v>
                </c:pt>
                <c:pt idx="2290">
                  <c:v>2132.3280576029902</c:v>
                </c:pt>
                <c:pt idx="2291">
                  <c:v>2132.3280576029902</c:v>
                </c:pt>
                <c:pt idx="2292">
                  <c:v>2132.3280576029902</c:v>
                </c:pt>
                <c:pt idx="2293">
                  <c:v>2132.3280576029902</c:v>
                </c:pt>
                <c:pt idx="2294">
                  <c:v>2132.3280576029902</c:v>
                </c:pt>
                <c:pt idx="2295">
                  <c:v>2132.3280576029902</c:v>
                </c:pt>
                <c:pt idx="2296">
                  <c:v>2132.3280576029902</c:v>
                </c:pt>
                <c:pt idx="2297">
                  <c:v>2132.3280576029902</c:v>
                </c:pt>
                <c:pt idx="2298">
                  <c:v>8385.0383137152985</c:v>
                </c:pt>
                <c:pt idx="2299">
                  <c:v>10387.137656805387</c:v>
                </c:pt>
                <c:pt idx="2300">
                  <c:v>12050.420187988007</c:v>
                </c:pt>
                <c:pt idx="2301">
                  <c:v>13590.496605749717</c:v>
                </c:pt>
                <c:pt idx="2302">
                  <c:v>15376.98525035316</c:v>
                </c:pt>
                <c:pt idx="2303">
                  <c:v>13645.077061368182</c:v>
                </c:pt>
                <c:pt idx="2304">
                  <c:v>15185.153479129893</c:v>
                </c:pt>
                <c:pt idx="2305">
                  <c:v>16817.63448195735</c:v>
                </c:pt>
                <c:pt idx="2306">
                  <c:v>18819.733825047457</c:v>
                </c:pt>
                <c:pt idx="2307">
                  <c:v>20452.214827874919</c:v>
                </c:pt>
                <c:pt idx="2308">
                  <c:v>22146.298887412791</c:v>
                </c:pt>
                <c:pt idx="2309">
                  <c:v>22515.917227675614</c:v>
                </c:pt>
                <c:pt idx="2310">
                  <c:v>17895.687974390577</c:v>
                </c:pt>
                <c:pt idx="2311">
                  <c:v>9887.2906020297942</c:v>
                </c:pt>
                <c:pt idx="2312">
                  <c:v>523.62598203884227</c:v>
                </c:pt>
                <c:pt idx="2313">
                  <c:v>2132.3280576029902</c:v>
                </c:pt>
                <c:pt idx="2314">
                  <c:v>2132.3280576029902</c:v>
                </c:pt>
                <c:pt idx="2315">
                  <c:v>2132.3280576029902</c:v>
                </c:pt>
                <c:pt idx="2316">
                  <c:v>2132.3280576029902</c:v>
                </c:pt>
                <c:pt idx="2317">
                  <c:v>2132.3280576029902</c:v>
                </c:pt>
                <c:pt idx="2318">
                  <c:v>2132.3280576029902</c:v>
                </c:pt>
                <c:pt idx="2319">
                  <c:v>2132.3280576029902</c:v>
                </c:pt>
                <c:pt idx="2320">
                  <c:v>2132.3280576029902</c:v>
                </c:pt>
                <c:pt idx="2321">
                  <c:v>2132.3280576029902</c:v>
                </c:pt>
                <c:pt idx="2322">
                  <c:v>2840.7632097732444</c:v>
                </c:pt>
                <c:pt idx="2323">
                  <c:v>5705.3053468099733</c:v>
                </c:pt>
                <c:pt idx="2324">
                  <c:v>8631.4505405571126</c:v>
                </c:pt>
                <c:pt idx="2325">
                  <c:v>11896.412546211845</c:v>
                </c:pt>
                <c:pt idx="2326">
                  <c:v>15592.595948840004</c:v>
                </c:pt>
                <c:pt idx="2327">
                  <c:v>16756.031425246943</c:v>
                </c:pt>
                <c:pt idx="2328">
                  <c:v>19774.581204059679</c:v>
                </c:pt>
                <c:pt idx="2329">
                  <c:v>22207.901944123201</c:v>
                </c:pt>
                <c:pt idx="2330">
                  <c:v>22731.527926162187</c:v>
                </c:pt>
                <c:pt idx="2331">
                  <c:v>22331.108057544203</c:v>
                </c:pt>
                <c:pt idx="2332">
                  <c:v>22823.932511227846</c:v>
                </c:pt>
                <c:pt idx="2333">
                  <c:v>22885.535567938259</c:v>
                </c:pt>
                <c:pt idx="2334">
                  <c:v>18049.695616166649</c:v>
                </c:pt>
                <c:pt idx="2335">
                  <c:v>11704.580774988486</c:v>
                </c:pt>
                <c:pt idx="2336">
                  <c:v>2494.9237967739136</c:v>
                </c:pt>
                <c:pt idx="2337">
                  <c:v>2132.3280576029902</c:v>
                </c:pt>
                <c:pt idx="2338">
                  <c:v>2132.3280576029902</c:v>
                </c:pt>
                <c:pt idx="2339">
                  <c:v>2132.3280576029902</c:v>
                </c:pt>
                <c:pt idx="2340">
                  <c:v>2132.3280576029902</c:v>
                </c:pt>
                <c:pt idx="2341">
                  <c:v>2132.3280576029902</c:v>
                </c:pt>
                <c:pt idx="2342">
                  <c:v>2132.3280576029902</c:v>
                </c:pt>
                <c:pt idx="2343">
                  <c:v>2132.3280576029902</c:v>
                </c:pt>
                <c:pt idx="2344">
                  <c:v>2132.3280576029902</c:v>
                </c:pt>
                <c:pt idx="2345">
                  <c:v>2132.3280576029902</c:v>
                </c:pt>
                <c:pt idx="2346">
                  <c:v>3025.5723799046473</c:v>
                </c:pt>
                <c:pt idx="2347">
                  <c:v>5243.2824214815419</c:v>
                </c:pt>
                <c:pt idx="2348">
                  <c:v>6814.1603675984215</c:v>
                </c:pt>
                <c:pt idx="2349">
                  <c:v>8231.0306719390919</c:v>
                </c:pt>
                <c:pt idx="2350">
                  <c:v>9740.305561345489</c:v>
                </c:pt>
                <c:pt idx="2351">
                  <c:v>9055.6493364386188</c:v>
                </c:pt>
                <c:pt idx="2352">
                  <c:v>10688.130339265854</c:v>
                </c:pt>
                <c:pt idx="2353">
                  <c:v>12382.214398803726</c:v>
                </c:pt>
                <c:pt idx="2354">
                  <c:v>13860.687759855025</c:v>
                </c:pt>
                <c:pt idx="2355">
                  <c:v>15123.550422419481</c:v>
                </c:pt>
                <c:pt idx="2356">
                  <c:v>16448.016141694527</c:v>
                </c:pt>
                <c:pt idx="2357">
                  <c:v>15493.168762682306</c:v>
                </c:pt>
                <c:pt idx="2358">
                  <c:v>6899.542351572135</c:v>
                </c:pt>
                <c:pt idx="2359">
                  <c:v>739.23668052545543</c:v>
                </c:pt>
                <c:pt idx="2360">
                  <c:v>0</c:v>
                </c:pt>
                <c:pt idx="2361">
                  <c:v>2132.3280576029902</c:v>
                </c:pt>
                <c:pt idx="2362">
                  <c:v>2132.3280576029902</c:v>
                </c:pt>
                <c:pt idx="2363">
                  <c:v>2132.3280576029902</c:v>
                </c:pt>
                <c:pt idx="2364">
                  <c:v>2132.3280576029902</c:v>
                </c:pt>
                <c:pt idx="2365">
                  <c:v>2132.3280576029902</c:v>
                </c:pt>
                <c:pt idx="2366">
                  <c:v>2132.3280576029902</c:v>
                </c:pt>
                <c:pt idx="2367">
                  <c:v>2132.3280576029902</c:v>
                </c:pt>
                <c:pt idx="2368">
                  <c:v>2132.3280576029902</c:v>
                </c:pt>
                <c:pt idx="2369">
                  <c:v>2132.3280576029902</c:v>
                </c:pt>
                <c:pt idx="2370">
                  <c:v>2132.3280576029902</c:v>
                </c:pt>
                <c:pt idx="2371">
                  <c:v>2132.3280576029902</c:v>
                </c:pt>
                <c:pt idx="2372">
                  <c:v>2132.3280576029902</c:v>
                </c:pt>
                <c:pt idx="2373">
                  <c:v>5489.694648323356</c:v>
                </c:pt>
                <c:pt idx="2374">
                  <c:v>8354.2367853600954</c:v>
                </c:pt>
                <c:pt idx="2375">
                  <c:v>8655.2294678205981</c:v>
                </c:pt>
                <c:pt idx="2376">
                  <c:v>10564.924225844852</c:v>
                </c:pt>
                <c:pt idx="2377">
                  <c:v>11581.374661567666</c:v>
                </c:pt>
                <c:pt idx="2378">
                  <c:v>12289.809813737973</c:v>
                </c:pt>
                <c:pt idx="2379">
                  <c:v>12751.832739066551</c:v>
                </c:pt>
                <c:pt idx="2380">
                  <c:v>14107.099986696849</c:v>
                </c:pt>
                <c:pt idx="2381">
                  <c:v>15031.145837353821</c:v>
                </c:pt>
                <c:pt idx="2382">
                  <c:v>9240.4585065699866</c:v>
                </c:pt>
                <c:pt idx="2383">
                  <c:v>3757.786459338387</c:v>
                </c:pt>
                <c:pt idx="2384">
                  <c:v>0</c:v>
                </c:pt>
                <c:pt idx="2385">
                  <c:v>2132.3280576029902</c:v>
                </c:pt>
                <c:pt idx="2386">
                  <c:v>2132.3280576029902</c:v>
                </c:pt>
                <c:pt idx="2387">
                  <c:v>2132.3280576029902</c:v>
                </c:pt>
                <c:pt idx="2388">
                  <c:v>2132.3280576029902</c:v>
                </c:pt>
                <c:pt idx="2389">
                  <c:v>2132.3280576029902</c:v>
                </c:pt>
                <c:pt idx="2390">
                  <c:v>2132.3280576029902</c:v>
                </c:pt>
                <c:pt idx="2391">
                  <c:v>2132.3280576029902</c:v>
                </c:pt>
                <c:pt idx="2392">
                  <c:v>2132.3280576029902</c:v>
                </c:pt>
                <c:pt idx="2393">
                  <c:v>2132.3280576029902</c:v>
                </c:pt>
                <c:pt idx="2394">
                  <c:v>2655.954039641832</c:v>
                </c:pt>
                <c:pt idx="2395">
                  <c:v>5397.2900632577403</c:v>
                </c:pt>
                <c:pt idx="2396">
                  <c:v>7892.2138600316621</c:v>
                </c:pt>
                <c:pt idx="2397">
                  <c:v>10633.549883647391</c:v>
                </c:pt>
                <c:pt idx="2398">
                  <c:v>13097.67215206607</c:v>
                </c:pt>
                <c:pt idx="2399">
                  <c:v>13367.863306171199</c:v>
                </c:pt>
                <c:pt idx="2400">
                  <c:v>15616.374876103306</c:v>
                </c:pt>
                <c:pt idx="2401">
                  <c:v>17741.680332614415</c:v>
                </c:pt>
                <c:pt idx="2402">
                  <c:v>19620.573562283698</c:v>
                </c:pt>
                <c:pt idx="2403">
                  <c:v>21191.451508400569</c:v>
                </c:pt>
                <c:pt idx="2404">
                  <c:v>22515.917227675614</c:v>
                </c:pt>
                <c:pt idx="2405">
                  <c:v>20606.222469651078</c:v>
                </c:pt>
                <c:pt idx="2406">
                  <c:v>14107.099986696849</c:v>
                </c:pt>
                <c:pt idx="2407">
                  <c:v>7176.756106769335</c:v>
                </c:pt>
                <c:pt idx="2408">
                  <c:v>0</c:v>
                </c:pt>
                <c:pt idx="2409">
                  <c:v>2132.3280576029902</c:v>
                </c:pt>
                <c:pt idx="2410">
                  <c:v>2132.3280576029902</c:v>
                </c:pt>
                <c:pt idx="2411">
                  <c:v>2132.3280576029902</c:v>
                </c:pt>
                <c:pt idx="2412">
                  <c:v>2132.3280576029902</c:v>
                </c:pt>
                <c:pt idx="2413">
                  <c:v>2132.3280576029902</c:v>
                </c:pt>
                <c:pt idx="2414">
                  <c:v>2132.3280576029902</c:v>
                </c:pt>
                <c:pt idx="2415">
                  <c:v>2132.3280576029902</c:v>
                </c:pt>
                <c:pt idx="2416">
                  <c:v>2132.3280576029902</c:v>
                </c:pt>
                <c:pt idx="2417">
                  <c:v>2132.3280576029902</c:v>
                </c:pt>
                <c:pt idx="2418">
                  <c:v>3117.9769649704449</c:v>
                </c:pt>
                <c:pt idx="2419">
                  <c:v>6290.5343855593974</c:v>
                </c:pt>
                <c:pt idx="2420">
                  <c:v>9801.9086180559007</c:v>
                </c:pt>
                <c:pt idx="2421">
                  <c:v>13251.679793842053</c:v>
                </c:pt>
                <c:pt idx="2422">
                  <c:v>16331.832629365472</c:v>
                </c:pt>
                <c:pt idx="2423">
                  <c:v>16817.63448195735</c:v>
                </c:pt>
                <c:pt idx="2424">
                  <c:v>19035.34452353403</c:v>
                </c:pt>
                <c:pt idx="2425">
                  <c:v>20975.840809913905</c:v>
                </c:pt>
                <c:pt idx="2426">
                  <c:v>22608.321812741186</c:v>
                </c:pt>
                <c:pt idx="2427">
                  <c:v>24148.398230502895</c:v>
                </c:pt>
                <c:pt idx="2428">
                  <c:v>25503.665478133193</c:v>
                </c:pt>
                <c:pt idx="2429">
                  <c:v>23255.153908201082</c:v>
                </c:pt>
                <c:pt idx="2430">
                  <c:v>14384.313741893831</c:v>
                </c:pt>
                <c:pt idx="2431">
                  <c:v>8162.4050141367807</c:v>
                </c:pt>
                <c:pt idx="2432">
                  <c:v>0</c:v>
                </c:pt>
                <c:pt idx="2433">
                  <c:v>2132.3280576029902</c:v>
                </c:pt>
                <c:pt idx="2434">
                  <c:v>2132.3280576029902</c:v>
                </c:pt>
                <c:pt idx="2435">
                  <c:v>2132.3280576029902</c:v>
                </c:pt>
                <c:pt idx="2436">
                  <c:v>2132.3280576029902</c:v>
                </c:pt>
                <c:pt idx="2437">
                  <c:v>2132.3280576029902</c:v>
                </c:pt>
                <c:pt idx="2438">
                  <c:v>2132.3280576029902</c:v>
                </c:pt>
                <c:pt idx="2439">
                  <c:v>2132.3280576029902</c:v>
                </c:pt>
                <c:pt idx="2440">
                  <c:v>2132.3280576029902</c:v>
                </c:pt>
                <c:pt idx="2441">
                  <c:v>2132.3280576029902</c:v>
                </c:pt>
                <c:pt idx="2442">
                  <c:v>2132.3280576029902</c:v>
                </c:pt>
                <c:pt idx="2443">
                  <c:v>2132.3280576029902</c:v>
                </c:pt>
                <c:pt idx="2444">
                  <c:v>2132.3280576029902</c:v>
                </c:pt>
                <c:pt idx="2445">
                  <c:v>2132.3280576029902</c:v>
                </c:pt>
                <c:pt idx="2446">
                  <c:v>2132.3280576029902</c:v>
                </c:pt>
                <c:pt idx="2447">
                  <c:v>4466.221611508804</c:v>
                </c:pt>
                <c:pt idx="2448">
                  <c:v>9640.878375187971</c:v>
                </c:pt>
                <c:pt idx="2449">
                  <c:v>14137.901515052008</c:v>
                </c:pt>
                <c:pt idx="2450">
                  <c:v>17279.657407285747</c:v>
                </c:pt>
                <c:pt idx="2451">
                  <c:v>19281.756750376033</c:v>
                </c:pt>
                <c:pt idx="2452">
                  <c:v>20513.817884585329</c:v>
                </c:pt>
                <c:pt idx="2453">
                  <c:v>18388.51242807422</c:v>
                </c:pt>
                <c:pt idx="2454">
                  <c:v>7915.9927872949665</c:v>
                </c:pt>
                <c:pt idx="2455">
                  <c:v>893.24432230165723</c:v>
                </c:pt>
                <c:pt idx="2456">
                  <c:v>0</c:v>
                </c:pt>
                <c:pt idx="2457">
                  <c:v>2132.3280576029902</c:v>
                </c:pt>
                <c:pt idx="2458">
                  <c:v>2132.3280576029902</c:v>
                </c:pt>
                <c:pt idx="2459">
                  <c:v>2132.3280576029902</c:v>
                </c:pt>
                <c:pt idx="2460">
                  <c:v>2132.3280576029902</c:v>
                </c:pt>
                <c:pt idx="2461">
                  <c:v>2132.3280576029902</c:v>
                </c:pt>
                <c:pt idx="2462">
                  <c:v>2132.3280576029902</c:v>
                </c:pt>
                <c:pt idx="2463">
                  <c:v>2132.3280576029902</c:v>
                </c:pt>
                <c:pt idx="2464">
                  <c:v>2132.3280576029902</c:v>
                </c:pt>
                <c:pt idx="2465">
                  <c:v>2132.3280576029902</c:v>
                </c:pt>
                <c:pt idx="2466">
                  <c:v>2132.3280576029902</c:v>
                </c:pt>
                <c:pt idx="2467">
                  <c:v>2132.3280576029902</c:v>
                </c:pt>
                <c:pt idx="2468">
                  <c:v>5335.6870065471576</c:v>
                </c:pt>
                <c:pt idx="2469">
                  <c:v>8970.2673524647234</c:v>
                </c:pt>
                <c:pt idx="2470">
                  <c:v>11804.007961146184</c:v>
                </c:pt>
                <c:pt idx="2471">
                  <c:v>12012.596058540901</c:v>
                </c:pt>
                <c:pt idx="2472">
                  <c:v>14199.504571762418</c:v>
                </c:pt>
                <c:pt idx="2473">
                  <c:v>16047.596273076542</c:v>
                </c:pt>
                <c:pt idx="2474">
                  <c:v>17402.863520706749</c:v>
                </c:pt>
                <c:pt idx="2475">
                  <c:v>18450.115484784634</c:v>
                </c:pt>
                <c:pt idx="2476">
                  <c:v>19990.191902546343</c:v>
                </c:pt>
                <c:pt idx="2477">
                  <c:v>21653.474433728963</c:v>
                </c:pt>
                <c:pt idx="2478">
                  <c:v>21622.672905373802</c:v>
                </c:pt>
                <c:pt idx="2479">
                  <c:v>20513.817884585329</c:v>
                </c:pt>
                <c:pt idx="2480">
                  <c:v>18388.51242807422</c:v>
                </c:pt>
                <c:pt idx="2481">
                  <c:v>17779.504462061519</c:v>
                </c:pt>
                <c:pt idx="2482">
                  <c:v>14545.343984761939</c:v>
                </c:pt>
                <c:pt idx="2483">
                  <c:v>12358.435471540421</c:v>
                </c:pt>
                <c:pt idx="2484">
                  <c:v>10695.152940357801</c:v>
                </c:pt>
                <c:pt idx="2485">
                  <c:v>9894.313203121741</c:v>
                </c:pt>
                <c:pt idx="2486">
                  <c:v>10541.145298581549</c:v>
                </c:pt>
                <c:pt idx="2487">
                  <c:v>12266.030886474669</c:v>
                </c:pt>
                <c:pt idx="2488">
                  <c:v>15253.779136932339</c:v>
                </c:pt>
                <c:pt idx="2489">
                  <c:v>20089.619088703948</c:v>
                </c:pt>
                <c:pt idx="2490">
                  <c:v>26588.741571658273</c:v>
                </c:pt>
                <c:pt idx="2491">
                  <c:v>30746.947899614734</c:v>
                </c:pt>
                <c:pt idx="2492">
                  <c:v>33827.100735138061</c:v>
                </c:pt>
                <c:pt idx="2493">
                  <c:v>36506.833702043412</c:v>
                </c:pt>
                <c:pt idx="2494">
                  <c:v>38724.54374362027</c:v>
                </c:pt>
                <c:pt idx="2495">
                  <c:v>38317.101273910332</c:v>
                </c:pt>
                <c:pt idx="2496">
                  <c:v>39487.559351409218</c:v>
                </c:pt>
                <c:pt idx="2497">
                  <c:v>40442.40673042144</c:v>
                </c:pt>
                <c:pt idx="2498">
                  <c:v>41058.437297526092</c:v>
                </c:pt>
                <c:pt idx="2499">
                  <c:v>40781.223542328837</c:v>
                </c:pt>
                <c:pt idx="2500">
                  <c:v>41335.651052723078</c:v>
                </c:pt>
                <c:pt idx="2501">
                  <c:v>38009.085990357918</c:v>
                </c:pt>
                <c:pt idx="2502">
                  <c:v>30863.131411943788</c:v>
                </c:pt>
                <c:pt idx="2503">
                  <c:v>25719.276176619765</c:v>
                </c:pt>
                <c:pt idx="2504">
                  <c:v>21653.474433728963</c:v>
                </c:pt>
                <c:pt idx="2505">
                  <c:v>20212.825202124954</c:v>
                </c:pt>
                <c:pt idx="2506">
                  <c:v>16917.061668114868</c:v>
                </c:pt>
                <c:pt idx="2507">
                  <c:v>14206.527172854365</c:v>
                </c:pt>
                <c:pt idx="2508">
                  <c:v>12204.42782976426</c:v>
                </c:pt>
                <c:pt idx="2509">
                  <c:v>10879.962110489212</c:v>
                </c:pt>
                <c:pt idx="2510">
                  <c:v>10479.542241871139</c:v>
                </c:pt>
                <c:pt idx="2511">
                  <c:v>11033.969752265375</c:v>
                </c:pt>
                <c:pt idx="2512">
                  <c:v>12943.664510289818</c:v>
                </c:pt>
                <c:pt idx="2513">
                  <c:v>17163.473894956875</c:v>
                </c:pt>
                <c:pt idx="2514">
                  <c:v>26711.947685079096</c:v>
                </c:pt>
                <c:pt idx="2515">
                  <c:v>30315.726502641493</c:v>
                </c:pt>
                <c:pt idx="2516">
                  <c:v>32287.024317376352</c:v>
                </c:pt>
                <c:pt idx="2517">
                  <c:v>34412.329773887468</c:v>
                </c:pt>
                <c:pt idx="2518">
                  <c:v>36106.413833425329</c:v>
                </c:pt>
                <c:pt idx="2519">
                  <c:v>35575.765250294397</c:v>
                </c:pt>
                <c:pt idx="2520">
                  <c:v>36931.032497924702</c:v>
                </c:pt>
                <c:pt idx="2521">
                  <c:v>38009.085990357918</c:v>
                </c:pt>
                <c:pt idx="2522">
                  <c:v>38963.933369370141</c:v>
                </c:pt>
                <c:pt idx="2523">
                  <c:v>39918.780748382451</c:v>
                </c:pt>
                <c:pt idx="2524">
                  <c:v>41058.437297526092</c:v>
                </c:pt>
                <c:pt idx="2525">
                  <c:v>37208.246253121863</c:v>
                </c:pt>
                <c:pt idx="2526">
                  <c:v>28429.810671880266</c:v>
                </c:pt>
                <c:pt idx="2527">
                  <c:v>19528.168977217858</c:v>
                </c:pt>
                <c:pt idx="2528">
                  <c:v>11673.779246633327</c:v>
                </c:pt>
                <c:pt idx="2529">
                  <c:v>8693.0535972677062</c:v>
                </c:pt>
                <c:pt idx="2530">
                  <c:v>3734.0075320750739</c:v>
                </c:pt>
                <c:pt idx="2531">
                  <c:v>2132.3280576029902</c:v>
                </c:pt>
                <c:pt idx="2532">
                  <c:v>2132.3280576029902</c:v>
                </c:pt>
                <c:pt idx="2533">
                  <c:v>2132.3280576029902</c:v>
                </c:pt>
                <c:pt idx="2534">
                  <c:v>2132.3280576029902</c:v>
                </c:pt>
                <c:pt idx="2535">
                  <c:v>2132.3280576029902</c:v>
                </c:pt>
                <c:pt idx="2536">
                  <c:v>2132.3280576029902</c:v>
                </c:pt>
                <c:pt idx="2537">
                  <c:v>2132.3280576029902</c:v>
                </c:pt>
                <c:pt idx="2538">
                  <c:v>10633.549883647391</c:v>
                </c:pt>
                <c:pt idx="2539">
                  <c:v>14791.756211603761</c:v>
                </c:pt>
                <c:pt idx="2540">
                  <c:v>17317.481536732852</c:v>
                </c:pt>
                <c:pt idx="2541">
                  <c:v>19596.794635020211</c:v>
                </c:pt>
                <c:pt idx="2542">
                  <c:v>21568.092449755248</c:v>
                </c:pt>
                <c:pt idx="2543">
                  <c:v>21437.86373524239</c:v>
                </c:pt>
                <c:pt idx="2544">
                  <c:v>23593.970720108657</c:v>
                </c:pt>
                <c:pt idx="2545">
                  <c:v>25750.077704975014</c:v>
                </c:pt>
                <c:pt idx="2546">
                  <c:v>27967.787746551872</c:v>
                </c:pt>
                <c:pt idx="2547">
                  <c:v>29939.085561286727</c:v>
                </c:pt>
                <c:pt idx="2548">
                  <c:v>31694.772677535013</c:v>
                </c:pt>
                <c:pt idx="2549">
                  <c:v>28460.612200235522</c:v>
                </c:pt>
                <c:pt idx="2550">
                  <c:v>21376.26067853198</c:v>
                </c:pt>
                <c:pt idx="2551">
                  <c:v>12628.626625645549</c:v>
                </c:pt>
                <c:pt idx="2552">
                  <c:v>1909.6947580244805</c:v>
                </c:pt>
                <c:pt idx="2553">
                  <c:v>2132.3280576029902</c:v>
                </c:pt>
                <c:pt idx="2554">
                  <c:v>2132.3280576029902</c:v>
                </c:pt>
                <c:pt idx="2555">
                  <c:v>2132.3280576029902</c:v>
                </c:pt>
                <c:pt idx="2556">
                  <c:v>2132.3280576029902</c:v>
                </c:pt>
                <c:pt idx="2557">
                  <c:v>2132.3280576029902</c:v>
                </c:pt>
                <c:pt idx="2558">
                  <c:v>2132.3280576029902</c:v>
                </c:pt>
                <c:pt idx="2559">
                  <c:v>2132.3280576029902</c:v>
                </c:pt>
                <c:pt idx="2560">
                  <c:v>2132.3280576029902</c:v>
                </c:pt>
                <c:pt idx="2561">
                  <c:v>2132.3280576029902</c:v>
                </c:pt>
                <c:pt idx="2562">
                  <c:v>2132.3280576029902</c:v>
                </c:pt>
                <c:pt idx="2563">
                  <c:v>2132.3280576029902</c:v>
                </c:pt>
                <c:pt idx="2564">
                  <c:v>4072.8243439826842</c:v>
                </c:pt>
                <c:pt idx="2565">
                  <c:v>6690.954254177419</c:v>
                </c:pt>
                <c:pt idx="2566">
                  <c:v>8785.4581823333192</c:v>
                </c:pt>
                <c:pt idx="2567">
                  <c:v>8840.0386379520023</c:v>
                </c:pt>
                <c:pt idx="2568">
                  <c:v>11180.95479294968</c:v>
                </c:pt>
                <c:pt idx="2569">
                  <c:v>13860.687759855025</c:v>
                </c:pt>
                <c:pt idx="2570">
                  <c:v>17094.848237154332</c:v>
                </c:pt>
                <c:pt idx="2571">
                  <c:v>20298.207186098756</c:v>
                </c:pt>
                <c:pt idx="2572">
                  <c:v>22762.329454517439</c:v>
                </c:pt>
                <c:pt idx="2573">
                  <c:v>20945.039281558566</c:v>
                </c:pt>
                <c:pt idx="2574">
                  <c:v>15246.756535840481</c:v>
                </c:pt>
                <c:pt idx="2575">
                  <c:v>8655.2294678205981</c:v>
                </c:pt>
                <c:pt idx="2576">
                  <c:v>1293.664190919678</c:v>
                </c:pt>
                <c:pt idx="2577">
                  <c:v>2132.3280576029902</c:v>
                </c:pt>
                <c:pt idx="2578">
                  <c:v>2132.3280576029902</c:v>
                </c:pt>
                <c:pt idx="2579">
                  <c:v>2132.3280576029902</c:v>
                </c:pt>
                <c:pt idx="2580">
                  <c:v>2132.3280576029902</c:v>
                </c:pt>
                <c:pt idx="2581">
                  <c:v>2132.3280576029902</c:v>
                </c:pt>
                <c:pt idx="2582">
                  <c:v>2132.3280576029902</c:v>
                </c:pt>
                <c:pt idx="2583">
                  <c:v>2132.3280576029902</c:v>
                </c:pt>
                <c:pt idx="2584">
                  <c:v>2132.3280576029902</c:v>
                </c:pt>
                <c:pt idx="2585">
                  <c:v>2132.3280576029902</c:v>
                </c:pt>
                <c:pt idx="2586">
                  <c:v>2132.3280576029902</c:v>
                </c:pt>
                <c:pt idx="2587">
                  <c:v>3949.6182305616912</c:v>
                </c:pt>
                <c:pt idx="2588">
                  <c:v>6536.9466124012206</c:v>
                </c:pt>
                <c:pt idx="2589">
                  <c:v>9031.8704091751351</c:v>
                </c:pt>
                <c:pt idx="2590">
                  <c:v>11126.374337330946</c:v>
                </c:pt>
                <c:pt idx="2591">
                  <c:v>10657.328810910694</c:v>
                </c:pt>
                <c:pt idx="2592">
                  <c:v>11673.779246633327</c:v>
                </c:pt>
                <c:pt idx="2593">
                  <c:v>12197.405228672313</c:v>
                </c:pt>
                <c:pt idx="2594">
                  <c:v>12505.420512224728</c:v>
                </c:pt>
                <c:pt idx="2595">
                  <c:v>12597.825097290388</c:v>
                </c:pt>
                <c:pt idx="2596">
                  <c:v>13337.061777815949</c:v>
                </c:pt>
                <c:pt idx="2597">
                  <c:v>13337.061777815949</c:v>
                </c:pt>
                <c:pt idx="2598">
                  <c:v>11334.962434725661</c:v>
                </c:pt>
                <c:pt idx="2599">
                  <c:v>8994.0462797280361</c:v>
                </c:pt>
                <c:pt idx="2600">
                  <c:v>4065.8017428907924</c:v>
                </c:pt>
                <c:pt idx="2601">
                  <c:v>2132.3280576029902</c:v>
                </c:pt>
                <c:pt idx="2602">
                  <c:v>2132.3280576029902</c:v>
                </c:pt>
                <c:pt idx="2603">
                  <c:v>2132.3280576029902</c:v>
                </c:pt>
                <c:pt idx="2604">
                  <c:v>2132.3280576029902</c:v>
                </c:pt>
                <c:pt idx="2605">
                  <c:v>2132.3280576029902</c:v>
                </c:pt>
                <c:pt idx="2606">
                  <c:v>2132.3280576029902</c:v>
                </c:pt>
                <c:pt idx="2607">
                  <c:v>2132.3280576029902</c:v>
                </c:pt>
                <c:pt idx="2608">
                  <c:v>2132.3280576029902</c:v>
                </c:pt>
                <c:pt idx="2609">
                  <c:v>2132.3280576029902</c:v>
                </c:pt>
                <c:pt idx="2610">
                  <c:v>2317.1372277344026</c:v>
                </c:pt>
                <c:pt idx="2611">
                  <c:v>5859.3129885861717</c:v>
                </c:pt>
                <c:pt idx="2612">
                  <c:v>7953.8169167420738</c:v>
                </c:pt>
                <c:pt idx="2613">
                  <c:v>9925.1147314769005</c:v>
                </c:pt>
                <c:pt idx="2614">
                  <c:v>13159.275208776482</c:v>
                </c:pt>
                <c:pt idx="2615">
                  <c:v>13675.878589723614</c:v>
                </c:pt>
                <c:pt idx="2616">
                  <c:v>14661.527497091085</c:v>
                </c:pt>
                <c:pt idx="2617">
                  <c:v>16663.62684018119</c:v>
                </c:pt>
                <c:pt idx="2618">
                  <c:v>19343.359807086446</c:v>
                </c:pt>
                <c:pt idx="2619">
                  <c:v>20175.001072677755</c:v>
                </c:pt>
                <c:pt idx="2620">
                  <c:v>20452.214827874919</c:v>
                </c:pt>
                <c:pt idx="2621">
                  <c:v>17710.878804259162</c:v>
                </c:pt>
                <c:pt idx="2622">
                  <c:v>13583.47400465777</c:v>
                </c:pt>
                <c:pt idx="2623">
                  <c:v>7546.3744470321517</c:v>
                </c:pt>
                <c:pt idx="2624">
                  <c:v>2340.9161549977061</c:v>
                </c:pt>
                <c:pt idx="2625">
                  <c:v>2132.3280576029902</c:v>
                </c:pt>
                <c:pt idx="2626">
                  <c:v>2132.3280576029902</c:v>
                </c:pt>
                <c:pt idx="2627">
                  <c:v>2132.3280576029902</c:v>
                </c:pt>
                <c:pt idx="2628">
                  <c:v>2132.3280576029902</c:v>
                </c:pt>
                <c:pt idx="2629">
                  <c:v>2132.3280576029902</c:v>
                </c:pt>
                <c:pt idx="2630">
                  <c:v>2132.3280576029902</c:v>
                </c:pt>
                <c:pt idx="2631">
                  <c:v>2132.3280576029902</c:v>
                </c:pt>
                <c:pt idx="2632">
                  <c:v>2132.3280576029902</c:v>
                </c:pt>
                <c:pt idx="2633">
                  <c:v>2132.3280576029902</c:v>
                </c:pt>
                <c:pt idx="2634">
                  <c:v>4565.6487976663211</c:v>
                </c:pt>
                <c:pt idx="2635">
                  <c:v>9124.27499424093</c:v>
                </c:pt>
                <c:pt idx="2636">
                  <c:v>12389.236999895673</c:v>
                </c:pt>
                <c:pt idx="2637">
                  <c:v>14976.565381735174</c:v>
                </c:pt>
                <c:pt idx="2638">
                  <c:v>17687.099876995675</c:v>
                </c:pt>
                <c:pt idx="2639">
                  <c:v>17895.687974390577</c:v>
                </c:pt>
                <c:pt idx="2640">
                  <c:v>20175.001072677755</c:v>
                </c:pt>
                <c:pt idx="2641">
                  <c:v>22392.711114254613</c:v>
                </c:pt>
                <c:pt idx="2642">
                  <c:v>23809.58141859532</c:v>
                </c:pt>
                <c:pt idx="2643">
                  <c:v>26119.69604523775</c:v>
                </c:pt>
                <c:pt idx="2644">
                  <c:v>28768.627483787935</c:v>
                </c:pt>
                <c:pt idx="2645">
                  <c:v>27813.780104775618</c:v>
                </c:pt>
                <c:pt idx="2646">
                  <c:v>22546.718756030772</c:v>
                </c:pt>
                <c:pt idx="2647">
                  <c:v>13152.252607684535</c:v>
                </c:pt>
                <c:pt idx="2648">
                  <c:v>4466.221611508804</c:v>
                </c:pt>
                <c:pt idx="2649">
                  <c:v>2132.3280576029902</c:v>
                </c:pt>
                <c:pt idx="2650">
                  <c:v>2132.3280576029902</c:v>
                </c:pt>
                <c:pt idx="2651">
                  <c:v>2132.3280576029902</c:v>
                </c:pt>
                <c:pt idx="2652">
                  <c:v>2132.3280576029902</c:v>
                </c:pt>
                <c:pt idx="2653">
                  <c:v>2132.3280576029902</c:v>
                </c:pt>
                <c:pt idx="2654">
                  <c:v>2132.3280576029902</c:v>
                </c:pt>
                <c:pt idx="2655">
                  <c:v>2132.3280576029902</c:v>
                </c:pt>
                <c:pt idx="2656">
                  <c:v>2132.3280576029902</c:v>
                </c:pt>
                <c:pt idx="2657">
                  <c:v>2132.3280576029902</c:v>
                </c:pt>
                <c:pt idx="2658">
                  <c:v>3949.6182305616912</c:v>
                </c:pt>
                <c:pt idx="2659">
                  <c:v>8939.4658241095185</c:v>
                </c:pt>
                <c:pt idx="2660">
                  <c:v>12204.42782976426</c:v>
                </c:pt>
                <c:pt idx="2661">
                  <c:v>14545.343984761939</c:v>
                </c:pt>
                <c:pt idx="2662">
                  <c:v>17255.878480022442</c:v>
                </c:pt>
                <c:pt idx="2663">
                  <c:v>17649.275747548571</c:v>
                </c:pt>
                <c:pt idx="2664">
                  <c:v>20020.993430901683</c:v>
                </c:pt>
                <c:pt idx="2665">
                  <c:v>22146.298887412791</c:v>
                </c:pt>
                <c:pt idx="2666">
                  <c:v>24086.795173792485</c:v>
                </c:pt>
                <c:pt idx="2667">
                  <c:v>26058.092988527336</c:v>
                </c:pt>
                <c:pt idx="2668">
                  <c:v>28183.398445038445</c:v>
                </c:pt>
                <c:pt idx="2669">
                  <c:v>27166.948009315813</c:v>
                </c:pt>
                <c:pt idx="2670">
                  <c:v>21253.054565110979</c:v>
                </c:pt>
                <c:pt idx="2671">
                  <c:v>12012.596058540901</c:v>
                </c:pt>
                <c:pt idx="2672">
                  <c:v>4404.6185547982213</c:v>
                </c:pt>
                <c:pt idx="2673">
                  <c:v>2132.3280576029902</c:v>
                </c:pt>
                <c:pt idx="2674">
                  <c:v>2132.3280576029902</c:v>
                </c:pt>
                <c:pt idx="2675">
                  <c:v>2132.3280576029902</c:v>
                </c:pt>
                <c:pt idx="2676">
                  <c:v>2132.3280576029902</c:v>
                </c:pt>
                <c:pt idx="2677">
                  <c:v>2132.3280576029902</c:v>
                </c:pt>
                <c:pt idx="2678">
                  <c:v>2132.3280576029902</c:v>
                </c:pt>
                <c:pt idx="2679">
                  <c:v>2132.3280576029902</c:v>
                </c:pt>
                <c:pt idx="2680">
                  <c:v>2132.3280576029902</c:v>
                </c:pt>
                <c:pt idx="2681">
                  <c:v>2132.3280576029902</c:v>
                </c:pt>
                <c:pt idx="2682">
                  <c:v>2132.3280576029902</c:v>
                </c:pt>
                <c:pt idx="2683">
                  <c:v>5951.7175736517966</c:v>
                </c:pt>
                <c:pt idx="2684">
                  <c:v>9339.8856927275028</c:v>
                </c:pt>
                <c:pt idx="2685">
                  <c:v>13128.473680421232</c:v>
                </c:pt>
                <c:pt idx="2686">
                  <c:v>16116.22193087881</c:v>
                </c:pt>
                <c:pt idx="2687">
                  <c:v>16509.619198404936</c:v>
                </c:pt>
                <c:pt idx="2688">
                  <c:v>18511.718541495226</c:v>
                </c:pt>
                <c:pt idx="2689">
                  <c:v>20298.207186098756</c:v>
                </c:pt>
                <c:pt idx="2690">
                  <c:v>22053.894302347038</c:v>
                </c:pt>
                <c:pt idx="2691">
                  <c:v>23932.787532016326</c:v>
                </c:pt>
                <c:pt idx="2692">
                  <c:v>25811.680761685519</c:v>
                </c:pt>
                <c:pt idx="2693">
                  <c:v>23532.367663398247</c:v>
                </c:pt>
                <c:pt idx="2694">
                  <c:v>17402.863520706749</c:v>
                </c:pt>
                <c:pt idx="2695">
                  <c:v>7638.7790320977665</c:v>
                </c:pt>
                <c:pt idx="2696">
                  <c:v>0</c:v>
                </c:pt>
                <c:pt idx="2697">
                  <c:v>2132.3280576029902</c:v>
                </c:pt>
                <c:pt idx="2698">
                  <c:v>2132.3280576029902</c:v>
                </c:pt>
                <c:pt idx="2699">
                  <c:v>2132.3280576029902</c:v>
                </c:pt>
                <c:pt idx="2700">
                  <c:v>2132.3280576029902</c:v>
                </c:pt>
                <c:pt idx="2701">
                  <c:v>2132.3280576029902</c:v>
                </c:pt>
                <c:pt idx="2702">
                  <c:v>2132.3280576029902</c:v>
                </c:pt>
                <c:pt idx="2703">
                  <c:v>2132.3280576029902</c:v>
                </c:pt>
                <c:pt idx="2704">
                  <c:v>2132.3280576029902</c:v>
                </c:pt>
                <c:pt idx="2705">
                  <c:v>2132.3280576029902</c:v>
                </c:pt>
                <c:pt idx="2706">
                  <c:v>2132.3280576029902</c:v>
                </c:pt>
                <c:pt idx="2707">
                  <c:v>4658.0533827321187</c:v>
                </c:pt>
                <c:pt idx="2708">
                  <c:v>7399.3894063478447</c:v>
                </c:pt>
                <c:pt idx="2709">
                  <c:v>10356.336128450135</c:v>
                </c:pt>
                <c:pt idx="2710">
                  <c:v>13220.878265486892</c:v>
                </c:pt>
                <c:pt idx="2711">
                  <c:v>13891.489288210185</c:v>
                </c:pt>
                <c:pt idx="2712">
                  <c:v>16571.222255115532</c:v>
                </c:pt>
                <c:pt idx="2713">
                  <c:v>18881.336881758049</c:v>
                </c:pt>
                <c:pt idx="2714">
                  <c:v>20729.428583071902</c:v>
                </c:pt>
                <c:pt idx="2715">
                  <c:v>22515.917227675614</c:v>
                </c:pt>
                <c:pt idx="2716">
                  <c:v>24210.001287213305</c:v>
                </c:pt>
                <c:pt idx="2717">
                  <c:v>18881.336881758049</c:v>
                </c:pt>
                <c:pt idx="2718">
                  <c:v>11396.565491436253</c:v>
                </c:pt>
                <c:pt idx="2719">
                  <c:v>4035.0002145355866</c:v>
                </c:pt>
                <c:pt idx="2720">
                  <c:v>0</c:v>
                </c:pt>
                <c:pt idx="2721">
                  <c:v>2132.3280576029902</c:v>
                </c:pt>
                <c:pt idx="2722">
                  <c:v>2132.3280576029902</c:v>
                </c:pt>
                <c:pt idx="2723">
                  <c:v>2132.3280576029902</c:v>
                </c:pt>
                <c:pt idx="2724">
                  <c:v>2132.3280576029902</c:v>
                </c:pt>
                <c:pt idx="2725">
                  <c:v>2132.3280576029902</c:v>
                </c:pt>
                <c:pt idx="2726">
                  <c:v>2132.3280576029902</c:v>
                </c:pt>
                <c:pt idx="2727">
                  <c:v>2132.3280576029902</c:v>
                </c:pt>
                <c:pt idx="2728">
                  <c:v>2132.3280576029902</c:v>
                </c:pt>
                <c:pt idx="2729">
                  <c:v>2132.3280576029902</c:v>
                </c:pt>
                <c:pt idx="2730">
                  <c:v>2132.3280576029902</c:v>
                </c:pt>
                <c:pt idx="2731">
                  <c:v>2132.3280576029902</c:v>
                </c:pt>
                <c:pt idx="2732">
                  <c:v>2132.3280576029902</c:v>
                </c:pt>
                <c:pt idx="2733">
                  <c:v>2132.3280576029902</c:v>
                </c:pt>
                <c:pt idx="2734">
                  <c:v>2563.5494545762162</c:v>
                </c:pt>
                <c:pt idx="2735">
                  <c:v>3326.5650623651609</c:v>
                </c:pt>
                <c:pt idx="2736">
                  <c:v>6160.3056710466844</c:v>
                </c:pt>
                <c:pt idx="2737">
                  <c:v>10133.702828871617</c:v>
                </c:pt>
                <c:pt idx="2738">
                  <c:v>13922.290816565435</c:v>
                </c:pt>
                <c:pt idx="2739">
                  <c:v>17064.046708799175</c:v>
                </c:pt>
                <c:pt idx="2740">
                  <c:v>19374.161335441695</c:v>
                </c:pt>
                <c:pt idx="2741">
                  <c:v>15955.1916880107</c:v>
                </c:pt>
                <c:pt idx="2742">
                  <c:v>10410.916584068873</c:v>
                </c:pt>
                <c:pt idx="2743">
                  <c:v>4158.2063279564081</c:v>
                </c:pt>
                <c:pt idx="2744">
                  <c:v>0</c:v>
                </c:pt>
                <c:pt idx="2745">
                  <c:v>2132.3280576029902</c:v>
                </c:pt>
                <c:pt idx="2746">
                  <c:v>2132.3280576029902</c:v>
                </c:pt>
                <c:pt idx="2747">
                  <c:v>2132.3280576029902</c:v>
                </c:pt>
                <c:pt idx="2748">
                  <c:v>2132.3280576029902</c:v>
                </c:pt>
                <c:pt idx="2749">
                  <c:v>2132.3280576029902</c:v>
                </c:pt>
                <c:pt idx="2750">
                  <c:v>2132.3280576029902</c:v>
                </c:pt>
                <c:pt idx="2751">
                  <c:v>2132.3280576029902</c:v>
                </c:pt>
                <c:pt idx="2752">
                  <c:v>2132.3280576029902</c:v>
                </c:pt>
                <c:pt idx="2753">
                  <c:v>2132.3280576029902</c:v>
                </c:pt>
                <c:pt idx="2754">
                  <c:v>8569.8474838467027</c:v>
                </c:pt>
                <c:pt idx="2755">
                  <c:v>14699.351626538191</c:v>
                </c:pt>
                <c:pt idx="2756">
                  <c:v>17871.909047127094</c:v>
                </c:pt>
                <c:pt idx="2757">
                  <c:v>21136.871052781833</c:v>
                </c:pt>
                <c:pt idx="2758">
                  <c:v>24155.420831594751</c:v>
                </c:pt>
                <c:pt idx="2759">
                  <c:v>24641.222684186723</c:v>
                </c:pt>
                <c:pt idx="2760">
                  <c:v>26058.092988527336</c:v>
                </c:pt>
                <c:pt idx="2761">
                  <c:v>26920.535782473809</c:v>
                </c:pt>
                <c:pt idx="2762">
                  <c:v>27721.375519710051</c:v>
                </c:pt>
                <c:pt idx="2763">
                  <c:v>27382.558707802476</c:v>
                </c:pt>
                <c:pt idx="2764">
                  <c:v>27351.757179447228</c:v>
                </c:pt>
                <c:pt idx="2765">
                  <c:v>25842.482290040767</c:v>
                </c:pt>
                <c:pt idx="2766">
                  <c:v>21869.085132215627</c:v>
                </c:pt>
                <c:pt idx="2767">
                  <c:v>15770.38251787947</c:v>
                </c:pt>
                <c:pt idx="2768">
                  <c:v>10287.710470647869</c:v>
                </c:pt>
                <c:pt idx="2769">
                  <c:v>7861.4123316762771</c:v>
                </c:pt>
                <c:pt idx="2770">
                  <c:v>4134.4274006930946</c:v>
                </c:pt>
                <c:pt idx="2771">
                  <c:v>2132.3280576029902</c:v>
                </c:pt>
                <c:pt idx="2772">
                  <c:v>2132.3280576029902</c:v>
                </c:pt>
                <c:pt idx="2773">
                  <c:v>2132.3280576029902</c:v>
                </c:pt>
                <c:pt idx="2774">
                  <c:v>2132.3280576029902</c:v>
                </c:pt>
                <c:pt idx="2775">
                  <c:v>2132.3280576029902</c:v>
                </c:pt>
                <c:pt idx="2776">
                  <c:v>2132.3280576029902</c:v>
                </c:pt>
                <c:pt idx="2777">
                  <c:v>3949.6182305616912</c:v>
                </c:pt>
                <c:pt idx="2778">
                  <c:v>13436.488963973465</c:v>
                </c:pt>
                <c:pt idx="2779">
                  <c:v>19350.382408178393</c:v>
                </c:pt>
                <c:pt idx="2780">
                  <c:v>21814.504676597073</c:v>
                </c:pt>
                <c:pt idx="2781">
                  <c:v>24463.436115147164</c:v>
                </c:pt>
                <c:pt idx="2782">
                  <c:v>27297.176723828579</c:v>
                </c:pt>
                <c:pt idx="2783">
                  <c:v>27875.383161486032</c:v>
                </c:pt>
                <c:pt idx="2784">
                  <c:v>29199.848880761172</c:v>
                </c:pt>
                <c:pt idx="2785">
                  <c:v>29785.077919510568</c:v>
                </c:pt>
                <c:pt idx="2786">
                  <c:v>29569.4672210239</c:v>
                </c:pt>
                <c:pt idx="2787">
                  <c:v>30154.696259773391</c:v>
                </c:pt>
                <c:pt idx="2788">
                  <c:v>30924.734468654198</c:v>
                </c:pt>
                <c:pt idx="2789">
                  <c:v>29538.665692668746</c:v>
                </c:pt>
                <c:pt idx="2790">
                  <c:v>25750.077704975014</c:v>
                </c:pt>
                <c:pt idx="2791">
                  <c:v>18881.336881758049</c:v>
                </c:pt>
                <c:pt idx="2792">
                  <c:v>9486.8707334118099</c:v>
                </c:pt>
                <c:pt idx="2793">
                  <c:v>3734.0075320750739</c:v>
                </c:pt>
                <c:pt idx="2794">
                  <c:v>2132.3280576029902</c:v>
                </c:pt>
                <c:pt idx="2795">
                  <c:v>2132.3280576029902</c:v>
                </c:pt>
                <c:pt idx="2796">
                  <c:v>2132.3280576029902</c:v>
                </c:pt>
                <c:pt idx="2797">
                  <c:v>2132.3280576029902</c:v>
                </c:pt>
                <c:pt idx="2798">
                  <c:v>2132.3280576029902</c:v>
                </c:pt>
                <c:pt idx="2799">
                  <c:v>2132.3280576029902</c:v>
                </c:pt>
                <c:pt idx="2800">
                  <c:v>2132.3280576029902</c:v>
                </c:pt>
                <c:pt idx="2801">
                  <c:v>2132.3280576029902</c:v>
                </c:pt>
                <c:pt idx="2802">
                  <c:v>6136.5267437831999</c:v>
                </c:pt>
                <c:pt idx="2803">
                  <c:v>11958.015602922438</c:v>
                </c:pt>
                <c:pt idx="2804">
                  <c:v>15161.374551866586</c:v>
                </c:pt>
                <c:pt idx="2805">
                  <c:v>17779.504462061519</c:v>
                </c:pt>
                <c:pt idx="2806">
                  <c:v>19781.60380515163</c:v>
                </c:pt>
                <c:pt idx="2807">
                  <c:v>19066.146051889464</c:v>
                </c:pt>
                <c:pt idx="2808">
                  <c:v>20205.802601033094</c:v>
                </c:pt>
                <c:pt idx="2809">
                  <c:v>21807.482075505213</c:v>
                </c:pt>
                <c:pt idx="2810">
                  <c:v>24394.810457344716</c:v>
                </c:pt>
                <c:pt idx="2811">
                  <c:v>27105.344952605221</c:v>
                </c:pt>
                <c:pt idx="2812">
                  <c:v>28553.016785301268</c:v>
                </c:pt>
                <c:pt idx="2813">
                  <c:v>21807.482075505213</c:v>
                </c:pt>
                <c:pt idx="2814">
                  <c:v>13491.069419592201</c:v>
                </c:pt>
                <c:pt idx="2815">
                  <c:v>5913.8934442046893</c:v>
                </c:pt>
                <c:pt idx="2816">
                  <c:v>0</c:v>
                </c:pt>
                <c:pt idx="2817">
                  <c:v>2132.3280576029902</c:v>
                </c:pt>
                <c:pt idx="2818">
                  <c:v>2132.3280576029902</c:v>
                </c:pt>
                <c:pt idx="2819">
                  <c:v>2132.3280576029902</c:v>
                </c:pt>
                <c:pt idx="2820">
                  <c:v>2132.3280576029902</c:v>
                </c:pt>
                <c:pt idx="2821">
                  <c:v>2132.3280576029902</c:v>
                </c:pt>
                <c:pt idx="2822">
                  <c:v>2132.3280576029902</c:v>
                </c:pt>
                <c:pt idx="2823">
                  <c:v>2132.3280576029902</c:v>
                </c:pt>
                <c:pt idx="2824">
                  <c:v>2132.3280576029902</c:v>
                </c:pt>
                <c:pt idx="2825">
                  <c:v>2132.3280576029902</c:v>
                </c:pt>
                <c:pt idx="2826">
                  <c:v>2132.3280576029902</c:v>
                </c:pt>
                <c:pt idx="2827">
                  <c:v>2132.3280576029902</c:v>
                </c:pt>
                <c:pt idx="2828">
                  <c:v>4504.0457409559103</c:v>
                </c:pt>
                <c:pt idx="2829">
                  <c:v>7923.0153883868679</c:v>
                </c:pt>
                <c:pt idx="2830">
                  <c:v>10849.160582133964</c:v>
                </c:pt>
                <c:pt idx="2831">
                  <c:v>10872.939509397267</c:v>
                </c:pt>
                <c:pt idx="2832">
                  <c:v>12659.428154000798</c:v>
                </c:pt>
                <c:pt idx="2833">
                  <c:v>14014.695401631006</c:v>
                </c:pt>
                <c:pt idx="2834">
                  <c:v>15061.947365709069</c:v>
                </c:pt>
                <c:pt idx="2835">
                  <c:v>15770.38251787947</c:v>
                </c:pt>
                <c:pt idx="2836">
                  <c:v>15831.98557458988</c:v>
                </c:pt>
                <c:pt idx="2837">
                  <c:v>13706.680118078773</c:v>
                </c:pt>
                <c:pt idx="2838">
                  <c:v>10133.702828871617</c:v>
                </c:pt>
                <c:pt idx="2839">
                  <c:v>5020.6491219030322</c:v>
                </c:pt>
                <c:pt idx="2840">
                  <c:v>277.21375519702332</c:v>
                </c:pt>
                <c:pt idx="2841">
                  <c:v>2132.3280576029902</c:v>
                </c:pt>
                <c:pt idx="2842">
                  <c:v>2132.3280576029902</c:v>
                </c:pt>
                <c:pt idx="2843">
                  <c:v>2132.3280576029902</c:v>
                </c:pt>
                <c:pt idx="2844">
                  <c:v>2132.3280576029902</c:v>
                </c:pt>
                <c:pt idx="2845">
                  <c:v>2132.3280576029902</c:v>
                </c:pt>
                <c:pt idx="2846">
                  <c:v>2132.3280576029902</c:v>
                </c:pt>
                <c:pt idx="2847">
                  <c:v>2132.3280576029902</c:v>
                </c:pt>
                <c:pt idx="2848">
                  <c:v>2132.3280576029902</c:v>
                </c:pt>
                <c:pt idx="2849">
                  <c:v>2132.3280576029902</c:v>
                </c:pt>
                <c:pt idx="2850">
                  <c:v>5674.5038184547684</c:v>
                </c:pt>
                <c:pt idx="2851">
                  <c:v>9031.8704091751351</c:v>
                </c:pt>
                <c:pt idx="2852">
                  <c:v>9925.1147314769005</c:v>
                </c:pt>
                <c:pt idx="2853">
                  <c:v>11311.183507462358</c:v>
                </c:pt>
                <c:pt idx="2854">
                  <c:v>13066.87062371064</c:v>
                </c:pt>
                <c:pt idx="2855">
                  <c:v>13029.046494263532</c:v>
                </c:pt>
                <c:pt idx="2856">
                  <c:v>14723.130553801493</c:v>
                </c:pt>
                <c:pt idx="2857">
                  <c:v>16078.397801431702</c:v>
                </c:pt>
                <c:pt idx="2858">
                  <c:v>16417.214613339369</c:v>
                </c:pt>
                <c:pt idx="2859">
                  <c:v>15339.161120906052</c:v>
                </c:pt>
                <c:pt idx="2860">
                  <c:v>14353.51221353867</c:v>
                </c:pt>
                <c:pt idx="2861">
                  <c:v>12813.435795776961</c:v>
                </c:pt>
                <c:pt idx="2862">
                  <c:v>11365.763963081094</c:v>
                </c:pt>
                <c:pt idx="2863">
                  <c:v>9024.847808083241</c:v>
                </c:pt>
                <c:pt idx="2864">
                  <c:v>5143.8552353238529</c:v>
                </c:pt>
                <c:pt idx="2865">
                  <c:v>3271.9846067466428</c:v>
                </c:pt>
                <c:pt idx="2866">
                  <c:v>2132.3280576029902</c:v>
                </c:pt>
                <c:pt idx="2867">
                  <c:v>2132.3280576029902</c:v>
                </c:pt>
                <c:pt idx="2868">
                  <c:v>2132.3280576029902</c:v>
                </c:pt>
                <c:pt idx="2869">
                  <c:v>2132.3280576029902</c:v>
                </c:pt>
                <c:pt idx="2870">
                  <c:v>2132.3280576029902</c:v>
                </c:pt>
                <c:pt idx="2871">
                  <c:v>2132.3280576029902</c:v>
                </c:pt>
                <c:pt idx="2872">
                  <c:v>2132.3280576029902</c:v>
                </c:pt>
                <c:pt idx="2873">
                  <c:v>3980.4197589168971</c:v>
                </c:pt>
                <c:pt idx="2874">
                  <c:v>6752.5573108880108</c:v>
                </c:pt>
                <c:pt idx="2875">
                  <c:v>8847.0612390437309</c:v>
                </c:pt>
                <c:pt idx="2876">
                  <c:v>11557.595734304361</c:v>
                </c:pt>
                <c:pt idx="2877">
                  <c:v>14237.328701209524</c:v>
                </c:pt>
                <c:pt idx="2878">
                  <c:v>15746.603590615985</c:v>
                </c:pt>
                <c:pt idx="2879">
                  <c:v>14538.321383670083</c:v>
                </c:pt>
                <c:pt idx="2880">
                  <c:v>15523.970291037464</c:v>
                </c:pt>
                <c:pt idx="2881">
                  <c:v>17002.443652088765</c:v>
                </c:pt>
                <c:pt idx="2882">
                  <c:v>17495.268105772408</c:v>
                </c:pt>
                <c:pt idx="2883">
                  <c:v>16879.237538667763</c:v>
                </c:pt>
                <c:pt idx="2884">
                  <c:v>16294.008499918367</c:v>
                </c:pt>
                <c:pt idx="2885">
                  <c:v>15493.168762682306</c:v>
                </c:pt>
                <c:pt idx="2886">
                  <c:v>14507.519855314833</c:v>
                </c:pt>
                <c:pt idx="2887">
                  <c:v>12197.405228672313</c:v>
                </c:pt>
                <c:pt idx="2888">
                  <c:v>8316.4126559129872</c:v>
                </c:pt>
                <c:pt idx="2889">
                  <c:v>6721.755782532623</c:v>
                </c:pt>
                <c:pt idx="2890">
                  <c:v>3364.3891918122581</c:v>
                </c:pt>
                <c:pt idx="2891">
                  <c:v>2132.3280576029902</c:v>
                </c:pt>
                <c:pt idx="2892">
                  <c:v>2132.3280576029902</c:v>
                </c:pt>
                <c:pt idx="2893">
                  <c:v>2471.1448695104282</c:v>
                </c:pt>
                <c:pt idx="2894">
                  <c:v>5089.2747797053444</c:v>
                </c:pt>
                <c:pt idx="2895">
                  <c:v>7799.8092749658672</c:v>
                </c:pt>
                <c:pt idx="2896">
                  <c:v>9647.9009762799178</c:v>
                </c:pt>
                <c:pt idx="2897">
                  <c:v>11064.771280620535</c:v>
                </c:pt>
                <c:pt idx="2898">
                  <c:v>13128.473680421232</c:v>
                </c:pt>
                <c:pt idx="2899">
                  <c:v>14945.763853379925</c:v>
                </c:pt>
                <c:pt idx="2900">
                  <c:v>17194.275423312032</c:v>
                </c:pt>
                <c:pt idx="2901">
                  <c:v>19257.977823112731</c:v>
                </c:pt>
                <c:pt idx="2902">
                  <c:v>20705.6496558086</c:v>
                </c:pt>
                <c:pt idx="2903">
                  <c:v>19466.565920507444</c:v>
                </c:pt>
                <c:pt idx="2904">
                  <c:v>0</c:v>
                </c:pt>
                <c:pt idx="2905">
                  <c:v>0</c:v>
                </c:pt>
                <c:pt idx="2906">
                  <c:v>0</c:v>
                </c:pt>
                <c:pt idx="2907">
                  <c:v>0</c:v>
                </c:pt>
                <c:pt idx="2908">
                  <c:v>0</c:v>
                </c:pt>
                <c:pt idx="2909">
                  <c:v>0</c:v>
                </c:pt>
                <c:pt idx="2910">
                  <c:v>0</c:v>
                </c:pt>
                <c:pt idx="2911">
                  <c:v>0</c:v>
                </c:pt>
                <c:pt idx="2912">
                  <c:v>0</c:v>
                </c:pt>
                <c:pt idx="2913">
                  <c:v>2132.3280576029902</c:v>
                </c:pt>
                <c:pt idx="2914">
                  <c:v>2132.3280576029902</c:v>
                </c:pt>
                <c:pt idx="2915">
                  <c:v>2132.3280576029902</c:v>
                </c:pt>
                <c:pt idx="2916">
                  <c:v>2132.3280576029902</c:v>
                </c:pt>
                <c:pt idx="2917">
                  <c:v>2132.3280576029902</c:v>
                </c:pt>
                <c:pt idx="2918">
                  <c:v>2132.3280576029902</c:v>
                </c:pt>
                <c:pt idx="2919">
                  <c:v>2132.3280576029902</c:v>
                </c:pt>
                <c:pt idx="2920">
                  <c:v>2132.3280576029902</c:v>
                </c:pt>
                <c:pt idx="2921">
                  <c:v>2132.3280576029902</c:v>
                </c:pt>
                <c:pt idx="2922">
                  <c:v>2132.3280576029902</c:v>
                </c:pt>
                <c:pt idx="2923">
                  <c:v>2132.3280576029902</c:v>
                </c:pt>
                <c:pt idx="2924">
                  <c:v>2132.3280576029902</c:v>
                </c:pt>
                <c:pt idx="2925">
                  <c:v>2132.3280576029902</c:v>
                </c:pt>
                <c:pt idx="2926">
                  <c:v>2132.3280576029902</c:v>
                </c:pt>
                <c:pt idx="2927">
                  <c:v>0</c:v>
                </c:pt>
                <c:pt idx="2928">
                  <c:v>0</c:v>
                </c:pt>
                <c:pt idx="2929">
                  <c:v>0</c:v>
                </c:pt>
                <c:pt idx="2930">
                  <c:v>0</c:v>
                </c:pt>
                <c:pt idx="2931">
                  <c:v>0</c:v>
                </c:pt>
                <c:pt idx="2932">
                  <c:v>0</c:v>
                </c:pt>
                <c:pt idx="2933">
                  <c:v>0</c:v>
                </c:pt>
                <c:pt idx="2934">
                  <c:v>0</c:v>
                </c:pt>
                <c:pt idx="2935">
                  <c:v>0</c:v>
                </c:pt>
                <c:pt idx="2936">
                  <c:v>0</c:v>
                </c:pt>
                <c:pt idx="2937">
                  <c:v>2132.3280576029902</c:v>
                </c:pt>
                <c:pt idx="2938">
                  <c:v>2132.3280576029902</c:v>
                </c:pt>
                <c:pt idx="2939">
                  <c:v>2132.3280576029902</c:v>
                </c:pt>
                <c:pt idx="2940">
                  <c:v>2132.3280576029902</c:v>
                </c:pt>
                <c:pt idx="2941">
                  <c:v>2132.3280576029902</c:v>
                </c:pt>
                <c:pt idx="2942">
                  <c:v>2132.3280576029902</c:v>
                </c:pt>
                <c:pt idx="2943">
                  <c:v>2132.3280576029902</c:v>
                </c:pt>
                <c:pt idx="2944">
                  <c:v>2132.3280576029902</c:v>
                </c:pt>
                <c:pt idx="2945">
                  <c:v>2132.3280576029902</c:v>
                </c:pt>
                <c:pt idx="2946">
                  <c:v>2132.3280576029902</c:v>
                </c:pt>
                <c:pt idx="2947">
                  <c:v>2132.3280576029902</c:v>
                </c:pt>
                <c:pt idx="2948">
                  <c:v>2132.3280576029902</c:v>
                </c:pt>
                <c:pt idx="2949">
                  <c:v>2132.3280576029902</c:v>
                </c:pt>
                <c:pt idx="2950">
                  <c:v>2132.3280576029902</c:v>
                </c:pt>
                <c:pt idx="2951">
                  <c:v>0</c:v>
                </c:pt>
                <c:pt idx="2952">
                  <c:v>0</c:v>
                </c:pt>
                <c:pt idx="2953">
                  <c:v>0</c:v>
                </c:pt>
                <c:pt idx="2954">
                  <c:v>0</c:v>
                </c:pt>
                <c:pt idx="2955">
                  <c:v>0</c:v>
                </c:pt>
                <c:pt idx="2956">
                  <c:v>0</c:v>
                </c:pt>
                <c:pt idx="2957">
                  <c:v>0</c:v>
                </c:pt>
                <c:pt idx="2958">
                  <c:v>0</c:v>
                </c:pt>
                <c:pt idx="2959">
                  <c:v>0</c:v>
                </c:pt>
                <c:pt idx="2960">
                  <c:v>0</c:v>
                </c:pt>
                <c:pt idx="2961">
                  <c:v>2132.3280576029902</c:v>
                </c:pt>
                <c:pt idx="2962">
                  <c:v>2132.3280576029902</c:v>
                </c:pt>
                <c:pt idx="2963">
                  <c:v>2132.3280576029902</c:v>
                </c:pt>
                <c:pt idx="2964">
                  <c:v>2132.3280576029902</c:v>
                </c:pt>
                <c:pt idx="2965">
                  <c:v>2132.3280576029902</c:v>
                </c:pt>
                <c:pt idx="2966">
                  <c:v>2132.3280576029902</c:v>
                </c:pt>
                <c:pt idx="2967">
                  <c:v>2132.3280576029902</c:v>
                </c:pt>
                <c:pt idx="2968">
                  <c:v>2132.3280576029902</c:v>
                </c:pt>
                <c:pt idx="2969">
                  <c:v>2132.3280576029902</c:v>
                </c:pt>
                <c:pt idx="2970">
                  <c:v>2132.3280576029902</c:v>
                </c:pt>
                <c:pt idx="2971">
                  <c:v>2132.3280576029902</c:v>
                </c:pt>
                <c:pt idx="2972">
                  <c:v>2132.3280576029902</c:v>
                </c:pt>
                <c:pt idx="2973">
                  <c:v>2132.3280576029902</c:v>
                </c:pt>
                <c:pt idx="2974">
                  <c:v>2132.3280576029902</c:v>
                </c:pt>
                <c:pt idx="2975">
                  <c:v>0</c:v>
                </c:pt>
                <c:pt idx="2976">
                  <c:v>0</c:v>
                </c:pt>
                <c:pt idx="2977">
                  <c:v>0</c:v>
                </c:pt>
                <c:pt idx="2978">
                  <c:v>0</c:v>
                </c:pt>
                <c:pt idx="2979">
                  <c:v>0</c:v>
                </c:pt>
                <c:pt idx="2980">
                  <c:v>0</c:v>
                </c:pt>
                <c:pt idx="2981">
                  <c:v>0</c:v>
                </c:pt>
                <c:pt idx="2982">
                  <c:v>0</c:v>
                </c:pt>
                <c:pt idx="2983">
                  <c:v>0</c:v>
                </c:pt>
                <c:pt idx="2984">
                  <c:v>0</c:v>
                </c:pt>
                <c:pt idx="2985">
                  <c:v>2132.3280576029902</c:v>
                </c:pt>
                <c:pt idx="2986">
                  <c:v>2132.3280576029902</c:v>
                </c:pt>
                <c:pt idx="2987">
                  <c:v>2132.3280576029902</c:v>
                </c:pt>
                <c:pt idx="2988">
                  <c:v>2132.3280576029902</c:v>
                </c:pt>
                <c:pt idx="2989">
                  <c:v>2132.3280576029902</c:v>
                </c:pt>
                <c:pt idx="2990">
                  <c:v>2132.3280576029902</c:v>
                </c:pt>
                <c:pt idx="2991">
                  <c:v>2132.3280576029902</c:v>
                </c:pt>
                <c:pt idx="2992">
                  <c:v>2132.3280576029902</c:v>
                </c:pt>
                <c:pt idx="2993">
                  <c:v>2132.3280576029902</c:v>
                </c:pt>
                <c:pt idx="2994">
                  <c:v>2132.3280576029902</c:v>
                </c:pt>
                <c:pt idx="2995">
                  <c:v>2132.3280576029902</c:v>
                </c:pt>
                <c:pt idx="2996">
                  <c:v>2132.3280576029902</c:v>
                </c:pt>
                <c:pt idx="2997">
                  <c:v>2132.3280576029902</c:v>
                </c:pt>
                <c:pt idx="2998">
                  <c:v>2132.3280576029902</c:v>
                </c:pt>
                <c:pt idx="2999">
                  <c:v>0</c:v>
                </c:pt>
                <c:pt idx="3000">
                  <c:v>0</c:v>
                </c:pt>
                <c:pt idx="3001">
                  <c:v>0</c:v>
                </c:pt>
                <c:pt idx="3002">
                  <c:v>0</c:v>
                </c:pt>
                <c:pt idx="3003">
                  <c:v>0</c:v>
                </c:pt>
                <c:pt idx="3004">
                  <c:v>0</c:v>
                </c:pt>
                <c:pt idx="3005">
                  <c:v>0</c:v>
                </c:pt>
                <c:pt idx="3006">
                  <c:v>0</c:v>
                </c:pt>
                <c:pt idx="3007">
                  <c:v>0</c:v>
                </c:pt>
                <c:pt idx="3008">
                  <c:v>0</c:v>
                </c:pt>
                <c:pt idx="3009">
                  <c:v>2132.3280576029902</c:v>
                </c:pt>
                <c:pt idx="3010">
                  <c:v>2132.3280576029902</c:v>
                </c:pt>
                <c:pt idx="3011">
                  <c:v>2132.3280576029902</c:v>
                </c:pt>
                <c:pt idx="3012">
                  <c:v>2132.3280576029902</c:v>
                </c:pt>
                <c:pt idx="3013">
                  <c:v>2132.3280576029902</c:v>
                </c:pt>
                <c:pt idx="3014">
                  <c:v>2132.3280576029902</c:v>
                </c:pt>
                <c:pt idx="3015">
                  <c:v>2132.3280576029902</c:v>
                </c:pt>
                <c:pt idx="3016">
                  <c:v>2132.3280576029902</c:v>
                </c:pt>
                <c:pt idx="3017">
                  <c:v>2132.3280576029902</c:v>
                </c:pt>
                <c:pt idx="3018">
                  <c:v>2132.3280576029902</c:v>
                </c:pt>
                <c:pt idx="3019">
                  <c:v>2132.3280576029902</c:v>
                </c:pt>
                <c:pt idx="3020">
                  <c:v>2132.3280576029902</c:v>
                </c:pt>
                <c:pt idx="3021">
                  <c:v>2132.3280576029902</c:v>
                </c:pt>
                <c:pt idx="3022">
                  <c:v>2132.3280576029902</c:v>
                </c:pt>
                <c:pt idx="3023">
                  <c:v>0</c:v>
                </c:pt>
                <c:pt idx="3024">
                  <c:v>0</c:v>
                </c:pt>
                <c:pt idx="3025">
                  <c:v>0</c:v>
                </c:pt>
                <c:pt idx="3026">
                  <c:v>0</c:v>
                </c:pt>
                <c:pt idx="3027">
                  <c:v>0</c:v>
                </c:pt>
                <c:pt idx="3028">
                  <c:v>0</c:v>
                </c:pt>
                <c:pt idx="3029">
                  <c:v>0</c:v>
                </c:pt>
                <c:pt idx="3030">
                  <c:v>0</c:v>
                </c:pt>
                <c:pt idx="3031">
                  <c:v>0</c:v>
                </c:pt>
                <c:pt idx="3032">
                  <c:v>0</c:v>
                </c:pt>
                <c:pt idx="3033">
                  <c:v>2132.3280576029902</c:v>
                </c:pt>
                <c:pt idx="3034">
                  <c:v>2132.3280576029902</c:v>
                </c:pt>
                <c:pt idx="3035">
                  <c:v>2132.3280576029902</c:v>
                </c:pt>
                <c:pt idx="3036">
                  <c:v>2132.3280576029902</c:v>
                </c:pt>
                <c:pt idx="3037">
                  <c:v>2132.3280576029902</c:v>
                </c:pt>
                <c:pt idx="3038">
                  <c:v>2132.3280576029902</c:v>
                </c:pt>
                <c:pt idx="3039">
                  <c:v>2132.3280576029902</c:v>
                </c:pt>
                <c:pt idx="3040">
                  <c:v>2132.3280576029902</c:v>
                </c:pt>
                <c:pt idx="3041">
                  <c:v>2132.3280576029902</c:v>
                </c:pt>
                <c:pt idx="3042">
                  <c:v>2132.3280576029902</c:v>
                </c:pt>
                <c:pt idx="3043">
                  <c:v>2132.3280576029902</c:v>
                </c:pt>
                <c:pt idx="3044">
                  <c:v>2132.3280576029902</c:v>
                </c:pt>
                <c:pt idx="3045">
                  <c:v>2132.3280576029902</c:v>
                </c:pt>
                <c:pt idx="3046">
                  <c:v>2132.3280576029902</c:v>
                </c:pt>
                <c:pt idx="3047">
                  <c:v>0</c:v>
                </c:pt>
                <c:pt idx="3048">
                  <c:v>0</c:v>
                </c:pt>
                <c:pt idx="3049">
                  <c:v>0</c:v>
                </c:pt>
                <c:pt idx="3050">
                  <c:v>0</c:v>
                </c:pt>
                <c:pt idx="3051">
                  <c:v>0</c:v>
                </c:pt>
                <c:pt idx="3052">
                  <c:v>0</c:v>
                </c:pt>
                <c:pt idx="3053">
                  <c:v>0</c:v>
                </c:pt>
                <c:pt idx="3054">
                  <c:v>0</c:v>
                </c:pt>
                <c:pt idx="3055">
                  <c:v>0</c:v>
                </c:pt>
                <c:pt idx="3056">
                  <c:v>0</c:v>
                </c:pt>
                <c:pt idx="3057">
                  <c:v>2132.3280576029902</c:v>
                </c:pt>
                <c:pt idx="3058">
                  <c:v>2132.3280576029902</c:v>
                </c:pt>
                <c:pt idx="3059">
                  <c:v>2132.3280576029902</c:v>
                </c:pt>
                <c:pt idx="3060">
                  <c:v>2132.3280576029902</c:v>
                </c:pt>
                <c:pt idx="3061">
                  <c:v>2132.3280576029902</c:v>
                </c:pt>
                <c:pt idx="3062">
                  <c:v>2132.3280576029902</c:v>
                </c:pt>
                <c:pt idx="3063">
                  <c:v>2132.3280576029902</c:v>
                </c:pt>
                <c:pt idx="3064">
                  <c:v>2132.3280576029902</c:v>
                </c:pt>
                <c:pt idx="3065">
                  <c:v>2132.3280576029902</c:v>
                </c:pt>
                <c:pt idx="3066">
                  <c:v>2132.3280576029902</c:v>
                </c:pt>
                <c:pt idx="3067">
                  <c:v>2132.3280576029902</c:v>
                </c:pt>
                <c:pt idx="3068">
                  <c:v>2132.3280576029902</c:v>
                </c:pt>
                <c:pt idx="3069">
                  <c:v>2132.3280576029902</c:v>
                </c:pt>
                <c:pt idx="3070">
                  <c:v>2132.3280576029902</c:v>
                </c:pt>
                <c:pt idx="3071">
                  <c:v>0</c:v>
                </c:pt>
                <c:pt idx="3072">
                  <c:v>0</c:v>
                </c:pt>
                <c:pt idx="3073">
                  <c:v>0</c:v>
                </c:pt>
                <c:pt idx="3074">
                  <c:v>0</c:v>
                </c:pt>
                <c:pt idx="3075">
                  <c:v>0</c:v>
                </c:pt>
                <c:pt idx="3076">
                  <c:v>0</c:v>
                </c:pt>
                <c:pt idx="3077">
                  <c:v>0</c:v>
                </c:pt>
                <c:pt idx="3078">
                  <c:v>0</c:v>
                </c:pt>
                <c:pt idx="3079">
                  <c:v>0</c:v>
                </c:pt>
                <c:pt idx="3080">
                  <c:v>0</c:v>
                </c:pt>
                <c:pt idx="3081">
                  <c:v>2132.3280576029902</c:v>
                </c:pt>
                <c:pt idx="3082">
                  <c:v>2132.3280576029902</c:v>
                </c:pt>
                <c:pt idx="3083">
                  <c:v>2132.3280576029902</c:v>
                </c:pt>
                <c:pt idx="3084">
                  <c:v>2132.3280576029902</c:v>
                </c:pt>
                <c:pt idx="3085">
                  <c:v>2132.3280576029902</c:v>
                </c:pt>
                <c:pt idx="3086">
                  <c:v>2132.3280576029902</c:v>
                </c:pt>
                <c:pt idx="3087">
                  <c:v>2132.3280576029902</c:v>
                </c:pt>
                <c:pt idx="3088">
                  <c:v>2132.3280576029902</c:v>
                </c:pt>
                <c:pt idx="3089">
                  <c:v>2132.3280576029902</c:v>
                </c:pt>
                <c:pt idx="3090">
                  <c:v>2132.3280576029902</c:v>
                </c:pt>
                <c:pt idx="3091">
                  <c:v>2132.3280576029902</c:v>
                </c:pt>
                <c:pt idx="3092">
                  <c:v>2132.3280576029902</c:v>
                </c:pt>
                <c:pt idx="3093">
                  <c:v>2132.3280576029902</c:v>
                </c:pt>
                <c:pt idx="3094">
                  <c:v>2132.3280576029902</c:v>
                </c:pt>
                <c:pt idx="3095">
                  <c:v>0</c:v>
                </c:pt>
                <c:pt idx="3096">
                  <c:v>0</c:v>
                </c:pt>
                <c:pt idx="3097">
                  <c:v>0</c:v>
                </c:pt>
                <c:pt idx="3098">
                  <c:v>0</c:v>
                </c:pt>
                <c:pt idx="3099">
                  <c:v>0</c:v>
                </c:pt>
                <c:pt idx="3100">
                  <c:v>0</c:v>
                </c:pt>
                <c:pt idx="3101">
                  <c:v>0</c:v>
                </c:pt>
                <c:pt idx="3102">
                  <c:v>0</c:v>
                </c:pt>
                <c:pt idx="3103">
                  <c:v>0</c:v>
                </c:pt>
                <c:pt idx="3104">
                  <c:v>0</c:v>
                </c:pt>
                <c:pt idx="3105">
                  <c:v>2132.3280576029902</c:v>
                </c:pt>
                <c:pt idx="3106">
                  <c:v>2132.3280576029902</c:v>
                </c:pt>
                <c:pt idx="3107">
                  <c:v>2132.3280576029902</c:v>
                </c:pt>
                <c:pt idx="3108">
                  <c:v>2132.3280576029902</c:v>
                </c:pt>
                <c:pt idx="3109">
                  <c:v>2132.3280576029902</c:v>
                </c:pt>
                <c:pt idx="3110">
                  <c:v>2132.3280576029902</c:v>
                </c:pt>
                <c:pt idx="3111">
                  <c:v>2132.3280576029902</c:v>
                </c:pt>
                <c:pt idx="3112">
                  <c:v>2132.3280576029902</c:v>
                </c:pt>
                <c:pt idx="3113">
                  <c:v>2132.3280576029902</c:v>
                </c:pt>
                <c:pt idx="3114">
                  <c:v>2132.3280576029902</c:v>
                </c:pt>
                <c:pt idx="3115">
                  <c:v>2132.3280576029902</c:v>
                </c:pt>
                <c:pt idx="3116">
                  <c:v>2132.3280576029902</c:v>
                </c:pt>
                <c:pt idx="3117">
                  <c:v>2132.3280576029902</c:v>
                </c:pt>
                <c:pt idx="3118">
                  <c:v>2132.3280576029902</c:v>
                </c:pt>
                <c:pt idx="3119">
                  <c:v>0</c:v>
                </c:pt>
                <c:pt idx="3120">
                  <c:v>0</c:v>
                </c:pt>
                <c:pt idx="3121">
                  <c:v>0</c:v>
                </c:pt>
                <c:pt idx="3122">
                  <c:v>0</c:v>
                </c:pt>
                <c:pt idx="3123">
                  <c:v>0</c:v>
                </c:pt>
                <c:pt idx="3124">
                  <c:v>0</c:v>
                </c:pt>
                <c:pt idx="3125">
                  <c:v>0</c:v>
                </c:pt>
                <c:pt idx="3126">
                  <c:v>0</c:v>
                </c:pt>
                <c:pt idx="3127">
                  <c:v>0</c:v>
                </c:pt>
                <c:pt idx="3128">
                  <c:v>0</c:v>
                </c:pt>
                <c:pt idx="3129">
                  <c:v>2132.3280576029902</c:v>
                </c:pt>
                <c:pt idx="3130">
                  <c:v>2132.3280576029902</c:v>
                </c:pt>
                <c:pt idx="3131">
                  <c:v>2132.3280576029902</c:v>
                </c:pt>
                <c:pt idx="3132">
                  <c:v>2132.3280576029902</c:v>
                </c:pt>
                <c:pt idx="3133">
                  <c:v>2132.3280576029902</c:v>
                </c:pt>
                <c:pt idx="3134">
                  <c:v>2132.3280576029902</c:v>
                </c:pt>
                <c:pt idx="3135">
                  <c:v>2132.3280576029902</c:v>
                </c:pt>
                <c:pt idx="3136">
                  <c:v>2132.3280576029902</c:v>
                </c:pt>
                <c:pt idx="3137">
                  <c:v>2132.3280576029902</c:v>
                </c:pt>
                <c:pt idx="3138">
                  <c:v>2132.3280576029902</c:v>
                </c:pt>
                <c:pt idx="3139">
                  <c:v>2132.3280576029902</c:v>
                </c:pt>
                <c:pt idx="3140">
                  <c:v>2132.3280576029902</c:v>
                </c:pt>
                <c:pt idx="3141">
                  <c:v>2132.3280576029902</c:v>
                </c:pt>
                <c:pt idx="3142">
                  <c:v>2132.3280576029902</c:v>
                </c:pt>
                <c:pt idx="3143">
                  <c:v>0</c:v>
                </c:pt>
                <c:pt idx="3144">
                  <c:v>0</c:v>
                </c:pt>
                <c:pt idx="3145">
                  <c:v>0</c:v>
                </c:pt>
                <c:pt idx="3146">
                  <c:v>0</c:v>
                </c:pt>
                <c:pt idx="3147">
                  <c:v>0</c:v>
                </c:pt>
                <c:pt idx="3148">
                  <c:v>0</c:v>
                </c:pt>
                <c:pt idx="3149">
                  <c:v>0</c:v>
                </c:pt>
                <c:pt idx="3150">
                  <c:v>0</c:v>
                </c:pt>
                <c:pt idx="3151">
                  <c:v>0</c:v>
                </c:pt>
                <c:pt idx="3152">
                  <c:v>0</c:v>
                </c:pt>
                <c:pt idx="3153">
                  <c:v>2132.3280576029902</c:v>
                </c:pt>
                <c:pt idx="3154">
                  <c:v>2132.3280576029902</c:v>
                </c:pt>
                <c:pt idx="3155">
                  <c:v>2132.3280576029902</c:v>
                </c:pt>
                <c:pt idx="3156">
                  <c:v>2132.3280576029902</c:v>
                </c:pt>
                <c:pt idx="3157">
                  <c:v>2132.3280576029902</c:v>
                </c:pt>
                <c:pt idx="3158">
                  <c:v>2132.3280576029902</c:v>
                </c:pt>
                <c:pt idx="3159">
                  <c:v>2132.3280576029902</c:v>
                </c:pt>
                <c:pt idx="3160">
                  <c:v>2132.3280576029902</c:v>
                </c:pt>
                <c:pt idx="3161">
                  <c:v>2132.3280576029902</c:v>
                </c:pt>
                <c:pt idx="3162">
                  <c:v>2132.3280576029902</c:v>
                </c:pt>
                <c:pt idx="3163">
                  <c:v>2132.3280576029902</c:v>
                </c:pt>
                <c:pt idx="3164">
                  <c:v>2132.3280576029902</c:v>
                </c:pt>
                <c:pt idx="3165">
                  <c:v>2132.3280576029902</c:v>
                </c:pt>
                <c:pt idx="3166">
                  <c:v>2132.3280576029902</c:v>
                </c:pt>
                <c:pt idx="3167">
                  <c:v>0</c:v>
                </c:pt>
                <c:pt idx="3168">
                  <c:v>0</c:v>
                </c:pt>
                <c:pt idx="3169">
                  <c:v>0</c:v>
                </c:pt>
                <c:pt idx="3170">
                  <c:v>0</c:v>
                </c:pt>
                <c:pt idx="3171">
                  <c:v>0</c:v>
                </c:pt>
                <c:pt idx="3172">
                  <c:v>0</c:v>
                </c:pt>
                <c:pt idx="3173">
                  <c:v>0</c:v>
                </c:pt>
                <c:pt idx="3174">
                  <c:v>0</c:v>
                </c:pt>
                <c:pt idx="3175">
                  <c:v>0</c:v>
                </c:pt>
                <c:pt idx="3176">
                  <c:v>0</c:v>
                </c:pt>
                <c:pt idx="3177">
                  <c:v>2132.3280576029902</c:v>
                </c:pt>
                <c:pt idx="3178">
                  <c:v>2132.3280576029902</c:v>
                </c:pt>
                <c:pt idx="3179">
                  <c:v>2132.3280576029902</c:v>
                </c:pt>
                <c:pt idx="3180">
                  <c:v>2132.3280576029902</c:v>
                </c:pt>
                <c:pt idx="3181">
                  <c:v>2132.3280576029902</c:v>
                </c:pt>
                <c:pt idx="3182">
                  <c:v>2132.3280576029902</c:v>
                </c:pt>
                <c:pt idx="3183">
                  <c:v>2132.3280576029902</c:v>
                </c:pt>
                <c:pt idx="3184">
                  <c:v>2132.3280576029902</c:v>
                </c:pt>
                <c:pt idx="3185">
                  <c:v>2132.3280576029902</c:v>
                </c:pt>
                <c:pt idx="3186">
                  <c:v>2132.3280576029902</c:v>
                </c:pt>
                <c:pt idx="3187">
                  <c:v>2132.3280576029902</c:v>
                </c:pt>
                <c:pt idx="3188">
                  <c:v>2132.3280576029902</c:v>
                </c:pt>
                <c:pt idx="3189">
                  <c:v>2132.3280576029902</c:v>
                </c:pt>
                <c:pt idx="3190">
                  <c:v>2132.3280576029902</c:v>
                </c:pt>
                <c:pt idx="3191">
                  <c:v>0</c:v>
                </c:pt>
                <c:pt idx="3192">
                  <c:v>0</c:v>
                </c:pt>
                <c:pt idx="3193">
                  <c:v>0</c:v>
                </c:pt>
                <c:pt idx="3194">
                  <c:v>0</c:v>
                </c:pt>
                <c:pt idx="3195">
                  <c:v>0</c:v>
                </c:pt>
                <c:pt idx="3196">
                  <c:v>0</c:v>
                </c:pt>
                <c:pt idx="3197">
                  <c:v>0</c:v>
                </c:pt>
                <c:pt idx="3198">
                  <c:v>0</c:v>
                </c:pt>
                <c:pt idx="3199">
                  <c:v>0</c:v>
                </c:pt>
                <c:pt idx="3200">
                  <c:v>0</c:v>
                </c:pt>
                <c:pt idx="3201">
                  <c:v>2132.3280576029902</c:v>
                </c:pt>
                <c:pt idx="3202">
                  <c:v>2132.3280576029902</c:v>
                </c:pt>
                <c:pt idx="3203">
                  <c:v>2132.3280576029902</c:v>
                </c:pt>
                <c:pt idx="3204">
                  <c:v>2132.3280576029902</c:v>
                </c:pt>
                <c:pt idx="3205">
                  <c:v>2132.3280576029902</c:v>
                </c:pt>
                <c:pt idx="3206">
                  <c:v>2132.3280576029902</c:v>
                </c:pt>
                <c:pt idx="3207">
                  <c:v>2132.3280576029902</c:v>
                </c:pt>
                <c:pt idx="3208">
                  <c:v>2132.3280576029902</c:v>
                </c:pt>
                <c:pt idx="3209">
                  <c:v>2132.3280576029902</c:v>
                </c:pt>
                <c:pt idx="3210">
                  <c:v>2132.3280576029902</c:v>
                </c:pt>
                <c:pt idx="3211">
                  <c:v>2132.3280576029902</c:v>
                </c:pt>
                <c:pt idx="3212">
                  <c:v>2132.3280576029902</c:v>
                </c:pt>
                <c:pt idx="3213">
                  <c:v>2132.3280576029902</c:v>
                </c:pt>
                <c:pt idx="3214">
                  <c:v>2132.3280576029902</c:v>
                </c:pt>
                <c:pt idx="3215">
                  <c:v>0</c:v>
                </c:pt>
                <c:pt idx="3216">
                  <c:v>0</c:v>
                </c:pt>
                <c:pt idx="3217">
                  <c:v>0</c:v>
                </c:pt>
                <c:pt idx="3218">
                  <c:v>0</c:v>
                </c:pt>
                <c:pt idx="3219">
                  <c:v>0</c:v>
                </c:pt>
                <c:pt idx="3220">
                  <c:v>0</c:v>
                </c:pt>
                <c:pt idx="3221">
                  <c:v>0</c:v>
                </c:pt>
                <c:pt idx="3222">
                  <c:v>0</c:v>
                </c:pt>
                <c:pt idx="3223">
                  <c:v>0</c:v>
                </c:pt>
                <c:pt idx="3224">
                  <c:v>0</c:v>
                </c:pt>
                <c:pt idx="3225">
                  <c:v>2132.3280576029902</c:v>
                </c:pt>
                <c:pt idx="3226">
                  <c:v>2132.3280576029902</c:v>
                </c:pt>
                <c:pt idx="3227">
                  <c:v>2132.3280576029902</c:v>
                </c:pt>
                <c:pt idx="3228">
                  <c:v>2132.3280576029902</c:v>
                </c:pt>
                <c:pt idx="3229">
                  <c:v>2132.3280576029902</c:v>
                </c:pt>
                <c:pt idx="3230">
                  <c:v>2132.3280576029902</c:v>
                </c:pt>
                <c:pt idx="3231">
                  <c:v>2132.3280576029902</c:v>
                </c:pt>
                <c:pt idx="3232">
                  <c:v>2132.3280576029902</c:v>
                </c:pt>
                <c:pt idx="3233">
                  <c:v>2132.3280576029902</c:v>
                </c:pt>
                <c:pt idx="3234">
                  <c:v>2132.3280576029902</c:v>
                </c:pt>
                <c:pt idx="3235">
                  <c:v>2132.3280576029902</c:v>
                </c:pt>
                <c:pt idx="3236">
                  <c:v>2132.3280576029902</c:v>
                </c:pt>
                <c:pt idx="3237">
                  <c:v>2132.3280576029902</c:v>
                </c:pt>
                <c:pt idx="3238">
                  <c:v>2132.3280576029902</c:v>
                </c:pt>
                <c:pt idx="3239">
                  <c:v>0</c:v>
                </c:pt>
                <c:pt idx="3240">
                  <c:v>0</c:v>
                </c:pt>
                <c:pt idx="3241">
                  <c:v>0</c:v>
                </c:pt>
                <c:pt idx="3242">
                  <c:v>0</c:v>
                </c:pt>
                <c:pt idx="3243">
                  <c:v>0</c:v>
                </c:pt>
                <c:pt idx="3244">
                  <c:v>0</c:v>
                </c:pt>
                <c:pt idx="3245">
                  <c:v>0</c:v>
                </c:pt>
                <c:pt idx="3246">
                  <c:v>0</c:v>
                </c:pt>
                <c:pt idx="3247">
                  <c:v>0</c:v>
                </c:pt>
                <c:pt idx="3248">
                  <c:v>0</c:v>
                </c:pt>
                <c:pt idx="3249">
                  <c:v>2132.3280576029902</c:v>
                </c:pt>
                <c:pt idx="3250">
                  <c:v>2132.3280576029902</c:v>
                </c:pt>
                <c:pt idx="3251">
                  <c:v>2132.3280576029902</c:v>
                </c:pt>
                <c:pt idx="3252">
                  <c:v>2132.3280576029902</c:v>
                </c:pt>
                <c:pt idx="3253">
                  <c:v>2132.3280576029902</c:v>
                </c:pt>
                <c:pt idx="3254">
                  <c:v>2132.3280576029902</c:v>
                </c:pt>
                <c:pt idx="3255">
                  <c:v>2132.3280576029902</c:v>
                </c:pt>
                <c:pt idx="3256">
                  <c:v>2132.3280576029902</c:v>
                </c:pt>
                <c:pt idx="3257">
                  <c:v>2132.3280576029902</c:v>
                </c:pt>
                <c:pt idx="3258">
                  <c:v>2132.3280576029902</c:v>
                </c:pt>
                <c:pt idx="3259">
                  <c:v>2132.3280576029902</c:v>
                </c:pt>
                <c:pt idx="3260">
                  <c:v>2132.3280576029902</c:v>
                </c:pt>
                <c:pt idx="3261">
                  <c:v>2132.3280576029902</c:v>
                </c:pt>
                <c:pt idx="3262">
                  <c:v>2132.3280576029902</c:v>
                </c:pt>
                <c:pt idx="3263">
                  <c:v>0</c:v>
                </c:pt>
                <c:pt idx="3264">
                  <c:v>0</c:v>
                </c:pt>
                <c:pt idx="3265">
                  <c:v>0</c:v>
                </c:pt>
                <c:pt idx="3266">
                  <c:v>0</c:v>
                </c:pt>
                <c:pt idx="3267">
                  <c:v>0</c:v>
                </c:pt>
                <c:pt idx="3268">
                  <c:v>0</c:v>
                </c:pt>
                <c:pt idx="3269">
                  <c:v>0</c:v>
                </c:pt>
                <c:pt idx="3270">
                  <c:v>0</c:v>
                </c:pt>
                <c:pt idx="3271">
                  <c:v>0</c:v>
                </c:pt>
                <c:pt idx="3272">
                  <c:v>0</c:v>
                </c:pt>
                <c:pt idx="3273">
                  <c:v>2132.3280576029902</c:v>
                </c:pt>
                <c:pt idx="3274">
                  <c:v>2132.3280576029902</c:v>
                </c:pt>
                <c:pt idx="3275">
                  <c:v>2132.3280576029902</c:v>
                </c:pt>
                <c:pt idx="3276">
                  <c:v>2132.3280576029902</c:v>
                </c:pt>
                <c:pt idx="3277">
                  <c:v>2132.3280576029902</c:v>
                </c:pt>
                <c:pt idx="3278">
                  <c:v>2132.3280576029902</c:v>
                </c:pt>
                <c:pt idx="3279">
                  <c:v>2132.3280576029902</c:v>
                </c:pt>
                <c:pt idx="3280">
                  <c:v>2132.3280576029902</c:v>
                </c:pt>
                <c:pt idx="3281">
                  <c:v>2132.3280576029902</c:v>
                </c:pt>
                <c:pt idx="3282">
                  <c:v>2132.3280576029902</c:v>
                </c:pt>
                <c:pt idx="3283">
                  <c:v>2132.3280576029902</c:v>
                </c:pt>
                <c:pt idx="3284">
                  <c:v>2132.3280576029902</c:v>
                </c:pt>
                <c:pt idx="3285">
                  <c:v>2132.3280576029902</c:v>
                </c:pt>
                <c:pt idx="3286">
                  <c:v>2132.3280576029902</c:v>
                </c:pt>
                <c:pt idx="3287">
                  <c:v>0</c:v>
                </c:pt>
                <c:pt idx="3288">
                  <c:v>0</c:v>
                </c:pt>
                <c:pt idx="3289">
                  <c:v>0</c:v>
                </c:pt>
                <c:pt idx="3290">
                  <c:v>0</c:v>
                </c:pt>
                <c:pt idx="3291">
                  <c:v>0</c:v>
                </c:pt>
                <c:pt idx="3292">
                  <c:v>0</c:v>
                </c:pt>
                <c:pt idx="3293">
                  <c:v>0</c:v>
                </c:pt>
                <c:pt idx="3294">
                  <c:v>0</c:v>
                </c:pt>
                <c:pt idx="3295">
                  <c:v>0</c:v>
                </c:pt>
                <c:pt idx="3296">
                  <c:v>0</c:v>
                </c:pt>
                <c:pt idx="3297">
                  <c:v>2132.3280576029902</c:v>
                </c:pt>
                <c:pt idx="3298">
                  <c:v>2132.3280576029902</c:v>
                </c:pt>
                <c:pt idx="3299">
                  <c:v>2132.3280576029902</c:v>
                </c:pt>
                <c:pt idx="3300">
                  <c:v>2132.3280576029902</c:v>
                </c:pt>
                <c:pt idx="3301">
                  <c:v>2132.3280576029902</c:v>
                </c:pt>
                <c:pt idx="3302">
                  <c:v>2132.3280576029902</c:v>
                </c:pt>
                <c:pt idx="3303">
                  <c:v>2132.3280576029902</c:v>
                </c:pt>
                <c:pt idx="3304">
                  <c:v>2132.3280576029902</c:v>
                </c:pt>
                <c:pt idx="3305">
                  <c:v>2132.3280576029902</c:v>
                </c:pt>
                <c:pt idx="3306">
                  <c:v>2132.3280576029902</c:v>
                </c:pt>
                <c:pt idx="3307">
                  <c:v>2132.3280576029902</c:v>
                </c:pt>
                <c:pt idx="3308">
                  <c:v>2132.3280576029902</c:v>
                </c:pt>
                <c:pt idx="3309">
                  <c:v>2132.3280576029902</c:v>
                </c:pt>
                <c:pt idx="3310">
                  <c:v>2132.3280576029902</c:v>
                </c:pt>
                <c:pt idx="3311">
                  <c:v>0</c:v>
                </c:pt>
                <c:pt idx="3312">
                  <c:v>0</c:v>
                </c:pt>
                <c:pt idx="3313">
                  <c:v>0</c:v>
                </c:pt>
                <c:pt idx="3314">
                  <c:v>0</c:v>
                </c:pt>
                <c:pt idx="3315">
                  <c:v>0</c:v>
                </c:pt>
                <c:pt idx="3316">
                  <c:v>0</c:v>
                </c:pt>
                <c:pt idx="3317">
                  <c:v>0</c:v>
                </c:pt>
                <c:pt idx="3318">
                  <c:v>0</c:v>
                </c:pt>
                <c:pt idx="3319">
                  <c:v>0</c:v>
                </c:pt>
                <c:pt idx="3320">
                  <c:v>0</c:v>
                </c:pt>
                <c:pt idx="3321">
                  <c:v>2132.3280576029902</c:v>
                </c:pt>
                <c:pt idx="3322">
                  <c:v>2132.3280576029902</c:v>
                </c:pt>
                <c:pt idx="3323">
                  <c:v>2132.3280576029902</c:v>
                </c:pt>
                <c:pt idx="3324">
                  <c:v>2132.3280576029902</c:v>
                </c:pt>
                <c:pt idx="3325">
                  <c:v>2132.3280576029902</c:v>
                </c:pt>
                <c:pt idx="3326">
                  <c:v>2132.3280576029902</c:v>
                </c:pt>
                <c:pt idx="3327">
                  <c:v>2132.3280576029902</c:v>
                </c:pt>
                <c:pt idx="3328">
                  <c:v>2132.3280576029902</c:v>
                </c:pt>
                <c:pt idx="3329">
                  <c:v>2132.3280576029902</c:v>
                </c:pt>
                <c:pt idx="3330">
                  <c:v>2132.3280576029902</c:v>
                </c:pt>
                <c:pt idx="3331">
                  <c:v>2132.3280576029902</c:v>
                </c:pt>
                <c:pt idx="3332">
                  <c:v>2132.3280576029902</c:v>
                </c:pt>
                <c:pt idx="3333">
                  <c:v>2132.3280576029902</c:v>
                </c:pt>
                <c:pt idx="3334">
                  <c:v>2132.3280576029902</c:v>
                </c:pt>
                <c:pt idx="3335">
                  <c:v>0</c:v>
                </c:pt>
                <c:pt idx="3336">
                  <c:v>0</c:v>
                </c:pt>
                <c:pt idx="3337">
                  <c:v>0</c:v>
                </c:pt>
                <c:pt idx="3338">
                  <c:v>0</c:v>
                </c:pt>
                <c:pt idx="3339">
                  <c:v>0</c:v>
                </c:pt>
                <c:pt idx="3340">
                  <c:v>0</c:v>
                </c:pt>
                <c:pt idx="3341">
                  <c:v>0</c:v>
                </c:pt>
                <c:pt idx="3342">
                  <c:v>0</c:v>
                </c:pt>
                <c:pt idx="3343">
                  <c:v>0</c:v>
                </c:pt>
                <c:pt idx="3344">
                  <c:v>0</c:v>
                </c:pt>
                <c:pt idx="3345">
                  <c:v>2132.3280576029902</c:v>
                </c:pt>
                <c:pt idx="3346">
                  <c:v>2132.3280576029902</c:v>
                </c:pt>
                <c:pt idx="3347">
                  <c:v>2132.3280576029902</c:v>
                </c:pt>
                <c:pt idx="3348">
                  <c:v>2132.3280576029902</c:v>
                </c:pt>
                <c:pt idx="3349">
                  <c:v>2132.3280576029902</c:v>
                </c:pt>
                <c:pt idx="3350">
                  <c:v>2132.3280576029902</c:v>
                </c:pt>
                <c:pt idx="3351">
                  <c:v>2132.3280576029902</c:v>
                </c:pt>
                <c:pt idx="3352">
                  <c:v>2132.3280576029902</c:v>
                </c:pt>
                <c:pt idx="3353">
                  <c:v>2132.3280576029902</c:v>
                </c:pt>
                <c:pt idx="3354">
                  <c:v>2132.3280576029902</c:v>
                </c:pt>
                <c:pt idx="3355">
                  <c:v>2132.3280576029902</c:v>
                </c:pt>
                <c:pt idx="3356">
                  <c:v>2132.3280576029902</c:v>
                </c:pt>
                <c:pt idx="3357">
                  <c:v>2132.3280576029902</c:v>
                </c:pt>
                <c:pt idx="3358">
                  <c:v>2132.3280576029902</c:v>
                </c:pt>
                <c:pt idx="3359">
                  <c:v>0</c:v>
                </c:pt>
                <c:pt idx="3360">
                  <c:v>0</c:v>
                </c:pt>
                <c:pt idx="3361">
                  <c:v>0</c:v>
                </c:pt>
                <c:pt idx="3362">
                  <c:v>0</c:v>
                </c:pt>
                <c:pt idx="3363">
                  <c:v>0</c:v>
                </c:pt>
                <c:pt idx="3364">
                  <c:v>0</c:v>
                </c:pt>
                <c:pt idx="3365">
                  <c:v>0</c:v>
                </c:pt>
                <c:pt idx="3366">
                  <c:v>0</c:v>
                </c:pt>
                <c:pt idx="3367">
                  <c:v>0</c:v>
                </c:pt>
                <c:pt idx="3368">
                  <c:v>0</c:v>
                </c:pt>
                <c:pt idx="3369">
                  <c:v>2132.3280576029902</c:v>
                </c:pt>
                <c:pt idx="3370">
                  <c:v>2132.3280576029902</c:v>
                </c:pt>
                <c:pt idx="3371">
                  <c:v>2132.3280576029902</c:v>
                </c:pt>
                <c:pt idx="3372">
                  <c:v>2132.3280576029902</c:v>
                </c:pt>
                <c:pt idx="3373">
                  <c:v>2132.3280576029902</c:v>
                </c:pt>
                <c:pt idx="3374">
                  <c:v>2132.3280576029902</c:v>
                </c:pt>
                <c:pt idx="3375">
                  <c:v>2132.3280576029902</c:v>
                </c:pt>
                <c:pt idx="3376">
                  <c:v>2132.3280576029902</c:v>
                </c:pt>
                <c:pt idx="3377">
                  <c:v>2132.3280576029902</c:v>
                </c:pt>
                <c:pt idx="3378">
                  <c:v>2132.3280576029902</c:v>
                </c:pt>
                <c:pt idx="3379">
                  <c:v>2132.3280576029902</c:v>
                </c:pt>
                <c:pt idx="3380">
                  <c:v>2132.3280576029902</c:v>
                </c:pt>
                <c:pt idx="3381">
                  <c:v>2132.3280576029902</c:v>
                </c:pt>
                <c:pt idx="3382">
                  <c:v>2132.3280576029902</c:v>
                </c:pt>
                <c:pt idx="3383">
                  <c:v>0</c:v>
                </c:pt>
                <c:pt idx="3384">
                  <c:v>0</c:v>
                </c:pt>
                <c:pt idx="3385">
                  <c:v>0</c:v>
                </c:pt>
                <c:pt idx="3386">
                  <c:v>0</c:v>
                </c:pt>
                <c:pt idx="3387">
                  <c:v>0</c:v>
                </c:pt>
                <c:pt idx="3388">
                  <c:v>0</c:v>
                </c:pt>
                <c:pt idx="3389">
                  <c:v>0</c:v>
                </c:pt>
                <c:pt idx="3390">
                  <c:v>0</c:v>
                </c:pt>
                <c:pt idx="3391">
                  <c:v>0</c:v>
                </c:pt>
                <c:pt idx="3392">
                  <c:v>0</c:v>
                </c:pt>
                <c:pt idx="3393">
                  <c:v>2132.3280576029902</c:v>
                </c:pt>
                <c:pt idx="3394">
                  <c:v>2132.3280576029902</c:v>
                </c:pt>
                <c:pt idx="3395">
                  <c:v>2132.3280576029902</c:v>
                </c:pt>
                <c:pt idx="3396">
                  <c:v>2132.3280576029902</c:v>
                </c:pt>
                <c:pt idx="3397">
                  <c:v>2132.3280576029902</c:v>
                </c:pt>
                <c:pt idx="3398">
                  <c:v>2132.3280576029902</c:v>
                </c:pt>
                <c:pt idx="3399">
                  <c:v>2132.3280576029902</c:v>
                </c:pt>
                <c:pt idx="3400">
                  <c:v>2132.3280576029902</c:v>
                </c:pt>
                <c:pt idx="3401">
                  <c:v>2132.3280576029902</c:v>
                </c:pt>
                <c:pt idx="3402">
                  <c:v>2132.3280576029902</c:v>
                </c:pt>
                <c:pt idx="3403">
                  <c:v>2132.3280576029902</c:v>
                </c:pt>
                <c:pt idx="3404">
                  <c:v>2132.3280576029902</c:v>
                </c:pt>
                <c:pt idx="3405">
                  <c:v>2132.3280576029902</c:v>
                </c:pt>
                <c:pt idx="3406">
                  <c:v>2132.3280576029902</c:v>
                </c:pt>
                <c:pt idx="3407">
                  <c:v>0</c:v>
                </c:pt>
                <c:pt idx="3408">
                  <c:v>0</c:v>
                </c:pt>
                <c:pt idx="3409">
                  <c:v>0</c:v>
                </c:pt>
                <c:pt idx="3410">
                  <c:v>0</c:v>
                </c:pt>
                <c:pt idx="3411">
                  <c:v>0</c:v>
                </c:pt>
                <c:pt idx="3412">
                  <c:v>0</c:v>
                </c:pt>
                <c:pt idx="3413">
                  <c:v>0</c:v>
                </c:pt>
                <c:pt idx="3414">
                  <c:v>0</c:v>
                </c:pt>
                <c:pt idx="3415">
                  <c:v>0</c:v>
                </c:pt>
                <c:pt idx="3416">
                  <c:v>0</c:v>
                </c:pt>
                <c:pt idx="3417">
                  <c:v>2132.3280576029902</c:v>
                </c:pt>
                <c:pt idx="3418">
                  <c:v>2132.3280576029902</c:v>
                </c:pt>
                <c:pt idx="3419">
                  <c:v>2132.3280576029902</c:v>
                </c:pt>
                <c:pt idx="3420">
                  <c:v>2132.3280576029902</c:v>
                </c:pt>
                <c:pt idx="3421">
                  <c:v>2132.3280576029902</c:v>
                </c:pt>
                <c:pt idx="3422">
                  <c:v>2132.3280576029902</c:v>
                </c:pt>
                <c:pt idx="3423">
                  <c:v>2132.3280576029902</c:v>
                </c:pt>
                <c:pt idx="3424">
                  <c:v>2132.3280576029902</c:v>
                </c:pt>
                <c:pt idx="3425">
                  <c:v>2132.3280576029902</c:v>
                </c:pt>
                <c:pt idx="3426">
                  <c:v>2132.3280576029902</c:v>
                </c:pt>
                <c:pt idx="3427">
                  <c:v>2132.3280576029902</c:v>
                </c:pt>
                <c:pt idx="3428">
                  <c:v>2132.3280576029902</c:v>
                </c:pt>
                <c:pt idx="3429">
                  <c:v>2132.3280576029902</c:v>
                </c:pt>
                <c:pt idx="3430">
                  <c:v>2132.3280576029902</c:v>
                </c:pt>
                <c:pt idx="3431">
                  <c:v>0</c:v>
                </c:pt>
                <c:pt idx="3432">
                  <c:v>0</c:v>
                </c:pt>
                <c:pt idx="3433">
                  <c:v>0</c:v>
                </c:pt>
                <c:pt idx="3434">
                  <c:v>0</c:v>
                </c:pt>
                <c:pt idx="3435">
                  <c:v>0</c:v>
                </c:pt>
                <c:pt idx="3436">
                  <c:v>0</c:v>
                </c:pt>
                <c:pt idx="3437">
                  <c:v>0</c:v>
                </c:pt>
                <c:pt idx="3438">
                  <c:v>0</c:v>
                </c:pt>
                <c:pt idx="3439">
                  <c:v>0</c:v>
                </c:pt>
                <c:pt idx="3440">
                  <c:v>0</c:v>
                </c:pt>
                <c:pt idx="3441">
                  <c:v>2132.3280576029902</c:v>
                </c:pt>
                <c:pt idx="3442">
                  <c:v>2132.3280576029902</c:v>
                </c:pt>
                <c:pt idx="3443">
                  <c:v>2132.3280576029902</c:v>
                </c:pt>
                <c:pt idx="3444">
                  <c:v>2132.3280576029902</c:v>
                </c:pt>
                <c:pt idx="3445">
                  <c:v>2132.3280576029902</c:v>
                </c:pt>
                <c:pt idx="3446">
                  <c:v>2132.3280576029902</c:v>
                </c:pt>
                <c:pt idx="3447">
                  <c:v>2132.3280576029902</c:v>
                </c:pt>
                <c:pt idx="3448">
                  <c:v>2132.3280576029902</c:v>
                </c:pt>
                <c:pt idx="3449">
                  <c:v>2132.3280576029902</c:v>
                </c:pt>
                <c:pt idx="3450">
                  <c:v>2132.3280576029902</c:v>
                </c:pt>
                <c:pt idx="3451">
                  <c:v>2132.3280576029902</c:v>
                </c:pt>
                <c:pt idx="3452">
                  <c:v>2132.3280576029902</c:v>
                </c:pt>
                <c:pt idx="3453">
                  <c:v>2132.3280576029902</c:v>
                </c:pt>
                <c:pt idx="3454">
                  <c:v>2132.3280576029902</c:v>
                </c:pt>
                <c:pt idx="3455">
                  <c:v>0</c:v>
                </c:pt>
                <c:pt idx="3456">
                  <c:v>0</c:v>
                </c:pt>
                <c:pt idx="3457">
                  <c:v>0</c:v>
                </c:pt>
                <c:pt idx="3458">
                  <c:v>0</c:v>
                </c:pt>
                <c:pt idx="3459">
                  <c:v>0</c:v>
                </c:pt>
                <c:pt idx="3460">
                  <c:v>0</c:v>
                </c:pt>
                <c:pt idx="3461">
                  <c:v>0</c:v>
                </c:pt>
                <c:pt idx="3462">
                  <c:v>0</c:v>
                </c:pt>
                <c:pt idx="3463">
                  <c:v>0</c:v>
                </c:pt>
                <c:pt idx="3464">
                  <c:v>0</c:v>
                </c:pt>
                <c:pt idx="3465">
                  <c:v>2132.3280576029902</c:v>
                </c:pt>
                <c:pt idx="3466">
                  <c:v>2132.3280576029902</c:v>
                </c:pt>
                <c:pt idx="3467">
                  <c:v>2132.3280576029902</c:v>
                </c:pt>
                <c:pt idx="3468">
                  <c:v>2132.3280576029902</c:v>
                </c:pt>
                <c:pt idx="3469">
                  <c:v>2132.3280576029902</c:v>
                </c:pt>
                <c:pt idx="3470">
                  <c:v>2132.3280576029902</c:v>
                </c:pt>
                <c:pt idx="3471">
                  <c:v>2132.3280576029902</c:v>
                </c:pt>
                <c:pt idx="3472">
                  <c:v>2132.3280576029902</c:v>
                </c:pt>
                <c:pt idx="3473">
                  <c:v>2132.3280576029902</c:v>
                </c:pt>
                <c:pt idx="3474">
                  <c:v>2132.3280576029902</c:v>
                </c:pt>
                <c:pt idx="3475">
                  <c:v>2132.3280576029902</c:v>
                </c:pt>
                <c:pt idx="3476">
                  <c:v>2132.3280576029902</c:v>
                </c:pt>
                <c:pt idx="3477">
                  <c:v>2132.3280576029902</c:v>
                </c:pt>
                <c:pt idx="3478">
                  <c:v>2132.3280576029902</c:v>
                </c:pt>
                <c:pt idx="3479">
                  <c:v>0</c:v>
                </c:pt>
                <c:pt idx="3480">
                  <c:v>0</c:v>
                </c:pt>
                <c:pt idx="3481">
                  <c:v>0</c:v>
                </c:pt>
                <c:pt idx="3482">
                  <c:v>0</c:v>
                </c:pt>
                <c:pt idx="3483">
                  <c:v>0</c:v>
                </c:pt>
                <c:pt idx="3484">
                  <c:v>0</c:v>
                </c:pt>
                <c:pt idx="3485">
                  <c:v>0</c:v>
                </c:pt>
                <c:pt idx="3486">
                  <c:v>0</c:v>
                </c:pt>
                <c:pt idx="3487">
                  <c:v>0</c:v>
                </c:pt>
                <c:pt idx="3488">
                  <c:v>0</c:v>
                </c:pt>
                <c:pt idx="3489">
                  <c:v>2132.3280576029902</c:v>
                </c:pt>
                <c:pt idx="3490">
                  <c:v>2132.3280576029902</c:v>
                </c:pt>
                <c:pt idx="3491">
                  <c:v>2132.3280576029902</c:v>
                </c:pt>
                <c:pt idx="3492">
                  <c:v>2132.3280576029902</c:v>
                </c:pt>
                <c:pt idx="3493">
                  <c:v>2132.3280576029902</c:v>
                </c:pt>
                <c:pt idx="3494">
                  <c:v>2132.3280576029902</c:v>
                </c:pt>
                <c:pt idx="3495">
                  <c:v>2132.3280576029902</c:v>
                </c:pt>
                <c:pt idx="3496">
                  <c:v>2132.3280576029902</c:v>
                </c:pt>
                <c:pt idx="3497">
                  <c:v>2132.3280576029902</c:v>
                </c:pt>
                <c:pt idx="3498">
                  <c:v>2132.3280576029902</c:v>
                </c:pt>
                <c:pt idx="3499">
                  <c:v>2132.3280576029902</c:v>
                </c:pt>
                <c:pt idx="3500">
                  <c:v>2132.3280576029902</c:v>
                </c:pt>
                <c:pt idx="3501">
                  <c:v>2132.3280576029902</c:v>
                </c:pt>
                <c:pt idx="3502">
                  <c:v>2132.3280576029902</c:v>
                </c:pt>
                <c:pt idx="3503">
                  <c:v>0</c:v>
                </c:pt>
                <c:pt idx="3504">
                  <c:v>0</c:v>
                </c:pt>
                <c:pt idx="3505">
                  <c:v>0</c:v>
                </c:pt>
                <c:pt idx="3506">
                  <c:v>0</c:v>
                </c:pt>
                <c:pt idx="3507">
                  <c:v>0</c:v>
                </c:pt>
                <c:pt idx="3508">
                  <c:v>0</c:v>
                </c:pt>
                <c:pt idx="3509">
                  <c:v>0</c:v>
                </c:pt>
                <c:pt idx="3510">
                  <c:v>0</c:v>
                </c:pt>
                <c:pt idx="3511">
                  <c:v>0</c:v>
                </c:pt>
                <c:pt idx="3512">
                  <c:v>0</c:v>
                </c:pt>
                <c:pt idx="3513">
                  <c:v>2132.3280576029902</c:v>
                </c:pt>
                <c:pt idx="3514">
                  <c:v>2132.3280576029902</c:v>
                </c:pt>
                <c:pt idx="3515">
                  <c:v>2132.3280576029902</c:v>
                </c:pt>
                <c:pt idx="3516">
                  <c:v>2132.3280576029902</c:v>
                </c:pt>
                <c:pt idx="3517">
                  <c:v>2132.3280576029902</c:v>
                </c:pt>
                <c:pt idx="3518">
                  <c:v>2132.3280576029902</c:v>
                </c:pt>
                <c:pt idx="3519">
                  <c:v>2132.3280576029902</c:v>
                </c:pt>
                <c:pt idx="3520">
                  <c:v>2132.3280576029902</c:v>
                </c:pt>
                <c:pt idx="3521">
                  <c:v>2132.3280576029902</c:v>
                </c:pt>
                <c:pt idx="3522">
                  <c:v>2132.3280576029902</c:v>
                </c:pt>
                <c:pt idx="3523">
                  <c:v>2132.3280576029902</c:v>
                </c:pt>
                <c:pt idx="3524">
                  <c:v>2132.3280576029902</c:v>
                </c:pt>
                <c:pt idx="3525">
                  <c:v>2132.3280576029902</c:v>
                </c:pt>
                <c:pt idx="3526">
                  <c:v>2132.3280576029902</c:v>
                </c:pt>
                <c:pt idx="3527">
                  <c:v>0</c:v>
                </c:pt>
                <c:pt idx="3528">
                  <c:v>0</c:v>
                </c:pt>
                <c:pt idx="3529">
                  <c:v>0</c:v>
                </c:pt>
                <c:pt idx="3530">
                  <c:v>0</c:v>
                </c:pt>
                <c:pt idx="3531">
                  <c:v>0</c:v>
                </c:pt>
                <c:pt idx="3532">
                  <c:v>0</c:v>
                </c:pt>
                <c:pt idx="3533">
                  <c:v>0</c:v>
                </c:pt>
                <c:pt idx="3534">
                  <c:v>0</c:v>
                </c:pt>
                <c:pt idx="3535">
                  <c:v>0</c:v>
                </c:pt>
                <c:pt idx="3536">
                  <c:v>0</c:v>
                </c:pt>
                <c:pt idx="3537">
                  <c:v>2132.3280576029902</c:v>
                </c:pt>
                <c:pt idx="3538">
                  <c:v>2132.3280576029902</c:v>
                </c:pt>
                <c:pt idx="3539">
                  <c:v>2132.3280576029902</c:v>
                </c:pt>
                <c:pt idx="3540">
                  <c:v>2132.3280576029902</c:v>
                </c:pt>
                <c:pt idx="3541">
                  <c:v>2132.3280576029902</c:v>
                </c:pt>
                <c:pt idx="3542">
                  <c:v>2132.3280576029902</c:v>
                </c:pt>
                <c:pt idx="3543">
                  <c:v>2132.3280576029902</c:v>
                </c:pt>
                <c:pt idx="3544">
                  <c:v>2132.3280576029902</c:v>
                </c:pt>
                <c:pt idx="3545">
                  <c:v>2132.3280576029902</c:v>
                </c:pt>
                <c:pt idx="3546">
                  <c:v>2132.3280576029902</c:v>
                </c:pt>
                <c:pt idx="3547">
                  <c:v>2132.3280576029902</c:v>
                </c:pt>
                <c:pt idx="3548">
                  <c:v>2132.3280576029902</c:v>
                </c:pt>
                <c:pt idx="3549">
                  <c:v>2132.3280576029902</c:v>
                </c:pt>
                <c:pt idx="3550">
                  <c:v>2132.3280576029902</c:v>
                </c:pt>
                <c:pt idx="3551">
                  <c:v>0</c:v>
                </c:pt>
                <c:pt idx="3552">
                  <c:v>0</c:v>
                </c:pt>
                <c:pt idx="3553">
                  <c:v>0</c:v>
                </c:pt>
                <c:pt idx="3554">
                  <c:v>0</c:v>
                </c:pt>
                <c:pt idx="3555">
                  <c:v>0</c:v>
                </c:pt>
                <c:pt idx="3556">
                  <c:v>0</c:v>
                </c:pt>
                <c:pt idx="3557">
                  <c:v>0</c:v>
                </c:pt>
                <c:pt idx="3558">
                  <c:v>0</c:v>
                </c:pt>
                <c:pt idx="3559">
                  <c:v>0</c:v>
                </c:pt>
                <c:pt idx="3560">
                  <c:v>0</c:v>
                </c:pt>
                <c:pt idx="3561">
                  <c:v>2132.3280576029902</c:v>
                </c:pt>
                <c:pt idx="3562">
                  <c:v>2132.3280576029902</c:v>
                </c:pt>
                <c:pt idx="3563">
                  <c:v>2132.3280576029902</c:v>
                </c:pt>
                <c:pt idx="3564">
                  <c:v>2132.3280576029902</c:v>
                </c:pt>
                <c:pt idx="3565">
                  <c:v>2132.3280576029902</c:v>
                </c:pt>
                <c:pt idx="3566">
                  <c:v>2132.3280576029902</c:v>
                </c:pt>
                <c:pt idx="3567">
                  <c:v>2132.3280576029902</c:v>
                </c:pt>
                <c:pt idx="3568">
                  <c:v>2132.3280576029902</c:v>
                </c:pt>
                <c:pt idx="3569">
                  <c:v>2132.3280576029902</c:v>
                </c:pt>
                <c:pt idx="3570">
                  <c:v>2132.3280576029902</c:v>
                </c:pt>
                <c:pt idx="3571">
                  <c:v>2132.3280576029902</c:v>
                </c:pt>
                <c:pt idx="3572">
                  <c:v>2132.3280576029902</c:v>
                </c:pt>
                <c:pt idx="3573">
                  <c:v>2132.3280576029902</c:v>
                </c:pt>
                <c:pt idx="3574">
                  <c:v>2132.3280576029902</c:v>
                </c:pt>
                <c:pt idx="3575">
                  <c:v>0</c:v>
                </c:pt>
                <c:pt idx="3576">
                  <c:v>0</c:v>
                </c:pt>
                <c:pt idx="3577">
                  <c:v>0</c:v>
                </c:pt>
                <c:pt idx="3578">
                  <c:v>0</c:v>
                </c:pt>
                <c:pt idx="3579">
                  <c:v>0</c:v>
                </c:pt>
                <c:pt idx="3580">
                  <c:v>0</c:v>
                </c:pt>
                <c:pt idx="3581">
                  <c:v>0</c:v>
                </c:pt>
                <c:pt idx="3582">
                  <c:v>0</c:v>
                </c:pt>
                <c:pt idx="3583">
                  <c:v>0</c:v>
                </c:pt>
                <c:pt idx="3584">
                  <c:v>0</c:v>
                </c:pt>
                <c:pt idx="3585">
                  <c:v>2132.3280576029902</c:v>
                </c:pt>
                <c:pt idx="3586">
                  <c:v>2132.3280576029902</c:v>
                </c:pt>
                <c:pt idx="3587">
                  <c:v>2132.3280576029902</c:v>
                </c:pt>
                <c:pt idx="3588">
                  <c:v>2132.3280576029902</c:v>
                </c:pt>
                <c:pt idx="3589">
                  <c:v>2132.3280576029902</c:v>
                </c:pt>
                <c:pt idx="3590">
                  <c:v>2132.3280576029902</c:v>
                </c:pt>
                <c:pt idx="3591">
                  <c:v>2132.3280576029902</c:v>
                </c:pt>
                <c:pt idx="3592">
                  <c:v>2132.3280576029902</c:v>
                </c:pt>
                <c:pt idx="3593">
                  <c:v>2132.3280576029902</c:v>
                </c:pt>
                <c:pt idx="3594">
                  <c:v>2132.3280576029902</c:v>
                </c:pt>
                <c:pt idx="3595">
                  <c:v>2132.3280576029902</c:v>
                </c:pt>
                <c:pt idx="3596">
                  <c:v>2132.3280576029902</c:v>
                </c:pt>
                <c:pt idx="3597">
                  <c:v>2132.3280576029902</c:v>
                </c:pt>
                <c:pt idx="3598">
                  <c:v>2132.3280576029902</c:v>
                </c:pt>
                <c:pt idx="3599">
                  <c:v>0</c:v>
                </c:pt>
                <c:pt idx="3600">
                  <c:v>0</c:v>
                </c:pt>
                <c:pt idx="3601">
                  <c:v>0</c:v>
                </c:pt>
                <c:pt idx="3602">
                  <c:v>0</c:v>
                </c:pt>
                <c:pt idx="3603">
                  <c:v>0</c:v>
                </c:pt>
                <c:pt idx="3604">
                  <c:v>0</c:v>
                </c:pt>
                <c:pt idx="3605">
                  <c:v>0</c:v>
                </c:pt>
                <c:pt idx="3606">
                  <c:v>0</c:v>
                </c:pt>
                <c:pt idx="3607">
                  <c:v>0</c:v>
                </c:pt>
                <c:pt idx="3608">
                  <c:v>0</c:v>
                </c:pt>
                <c:pt idx="3609">
                  <c:v>2132.3280576029902</c:v>
                </c:pt>
                <c:pt idx="3610">
                  <c:v>2132.3280576029902</c:v>
                </c:pt>
                <c:pt idx="3611">
                  <c:v>2132.3280576029902</c:v>
                </c:pt>
                <c:pt idx="3612">
                  <c:v>2132.3280576029902</c:v>
                </c:pt>
                <c:pt idx="3613">
                  <c:v>2132.3280576029902</c:v>
                </c:pt>
                <c:pt idx="3614">
                  <c:v>2132.3280576029902</c:v>
                </c:pt>
                <c:pt idx="3615">
                  <c:v>2132.3280576029902</c:v>
                </c:pt>
                <c:pt idx="3616">
                  <c:v>2132.3280576029902</c:v>
                </c:pt>
                <c:pt idx="3617">
                  <c:v>2132.3280576029902</c:v>
                </c:pt>
                <c:pt idx="3618">
                  <c:v>2132.3280576029902</c:v>
                </c:pt>
                <c:pt idx="3619">
                  <c:v>2132.3280576029902</c:v>
                </c:pt>
                <c:pt idx="3620">
                  <c:v>2132.3280576029902</c:v>
                </c:pt>
                <c:pt idx="3621">
                  <c:v>2132.3280576029902</c:v>
                </c:pt>
                <c:pt idx="3622">
                  <c:v>2132.3280576029902</c:v>
                </c:pt>
                <c:pt idx="3623">
                  <c:v>0</c:v>
                </c:pt>
                <c:pt idx="3624">
                  <c:v>0</c:v>
                </c:pt>
                <c:pt idx="3625">
                  <c:v>0</c:v>
                </c:pt>
                <c:pt idx="3626">
                  <c:v>0</c:v>
                </c:pt>
                <c:pt idx="3627">
                  <c:v>0</c:v>
                </c:pt>
                <c:pt idx="3628">
                  <c:v>0</c:v>
                </c:pt>
                <c:pt idx="3629">
                  <c:v>0</c:v>
                </c:pt>
                <c:pt idx="3630">
                  <c:v>0</c:v>
                </c:pt>
                <c:pt idx="3631">
                  <c:v>0</c:v>
                </c:pt>
                <c:pt idx="3632">
                  <c:v>0</c:v>
                </c:pt>
                <c:pt idx="3633">
                  <c:v>2132.3280576029902</c:v>
                </c:pt>
                <c:pt idx="3634">
                  <c:v>2132.3280576029902</c:v>
                </c:pt>
                <c:pt idx="3635">
                  <c:v>2132.3280576029902</c:v>
                </c:pt>
                <c:pt idx="3636">
                  <c:v>2132.3280576029902</c:v>
                </c:pt>
                <c:pt idx="3637">
                  <c:v>2132.3280576029902</c:v>
                </c:pt>
                <c:pt idx="3638">
                  <c:v>2132.3280576029902</c:v>
                </c:pt>
                <c:pt idx="3639">
                  <c:v>2132.3280576029902</c:v>
                </c:pt>
                <c:pt idx="3640">
                  <c:v>2132.3280576029902</c:v>
                </c:pt>
                <c:pt idx="3641">
                  <c:v>2132.3280576029902</c:v>
                </c:pt>
                <c:pt idx="3642">
                  <c:v>2132.3280576029902</c:v>
                </c:pt>
                <c:pt idx="3643">
                  <c:v>2132.3280576029902</c:v>
                </c:pt>
                <c:pt idx="3644">
                  <c:v>2132.3280576029902</c:v>
                </c:pt>
                <c:pt idx="3645">
                  <c:v>2132.3280576029902</c:v>
                </c:pt>
                <c:pt idx="3646">
                  <c:v>2132.3280576029902</c:v>
                </c:pt>
                <c:pt idx="3647">
                  <c:v>0</c:v>
                </c:pt>
                <c:pt idx="3648">
                  <c:v>0</c:v>
                </c:pt>
                <c:pt idx="3649">
                  <c:v>0</c:v>
                </c:pt>
                <c:pt idx="3650">
                  <c:v>0</c:v>
                </c:pt>
                <c:pt idx="3651">
                  <c:v>0</c:v>
                </c:pt>
                <c:pt idx="3652">
                  <c:v>0</c:v>
                </c:pt>
                <c:pt idx="3653">
                  <c:v>0</c:v>
                </c:pt>
                <c:pt idx="3654">
                  <c:v>0</c:v>
                </c:pt>
                <c:pt idx="3655">
                  <c:v>0</c:v>
                </c:pt>
                <c:pt idx="3656">
                  <c:v>0</c:v>
                </c:pt>
                <c:pt idx="3657">
                  <c:v>2132.3280576029902</c:v>
                </c:pt>
                <c:pt idx="3658">
                  <c:v>2132.3280576029902</c:v>
                </c:pt>
                <c:pt idx="3659">
                  <c:v>2132.3280576029902</c:v>
                </c:pt>
                <c:pt idx="3660">
                  <c:v>2132.3280576029902</c:v>
                </c:pt>
                <c:pt idx="3661">
                  <c:v>2132.3280576029902</c:v>
                </c:pt>
                <c:pt idx="3662">
                  <c:v>2132.3280576029902</c:v>
                </c:pt>
                <c:pt idx="3663">
                  <c:v>2132.3280576029902</c:v>
                </c:pt>
                <c:pt idx="3664">
                  <c:v>2132.3280576029902</c:v>
                </c:pt>
                <c:pt idx="3665">
                  <c:v>2132.3280576029902</c:v>
                </c:pt>
                <c:pt idx="3666">
                  <c:v>2132.3280576029902</c:v>
                </c:pt>
                <c:pt idx="3667">
                  <c:v>2132.3280576029902</c:v>
                </c:pt>
                <c:pt idx="3668">
                  <c:v>2132.3280576029902</c:v>
                </c:pt>
                <c:pt idx="3669">
                  <c:v>2132.3280576029902</c:v>
                </c:pt>
                <c:pt idx="3670">
                  <c:v>2132.3280576029902</c:v>
                </c:pt>
                <c:pt idx="3671">
                  <c:v>0</c:v>
                </c:pt>
                <c:pt idx="3672">
                  <c:v>0</c:v>
                </c:pt>
                <c:pt idx="3673">
                  <c:v>0</c:v>
                </c:pt>
                <c:pt idx="3674">
                  <c:v>0</c:v>
                </c:pt>
                <c:pt idx="3675">
                  <c:v>0</c:v>
                </c:pt>
                <c:pt idx="3676">
                  <c:v>0</c:v>
                </c:pt>
                <c:pt idx="3677">
                  <c:v>0</c:v>
                </c:pt>
                <c:pt idx="3678">
                  <c:v>0</c:v>
                </c:pt>
                <c:pt idx="3679">
                  <c:v>0</c:v>
                </c:pt>
                <c:pt idx="3680">
                  <c:v>0</c:v>
                </c:pt>
                <c:pt idx="3681">
                  <c:v>2132.3280576029902</c:v>
                </c:pt>
                <c:pt idx="3682">
                  <c:v>2132.3280576029902</c:v>
                </c:pt>
                <c:pt idx="3683">
                  <c:v>2132.3280576029902</c:v>
                </c:pt>
                <c:pt idx="3684">
                  <c:v>2132.3280576029902</c:v>
                </c:pt>
                <c:pt idx="3685">
                  <c:v>2132.3280576029902</c:v>
                </c:pt>
                <c:pt idx="3686">
                  <c:v>2132.3280576029902</c:v>
                </c:pt>
                <c:pt idx="3687">
                  <c:v>2132.3280576029902</c:v>
                </c:pt>
                <c:pt idx="3688">
                  <c:v>2132.3280576029902</c:v>
                </c:pt>
                <c:pt idx="3689">
                  <c:v>2132.3280576029902</c:v>
                </c:pt>
                <c:pt idx="3690">
                  <c:v>2132.3280576029902</c:v>
                </c:pt>
                <c:pt idx="3691">
                  <c:v>2132.3280576029902</c:v>
                </c:pt>
                <c:pt idx="3692">
                  <c:v>2132.3280576029902</c:v>
                </c:pt>
                <c:pt idx="3693">
                  <c:v>2132.3280576029902</c:v>
                </c:pt>
                <c:pt idx="3694">
                  <c:v>2132.3280576029902</c:v>
                </c:pt>
                <c:pt idx="3695">
                  <c:v>0</c:v>
                </c:pt>
                <c:pt idx="3696">
                  <c:v>0</c:v>
                </c:pt>
                <c:pt idx="3697">
                  <c:v>0</c:v>
                </c:pt>
                <c:pt idx="3698">
                  <c:v>0</c:v>
                </c:pt>
                <c:pt idx="3699">
                  <c:v>0</c:v>
                </c:pt>
                <c:pt idx="3700">
                  <c:v>0</c:v>
                </c:pt>
                <c:pt idx="3701">
                  <c:v>0</c:v>
                </c:pt>
                <c:pt idx="3702">
                  <c:v>0</c:v>
                </c:pt>
                <c:pt idx="3703">
                  <c:v>0</c:v>
                </c:pt>
                <c:pt idx="3704">
                  <c:v>0</c:v>
                </c:pt>
                <c:pt idx="3705">
                  <c:v>2132.3280576029902</c:v>
                </c:pt>
                <c:pt idx="3706">
                  <c:v>2132.3280576029902</c:v>
                </c:pt>
                <c:pt idx="3707">
                  <c:v>2132.3280576029902</c:v>
                </c:pt>
                <c:pt idx="3708">
                  <c:v>2132.3280576029902</c:v>
                </c:pt>
                <c:pt idx="3709">
                  <c:v>2132.3280576029902</c:v>
                </c:pt>
                <c:pt idx="3710">
                  <c:v>2132.3280576029902</c:v>
                </c:pt>
                <c:pt idx="3711">
                  <c:v>2132.3280576029902</c:v>
                </c:pt>
                <c:pt idx="3712">
                  <c:v>2132.3280576029902</c:v>
                </c:pt>
                <c:pt idx="3713">
                  <c:v>2132.3280576029902</c:v>
                </c:pt>
                <c:pt idx="3714">
                  <c:v>2132.3280576029902</c:v>
                </c:pt>
                <c:pt idx="3715">
                  <c:v>2132.3280576029902</c:v>
                </c:pt>
                <c:pt idx="3716">
                  <c:v>2132.3280576029902</c:v>
                </c:pt>
                <c:pt idx="3717">
                  <c:v>2132.3280576029902</c:v>
                </c:pt>
                <c:pt idx="3718">
                  <c:v>2132.3280576029902</c:v>
                </c:pt>
                <c:pt idx="3719">
                  <c:v>0</c:v>
                </c:pt>
                <c:pt idx="3720">
                  <c:v>0</c:v>
                </c:pt>
                <c:pt idx="3721">
                  <c:v>0</c:v>
                </c:pt>
                <c:pt idx="3722">
                  <c:v>0</c:v>
                </c:pt>
                <c:pt idx="3723">
                  <c:v>0</c:v>
                </c:pt>
                <c:pt idx="3724">
                  <c:v>0</c:v>
                </c:pt>
                <c:pt idx="3725">
                  <c:v>0</c:v>
                </c:pt>
                <c:pt idx="3726">
                  <c:v>0</c:v>
                </c:pt>
                <c:pt idx="3727">
                  <c:v>0</c:v>
                </c:pt>
                <c:pt idx="3728">
                  <c:v>0</c:v>
                </c:pt>
                <c:pt idx="3729">
                  <c:v>2132.3280576029902</c:v>
                </c:pt>
                <c:pt idx="3730">
                  <c:v>2132.3280576029902</c:v>
                </c:pt>
                <c:pt idx="3731">
                  <c:v>2132.3280576029902</c:v>
                </c:pt>
                <c:pt idx="3732">
                  <c:v>2132.3280576029902</c:v>
                </c:pt>
                <c:pt idx="3733">
                  <c:v>2132.3280576029902</c:v>
                </c:pt>
                <c:pt idx="3734">
                  <c:v>2132.3280576029902</c:v>
                </c:pt>
                <c:pt idx="3735">
                  <c:v>2132.3280576029902</c:v>
                </c:pt>
                <c:pt idx="3736">
                  <c:v>2132.3280576029902</c:v>
                </c:pt>
                <c:pt idx="3737">
                  <c:v>2132.3280576029902</c:v>
                </c:pt>
                <c:pt idx="3738">
                  <c:v>2132.3280576029902</c:v>
                </c:pt>
                <c:pt idx="3739">
                  <c:v>2132.3280576029902</c:v>
                </c:pt>
                <c:pt idx="3740">
                  <c:v>2132.3280576029902</c:v>
                </c:pt>
                <c:pt idx="3741">
                  <c:v>2132.3280576029902</c:v>
                </c:pt>
                <c:pt idx="3742">
                  <c:v>2132.3280576029902</c:v>
                </c:pt>
                <c:pt idx="3743">
                  <c:v>0</c:v>
                </c:pt>
                <c:pt idx="3744">
                  <c:v>0</c:v>
                </c:pt>
                <c:pt idx="3745">
                  <c:v>0</c:v>
                </c:pt>
                <c:pt idx="3746">
                  <c:v>0</c:v>
                </c:pt>
                <c:pt idx="3747">
                  <c:v>0</c:v>
                </c:pt>
                <c:pt idx="3748">
                  <c:v>0</c:v>
                </c:pt>
                <c:pt idx="3749">
                  <c:v>0</c:v>
                </c:pt>
                <c:pt idx="3750">
                  <c:v>0</c:v>
                </c:pt>
                <c:pt idx="3751">
                  <c:v>0</c:v>
                </c:pt>
                <c:pt idx="3752">
                  <c:v>0</c:v>
                </c:pt>
                <c:pt idx="3753">
                  <c:v>2132.3280576029902</c:v>
                </c:pt>
                <c:pt idx="3754">
                  <c:v>2132.3280576029902</c:v>
                </c:pt>
                <c:pt idx="3755">
                  <c:v>2132.3280576029902</c:v>
                </c:pt>
                <c:pt idx="3756">
                  <c:v>2132.3280576029902</c:v>
                </c:pt>
                <c:pt idx="3757">
                  <c:v>2132.3280576029902</c:v>
                </c:pt>
                <c:pt idx="3758">
                  <c:v>2132.3280576029902</c:v>
                </c:pt>
                <c:pt idx="3759">
                  <c:v>2132.3280576029902</c:v>
                </c:pt>
                <c:pt idx="3760">
                  <c:v>2132.3280576029902</c:v>
                </c:pt>
                <c:pt idx="3761">
                  <c:v>2132.3280576029902</c:v>
                </c:pt>
                <c:pt idx="3762">
                  <c:v>2132.3280576029902</c:v>
                </c:pt>
                <c:pt idx="3763">
                  <c:v>2132.3280576029902</c:v>
                </c:pt>
                <c:pt idx="3764">
                  <c:v>2132.3280576029902</c:v>
                </c:pt>
                <c:pt idx="3765">
                  <c:v>2132.3280576029902</c:v>
                </c:pt>
                <c:pt idx="3766">
                  <c:v>2132.3280576029902</c:v>
                </c:pt>
                <c:pt idx="3767">
                  <c:v>0</c:v>
                </c:pt>
                <c:pt idx="3768">
                  <c:v>0</c:v>
                </c:pt>
                <c:pt idx="3769">
                  <c:v>0</c:v>
                </c:pt>
                <c:pt idx="3770">
                  <c:v>0</c:v>
                </c:pt>
                <c:pt idx="3771">
                  <c:v>0</c:v>
                </c:pt>
                <c:pt idx="3772">
                  <c:v>0</c:v>
                </c:pt>
                <c:pt idx="3773">
                  <c:v>0</c:v>
                </c:pt>
                <c:pt idx="3774">
                  <c:v>0</c:v>
                </c:pt>
                <c:pt idx="3775">
                  <c:v>0</c:v>
                </c:pt>
                <c:pt idx="3776">
                  <c:v>0</c:v>
                </c:pt>
                <c:pt idx="3777">
                  <c:v>2132.3280576029902</c:v>
                </c:pt>
                <c:pt idx="3778">
                  <c:v>2132.3280576029902</c:v>
                </c:pt>
                <c:pt idx="3779">
                  <c:v>2132.3280576029902</c:v>
                </c:pt>
                <c:pt idx="3780">
                  <c:v>2132.3280576029902</c:v>
                </c:pt>
                <c:pt idx="3781">
                  <c:v>2132.3280576029902</c:v>
                </c:pt>
                <c:pt idx="3782">
                  <c:v>2132.3280576029902</c:v>
                </c:pt>
                <c:pt idx="3783">
                  <c:v>2132.3280576029902</c:v>
                </c:pt>
                <c:pt idx="3784">
                  <c:v>2132.3280576029902</c:v>
                </c:pt>
                <c:pt idx="3785">
                  <c:v>2132.3280576029902</c:v>
                </c:pt>
                <c:pt idx="3786">
                  <c:v>2132.3280576029902</c:v>
                </c:pt>
                <c:pt idx="3787">
                  <c:v>2132.3280576029902</c:v>
                </c:pt>
                <c:pt idx="3788">
                  <c:v>2132.3280576029902</c:v>
                </c:pt>
                <c:pt idx="3789">
                  <c:v>2132.3280576029902</c:v>
                </c:pt>
                <c:pt idx="3790">
                  <c:v>2132.3280576029902</c:v>
                </c:pt>
                <c:pt idx="3791">
                  <c:v>0</c:v>
                </c:pt>
                <c:pt idx="3792">
                  <c:v>0</c:v>
                </c:pt>
                <c:pt idx="3793">
                  <c:v>0</c:v>
                </c:pt>
                <c:pt idx="3794">
                  <c:v>0</c:v>
                </c:pt>
                <c:pt idx="3795">
                  <c:v>0</c:v>
                </c:pt>
                <c:pt idx="3796">
                  <c:v>0</c:v>
                </c:pt>
                <c:pt idx="3797">
                  <c:v>0</c:v>
                </c:pt>
                <c:pt idx="3798">
                  <c:v>0</c:v>
                </c:pt>
                <c:pt idx="3799">
                  <c:v>0</c:v>
                </c:pt>
                <c:pt idx="3800">
                  <c:v>0</c:v>
                </c:pt>
                <c:pt idx="3801">
                  <c:v>2132.3280576029902</c:v>
                </c:pt>
                <c:pt idx="3802">
                  <c:v>2132.3280576029902</c:v>
                </c:pt>
                <c:pt idx="3803">
                  <c:v>2132.3280576029902</c:v>
                </c:pt>
                <c:pt idx="3804">
                  <c:v>2132.3280576029902</c:v>
                </c:pt>
                <c:pt idx="3805">
                  <c:v>2132.3280576029902</c:v>
                </c:pt>
                <c:pt idx="3806">
                  <c:v>2132.3280576029902</c:v>
                </c:pt>
                <c:pt idx="3807">
                  <c:v>2132.3280576029902</c:v>
                </c:pt>
                <c:pt idx="3808">
                  <c:v>2132.3280576029902</c:v>
                </c:pt>
                <c:pt idx="3809">
                  <c:v>2132.3280576029902</c:v>
                </c:pt>
                <c:pt idx="3810">
                  <c:v>2132.3280576029902</c:v>
                </c:pt>
                <c:pt idx="3811">
                  <c:v>2132.3280576029902</c:v>
                </c:pt>
                <c:pt idx="3812">
                  <c:v>2132.3280576029902</c:v>
                </c:pt>
                <c:pt idx="3813">
                  <c:v>2132.3280576029902</c:v>
                </c:pt>
                <c:pt idx="3814">
                  <c:v>2132.3280576029902</c:v>
                </c:pt>
                <c:pt idx="3815">
                  <c:v>0</c:v>
                </c:pt>
                <c:pt idx="3816">
                  <c:v>0</c:v>
                </c:pt>
                <c:pt idx="3817">
                  <c:v>0</c:v>
                </c:pt>
                <c:pt idx="3818">
                  <c:v>0</c:v>
                </c:pt>
                <c:pt idx="3819">
                  <c:v>0</c:v>
                </c:pt>
                <c:pt idx="3820">
                  <c:v>0</c:v>
                </c:pt>
                <c:pt idx="3821">
                  <c:v>0</c:v>
                </c:pt>
                <c:pt idx="3822">
                  <c:v>0</c:v>
                </c:pt>
                <c:pt idx="3823">
                  <c:v>0</c:v>
                </c:pt>
                <c:pt idx="3824">
                  <c:v>0</c:v>
                </c:pt>
                <c:pt idx="3825">
                  <c:v>2132.3280576029902</c:v>
                </c:pt>
                <c:pt idx="3826">
                  <c:v>2132.3280576029902</c:v>
                </c:pt>
                <c:pt idx="3827">
                  <c:v>2132.3280576029902</c:v>
                </c:pt>
                <c:pt idx="3828">
                  <c:v>2132.3280576029902</c:v>
                </c:pt>
                <c:pt idx="3829">
                  <c:v>2132.3280576029902</c:v>
                </c:pt>
                <c:pt idx="3830">
                  <c:v>2132.3280576029902</c:v>
                </c:pt>
                <c:pt idx="3831">
                  <c:v>2132.3280576029902</c:v>
                </c:pt>
                <c:pt idx="3832">
                  <c:v>2132.3280576029902</c:v>
                </c:pt>
                <c:pt idx="3833">
                  <c:v>2132.3280576029902</c:v>
                </c:pt>
                <c:pt idx="3834">
                  <c:v>2132.3280576029902</c:v>
                </c:pt>
                <c:pt idx="3835">
                  <c:v>2132.3280576029902</c:v>
                </c:pt>
                <c:pt idx="3836">
                  <c:v>2132.3280576029902</c:v>
                </c:pt>
                <c:pt idx="3837">
                  <c:v>2132.3280576029902</c:v>
                </c:pt>
                <c:pt idx="3838">
                  <c:v>2132.3280576029902</c:v>
                </c:pt>
                <c:pt idx="3839">
                  <c:v>0</c:v>
                </c:pt>
                <c:pt idx="3840">
                  <c:v>0</c:v>
                </c:pt>
                <c:pt idx="3841">
                  <c:v>0</c:v>
                </c:pt>
                <c:pt idx="3842">
                  <c:v>0</c:v>
                </c:pt>
                <c:pt idx="3843">
                  <c:v>0</c:v>
                </c:pt>
                <c:pt idx="3844">
                  <c:v>0</c:v>
                </c:pt>
                <c:pt idx="3845">
                  <c:v>0</c:v>
                </c:pt>
                <c:pt idx="3846">
                  <c:v>0</c:v>
                </c:pt>
                <c:pt idx="3847">
                  <c:v>0</c:v>
                </c:pt>
                <c:pt idx="3848">
                  <c:v>0</c:v>
                </c:pt>
                <c:pt idx="3849">
                  <c:v>2132.3280576029902</c:v>
                </c:pt>
                <c:pt idx="3850">
                  <c:v>2132.3280576029902</c:v>
                </c:pt>
                <c:pt idx="3851">
                  <c:v>2132.3280576029902</c:v>
                </c:pt>
                <c:pt idx="3852">
                  <c:v>2132.3280576029902</c:v>
                </c:pt>
                <c:pt idx="3853">
                  <c:v>2132.3280576029902</c:v>
                </c:pt>
                <c:pt idx="3854">
                  <c:v>2132.3280576029902</c:v>
                </c:pt>
                <c:pt idx="3855">
                  <c:v>2132.3280576029902</c:v>
                </c:pt>
                <c:pt idx="3856">
                  <c:v>2132.3280576029902</c:v>
                </c:pt>
                <c:pt idx="3857">
                  <c:v>2132.3280576029902</c:v>
                </c:pt>
                <c:pt idx="3858">
                  <c:v>2132.3280576029902</c:v>
                </c:pt>
                <c:pt idx="3859">
                  <c:v>2132.3280576029902</c:v>
                </c:pt>
                <c:pt idx="3860">
                  <c:v>2132.3280576029902</c:v>
                </c:pt>
                <c:pt idx="3861">
                  <c:v>2132.3280576029902</c:v>
                </c:pt>
                <c:pt idx="3862">
                  <c:v>2132.3280576029902</c:v>
                </c:pt>
                <c:pt idx="3863">
                  <c:v>0</c:v>
                </c:pt>
                <c:pt idx="3864">
                  <c:v>0</c:v>
                </c:pt>
                <c:pt idx="3865">
                  <c:v>0</c:v>
                </c:pt>
                <c:pt idx="3866">
                  <c:v>0</c:v>
                </c:pt>
                <c:pt idx="3867">
                  <c:v>0</c:v>
                </c:pt>
                <c:pt idx="3868">
                  <c:v>0</c:v>
                </c:pt>
                <c:pt idx="3869">
                  <c:v>0</c:v>
                </c:pt>
                <c:pt idx="3870">
                  <c:v>0</c:v>
                </c:pt>
                <c:pt idx="3871">
                  <c:v>0</c:v>
                </c:pt>
                <c:pt idx="3872">
                  <c:v>0</c:v>
                </c:pt>
                <c:pt idx="3873">
                  <c:v>2132.3280576029902</c:v>
                </c:pt>
                <c:pt idx="3874">
                  <c:v>2132.3280576029902</c:v>
                </c:pt>
                <c:pt idx="3875">
                  <c:v>2132.3280576029902</c:v>
                </c:pt>
                <c:pt idx="3876">
                  <c:v>2132.3280576029902</c:v>
                </c:pt>
                <c:pt idx="3877">
                  <c:v>2132.3280576029902</c:v>
                </c:pt>
                <c:pt idx="3878">
                  <c:v>2132.3280576029902</c:v>
                </c:pt>
                <c:pt idx="3879">
                  <c:v>2132.3280576029902</c:v>
                </c:pt>
                <c:pt idx="3880">
                  <c:v>2132.3280576029902</c:v>
                </c:pt>
                <c:pt idx="3881">
                  <c:v>2132.3280576029902</c:v>
                </c:pt>
                <c:pt idx="3882">
                  <c:v>2132.3280576029902</c:v>
                </c:pt>
                <c:pt idx="3883">
                  <c:v>2132.3280576029902</c:v>
                </c:pt>
                <c:pt idx="3884">
                  <c:v>2132.3280576029902</c:v>
                </c:pt>
                <c:pt idx="3885">
                  <c:v>2132.3280576029902</c:v>
                </c:pt>
                <c:pt idx="3886">
                  <c:v>2132.3280576029902</c:v>
                </c:pt>
                <c:pt idx="3887">
                  <c:v>0</c:v>
                </c:pt>
                <c:pt idx="3888">
                  <c:v>0</c:v>
                </c:pt>
                <c:pt idx="3889">
                  <c:v>0</c:v>
                </c:pt>
                <c:pt idx="3890">
                  <c:v>0</c:v>
                </c:pt>
                <c:pt idx="3891">
                  <c:v>0</c:v>
                </c:pt>
                <c:pt idx="3892">
                  <c:v>0</c:v>
                </c:pt>
                <c:pt idx="3893">
                  <c:v>0</c:v>
                </c:pt>
                <c:pt idx="3894">
                  <c:v>0</c:v>
                </c:pt>
                <c:pt idx="3895">
                  <c:v>0</c:v>
                </c:pt>
                <c:pt idx="3896">
                  <c:v>0</c:v>
                </c:pt>
                <c:pt idx="3897">
                  <c:v>2132.3280576029902</c:v>
                </c:pt>
                <c:pt idx="3898">
                  <c:v>2132.3280576029902</c:v>
                </c:pt>
                <c:pt idx="3899">
                  <c:v>2132.3280576029902</c:v>
                </c:pt>
                <c:pt idx="3900">
                  <c:v>2132.3280576029902</c:v>
                </c:pt>
                <c:pt idx="3901">
                  <c:v>2132.3280576029902</c:v>
                </c:pt>
                <c:pt idx="3902">
                  <c:v>2132.3280576029902</c:v>
                </c:pt>
                <c:pt idx="3903">
                  <c:v>2132.3280576029902</c:v>
                </c:pt>
                <c:pt idx="3904">
                  <c:v>2132.3280576029902</c:v>
                </c:pt>
                <c:pt idx="3905">
                  <c:v>2132.3280576029902</c:v>
                </c:pt>
                <c:pt idx="3906">
                  <c:v>2132.3280576029902</c:v>
                </c:pt>
                <c:pt idx="3907">
                  <c:v>2132.3280576029902</c:v>
                </c:pt>
                <c:pt idx="3908">
                  <c:v>2132.3280576029902</c:v>
                </c:pt>
                <c:pt idx="3909">
                  <c:v>2132.3280576029902</c:v>
                </c:pt>
                <c:pt idx="3910">
                  <c:v>2132.3280576029902</c:v>
                </c:pt>
                <c:pt idx="3911">
                  <c:v>0</c:v>
                </c:pt>
                <c:pt idx="3912">
                  <c:v>0</c:v>
                </c:pt>
                <c:pt idx="3913">
                  <c:v>0</c:v>
                </c:pt>
                <c:pt idx="3914">
                  <c:v>0</c:v>
                </c:pt>
                <c:pt idx="3915">
                  <c:v>0</c:v>
                </c:pt>
                <c:pt idx="3916">
                  <c:v>0</c:v>
                </c:pt>
                <c:pt idx="3917">
                  <c:v>0</c:v>
                </c:pt>
                <c:pt idx="3918">
                  <c:v>0</c:v>
                </c:pt>
                <c:pt idx="3919">
                  <c:v>0</c:v>
                </c:pt>
                <c:pt idx="3920">
                  <c:v>0</c:v>
                </c:pt>
                <c:pt idx="3921">
                  <c:v>2132.3280576029902</c:v>
                </c:pt>
                <c:pt idx="3922">
                  <c:v>2132.3280576029902</c:v>
                </c:pt>
                <c:pt idx="3923">
                  <c:v>2132.3280576029902</c:v>
                </c:pt>
                <c:pt idx="3924">
                  <c:v>2132.3280576029902</c:v>
                </c:pt>
                <c:pt idx="3925">
                  <c:v>2132.3280576029902</c:v>
                </c:pt>
                <c:pt idx="3926">
                  <c:v>2132.3280576029902</c:v>
                </c:pt>
                <c:pt idx="3927">
                  <c:v>2132.3280576029902</c:v>
                </c:pt>
                <c:pt idx="3928">
                  <c:v>2132.3280576029902</c:v>
                </c:pt>
                <c:pt idx="3929">
                  <c:v>2132.3280576029902</c:v>
                </c:pt>
                <c:pt idx="3930">
                  <c:v>2132.3280576029902</c:v>
                </c:pt>
                <c:pt idx="3931">
                  <c:v>2132.3280576029902</c:v>
                </c:pt>
                <c:pt idx="3932">
                  <c:v>2132.3280576029902</c:v>
                </c:pt>
                <c:pt idx="3933">
                  <c:v>2132.3280576029902</c:v>
                </c:pt>
                <c:pt idx="3934">
                  <c:v>2132.3280576029902</c:v>
                </c:pt>
                <c:pt idx="3935">
                  <c:v>0</c:v>
                </c:pt>
                <c:pt idx="3936">
                  <c:v>0</c:v>
                </c:pt>
                <c:pt idx="3937">
                  <c:v>0</c:v>
                </c:pt>
                <c:pt idx="3938">
                  <c:v>0</c:v>
                </c:pt>
                <c:pt idx="3939">
                  <c:v>0</c:v>
                </c:pt>
                <c:pt idx="3940">
                  <c:v>0</c:v>
                </c:pt>
                <c:pt idx="3941">
                  <c:v>0</c:v>
                </c:pt>
                <c:pt idx="3942">
                  <c:v>0</c:v>
                </c:pt>
                <c:pt idx="3943">
                  <c:v>0</c:v>
                </c:pt>
                <c:pt idx="3944">
                  <c:v>0</c:v>
                </c:pt>
                <c:pt idx="3945">
                  <c:v>2132.3280576029902</c:v>
                </c:pt>
                <c:pt idx="3946">
                  <c:v>2132.3280576029902</c:v>
                </c:pt>
                <c:pt idx="3947">
                  <c:v>2132.3280576029902</c:v>
                </c:pt>
                <c:pt idx="3948">
                  <c:v>2132.3280576029902</c:v>
                </c:pt>
                <c:pt idx="3949">
                  <c:v>2132.3280576029902</c:v>
                </c:pt>
                <c:pt idx="3950">
                  <c:v>2132.3280576029902</c:v>
                </c:pt>
                <c:pt idx="3951">
                  <c:v>2132.3280576029902</c:v>
                </c:pt>
                <c:pt idx="3952">
                  <c:v>2132.3280576029902</c:v>
                </c:pt>
                <c:pt idx="3953">
                  <c:v>2132.3280576029902</c:v>
                </c:pt>
                <c:pt idx="3954">
                  <c:v>2132.3280576029902</c:v>
                </c:pt>
                <c:pt idx="3955">
                  <c:v>2132.3280576029902</c:v>
                </c:pt>
                <c:pt idx="3956">
                  <c:v>2132.3280576029902</c:v>
                </c:pt>
                <c:pt idx="3957">
                  <c:v>2132.3280576029902</c:v>
                </c:pt>
                <c:pt idx="3958">
                  <c:v>2132.3280576029902</c:v>
                </c:pt>
                <c:pt idx="3959">
                  <c:v>0</c:v>
                </c:pt>
                <c:pt idx="3960">
                  <c:v>0</c:v>
                </c:pt>
                <c:pt idx="3961">
                  <c:v>0</c:v>
                </c:pt>
                <c:pt idx="3962">
                  <c:v>0</c:v>
                </c:pt>
                <c:pt idx="3963">
                  <c:v>0</c:v>
                </c:pt>
                <c:pt idx="3964">
                  <c:v>0</c:v>
                </c:pt>
                <c:pt idx="3965">
                  <c:v>0</c:v>
                </c:pt>
                <c:pt idx="3966">
                  <c:v>0</c:v>
                </c:pt>
                <c:pt idx="3967">
                  <c:v>0</c:v>
                </c:pt>
                <c:pt idx="3968">
                  <c:v>0</c:v>
                </c:pt>
                <c:pt idx="3969">
                  <c:v>2132.3280576029902</c:v>
                </c:pt>
                <c:pt idx="3970">
                  <c:v>2132.3280576029902</c:v>
                </c:pt>
                <c:pt idx="3971">
                  <c:v>2132.3280576029902</c:v>
                </c:pt>
                <c:pt idx="3972">
                  <c:v>2132.3280576029902</c:v>
                </c:pt>
                <c:pt idx="3973">
                  <c:v>2132.3280576029902</c:v>
                </c:pt>
                <c:pt idx="3974">
                  <c:v>2132.3280576029902</c:v>
                </c:pt>
                <c:pt idx="3975">
                  <c:v>2132.3280576029902</c:v>
                </c:pt>
                <c:pt idx="3976">
                  <c:v>2132.3280576029902</c:v>
                </c:pt>
                <c:pt idx="3977">
                  <c:v>2132.3280576029902</c:v>
                </c:pt>
                <c:pt idx="3978">
                  <c:v>2132.3280576029902</c:v>
                </c:pt>
                <c:pt idx="3979">
                  <c:v>2132.3280576029902</c:v>
                </c:pt>
                <c:pt idx="3980">
                  <c:v>2132.3280576029902</c:v>
                </c:pt>
                <c:pt idx="3981">
                  <c:v>2132.3280576029902</c:v>
                </c:pt>
                <c:pt idx="3982">
                  <c:v>2132.3280576029902</c:v>
                </c:pt>
                <c:pt idx="3983">
                  <c:v>0</c:v>
                </c:pt>
                <c:pt idx="3984">
                  <c:v>0</c:v>
                </c:pt>
                <c:pt idx="3985">
                  <c:v>0</c:v>
                </c:pt>
                <c:pt idx="3986">
                  <c:v>0</c:v>
                </c:pt>
                <c:pt idx="3987">
                  <c:v>0</c:v>
                </c:pt>
                <c:pt idx="3988">
                  <c:v>0</c:v>
                </c:pt>
                <c:pt idx="3989">
                  <c:v>0</c:v>
                </c:pt>
                <c:pt idx="3990">
                  <c:v>0</c:v>
                </c:pt>
                <c:pt idx="3991">
                  <c:v>0</c:v>
                </c:pt>
                <c:pt idx="3992">
                  <c:v>0</c:v>
                </c:pt>
                <c:pt idx="3993">
                  <c:v>2132.3280576029902</c:v>
                </c:pt>
                <c:pt idx="3994">
                  <c:v>2132.3280576029902</c:v>
                </c:pt>
                <c:pt idx="3995">
                  <c:v>2132.3280576029902</c:v>
                </c:pt>
                <c:pt idx="3996">
                  <c:v>2132.3280576029902</c:v>
                </c:pt>
                <c:pt idx="3997">
                  <c:v>2132.3280576029902</c:v>
                </c:pt>
                <c:pt idx="3998">
                  <c:v>2132.3280576029902</c:v>
                </c:pt>
                <c:pt idx="3999">
                  <c:v>2132.3280576029902</c:v>
                </c:pt>
                <c:pt idx="4000">
                  <c:v>2132.3280576029902</c:v>
                </c:pt>
                <c:pt idx="4001">
                  <c:v>2132.3280576029902</c:v>
                </c:pt>
                <c:pt idx="4002">
                  <c:v>2132.3280576029902</c:v>
                </c:pt>
                <c:pt idx="4003">
                  <c:v>2132.3280576029902</c:v>
                </c:pt>
                <c:pt idx="4004">
                  <c:v>2132.3280576029902</c:v>
                </c:pt>
                <c:pt idx="4005">
                  <c:v>2132.3280576029902</c:v>
                </c:pt>
                <c:pt idx="4006">
                  <c:v>2132.3280576029902</c:v>
                </c:pt>
                <c:pt idx="4007">
                  <c:v>0</c:v>
                </c:pt>
                <c:pt idx="4008">
                  <c:v>0</c:v>
                </c:pt>
                <c:pt idx="4009">
                  <c:v>0</c:v>
                </c:pt>
                <c:pt idx="4010">
                  <c:v>0</c:v>
                </c:pt>
                <c:pt idx="4011">
                  <c:v>0</c:v>
                </c:pt>
                <c:pt idx="4012">
                  <c:v>0</c:v>
                </c:pt>
                <c:pt idx="4013">
                  <c:v>0</c:v>
                </c:pt>
                <c:pt idx="4014">
                  <c:v>0</c:v>
                </c:pt>
                <c:pt idx="4015">
                  <c:v>0</c:v>
                </c:pt>
                <c:pt idx="4016">
                  <c:v>0</c:v>
                </c:pt>
                <c:pt idx="4017">
                  <c:v>2132.3280576029902</c:v>
                </c:pt>
                <c:pt idx="4018">
                  <c:v>2132.3280576029902</c:v>
                </c:pt>
                <c:pt idx="4019">
                  <c:v>2132.3280576029902</c:v>
                </c:pt>
                <c:pt idx="4020">
                  <c:v>2132.3280576029902</c:v>
                </c:pt>
                <c:pt idx="4021">
                  <c:v>2132.3280576029902</c:v>
                </c:pt>
                <c:pt idx="4022">
                  <c:v>2132.3280576029902</c:v>
                </c:pt>
                <c:pt idx="4023">
                  <c:v>2132.3280576029902</c:v>
                </c:pt>
                <c:pt idx="4024">
                  <c:v>2132.3280576029902</c:v>
                </c:pt>
                <c:pt idx="4025">
                  <c:v>2132.3280576029902</c:v>
                </c:pt>
                <c:pt idx="4026">
                  <c:v>2132.3280576029902</c:v>
                </c:pt>
                <c:pt idx="4027">
                  <c:v>2132.3280576029902</c:v>
                </c:pt>
                <c:pt idx="4028">
                  <c:v>2132.3280576029902</c:v>
                </c:pt>
                <c:pt idx="4029">
                  <c:v>2132.3280576029902</c:v>
                </c:pt>
                <c:pt idx="4030">
                  <c:v>2132.3280576029902</c:v>
                </c:pt>
                <c:pt idx="4031">
                  <c:v>0</c:v>
                </c:pt>
                <c:pt idx="4032">
                  <c:v>0</c:v>
                </c:pt>
                <c:pt idx="4033">
                  <c:v>0</c:v>
                </c:pt>
                <c:pt idx="4034">
                  <c:v>0</c:v>
                </c:pt>
                <c:pt idx="4035">
                  <c:v>0</c:v>
                </c:pt>
                <c:pt idx="4036">
                  <c:v>0</c:v>
                </c:pt>
                <c:pt idx="4037">
                  <c:v>0</c:v>
                </c:pt>
                <c:pt idx="4038">
                  <c:v>0</c:v>
                </c:pt>
                <c:pt idx="4039">
                  <c:v>0</c:v>
                </c:pt>
                <c:pt idx="4040">
                  <c:v>0</c:v>
                </c:pt>
                <c:pt idx="4041">
                  <c:v>2132.3280576029902</c:v>
                </c:pt>
                <c:pt idx="4042">
                  <c:v>2132.3280576029902</c:v>
                </c:pt>
                <c:pt idx="4043">
                  <c:v>2132.3280576029902</c:v>
                </c:pt>
                <c:pt idx="4044">
                  <c:v>2132.3280576029902</c:v>
                </c:pt>
                <c:pt idx="4045">
                  <c:v>2132.3280576029902</c:v>
                </c:pt>
                <c:pt idx="4046">
                  <c:v>2132.3280576029902</c:v>
                </c:pt>
                <c:pt idx="4047">
                  <c:v>2132.3280576029902</c:v>
                </c:pt>
                <c:pt idx="4048">
                  <c:v>2132.3280576029902</c:v>
                </c:pt>
                <c:pt idx="4049">
                  <c:v>2132.3280576029902</c:v>
                </c:pt>
                <c:pt idx="4050">
                  <c:v>2132.3280576029902</c:v>
                </c:pt>
                <c:pt idx="4051">
                  <c:v>2132.3280576029902</c:v>
                </c:pt>
                <c:pt idx="4052">
                  <c:v>2132.3280576029902</c:v>
                </c:pt>
                <c:pt idx="4053">
                  <c:v>2132.3280576029902</c:v>
                </c:pt>
                <c:pt idx="4054">
                  <c:v>2132.3280576029902</c:v>
                </c:pt>
                <c:pt idx="4055">
                  <c:v>0</c:v>
                </c:pt>
                <c:pt idx="4056">
                  <c:v>0</c:v>
                </c:pt>
                <c:pt idx="4057">
                  <c:v>0</c:v>
                </c:pt>
                <c:pt idx="4058">
                  <c:v>0</c:v>
                </c:pt>
                <c:pt idx="4059">
                  <c:v>0</c:v>
                </c:pt>
                <c:pt idx="4060">
                  <c:v>0</c:v>
                </c:pt>
                <c:pt idx="4061">
                  <c:v>0</c:v>
                </c:pt>
                <c:pt idx="4062">
                  <c:v>0</c:v>
                </c:pt>
                <c:pt idx="4063">
                  <c:v>0</c:v>
                </c:pt>
                <c:pt idx="4064">
                  <c:v>0</c:v>
                </c:pt>
                <c:pt idx="4065">
                  <c:v>2132.3280576029902</c:v>
                </c:pt>
                <c:pt idx="4066">
                  <c:v>2132.3280576029902</c:v>
                </c:pt>
                <c:pt idx="4067">
                  <c:v>2132.3280576029902</c:v>
                </c:pt>
                <c:pt idx="4068">
                  <c:v>2132.3280576029902</c:v>
                </c:pt>
                <c:pt idx="4069">
                  <c:v>2132.3280576029902</c:v>
                </c:pt>
                <c:pt idx="4070">
                  <c:v>2132.3280576029902</c:v>
                </c:pt>
                <c:pt idx="4071">
                  <c:v>2132.3280576029902</c:v>
                </c:pt>
                <c:pt idx="4072">
                  <c:v>2132.3280576029902</c:v>
                </c:pt>
                <c:pt idx="4073">
                  <c:v>2132.3280576029902</c:v>
                </c:pt>
                <c:pt idx="4074">
                  <c:v>2132.3280576029902</c:v>
                </c:pt>
                <c:pt idx="4075">
                  <c:v>2132.3280576029902</c:v>
                </c:pt>
                <c:pt idx="4076">
                  <c:v>2132.3280576029902</c:v>
                </c:pt>
                <c:pt idx="4077">
                  <c:v>2132.3280576029902</c:v>
                </c:pt>
                <c:pt idx="4078">
                  <c:v>2132.3280576029902</c:v>
                </c:pt>
                <c:pt idx="4079">
                  <c:v>0</c:v>
                </c:pt>
                <c:pt idx="4080">
                  <c:v>0</c:v>
                </c:pt>
                <c:pt idx="4081">
                  <c:v>0</c:v>
                </c:pt>
                <c:pt idx="4082">
                  <c:v>0</c:v>
                </c:pt>
                <c:pt idx="4083">
                  <c:v>0</c:v>
                </c:pt>
                <c:pt idx="4084">
                  <c:v>0</c:v>
                </c:pt>
                <c:pt idx="4085">
                  <c:v>0</c:v>
                </c:pt>
                <c:pt idx="4086">
                  <c:v>0</c:v>
                </c:pt>
                <c:pt idx="4087">
                  <c:v>0</c:v>
                </c:pt>
                <c:pt idx="4088">
                  <c:v>0</c:v>
                </c:pt>
                <c:pt idx="4089">
                  <c:v>2132.3280576029902</c:v>
                </c:pt>
                <c:pt idx="4090">
                  <c:v>2132.3280576029902</c:v>
                </c:pt>
                <c:pt idx="4091">
                  <c:v>2132.3280576029902</c:v>
                </c:pt>
                <c:pt idx="4092">
                  <c:v>2132.3280576029902</c:v>
                </c:pt>
                <c:pt idx="4093">
                  <c:v>2132.3280576029902</c:v>
                </c:pt>
                <c:pt idx="4094">
                  <c:v>2132.3280576029902</c:v>
                </c:pt>
                <c:pt idx="4095">
                  <c:v>2132.3280576029902</c:v>
                </c:pt>
                <c:pt idx="4096">
                  <c:v>2132.3280576029902</c:v>
                </c:pt>
                <c:pt idx="4097">
                  <c:v>2132.3280576029902</c:v>
                </c:pt>
                <c:pt idx="4098">
                  <c:v>2132.3280576029902</c:v>
                </c:pt>
                <c:pt idx="4099">
                  <c:v>2132.3280576029902</c:v>
                </c:pt>
                <c:pt idx="4100">
                  <c:v>2132.3280576029902</c:v>
                </c:pt>
                <c:pt idx="4101">
                  <c:v>2132.3280576029902</c:v>
                </c:pt>
                <c:pt idx="4102">
                  <c:v>2132.3280576029902</c:v>
                </c:pt>
                <c:pt idx="4103">
                  <c:v>0</c:v>
                </c:pt>
                <c:pt idx="4104">
                  <c:v>0</c:v>
                </c:pt>
                <c:pt idx="4105">
                  <c:v>0</c:v>
                </c:pt>
                <c:pt idx="4106">
                  <c:v>0</c:v>
                </c:pt>
                <c:pt idx="4107">
                  <c:v>0</c:v>
                </c:pt>
                <c:pt idx="4108">
                  <c:v>0</c:v>
                </c:pt>
                <c:pt idx="4109">
                  <c:v>0</c:v>
                </c:pt>
                <c:pt idx="4110">
                  <c:v>0</c:v>
                </c:pt>
                <c:pt idx="4111">
                  <c:v>0</c:v>
                </c:pt>
                <c:pt idx="4112">
                  <c:v>0</c:v>
                </c:pt>
                <c:pt idx="4113">
                  <c:v>2132.3280576029902</c:v>
                </c:pt>
                <c:pt idx="4114">
                  <c:v>2132.3280576029902</c:v>
                </c:pt>
                <c:pt idx="4115">
                  <c:v>2132.3280576029902</c:v>
                </c:pt>
                <c:pt idx="4116">
                  <c:v>2132.3280576029902</c:v>
                </c:pt>
                <c:pt idx="4117">
                  <c:v>2132.3280576029902</c:v>
                </c:pt>
                <c:pt idx="4118">
                  <c:v>2132.3280576029902</c:v>
                </c:pt>
                <c:pt idx="4119">
                  <c:v>2132.3280576029902</c:v>
                </c:pt>
                <c:pt idx="4120">
                  <c:v>2132.3280576029902</c:v>
                </c:pt>
                <c:pt idx="4121">
                  <c:v>2132.3280576029902</c:v>
                </c:pt>
                <c:pt idx="4122">
                  <c:v>2132.3280576029902</c:v>
                </c:pt>
                <c:pt idx="4123">
                  <c:v>2132.3280576029902</c:v>
                </c:pt>
                <c:pt idx="4124">
                  <c:v>2132.3280576029902</c:v>
                </c:pt>
                <c:pt idx="4125">
                  <c:v>2132.3280576029902</c:v>
                </c:pt>
                <c:pt idx="4126">
                  <c:v>2132.3280576029902</c:v>
                </c:pt>
                <c:pt idx="4127">
                  <c:v>0</c:v>
                </c:pt>
                <c:pt idx="4128">
                  <c:v>0</c:v>
                </c:pt>
                <c:pt idx="4129">
                  <c:v>0</c:v>
                </c:pt>
                <c:pt idx="4130">
                  <c:v>0</c:v>
                </c:pt>
                <c:pt idx="4131">
                  <c:v>0</c:v>
                </c:pt>
                <c:pt idx="4132">
                  <c:v>0</c:v>
                </c:pt>
                <c:pt idx="4133">
                  <c:v>0</c:v>
                </c:pt>
                <c:pt idx="4134">
                  <c:v>0</c:v>
                </c:pt>
                <c:pt idx="4135">
                  <c:v>0</c:v>
                </c:pt>
                <c:pt idx="4136">
                  <c:v>0</c:v>
                </c:pt>
                <c:pt idx="4137">
                  <c:v>2132.3280576029902</c:v>
                </c:pt>
                <c:pt idx="4138">
                  <c:v>2132.3280576029902</c:v>
                </c:pt>
                <c:pt idx="4139">
                  <c:v>2132.3280576029902</c:v>
                </c:pt>
                <c:pt idx="4140">
                  <c:v>2132.3280576029902</c:v>
                </c:pt>
                <c:pt idx="4141">
                  <c:v>2132.3280576029902</c:v>
                </c:pt>
                <c:pt idx="4142">
                  <c:v>2132.3280576029902</c:v>
                </c:pt>
                <c:pt idx="4143">
                  <c:v>2132.3280576029902</c:v>
                </c:pt>
                <c:pt idx="4144">
                  <c:v>2132.3280576029902</c:v>
                </c:pt>
                <c:pt idx="4145">
                  <c:v>2132.3280576029902</c:v>
                </c:pt>
                <c:pt idx="4146">
                  <c:v>2132.3280576029902</c:v>
                </c:pt>
                <c:pt idx="4147">
                  <c:v>2132.3280576029902</c:v>
                </c:pt>
                <c:pt idx="4148">
                  <c:v>2132.3280576029902</c:v>
                </c:pt>
                <c:pt idx="4149">
                  <c:v>2132.3280576029902</c:v>
                </c:pt>
                <c:pt idx="4150">
                  <c:v>2132.3280576029902</c:v>
                </c:pt>
                <c:pt idx="4151">
                  <c:v>0</c:v>
                </c:pt>
                <c:pt idx="4152">
                  <c:v>0</c:v>
                </c:pt>
                <c:pt idx="4153">
                  <c:v>0</c:v>
                </c:pt>
                <c:pt idx="4154">
                  <c:v>0</c:v>
                </c:pt>
                <c:pt idx="4155">
                  <c:v>0</c:v>
                </c:pt>
                <c:pt idx="4156">
                  <c:v>0</c:v>
                </c:pt>
                <c:pt idx="4157">
                  <c:v>0</c:v>
                </c:pt>
                <c:pt idx="4158">
                  <c:v>0</c:v>
                </c:pt>
                <c:pt idx="4159">
                  <c:v>0</c:v>
                </c:pt>
                <c:pt idx="4160">
                  <c:v>0</c:v>
                </c:pt>
                <c:pt idx="4161">
                  <c:v>2132.3280576029902</c:v>
                </c:pt>
                <c:pt idx="4162">
                  <c:v>2132.3280576029902</c:v>
                </c:pt>
                <c:pt idx="4163">
                  <c:v>2132.3280576029902</c:v>
                </c:pt>
                <c:pt idx="4164">
                  <c:v>2132.3280576029902</c:v>
                </c:pt>
                <c:pt idx="4165">
                  <c:v>2132.3280576029902</c:v>
                </c:pt>
                <c:pt idx="4166">
                  <c:v>2132.3280576029902</c:v>
                </c:pt>
                <c:pt idx="4167">
                  <c:v>2132.3280576029902</c:v>
                </c:pt>
                <c:pt idx="4168">
                  <c:v>2132.3280576029902</c:v>
                </c:pt>
                <c:pt idx="4169">
                  <c:v>2132.3280576029902</c:v>
                </c:pt>
                <c:pt idx="4170">
                  <c:v>2132.3280576029902</c:v>
                </c:pt>
                <c:pt idx="4171">
                  <c:v>2132.3280576029902</c:v>
                </c:pt>
                <c:pt idx="4172">
                  <c:v>2132.3280576029902</c:v>
                </c:pt>
                <c:pt idx="4173">
                  <c:v>2132.3280576029902</c:v>
                </c:pt>
                <c:pt idx="4174">
                  <c:v>2132.3280576029902</c:v>
                </c:pt>
                <c:pt idx="4175">
                  <c:v>0</c:v>
                </c:pt>
                <c:pt idx="4176">
                  <c:v>0</c:v>
                </c:pt>
                <c:pt idx="4177">
                  <c:v>0</c:v>
                </c:pt>
                <c:pt idx="4178">
                  <c:v>0</c:v>
                </c:pt>
                <c:pt idx="4179">
                  <c:v>0</c:v>
                </c:pt>
                <c:pt idx="4180">
                  <c:v>0</c:v>
                </c:pt>
                <c:pt idx="4181">
                  <c:v>0</c:v>
                </c:pt>
                <c:pt idx="4182">
                  <c:v>0</c:v>
                </c:pt>
                <c:pt idx="4183">
                  <c:v>0</c:v>
                </c:pt>
                <c:pt idx="4184">
                  <c:v>0</c:v>
                </c:pt>
                <c:pt idx="4185">
                  <c:v>2132.3280576029902</c:v>
                </c:pt>
                <c:pt idx="4186">
                  <c:v>2132.3280576029902</c:v>
                </c:pt>
                <c:pt idx="4187">
                  <c:v>2132.3280576029902</c:v>
                </c:pt>
                <c:pt idx="4188">
                  <c:v>2132.3280576029902</c:v>
                </c:pt>
                <c:pt idx="4189">
                  <c:v>2132.3280576029902</c:v>
                </c:pt>
                <c:pt idx="4190">
                  <c:v>2132.3280576029902</c:v>
                </c:pt>
                <c:pt idx="4191">
                  <c:v>2132.3280576029902</c:v>
                </c:pt>
                <c:pt idx="4192">
                  <c:v>2132.3280576029902</c:v>
                </c:pt>
                <c:pt idx="4193">
                  <c:v>2132.3280576029902</c:v>
                </c:pt>
                <c:pt idx="4194">
                  <c:v>2132.3280576029902</c:v>
                </c:pt>
                <c:pt idx="4195">
                  <c:v>2132.3280576029902</c:v>
                </c:pt>
                <c:pt idx="4196">
                  <c:v>2132.3280576029902</c:v>
                </c:pt>
                <c:pt idx="4197">
                  <c:v>2132.3280576029902</c:v>
                </c:pt>
                <c:pt idx="4198">
                  <c:v>2132.3280576029902</c:v>
                </c:pt>
                <c:pt idx="4199">
                  <c:v>0</c:v>
                </c:pt>
                <c:pt idx="4200">
                  <c:v>0</c:v>
                </c:pt>
                <c:pt idx="4201">
                  <c:v>0</c:v>
                </c:pt>
                <c:pt idx="4202">
                  <c:v>0</c:v>
                </c:pt>
                <c:pt idx="4203">
                  <c:v>0</c:v>
                </c:pt>
                <c:pt idx="4204">
                  <c:v>0</c:v>
                </c:pt>
                <c:pt idx="4205">
                  <c:v>0</c:v>
                </c:pt>
                <c:pt idx="4206">
                  <c:v>0</c:v>
                </c:pt>
                <c:pt idx="4207">
                  <c:v>0</c:v>
                </c:pt>
                <c:pt idx="4208">
                  <c:v>0</c:v>
                </c:pt>
                <c:pt idx="4209">
                  <c:v>2132.3280576029902</c:v>
                </c:pt>
                <c:pt idx="4210">
                  <c:v>2132.3280576029902</c:v>
                </c:pt>
                <c:pt idx="4211">
                  <c:v>2132.3280576029902</c:v>
                </c:pt>
                <c:pt idx="4212">
                  <c:v>2132.3280576029902</c:v>
                </c:pt>
                <c:pt idx="4213">
                  <c:v>2132.3280576029902</c:v>
                </c:pt>
                <c:pt idx="4214">
                  <c:v>2132.3280576029902</c:v>
                </c:pt>
                <c:pt idx="4215">
                  <c:v>2132.3280576029902</c:v>
                </c:pt>
                <c:pt idx="4216">
                  <c:v>2132.3280576029902</c:v>
                </c:pt>
                <c:pt idx="4217">
                  <c:v>2132.3280576029902</c:v>
                </c:pt>
                <c:pt idx="4218">
                  <c:v>2132.3280576029902</c:v>
                </c:pt>
                <c:pt idx="4219">
                  <c:v>2132.3280576029902</c:v>
                </c:pt>
                <c:pt idx="4220">
                  <c:v>2132.3280576029902</c:v>
                </c:pt>
                <c:pt idx="4221">
                  <c:v>2132.3280576029902</c:v>
                </c:pt>
                <c:pt idx="4222">
                  <c:v>2132.3280576029902</c:v>
                </c:pt>
                <c:pt idx="4223">
                  <c:v>0</c:v>
                </c:pt>
                <c:pt idx="4224">
                  <c:v>0</c:v>
                </c:pt>
                <c:pt idx="4225">
                  <c:v>0</c:v>
                </c:pt>
                <c:pt idx="4226">
                  <c:v>0</c:v>
                </c:pt>
                <c:pt idx="4227">
                  <c:v>0</c:v>
                </c:pt>
                <c:pt idx="4228">
                  <c:v>0</c:v>
                </c:pt>
                <c:pt idx="4229">
                  <c:v>0</c:v>
                </c:pt>
                <c:pt idx="4230">
                  <c:v>0</c:v>
                </c:pt>
                <c:pt idx="4231">
                  <c:v>0</c:v>
                </c:pt>
                <c:pt idx="4232">
                  <c:v>0</c:v>
                </c:pt>
                <c:pt idx="4233">
                  <c:v>2132.3280576029902</c:v>
                </c:pt>
                <c:pt idx="4234">
                  <c:v>2132.3280576029902</c:v>
                </c:pt>
                <c:pt idx="4235">
                  <c:v>2132.3280576029902</c:v>
                </c:pt>
                <c:pt idx="4236">
                  <c:v>2132.3280576029902</c:v>
                </c:pt>
                <c:pt idx="4237">
                  <c:v>2132.3280576029902</c:v>
                </c:pt>
                <c:pt idx="4238">
                  <c:v>2132.3280576029902</c:v>
                </c:pt>
                <c:pt idx="4239">
                  <c:v>2132.3280576029902</c:v>
                </c:pt>
                <c:pt idx="4240">
                  <c:v>2132.3280576029902</c:v>
                </c:pt>
                <c:pt idx="4241">
                  <c:v>2132.3280576029902</c:v>
                </c:pt>
                <c:pt idx="4242">
                  <c:v>2132.3280576029902</c:v>
                </c:pt>
                <c:pt idx="4243">
                  <c:v>2132.3280576029902</c:v>
                </c:pt>
                <c:pt idx="4244">
                  <c:v>2132.3280576029902</c:v>
                </c:pt>
                <c:pt idx="4245">
                  <c:v>2132.3280576029902</c:v>
                </c:pt>
                <c:pt idx="4246">
                  <c:v>2132.3280576029902</c:v>
                </c:pt>
                <c:pt idx="4247">
                  <c:v>0</c:v>
                </c:pt>
                <c:pt idx="4248">
                  <c:v>0</c:v>
                </c:pt>
                <c:pt idx="4249">
                  <c:v>0</c:v>
                </c:pt>
                <c:pt idx="4250">
                  <c:v>0</c:v>
                </c:pt>
                <c:pt idx="4251">
                  <c:v>0</c:v>
                </c:pt>
                <c:pt idx="4252">
                  <c:v>0</c:v>
                </c:pt>
                <c:pt idx="4253">
                  <c:v>0</c:v>
                </c:pt>
                <c:pt idx="4254">
                  <c:v>0</c:v>
                </c:pt>
                <c:pt idx="4255">
                  <c:v>0</c:v>
                </c:pt>
                <c:pt idx="4256">
                  <c:v>0</c:v>
                </c:pt>
                <c:pt idx="4257">
                  <c:v>2132.3280576029902</c:v>
                </c:pt>
                <c:pt idx="4258">
                  <c:v>2132.3280576029902</c:v>
                </c:pt>
                <c:pt idx="4259">
                  <c:v>2132.3280576029902</c:v>
                </c:pt>
                <c:pt idx="4260">
                  <c:v>2132.3280576029902</c:v>
                </c:pt>
                <c:pt idx="4261">
                  <c:v>2132.3280576029902</c:v>
                </c:pt>
                <c:pt idx="4262">
                  <c:v>2132.3280576029902</c:v>
                </c:pt>
                <c:pt idx="4263">
                  <c:v>2132.3280576029902</c:v>
                </c:pt>
                <c:pt idx="4264">
                  <c:v>2132.3280576029902</c:v>
                </c:pt>
                <c:pt idx="4265">
                  <c:v>2132.3280576029902</c:v>
                </c:pt>
                <c:pt idx="4266">
                  <c:v>2132.3280576029902</c:v>
                </c:pt>
                <c:pt idx="4267">
                  <c:v>2132.3280576029902</c:v>
                </c:pt>
                <c:pt idx="4268">
                  <c:v>2132.3280576029902</c:v>
                </c:pt>
                <c:pt idx="4269">
                  <c:v>2132.3280576029902</c:v>
                </c:pt>
                <c:pt idx="4270">
                  <c:v>2132.3280576029902</c:v>
                </c:pt>
                <c:pt idx="4271">
                  <c:v>0</c:v>
                </c:pt>
                <c:pt idx="4272">
                  <c:v>0</c:v>
                </c:pt>
                <c:pt idx="4273">
                  <c:v>0</c:v>
                </c:pt>
                <c:pt idx="4274">
                  <c:v>0</c:v>
                </c:pt>
                <c:pt idx="4275">
                  <c:v>0</c:v>
                </c:pt>
                <c:pt idx="4276">
                  <c:v>0</c:v>
                </c:pt>
                <c:pt idx="4277">
                  <c:v>0</c:v>
                </c:pt>
                <c:pt idx="4278">
                  <c:v>0</c:v>
                </c:pt>
                <c:pt idx="4279">
                  <c:v>0</c:v>
                </c:pt>
                <c:pt idx="4280">
                  <c:v>0</c:v>
                </c:pt>
                <c:pt idx="4281">
                  <c:v>2132.3280576029902</c:v>
                </c:pt>
                <c:pt idx="4282">
                  <c:v>2132.3280576029902</c:v>
                </c:pt>
                <c:pt idx="4283">
                  <c:v>2132.3280576029902</c:v>
                </c:pt>
                <c:pt idx="4284">
                  <c:v>2132.3280576029902</c:v>
                </c:pt>
                <c:pt idx="4285">
                  <c:v>2132.3280576029902</c:v>
                </c:pt>
                <c:pt idx="4286">
                  <c:v>2132.3280576029902</c:v>
                </c:pt>
                <c:pt idx="4287">
                  <c:v>2132.3280576029902</c:v>
                </c:pt>
                <c:pt idx="4288">
                  <c:v>2132.3280576029902</c:v>
                </c:pt>
                <c:pt idx="4289">
                  <c:v>2132.3280576029902</c:v>
                </c:pt>
                <c:pt idx="4290">
                  <c:v>2132.3280576029902</c:v>
                </c:pt>
                <c:pt idx="4291">
                  <c:v>2132.3280576029902</c:v>
                </c:pt>
                <c:pt idx="4292">
                  <c:v>2132.3280576029902</c:v>
                </c:pt>
                <c:pt idx="4293">
                  <c:v>2132.3280576029902</c:v>
                </c:pt>
                <c:pt idx="4294">
                  <c:v>2132.3280576029902</c:v>
                </c:pt>
                <c:pt idx="4295">
                  <c:v>0</c:v>
                </c:pt>
                <c:pt idx="4296">
                  <c:v>0</c:v>
                </c:pt>
                <c:pt idx="4297">
                  <c:v>0</c:v>
                </c:pt>
                <c:pt idx="4298">
                  <c:v>0</c:v>
                </c:pt>
                <c:pt idx="4299">
                  <c:v>0</c:v>
                </c:pt>
                <c:pt idx="4300">
                  <c:v>0</c:v>
                </c:pt>
                <c:pt idx="4301">
                  <c:v>0</c:v>
                </c:pt>
                <c:pt idx="4302">
                  <c:v>0</c:v>
                </c:pt>
                <c:pt idx="4303">
                  <c:v>0</c:v>
                </c:pt>
                <c:pt idx="4304">
                  <c:v>0</c:v>
                </c:pt>
                <c:pt idx="4305">
                  <c:v>2132.3280576029902</c:v>
                </c:pt>
                <c:pt idx="4306">
                  <c:v>2132.3280576029902</c:v>
                </c:pt>
                <c:pt idx="4307">
                  <c:v>2132.3280576029902</c:v>
                </c:pt>
                <c:pt idx="4308">
                  <c:v>2132.3280576029902</c:v>
                </c:pt>
                <c:pt idx="4309">
                  <c:v>2132.3280576029902</c:v>
                </c:pt>
                <c:pt idx="4310">
                  <c:v>2132.3280576029902</c:v>
                </c:pt>
                <c:pt idx="4311">
                  <c:v>2132.3280576029902</c:v>
                </c:pt>
                <c:pt idx="4312">
                  <c:v>2132.3280576029902</c:v>
                </c:pt>
                <c:pt idx="4313">
                  <c:v>2132.3280576029902</c:v>
                </c:pt>
                <c:pt idx="4314">
                  <c:v>2132.3280576029902</c:v>
                </c:pt>
                <c:pt idx="4315">
                  <c:v>2132.3280576029902</c:v>
                </c:pt>
                <c:pt idx="4316">
                  <c:v>2132.3280576029902</c:v>
                </c:pt>
                <c:pt idx="4317">
                  <c:v>2132.3280576029902</c:v>
                </c:pt>
                <c:pt idx="4318">
                  <c:v>2132.3280576029902</c:v>
                </c:pt>
                <c:pt idx="4319">
                  <c:v>0</c:v>
                </c:pt>
                <c:pt idx="4320">
                  <c:v>0</c:v>
                </c:pt>
                <c:pt idx="4321">
                  <c:v>0</c:v>
                </c:pt>
                <c:pt idx="4322">
                  <c:v>0</c:v>
                </c:pt>
                <c:pt idx="4323">
                  <c:v>0</c:v>
                </c:pt>
                <c:pt idx="4324">
                  <c:v>0</c:v>
                </c:pt>
                <c:pt idx="4325">
                  <c:v>0</c:v>
                </c:pt>
                <c:pt idx="4326">
                  <c:v>0</c:v>
                </c:pt>
                <c:pt idx="4327">
                  <c:v>0</c:v>
                </c:pt>
                <c:pt idx="4328">
                  <c:v>0</c:v>
                </c:pt>
                <c:pt idx="4329">
                  <c:v>2132.3280576029902</c:v>
                </c:pt>
                <c:pt idx="4330">
                  <c:v>2132.3280576029902</c:v>
                </c:pt>
                <c:pt idx="4331">
                  <c:v>2132.3280576029902</c:v>
                </c:pt>
                <c:pt idx="4332">
                  <c:v>2132.3280576029902</c:v>
                </c:pt>
                <c:pt idx="4333">
                  <c:v>2132.3280576029902</c:v>
                </c:pt>
                <c:pt idx="4334">
                  <c:v>2132.3280576029902</c:v>
                </c:pt>
                <c:pt idx="4335">
                  <c:v>2132.3280576029902</c:v>
                </c:pt>
                <c:pt idx="4336">
                  <c:v>2132.3280576029902</c:v>
                </c:pt>
                <c:pt idx="4337">
                  <c:v>2132.3280576029902</c:v>
                </c:pt>
                <c:pt idx="4338">
                  <c:v>2132.3280576029902</c:v>
                </c:pt>
                <c:pt idx="4339">
                  <c:v>2132.3280576029902</c:v>
                </c:pt>
                <c:pt idx="4340">
                  <c:v>2132.3280576029902</c:v>
                </c:pt>
                <c:pt idx="4341">
                  <c:v>2132.3280576029902</c:v>
                </c:pt>
                <c:pt idx="4342">
                  <c:v>2132.3280576029902</c:v>
                </c:pt>
                <c:pt idx="4343">
                  <c:v>0</c:v>
                </c:pt>
                <c:pt idx="4344">
                  <c:v>0</c:v>
                </c:pt>
                <c:pt idx="4345">
                  <c:v>0</c:v>
                </c:pt>
                <c:pt idx="4346">
                  <c:v>0</c:v>
                </c:pt>
                <c:pt idx="4347">
                  <c:v>0</c:v>
                </c:pt>
                <c:pt idx="4348">
                  <c:v>0</c:v>
                </c:pt>
                <c:pt idx="4349">
                  <c:v>0</c:v>
                </c:pt>
                <c:pt idx="4350">
                  <c:v>0</c:v>
                </c:pt>
                <c:pt idx="4351">
                  <c:v>0</c:v>
                </c:pt>
                <c:pt idx="4352">
                  <c:v>0</c:v>
                </c:pt>
                <c:pt idx="4353">
                  <c:v>2132.3280576029902</c:v>
                </c:pt>
                <c:pt idx="4354">
                  <c:v>2132.3280576029902</c:v>
                </c:pt>
                <c:pt idx="4355">
                  <c:v>2132.3280576029902</c:v>
                </c:pt>
                <c:pt idx="4356">
                  <c:v>2132.3280576029902</c:v>
                </c:pt>
                <c:pt idx="4357">
                  <c:v>2132.3280576029902</c:v>
                </c:pt>
                <c:pt idx="4358">
                  <c:v>2132.3280576029902</c:v>
                </c:pt>
                <c:pt idx="4359">
                  <c:v>2132.3280576029902</c:v>
                </c:pt>
                <c:pt idx="4360">
                  <c:v>2132.3280576029902</c:v>
                </c:pt>
                <c:pt idx="4361">
                  <c:v>2132.3280576029902</c:v>
                </c:pt>
                <c:pt idx="4362">
                  <c:v>2132.3280576029902</c:v>
                </c:pt>
                <c:pt idx="4363">
                  <c:v>2132.3280576029902</c:v>
                </c:pt>
                <c:pt idx="4364">
                  <c:v>2132.3280576029902</c:v>
                </c:pt>
                <c:pt idx="4365">
                  <c:v>2132.3280576029902</c:v>
                </c:pt>
                <c:pt idx="4366">
                  <c:v>2132.3280576029902</c:v>
                </c:pt>
                <c:pt idx="4367">
                  <c:v>0</c:v>
                </c:pt>
                <c:pt idx="4368">
                  <c:v>0</c:v>
                </c:pt>
                <c:pt idx="4369">
                  <c:v>0</c:v>
                </c:pt>
                <c:pt idx="4370">
                  <c:v>0</c:v>
                </c:pt>
                <c:pt idx="4371">
                  <c:v>0</c:v>
                </c:pt>
                <c:pt idx="4372">
                  <c:v>0</c:v>
                </c:pt>
                <c:pt idx="4373">
                  <c:v>0</c:v>
                </c:pt>
                <c:pt idx="4374">
                  <c:v>0</c:v>
                </c:pt>
                <c:pt idx="4375">
                  <c:v>0</c:v>
                </c:pt>
                <c:pt idx="4376">
                  <c:v>0</c:v>
                </c:pt>
                <c:pt idx="4377">
                  <c:v>2132.3280576029902</c:v>
                </c:pt>
                <c:pt idx="4378">
                  <c:v>2132.3280576029902</c:v>
                </c:pt>
                <c:pt idx="4379">
                  <c:v>2132.3280576029902</c:v>
                </c:pt>
                <c:pt idx="4380">
                  <c:v>2132.3280576029902</c:v>
                </c:pt>
                <c:pt idx="4381">
                  <c:v>2132.3280576029902</c:v>
                </c:pt>
                <c:pt idx="4382">
                  <c:v>2132.3280576029902</c:v>
                </c:pt>
                <c:pt idx="4383">
                  <c:v>2132.3280576029902</c:v>
                </c:pt>
                <c:pt idx="4384">
                  <c:v>2132.3280576029902</c:v>
                </c:pt>
                <c:pt idx="4385">
                  <c:v>2132.3280576029902</c:v>
                </c:pt>
                <c:pt idx="4386">
                  <c:v>2132.3280576029902</c:v>
                </c:pt>
                <c:pt idx="4387">
                  <c:v>2132.3280576029902</c:v>
                </c:pt>
                <c:pt idx="4388">
                  <c:v>2132.3280576029902</c:v>
                </c:pt>
                <c:pt idx="4389">
                  <c:v>2132.3280576029902</c:v>
                </c:pt>
                <c:pt idx="4390">
                  <c:v>2132.3280576029902</c:v>
                </c:pt>
                <c:pt idx="4391">
                  <c:v>0</c:v>
                </c:pt>
                <c:pt idx="4392">
                  <c:v>0</c:v>
                </c:pt>
                <c:pt idx="4393">
                  <c:v>0</c:v>
                </c:pt>
                <c:pt idx="4394">
                  <c:v>0</c:v>
                </c:pt>
                <c:pt idx="4395">
                  <c:v>0</c:v>
                </c:pt>
                <c:pt idx="4396">
                  <c:v>0</c:v>
                </c:pt>
                <c:pt idx="4397">
                  <c:v>0</c:v>
                </c:pt>
                <c:pt idx="4398">
                  <c:v>0</c:v>
                </c:pt>
                <c:pt idx="4399">
                  <c:v>0</c:v>
                </c:pt>
                <c:pt idx="4400">
                  <c:v>0</c:v>
                </c:pt>
                <c:pt idx="4401">
                  <c:v>2132.3280576029902</c:v>
                </c:pt>
                <c:pt idx="4402">
                  <c:v>2132.3280576029902</c:v>
                </c:pt>
                <c:pt idx="4403">
                  <c:v>2132.3280576029902</c:v>
                </c:pt>
                <c:pt idx="4404">
                  <c:v>2132.3280576029902</c:v>
                </c:pt>
                <c:pt idx="4405">
                  <c:v>2132.3280576029902</c:v>
                </c:pt>
                <c:pt idx="4406">
                  <c:v>2132.3280576029902</c:v>
                </c:pt>
                <c:pt idx="4407">
                  <c:v>2132.3280576029902</c:v>
                </c:pt>
                <c:pt idx="4408">
                  <c:v>2132.3280576029902</c:v>
                </c:pt>
                <c:pt idx="4409">
                  <c:v>2132.3280576029902</c:v>
                </c:pt>
                <c:pt idx="4410">
                  <c:v>2132.3280576029902</c:v>
                </c:pt>
                <c:pt idx="4411">
                  <c:v>2132.3280576029902</c:v>
                </c:pt>
                <c:pt idx="4412">
                  <c:v>2132.3280576029902</c:v>
                </c:pt>
                <c:pt idx="4413">
                  <c:v>2132.3280576029902</c:v>
                </c:pt>
                <c:pt idx="4414">
                  <c:v>2132.3280576029902</c:v>
                </c:pt>
                <c:pt idx="4415">
                  <c:v>0</c:v>
                </c:pt>
                <c:pt idx="4416">
                  <c:v>0</c:v>
                </c:pt>
                <c:pt idx="4417">
                  <c:v>0</c:v>
                </c:pt>
                <c:pt idx="4418">
                  <c:v>0</c:v>
                </c:pt>
                <c:pt idx="4419">
                  <c:v>0</c:v>
                </c:pt>
                <c:pt idx="4420">
                  <c:v>0</c:v>
                </c:pt>
                <c:pt idx="4421">
                  <c:v>0</c:v>
                </c:pt>
                <c:pt idx="4422">
                  <c:v>0</c:v>
                </c:pt>
                <c:pt idx="4423">
                  <c:v>0</c:v>
                </c:pt>
                <c:pt idx="4424">
                  <c:v>0</c:v>
                </c:pt>
                <c:pt idx="4425">
                  <c:v>2132.3280576029902</c:v>
                </c:pt>
                <c:pt idx="4426">
                  <c:v>2132.3280576029902</c:v>
                </c:pt>
                <c:pt idx="4427">
                  <c:v>2132.3280576029902</c:v>
                </c:pt>
                <c:pt idx="4428">
                  <c:v>2132.3280576029902</c:v>
                </c:pt>
                <c:pt idx="4429">
                  <c:v>2132.3280576029902</c:v>
                </c:pt>
                <c:pt idx="4430">
                  <c:v>2132.3280576029902</c:v>
                </c:pt>
                <c:pt idx="4431">
                  <c:v>2132.3280576029902</c:v>
                </c:pt>
                <c:pt idx="4432">
                  <c:v>2132.3280576029902</c:v>
                </c:pt>
                <c:pt idx="4433">
                  <c:v>2132.3280576029902</c:v>
                </c:pt>
                <c:pt idx="4434">
                  <c:v>2132.3280576029902</c:v>
                </c:pt>
                <c:pt idx="4435">
                  <c:v>2132.3280576029902</c:v>
                </c:pt>
                <c:pt idx="4436">
                  <c:v>2132.3280576029902</c:v>
                </c:pt>
                <c:pt idx="4437">
                  <c:v>2132.3280576029902</c:v>
                </c:pt>
                <c:pt idx="4438">
                  <c:v>2132.3280576029902</c:v>
                </c:pt>
                <c:pt idx="4439">
                  <c:v>0</c:v>
                </c:pt>
                <c:pt idx="4440">
                  <c:v>0</c:v>
                </c:pt>
                <c:pt idx="4441">
                  <c:v>0</c:v>
                </c:pt>
                <c:pt idx="4442">
                  <c:v>0</c:v>
                </c:pt>
                <c:pt idx="4443">
                  <c:v>0</c:v>
                </c:pt>
                <c:pt idx="4444">
                  <c:v>0</c:v>
                </c:pt>
                <c:pt idx="4445">
                  <c:v>0</c:v>
                </c:pt>
                <c:pt idx="4446">
                  <c:v>0</c:v>
                </c:pt>
                <c:pt idx="4447">
                  <c:v>0</c:v>
                </c:pt>
                <c:pt idx="4448">
                  <c:v>0</c:v>
                </c:pt>
                <c:pt idx="4449">
                  <c:v>2132.3280576029902</c:v>
                </c:pt>
                <c:pt idx="4450">
                  <c:v>2132.3280576029902</c:v>
                </c:pt>
                <c:pt idx="4451">
                  <c:v>2132.3280576029902</c:v>
                </c:pt>
                <c:pt idx="4452">
                  <c:v>2132.3280576029902</c:v>
                </c:pt>
                <c:pt idx="4453">
                  <c:v>2132.3280576029902</c:v>
                </c:pt>
                <c:pt idx="4454">
                  <c:v>2132.3280576029902</c:v>
                </c:pt>
                <c:pt idx="4455">
                  <c:v>2132.3280576029902</c:v>
                </c:pt>
                <c:pt idx="4456">
                  <c:v>2132.3280576029902</c:v>
                </c:pt>
                <c:pt idx="4457">
                  <c:v>2132.3280576029902</c:v>
                </c:pt>
                <c:pt idx="4458">
                  <c:v>2132.3280576029902</c:v>
                </c:pt>
                <c:pt idx="4459">
                  <c:v>2132.3280576029902</c:v>
                </c:pt>
                <c:pt idx="4460">
                  <c:v>2132.3280576029902</c:v>
                </c:pt>
                <c:pt idx="4461">
                  <c:v>2132.3280576029902</c:v>
                </c:pt>
                <c:pt idx="4462">
                  <c:v>2132.3280576029902</c:v>
                </c:pt>
                <c:pt idx="4463">
                  <c:v>0</c:v>
                </c:pt>
                <c:pt idx="4464">
                  <c:v>0</c:v>
                </c:pt>
                <c:pt idx="4465">
                  <c:v>0</c:v>
                </c:pt>
                <c:pt idx="4466">
                  <c:v>0</c:v>
                </c:pt>
                <c:pt idx="4467">
                  <c:v>0</c:v>
                </c:pt>
                <c:pt idx="4468">
                  <c:v>0</c:v>
                </c:pt>
                <c:pt idx="4469">
                  <c:v>0</c:v>
                </c:pt>
                <c:pt idx="4470">
                  <c:v>0</c:v>
                </c:pt>
                <c:pt idx="4471">
                  <c:v>0</c:v>
                </c:pt>
                <c:pt idx="4472">
                  <c:v>0</c:v>
                </c:pt>
                <c:pt idx="4473">
                  <c:v>2132.3280576029902</c:v>
                </c:pt>
                <c:pt idx="4474">
                  <c:v>2132.3280576029902</c:v>
                </c:pt>
                <c:pt idx="4475">
                  <c:v>2132.3280576029902</c:v>
                </c:pt>
                <c:pt idx="4476">
                  <c:v>2132.3280576029902</c:v>
                </c:pt>
                <c:pt idx="4477">
                  <c:v>2132.3280576029902</c:v>
                </c:pt>
                <c:pt idx="4478">
                  <c:v>2132.3280576029902</c:v>
                </c:pt>
                <c:pt idx="4479">
                  <c:v>2132.3280576029902</c:v>
                </c:pt>
                <c:pt idx="4480">
                  <c:v>2132.3280576029902</c:v>
                </c:pt>
                <c:pt idx="4481">
                  <c:v>2132.3280576029902</c:v>
                </c:pt>
                <c:pt idx="4482">
                  <c:v>2132.3280576029902</c:v>
                </c:pt>
                <c:pt idx="4483">
                  <c:v>2132.3280576029902</c:v>
                </c:pt>
                <c:pt idx="4484">
                  <c:v>2132.3280576029902</c:v>
                </c:pt>
                <c:pt idx="4485">
                  <c:v>2132.3280576029902</c:v>
                </c:pt>
                <c:pt idx="4486">
                  <c:v>2132.3280576029902</c:v>
                </c:pt>
                <c:pt idx="4487">
                  <c:v>0</c:v>
                </c:pt>
                <c:pt idx="4488">
                  <c:v>0</c:v>
                </c:pt>
                <c:pt idx="4489">
                  <c:v>0</c:v>
                </c:pt>
                <c:pt idx="4490">
                  <c:v>0</c:v>
                </c:pt>
                <c:pt idx="4491">
                  <c:v>0</c:v>
                </c:pt>
                <c:pt idx="4492">
                  <c:v>0</c:v>
                </c:pt>
                <c:pt idx="4493">
                  <c:v>0</c:v>
                </c:pt>
                <c:pt idx="4494">
                  <c:v>0</c:v>
                </c:pt>
                <c:pt idx="4495">
                  <c:v>0</c:v>
                </c:pt>
                <c:pt idx="4496">
                  <c:v>0</c:v>
                </c:pt>
                <c:pt idx="4497">
                  <c:v>2132.3280576029902</c:v>
                </c:pt>
                <c:pt idx="4498">
                  <c:v>2132.3280576029902</c:v>
                </c:pt>
                <c:pt idx="4499">
                  <c:v>2132.3280576029902</c:v>
                </c:pt>
                <c:pt idx="4500">
                  <c:v>2132.3280576029902</c:v>
                </c:pt>
                <c:pt idx="4501">
                  <c:v>2132.3280576029902</c:v>
                </c:pt>
                <c:pt idx="4502">
                  <c:v>2132.3280576029902</c:v>
                </c:pt>
                <c:pt idx="4503">
                  <c:v>2132.3280576029902</c:v>
                </c:pt>
                <c:pt idx="4504">
                  <c:v>2132.3280576029902</c:v>
                </c:pt>
                <c:pt idx="4505">
                  <c:v>2132.3280576029902</c:v>
                </c:pt>
                <c:pt idx="4506">
                  <c:v>2132.3280576029902</c:v>
                </c:pt>
                <c:pt idx="4507">
                  <c:v>2132.3280576029902</c:v>
                </c:pt>
                <c:pt idx="4508">
                  <c:v>2132.3280576029902</c:v>
                </c:pt>
                <c:pt idx="4509">
                  <c:v>2132.3280576029902</c:v>
                </c:pt>
                <c:pt idx="4510">
                  <c:v>2132.3280576029902</c:v>
                </c:pt>
                <c:pt idx="4511">
                  <c:v>0</c:v>
                </c:pt>
                <c:pt idx="4512">
                  <c:v>0</c:v>
                </c:pt>
                <c:pt idx="4513">
                  <c:v>0</c:v>
                </c:pt>
                <c:pt idx="4514">
                  <c:v>0</c:v>
                </c:pt>
                <c:pt idx="4515">
                  <c:v>0</c:v>
                </c:pt>
                <c:pt idx="4516">
                  <c:v>0</c:v>
                </c:pt>
                <c:pt idx="4517">
                  <c:v>0</c:v>
                </c:pt>
                <c:pt idx="4518">
                  <c:v>0</c:v>
                </c:pt>
                <c:pt idx="4519">
                  <c:v>0</c:v>
                </c:pt>
                <c:pt idx="4520">
                  <c:v>0</c:v>
                </c:pt>
                <c:pt idx="4521">
                  <c:v>2132.3280576029902</c:v>
                </c:pt>
                <c:pt idx="4522">
                  <c:v>2132.3280576029902</c:v>
                </c:pt>
                <c:pt idx="4523">
                  <c:v>2132.3280576029902</c:v>
                </c:pt>
                <c:pt idx="4524">
                  <c:v>2132.3280576029902</c:v>
                </c:pt>
                <c:pt idx="4525">
                  <c:v>2132.3280576029902</c:v>
                </c:pt>
                <c:pt idx="4526">
                  <c:v>2132.3280576029902</c:v>
                </c:pt>
                <c:pt idx="4527">
                  <c:v>2132.3280576029902</c:v>
                </c:pt>
                <c:pt idx="4528">
                  <c:v>2132.3280576029902</c:v>
                </c:pt>
                <c:pt idx="4529">
                  <c:v>2132.3280576029902</c:v>
                </c:pt>
                <c:pt idx="4530">
                  <c:v>2132.3280576029902</c:v>
                </c:pt>
                <c:pt idx="4531">
                  <c:v>2132.3280576029902</c:v>
                </c:pt>
                <c:pt idx="4532">
                  <c:v>2132.3280576029902</c:v>
                </c:pt>
                <c:pt idx="4533">
                  <c:v>2132.3280576029902</c:v>
                </c:pt>
                <c:pt idx="4534">
                  <c:v>2132.3280576029902</c:v>
                </c:pt>
                <c:pt idx="4535">
                  <c:v>0</c:v>
                </c:pt>
                <c:pt idx="4536">
                  <c:v>0</c:v>
                </c:pt>
                <c:pt idx="4537">
                  <c:v>0</c:v>
                </c:pt>
                <c:pt idx="4538">
                  <c:v>0</c:v>
                </c:pt>
                <c:pt idx="4539">
                  <c:v>0</c:v>
                </c:pt>
                <c:pt idx="4540">
                  <c:v>0</c:v>
                </c:pt>
                <c:pt idx="4541">
                  <c:v>0</c:v>
                </c:pt>
                <c:pt idx="4542">
                  <c:v>0</c:v>
                </c:pt>
                <c:pt idx="4543">
                  <c:v>0</c:v>
                </c:pt>
                <c:pt idx="4544">
                  <c:v>0</c:v>
                </c:pt>
                <c:pt idx="4545">
                  <c:v>2132.3280576029902</c:v>
                </c:pt>
                <c:pt idx="4546">
                  <c:v>2132.3280576029902</c:v>
                </c:pt>
                <c:pt idx="4547">
                  <c:v>2132.3280576029902</c:v>
                </c:pt>
                <c:pt idx="4548">
                  <c:v>2132.3280576029902</c:v>
                </c:pt>
                <c:pt idx="4549">
                  <c:v>2132.3280576029902</c:v>
                </c:pt>
                <c:pt idx="4550">
                  <c:v>2132.3280576029902</c:v>
                </c:pt>
                <c:pt idx="4551">
                  <c:v>2132.3280576029902</c:v>
                </c:pt>
                <c:pt idx="4552">
                  <c:v>2132.3280576029902</c:v>
                </c:pt>
                <c:pt idx="4553">
                  <c:v>2132.3280576029902</c:v>
                </c:pt>
                <c:pt idx="4554">
                  <c:v>2132.3280576029902</c:v>
                </c:pt>
                <c:pt idx="4555">
                  <c:v>2132.3280576029902</c:v>
                </c:pt>
                <c:pt idx="4556">
                  <c:v>2132.3280576029902</c:v>
                </c:pt>
                <c:pt idx="4557">
                  <c:v>2132.3280576029902</c:v>
                </c:pt>
                <c:pt idx="4558">
                  <c:v>2132.3280576029902</c:v>
                </c:pt>
                <c:pt idx="4559">
                  <c:v>0</c:v>
                </c:pt>
                <c:pt idx="4560">
                  <c:v>0</c:v>
                </c:pt>
                <c:pt idx="4561">
                  <c:v>0</c:v>
                </c:pt>
                <c:pt idx="4562">
                  <c:v>0</c:v>
                </c:pt>
                <c:pt idx="4563">
                  <c:v>0</c:v>
                </c:pt>
                <c:pt idx="4564">
                  <c:v>0</c:v>
                </c:pt>
                <c:pt idx="4565">
                  <c:v>0</c:v>
                </c:pt>
                <c:pt idx="4566">
                  <c:v>0</c:v>
                </c:pt>
                <c:pt idx="4567">
                  <c:v>0</c:v>
                </c:pt>
                <c:pt idx="4568">
                  <c:v>0</c:v>
                </c:pt>
                <c:pt idx="4569">
                  <c:v>2132.3280576029902</c:v>
                </c:pt>
                <c:pt idx="4570">
                  <c:v>2132.3280576029902</c:v>
                </c:pt>
                <c:pt idx="4571">
                  <c:v>2132.3280576029902</c:v>
                </c:pt>
                <c:pt idx="4572">
                  <c:v>2132.3280576029902</c:v>
                </c:pt>
                <c:pt idx="4573">
                  <c:v>2132.3280576029902</c:v>
                </c:pt>
                <c:pt idx="4574">
                  <c:v>2132.3280576029902</c:v>
                </c:pt>
                <c:pt idx="4575">
                  <c:v>2132.3280576029902</c:v>
                </c:pt>
                <c:pt idx="4576">
                  <c:v>2132.3280576029902</c:v>
                </c:pt>
                <c:pt idx="4577">
                  <c:v>2132.3280576029902</c:v>
                </c:pt>
                <c:pt idx="4578">
                  <c:v>2132.3280576029902</c:v>
                </c:pt>
                <c:pt idx="4579">
                  <c:v>2132.3280576029902</c:v>
                </c:pt>
                <c:pt idx="4580">
                  <c:v>2132.3280576029902</c:v>
                </c:pt>
                <c:pt idx="4581">
                  <c:v>2132.3280576029902</c:v>
                </c:pt>
                <c:pt idx="4582">
                  <c:v>2132.3280576029902</c:v>
                </c:pt>
                <c:pt idx="4583">
                  <c:v>0</c:v>
                </c:pt>
                <c:pt idx="4584">
                  <c:v>0</c:v>
                </c:pt>
                <c:pt idx="4585">
                  <c:v>0</c:v>
                </c:pt>
                <c:pt idx="4586">
                  <c:v>0</c:v>
                </c:pt>
                <c:pt idx="4587">
                  <c:v>0</c:v>
                </c:pt>
                <c:pt idx="4588">
                  <c:v>0</c:v>
                </c:pt>
                <c:pt idx="4589">
                  <c:v>0</c:v>
                </c:pt>
                <c:pt idx="4590">
                  <c:v>0</c:v>
                </c:pt>
                <c:pt idx="4591">
                  <c:v>0</c:v>
                </c:pt>
                <c:pt idx="4592">
                  <c:v>0</c:v>
                </c:pt>
                <c:pt idx="4593">
                  <c:v>2132.3280576029902</c:v>
                </c:pt>
                <c:pt idx="4594">
                  <c:v>2132.3280576029902</c:v>
                </c:pt>
                <c:pt idx="4595">
                  <c:v>2132.3280576029902</c:v>
                </c:pt>
                <c:pt idx="4596">
                  <c:v>2132.3280576029902</c:v>
                </c:pt>
                <c:pt idx="4597">
                  <c:v>2132.3280576029902</c:v>
                </c:pt>
                <c:pt idx="4598">
                  <c:v>2132.3280576029902</c:v>
                </c:pt>
                <c:pt idx="4599">
                  <c:v>2132.3280576029902</c:v>
                </c:pt>
                <c:pt idx="4600">
                  <c:v>2132.3280576029902</c:v>
                </c:pt>
                <c:pt idx="4601">
                  <c:v>2132.3280576029902</c:v>
                </c:pt>
                <c:pt idx="4602">
                  <c:v>2132.3280576029902</c:v>
                </c:pt>
                <c:pt idx="4603">
                  <c:v>2132.3280576029902</c:v>
                </c:pt>
                <c:pt idx="4604">
                  <c:v>2132.3280576029902</c:v>
                </c:pt>
                <c:pt idx="4605">
                  <c:v>2132.3280576029902</c:v>
                </c:pt>
                <c:pt idx="4606">
                  <c:v>2132.3280576029902</c:v>
                </c:pt>
                <c:pt idx="4607">
                  <c:v>0</c:v>
                </c:pt>
                <c:pt idx="4608">
                  <c:v>0</c:v>
                </c:pt>
                <c:pt idx="4609">
                  <c:v>0</c:v>
                </c:pt>
                <c:pt idx="4610">
                  <c:v>0</c:v>
                </c:pt>
                <c:pt idx="4611">
                  <c:v>0</c:v>
                </c:pt>
                <c:pt idx="4612">
                  <c:v>0</c:v>
                </c:pt>
                <c:pt idx="4613">
                  <c:v>0</c:v>
                </c:pt>
                <c:pt idx="4614">
                  <c:v>0</c:v>
                </c:pt>
                <c:pt idx="4615">
                  <c:v>0</c:v>
                </c:pt>
                <c:pt idx="4616">
                  <c:v>0</c:v>
                </c:pt>
                <c:pt idx="4617">
                  <c:v>2132.3280576029902</c:v>
                </c:pt>
                <c:pt idx="4618">
                  <c:v>2132.3280576029902</c:v>
                </c:pt>
                <c:pt idx="4619">
                  <c:v>2132.3280576029902</c:v>
                </c:pt>
                <c:pt idx="4620">
                  <c:v>2132.3280576029902</c:v>
                </c:pt>
                <c:pt idx="4621">
                  <c:v>2132.3280576029902</c:v>
                </c:pt>
                <c:pt idx="4622">
                  <c:v>2132.3280576029902</c:v>
                </c:pt>
                <c:pt idx="4623">
                  <c:v>2132.3280576029902</c:v>
                </c:pt>
                <c:pt idx="4624">
                  <c:v>2132.3280576029902</c:v>
                </c:pt>
                <c:pt idx="4625">
                  <c:v>2132.3280576029902</c:v>
                </c:pt>
                <c:pt idx="4626">
                  <c:v>2132.3280576029902</c:v>
                </c:pt>
                <c:pt idx="4627">
                  <c:v>2132.3280576029902</c:v>
                </c:pt>
                <c:pt idx="4628">
                  <c:v>2132.3280576029902</c:v>
                </c:pt>
                <c:pt idx="4629">
                  <c:v>2132.3280576029902</c:v>
                </c:pt>
                <c:pt idx="4630">
                  <c:v>2132.3280576029902</c:v>
                </c:pt>
                <c:pt idx="4631">
                  <c:v>0</c:v>
                </c:pt>
                <c:pt idx="4632">
                  <c:v>0</c:v>
                </c:pt>
                <c:pt idx="4633">
                  <c:v>0</c:v>
                </c:pt>
                <c:pt idx="4634">
                  <c:v>0</c:v>
                </c:pt>
                <c:pt idx="4635">
                  <c:v>0</c:v>
                </c:pt>
                <c:pt idx="4636">
                  <c:v>0</c:v>
                </c:pt>
                <c:pt idx="4637">
                  <c:v>0</c:v>
                </c:pt>
                <c:pt idx="4638">
                  <c:v>0</c:v>
                </c:pt>
                <c:pt idx="4639">
                  <c:v>0</c:v>
                </c:pt>
                <c:pt idx="4640">
                  <c:v>0</c:v>
                </c:pt>
                <c:pt idx="4641">
                  <c:v>2132.3280576029902</c:v>
                </c:pt>
                <c:pt idx="4642">
                  <c:v>2132.3280576029902</c:v>
                </c:pt>
                <c:pt idx="4643">
                  <c:v>2132.3280576029902</c:v>
                </c:pt>
                <c:pt idx="4644">
                  <c:v>2132.3280576029902</c:v>
                </c:pt>
                <c:pt idx="4645">
                  <c:v>2132.3280576029902</c:v>
                </c:pt>
                <c:pt idx="4646">
                  <c:v>2132.3280576029902</c:v>
                </c:pt>
                <c:pt idx="4647">
                  <c:v>2132.3280576029902</c:v>
                </c:pt>
                <c:pt idx="4648">
                  <c:v>2132.3280576029902</c:v>
                </c:pt>
                <c:pt idx="4649">
                  <c:v>2132.3280576029902</c:v>
                </c:pt>
                <c:pt idx="4650">
                  <c:v>2132.3280576029902</c:v>
                </c:pt>
                <c:pt idx="4651">
                  <c:v>2132.3280576029902</c:v>
                </c:pt>
                <c:pt idx="4652">
                  <c:v>2132.3280576029902</c:v>
                </c:pt>
                <c:pt idx="4653">
                  <c:v>2132.3280576029902</c:v>
                </c:pt>
                <c:pt idx="4654">
                  <c:v>2132.3280576029902</c:v>
                </c:pt>
                <c:pt idx="4655">
                  <c:v>0</c:v>
                </c:pt>
                <c:pt idx="4656">
                  <c:v>0</c:v>
                </c:pt>
                <c:pt idx="4657">
                  <c:v>0</c:v>
                </c:pt>
                <c:pt idx="4658">
                  <c:v>0</c:v>
                </c:pt>
                <c:pt idx="4659">
                  <c:v>0</c:v>
                </c:pt>
                <c:pt idx="4660">
                  <c:v>0</c:v>
                </c:pt>
                <c:pt idx="4661">
                  <c:v>0</c:v>
                </c:pt>
                <c:pt idx="4662">
                  <c:v>0</c:v>
                </c:pt>
                <c:pt idx="4663">
                  <c:v>0</c:v>
                </c:pt>
                <c:pt idx="4664">
                  <c:v>0</c:v>
                </c:pt>
                <c:pt idx="4665">
                  <c:v>2132.3280576029902</c:v>
                </c:pt>
                <c:pt idx="4666">
                  <c:v>2132.3280576029902</c:v>
                </c:pt>
                <c:pt idx="4667">
                  <c:v>2132.3280576029902</c:v>
                </c:pt>
                <c:pt idx="4668">
                  <c:v>2132.3280576029902</c:v>
                </c:pt>
                <c:pt idx="4669">
                  <c:v>2132.3280576029902</c:v>
                </c:pt>
                <c:pt idx="4670">
                  <c:v>2132.3280576029902</c:v>
                </c:pt>
                <c:pt idx="4671">
                  <c:v>2132.3280576029902</c:v>
                </c:pt>
                <c:pt idx="4672">
                  <c:v>2132.3280576029902</c:v>
                </c:pt>
                <c:pt idx="4673">
                  <c:v>2132.3280576029902</c:v>
                </c:pt>
                <c:pt idx="4674">
                  <c:v>2132.3280576029902</c:v>
                </c:pt>
                <c:pt idx="4675">
                  <c:v>2132.3280576029902</c:v>
                </c:pt>
                <c:pt idx="4676">
                  <c:v>2132.3280576029902</c:v>
                </c:pt>
                <c:pt idx="4677">
                  <c:v>2132.3280576029902</c:v>
                </c:pt>
                <c:pt idx="4678">
                  <c:v>2132.3280576029902</c:v>
                </c:pt>
                <c:pt idx="4679">
                  <c:v>0</c:v>
                </c:pt>
                <c:pt idx="4680">
                  <c:v>0</c:v>
                </c:pt>
                <c:pt idx="4681">
                  <c:v>0</c:v>
                </c:pt>
                <c:pt idx="4682">
                  <c:v>0</c:v>
                </c:pt>
                <c:pt idx="4683">
                  <c:v>0</c:v>
                </c:pt>
                <c:pt idx="4684">
                  <c:v>0</c:v>
                </c:pt>
                <c:pt idx="4685">
                  <c:v>0</c:v>
                </c:pt>
                <c:pt idx="4686">
                  <c:v>0</c:v>
                </c:pt>
                <c:pt idx="4687">
                  <c:v>0</c:v>
                </c:pt>
                <c:pt idx="4688">
                  <c:v>0</c:v>
                </c:pt>
                <c:pt idx="4689">
                  <c:v>2132.3280576029902</c:v>
                </c:pt>
                <c:pt idx="4690">
                  <c:v>2132.3280576029902</c:v>
                </c:pt>
                <c:pt idx="4691">
                  <c:v>2132.3280576029902</c:v>
                </c:pt>
                <c:pt idx="4692">
                  <c:v>2132.3280576029902</c:v>
                </c:pt>
                <c:pt idx="4693">
                  <c:v>2132.3280576029902</c:v>
                </c:pt>
                <c:pt idx="4694">
                  <c:v>2132.3280576029902</c:v>
                </c:pt>
                <c:pt idx="4695">
                  <c:v>2132.3280576029902</c:v>
                </c:pt>
                <c:pt idx="4696">
                  <c:v>2132.3280576029902</c:v>
                </c:pt>
                <c:pt idx="4697">
                  <c:v>2132.3280576029902</c:v>
                </c:pt>
                <c:pt idx="4698">
                  <c:v>2132.3280576029902</c:v>
                </c:pt>
                <c:pt idx="4699">
                  <c:v>2132.3280576029902</c:v>
                </c:pt>
                <c:pt idx="4700">
                  <c:v>2132.3280576029902</c:v>
                </c:pt>
                <c:pt idx="4701">
                  <c:v>2132.3280576029902</c:v>
                </c:pt>
                <c:pt idx="4702">
                  <c:v>2132.3280576029902</c:v>
                </c:pt>
                <c:pt idx="4703">
                  <c:v>0</c:v>
                </c:pt>
                <c:pt idx="4704">
                  <c:v>0</c:v>
                </c:pt>
                <c:pt idx="4705">
                  <c:v>0</c:v>
                </c:pt>
                <c:pt idx="4706">
                  <c:v>0</c:v>
                </c:pt>
                <c:pt idx="4707">
                  <c:v>0</c:v>
                </c:pt>
                <c:pt idx="4708">
                  <c:v>0</c:v>
                </c:pt>
                <c:pt idx="4709">
                  <c:v>0</c:v>
                </c:pt>
                <c:pt idx="4710">
                  <c:v>0</c:v>
                </c:pt>
                <c:pt idx="4711">
                  <c:v>0</c:v>
                </c:pt>
                <c:pt idx="4712">
                  <c:v>0</c:v>
                </c:pt>
                <c:pt idx="4713">
                  <c:v>2132.3280576029902</c:v>
                </c:pt>
                <c:pt idx="4714">
                  <c:v>2132.3280576029902</c:v>
                </c:pt>
                <c:pt idx="4715">
                  <c:v>2132.3280576029902</c:v>
                </c:pt>
                <c:pt idx="4716">
                  <c:v>2132.3280576029902</c:v>
                </c:pt>
                <c:pt idx="4717">
                  <c:v>2132.3280576029902</c:v>
                </c:pt>
                <c:pt idx="4718">
                  <c:v>2132.3280576029902</c:v>
                </c:pt>
                <c:pt idx="4719">
                  <c:v>2132.3280576029902</c:v>
                </c:pt>
                <c:pt idx="4720">
                  <c:v>2132.3280576029902</c:v>
                </c:pt>
                <c:pt idx="4721">
                  <c:v>2132.3280576029902</c:v>
                </c:pt>
                <c:pt idx="4722">
                  <c:v>2132.3280576029902</c:v>
                </c:pt>
                <c:pt idx="4723">
                  <c:v>2132.3280576029902</c:v>
                </c:pt>
                <c:pt idx="4724">
                  <c:v>2132.3280576029902</c:v>
                </c:pt>
                <c:pt idx="4725">
                  <c:v>2132.3280576029902</c:v>
                </c:pt>
                <c:pt idx="4726">
                  <c:v>2132.3280576029902</c:v>
                </c:pt>
                <c:pt idx="4727">
                  <c:v>0</c:v>
                </c:pt>
                <c:pt idx="4728">
                  <c:v>0</c:v>
                </c:pt>
                <c:pt idx="4729">
                  <c:v>0</c:v>
                </c:pt>
                <c:pt idx="4730">
                  <c:v>0</c:v>
                </c:pt>
                <c:pt idx="4731">
                  <c:v>0</c:v>
                </c:pt>
                <c:pt idx="4732">
                  <c:v>0</c:v>
                </c:pt>
                <c:pt idx="4733">
                  <c:v>0</c:v>
                </c:pt>
                <c:pt idx="4734">
                  <c:v>0</c:v>
                </c:pt>
                <c:pt idx="4735">
                  <c:v>0</c:v>
                </c:pt>
                <c:pt idx="4736">
                  <c:v>0</c:v>
                </c:pt>
                <c:pt idx="4737">
                  <c:v>2132.3280576029902</c:v>
                </c:pt>
                <c:pt idx="4738">
                  <c:v>2132.3280576029902</c:v>
                </c:pt>
                <c:pt idx="4739">
                  <c:v>2132.3280576029902</c:v>
                </c:pt>
                <c:pt idx="4740">
                  <c:v>2132.3280576029902</c:v>
                </c:pt>
                <c:pt idx="4741">
                  <c:v>2132.3280576029902</c:v>
                </c:pt>
                <c:pt idx="4742">
                  <c:v>2132.3280576029902</c:v>
                </c:pt>
                <c:pt idx="4743">
                  <c:v>2132.3280576029902</c:v>
                </c:pt>
                <c:pt idx="4744">
                  <c:v>2132.3280576029902</c:v>
                </c:pt>
                <c:pt idx="4745">
                  <c:v>2132.3280576029902</c:v>
                </c:pt>
                <c:pt idx="4746">
                  <c:v>2132.3280576029902</c:v>
                </c:pt>
                <c:pt idx="4747">
                  <c:v>2132.3280576029902</c:v>
                </c:pt>
                <c:pt idx="4748">
                  <c:v>2132.3280576029902</c:v>
                </c:pt>
                <c:pt idx="4749">
                  <c:v>2132.3280576029902</c:v>
                </c:pt>
                <c:pt idx="4750">
                  <c:v>2132.3280576029902</c:v>
                </c:pt>
                <c:pt idx="4751">
                  <c:v>0</c:v>
                </c:pt>
                <c:pt idx="4752">
                  <c:v>0</c:v>
                </c:pt>
                <c:pt idx="4753">
                  <c:v>0</c:v>
                </c:pt>
                <c:pt idx="4754">
                  <c:v>0</c:v>
                </c:pt>
                <c:pt idx="4755">
                  <c:v>0</c:v>
                </c:pt>
                <c:pt idx="4756">
                  <c:v>0</c:v>
                </c:pt>
                <c:pt idx="4757">
                  <c:v>0</c:v>
                </c:pt>
                <c:pt idx="4758">
                  <c:v>0</c:v>
                </c:pt>
                <c:pt idx="4759">
                  <c:v>0</c:v>
                </c:pt>
                <c:pt idx="4760">
                  <c:v>0</c:v>
                </c:pt>
                <c:pt idx="4761">
                  <c:v>2132.3280576029902</c:v>
                </c:pt>
                <c:pt idx="4762">
                  <c:v>2132.3280576029902</c:v>
                </c:pt>
                <c:pt idx="4763">
                  <c:v>2132.3280576029902</c:v>
                </c:pt>
                <c:pt idx="4764">
                  <c:v>2132.3280576029902</c:v>
                </c:pt>
                <c:pt idx="4765">
                  <c:v>2132.3280576029902</c:v>
                </c:pt>
                <c:pt idx="4766">
                  <c:v>2132.3280576029902</c:v>
                </c:pt>
                <c:pt idx="4767">
                  <c:v>2132.3280576029902</c:v>
                </c:pt>
                <c:pt idx="4768">
                  <c:v>2132.3280576029902</c:v>
                </c:pt>
                <c:pt idx="4769">
                  <c:v>2132.3280576029902</c:v>
                </c:pt>
                <c:pt idx="4770">
                  <c:v>2132.3280576029902</c:v>
                </c:pt>
                <c:pt idx="4771">
                  <c:v>2132.3280576029902</c:v>
                </c:pt>
                <c:pt idx="4772">
                  <c:v>2132.3280576029902</c:v>
                </c:pt>
                <c:pt idx="4773">
                  <c:v>2132.3280576029902</c:v>
                </c:pt>
                <c:pt idx="4774">
                  <c:v>2132.3280576029902</c:v>
                </c:pt>
                <c:pt idx="4775">
                  <c:v>0</c:v>
                </c:pt>
                <c:pt idx="4776">
                  <c:v>0</c:v>
                </c:pt>
                <c:pt idx="4777">
                  <c:v>0</c:v>
                </c:pt>
                <c:pt idx="4778">
                  <c:v>0</c:v>
                </c:pt>
                <c:pt idx="4779">
                  <c:v>0</c:v>
                </c:pt>
                <c:pt idx="4780">
                  <c:v>0</c:v>
                </c:pt>
                <c:pt idx="4781">
                  <c:v>0</c:v>
                </c:pt>
                <c:pt idx="4782">
                  <c:v>0</c:v>
                </c:pt>
                <c:pt idx="4783">
                  <c:v>0</c:v>
                </c:pt>
                <c:pt idx="4784">
                  <c:v>0</c:v>
                </c:pt>
                <c:pt idx="4785">
                  <c:v>2132.3280576029902</c:v>
                </c:pt>
                <c:pt idx="4786">
                  <c:v>2132.3280576029902</c:v>
                </c:pt>
                <c:pt idx="4787">
                  <c:v>2132.3280576029902</c:v>
                </c:pt>
                <c:pt idx="4788">
                  <c:v>2132.3280576029902</c:v>
                </c:pt>
                <c:pt idx="4789">
                  <c:v>2132.3280576029902</c:v>
                </c:pt>
                <c:pt idx="4790">
                  <c:v>2132.3280576029902</c:v>
                </c:pt>
                <c:pt idx="4791">
                  <c:v>2132.3280576029902</c:v>
                </c:pt>
                <c:pt idx="4792">
                  <c:v>2132.3280576029902</c:v>
                </c:pt>
                <c:pt idx="4793">
                  <c:v>2132.3280576029902</c:v>
                </c:pt>
                <c:pt idx="4794">
                  <c:v>2132.3280576029902</c:v>
                </c:pt>
                <c:pt idx="4795">
                  <c:v>2132.3280576029902</c:v>
                </c:pt>
                <c:pt idx="4796">
                  <c:v>2132.3280576029902</c:v>
                </c:pt>
                <c:pt idx="4797">
                  <c:v>2132.3280576029902</c:v>
                </c:pt>
                <c:pt idx="4798">
                  <c:v>2132.3280576029902</c:v>
                </c:pt>
                <c:pt idx="4799">
                  <c:v>0</c:v>
                </c:pt>
                <c:pt idx="4800">
                  <c:v>0</c:v>
                </c:pt>
                <c:pt idx="4801">
                  <c:v>0</c:v>
                </c:pt>
                <c:pt idx="4802">
                  <c:v>0</c:v>
                </c:pt>
                <c:pt idx="4803">
                  <c:v>0</c:v>
                </c:pt>
                <c:pt idx="4804">
                  <c:v>0</c:v>
                </c:pt>
                <c:pt idx="4805">
                  <c:v>0</c:v>
                </c:pt>
                <c:pt idx="4806">
                  <c:v>0</c:v>
                </c:pt>
                <c:pt idx="4807">
                  <c:v>0</c:v>
                </c:pt>
                <c:pt idx="4808">
                  <c:v>0</c:v>
                </c:pt>
                <c:pt idx="4809">
                  <c:v>2132.3280576029902</c:v>
                </c:pt>
                <c:pt idx="4810">
                  <c:v>2132.3280576029902</c:v>
                </c:pt>
                <c:pt idx="4811">
                  <c:v>2132.3280576029902</c:v>
                </c:pt>
                <c:pt idx="4812">
                  <c:v>2132.3280576029902</c:v>
                </c:pt>
                <c:pt idx="4813">
                  <c:v>2132.3280576029902</c:v>
                </c:pt>
                <c:pt idx="4814">
                  <c:v>2132.3280576029902</c:v>
                </c:pt>
                <c:pt idx="4815">
                  <c:v>2132.3280576029902</c:v>
                </c:pt>
                <c:pt idx="4816">
                  <c:v>2132.3280576029902</c:v>
                </c:pt>
                <c:pt idx="4817">
                  <c:v>2132.3280576029902</c:v>
                </c:pt>
                <c:pt idx="4818">
                  <c:v>2132.3280576029902</c:v>
                </c:pt>
                <c:pt idx="4819">
                  <c:v>2132.3280576029902</c:v>
                </c:pt>
                <c:pt idx="4820">
                  <c:v>2132.3280576029902</c:v>
                </c:pt>
                <c:pt idx="4821">
                  <c:v>2132.3280576029902</c:v>
                </c:pt>
                <c:pt idx="4822">
                  <c:v>2132.3280576029902</c:v>
                </c:pt>
                <c:pt idx="4823">
                  <c:v>0</c:v>
                </c:pt>
                <c:pt idx="4824">
                  <c:v>0</c:v>
                </c:pt>
                <c:pt idx="4825">
                  <c:v>0</c:v>
                </c:pt>
                <c:pt idx="4826">
                  <c:v>0</c:v>
                </c:pt>
                <c:pt idx="4827">
                  <c:v>0</c:v>
                </c:pt>
                <c:pt idx="4828">
                  <c:v>0</c:v>
                </c:pt>
                <c:pt idx="4829">
                  <c:v>0</c:v>
                </c:pt>
                <c:pt idx="4830">
                  <c:v>0</c:v>
                </c:pt>
                <c:pt idx="4831">
                  <c:v>0</c:v>
                </c:pt>
                <c:pt idx="4832">
                  <c:v>0</c:v>
                </c:pt>
                <c:pt idx="4833">
                  <c:v>2132.3280576029902</c:v>
                </c:pt>
                <c:pt idx="4834">
                  <c:v>2132.3280576029902</c:v>
                </c:pt>
                <c:pt idx="4835">
                  <c:v>2132.3280576029902</c:v>
                </c:pt>
                <c:pt idx="4836">
                  <c:v>2132.3280576029902</c:v>
                </c:pt>
                <c:pt idx="4837">
                  <c:v>2132.3280576029902</c:v>
                </c:pt>
                <c:pt idx="4838">
                  <c:v>2132.3280576029902</c:v>
                </c:pt>
                <c:pt idx="4839">
                  <c:v>2132.3280576029902</c:v>
                </c:pt>
                <c:pt idx="4840">
                  <c:v>2132.3280576029902</c:v>
                </c:pt>
                <c:pt idx="4841">
                  <c:v>2132.3280576029902</c:v>
                </c:pt>
                <c:pt idx="4842">
                  <c:v>2132.3280576029902</c:v>
                </c:pt>
                <c:pt idx="4843">
                  <c:v>2132.3280576029902</c:v>
                </c:pt>
                <c:pt idx="4844">
                  <c:v>2132.3280576029902</c:v>
                </c:pt>
                <c:pt idx="4845">
                  <c:v>2132.3280576029902</c:v>
                </c:pt>
                <c:pt idx="4846">
                  <c:v>2132.3280576029902</c:v>
                </c:pt>
                <c:pt idx="4847">
                  <c:v>0</c:v>
                </c:pt>
                <c:pt idx="4848">
                  <c:v>0</c:v>
                </c:pt>
                <c:pt idx="4849">
                  <c:v>0</c:v>
                </c:pt>
                <c:pt idx="4850">
                  <c:v>0</c:v>
                </c:pt>
                <c:pt idx="4851">
                  <c:v>0</c:v>
                </c:pt>
                <c:pt idx="4852">
                  <c:v>0</c:v>
                </c:pt>
                <c:pt idx="4853">
                  <c:v>0</c:v>
                </c:pt>
                <c:pt idx="4854">
                  <c:v>0</c:v>
                </c:pt>
                <c:pt idx="4855">
                  <c:v>0</c:v>
                </c:pt>
                <c:pt idx="4856">
                  <c:v>0</c:v>
                </c:pt>
                <c:pt idx="4857">
                  <c:v>2132.3280576029902</c:v>
                </c:pt>
                <c:pt idx="4858">
                  <c:v>2132.3280576029902</c:v>
                </c:pt>
                <c:pt idx="4859">
                  <c:v>2132.3280576029902</c:v>
                </c:pt>
                <c:pt idx="4860">
                  <c:v>2132.3280576029902</c:v>
                </c:pt>
                <c:pt idx="4861">
                  <c:v>2132.3280576029902</c:v>
                </c:pt>
                <c:pt idx="4862">
                  <c:v>2132.3280576029902</c:v>
                </c:pt>
                <c:pt idx="4863">
                  <c:v>2132.3280576029902</c:v>
                </c:pt>
                <c:pt idx="4864">
                  <c:v>2132.3280576029902</c:v>
                </c:pt>
                <c:pt idx="4865">
                  <c:v>2132.3280576029902</c:v>
                </c:pt>
                <c:pt idx="4866">
                  <c:v>2132.3280576029902</c:v>
                </c:pt>
                <c:pt idx="4867">
                  <c:v>2132.3280576029902</c:v>
                </c:pt>
                <c:pt idx="4868">
                  <c:v>2132.3280576029902</c:v>
                </c:pt>
                <c:pt idx="4869">
                  <c:v>2132.3280576029902</c:v>
                </c:pt>
                <c:pt idx="4870">
                  <c:v>2132.3280576029902</c:v>
                </c:pt>
                <c:pt idx="4871">
                  <c:v>0</c:v>
                </c:pt>
                <c:pt idx="4872">
                  <c:v>0</c:v>
                </c:pt>
                <c:pt idx="4873">
                  <c:v>0</c:v>
                </c:pt>
                <c:pt idx="4874">
                  <c:v>0</c:v>
                </c:pt>
                <c:pt idx="4875">
                  <c:v>0</c:v>
                </c:pt>
                <c:pt idx="4876">
                  <c:v>0</c:v>
                </c:pt>
                <c:pt idx="4877">
                  <c:v>0</c:v>
                </c:pt>
                <c:pt idx="4878">
                  <c:v>0</c:v>
                </c:pt>
                <c:pt idx="4879">
                  <c:v>0</c:v>
                </c:pt>
                <c:pt idx="4880">
                  <c:v>0</c:v>
                </c:pt>
                <c:pt idx="4881">
                  <c:v>2132.3280576029902</c:v>
                </c:pt>
                <c:pt idx="4882">
                  <c:v>2132.3280576029902</c:v>
                </c:pt>
                <c:pt idx="4883">
                  <c:v>2132.3280576029902</c:v>
                </c:pt>
                <c:pt idx="4884">
                  <c:v>2132.3280576029902</c:v>
                </c:pt>
                <c:pt idx="4885">
                  <c:v>2132.3280576029902</c:v>
                </c:pt>
                <c:pt idx="4886">
                  <c:v>2132.3280576029902</c:v>
                </c:pt>
                <c:pt idx="4887">
                  <c:v>2132.3280576029902</c:v>
                </c:pt>
                <c:pt idx="4888">
                  <c:v>2132.3280576029902</c:v>
                </c:pt>
                <c:pt idx="4889">
                  <c:v>2132.3280576029902</c:v>
                </c:pt>
                <c:pt idx="4890">
                  <c:v>2132.3280576029902</c:v>
                </c:pt>
                <c:pt idx="4891">
                  <c:v>2132.3280576029902</c:v>
                </c:pt>
                <c:pt idx="4892">
                  <c:v>2132.3280576029902</c:v>
                </c:pt>
                <c:pt idx="4893">
                  <c:v>2132.3280576029902</c:v>
                </c:pt>
                <c:pt idx="4894">
                  <c:v>2132.3280576029902</c:v>
                </c:pt>
                <c:pt idx="4895">
                  <c:v>0</c:v>
                </c:pt>
                <c:pt idx="4896">
                  <c:v>0</c:v>
                </c:pt>
                <c:pt idx="4897">
                  <c:v>0</c:v>
                </c:pt>
                <c:pt idx="4898">
                  <c:v>0</c:v>
                </c:pt>
                <c:pt idx="4899">
                  <c:v>0</c:v>
                </c:pt>
                <c:pt idx="4900">
                  <c:v>0</c:v>
                </c:pt>
                <c:pt idx="4901">
                  <c:v>0</c:v>
                </c:pt>
                <c:pt idx="4902">
                  <c:v>0</c:v>
                </c:pt>
                <c:pt idx="4903">
                  <c:v>0</c:v>
                </c:pt>
                <c:pt idx="4904">
                  <c:v>0</c:v>
                </c:pt>
                <c:pt idx="4905">
                  <c:v>2132.3280576029902</c:v>
                </c:pt>
                <c:pt idx="4906">
                  <c:v>2132.3280576029902</c:v>
                </c:pt>
                <c:pt idx="4907">
                  <c:v>2132.3280576029902</c:v>
                </c:pt>
                <c:pt idx="4908">
                  <c:v>2132.3280576029902</c:v>
                </c:pt>
                <c:pt idx="4909">
                  <c:v>2132.3280576029902</c:v>
                </c:pt>
                <c:pt idx="4910">
                  <c:v>2132.3280576029902</c:v>
                </c:pt>
                <c:pt idx="4911">
                  <c:v>2132.3280576029902</c:v>
                </c:pt>
                <c:pt idx="4912">
                  <c:v>2132.3280576029902</c:v>
                </c:pt>
                <c:pt idx="4913">
                  <c:v>2132.3280576029902</c:v>
                </c:pt>
                <c:pt idx="4914">
                  <c:v>2132.3280576029902</c:v>
                </c:pt>
                <c:pt idx="4915">
                  <c:v>2132.3280576029902</c:v>
                </c:pt>
                <c:pt idx="4916">
                  <c:v>2132.3280576029902</c:v>
                </c:pt>
                <c:pt idx="4917">
                  <c:v>2132.3280576029902</c:v>
                </c:pt>
                <c:pt idx="4918">
                  <c:v>2132.3280576029902</c:v>
                </c:pt>
                <c:pt idx="4919">
                  <c:v>0</c:v>
                </c:pt>
                <c:pt idx="4920">
                  <c:v>0</c:v>
                </c:pt>
                <c:pt idx="4921">
                  <c:v>0</c:v>
                </c:pt>
                <c:pt idx="4922">
                  <c:v>0</c:v>
                </c:pt>
                <c:pt idx="4923">
                  <c:v>0</c:v>
                </c:pt>
                <c:pt idx="4924">
                  <c:v>0</c:v>
                </c:pt>
                <c:pt idx="4925">
                  <c:v>0</c:v>
                </c:pt>
                <c:pt idx="4926">
                  <c:v>0</c:v>
                </c:pt>
                <c:pt idx="4927">
                  <c:v>0</c:v>
                </c:pt>
                <c:pt idx="4928">
                  <c:v>0</c:v>
                </c:pt>
                <c:pt idx="4929">
                  <c:v>2132.3280576029902</c:v>
                </c:pt>
                <c:pt idx="4930">
                  <c:v>2132.3280576029902</c:v>
                </c:pt>
                <c:pt idx="4931">
                  <c:v>2132.3280576029902</c:v>
                </c:pt>
                <c:pt idx="4932">
                  <c:v>2132.3280576029902</c:v>
                </c:pt>
                <c:pt idx="4933">
                  <c:v>2132.3280576029902</c:v>
                </c:pt>
                <c:pt idx="4934">
                  <c:v>2132.3280576029902</c:v>
                </c:pt>
                <c:pt idx="4935">
                  <c:v>2132.3280576029902</c:v>
                </c:pt>
                <c:pt idx="4936">
                  <c:v>2132.3280576029902</c:v>
                </c:pt>
                <c:pt idx="4937">
                  <c:v>2132.3280576029902</c:v>
                </c:pt>
                <c:pt idx="4938">
                  <c:v>2132.3280576029902</c:v>
                </c:pt>
                <c:pt idx="4939">
                  <c:v>2132.3280576029902</c:v>
                </c:pt>
                <c:pt idx="4940">
                  <c:v>2132.3280576029902</c:v>
                </c:pt>
                <c:pt idx="4941">
                  <c:v>2132.3280576029902</c:v>
                </c:pt>
                <c:pt idx="4942">
                  <c:v>2132.3280576029902</c:v>
                </c:pt>
                <c:pt idx="4943">
                  <c:v>0</c:v>
                </c:pt>
                <c:pt idx="4944">
                  <c:v>0</c:v>
                </c:pt>
                <c:pt idx="4945">
                  <c:v>0</c:v>
                </c:pt>
                <c:pt idx="4946">
                  <c:v>0</c:v>
                </c:pt>
                <c:pt idx="4947">
                  <c:v>0</c:v>
                </c:pt>
                <c:pt idx="4948">
                  <c:v>0</c:v>
                </c:pt>
                <c:pt idx="4949">
                  <c:v>0</c:v>
                </c:pt>
                <c:pt idx="4950">
                  <c:v>0</c:v>
                </c:pt>
                <c:pt idx="4951">
                  <c:v>0</c:v>
                </c:pt>
                <c:pt idx="4952">
                  <c:v>0</c:v>
                </c:pt>
                <c:pt idx="4953">
                  <c:v>2132.3280576029902</c:v>
                </c:pt>
                <c:pt idx="4954">
                  <c:v>2132.3280576029902</c:v>
                </c:pt>
                <c:pt idx="4955">
                  <c:v>2132.3280576029902</c:v>
                </c:pt>
                <c:pt idx="4956">
                  <c:v>2132.3280576029902</c:v>
                </c:pt>
                <c:pt idx="4957">
                  <c:v>2132.3280576029902</c:v>
                </c:pt>
                <c:pt idx="4958">
                  <c:v>2132.3280576029902</c:v>
                </c:pt>
                <c:pt idx="4959">
                  <c:v>2132.3280576029902</c:v>
                </c:pt>
                <c:pt idx="4960">
                  <c:v>2132.3280576029902</c:v>
                </c:pt>
                <c:pt idx="4961">
                  <c:v>2132.3280576029902</c:v>
                </c:pt>
                <c:pt idx="4962">
                  <c:v>2132.3280576029902</c:v>
                </c:pt>
                <c:pt idx="4963">
                  <c:v>2132.3280576029902</c:v>
                </c:pt>
                <c:pt idx="4964">
                  <c:v>2132.3280576029902</c:v>
                </c:pt>
                <c:pt idx="4965">
                  <c:v>2132.3280576029902</c:v>
                </c:pt>
                <c:pt idx="4966">
                  <c:v>2132.3280576029902</c:v>
                </c:pt>
                <c:pt idx="4967">
                  <c:v>0</c:v>
                </c:pt>
                <c:pt idx="4968">
                  <c:v>0</c:v>
                </c:pt>
                <c:pt idx="4969">
                  <c:v>0</c:v>
                </c:pt>
                <c:pt idx="4970">
                  <c:v>0</c:v>
                </c:pt>
                <c:pt idx="4971">
                  <c:v>0</c:v>
                </c:pt>
                <c:pt idx="4972">
                  <c:v>0</c:v>
                </c:pt>
                <c:pt idx="4973">
                  <c:v>0</c:v>
                </c:pt>
                <c:pt idx="4974">
                  <c:v>0</c:v>
                </c:pt>
                <c:pt idx="4975">
                  <c:v>0</c:v>
                </c:pt>
                <c:pt idx="4976">
                  <c:v>0</c:v>
                </c:pt>
                <c:pt idx="4977">
                  <c:v>2132.3280576029902</c:v>
                </c:pt>
                <c:pt idx="4978">
                  <c:v>2132.3280576029902</c:v>
                </c:pt>
                <c:pt idx="4979">
                  <c:v>2132.3280576029902</c:v>
                </c:pt>
                <c:pt idx="4980">
                  <c:v>2132.3280576029902</c:v>
                </c:pt>
                <c:pt idx="4981">
                  <c:v>2132.3280576029902</c:v>
                </c:pt>
                <c:pt idx="4982">
                  <c:v>2132.3280576029902</c:v>
                </c:pt>
                <c:pt idx="4983">
                  <c:v>2132.3280576029902</c:v>
                </c:pt>
                <c:pt idx="4984">
                  <c:v>2132.3280576029902</c:v>
                </c:pt>
                <c:pt idx="4985">
                  <c:v>2132.3280576029902</c:v>
                </c:pt>
                <c:pt idx="4986">
                  <c:v>2132.3280576029902</c:v>
                </c:pt>
                <c:pt idx="4987">
                  <c:v>2132.3280576029902</c:v>
                </c:pt>
                <c:pt idx="4988">
                  <c:v>2132.3280576029902</c:v>
                </c:pt>
                <c:pt idx="4989">
                  <c:v>2132.3280576029902</c:v>
                </c:pt>
                <c:pt idx="4990">
                  <c:v>2132.3280576029902</c:v>
                </c:pt>
                <c:pt idx="4991">
                  <c:v>0</c:v>
                </c:pt>
                <c:pt idx="4992">
                  <c:v>0</c:v>
                </c:pt>
                <c:pt idx="4993">
                  <c:v>0</c:v>
                </c:pt>
                <c:pt idx="4994">
                  <c:v>0</c:v>
                </c:pt>
                <c:pt idx="4995">
                  <c:v>0</c:v>
                </c:pt>
                <c:pt idx="4996">
                  <c:v>0</c:v>
                </c:pt>
                <c:pt idx="4997">
                  <c:v>0</c:v>
                </c:pt>
                <c:pt idx="4998">
                  <c:v>0</c:v>
                </c:pt>
                <c:pt idx="4999">
                  <c:v>0</c:v>
                </c:pt>
                <c:pt idx="5000">
                  <c:v>0</c:v>
                </c:pt>
                <c:pt idx="5001">
                  <c:v>2132.3280576029902</c:v>
                </c:pt>
                <c:pt idx="5002">
                  <c:v>2132.3280576029902</c:v>
                </c:pt>
                <c:pt idx="5003">
                  <c:v>2132.3280576029902</c:v>
                </c:pt>
                <c:pt idx="5004">
                  <c:v>2132.3280576029902</c:v>
                </c:pt>
                <c:pt idx="5005">
                  <c:v>2132.3280576029902</c:v>
                </c:pt>
                <c:pt idx="5006">
                  <c:v>2132.3280576029902</c:v>
                </c:pt>
                <c:pt idx="5007">
                  <c:v>2132.3280576029902</c:v>
                </c:pt>
                <c:pt idx="5008">
                  <c:v>2132.3280576029902</c:v>
                </c:pt>
                <c:pt idx="5009">
                  <c:v>2132.3280576029902</c:v>
                </c:pt>
                <c:pt idx="5010">
                  <c:v>2132.3280576029902</c:v>
                </c:pt>
                <c:pt idx="5011">
                  <c:v>2132.3280576029902</c:v>
                </c:pt>
                <c:pt idx="5012">
                  <c:v>2132.3280576029902</c:v>
                </c:pt>
                <c:pt idx="5013">
                  <c:v>2132.3280576029902</c:v>
                </c:pt>
                <c:pt idx="5014">
                  <c:v>2132.3280576029902</c:v>
                </c:pt>
                <c:pt idx="5015">
                  <c:v>0</c:v>
                </c:pt>
                <c:pt idx="5016">
                  <c:v>0</c:v>
                </c:pt>
                <c:pt idx="5017">
                  <c:v>0</c:v>
                </c:pt>
                <c:pt idx="5018">
                  <c:v>0</c:v>
                </c:pt>
                <c:pt idx="5019">
                  <c:v>0</c:v>
                </c:pt>
                <c:pt idx="5020">
                  <c:v>0</c:v>
                </c:pt>
                <c:pt idx="5021">
                  <c:v>0</c:v>
                </c:pt>
                <c:pt idx="5022">
                  <c:v>0</c:v>
                </c:pt>
                <c:pt idx="5023">
                  <c:v>0</c:v>
                </c:pt>
                <c:pt idx="5024">
                  <c:v>0</c:v>
                </c:pt>
                <c:pt idx="5025">
                  <c:v>2132.3280576029902</c:v>
                </c:pt>
                <c:pt idx="5026">
                  <c:v>2132.3280576029902</c:v>
                </c:pt>
                <c:pt idx="5027">
                  <c:v>2132.3280576029902</c:v>
                </c:pt>
                <c:pt idx="5028">
                  <c:v>2132.3280576029902</c:v>
                </c:pt>
                <c:pt idx="5029">
                  <c:v>2132.3280576029902</c:v>
                </c:pt>
                <c:pt idx="5030">
                  <c:v>2132.3280576029902</c:v>
                </c:pt>
                <c:pt idx="5031">
                  <c:v>2132.3280576029902</c:v>
                </c:pt>
                <c:pt idx="5032">
                  <c:v>2132.3280576029902</c:v>
                </c:pt>
                <c:pt idx="5033">
                  <c:v>2132.3280576029902</c:v>
                </c:pt>
                <c:pt idx="5034">
                  <c:v>2132.3280576029902</c:v>
                </c:pt>
                <c:pt idx="5035">
                  <c:v>2132.3280576029902</c:v>
                </c:pt>
                <c:pt idx="5036">
                  <c:v>2132.3280576029902</c:v>
                </c:pt>
                <c:pt idx="5037">
                  <c:v>2132.3280576029902</c:v>
                </c:pt>
                <c:pt idx="5038">
                  <c:v>2132.3280576029902</c:v>
                </c:pt>
                <c:pt idx="5039">
                  <c:v>0</c:v>
                </c:pt>
                <c:pt idx="5040">
                  <c:v>0</c:v>
                </c:pt>
                <c:pt idx="5041">
                  <c:v>0</c:v>
                </c:pt>
                <c:pt idx="5042">
                  <c:v>0</c:v>
                </c:pt>
                <c:pt idx="5043">
                  <c:v>0</c:v>
                </c:pt>
                <c:pt idx="5044">
                  <c:v>0</c:v>
                </c:pt>
                <c:pt idx="5045">
                  <c:v>0</c:v>
                </c:pt>
                <c:pt idx="5046">
                  <c:v>0</c:v>
                </c:pt>
                <c:pt idx="5047">
                  <c:v>0</c:v>
                </c:pt>
                <c:pt idx="5048">
                  <c:v>0</c:v>
                </c:pt>
                <c:pt idx="5049">
                  <c:v>2132.3280576029902</c:v>
                </c:pt>
                <c:pt idx="5050">
                  <c:v>2132.3280576029902</c:v>
                </c:pt>
                <c:pt idx="5051">
                  <c:v>2132.3280576029902</c:v>
                </c:pt>
                <c:pt idx="5052">
                  <c:v>2132.3280576029902</c:v>
                </c:pt>
                <c:pt idx="5053">
                  <c:v>2132.3280576029902</c:v>
                </c:pt>
                <c:pt idx="5054">
                  <c:v>2132.3280576029902</c:v>
                </c:pt>
                <c:pt idx="5055">
                  <c:v>2132.3280576029902</c:v>
                </c:pt>
                <c:pt idx="5056">
                  <c:v>2132.3280576029902</c:v>
                </c:pt>
                <c:pt idx="5057">
                  <c:v>2132.3280576029902</c:v>
                </c:pt>
                <c:pt idx="5058">
                  <c:v>2132.3280576029902</c:v>
                </c:pt>
                <c:pt idx="5059">
                  <c:v>2132.3280576029902</c:v>
                </c:pt>
                <c:pt idx="5060">
                  <c:v>2132.3280576029902</c:v>
                </c:pt>
                <c:pt idx="5061">
                  <c:v>2132.3280576029902</c:v>
                </c:pt>
                <c:pt idx="5062">
                  <c:v>2132.3280576029902</c:v>
                </c:pt>
                <c:pt idx="5063">
                  <c:v>0</c:v>
                </c:pt>
                <c:pt idx="5064">
                  <c:v>0</c:v>
                </c:pt>
                <c:pt idx="5065">
                  <c:v>0</c:v>
                </c:pt>
                <c:pt idx="5066">
                  <c:v>0</c:v>
                </c:pt>
                <c:pt idx="5067">
                  <c:v>0</c:v>
                </c:pt>
                <c:pt idx="5068">
                  <c:v>0</c:v>
                </c:pt>
                <c:pt idx="5069">
                  <c:v>0</c:v>
                </c:pt>
                <c:pt idx="5070">
                  <c:v>0</c:v>
                </c:pt>
                <c:pt idx="5071">
                  <c:v>0</c:v>
                </c:pt>
                <c:pt idx="5072">
                  <c:v>0</c:v>
                </c:pt>
                <c:pt idx="5073">
                  <c:v>2132.3280576029902</c:v>
                </c:pt>
                <c:pt idx="5074">
                  <c:v>2132.3280576029902</c:v>
                </c:pt>
                <c:pt idx="5075">
                  <c:v>2132.3280576029902</c:v>
                </c:pt>
                <c:pt idx="5076">
                  <c:v>2132.3280576029902</c:v>
                </c:pt>
                <c:pt idx="5077">
                  <c:v>2132.3280576029902</c:v>
                </c:pt>
                <c:pt idx="5078">
                  <c:v>2132.3280576029902</c:v>
                </c:pt>
                <c:pt idx="5079">
                  <c:v>2132.3280576029902</c:v>
                </c:pt>
                <c:pt idx="5080">
                  <c:v>2132.3280576029902</c:v>
                </c:pt>
                <c:pt idx="5081">
                  <c:v>2132.3280576029902</c:v>
                </c:pt>
                <c:pt idx="5082">
                  <c:v>2132.3280576029902</c:v>
                </c:pt>
                <c:pt idx="5083">
                  <c:v>2132.3280576029902</c:v>
                </c:pt>
                <c:pt idx="5084">
                  <c:v>2132.3280576029902</c:v>
                </c:pt>
                <c:pt idx="5085">
                  <c:v>2132.3280576029902</c:v>
                </c:pt>
                <c:pt idx="5086">
                  <c:v>2132.3280576029902</c:v>
                </c:pt>
                <c:pt idx="5087">
                  <c:v>0</c:v>
                </c:pt>
                <c:pt idx="5088">
                  <c:v>0</c:v>
                </c:pt>
                <c:pt idx="5089">
                  <c:v>0</c:v>
                </c:pt>
                <c:pt idx="5090">
                  <c:v>0</c:v>
                </c:pt>
                <c:pt idx="5091">
                  <c:v>0</c:v>
                </c:pt>
                <c:pt idx="5092">
                  <c:v>0</c:v>
                </c:pt>
                <c:pt idx="5093">
                  <c:v>0</c:v>
                </c:pt>
                <c:pt idx="5094">
                  <c:v>0</c:v>
                </c:pt>
                <c:pt idx="5095">
                  <c:v>0</c:v>
                </c:pt>
                <c:pt idx="5096">
                  <c:v>0</c:v>
                </c:pt>
                <c:pt idx="5097">
                  <c:v>2132.3280576029902</c:v>
                </c:pt>
                <c:pt idx="5098">
                  <c:v>2132.3280576029902</c:v>
                </c:pt>
                <c:pt idx="5099">
                  <c:v>2132.3280576029902</c:v>
                </c:pt>
                <c:pt idx="5100">
                  <c:v>2132.3280576029902</c:v>
                </c:pt>
                <c:pt idx="5101">
                  <c:v>2132.3280576029902</c:v>
                </c:pt>
                <c:pt idx="5102">
                  <c:v>2132.3280576029902</c:v>
                </c:pt>
                <c:pt idx="5103">
                  <c:v>2132.3280576029902</c:v>
                </c:pt>
                <c:pt idx="5104">
                  <c:v>2132.3280576029902</c:v>
                </c:pt>
                <c:pt idx="5105">
                  <c:v>2132.3280576029902</c:v>
                </c:pt>
                <c:pt idx="5106">
                  <c:v>2132.3280576029902</c:v>
                </c:pt>
                <c:pt idx="5107">
                  <c:v>2132.3280576029902</c:v>
                </c:pt>
                <c:pt idx="5108">
                  <c:v>2132.3280576029902</c:v>
                </c:pt>
                <c:pt idx="5109">
                  <c:v>2132.3280576029902</c:v>
                </c:pt>
                <c:pt idx="5110">
                  <c:v>2132.3280576029902</c:v>
                </c:pt>
                <c:pt idx="5111">
                  <c:v>0</c:v>
                </c:pt>
                <c:pt idx="5112">
                  <c:v>0</c:v>
                </c:pt>
                <c:pt idx="5113">
                  <c:v>0</c:v>
                </c:pt>
                <c:pt idx="5114">
                  <c:v>0</c:v>
                </c:pt>
                <c:pt idx="5115">
                  <c:v>0</c:v>
                </c:pt>
                <c:pt idx="5116">
                  <c:v>0</c:v>
                </c:pt>
                <c:pt idx="5117">
                  <c:v>0</c:v>
                </c:pt>
                <c:pt idx="5118">
                  <c:v>0</c:v>
                </c:pt>
                <c:pt idx="5119">
                  <c:v>0</c:v>
                </c:pt>
                <c:pt idx="5120">
                  <c:v>0</c:v>
                </c:pt>
                <c:pt idx="5121">
                  <c:v>2132.3280576029902</c:v>
                </c:pt>
                <c:pt idx="5122">
                  <c:v>2132.3280576029902</c:v>
                </c:pt>
                <c:pt idx="5123">
                  <c:v>2132.3280576029902</c:v>
                </c:pt>
                <c:pt idx="5124">
                  <c:v>2132.3280576029902</c:v>
                </c:pt>
                <c:pt idx="5125">
                  <c:v>2132.3280576029902</c:v>
                </c:pt>
                <c:pt idx="5126">
                  <c:v>2132.3280576029902</c:v>
                </c:pt>
                <c:pt idx="5127">
                  <c:v>2132.3280576029902</c:v>
                </c:pt>
                <c:pt idx="5128">
                  <c:v>2132.3280576029902</c:v>
                </c:pt>
                <c:pt idx="5129">
                  <c:v>2132.3280576029902</c:v>
                </c:pt>
                <c:pt idx="5130">
                  <c:v>2132.3280576029902</c:v>
                </c:pt>
                <c:pt idx="5131">
                  <c:v>2132.3280576029902</c:v>
                </c:pt>
                <c:pt idx="5132">
                  <c:v>2132.3280576029902</c:v>
                </c:pt>
                <c:pt idx="5133">
                  <c:v>2132.3280576029902</c:v>
                </c:pt>
                <c:pt idx="5134">
                  <c:v>2132.3280576029902</c:v>
                </c:pt>
                <c:pt idx="5135">
                  <c:v>0</c:v>
                </c:pt>
                <c:pt idx="5136">
                  <c:v>0</c:v>
                </c:pt>
                <c:pt idx="5137">
                  <c:v>0</c:v>
                </c:pt>
                <c:pt idx="5138">
                  <c:v>0</c:v>
                </c:pt>
                <c:pt idx="5139">
                  <c:v>0</c:v>
                </c:pt>
                <c:pt idx="5140">
                  <c:v>0</c:v>
                </c:pt>
                <c:pt idx="5141">
                  <c:v>0</c:v>
                </c:pt>
                <c:pt idx="5142">
                  <c:v>0</c:v>
                </c:pt>
                <c:pt idx="5143">
                  <c:v>0</c:v>
                </c:pt>
                <c:pt idx="5144">
                  <c:v>0</c:v>
                </c:pt>
                <c:pt idx="5145">
                  <c:v>2132.3280576029902</c:v>
                </c:pt>
                <c:pt idx="5146">
                  <c:v>2132.3280576029902</c:v>
                </c:pt>
                <c:pt idx="5147">
                  <c:v>2132.3280576029902</c:v>
                </c:pt>
                <c:pt idx="5148">
                  <c:v>2132.3280576029902</c:v>
                </c:pt>
                <c:pt idx="5149">
                  <c:v>2132.3280576029902</c:v>
                </c:pt>
                <c:pt idx="5150">
                  <c:v>2132.3280576029902</c:v>
                </c:pt>
                <c:pt idx="5151">
                  <c:v>2132.3280576029902</c:v>
                </c:pt>
                <c:pt idx="5152">
                  <c:v>2132.3280576029902</c:v>
                </c:pt>
                <c:pt idx="5153">
                  <c:v>2132.3280576029902</c:v>
                </c:pt>
                <c:pt idx="5154">
                  <c:v>2132.3280576029902</c:v>
                </c:pt>
                <c:pt idx="5155">
                  <c:v>2132.3280576029902</c:v>
                </c:pt>
                <c:pt idx="5156">
                  <c:v>2132.3280576029902</c:v>
                </c:pt>
                <c:pt idx="5157">
                  <c:v>2132.3280576029902</c:v>
                </c:pt>
                <c:pt idx="5158">
                  <c:v>2132.3280576029902</c:v>
                </c:pt>
                <c:pt idx="5159">
                  <c:v>0</c:v>
                </c:pt>
                <c:pt idx="5160">
                  <c:v>0</c:v>
                </c:pt>
                <c:pt idx="5161">
                  <c:v>0</c:v>
                </c:pt>
                <c:pt idx="5162">
                  <c:v>0</c:v>
                </c:pt>
                <c:pt idx="5163">
                  <c:v>0</c:v>
                </c:pt>
                <c:pt idx="5164">
                  <c:v>0</c:v>
                </c:pt>
                <c:pt idx="5165">
                  <c:v>0</c:v>
                </c:pt>
                <c:pt idx="5166">
                  <c:v>0</c:v>
                </c:pt>
                <c:pt idx="5167">
                  <c:v>0</c:v>
                </c:pt>
                <c:pt idx="5168">
                  <c:v>0</c:v>
                </c:pt>
                <c:pt idx="5169">
                  <c:v>2132.3280576029902</c:v>
                </c:pt>
                <c:pt idx="5170">
                  <c:v>2132.3280576029902</c:v>
                </c:pt>
                <c:pt idx="5171">
                  <c:v>2132.3280576029902</c:v>
                </c:pt>
                <c:pt idx="5172">
                  <c:v>2132.3280576029902</c:v>
                </c:pt>
                <c:pt idx="5173">
                  <c:v>2132.3280576029902</c:v>
                </c:pt>
                <c:pt idx="5174">
                  <c:v>2132.3280576029902</c:v>
                </c:pt>
                <c:pt idx="5175">
                  <c:v>2132.3280576029902</c:v>
                </c:pt>
                <c:pt idx="5176">
                  <c:v>2132.3280576029902</c:v>
                </c:pt>
                <c:pt idx="5177">
                  <c:v>2132.3280576029902</c:v>
                </c:pt>
                <c:pt idx="5178">
                  <c:v>2132.3280576029902</c:v>
                </c:pt>
                <c:pt idx="5179">
                  <c:v>2132.3280576029902</c:v>
                </c:pt>
                <c:pt idx="5180">
                  <c:v>2132.3280576029902</c:v>
                </c:pt>
                <c:pt idx="5181">
                  <c:v>2132.3280576029902</c:v>
                </c:pt>
                <c:pt idx="5182">
                  <c:v>2132.3280576029902</c:v>
                </c:pt>
                <c:pt idx="5183">
                  <c:v>0</c:v>
                </c:pt>
                <c:pt idx="5184">
                  <c:v>0</c:v>
                </c:pt>
                <c:pt idx="5185">
                  <c:v>0</c:v>
                </c:pt>
                <c:pt idx="5186">
                  <c:v>0</c:v>
                </c:pt>
                <c:pt idx="5187">
                  <c:v>0</c:v>
                </c:pt>
                <c:pt idx="5188">
                  <c:v>0</c:v>
                </c:pt>
                <c:pt idx="5189">
                  <c:v>0</c:v>
                </c:pt>
                <c:pt idx="5190">
                  <c:v>0</c:v>
                </c:pt>
                <c:pt idx="5191">
                  <c:v>0</c:v>
                </c:pt>
                <c:pt idx="5192">
                  <c:v>0</c:v>
                </c:pt>
                <c:pt idx="5193">
                  <c:v>2132.3280576029902</c:v>
                </c:pt>
                <c:pt idx="5194">
                  <c:v>2132.3280576029902</c:v>
                </c:pt>
                <c:pt idx="5195">
                  <c:v>2132.3280576029902</c:v>
                </c:pt>
                <c:pt idx="5196">
                  <c:v>2132.3280576029902</c:v>
                </c:pt>
                <c:pt idx="5197">
                  <c:v>2132.3280576029902</c:v>
                </c:pt>
                <c:pt idx="5198">
                  <c:v>2132.3280576029902</c:v>
                </c:pt>
                <c:pt idx="5199">
                  <c:v>2132.3280576029902</c:v>
                </c:pt>
                <c:pt idx="5200">
                  <c:v>2132.3280576029902</c:v>
                </c:pt>
                <c:pt idx="5201">
                  <c:v>2132.3280576029902</c:v>
                </c:pt>
                <c:pt idx="5202">
                  <c:v>2132.3280576029902</c:v>
                </c:pt>
                <c:pt idx="5203">
                  <c:v>2132.3280576029902</c:v>
                </c:pt>
                <c:pt idx="5204">
                  <c:v>2132.3280576029902</c:v>
                </c:pt>
                <c:pt idx="5205">
                  <c:v>2132.3280576029902</c:v>
                </c:pt>
                <c:pt idx="5206">
                  <c:v>2132.3280576029902</c:v>
                </c:pt>
                <c:pt idx="5207">
                  <c:v>0</c:v>
                </c:pt>
                <c:pt idx="5208">
                  <c:v>0</c:v>
                </c:pt>
                <c:pt idx="5209">
                  <c:v>0</c:v>
                </c:pt>
                <c:pt idx="5210">
                  <c:v>0</c:v>
                </c:pt>
                <c:pt idx="5211">
                  <c:v>0</c:v>
                </c:pt>
                <c:pt idx="5212">
                  <c:v>0</c:v>
                </c:pt>
                <c:pt idx="5213">
                  <c:v>0</c:v>
                </c:pt>
                <c:pt idx="5214">
                  <c:v>0</c:v>
                </c:pt>
                <c:pt idx="5215">
                  <c:v>0</c:v>
                </c:pt>
                <c:pt idx="5216">
                  <c:v>0</c:v>
                </c:pt>
                <c:pt idx="5217">
                  <c:v>2132.3280576029902</c:v>
                </c:pt>
                <c:pt idx="5218">
                  <c:v>2132.3280576029902</c:v>
                </c:pt>
                <c:pt idx="5219">
                  <c:v>2132.3280576029902</c:v>
                </c:pt>
                <c:pt idx="5220">
                  <c:v>2132.3280576029902</c:v>
                </c:pt>
                <c:pt idx="5221">
                  <c:v>2132.3280576029902</c:v>
                </c:pt>
                <c:pt idx="5222">
                  <c:v>2132.3280576029902</c:v>
                </c:pt>
                <c:pt idx="5223">
                  <c:v>2132.3280576029902</c:v>
                </c:pt>
                <c:pt idx="5224">
                  <c:v>2132.3280576029902</c:v>
                </c:pt>
                <c:pt idx="5225">
                  <c:v>2132.3280576029902</c:v>
                </c:pt>
                <c:pt idx="5226">
                  <c:v>2132.3280576029902</c:v>
                </c:pt>
                <c:pt idx="5227">
                  <c:v>2132.3280576029902</c:v>
                </c:pt>
                <c:pt idx="5228">
                  <c:v>2132.3280576029902</c:v>
                </c:pt>
                <c:pt idx="5229">
                  <c:v>2132.3280576029902</c:v>
                </c:pt>
                <c:pt idx="5230">
                  <c:v>2132.3280576029902</c:v>
                </c:pt>
                <c:pt idx="5231">
                  <c:v>0</c:v>
                </c:pt>
                <c:pt idx="5232">
                  <c:v>0</c:v>
                </c:pt>
                <c:pt idx="5233">
                  <c:v>0</c:v>
                </c:pt>
                <c:pt idx="5234">
                  <c:v>0</c:v>
                </c:pt>
                <c:pt idx="5235">
                  <c:v>0</c:v>
                </c:pt>
                <c:pt idx="5236">
                  <c:v>0</c:v>
                </c:pt>
                <c:pt idx="5237">
                  <c:v>0</c:v>
                </c:pt>
                <c:pt idx="5238">
                  <c:v>0</c:v>
                </c:pt>
                <c:pt idx="5239">
                  <c:v>0</c:v>
                </c:pt>
                <c:pt idx="5240">
                  <c:v>0</c:v>
                </c:pt>
                <c:pt idx="5241">
                  <c:v>2132.3280576029902</c:v>
                </c:pt>
                <c:pt idx="5242">
                  <c:v>2132.3280576029902</c:v>
                </c:pt>
                <c:pt idx="5243">
                  <c:v>2132.3280576029902</c:v>
                </c:pt>
                <c:pt idx="5244">
                  <c:v>2132.3280576029902</c:v>
                </c:pt>
                <c:pt idx="5245">
                  <c:v>2132.3280576029902</c:v>
                </c:pt>
                <c:pt idx="5246">
                  <c:v>2132.3280576029902</c:v>
                </c:pt>
                <c:pt idx="5247">
                  <c:v>2132.3280576029902</c:v>
                </c:pt>
                <c:pt idx="5248">
                  <c:v>2132.3280576029902</c:v>
                </c:pt>
                <c:pt idx="5249">
                  <c:v>2132.3280576029902</c:v>
                </c:pt>
                <c:pt idx="5250">
                  <c:v>2132.3280576029902</c:v>
                </c:pt>
                <c:pt idx="5251">
                  <c:v>2132.3280576029902</c:v>
                </c:pt>
                <c:pt idx="5252">
                  <c:v>2132.3280576029902</c:v>
                </c:pt>
                <c:pt idx="5253">
                  <c:v>2132.3280576029902</c:v>
                </c:pt>
                <c:pt idx="5254">
                  <c:v>2132.3280576029902</c:v>
                </c:pt>
                <c:pt idx="5255">
                  <c:v>0</c:v>
                </c:pt>
                <c:pt idx="5256">
                  <c:v>0</c:v>
                </c:pt>
                <c:pt idx="5257">
                  <c:v>0</c:v>
                </c:pt>
                <c:pt idx="5258">
                  <c:v>0</c:v>
                </c:pt>
                <c:pt idx="5259">
                  <c:v>0</c:v>
                </c:pt>
                <c:pt idx="5260">
                  <c:v>0</c:v>
                </c:pt>
                <c:pt idx="5261">
                  <c:v>0</c:v>
                </c:pt>
                <c:pt idx="5262">
                  <c:v>0</c:v>
                </c:pt>
                <c:pt idx="5263">
                  <c:v>0</c:v>
                </c:pt>
                <c:pt idx="5264">
                  <c:v>0</c:v>
                </c:pt>
                <c:pt idx="5265">
                  <c:v>2132.3280576029902</c:v>
                </c:pt>
                <c:pt idx="5266">
                  <c:v>2132.3280576029902</c:v>
                </c:pt>
                <c:pt idx="5267">
                  <c:v>2132.3280576029902</c:v>
                </c:pt>
                <c:pt idx="5268">
                  <c:v>2132.3280576029902</c:v>
                </c:pt>
                <c:pt idx="5269">
                  <c:v>2132.3280576029902</c:v>
                </c:pt>
                <c:pt idx="5270">
                  <c:v>2132.3280576029902</c:v>
                </c:pt>
                <c:pt idx="5271">
                  <c:v>2132.3280576029902</c:v>
                </c:pt>
                <c:pt idx="5272">
                  <c:v>2132.3280576029902</c:v>
                </c:pt>
                <c:pt idx="5273">
                  <c:v>2132.3280576029902</c:v>
                </c:pt>
                <c:pt idx="5274">
                  <c:v>2132.3280576029902</c:v>
                </c:pt>
                <c:pt idx="5275">
                  <c:v>2132.3280576029902</c:v>
                </c:pt>
                <c:pt idx="5276">
                  <c:v>2132.3280576029902</c:v>
                </c:pt>
                <c:pt idx="5277">
                  <c:v>2132.3280576029902</c:v>
                </c:pt>
                <c:pt idx="5278">
                  <c:v>2132.3280576029902</c:v>
                </c:pt>
                <c:pt idx="5279">
                  <c:v>0</c:v>
                </c:pt>
                <c:pt idx="5280">
                  <c:v>0</c:v>
                </c:pt>
                <c:pt idx="5281">
                  <c:v>0</c:v>
                </c:pt>
                <c:pt idx="5282">
                  <c:v>0</c:v>
                </c:pt>
                <c:pt idx="5283">
                  <c:v>0</c:v>
                </c:pt>
                <c:pt idx="5284">
                  <c:v>0</c:v>
                </c:pt>
                <c:pt idx="5285">
                  <c:v>0</c:v>
                </c:pt>
                <c:pt idx="5286">
                  <c:v>0</c:v>
                </c:pt>
                <c:pt idx="5287">
                  <c:v>0</c:v>
                </c:pt>
                <c:pt idx="5288">
                  <c:v>0</c:v>
                </c:pt>
                <c:pt idx="5289">
                  <c:v>2132.3280576029902</c:v>
                </c:pt>
                <c:pt idx="5290">
                  <c:v>2132.3280576029902</c:v>
                </c:pt>
                <c:pt idx="5291">
                  <c:v>2132.3280576029902</c:v>
                </c:pt>
                <c:pt idx="5292">
                  <c:v>2132.3280576029902</c:v>
                </c:pt>
                <c:pt idx="5293">
                  <c:v>2132.3280576029902</c:v>
                </c:pt>
                <c:pt idx="5294">
                  <c:v>2132.3280576029902</c:v>
                </c:pt>
                <c:pt idx="5295">
                  <c:v>2132.3280576029902</c:v>
                </c:pt>
                <c:pt idx="5296">
                  <c:v>2132.3280576029902</c:v>
                </c:pt>
                <c:pt idx="5297">
                  <c:v>2132.3280576029902</c:v>
                </c:pt>
                <c:pt idx="5298">
                  <c:v>2132.3280576029902</c:v>
                </c:pt>
                <c:pt idx="5299">
                  <c:v>2132.3280576029902</c:v>
                </c:pt>
                <c:pt idx="5300">
                  <c:v>2132.3280576029902</c:v>
                </c:pt>
                <c:pt idx="5301">
                  <c:v>2132.3280576029902</c:v>
                </c:pt>
                <c:pt idx="5302">
                  <c:v>2132.3280576029902</c:v>
                </c:pt>
                <c:pt idx="5303">
                  <c:v>0</c:v>
                </c:pt>
                <c:pt idx="5304">
                  <c:v>0</c:v>
                </c:pt>
                <c:pt idx="5305">
                  <c:v>0</c:v>
                </c:pt>
                <c:pt idx="5306">
                  <c:v>0</c:v>
                </c:pt>
                <c:pt idx="5307">
                  <c:v>0</c:v>
                </c:pt>
                <c:pt idx="5308">
                  <c:v>0</c:v>
                </c:pt>
                <c:pt idx="5309">
                  <c:v>0</c:v>
                </c:pt>
                <c:pt idx="5310">
                  <c:v>0</c:v>
                </c:pt>
                <c:pt idx="5311">
                  <c:v>0</c:v>
                </c:pt>
                <c:pt idx="5312">
                  <c:v>0</c:v>
                </c:pt>
                <c:pt idx="5313">
                  <c:v>2132.3280576029902</c:v>
                </c:pt>
                <c:pt idx="5314">
                  <c:v>2132.3280576029902</c:v>
                </c:pt>
                <c:pt idx="5315">
                  <c:v>2132.3280576029902</c:v>
                </c:pt>
                <c:pt idx="5316">
                  <c:v>2132.3280576029902</c:v>
                </c:pt>
                <c:pt idx="5317">
                  <c:v>2132.3280576029902</c:v>
                </c:pt>
                <c:pt idx="5318">
                  <c:v>2132.3280576029902</c:v>
                </c:pt>
                <c:pt idx="5319">
                  <c:v>2132.3280576029902</c:v>
                </c:pt>
                <c:pt idx="5320">
                  <c:v>2132.3280576029902</c:v>
                </c:pt>
                <c:pt idx="5321">
                  <c:v>2132.3280576029902</c:v>
                </c:pt>
                <c:pt idx="5322">
                  <c:v>2132.3280576029902</c:v>
                </c:pt>
                <c:pt idx="5323">
                  <c:v>2132.3280576029902</c:v>
                </c:pt>
                <c:pt idx="5324">
                  <c:v>2132.3280576029902</c:v>
                </c:pt>
                <c:pt idx="5325">
                  <c:v>2132.3280576029902</c:v>
                </c:pt>
                <c:pt idx="5326">
                  <c:v>2132.3280576029902</c:v>
                </c:pt>
                <c:pt idx="5327">
                  <c:v>0</c:v>
                </c:pt>
                <c:pt idx="5328">
                  <c:v>0</c:v>
                </c:pt>
                <c:pt idx="5329">
                  <c:v>0</c:v>
                </c:pt>
                <c:pt idx="5330">
                  <c:v>0</c:v>
                </c:pt>
                <c:pt idx="5331">
                  <c:v>0</c:v>
                </c:pt>
                <c:pt idx="5332">
                  <c:v>0</c:v>
                </c:pt>
                <c:pt idx="5333">
                  <c:v>0</c:v>
                </c:pt>
                <c:pt idx="5334">
                  <c:v>0</c:v>
                </c:pt>
                <c:pt idx="5335">
                  <c:v>0</c:v>
                </c:pt>
                <c:pt idx="5336">
                  <c:v>0</c:v>
                </c:pt>
                <c:pt idx="5337">
                  <c:v>2132.3280576029902</c:v>
                </c:pt>
                <c:pt idx="5338">
                  <c:v>2132.3280576029902</c:v>
                </c:pt>
                <c:pt idx="5339">
                  <c:v>2132.3280576029902</c:v>
                </c:pt>
                <c:pt idx="5340">
                  <c:v>2132.3280576029902</c:v>
                </c:pt>
                <c:pt idx="5341">
                  <c:v>2132.3280576029902</c:v>
                </c:pt>
                <c:pt idx="5342">
                  <c:v>2132.3280576029902</c:v>
                </c:pt>
                <c:pt idx="5343">
                  <c:v>2132.3280576029902</c:v>
                </c:pt>
                <c:pt idx="5344">
                  <c:v>2132.3280576029902</c:v>
                </c:pt>
                <c:pt idx="5345">
                  <c:v>2132.3280576029902</c:v>
                </c:pt>
                <c:pt idx="5346">
                  <c:v>2132.3280576029902</c:v>
                </c:pt>
                <c:pt idx="5347">
                  <c:v>2132.3280576029902</c:v>
                </c:pt>
                <c:pt idx="5348">
                  <c:v>2132.3280576029902</c:v>
                </c:pt>
                <c:pt idx="5349">
                  <c:v>2132.3280576029902</c:v>
                </c:pt>
                <c:pt idx="5350">
                  <c:v>2132.3280576029902</c:v>
                </c:pt>
                <c:pt idx="5351">
                  <c:v>0</c:v>
                </c:pt>
                <c:pt idx="5352">
                  <c:v>0</c:v>
                </c:pt>
                <c:pt idx="5353">
                  <c:v>0</c:v>
                </c:pt>
                <c:pt idx="5354">
                  <c:v>0</c:v>
                </c:pt>
                <c:pt idx="5355">
                  <c:v>0</c:v>
                </c:pt>
                <c:pt idx="5356">
                  <c:v>0</c:v>
                </c:pt>
                <c:pt idx="5357">
                  <c:v>0</c:v>
                </c:pt>
                <c:pt idx="5358">
                  <c:v>0</c:v>
                </c:pt>
                <c:pt idx="5359">
                  <c:v>0</c:v>
                </c:pt>
                <c:pt idx="5360">
                  <c:v>0</c:v>
                </c:pt>
                <c:pt idx="5361">
                  <c:v>2132.3280576029902</c:v>
                </c:pt>
                <c:pt idx="5362">
                  <c:v>2132.3280576029902</c:v>
                </c:pt>
                <c:pt idx="5363">
                  <c:v>2132.3280576029902</c:v>
                </c:pt>
                <c:pt idx="5364">
                  <c:v>2132.3280576029902</c:v>
                </c:pt>
                <c:pt idx="5365">
                  <c:v>2132.3280576029902</c:v>
                </c:pt>
                <c:pt idx="5366">
                  <c:v>2132.3280576029902</c:v>
                </c:pt>
                <c:pt idx="5367">
                  <c:v>2132.3280576029902</c:v>
                </c:pt>
                <c:pt idx="5368">
                  <c:v>2132.3280576029902</c:v>
                </c:pt>
                <c:pt idx="5369">
                  <c:v>2132.3280576029902</c:v>
                </c:pt>
                <c:pt idx="5370">
                  <c:v>2132.3280576029902</c:v>
                </c:pt>
                <c:pt idx="5371">
                  <c:v>2132.3280576029902</c:v>
                </c:pt>
                <c:pt idx="5372">
                  <c:v>2132.3280576029902</c:v>
                </c:pt>
                <c:pt idx="5373">
                  <c:v>2132.3280576029902</c:v>
                </c:pt>
                <c:pt idx="5374">
                  <c:v>2132.3280576029902</c:v>
                </c:pt>
                <c:pt idx="5375">
                  <c:v>0</c:v>
                </c:pt>
                <c:pt idx="5376">
                  <c:v>0</c:v>
                </c:pt>
                <c:pt idx="5377">
                  <c:v>0</c:v>
                </c:pt>
                <c:pt idx="5378">
                  <c:v>0</c:v>
                </c:pt>
                <c:pt idx="5379">
                  <c:v>0</c:v>
                </c:pt>
                <c:pt idx="5380">
                  <c:v>0</c:v>
                </c:pt>
                <c:pt idx="5381">
                  <c:v>0</c:v>
                </c:pt>
                <c:pt idx="5382">
                  <c:v>0</c:v>
                </c:pt>
                <c:pt idx="5383">
                  <c:v>0</c:v>
                </c:pt>
                <c:pt idx="5384">
                  <c:v>0</c:v>
                </c:pt>
                <c:pt idx="5385">
                  <c:v>2132.3280576029902</c:v>
                </c:pt>
                <c:pt idx="5386">
                  <c:v>2132.3280576029902</c:v>
                </c:pt>
                <c:pt idx="5387">
                  <c:v>2132.3280576029902</c:v>
                </c:pt>
                <c:pt idx="5388">
                  <c:v>2132.3280576029902</c:v>
                </c:pt>
                <c:pt idx="5389">
                  <c:v>2132.3280576029902</c:v>
                </c:pt>
                <c:pt idx="5390">
                  <c:v>2132.3280576029902</c:v>
                </c:pt>
                <c:pt idx="5391">
                  <c:v>2132.3280576029902</c:v>
                </c:pt>
                <c:pt idx="5392">
                  <c:v>2132.3280576029902</c:v>
                </c:pt>
                <c:pt idx="5393">
                  <c:v>2132.3280576029902</c:v>
                </c:pt>
                <c:pt idx="5394">
                  <c:v>2132.3280576029902</c:v>
                </c:pt>
                <c:pt idx="5395">
                  <c:v>2132.3280576029902</c:v>
                </c:pt>
                <c:pt idx="5396">
                  <c:v>2132.3280576029902</c:v>
                </c:pt>
                <c:pt idx="5397">
                  <c:v>2132.3280576029902</c:v>
                </c:pt>
                <c:pt idx="5398">
                  <c:v>2132.3280576029902</c:v>
                </c:pt>
                <c:pt idx="5399">
                  <c:v>0</c:v>
                </c:pt>
                <c:pt idx="5400">
                  <c:v>0</c:v>
                </c:pt>
                <c:pt idx="5401">
                  <c:v>0</c:v>
                </c:pt>
                <c:pt idx="5402">
                  <c:v>0</c:v>
                </c:pt>
                <c:pt idx="5403">
                  <c:v>0</c:v>
                </c:pt>
                <c:pt idx="5404">
                  <c:v>0</c:v>
                </c:pt>
                <c:pt idx="5405">
                  <c:v>0</c:v>
                </c:pt>
                <c:pt idx="5406">
                  <c:v>0</c:v>
                </c:pt>
                <c:pt idx="5407">
                  <c:v>0</c:v>
                </c:pt>
                <c:pt idx="5408">
                  <c:v>0</c:v>
                </c:pt>
                <c:pt idx="5409">
                  <c:v>2132.3280576029902</c:v>
                </c:pt>
                <c:pt idx="5410">
                  <c:v>2132.3280576029902</c:v>
                </c:pt>
                <c:pt idx="5411">
                  <c:v>2132.3280576029902</c:v>
                </c:pt>
                <c:pt idx="5412">
                  <c:v>2132.3280576029902</c:v>
                </c:pt>
                <c:pt idx="5413">
                  <c:v>2132.3280576029902</c:v>
                </c:pt>
                <c:pt idx="5414">
                  <c:v>2132.3280576029902</c:v>
                </c:pt>
                <c:pt idx="5415">
                  <c:v>2132.3280576029902</c:v>
                </c:pt>
                <c:pt idx="5416">
                  <c:v>2132.3280576029902</c:v>
                </c:pt>
                <c:pt idx="5417">
                  <c:v>2132.3280576029902</c:v>
                </c:pt>
                <c:pt idx="5418">
                  <c:v>2132.3280576029902</c:v>
                </c:pt>
                <c:pt idx="5419">
                  <c:v>2132.3280576029902</c:v>
                </c:pt>
                <c:pt idx="5420">
                  <c:v>2132.3280576029902</c:v>
                </c:pt>
                <c:pt idx="5421">
                  <c:v>2132.3280576029902</c:v>
                </c:pt>
                <c:pt idx="5422">
                  <c:v>2132.3280576029902</c:v>
                </c:pt>
                <c:pt idx="5423">
                  <c:v>0</c:v>
                </c:pt>
                <c:pt idx="5424">
                  <c:v>0</c:v>
                </c:pt>
                <c:pt idx="5425">
                  <c:v>0</c:v>
                </c:pt>
                <c:pt idx="5426">
                  <c:v>0</c:v>
                </c:pt>
                <c:pt idx="5427">
                  <c:v>0</c:v>
                </c:pt>
                <c:pt idx="5428">
                  <c:v>0</c:v>
                </c:pt>
                <c:pt idx="5429">
                  <c:v>0</c:v>
                </c:pt>
                <c:pt idx="5430">
                  <c:v>0</c:v>
                </c:pt>
                <c:pt idx="5431">
                  <c:v>0</c:v>
                </c:pt>
                <c:pt idx="5432">
                  <c:v>0</c:v>
                </c:pt>
                <c:pt idx="5433">
                  <c:v>2132.3280576029902</c:v>
                </c:pt>
                <c:pt idx="5434">
                  <c:v>2132.3280576029902</c:v>
                </c:pt>
                <c:pt idx="5435">
                  <c:v>2132.3280576029902</c:v>
                </c:pt>
                <c:pt idx="5436">
                  <c:v>2132.3280576029902</c:v>
                </c:pt>
                <c:pt idx="5437">
                  <c:v>2132.3280576029902</c:v>
                </c:pt>
                <c:pt idx="5438">
                  <c:v>2132.3280576029902</c:v>
                </c:pt>
                <c:pt idx="5439">
                  <c:v>2132.3280576029902</c:v>
                </c:pt>
                <c:pt idx="5440">
                  <c:v>2132.3280576029902</c:v>
                </c:pt>
                <c:pt idx="5441">
                  <c:v>2132.3280576029902</c:v>
                </c:pt>
                <c:pt idx="5442">
                  <c:v>2132.3280576029902</c:v>
                </c:pt>
                <c:pt idx="5443">
                  <c:v>2132.3280576029902</c:v>
                </c:pt>
                <c:pt idx="5444">
                  <c:v>2132.3280576029902</c:v>
                </c:pt>
                <c:pt idx="5445">
                  <c:v>2132.3280576029902</c:v>
                </c:pt>
                <c:pt idx="5446">
                  <c:v>2132.3280576029902</c:v>
                </c:pt>
                <c:pt idx="5447">
                  <c:v>0</c:v>
                </c:pt>
                <c:pt idx="5448">
                  <c:v>0</c:v>
                </c:pt>
                <c:pt idx="5449">
                  <c:v>0</c:v>
                </c:pt>
                <c:pt idx="5450">
                  <c:v>0</c:v>
                </c:pt>
                <c:pt idx="5451">
                  <c:v>0</c:v>
                </c:pt>
                <c:pt idx="5452">
                  <c:v>0</c:v>
                </c:pt>
                <c:pt idx="5453">
                  <c:v>0</c:v>
                </c:pt>
                <c:pt idx="5454">
                  <c:v>0</c:v>
                </c:pt>
                <c:pt idx="5455">
                  <c:v>0</c:v>
                </c:pt>
                <c:pt idx="5456">
                  <c:v>0</c:v>
                </c:pt>
                <c:pt idx="5457">
                  <c:v>2132.3280576029902</c:v>
                </c:pt>
                <c:pt idx="5458">
                  <c:v>2132.3280576029902</c:v>
                </c:pt>
                <c:pt idx="5459">
                  <c:v>2132.3280576029902</c:v>
                </c:pt>
                <c:pt idx="5460">
                  <c:v>2132.3280576029902</c:v>
                </c:pt>
                <c:pt idx="5461">
                  <c:v>2132.3280576029902</c:v>
                </c:pt>
                <c:pt idx="5462">
                  <c:v>2132.3280576029902</c:v>
                </c:pt>
                <c:pt idx="5463">
                  <c:v>2132.3280576029902</c:v>
                </c:pt>
                <c:pt idx="5464">
                  <c:v>2132.3280576029902</c:v>
                </c:pt>
                <c:pt idx="5465">
                  <c:v>2132.3280576029902</c:v>
                </c:pt>
                <c:pt idx="5466">
                  <c:v>2132.3280576029902</c:v>
                </c:pt>
                <c:pt idx="5467">
                  <c:v>2132.3280576029902</c:v>
                </c:pt>
                <c:pt idx="5468">
                  <c:v>2132.3280576029902</c:v>
                </c:pt>
                <c:pt idx="5469">
                  <c:v>2132.3280576029902</c:v>
                </c:pt>
                <c:pt idx="5470">
                  <c:v>2132.3280576029902</c:v>
                </c:pt>
                <c:pt idx="5471">
                  <c:v>0</c:v>
                </c:pt>
                <c:pt idx="5472">
                  <c:v>0</c:v>
                </c:pt>
                <c:pt idx="5473">
                  <c:v>0</c:v>
                </c:pt>
                <c:pt idx="5474">
                  <c:v>0</c:v>
                </c:pt>
                <c:pt idx="5475">
                  <c:v>0</c:v>
                </c:pt>
                <c:pt idx="5476">
                  <c:v>0</c:v>
                </c:pt>
                <c:pt idx="5477">
                  <c:v>0</c:v>
                </c:pt>
                <c:pt idx="5478">
                  <c:v>0</c:v>
                </c:pt>
                <c:pt idx="5479">
                  <c:v>0</c:v>
                </c:pt>
                <c:pt idx="5480">
                  <c:v>0</c:v>
                </c:pt>
                <c:pt idx="5481">
                  <c:v>2132.3280576029902</c:v>
                </c:pt>
                <c:pt idx="5482">
                  <c:v>2132.3280576029902</c:v>
                </c:pt>
                <c:pt idx="5483">
                  <c:v>2132.3280576029902</c:v>
                </c:pt>
                <c:pt idx="5484">
                  <c:v>2132.3280576029902</c:v>
                </c:pt>
                <c:pt idx="5485">
                  <c:v>2132.3280576029902</c:v>
                </c:pt>
                <c:pt idx="5486">
                  <c:v>2132.3280576029902</c:v>
                </c:pt>
                <c:pt idx="5487">
                  <c:v>2132.3280576029902</c:v>
                </c:pt>
                <c:pt idx="5488">
                  <c:v>2132.3280576029902</c:v>
                </c:pt>
                <c:pt idx="5489">
                  <c:v>2132.3280576029902</c:v>
                </c:pt>
                <c:pt idx="5490">
                  <c:v>2132.3280576029902</c:v>
                </c:pt>
                <c:pt idx="5491">
                  <c:v>2132.3280576029902</c:v>
                </c:pt>
                <c:pt idx="5492">
                  <c:v>2132.3280576029902</c:v>
                </c:pt>
                <c:pt idx="5493">
                  <c:v>2132.3280576029902</c:v>
                </c:pt>
                <c:pt idx="5494">
                  <c:v>2132.3280576029902</c:v>
                </c:pt>
                <c:pt idx="5495">
                  <c:v>0</c:v>
                </c:pt>
                <c:pt idx="5496">
                  <c:v>0</c:v>
                </c:pt>
                <c:pt idx="5497">
                  <c:v>0</c:v>
                </c:pt>
                <c:pt idx="5498">
                  <c:v>0</c:v>
                </c:pt>
                <c:pt idx="5499">
                  <c:v>0</c:v>
                </c:pt>
                <c:pt idx="5500">
                  <c:v>0</c:v>
                </c:pt>
                <c:pt idx="5501">
                  <c:v>0</c:v>
                </c:pt>
                <c:pt idx="5502">
                  <c:v>0</c:v>
                </c:pt>
                <c:pt idx="5503">
                  <c:v>0</c:v>
                </c:pt>
                <c:pt idx="5504">
                  <c:v>0</c:v>
                </c:pt>
                <c:pt idx="5505">
                  <c:v>2132.3280576029902</c:v>
                </c:pt>
                <c:pt idx="5506">
                  <c:v>2132.3280576029902</c:v>
                </c:pt>
                <c:pt idx="5507">
                  <c:v>2132.3280576029902</c:v>
                </c:pt>
                <c:pt idx="5508">
                  <c:v>2132.3280576029902</c:v>
                </c:pt>
                <c:pt idx="5509">
                  <c:v>2132.3280576029902</c:v>
                </c:pt>
                <c:pt idx="5510">
                  <c:v>2132.3280576029902</c:v>
                </c:pt>
                <c:pt idx="5511">
                  <c:v>2132.3280576029902</c:v>
                </c:pt>
                <c:pt idx="5512">
                  <c:v>2132.3280576029902</c:v>
                </c:pt>
                <c:pt idx="5513">
                  <c:v>2132.3280576029902</c:v>
                </c:pt>
                <c:pt idx="5514">
                  <c:v>2132.3280576029902</c:v>
                </c:pt>
                <c:pt idx="5515">
                  <c:v>2132.3280576029902</c:v>
                </c:pt>
                <c:pt idx="5516">
                  <c:v>2132.3280576029902</c:v>
                </c:pt>
                <c:pt idx="5517">
                  <c:v>2132.3280576029902</c:v>
                </c:pt>
                <c:pt idx="5518">
                  <c:v>2132.3280576029902</c:v>
                </c:pt>
                <c:pt idx="5519">
                  <c:v>0</c:v>
                </c:pt>
                <c:pt idx="5520">
                  <c:v>0</c:v>
                </c:pt>
                <c:pt idx="5521">
                  <c:v>0</c:v>
                </c:pt>
                <c:pt idx="5522">
                  <c:v>0</c:v>
                </c:pt>
                <c:pt idx="5523">
                  <c:v>0</c:v>
                </c:pt>
                <c:pt idx="5524">
                  <c:v>0</c:v>
                </c:pt>
                <c:pt idx="5525">
                  <c:v>0</c:v>
                </c:pt>
                <c:pt idx="5526">
                  <c:v>0</c:v>
                </c:pt>
                <c:pt idx="5527">
                  <c:v>0</c:v>
                </c:pt>
                <c:pt idx="5528">
                  <c:v>0</c:v>
                </c:pt>
                <c:pt idx="5529">
                  <c:v>2132.3280576029902</c:v>
                </c:pt>
                <c:pt idx="5530">
                  <c:v>2132.3280576029902</c:v>
                </c:pt>
                <c:pt idx="5531">
                  <c:v>2132.3280576029902</c:v>
                </c:pt>
                <c:pt idx="5532">
                  <c:v>2132.3280576029902</c:v>
                </c:pt>
                <c:pt idx="5533">
                  <c:v>2132.3280576029902</c:v>
                </c:pt>
                <c:pt idx="5534">
                  <c:v>2132.3280576029902</c:v>
                </c:pt>
                <c:pt idx="5535">
                  <c:v>2132.3280576029902</c:v>
                </c:pt>
                <c:pt idx="5536">
                  <c:v>2132.3280576029902</c:v>
                </c:pt>
                <c:pt idx="5537">
                  <c:v>2132.3280576029902</c:v>
                </c:pt>
                <c:pt idx="5538">
                  <c:v>2132.3280576029902</c:v>
                </c:pt>
                <c:pt idx="5539">
                  <c:v>2132.3280576029902</c:v>
                </c:pt>
                <c:pt idx="5540">
                  <c:v>2132.3280576029902</c:v>
                </c:pt>
                <c:pt idx="5541">
                  <c:v>2132.3280576029902</c:v>
                </c:pt>
                <c:pt idx="5542">
                  <c:v>2132.3280576029902</c:v>
                </c:pt>
                <c:pt idx="5543">
                  <c:v>0</c:v>
                </c:pt>
                <c:pt idx="5544">
                  <c:v>0</c:v>
                </c:pt>
                <c:pt idx="5545">
                  <c:v>0</c:v>
                </c:pt>
                <c:pt idx="5546">
                  <c:v>0</c:v>
                </c:pt>
                <c:pt idx="5547">
                  <c:v>0</c:v>
                </c:pt>
                <c:pt idx="5548">
                  <c:v>0</c:v>
                </c:pt>
                <c:pt idx="5549">
                  <c:v>0</c:v>
                </c:pt>
                <c:pt idx="5550">
                  <c:v>0</c:v>
                </c:pt>
                <c:pt idx="5551">
                  <c:v>0</c:v>
                </c:pt>
                <c:pt idx="5552">
                  <c:v>0</c:v>
                </c:pt>
                <c:pt idx="5553">
                  <c:v>2132.3280576029902</c:v>
                </c:pt>
                <c:pt idx="5554">
                  <c:v>2132.3280576029902</c:v>
                </c:pt>
                <c:pt idx="5555">
                  <c:v>2132.3280576029902</c:v>
                </c:pt>
                <c:pt idx="5556">
                  <c:v>2132.3280576029902</c:v>
                </c:pt>
                <c:pt idx="5557">
                  <c:v>2132.3280576029902</c:v>
                </c:pt>
                <c:pt idx="5558">
                  <c:v>2132.3280576029902</c:v>
                </c:pt>
                <c:pt idx="5559">
                  <c:v>2132.3280576029902</c:v>
                </c:pt>
                <c:pt idx="5560">
                  <c:v>2132.3280576029902</c:v>
                </c:pt>
                <c:pt idx="5561">
                  <c:v>2132.3280576029902</c:v>
                </c:pt>
                <c:pt idx="5562">
                  <c:v>2132.3280576029902</c:v>
                </c:pt>
                <c:pt idx="5563">
                  <c:v>2132.3280576029902</c:v>
                </c:pt>
                <c:pt idx="5564">
                  <c:v>2132.3280576029902</c:v>
                </c:pt>
                <c:pt idx="5565">
                  <c:v>2132.3280576029902</c:v>
                </c:pt>
                <c:pt idx="5566">
                  <c:v>2132.3280576029902</c:v>
                </c:pt>
                <c:pt idx="5567">
                  <c:v>0</c:v>
                </c:pt>
                <c:pt idx="5568">
                  <c:v>0</c:v>
                </c:pt>
                <c:pt idx="5569">
                  <c:v>0</c:v>
                </c:pt>
                <c:pt idx="5570">
                  <c:v>0</c:v>
                </c:pt>
                <c:pt idx="5571">
                  <c:v>0</c:v>
                </c:pt>
                <c:pt idx="5572">
                  <c:v>0</c:v>
                </c:pt>
                <c:pt idx="5573">
                  <c:v>0</c:v>
                </c:pt>
                <c:pt idx="5574">
                  <c:v>0</c:v>
                </c:pt>
                <c:pt idx="5575">
                  <c:v>0</c:v>
                </c:pt>
                <c:pt idx="5576">
                  <c:v>0</c:v>
                </c:pt>
                <c:pt idx="5577">
                  <c:v>2132.3280576029902</c:v>
                </c:pt>
                <c:pt idx="5578">
                  <c:v>2132.3280576029902</c:v>
                </c:pt>
                <c:pt idx="5579">
                  <c:v>2132.3280576029902</c:v>
                </c:pt>
                <c:pt idx="5580">
                  <c:v>2132.3280576029902</c:v>
                </c:pt>
                <c:pt idx="5581">
                  <c:v>2132.3280576029902</c:v>
                </c:pt>
                <c:pt idx="5582">
                  <c:v>2132.3280576029902</c:v>
                </c:pt>
                <c:pt idx="5583">
                  <c:v>2132.3280576029902</c:v>
                </c:pt>
                <c:pt idx="5584">
                  <c:v>2132.3280576029902</c:v>
                </c:pt>
                <c:pt idx="5585">
                  <c:v>2132.3280576029902</c:v>
                </c:pt>
                <c:pt idx="5586">
                  <c:v>2132.3280576029902</c:v>
                </c:pt>
                <c:pt idx="5587">
                  <c:v>2132.3280576029902</c:v>
                </c:pt>
                <c:pt idx="5588">
                  <c:v>2132.3280576029902</c:v>
                </c:pt>
                <c:pt idx="5589">
                  <c:v>2132.3280576029902</c:v>
                </c:pt>
                <c:pt idx="5590">
                  <c:v>2132.3280576029902</c:v>
                </c:pt>
                <c:pt idx="5591">
                  <c:v>0</c:v>
                </c:pt>
                <c:pt idx="5592">
                  <c:v>0</c:v>
                </c:pt>
                <c:pt idx="5593">
                  <c:v>0</c:v>
                </c:pt>
                <c:pt idx="5594">
                  <c:v>0</c:v>
                </c:pt>
                <c:pt idx="5595">
                  <c:v>0</c:v>
                </c:pt>
                <c:pt idx="5596">
                  <c:v>0</c:v>
                </c:pt>
                <c:pt idx="5597">
                  <c:v>0</c:v>
                </c:pt>
                <c:pt idx="5598">
                  <c:v>0</c:v>
                </c:pt>
                <c:pt idx="5599">
                  <c:v>0</c:v>
                </c:pt>
                <c:pt idx="5600">
                  <c:v>0</c:v>
                </c:pt>
                <c:pt idx="5601">
                  <c:v>2132.3280576029902</c:v>
                </c:pt>
                <c:pt idx="5602">
                  <c:v>2132.3280576029902</c:v>
                </c:pt>
                <c:pt idx="5603">
                  <c:v>2132.3280576029902</c:v>
                </c:pt>
                <c:pt idx="5604">
                  <c:v>2132.3280576029902</c:v>
                </c:pt>
                <c:pt idx="5605">
                  <c:v>2132.3280576029902</c:v>
                </c:pt>
                <c:pt idx="5606">
                  <c:v>2132.3280576029902</c:v>
                </c:pt>
                <c:pt idx="5607">
                  <c:v>2132.3280576029902</c:v>
                </c:pt>
                <c:pt idx="5608">
                  <c:v>2132.3280576029902</c:v>
                </c:pt>
                <c:pt idx="5609">
                  <c:v>2132.3280576029902</c:v>
                </c:pt>
                <c:pt idx="5610">
                  <c:v>2132.3280576029902</c:v>
                </c:pt>
                <c:pt idx="5611">
                  <c:v>2132.3280576029902</c:v>
                </c:pt>
                <c:pt idx="5612">
                  <c:v>2132.3280576029902</c:v>
                </c:pt>
                <c:pt idx="5613">
                  <c:v>2132.3280576029902</c:v>
                </c:pt>
                <c:pt idx="5614">
                  <c:v>2132.3280576029902</c:v>
                </c:pt>
                <c:pt idx="5615">
                  <c:v>0</c:v>
                </c:pt>
                <c:pt idx="5616">
                  <c:v>0</c:v>
                </c:pt>
                <c:pt idx="5617">
                  <c:v>0</c:v>
                </c:pt>
                <c:pt idx="5618">
                  <c:v>0</c:v>
                </c:pt>
                <c:pt idx="5619">
                  <c:v>0</c:v>
                </c:pt>
                <c:pt idx="5620">
                  <c:v>0</c:v>
                </c:pt>
                <c:pt idx="5621">
                  <c:v>0</c:v>
                </c:pt>
                <c:pt idx="5622">
                  <c:v>0</c:v>
                </c:pt>
                <c:pt idx="5623">
                  <c:v>0</c:v>
                </c:pt>
                <c:pt idx="5624">
                  <c:v>0</c:v>
                </c:pt>
                <c:pt idx="5625">
                  <c:v>2132.3280576029902</c:v>
                </c:pt>
                <c:pt idx="5626">
                  <c:v>2132.3280576029902</c:v>
                </c:pt>
                <c:pt idx="5627">
                  <c:v>2132.3280576029902</c:v>
                </c:pt>
                <c:pt idx="5628">
                  <c:v>2132.3280576029902</c:v>
                </c:pt>
                <c:pt idx="5629">
                  <c:v>2132.3280576029902</c:v>
                </c:pt>
                <c:pt idx="5630">
                  <c:v>2132.3280576029902</c:v>
                </c:pt>
                <c:pt idx="5631">
                  <c:v>2132.3280576029902</c:v>
                </c:pt>
                <c:pt idx="5632">
                  <c:v>2132.3280576029902</c:v>
                </c:pt>
                <c:pt idx="5633">
                  <c:v>2132.3280576029902</c:v>
                </c:pt>
                <c:pt idx="5634">
                  <c:v>2132.3280576029902</c:v>
                </c:pt>
                <c:pt idx="5635">
                  <c:v>2132.3280576029902</c:v>
                </c:pt>
                <c:pt idx="5636">
                  <c:v>2132.3280576029902</c:v>
                </c:pt>
                <c:pt idx="5637">
                  <c:v>2132.3280576029902</c:v>
                </c:pt>
                <c:pt idx="5638">
                  <c:v>2132.3280576029902</c:v>
                </c:pt>
                <c:pt idx="5639">
                  <c:v>0</c:v>
                </c:pt>
                <c:pt idx="5640">
                  <c:v>0</c:v>
                </c:pt>
                <c:pt idx="5641">
                  <c:v>0</c:v>
                </c:pt>
                <c:pt idx="5642">
                  <c:v>0</c:v>
                </c:pt>
                <c:pt idx="5643">
                  <c:v>0</c:v>
                </c:pt>
                <c:pt idx="5644">
                  <c:v>0</c:v>
                </c:pt>
                <c:pt idx="5645">
                  <c:v>0</c:v>
                </c:pt>
                <c:pt idx="5646">
                  <c:v>0</c:v>
                </c:pt>
                <c:pt idx="5647">
                  <c:v>0</c:v>
                </c:pt>
                <c:pt idx="5648">
                  <c:v>0</c:v>
                </c:pt>
                <c:pt idx="5649">
                  <c:v>2132.3280576029902</c:v>
                </c:pt>
                <c:pt idx="5650">
                  <c:v>2132.3280576029902</c:v>
                </c:pt>
                <c:pt idx="5651">
                  <c:v>2132.3280576029902</c:v>
                </c:pt>
                <c:pt idx="5652">
                  <c:v>2132.3280576029902</c:v>
                </c:pt>
                <c:pt idx="5653">
                  <c:v>2132.3280576029902</c:v>
                </c:pt>
                <c:pt idx="5654">
                  <c:v>2132.3280576029902</c:v>
                </c:pt>
                <c:pt idx="5655">
                  <c:v>2132.3280576029902</c:v>
                </c:pt>
                <c:pt idx="5656">
                  <c:v>2132.3280576029902</c:v>
                </c:pt>
                <c:pt idx="5657">
                  <c:v>2132.3280576029902</c:v>
                </c:pt>
                <c:pt idx="5658">
                  <c:v>2132.3280576029902</c:v>
                </c:pt>
                <c:pt idx="5659">
                  <c:v>2132.3280576029902</c:v>
                </c:pt>
                <c:pt idx="5660">
                  <c:v>2132.3280576029902</c:v>
                </c:pt>
                <c:pt idx="5661">
                  <c:v>2132.3280576029902</c:v>
                </c:pt>
                <c:pt idx="5662">
                  <c:v>2132.3280576029902</c:v>
                </c:pt>
                <c:pt idx="5663">
                  <c:v>0</c:v>
                </c:pt>
                <c:pt idx="5664">
                  <c:v>0</c:v>
                </c:pt>
                <c:pt idx="5665">
                  <c:v>0</c:v>
                </c:pt>
                <c:pt idx="5666">
                  <c:v>0</c:v>
                </c:pt>
                <c:pt idx="5667">
                  <c:v>0</c:v>
                </c:pt>
                <c:pt idx="5668">
                  <c:v>0</c:v>
                </c:pt>
                <c:pt idx="5669">
                  <c:v>0</c:v>
                </c:pt>
                <c:pt idx="5670">
                  <c:v>0</c:v>
                </c:pt>
                <c:pt idx="5671">
                  <c:v>0</c:v>
                </c:pt>
                <c:pt idx="5672">
                  <c:v>0</c:v>
                </c:pt>
                <c:pt idx="5673">
                  <c:v>2132.3280576029902</c:v>
                </c:pt>
                <c:pt idx="5674">
                  <c:v>2132.3280576029902</c:v>
                </c:pt>
                <c:pt idx="5675">
                  <c:v>2132.3280576029902</c:v>
                </c:pt>
                <c:pt idx="5676">
                  <c:v>2132.3280576029902</c:v>
                </c:pt>
                <c:pt idx="5677">
                  <c:v>2132.3280576029902</c:v>
                </c:pt>
                <c:pt idx="5678">
                  <c:v>2132.3280576029902</c:v>
                </c:pt>
                <c:pt idx="5679">
                  <c:v>2132.3280576029902</c:v>
                </c:pt>
                <c:pt idx="5680">
                  <c:v>2132.3280576029902</c:v>
                </c:pt>
                <c:pt idx="5681">
                  <c:v>2132.3280576029902</c:v>
                </c:pt>
                <c:pt idx="5682">
                  <c:v>2132.3280576029902</c:v>
                </c:pt>
                <c:pt idx="5683">
                  <c:v>2132.3280576029902</c:v>
                </c:pt>
                <c:pt idx="5684">
                  <c:v>2132.3280576029902</c:v>
                </c:pt>
                <c:pt idx="5685">
                  <c:v>2132.3280576029902</c:v>
                </c:pt>
                <c:pt idx="5686">
                  <c:v>2132.3280576029902</c:v>
                </c:pt>
                <c:pt idx="5687">
                  <c:v>0</c:v>
                </c:pt>
                <c:pt idx="5688">
                  <c:v>0</c:v>
                </c:pt>
                <c:pt idx="5689">
                  <c:v>0</c:v>
                </c:pt>
                <c:pt idx="5690">
                  <c:v>0</c:v>
                </c:pt>
                <c:pt idx="5691">
                  <c:v>0</c:v>
                </c:pt>
                <c:pt idx="5692">
                  <c:v>0</c:v>
                </c:pt>
                <c:pt idx="5693">
                  <c:v>0</c:v>
                </c:pt>
                <c:pt idx="5694">
                  <c:v>0</c:v>
                </c:pt>
                <c:pt idx="5695">
                  <c:v>0</c:v>
                </c:pt>
                <c:pt idx="5696">
                  <c:v>0</c:v>
                </c:pt>
                <c:pt idx="5697">
                  <c:v>2132.3280576029902</c:v>
                </c:pt>
                <c:pt idx="5698">
                  <c:v>2132.3280576029902</c:v>
                </c:pt>
                <c:pt idx="5699">
                  <c:v>2132.3280576029902</c:v>
                </c:pt>
                <c:pt idx="5700">
                  <c:v>2132.3280576029902</c:v>
                </c:pt>
                <c:pt idx="5701">
                  <c:v>2132.3280576029902</c:v>
                </c:pt>
                <c:pt idx="5702">
                  <c:v>2132.3280576029902</c:v>
                </c:pt>
                <c:pt idx="5703">
                  <c:v>2132.3280576029902</c:v>
                </c:pt>
                <c:pt idx="5704">
                  <c:v>2132.3280576029902</c:v>
                </c:pt>
                <c:pt idx="5705">
                  <c:v>2132.3280576029902</c:v>
                </c:pt>
                <c:pt idx="5706">
                  <c:v>2132.3280576029902</c:v>
                </c:pt>
                <c:pt idx="5707">
                  <c:v>2132.3280576029902</c:v>
                </c:pt>
                <c:pt idx="5708">
                  <c:v>2132.3280576029902</c:v>
                </c:pt>
                <c:pt idx="5709">
                  <c:v>2132.3280576029902</c:v>
                </c:pt>
                <c:pt idx="5710">
                  <c:v>2132.3280576029902</c:v>
                </c:pt>
                <c:pt idx="5711">
                  <c:v>0</c:v>
                </c:pt>
                <c:pt idx="5712">
                  <c:v>0</c:v>
                </c:pt>
                <c:pt idx="5713">
                  <c:v>0</c:v>
                </c:pt>
                <c:pt idx="5714">
                  <c:v>0</c:v>
                </c:pt>
                <c:pt idx="5715">
                  <c:v>0</c:v>
                </c:pt>
                <c:pt idx="5716">
                  <c:v>0</c:v>
                </c:pt>
                <c:pt idx="5717">
                  <c:v>0</c:v>
                </c:pt>
                <c:pt idx="5718">
                  <c:v>0</c:v>
                </c:pt>
                <c:pt idx="5719">
                  <c:v>0</c:v>
                </c:pt>
                <c:pt idx="5720">
                  <c:v>0</c:v>
                </c:pt>
                <c:pt idx="5721">
                  <c:v>2132.3280576029902</c:v>
                </c:pt>
                <c:pt idx="5722">
                  <c:v>2132.3280576029902</c:v>
                </c:pt>
                <c:pt idx="5723">
                  <c:v>2132.3280576029902</c:v>
                </c:pt>
                <c:pt idx="5724">
                  <c:v>2132.3280576029902</c:v>
                </c:pt>
                <c:pt idx="5725">
                  <c:v>2132.3280576029902</c:v>
                </c:pt>
                <c:pt idx="5726">
                  <c:v>2132.3280576029902</c:v>
                </c:pt>
                <c:pt idx="5727">
                  <c:v>2132.3280576029902</c:v>
                </c:pt>
                <c:pt idx="5728">
                  <c:v>2132.3280576029902</c:v>
                </c:pt>
                <c:pt idx="5729">
                  <c:v>2132.3280576029902</c:v>
                </c:pt>
                <c:pt idx="5730">
                  <c:v>2132.3280576029902</c:v>
                </c:pt>
                <c:pt idx="5731">
                  <c:v>2132.3280576029902</c:v>
                </c:pt>
                <c:pt idx="5732">
                  <c:v>2132.3280576029902</c:v>
                </c:pt>
                <c:pt idx="5733">
                  <c:v>2132.3280576029902</c:v>
                </c:pt>
                <c:pt idx="5734">
                  <c:v>2132.3280576029902</c:v>
                </c:pt>
                <c:pt idx="5735">
                  <c:v>0</c:v>
                </c:pt>
                <c:pt idx="5736">
                  <c:v>0</c:v>
                </c:pt>
                <c:pt idx="5737">
                  <c:v>0</c:v>
                </c:pt>
                <c:pt idx="5738">
                  <c:v>0</c:v>
                </c:pt>
                <c:pt idx="5739">
                  <c:v>0</c:v>
                </c:pt>
                <c:pt idx="5740">
                  <c:v>0</c:v>
                </c:pt>
                <c:pt idx="5741">
                  <c:v>0</c:v>
                </c:pt>
                <c:pt idx="5742">
                  <c:v>0</c:v>
                </c:pt>
                <c:pt idx="5743">
                  <c:v>0</c:v>
                </c:pt>
                <c:pt idx="5744">
                  <c:v>0</c:v>
                </c:pt>
                <c:pt idx="5745">
                  <c:v>2132.3280576029902</c:v>
                </c:pt>
                <c:pt idx="5746">
                  <c:v>2132.3280576029902</c:v>
                </c:pt>
                <c:pt idx="5747">
                  <c:v>2132.3280576029902</c:v>
                </c:pt>
                <c:pt idx="5748">
                  <c:v>2132.3280576029902</c:v>
                </c:pt>
                <c:pt idx="5749">
                  <c:v>2132.3280576029902</c:v>
                </c:pt>
                <c:pt idx="5750">
                  <c:v>2132.3280576029902</c:v>
                </c:pt>
                <c:pt idx="5751">
                  <c:v>2132.3280576029902</c:v>
                </c:pt>
                <c:pt idx="5752">
                  <c:v>2132.3280576029902</c:v>
                </c:pt>
                <c:pt idx="5753">
                  <c:v>2132.3280576029902</c:v>
                </c:pt>
                <c:pt idx="5754">
                  <c:v>2132.3280576029902</c:v>
                </c:pt>
                <c:pt idx="5755">
                  <c:v>2132.3280576029902</c:v>
                </c:pt>
                <c:pt idx="5756">
                  <c:v>2132.3280576029902</c:v>
                </c:pt>
                <c:pt idx="5757">
                  <c:v>2132.3280576029902</c:v>
                </c:pt>
                <c:pt idx="5758">
                  <c:v>2132.3280576029902</c:v>
                </c:pt>
                <c:pt idx="5759">
                  <c:v>0</c:v>
                </c:pt>
                <c:pt idx="5760">
                  <c:v>0</c:v>
                </c:pt>
                <c:pt idx="5761">
                  <c:v>0</c:v>
                </c:pt>
                <c:pt idx="5762">
                  <c:v>0</c:v>
                </c:pt>
                <c:pt idx="5763">
                  <c:v>0</c:v>
                </c:pt>
                <c:pt idx="5764">
                  <c:v>0</c:v>
                </c:pt>
                <c:pt idx="5765">
                  <c:v>0</c:v>
                </c:pt>
                <c:pt idx="5766">
                  <c:v>0</c:v>
                </c:pt>
                <c:pt idx="5767">
                  <c:v>0</c:v>
                </c:pt>
                <c:pt idx="5768">
                  <c:v>0</c:v>
                </c:pt>
                <c:pt idx="5769">
                  <c:v>2132.3280576029902</c:v>
                </c:pt>
                <c:pt idx="5770">
                  <c:v>2132.3280576029902</c:v>
                </c:pt>
                <c:pt idx="5771">
                  <c:v>2132.3280576029902</c:v>
                </c:pt>
                <c:pt idx="5772">
                  <c:v>2132.3280576029902</c:v>
                </c:pt>
                <c:pt idx="5773">
                  <c:v>2132.3280576029902</c:v>
                </c:pt>
                <c:pt idx="5774">
                  <c:v>2132.3280576029902</c:v>
                </c:pt>
                <c:pt idx="5775">
                  <c:v>2132.3280576029902</c:v>
                </c:pt>
                <c:pt idx="5776">
                  <c:v>2132.3280576029902</c:v>
                </c:pt>
                <c:pt idx="5777">
                  <c:v>2132.3280576029902</c:v>
                </c:pt>
                <c:pt idx="5778">
                  <c:v>2132.3280576029902</c:v>
                </c:pt>
                <c:pt idx="5779">
                  <c:v>2132.3280576029902</c:v>
                </c:pt>
                <c:pt idx="5780">
                  <c:v>2132.3280576029902</c:v>
                </c:pt>
                <c:pt idx="5781">
                  <c:v>2132.3280576029902</c:v>
                </c:pt>
                <c:pt idx="5782">
                  <c:v>2132.3280576029902</c:v>
                </c:pt>
                <c:pt idx="5783">
                  <c:v>0</c:v>
                </c:pt>
                <c:pt idx="5784">
                  <c:v>0</c:v>
                </c:pt>
                <c:pt idx="5785">
                  <c:v>0</c:v>
                </c:pt>
                <c:pt idx="5786">
                  <c:v>0</c:v>
                </c:pt>
                <c:pt idx="5787">
                  <c:v>0</c:v>
                </c:pt>
                <c:pt idx="5788">
                  <c:v>0</c:v>
                </c:pt>
                <c:pt idx="5789">
                  <c:v>0</c:v>
                </c:pt>
                <c:pt idx="5790">
                  <c:v>0</c:v>
                </c:pt>
                <c:pt idx="5791">
                  <c:v>0</c:v>
                </c:pt>
                <c:pt idx="5792">
                  <c:v>0</c:v>
                </c:pt>
                <c:pt idx="5793">
                  <c:v>2132.3280576029902</c:v>
                </c:pt>
                <c:pt idx="5794">
                  <c:v>2132.3280576029902</c:v>
                </c:pt>
                <c:pt idx="5795">
                  <c:v>2132.3280576029902</c:v>
                </c:pt>
                <c:pt idx="5796">
                  <c:v>2132.3280576029902</c:v>
                </c:pt>
                <c:pt idx="5797">
                  <c:v>2132.3280576029902</c:v>
                </c:pt>
                <c:pt idx="5798">
                  <c:v>2132.3280576029902</c:v>
                </c:pt>
                <c:pt idx="5799">
                  <c:v>2132.3280576029902</c:v>
                </c:pt>
                <c:pt idx="5800">
                  <c:v>2132.3280576029902</c:v>
                </c:pt>
                <c:pt idx="5801">
                  <c:v>2132.3280576029902</c:v>
                </c:pt>
                <c:pt idx="5802">
                  <c:v>2132.3280576029902</c:v>
                </c:pt>
                <c:pt idx="5803">
                  <c:v>2132.3280576029902</c:v>
                </c:pt>
                <c:pt idx="5804">
                  <c:v>2132.3280576029902</c:v>
                </c:pt>
                <c:pt idx="5805">
                  <c:v>2132.3280576029902</c:v>
                </c:pt>
                <c:pt idx="5806">
                  <c:v>2132.3280576029902</c:v>
                </c:pt>
                <c:pt idx="5807">
                  <c:v>0</c:v>
                </c:pt>
                <c:pt idx="5808">
                  <c:v>0</c:v>
                </c:pt>
                <c:pt idx="5809">
                  <c:v>0</c:v>
                </c:pt>
                <c:pt idx="5810">
                  <c:v>0</c:v>
                </c:pt>
                <c:pt idx="5811">
                  <c:v>0</c:v>
                </c:pt>
                <c:pt idx="5812">
                  <c:v>0</c:v>
                </c:pt>
                <c:pt idx="5813">
                  <c:v>0</c:v>
                </c:pt>
                <c:pt idx="5814">
                  <c:v>0</c:v>
                </c:pt>
                <c:pt idx="5815">
                  <c:v>0</c:v>
                </c:pt>
                <c:pt idx="5816">
                  <c:v>0</c:v>
                </c:pt>
                <c:pt idx="5817">
                  <c:v>2132.3280576029902</c:v>
                </c:pt>
                <c:pt idx="5818">
                  <c:v>2132.3280576029902</c:v>
                </c:pt>
                <c:pt idx="5819">
                  <c:v>2132.3280576029902</c:v>
                </c:pt>
                <c:pt idx="5820">
                  <c:v>2132.3280576029902</c:v>
                </c:pt>
                <c:pt idx="5821">
                  <c:v>2132.3280576029902</c:v>
                </c:pt>
                <c:pt idx="5822">
                  <c:v>2132.3280576029902</c:v>
                </c:pt>
                <c:pt idx="5823">
                  <c:v>2132.3280576029902</c:v>
                </c:pt>
                <c:pt idx="5824">
                  <c:v>2132.3280576029902</c:v>
                </c:pt>
                <c:pt idx="5825">
                  <c:v>2132.3280576029902</c:v>
                </c:pt>
                <c:pt idx="5826">
                  <c:v>2132.3280576029902</c:v>
                </c:pt>
                <c:pt idx="5827">
                  <c:v>2132.3280576029902</c:v>
                </c:pt>
                <c:pt idx="5828">
                  <c:v>2132.3280576029902</c:v>
                </c:pt>
                <c:pt idx="5829">
                  <c:v>2132.3280576029902</c:v>
                </c:pt>
                <c:pt idx="5830">
                  <c:v>2132.3280576029902</c:v>
                </c:pt>
                <c:pt idx="5831">
                  <c:v>0</c:v>
                </c:pt>
                <c:pt idx="5832">
                  <c:v>0</c:v>
                </c:pt>
                <c:pt idx="5833">
                  <c:v>0</c:v>
                </c:pt>
                <c:pt idx="5834">
                  <c:v>0</c:v>
                </c:pt>
                <c:pt idx="5835">
                  <c:v>0</c:v>
                </c:pt>
                <c:pt idx="5836">
                  <c:v>0</c:v>
                </c:pt>
                <c:pt idx="5837">
                  <c:v>0</c:v>
                </c:pt>
                <c:pt idx="5838">
                  <c:v>0</c:v>
                </c:pt>
                <c:pt idx="5839">
                  <c:v>0</c:v>
                </c:pt>
                <c:pt idx="5840">
                  <c:v>0</c:v>
                </c:pt>
                <c:pt idx="5841">
                  <c:v>2132.3280576029902</c:v>
                </c:pt>
                <c:pt idx="5842">
                  <c:v>2132.3280576029902</c:v>
                </c:pt>
                <c:pt idx="5843">
                  <c:v>2132.3280576029902</c:v>
                </c:pt>
                <c:pt idx="5844">
                  <c:v>2132.3280576029902</c:v>
                </c:pt>
                <c:pt idx="5845">
                  <c:v>2132.3280576029902</c:v>
                </c:pt>
                <c:pt idx="5846">
                  <c:v>2132.3280576029902</c:v>
                </c:pt>
                <c:pt idx="5847">
                  <c:v>2132.3280576029902</c:v>
                </c:pt>
                <c:pt idx="5848">
                  <c:v>2132.3280576029902</c:v>
                </c:pt>
                <c:pt idx="5849">
                  <c:v>2132.3280576029902</c:v>
                </c:pt>
                <c:pt idx="5850">
                  <c:v>2132.3280576029902</c:v>
                </c:pt>
                <c:pt idx="5851">
                  <c:v>2132.3280576029902</c:v>
                </c:pt>
                <c:pt idx="5852">
                  <c:v>2132.3280576029902</c:v>
                </c:pt>
                <c:pt idx="5853">
                  <c:v>2132.3280576029902</c:v>
                </c:pt>
                <c:pt idx="5854">
                  <c:v>2132.3280576029902</c:v>
                </c:pt>
                <c:pt idx="5855">
                  <c:v>0</c:v>
                </c:pt>
                <c:pt idx="5856">
                  <c:v>0</c:v>
                </c:pt>
                <c:pt idx="5857">
                  <c:v>0</c:v>
                </c:pt>
                <c:pt idx="5858">
                  <c:v>0</c:v>
                </c:pt>
                <c:pt idx="5859">
                  <c:v>0</c:v>
                </c:pt>
                <c:pt idx="5860">
                  <c:v>0</c:v>
                </c:pt>
                <c:pt idx="5861">
                  <c:v>0</c:v>
                </c:pt>
                <c:pt idx="5862">
                  <c:v>0</c:v>
                </c:pt>
                <c:pt idx="5863">
                  <c:v>0</c:v>
                </c:pt>
                <c:pt idx="5864">
                  <c:v>0</c:v>
                </c:pt>
                <c:pt idx="5865">
                  <c:v>2132.3280576029902</c:v>
                </c:pt>
                <c:pt idx="5866">
                  <c:v>2132.3280576029902</c:v>
                </c:pt>
                <c:pt idx="5867">
                  <c:v>2132.3280576029902</c:v>
                </c:pt>
                <c:pt idx="5868">
                  <c:v>2132.3280576029902</c:v>
                </c:pt>
                <c:pt idx="5869">
                  <c:v>2132.3280576029902</c:v>
                </c:pt>
                <c:pt idx="5870">
                  <c:v>2132.3280576029902</c:v>
                </c:pt>
                <c:pt idx="5871">
                  <c:v>2132.3280576029902</c:v>
                </c:pt>
                <c:pt idx="5872">
                  <c:v>2132.3280576029902</c:v>
                </c:pt>
                <c:pt idx="5873">
                  <c:v>2132.3280576029902</c:v>
                </c:pt>
                <c:pt idx="5874">
                  <c:v>2132.3280576029902</c:v>
                </c:pt>
                <c:pt idx="5875">
                  <c:v>2132.3280576029902</c:v>
                </c:pt>
                <c:pt idx="5876">
                  <c:v>2132.3280576029902</c:v>
                </c:pt>
                <c:pt idx="5877">
                  <c:v>2132.3280576029902</c:v>
                </c:pt>
                <c:pt idx="5878">
                  <c:v>2132.3280576029902</c:v>
                </c:pt>
                <c:pt idx="5879">
                  <c:v>0</c:v>
                </c:pt>
                <c:pt idx="5880">
                  <c:v>0</c:v>
                </c:pt>
                <c:pt idx="5881">
                  <c:v>0</c:v>
                </c:pt>
                <c:pt idx="5882">
                  <c:v>0</c:v>
                </c:pt>
                <c:pt idx="5883">
                  <c:v>0</c:v>
                </c:pt>
                <c:pt idx="5884">
                  <c:v>0</c:v>
                </c:pt>
                <c:pt idx="5885">
                  <c:v>0</c:v>
                </c:pt>
                <c:pt idx="5886">
                  <c:v>0</c:v>
                </c:pt>
                <c:pt idx="5887">
                  <c:v>0</c:v>
                </c:pt>
                <c:pt idx="5888">
                  <c:v>0</c:v>
                </c:pt>
                <c:pt idx="5889">
                  <c:v>2132.3280576029902</c:v>
                </c:pt>
                <c:pt idx="5890">
                  <c:v>2132.3280576029902</c:v>
                </c:pt>
                <c:pt idx="5891">
                  <c:v>2132.3280576029902</c:v>
                </c:pt>
                <c:pt idx="5892">
                  <c:v>2132.3280576029902</c:v>
                </c:pt>
                <c:pt idx="5893">
                  <c:v>2132.3280576029902</c:v>
                </c:pt>
                <c:pt idx="5894">
                  <c:v>2132.3280576029902</c:v>
                </c:pt>
                <c:pt idx="5895">
                  <c:v>2132.3280576029902</c:v>
                </c:pt>
                <c:pt idx="5896">
                  <c:v>2132.3280576029902</c:v>
                </c:pt>
                <c:pt idx="5897">
                  <c:v>2132.3280576029902</c:v>
                </c:pt>
                <c:pt idx="5898">
                  <c:v>2132.3280576029902</c:v>
                </c:pt>
                <c:pt idx="5899">
                  <c:v>2132.3280576029902</c:v>
                </c:pt>
                <c:pt idx="5900">
                  <c:v>2132.3280576029902</c:v>
                </c:pt>
                <c:pt idx="5901">
                  <c:v>2132.3280576029902</c:v>
                </c:pt>
                <c:pt idx="5902">
                  <c:v>2132.3280576029902</c:v>
                </c:pt>
                <c:pt idx="5903">
                  <c:v>0</c:v>
                </c:pt>
                <c:pt idx="5904">
                  <c:v>0</c:v>
                </c:pt>
                <c:pt idx="5905">
                  <c:v>0</c:v>
                </c:pt>
                <c:pt idx="5906">
                  <c:v>0</c:v>
                </c:pt>
                <c:pt idx="5907">
                  <c:v>0</c:v>
                </c:pt>
                <c:pt idx="5908">
                  <c:v>0</c:v>
                </c:pt>
                <c:pt idx="5909">
                  <c:v>0</c:v>
                </c:pt>
                <c:pt idx="5910">
                  <c:v>0</c:v>
                </c:pt>
                <c:pt idx="5911">
                  <c:v>0</c:v>
                </c:pt>
                <c:pt idx="5912">
                  <c:v>0</c:v>
                </c:pt>
                <c:pt idx="5913">
                  <c:v>2132.3280576029902</c:v>
                </c:pt>
                <c:pt idx="5914">
                  <c:v>2132.3280576029902</c:v>
                </c:pt>
                <c:pt idx="5915">
                  <c:v>2132.3280576029902</c:v>
                </c:pt>
                <c:pt idx="5916">
                  <c:v>2132.3280576029902</c:v>
                </c:pt>
                <c:pt idx="5917">
                  <c:v>2132.3280576029902</c:v>
                </c:pt>
                <c:pt idx="5918">
                  <c:v>2132.3280576029902</c:v>
                </c:pt>
                <c:pt idx="5919">
                  <c:v>2132.3280576029902</c:v>
                </c:pt>
                <c:pt idx="5920">
                  <c:v>2132.3280576029902</c:v>
                </c:pt>
                <c:pt idx="5921">
                  <c:v>2132.3280576029902</c:v>
                </c:pt>
                <c:pt idx="5922">
                  <c:v>2132.3280576029902</c:v>
                </c:pt>
                <c:pt idx="5923">
                  <c:v>2132.3280576029902</c:v>
                </c:pt>
                <c:pt idx="5924">
                  <c:v>2132.3280576029902</c:v>
                </c:pt>
                <c:pt idx="5925">
                  <c:v>2132.3280576029902</c:v>
                </c:pt>
                <c:pt idx="5926">
                  <c:v>2132.3280576029902</c:v>
                </c:pt>
                <c:pt idx="5927">
                  <c:v>0</c:v>
                </c:pt>
                <c:pt idx="5928">
                  <c:v>0</c:v>
                </c:pt>
                <c:pt idx="5929">
                  <c:v>0</c:v>
                </c:pt>
                <c:pt idx="5930">
                  <c:v>0</c:v>
                </c:pt>
                <c:pt idx="5931">
                  <c:v>0</c:v>
                </c:pt>
                <c:pt idx="5932">
                  <c:v>0</c:v>
                </c:pt>
                <c:pt idx="5933">
                  <c:v>0</c:v>
                </c:pt>
                <c:pt idx="5934">
                  <c:v>0</c:v>
                </c:pt>
                <c:pt idx="5935">
                  <c:v>0</c:v>
                </c:pt>
                <c:pt idx="5936">
                  <c:v>0</c:v>
                </c:pt>
                <c:pt idx="5937">
                  <c:v>2132.3280576029902</c:v>
                </c:pt>
                <c:pt idx="5938">
                  <c:v>2132.3280576029902</c:v>
                </c:pt>
                <c:pt idx="5939">
                  <c:v>2132.3280576029902</c:v>
                </c:pt>
                <c:pt idx="5940">
                  <c:v>2132.3280576029902</c:v>
                </c:pt>
                <c:pt idx="5941">
                  <c:v>2132.3280576029902</c:v>
                </c:pt>
                <c:pt idx="5942">
                  <c:v>2132.3280576029902</c:v>
                </c:pt>
                <c:pt idx="5943">
                  <c:v>2132.3280576029902</c:v>
                </c:pt>
                <c:pt idx="5944">
                  <c:v>2132.3280576029902</c:v>
                </c:pt>
                <c:pt idx="5945">
                  <c:v>2132.3280576029902</c:v>
                </c:pt>
                <c:pt idx="5946">
                  <c:v>2132.3280576029902</c:v>
                </c:pt>
                <c:pt idx="5947">
                  <c:v>2132.3280576029902</c:v>
                </c:pt>
                <c:pt idx="5948">
                  <c:v>2132.3280576029902</c:v>
                </c:pt>
                <c:pt idx="5949">
                  <c:v>2132.3280576029902</c:v>
                </c:pt>
                <c:pt idx="5950">
                  <c:v>2132.3280576029902</c:v>
                </c:pt>
                <c:pt idx="5951">
                  <c:v>0</c:v>
                </c:pt>
                <c:pt idx="5952">
                  <c:v>0</c:v>
                </c:pt>
                <c:pt idx="5953">
                  <c:v>0</c:v>
                </c:pt>
                <c:pt idx="5954">
                  <c:v>0</c:v>
                </c:pt>
                <c:pt idx="5955">
                  <c:v>0</c:v>
                </c:pt>
                <c:pt idx="5956">
                  <c:v>0</c:v>
                </c:pt>
                <c:pt idx="5957">
                  <c:v>0</c:v>
                </c:pt>
                <c:pt idx="5958">
                  <c:v>0</c:v>
                </c:pt>
                <c:pt idx="5959">
                  <c:v>0</c:v>
                </c:pt>
                <c:pt idx="5960">
                  <c:v>0</c:v>
                </c:pt>
                <c:pt idx="5961">
                  <c:v>2132.3280576029902</c:v>
                </c:pt>
                <c:pt idx="5962">
                  <c:v>2132.3280576029902</c:v>
                </c:pt>
                <c:pt idx="5963">
                  <c:v>2132.3280576029902</c:v>
                </c:pt>
                <c:pt idx="5964">
                  <c:v>2132.3280576029902</c:v>
                </c:pt>
                <c:pt idx="5965">
                  <c:v>2132.3280576029902</c:v>
                </c:pt>
                <c:pt idx="5966">
                  <c:v>2132.3280576029902</c:v>
                </c:pt>
                <c:pt idx="5967">
                  <c:v>2132.3280576029902</c:v>
                </c:pt>
                <c:pt idx="5968">
                  <c:v>2132.3280576029902</c:v>
                </c:pt>
                <c:pt idx="5969">
                  <c:v>2132.3280576029902</c:v>
                </c:pt>
                <c:pt idx="5970">
                  <c:v>2132.3280576029902</c:v>
                </c:pt>
                <c:pt idx="5971">
                  <c:v>2132.3280576029902</c:v>
                </c:pt>
                <c:pt idx="5972">
                  <c:v>2132.3280576029902</c:v>
                </c:pt>
                <c:pt idx="5973">
                  <c:v>2132.3280576029902</c:v>
                </c:pt>
                <c:pt idx="5974">
                  <c:v>2132.3280576029902</c:v>
                </c:pt>
                <c:pt idx="5975">
                  <c:v>0</c:v>
                </c:pt>
                <c:pt idx="5976">
                  <c:v>0</c:v>
                </c:pt>
                <c:pt idx="5977">
                  <c:v>0</c:v>
                </c:pt>
                <c:pt idx="5978">
                  <c:v>0</c:v>
                </c:pt>
                <c:pt idx="5979">
                  <c:v>0</c:v>
                </c:pt>
                <c:pt idx="5980">
                  <c:v>0</c:v>
                </c:pt>
                <c:pt idx="5981">
                  <c:v>0</c:v>
                </c:pt>
                <c:pt idx="5982">
                  <c:v>0</c:v>
                </c:pt>
                <c:pt idx="5983">
                  <c:v>0</c:v>
                </c:pt>
                <c:pt idx="5984">
                  <c:v>0</c:v>
                </c:pt>
                <c:pt idx="5985">
                  <c:v>2132.3280576029902</c:v>
                </c:pt>
                <c:pt idx="5986">
                  <c:v>2132.3280576029902</c:v>
                </c:pt>
                <c:pt idx="5987">
                  <c:v>2132.3280576029902</c:v>
                </c:pt>
                <c:pt idx="5988">
                  <c:v>2132.3280576029902</c:v>
                </c:pt>
                <c:pt idx="5989">
                  <c:v>2132.3280576029902</c:v>
                </c:pt>
                <c:pt idx="5990">
                  <c:v>2132.3280576029902</c:v>
                </c:pt>
                <c:pt idx="5991">
                  <c:v>2132.3280576029902</c:v>
                </c:pt>
                <c:pt idx="5992">
                  <c:v>2132.3280576029902</c:v>
                </c:pt>
                <c:pt idx="5993">
                  <c:v>2132.3280576029902</c:v>
                </c:pt>
                <c:pt idx="5994">
                  <c:v>2132.3280576029902</c:v>
                </c:pt>
                <c:pt idx="5995">
                  <c:v>2132.3280576029902</c:v>
                </c:pt>
                <c:pt idx="5996">
                  <c:v>2132.3280576029902</c:v>
                </c:pt>
                <c:pt idx="5997">
                  <c:v>2132.3280576029902</c:v>
                </c:pt>
                <c:pt idx="5998">
                  <c:v>2132.3280576029902</c:v>
                </c:pt>
                <c:pt idx="5999">
                  <c:v>0</c:v>
                </c:pt>
                <c:pt idx="6000">
                  <c:v>0</c:v>
                </c:pt>
                <c:pt idx="6001">
                  <c:v>0</c:v>
                </c:pt>
                <c:pt idx="6002">
                  <c:v>0</c:v>
                </c:pt>
                <c:pt idx="6003">
                  <c:v>0</c:v>
                </c:pt>
                <c:pt idx="6004">
                  <c:v>0</c:v>
                </c:pt>
                <c:pt idx="6005">
                  <c:v>0</c:v>
                </c:pt>
                <c:pt idx="6006">
                  <c:v>0</c:v>
                </c:pt>
                <c:pt idx="6007">
                  <c:v>0</c:v>
                </c:pt>
                <c:pt idx="6008">
                  <c:v>0</c:v>
                </c:pt>
                <c:pt idx="6009">
                  <c:v>2132.3280576029902</c:v>
                </c:pt>
                <c:pt idx="6010">
                  <c:v>2132.3280576029902</c:v>
                </c:pt>
                <c:pt idx="6011">
                  <c:v>2132.3280576029902</c:v>
                </c:pt>
                <c:pt idx="6012">
                  <c:v>2132.3280576029902</c:v>
                </c:pt>
                <c:pt idx="6013">
                  <c:v>2132.3280576029902</c:v>
                </c:pt>
                <c:pt idx="6014">
                  <c:v>2132.3280576029902</c:v>
                </c:pt>
                <c:pt idx="6015">
                  <c:v>2132.3280576029902</c:v>
                </c:pt>
                <c:pt idx="6016">
                  <c:v>2132.3280576029902</c:v>
                </c:pt>
                <c:pt idx="6017">
                  <c:v>2132.3280576029902</c:v>
                </c:pt>
                <c:pt idx="6018">
                  <c:v>2132.3280576029902</c:v>
                </c:pt>
                <c:pt idx="6019">
                  <c:v>2132.3280576029902</c:v>
                </c:pt>
                <c:pt idx="6020">
                  <c:v>2132.3280576029902</c:v>
                </c:pt>
                <c:pt idx="6021">
                  <c:v>2132.3280576029902</c:v>
                </c:pt>
                <c:pt idx="6022">
                  <c:v>2132.3280576029902</c:v>
                </c:pt>
                <c:pt idx="6023">
                  <c:v>0</c:v>
                </c:pt>
                <c:pt idx="6024">
                  <c:v>0</c:v>
                </c:pt>
                <c:pt idx="6025">
                  <c:v>0</c:v>
                </c:pt>
                <c:pt idx="6026">
                  <c:v>0</c:v>
                </c:pt>
                <c:pt idx="6027">
                  <c:v>0</c:v>
                </c:pt>
                <c:pt idx="6028">
                  <c:v>0</c:v>
                </c:pt>
                <c:pt idx="6029">
                  <c:v>0</c:v>
                </c:pt>
                <c:pt idx="6030">
                  <c:v>0</c:v>
                </c:pt>
                <c:pt idx="6031">
                  <c:v>0</c:v>
                </c:pt>
                <c:pt idx="6032">
                  <c:v>0</c:v>
                </c:pt>
                <c:pt idx="6033">
                  <c:v>2132.3280576029902</c:v>
                </c:pt>
                <c:pt idx="6034">
                  <c:v>2132.3280576029902</c:v>
                </c:pt>
                <c:pt idx="6035">
                  <c:v>2132.3280576029902</c:v>
                </c:pt>
                <c:pt idx="6036">
                  <c:v>2132.3280576029902</c:v>
                </c:pt>
                <c:pt idx="6037">
                  <c:v>2132.3280576029902</c:v>
                </c:pt>
                <c:pt idx="6038">
                  <c:v>2132.3280576029902</c:v>
                </c:pt>
                <c:pt idx="6039">
                  <c:v>2132.3280576029902</c:v>
                </c:pt>
                <c:pt idx="6040">
                  <c:v>2132.3280576029902</c:v>
                </c:pt>
                <c:pt idx="6041">
                  <c:v>2132.3280576029902</c:v>
                </c:pt>
                <c:pt idx="6042">
                  <c:v>2132.3280576029902</c:v>
                </c:pt>
                <c:pt idx="6043">
                  <c:v>2132.3280576029902</c:v>
                </c:pt>
                <c:pt idx="6044">
                  <c:v>2132.3280576029902</c:v>
                </c:pt>
                <c:pt idx="6045">
                  <c:v>2132.3280576029902</c:v>
                </c:pt>
                <c:pt idx="6046">
                  <c:v>2132.3280576029902</c:v>
                </c:pt>
                <c:pt idx="6047">
                  <c:v>0</c:v>
                </c:pt>
                <c:pt idx="6048">
                  <c:v>0</c:v>
                </c:pt>
                <c:pt idx="6049">
                  <c:v>0</c:v>
                </c:pt>
                <c:pt idx="6050">
                  <c:v>0</c:v>
                </c:pt>
                <c:pt idx="6051">
                  <c:v>0</c:v>
                </c:pt>
                <c:pt idx="6052">
                  <c:v>0</c:v>
                </c:pt>
                <c:pt idx="6053">
                  <c:v>0</c:v>
                </c:pt>
                <c:pt idx="6054">
                  <c:v>0</c:v>
                </c:pt>
                <c:pt idx="6055">
                  <c:v>0</c:v>
                </c:pt>
                <c:pt idx="6056">
                  <c:v>0</c:v>
                </c:pt>
                <c:pt idx="6057">
                  <c:v>2132.3280576029902</c:v>
                </c:pt>
                <c:pt idx="6058">
                  <c:v>2132.3280576029902</c:v>
                </c:pt>
                <c:pt idx="6059">
                  <c:v>2132.3280576029902</c:v>
                </c:pt>
                <c:pt idx="6060">
                  <c:v>2132.3280576029902</c:v>
                </c:pt>
                <c:pt idx="6061">
                  <c:v>2132.3280576029902</c:v>
                </c:pt>
                <c:pt idx="6062">
                  <c:v>2132.3280576029902</c:v>
                </c:pt>
                <c:pt idx="6063">
                  <c:v>2132.3280576029902</c:v>
                </c:pt>
                <c:pt idx="6064">
                  <c:v>2132.3280576029902</c:v>
                </c:pt>
                <c:pt idx="6065">
                  <c:v>2132.3280576029902</c:v>
                </c:pt>
                <c:pt idx="6066">
                  <c:v>2132.3280576029902</c:v>
                </c:pt>
                <c:pt idx="6067">
                  <c:v>2132.3280576029902</c:v>
                </c:pt>
                <c:pt idx="6068">
                  <c:v>2132.3280576029902</c:v>
                </c:pt>
                <c:pt idx="6069">
                  <c:v>2132.3280576029902</c:v>
                </c:pt>
                <c:pt idx="6070">
                  <c:v>2132.3280576029902</c:v>
                </c:pt>
                <c:pt idx="6071">
                  <c:v>0</c:v>
                </c:pt>
                <c:pt idx="6072">
                  <c:v>0</c:v>
                </c:pt>
                <c:pt idx="6073">
                  <c:v>0</c:v>
                </c:pt>
                <c:pt idx="6074">
                  <c:v>0</c:v>
                </c:pt>
                <c:pt idx="6075">
                  <c:v>0</c:v>
                </c:pt>
                <c:pt idx="6076">
                  <c:v>0</c:v>
                </c:pt>
                <c:pt idx="6077">
                  <c:v>0</c:v>
                </c:pt>
                <c:pt idx="6078">
                  <c:v>0</c:v>
                </c:pt>
                <c:pt idx="6079">
                  <c:v>0</c:v>
                </c:pt>
                <c:pt idx="6080">
                  <c:v>0</c:v>
                </c:pt>
                <c:pt idx="6081">
                  <c:v>2132.3280576029902</c:v>
                </c:pt>
                <c:pt idx="6082">
                  <c:v>2132.3280576029902</c:v>
                </c:pt>
                <c:pt idx="6083">
                  <c:v>2132.3280576029902</c:v>
                </c:pt>
                <c:pt idx="6084">
                  <c:v>2132.3280576029902</c:v>
                </c:pt>
                <c:pt idx="6085">
                  <c:v>2132.3280576029902</c:v>
                </c:pt>
                <c:pt idx="6086">
                  <c:v>2132.3280576029902</c:v>
                </c:pt>
                <c:pt idx="6087">
                  <c:v>2132.3280576029902</c:v>
                </c:pt>
                <c:pt idx="6088">
                  <c:v>2132.3280576029902</c:v>
                </c:pt>
                <c:pt idx="6089">
                  <c:v>2132.3280576029902</c:v>
                </c:pt>
                <c:pt idx="6090">
                  <c:v>2132.3280576029902</c:v>
                </c:pt>
                <c:pt idx="6091">
                  <c:v>2132.3280576029902</c:v>
                </c:pt>
                <c:pt idx="6092">
                  <c:v>2132.3280576029902</c:v>
                </c:pt>
                <c:pt idx="6093">
                  <c:v>2132.3280576029902</c:v>
                </c:pt>
                <c:pt idx="6094">
                  <c:v>2132.3280576029902</c:v>
                </c:pt>
                <c:pt idx="6095">
                  <c:v>0</c:v>
                </c:pt>
                <c:pt idx="6096">
                  <c:v>0</c:v>
                </c:pt>
                <c:pt idx="6097">
                  <c:v>0</c:v>
                </c:pt>
                <c:pt idx="6098">
                  <c:v>0</c:v>
                </c:pt>
                <c:pt idx="6099">
                  <c:v>0</c:v>
                </c:pt>
                <c:pt idx="6100">
                  <c:v>0</c:v>
                </c:pt>
                <c:pt idx="6101">
                  <c:v>0</c:v>
                </c:pt>
                <c:pt idx="6102">
                  <c:v>0</c:v>
                </c:pt>
                <c:pt idx="6103">
                  <c:v>0</c:v>
                </c:pt>
                <c:pt idx="6104">
                  <c:v>0</c:v>
                </c:pt>
                <c:pt idx="6105">
                  <c:v>2132.3280576029902</c:v>
                </c:pt>
                <c:pt idx="6106">
                  <c:v>2132.3280576029902</c:v>
                </c:pt>
                <c:pt idx="6107">
                  <c:v>2132.3280576029902</c:v>
                </c:pt>
                <c:pt idx="6108">
                  <c:v>2132.3280576029902</c:v>
                </c:pt>
                <c:pt idx="6109">
                  <c:v>2132.3280576029902</c:v>
                </c:pt>
                <c:pt idx="6110">
                  <c:v>2132.3280576029902</c:v>
                </c:pt>
                <c:pt idx="6111">
                  <c:v>2132.3280576029902</c:v>
                </c:pt>
                <c:pt idx="6112">
                  <c:v>2132.3280576029902</c:v>
                </c:pt>
                <c:pt idx="6113">
                  <c:v>2132.3280576029902</c:v>
                </c:pt>
                <c:pt idx="6114">
                  <c:v>2132.3280576029902</c:v>
                </c:pt>
                <c:pt idx="6115">
                  <c:v>2132.3280576029902</c:v>
                </c:pt>
                <c:pt idx="6116">
                  <c:v>2132.3280576029902</c:v>
                </c:pt>
                <c:pt idx="6117">
                  <c:v>2132.3280576029902</c:v>
                </c:pt>
                <c:pt idx="6118">
                  <c:v>2132.3280576029902</c:v>
                </c:pt>
                <c:pt idx="6119">
                  <c:v>0</c:v>
                </c:pt>
                <c:pt idx="6120">
                  <c:v>0</c:v>
                </c:pt>
                <c:pt idx="6121">
                  <c:v>0</c:v>
                </c:pt>
                <c:pt idx="6122">
                  <c:v>0</c:v>
                </c:pt>
                <c:pt idx="6123">
                  <c:v>0</c:v>
                </c:pt>
                <c:pt idx="6124">
                  <c:v>0</c:v>
                </c:pt>
                <c:pt idx="6125">
                  <c:v>0</c:v>
                </c:pt>
                <c:pt idx="6126">
                  <c:v>0</c:v>
                </c:pt>
                <c:pt idx="6127">
                  <c:v>0</c:v>
                </c:pt>
                <c:pt idx="6128">
                  <c:v>0</c:v>
                </c:pt>
                <c:pt idx="6129">
                  <c:v>2132.3280576029902</c:v>
                </c:pt>
                <c:pt idx="6130">
                  <c:v>2132.3280576029902</c:v>
                </c:pt>
                <c:pt idx="6131">
                  <c:v>2132.3280576029902</c:v>
                </c:pt>
                <c:pt idx="6132">
                  <c:v>2132.3280576029902</c:v>
                </c:pt>
                <c:pt idx="6133">
                  <c:v>2132.3280576029902</c:v>
                </c:pt>
                <c:pt idx="6134">
                  <c:v>2132.3280576029902</c:v>
                </c:pt>
                <c:pt idx="6135">
                  <c:v>2132.3280576029902</c:v>
                </c:pt>
                <c:pt idx="6136">
                  <c:v>2132.3280576029902</c:v>
                </c:pt>
                <c:pt idx="6137">
                  <c:v>2132.3280576029902</c:v>
                </c:pt>
                <c:pt idx="6138">
                  <c:v>2132.3280576029902</c:v>
                </c:pt>
                <c:pt idx="6139">
                  <c:v>2132.3280576029902</c:v>
                </c:pt>
                <c:pt idx="6140">
                  <c:v>2132.3280576029902</c:v>
                </c:pt>
                <c:pt idx="6141">
                  <c:v>2132.3280576029902</c:v>
                </c:pt>
                <c:pt idx="6142">
                  <c:v>2132.3280576029902</c:v>
                </c:pt>
                <c:pt idx="6143">
                  <c:v>0</c:v>
                </c:pt>
                <c:pt idx="6144">
                  <c:v>0</c:v>
                </c:pt>
                <c:pt idx="6145">
                  <c:v>0</c:v>
                </c:pt>
                <c:pt idx="6146">
                  <c:v>0</c:v>
                </c:pt>
                <c:pt idx="6147">
                  <c:v>0</c:v>
                </c:pt>
                <c:pt idx="6148">
                  <c:v>0</c:v>
                </c:pt>
                <c:pt idx="6149">
                  <c:v>0</c:v>
                </c:pt>
                <c:pt idx="6150">
                  <c:v>0</c:v>
                </c:pt>
                <c:pt idx="6151">
                  <c:v>0</c:v>
                </c:pt>
                <c:pt idx="6152">
                  <c:v>0</c:v>
                </c:pt>
                <c:pt idx="6153">
                  <c:v>2132.3280576029902</c:v>
                </c:pt>
                <c:pt idx="6154">
                  <c:v>2132.3280576029902</c:v>
                </c:pt>
                <c:pt idx="6155">
                  <c:v>2132.3280576029902</c:v>
                </c:pt>
                <c:pt idx="6156">
                  <c:v>2132.3280576029902</c:v>
                </c:pt>
                <c:pt idx="6157">
                  <c:v>2132.3280576029902</c:v>
                </c:pt>
                <c:pt idx="6158">
                  <c:v>2132.3280576029902</c:v>
                </c:pt>
                <c:pt idx="6159">
                  <c:v>2132.3280576029902</c:v>
                </c:pt>
                <c:pt idx="6160">
                  <c:v>2132.3280576029902</c:v>
                </c:pt>
                <c:pt idx="6161">
                  <c:v>2132.3280576029902</c:v>
                </c:pt>
                <c:pt idx="6162">
                  <c:v>2132.3280576029902</c:v>
                </c:pt>
                <c:pt idx="6163">
                  <c:v>2132.3280576029902</c:v>
                </c:pt>
                <c:pt idx="6164">
                  <c:v>2132.3280576029902</c:v>
                </c:pt>
                <c:pt idx="6165">
                  <c:v>2132.3280576029902</c:v>
                </c:pt>
                <c:pt idx="6166">
                  <c:v>2132.3280576029902</c:v>
                </c:pt>
                <c:pt idx="6167">
                  <c:v>0</c:v>
                </c:pt>
                <c:pt idx="6168">
                  <c:v>0</c:v>
                </c:pt>
                <c:pt idx="6169">
                  <c:v>0</c:v>
                </c:pt>
                <c:pt idx="6170">
                  <c:v>0</c:v>
                </c:pt>
                <c:pt idx="6171">
                  <c:v>0</c:v>
                </c:pt>
                <c:pt idx="6172">
                  <c:v>0</c:v>
                </c:pt>
                <c:pt idx="6173">
                  <c:v>0</c:v>
                </c:pt>
                <c:pt idx="6174">
                  <c:v>0</c:v>
                </c:pt>
                <c:pt idx="6175">
                  <c:v>0</c:v>
                </c:pt>
                <c:pt idx="6176">
                  <c:v>0</c:v>
                </c:pt>
                <c:pt idx="6177">
                  <c:v>2132.3280576029902</c:v>
                </c:pt>
                <c:pt idx="6178">
                  <c:v>2132.3280576029902</c:v>
                </c:pt>
                <c:pt idx="6179">
                  <c:v>2132.3280576029902</c:v>
                </c:pt>
                <c:pt idx="6180">
                  <c:v>2132.3280576029902</c:v>
                </c:pt>
                <c:pt idx="6181">
                  <c:v>2132.3280576029902</c:v>
                </c:pt>
                <c:pt idx="6182">
                  <c:v>2132.3280576029902</c:v>
                </c:pt>
                <c:pt idx="6183">
                  <c:v>2132.3280576029902</c:v>
                </c:pt>
                <c:pt idx="6184">
                  <c:v>2132.3280576029902</c:v>
                </c:pt>
                <c:pt idx="6185">
                  <c:v>2132.3280576029902</c:v>
                </c:pt>
                <c:pt idx="6186">
                  <c:v>2132.3280576029902</c:v>
                </c:pt>
                <c:pt idx="6187">
                  <c:v>2132.3280576029902</c:v>
                </c:pt>
                <c:pt idx="6188">
                  <c:v>2132.3280576029902</c:v>
                </c:pt>
                <c:pt idx="6189">
                  <c:v>2132.3280576029902</c:v>
                </c:pt>
                <c:pt idx="6190">
                  <c:v>2132.3280576029902</c:v>
                </c:pt>
                <c:pt idx="6191">
                  <c:v>0</c:v>
                </c:pt>
                <c:pt idx="6192">
                  <c:v>0</c:v>
                </c:pt>
                <c:pt idx="6193">
                  <c:v>0</c:v>
                </c:pt>
                <c:pt idx="6194">
                  <c:v>0</c:v>
                </c:pt>
                <c:pt idx="6195">
                  <c:v>0</c:v>
                </c:pt>
                <c:pt idx="6196">
                  <c:v>0</c:v>
                </c:pt>
                <c:pt idx="6197">
                  <c:v>0</c:v>
                </c:pt>
                <c:pt idx="6198">
                  <c:v>0</c:v>
                </c:pt>
                <c:pt idx="6199">
                  <c:v>0</c:v>
                </c:pt>
                <c:pt idx="6200">
                  <c:v>0</c:v>
                </c:pt>
                <c:pt idx="6201">
                  <c:v>2132.3280576029902</c:v>
                </c:pt>
                <c:pt idx="6202">
                  <c:v>2132.3280576029902</c:v>
                </c:pt>
                <c:pt idx="6203">
                  <c:v>2132.3280576029902</c:v>
                </c:pt>
                <c:pt idx="6204">
                  <c:v>2132.3280576029902</c:v>
                </c:pt>
                <c:pt idx="6205">
                  <c:v>2132.3280576029902</c:v>
                </c:pt>
                <c:pt idx="6206">
                  <c:v>2132.3280576029902</c:v>
                </c:pt>
                <c:pt idx="6207">
                  <c:v>2132.3280576029902</c:v>
                </c:pt>
                <c:pt idx="6208">
                  <c:v>2132.3280576029902</c:v>
                </c:pt>
                <c:pt idx="6209">
                  <c:v>2132.3280576029902</c:v>
                </c:pt>
                <c:pt idx="6210">
                  <c:v>2132.3280576029902</c:v>
                </c:pt>
                <c:pt idx="6211">
                  <c:v>2132.3280576029902</c:v>
                </c:pt>
                <c:pt idx="6212">
                  <c:v>2132.3280576029902</c:v>
                </c:pt>
                <c:pt idx="6213">
                  <c:v>2132.3280576029902</c:v>
                </c:pt>
                <c:pt idx="6214">
                  <c:v>2132.3280576029902</c:v>
                </c:pt>
                <c:pt idx="6215">
                  <c:v>0</c:v>
                </c:pt>
                <c:pt idx="6216">
                  <c:v>0</c:v>
                </c:pt>
                <c:pt idx="6217">
                  <c:v>0</c:v>
                </c:pt>
                <c:pt idx="6218">
                  <c:v>0</c:v>
                </c:pt>
                <c:pt idx="6219">
                  <c:v>0</c:v>
                </c:pt>
                <c:pt idx="6220">
                  <c:v>0</c:v>
                </c:pt>
                <c:pt idx="6221">
                  <c:v>0</c:v>
                </c:pt>
                <c:pt idx="6222">
                  <c:v>0</c:v>
                </c:pt>
                <c:pt idx="6223">
                  <c:v>0</c:v>
                </c:pt>
                <c:pt idx="6224">
                  <c:v>0</c:v>
                </c:pt>
                <c:pt idx="6225">
                  <c:v>2132.3280576029902</c:v>
                </c:pt>
                <c:pt idx="6226">
                  <c:v>2132.3280576029902</c:v>
                </c:pt>
                <c:pt idx="6227">
                  <c:v>2132.3280576029902</c:v>
                </c:pt>
                <c:pt idx="6228">
                  <c:v>2132.3280576029902</c:v>
                </c:pt>
                <c:pt idx="6229">
                  <c:v>2132.3280576029902</c:v>
                </c:pt>
                <c:pt idx="6230">
                  <c:v>2132.3280576029902</c:v>
                </c:pt>
                <c:pt idx="6231">
                  <c:v>2132.3280576029902</c:v>
                </c:pt>
                <c:pt idx="6232">
                  <c:v>2132.3280576029902</c:v>
                </c:pt>
                <c:pt idx="6233">
                  <c:v>2132.3280576029902</c:v>
                </c:pt>
                <c:pt idx="6234">
                  <c:v>2132.3280576029902</c:v>
                </c:pt>
                <c:pt idx="6235">
                  <c:v>2132.3280576029902</c:v>
                </c:pt>
                <c:pt idx="6236">
                  <c:v>2132.3280576029902</c:v>
                </c:pt>
                <c:pt idx="6237">
                  <c:v>2132.3280576029902</c:v>
                </c:pt>
                <c:pt idx="6238">
                  <c:v>2132.3280576029902</c:v>
                </c:pt>
                <c:pt idx="6239">
                  <c:v>0</c:v>
                </c:pt>
                <c:pt idx="6240">
                  <c:v>0</c:v>
                </c:pt>
                <c:pt idx="6241">
                  <c:v>0</c:v>
                </c:pt>
                <c:pt idx="6242">
                  <c:v>0</c:v>
                </c:pt>
                <c:pt idx="6243">
                  <c:v>0</c:v>
                </c:pt>
                <c:pt idx="6244">
                  <c:v>0</c:v>
                </c:pt>
                <c:pt idx="6245">
                  <c:v>0</c:v>
                </c:pt>
                <c:pt idx="6246">
                  <c:v>0</c:v>
                </c:pt>
                <c:pt idx="6247">
                  <c:v>0</c:v>
                </c:pt>
                <c:pt idx="6248">
                  <c:v>0</c:v>
                </c:pt>
                <c:pt idx="6249">
                  <c:v>2132.3280576029902</c:v>
                </c:pt>
                <c:pt idx="6250">
                  <c:v>2132.3280576029902</c:v>
                </c:pt>
                <c:pt idx="6251">
                  <c:v>2132.3280576029902</c:v>
                </c:pt>
                <c:pt idx="6252">
                  <c:v>2132.3280576029902</c:v>
                </c:pt>
                <c:pt idx="6253">
                  <c:v>2132.3280576029902</c:v>
                </c:pt>
                <c:pt idx="6254">
                  <c:v>2132.3280576029902</c:v>
                </c:pt>
                <c:pt idx="6255">
                  <c:v>2132.3280576029902</c:v>
                </c:pt>
                <c:pt idx="6256">
                  <c:v>2132.3280576029902</c:v>
                </c:pt>
                <c:pt idx="6257">
                  <c:v>2132.3280576029902</c:v>
                </c:pt>
                <c:pt idx="6258">
                  <c:v>2132.3280576029902</c:v>
                </c:pt>
                <c:pt idx="6259">
                  <c:v>2132.3280576029902</c:v>
                </c:pt>
                <c:pt idx="6260">
                  <c:v>2132.3280576029902</c:v>
                </c:pt>
                <c:pt idx="6261">
                  <c:v>2132.3280576029902</c:v>
                </c:pt>
                <c:pt idx="6262">
                  <c:v>2132.3280576029902</c:v>
                </c:pt>
                <c:pt idx="6263">
                  <c:v>0</c:v>
                </c:pt>
                <c:pt idx="6264">
                  <c:v>0</c:v>
                </c:pt>
                <c:pt idx="6265">
                  <c:v>0</c:v>
                </c:pt>
                <c:pt idx="6266">
                  <c:v>0</c:v>
                </c:pt>
                <c:pt idx="6267">
                  <c:v>0</c:v>
                </c:pt>
                <c:pt idx="6268">
                  <c:v>0</c:v>
                </c:pt>
                <c:pt idx="6269">
                  <c:v>0</c:v>
                </c:pt>
                <c:pt idx="6270">
                  <c:v>0</c:v>
                </c:pt>
                <c:pt idx="6271">
                  <c:v>0</c:v>
                </c:pt>
                <c:pt idx="6272">
                  <c:v>0</c:v>
                </c:pt>
                <c:pt idx="6273">
                  <c:v>2132.3280576029902</c:v>
                </c:pt>
                <c:pt idx="6274">
                  <c:v>2132.3280576029902</c:v>
                </c:pt>
                <c:pt idx="6275">
                  <c:v>2132.3280576029902</c:v>
                </c:pt>
                <c:pt idx="6276">
                  <c:v>2132.3280576029902</c:v>
                </c:pt>
                <c:pt idx="6277">
                  <c:v>2132.3280576029902</c:v>
                </c:pt>
                <c:pt idx="6278">
                  <c:v>2132.3280576029902</c:v>
                </c:pt>
                <c:pt idx="6279">
                  <c:v>2132.3280576029902</c:v>
                </c:pt>
                <c:pt idx="6280">
                  <c:v>2132.3280576029902</c:v>
                </c:pt>
                <c:pt idx="6281">
                  <c:v>2132.3280576029902</c:v>
                </c:pt>
                <c:pt idx="6282">
                  <c:v>2132.3280576029902</c:v>
                </c:pt>
                <c:pt idx="6283">
                  <c:v>2132.3280576029902</c:v>
                </c:pt>
                <c:pt idx="6284">
                  <c:v>2132.3280576029902</c:v>
                </c:pt>
                <c:pt idx="6285">
                  <c:v>2132.3280576029902</c:v>
                </c:pt>
                <c:pt idx="6286">
                  <c:v>2132.3280576029902</c:v>
                </c:pt>
                <c:pt idx="6287">
                  <c:v>0</c:v>
                </c:pt>
                <c:pt idx="6288">
                  <c:v>0</c:v>
                </c:pt>
                <c:pt idx="6289">
                  <c:v>0</c:v>
                </c:pt>
                <c:pt idx="6290">
                  <c:v>0</c:v>
                </c:pt>
                <c:pt idx="6291">
                  <c:v>0</c:v>
                </c:pt>
                <c:pt idx="6292">
                  <c:v>0</c:v>
                </c:pt>
                <c:pt idx="6293">
                  <c:v>0</c:v>
                </c:pt>
                <c:pt idx="6294">
                  <c:v>0</c:v>
                </c:pt>
                <c:pt idx="6295">
                  <c:v>0</c:v>
                </c:pt>
                <c:pt idx="6296">
                  <c:v>0</c:v>
                </c:pt>
                <c:pt idx="6297">
                  <c:v>2132.3280576029902</c:v>
                </c:pt>
                <c:pt idx="6298">
                  <c:v>2132.3280576029902</c:v>
                </c:pt>
                <c:pt idx="6299">
                  <c:v>2132.3280576029902</c:v>
                </c:pt>
                <c:pt idx="6300">
                  <c:v>2132.3280576029902</c:v>
                </c:pt>
                <c:pt idx="6301">
                  <c:v>2132.3280576029902</c:v>
                </c:pt>
                <c:pt idx="6302">
                  <c:v>2132.3280576029902</c:v>
                </c:pt>
                <c:pt idx="6303">
                  <c:v>2132.3280576029902</c:v>
                </c:pt>
                <c:pt idx="6304">
                  <c:v>2132.3280576029902</c:v>
                </c:pt>
                <c:pt idx="6305">
                  <c:v>2132.3280576029902</c:v>
                </c:pt>
                <c:pt idx="6306">
                  <c:v>2132.3280576029902</c:v>
                </c:pt>
                <c:pt idx="6307">
                  <c:v>2132.3280576029902</c:v>
                </c:pt>
                <c:pt idx="6308">
                  <c:v>2132.3280576029902</c:v>
                </c:pt>
                <c:pt idx="6309">
                  <c:v>2132.3280576029902</c:v>
                </c:pt>
                <c:pt idx="6310">
                  <c:v>2132.3280576029902</c:v>
                </c:pt>
                <c:pt idx="6311">
                  <c:v>0</c:v>
                </c:pt>
                <c:pt idx="6312">
                  <c:v>0</c:v>
                </c:pt>
                <c:pt idx="6313">
                  <c:v>0</c:v>
                </c:pt>
                <c:pt idx="6314">
                  <c:v>0</c:v>
                </c:pt>
                <c:pt idx="6315">
                  <c:v>0</c:v>
                </c:pt>
                <c:pt idx="6316">
                  <c:v>0</c:v>
                </c:pt>
                <c:pt idx="6317">
                  <c:v>0</c:v>
                </c:pt>
                <c:pt idx="6318">
                  <c:v>0</c:v>
                </c:pt>
                <c:pt idx="6319">
                  <c:v>0</c:v>
                </c:pt>
                <c:pt idx="6320">
                  <c:v>0</c:v>
                </c:pt>
                <c:pt idx="6321">
                  <c:v>2132.3280576029902</c:v>
                </c:pt>
                <c:pt idx="6322">
                  <c:v>2132.3280576029902</c:v>
                </c:pt>
                <c:pt idx="6323">
                  <c:v>2132.3280576029902</c:v>
                </c:pt>
                <c:pt idx="6324">
                  <c:v>2132.3280576029902</c:v>
                </c:pt>
                <c:pt idx="6325">
                  <c:v>2132.3280576029902</c:v>
                </c:pt>
                <c:pt idx="6326">
                  <c:v>2132.3280576029902</c:v>
                </c:pt>
                <c:pt idx="6327">
                  <c:v>2132.3280576029902</c:v>
                </c:pt>
                <c:pt idx="6328">
                  <c:v>2132.3280576029902</c:v>
                </c:pt>
                <c:pt idx="6329">
                  <c:v>2132.3280576029902</c:v>
                </c:pt>
                <c:pt idx="6330">
                  <c:v>2132.3280576029902</c:v>
                </c:pt>
                <c:pt idx="6331">
                  <c:v>2132.3280576029902</c:v>
                </c:pt>
                <c:pt idx="6332">
                  <c:v>2132.3280576029902</c:v>
                </c:pt>
                <c:pt idx="6333">
                  <c:v>2132.3280576029902</c:v>
                </c:pt>
                <c:pt idx="6334">
                  <c:v>2132.3280576029902</c:v>
                </c:pt>
                <c:pt idx="6335">
                  <c:v>0</c:v>
                </c:pt>
                <c:pt idx="6336">
                  <c:v>0</c:v>
                </c:pt>
                <c:pt idx="6337">
                  <c:v>0</c:v>
                </c:pt>
                <c:pt idx="6338">
                  <c:v>0</c:v>
                </c:pt>
                <c:pt idx="6339">
                  <c:v>0</c:v>
                </c:pt>
                <c:pt idx="6340">
                  <c:v>0</c:v>
                </c:pt>
                <c:pt idx="6341">
                  <c:v>0</c:v>
                </c:pt>
                <c:pt idx="6342">
                  <c:v>0</c:v>
                </c:pt>
                <c:pt idx="6343">
                  <c:v>0</c:v>
                </c:pt>
                <c:pt idx="6344">
                  <c:v>0</c:v>
                </c:pt>
                <c:pt idx="6345">
                  <c:v>2132.3280576029902</c:v>
                </c:pt>
                <c:pt idx="6346">
                  <c:v>2132.3280576029902</c:v>
                </c:pt>
                <c:pt idx="6347">
                  <c:v>2132.3280576029902</c:v>
                </c:pt>
                <c:pt idx="6348">
                  <c:v>2132.3280576029902</c:v>
                </c:pt>
                <c:pt idx="6349">
                  <c:v>2132.3280576029902</c:v>
                </c:pt>
                <c:pt idx="6350">
                  <c:v>2132.3280576029902</c:v>
                </c:pt>
                <c:pt idx="6351">
                  <c:v>2132.3280576029902</c:v>
                </c:pt>
                <c:pt idx="6352">
                  <c:v>2132.3280576029902</c:v>
                </c:pt>
                <c:pt idx="6353">
                  <c:v>2132.3280576029902</c:v>
                </c:pt>
                <c:pt idx="6354">
                  <c:v>2132.3280576029902</c:v>
                </c:pt>
                <c:pt idx="6355">
                  <c:v>2132.3280576029902</c:v>
                </c:pt>
                <c:pt idx="6356">
                  <c:v>2132.3280576029902</c:v>
                </c:pt>
                <c:pt idx="6357">
                  <c:v>2132.3280576029902</c:v>
                </c:pt>
                <c:pt idx="6358">
                  <c:v>2132.3280576029902</c:v>
                </c:pt>
                <c:pt idx="6359">
                  <c:v>0</c:v>
                </c:pt>
                <c:pt idx="6360">
                  <c:v>0</c:v>
                </c:pt>
                <c:pt idx="6361">
                  <c:v>0</c:v>
                </c:pt>
                <c:pt idx="6362">
                  <c:v>0</c:v>
                </c:pt>
                <c:pt idx="6363">
                  <c:v>0</c:v>
                </c:pt>
                <c:pt idx="6364">
                  <c:v>0</c:v>
                </c:pt>
                <c:pt idx="6365">
                  <c:v>0</c:v>
                </c:pt>
                <c:pt idx="6366">
                  <c:v>0</c:v>
                </c:pt>
                <c:pt idx="6367">
                  <c:v>0</c:v>
                </c:pt>
                <c:pt idx="6368">
                  <c:v>0</c:v>
                </c:pt>
                <c:pt idx="6369">
                  <c:v>2132.3280576029902</c:v>
                </c:pt>
                <c:pt idx="6370">
                  <c:v>2132.3280576029902</c:v>
                </c:pt>
                <c:pt idx="6371">
                  <c:v>2132.3280576029902</c:v>
                </c:pt>
                <c:pt idx="6372">
                  <c:v>2132.3280576029902</c:v>
                </c:pt>
                <c:pt idx="6373">
                  <c:v>2132.3280576029902</c:v>
                </c:pt>
                <c:pt idx="6374">
                  <c:v>2132.3280576029902</c:v>
                </c:pt>
                <c:pt idx="6375">
                  <c:v>2132.3280576029902</c:v>
                </c:pt>
                <c:pt idx="6376">
                  <c:v>2132.3280576029902</c:v>
                </c:pt>
                <c:pt idx="6377">
                  <c:v>2132.3280576029902</c:v>
                </c:pt>
                <c:pt idx="6378">
                  <c:v>2132.3280576029902</c:v>
                </c:pt>
                <c:pt idx="6379">
                  <c:v>2132.3280576029902</c:v>
                </c:pt>
                <c:pt idx="6380">
                  <c:v>2132.3280576029902</c:v>
                </c:pt>
                <c:pt idx="6381">
                  <c:v>2132.3280576029902</c:v>
                </c:pt>
                <c:pt idx="6382">
                  <c:v>2132.3280576029902</c:v>
                </c:pt>
                <c:pt idx="6383">
                  <c:v>0</c:v>
                </c:pt>
                <c:pt idx="6384">
                  <c:v>0</c:v>
                </c:pt>
                <c:pt idx="6385">
                  <c:v>0</c:v>
                </c:pt>
                <c:pt idx="6386">
                  <c:v>0</c:v>
                </c:pt>
                <c:pt idx="6387">
                  <c:v>0</c:v>
                </c:pt>
                <c:pt idx="6388">
                  <c:v>0</c:v>
                </c:pt>
                <c:pt idx="6389">
                  <c:v>0</c:v>
                </c:pt>
                <c:pt idx="6390">
                  <c:v>0</c:v>
                </c:pt>
                <c:pt idx="6391">
                  <c:v>0</c:v>
                </c:pt>
                <c:pt idx="6392">
                  <c:v>0</c:v>
                </c:pt>
                <c:pt idx="6393">
                  <c:v>2132.3280576029902</c:v>
                </c:pt>
                <c:pt idx="6394">
                  <c:v>2132.3280576029902</c:v>
                </c:pt>
                <c:pt idx="6395">
                  <c:v>2132.3280576029902</c:v>
                </c:pt>
                <c:pt idx="6396">
                  <c:v>2132.3280576029902</c:v>
                </c:pt>
                <c:pt idx="6397">
                  <c:v>2132.3280576029902</c:v>
                </c:pt>
                <c:pt idx="6398">
                  <c:v>2132.3280576029902</c:v>
                </c:pt>
                <c:pt idx="6399">
                  <c:v>2132.3280576029902</c:v>
                </c:pt>
                <c:pt idx="6400">
                  <c:v>2132.3280576029902</c:v>
                </c:pt>
                <c:pt idx="6401">
                  <c:v>2132.3280576029902</c:v>
                </c:pt>
                <c:pt idx="6402">
                  <c:v>2132.3280576029902</c:v>
                </c:pt>
                <c:pt idx="6403">
                  <c:v>2132.3280576029902</c:v>
                </c:pt>
                <c:pt idx="6404">
                  <c:v>2132.3280576029902</c:v>
                </c:pt>
                <c:pt idx="6405">
                  <c:v>2132.3280576029902</c:v>
                </c:pt>
                <c:pt idx="6406">
                  <c:v>2132.3280576029902</c:v>
                </c:pt>
                <c:pt idx="6407">
                  <c:v>0</c:v>
                </c:pt>
                <c:pt idx="6408">
                  <c:v>0</c:v>
                </c:pt>
                <c:pt idx="6409">
                  <c:v>0</c:v>
                </c:pt>
                <c:pt idx="6410">
                  <c:v>0</c:v>
                </c:pt>
                <c:pt idx="6411">
                  <c:v>0</c:v>
                </c:pt>
                <c:pt idx="6412">
                  <c:v>0</c:v>
                </c:pt>
                <c:pt idx="6413">
                  <c:v>0</c:v>
                </c:pt>
                <c:pt idx="6414">
                  <c:v>0</c:v>
                </c:pt>
                <c:pt idx="6415">
                  <c:v>0</c:v>
                </c:pt>
                <c:pt idx="6416">
                  <c:v>0</c:v>
                </c:pt>
                <c:pt idx="6417">
                  <c:v>2132.3280576029902</c:v>
                </c:pt>
                <c:pt idx="6418">
                  <c:v>2132.3280576029902</c:v>
                </c:pt>
                <c:pt idx="6419">
                  <c:v>2132.3280576029902</c:v>
                </c:pt>
                <c:pt idx="6420">
                  <c:v>2132.3280576029902</c:v>
                </c:pt>
                <c:pt idx="6421">
                  <c:v>2132.3280576029902</c:v>
                </c:pt>
                <c:pt idx="6422">
                  <c:v>2132.3280576029902</c:v>
                </c:pt>
                <c:pt idx="6423">
                  <c:v>2132.3280576029902</c:v>
                </c:pt>
                <c:pt idx="6424">
                  <c:v>2132.3280576029902</c:v>
                </c:pt>
                <c:pt idx="6425">
                  <c:v>2132.3280576029902</c:v>
                </c:pt>
                <c:pt idx="6426">
                  <c:v>2132.3280576029902</c:v>
                </c:pt>
                <c:pt idx="6427">
                  <c:v>2132.3280576029902</c:v>
                </c:pt>
                <c:pt idx="6428">
                  <c:v>2132.3280576029902</c:v>
                </c:pt>
                <c:pt idx="6429">
                  <c:v>2132.3280576029902</c:v>
                </c:pt>
                <c:pt idx="6430">
                  <c:v>2132.3280576029902</c:v>
                </c:pt>
                <c:pt idx="6431">
                  <c:v>0</c:v>
                </c:pt>
                <c:pt idx="6432">
                  <c:v>0</c:v>
                </c:pt>
                <c:pt idx="6433">
                  <c:v>0</c:v>
                </c:pt>
                <c:pt idx="6434">
                  <c:v>0</c:v>
                </c:pt>
                <c:pt idx="6435">
                  <c:v>0</c:v>
                </c:pt>
                <c:pt idx="6436">
                  <c:v>0</c:v>
                </c:pt>
                <c:pt idx="6437">
                  <c:v>0</c:v>
                </c:pt>
                <c:pt idx="6438">
                  <c:v>0</c:v>
                </c:pt>
                <c:pt idx="6439">
                  <c:v>0</c:v>
                </c:pt>
                <c:pt idx="6440">
                  <c:v>0</c:v>
                </c:pt>
                <c:pt idx="6441">
                  <c:v>2132.3280576029902</c:v>
                </c:pt>
                <c:pt idx="6442">
                  <c:v>2132.3280576029902</c:v>
                </c:pt>
                <c:pt idx="6443">
                  <c:v>2132.3280576029902</c:v>
                </c:pt>
                <c:pt idx="6444">
                  <c:v>2132.3280576029902</c:v>
                </c:pt>
                <c:pt idx="6445">
                  <c:v>2132.3280576029902</c:v>
                </c:pt>
                <c:pt idx="6446">
                  <c:v>2132.3280576029902</c:v>
                </c:pt>
                <c:pt idx="6447">
                  <c:v>2132.3280576029902</c:v>
                </c:pt>
                <c:pt idx="6448">
                  <c:v>2132.3280576029902</c:v>
                </c:pt>
                <c:pt idx="6449">
                  <c:v>2132.3280576029902</c:v>
                </c:pt>
                <c:pt idx="6450">
                  <c:v>2132.3280576029902</c:v>
                </c:pt>
                <c:pt idx="6451">
                  <c:v>2132.3280576029902</c:v>
                </c:pt>
                <c:pt idx="6452">
                  <c:v>2132.3280576029902</c:v>
                </c:pt>
                <c:pt idx="6453">
                  <c:v>2132.3280576029902</c:v>
                </c:pt>
                <c:pt idx="6454">
                  <c:v>2132.3280576029902</c:v>
                </c:pt>
                <c:pt idx="6455">
                  <c:v>0</c:v>
                </c:pt>
                <c:pt idx="6456">
                  <c:v>0</c:v>
                </c:pt>
                <c:pt idx="6457">
                  <c:v>0</c:v>
                </c:pt>
                <c:pt idx="6458">
                  <c:v>0</c:v>
                </c:pt>
                <c:pt idx="6459">
                  <c:v>0</c:v>
                </c:pt>
                <c:pt idx="6460">
                  <c:v>0</c:v>
                </c:pt>
                <c:pt idx="6461">
                  <c:v>0</c:v>
                </c:pt>
                <c:pt idx="6462">
                  <c:v>0</c:v>
                </c:pt>
                <c:pt idx="6463">
                  <c:v>0</c:v>
                </c:pt>
                <c:pt idx="6464">
                  <c:v>0</c:v>
                </c:pt>
                <c:pt idx="6465">
                  <c:v>2132.3280576029902</c:v>
                </c:pt>
                <c:pt idx="6466">
                  <c:v>2132.3280576029902</c:v>
                </c:pt>
                <c:pt idx="6467">
                  <c:v>2132.3280576029902</c:v>
                </c:pt>
                <c:pt idx="6468">
                  <c:v>2132.3280576029902</c:v>
                </c:pt>
                <c:pt idx="6469">
                  <c:v>2132.3280576029902</c:v>
                </c:pt>
                <c:pt idx="6470">
                  <c:v>2132.3280576029902</c:v>
                </c:pt>
                <c:pt idx="6471">
                  <c:v>2132.3280576029902</c:v>
                </c:pt>
                <c:pt idx="6472">
                  <c:v>2132.3280576029902</c:v>
                </c:pt>
                <c:pt idx="6473">
                  <c:v>2132.3280576029902</c:v>
                </c:pt>
                <c:pt idx="6474">
                  <c:v>2132.3280576029902</c:v>
                </c:pt>
                <c:pt idx="6475">
                  <c:v>2132.3280576029902</c:v>
                </c:pt>
                <c:pt idx="6476">
                  <c:v>2132.3280576029902</c:v>
                </c:pt>
                <c:pt idx="6477">
                  <c:v>2132.3280576029902</c:v>
                </c:pt>
                <c:pt idx="6478">
                  <c:v>2132.3280576029902</c:v>
                </c:pt>
                <c:pt idx="6479">
                  <c:v>0</c:v>
                </c:pt>
                <c:pt idx="6480">
                  <c:v>0</c:v>
                </c:pt>
                <c:pt idx="6481">
                  <c:v>0</c:v>
                </c:pt>
                <c:pt idx="6482">
                  <c:v>0</c:v>
                </c:pt>
                <c:pt idx="6483">
                  <c:v>0</c:v>
                </c:pt>
                <c:pt idx="6484">
                  <c:v>0</c:v>
                </c:pt>
                <c:pt idx="6485">
                  <c:v>0</c:v>
                </c:pt>
                <c:pt idx="6486">
                  <c:v>0</c:v>
                </c:pt>
                <c:pt idx="6487">
                  <c:v>0</c:v>
                </c:pt>
                <c:pt idx="6488">
                  <c:v>0</c:v>
                </c:pt>
                <c:pt idx="6489">
                  <c:v>2132.3280576029902</c:v>
                </c:pt>
                <c:pt idx="6490">
                  <c:v>2132.3280576029902</c:v>
                </c:pt>
                <c:pt idx="6491">
                  <c:v>2132.3280576029902</c:v>
                </c:pt>
                <c:pt idx="6492">
                  <c:v>2132.3280576029902</c:v>
                </c:pt>
                <c:pt idx="6493">
                  <c:v>2132.3280576029902</c:v>
                </c:pt>
                <c:pt idx="6494">
                  <c:v>2132.3280576029902</c:v>
                </c:pt>
                <c:pt idx="6495">
                  <c:v>2132.3280576029902</c:v>
                </c:pt>
                <c:pt idx="6496">
                  <c:v>2132.3280576029902</c:v>
                </c:pt>
                <c:pt idx="6497">
                  <c:v>2132.3280576029902</c:v>
                </c:pt>
                <c:pt idx="6498">
                  <c:v>2132.3280576029902</c:v>
                </c:pt>
                <c:pt idx="6499">
                  <c:v>2132.3280576029902</c:v>
                </c:pt>
                <c:pt idx="6500">
                  <c:v>2132.3280576029902</c:v>
                </c:pt>
                <c:pt idx="6501">
                  <c:v>2132.3280576029902</c:v>
                </c:pt>
                <c:pt idx="6502">
                  <c:v>2132.3280576029902</c:v>
                </c:pt>
                <c:pt idx="6503">
                  <c:v>0</c:v>
                </c:pt>
                <c:pt idx="6504">
                  <c:v>0</c:v>
                </c:pt>
                <c:pt idx="6505">
                  <c:v>0</c:v>
                </c:pt>
                <c:pt idx="6506">
                  <c:v>0</c:v>
                </c:pt>
                <c:pt idx="6507">
                  <c:v>0</c:v>
                </c:pt>
                <c:pt idx="6508">
                  <c:v>0</c:v>
                </c:pt>
                <c:pt idx="6509">
                  <c:v>0</c:v>
                </c:pt>
                <c:pt idx="6510">
                  <c:v>0</c:v>
                </c:pt>
                <c:pt idx="6511">
                  <c:v>0</c:v>
                </c:pt>
                <c:pt idx="6512">
                  <c:v>0</c:v>
                </c:pt>
                <c:pt idx="6513">
                  <c:v>2132.3280576029902</c:v>
                </c:pt>
                <c:pt idx="6514">
                  <c:v>2132.3280576029902</c:v>
                </c:pt>
                <c:pt idx="6515">
                  <c:v>2132.3280576029902</c:v>
                </c:pt>
                <c:pt idx="6516">
                  <c:v>2132.3280576029902</c:v>
                </c:pt>
                <c:pt idx="6517">
                  <c:v>2132.3280576029902</c:v>
                </c:pt>
                <c:pt idx="6518">
                  <c:v>2132.3280576029902</c:v>
                </c:pt>
                <c:pt idx="6519">
                  <c:v>2132.3280576029902</c:v>
                </c:pt>
                <c:pt idx="6520">
                  <c:v>2132.3280576029902</c:v>
                </c:pt>
                <c:pt idx="6521">
                  <c:v>2132.3280576029902</c:v>
                </c:pt>
                <c:pt idx="6522">
                  <c:v>2132.3280576029902</c:v>
                </c:pt>
                <c:pt idx="6523">
                  <c:v>2132.3280576029902</c:v>
                </c:pt>
                <c:pt idx="6524">
                  <c:v>2132.3280576029902</c:v>
                </c:pt>
                <c:pt idx="6525">
                  <c:v>2132.3280576029902</c:v>
                </c:pt>
                <c:pt idx="6526">
                  <c:v>2132.3280576029902</c:v>
                </c:pt>
                <c:pt idx="6527">
                  <c:v>0</c:v>
                </c:pt>
                <c:pt idx="6528">
                  <c:v>0</c:v>
                </c:pt>
                <c:pt idx="6529">
                  <c:v>0</c:v>
                </c:pt>
                <c:pt idx="6530">
                  <c:v>0</c:v>
                </c:pt>
                <c:pt idx="6531">
                  <c:v>0</c:v>
                </c:pt>
                <c:pt idx="6532">
                  <c:v>0</c:v>
                </c:pt>
                <c:pt idx="6533">
                  <c:v>0</c:v>
                </c:pt>
                <c:pt idx="6534">
                  <c:v>0</c:v>
                </c:pt>
                <c:pt idx="6535">
                  <c:v>0</c:v>
                </c:pt>
                <c:pt idx="6536">
                  <c:v>0</c:v>
                </c:pt>
                <c:pt idx="6537">
                  <c:v>2132.3280576029902</c:v>
                </c:pt>
                <c:pt idx="6538">
                  <c:v>2132.3280576029902</c:v>
                </c:pt>
                <c:pt idx="6539">
                  <c:v>2132.3280576029902</c:v>
                </c:pt>
                <c:pt idx="6540">
                  <c:v>2132.3280576029902</c:v>
                </c:pt>
                <c:pt idx="6541">
                  <c:v>2132.3280576029902</c:v>
                </c:pt>
                <c:pt idx="6542">
                  <c:v>2132.3280576029902</c:v>
                </c:pt>
                <c:pt idx="6543">
                  <c:v>2132.3280576029902</c:v>
                </c:pt>
                <c:pt idx="6544">
                  <c:v>2132.3280576029902</c:v>
                </c:pt>
                <c:pt idx="6545">
                  <c:v>2132.3280576029902</c:v>
                </c:pt>
                <c:pt idx="6546">
                  <c:v>2132.3280576029902</c:v>
                </c:pt>
                <c:pt idx="6547">
                  <c:v>2132.3280576029902</c:v>
                </c:pt>
                <c:pt idx="6548">
                  <c:v>2132.3280576029902</c:v>
                </c:pt>
                <c:pt idx="6549">
                  <c:v>2132.3280576029902</c:v>
                </c:pt>
                <c:pt idx="6550">
                  <c:v>2132.3280576029902</c:v>
                </c:pt>
                <c:pt idx="6551">
                  <c:v>0</c:v>
                </c:pt>
                <c:pt idx="6552">
                  <c:v>0</c:v>
                </c:pt>
                <c:pt idx="6553">
                  <c:v>0</c:v>
                </c:pt>
                <c:pt idx="6554">
                  <c:v>0</c:v>
                </c:pt>
                <c:pt idx="6555">
                  <c:v>0</c:v>
                </c:pt>
                <c:pt idx="6556">
                  <c:v>0</c:v>
                </c:pt>
                <c:pt idx="6557">
                  <c:v>0</c:v>
                </c:pt>
                <c:pt idx="6558">
                  <c:v>0</c:v>
                </c:pt>
                <c:pt idx="6559">
                  <c:v>0</c:v>
                </c:pt>
                <c:pt idx="6560">
                  <c:v>0</c:v>
                </c:pt>
                <c:pt idx="6561">
                  <c:v>2132.3280576029902</c:v>
                </c:pt>
                <c:pt idx="6562">
                  <c:v>2132.3280576029902</c:v>
                </c:pt>
                <c:pt idx="6563">
                  <c:v>2132.3280576029902</c:v>
                </c:pt>
                <c:pt idx="6564">
                  <c:v>2132.3280576029902</c:v>
                </c:pt>
                <c:pt idx="6565">
                  <c:v>2132.3280576029902</c:v>
                </c:pt>
                <c:pt idx="6566">
                  <c:v>2132.3280576029902</c:v>
                </c:pt>
                <c:pt idx="6567">
                  <c:v>2132.3280576029902</c:v>
                </c:pt>
                <c:pt idx="6568">
                  <c:v>2132.3280576029902</c:v>
                </c:pt>
                <c:pt idx="6569">
                  <c:v>2132.3280576029902</c:v>
                </c:pt>
                <c:pt idx="6570">
                  <c:v>2132.3280576029902</c:v>
                </c:pt>
                <c:pt idx="6571">
                  <c:v>2132.3280576029902</c:v>
                </c:pt>
                <c:pt idx="6572">
                  <c:v>2132.3280576029902</c:v>
                </c:pt>
                <c:pt idx="6573">
                  <c:v>2132.3280576029902</c:v>
                </c:pt>
                <c:pt idx="6574">
                  <c:v>2132.3280576029902</c:v>
                </c:pt>
                <c:pt idx="6575">
                  <c:v>0</c:v>
                </c:pt>
                <c:pt idx="6576">
                  <c:v>30.801528355205388</c:v>
                </c:pt>
                <c:pt idx="6577">
                  <c:v>308.01528355222928</c:v>
                </c:pt>
                <c:pt idx="6578">
                  <c:v>1170.4580774988485</c:v>
                </c:pt>
                <c:pt idx="6579">
                  <c:v>2310.1146266425012</c:v>
                </c:pt>
                <c:pt idx="6580">
                  <c:v>3141.7558922337485</c:v>
                </c:pt>
                <c:pt idx="6581">
                  <c:v>3572.9772892069745</c:v>
                </c:pt>
                <c:pt idx="6582">
                  <c:v>3819.3895160487973</c:v>
                </c:pt>
                <c:pt idx="6583">
                  <c:v>3326.5650623651609</c:v>
                </c:pt>
                <c:pt idx="6584">
                  <c:v>1386.0687759854661</c:v>
                </c:pt>
                <c:pt idx="6585">
                  <c:v>2132.3280576029902</c:v>
                </c:pt>
                <c:pt idx="6586">
                  <c:v>2132.3280576029902</c:v>
                </c:pt>
                <c:pt idx="6587">
                  <c:v>2132.3280576029902</c:v>
                </c:pt>
                <c:pt idx="6588">
                  <c:v>2132.3280576029902</c:v>
                </c:pt>
                <c:pt idx="6589">
                  <c:v>2132.3280576029902</c:v>
                </c:pt>
                <c:pt idx="6590">
                  <c:v>2132.3280576029902</c:v>
                </c:pt>
                <c:pt idx="6591">
                  <c:v>2132.3280576029902</c:v>
                </c:pt>
                <c:pt idx="6592">
                  <c:v>2132.3280576029902</c:v>
                </c:pt>
                <c:pt idx="6593">
                  <c:v>7923.0153883868679</c:v>
                </c:pt>
                <c:pt idx="6594">
                  <c:v>11650.000319370023</c:v>
                </c:pt>
                <c:pt idx="6595">
                  <c:v>13528.893549039307</c:v>
                </c:pt>
                <c:pt idx="6596">
                  <c:v>13775.30577588113</c:v>
                </c:pt>
                <c:pt idx="6597">
                  <c:v>14699.351626538191</c:v>
                </c:pt>
                <c:pt idx="6598">
                  <c:v>16239.428044299812</c:v>
                </c:pt>
                <c:pt idx="6599">
                  <c:v>14415.115270249082</c:v>
                </c:pt>
                <c:pt idx="6600">
                  <c:v>15000.344308998658</c:v>
                </c:pt>
                <c:pt idx="6601">
                  <c:v>15955.1916880107</c:v>
                </c:pt>
                <c:pt idx="6602">
                  <c:v>16140.000858142113</c:v>
                </c:pt>
                <c:pt idx="6603">
                  <c:v>16016.79474472129</c:v>
                </c:pt>
                <c:pt idx="6604">
                  <c:v>16232.405443207956</c:v>
                </c:pt>
                <c:pt idx="6605">
                  <c:v>16571.222255115532</c:v>
                </c:pt>
                <c:pt idx="6606">
                  <c:v>16417.214613339369</c:v>
                </c:pt>
                <c:pt idx="6607">
                  <c:v>13460.26789123695</c:v>
                </c:pt>
                <c:pt idx="6608">
                  <c:v>9733.2829602536312</c:v>
                </c:pt>
                <c:pt idx="6609">
                  <c:v>9001.0688808199302</c:v>
                </c:pt>
                <c:pt idx="6610">
                  <c:v>6752.5573108880108</c:v>
                </c:pt>
                <c:pt idx="6611">
                  <c:v>4350.0380991797119</c:v>
                </c:pt>
                <c:pt idx="6612">
                  <c:v>2132.3280576029902</c:v>
                </c:pt>
                <c:pt idx="6613">
                  <c:v>2132.3280576029902</c:v>
                </c:pt>
                <c:pt idx="6614">
                  <c:v>2132.3280576029902</c:v>
                </c:pt>
                <c:pt idx="6615">
                  <c:v>2132.3280576029902</c:v>
                </c:pt>
                <c:pt idx="6616">
                  <c:v>2132.3280576029902</c:v>
                </c:pt>
                <c:pt idx="6617">
                  <c:v>2163.1295859581951</c:v>
                </c:pt>
                <c:pt idx="6618">
                  <c:v>2963.9693231942374</c:v>
                </c:pt>
                <c:pt idx="6619">
                  <c:v>4072.8243439826842</c:v>
                </c:pt>
                <c:pt idx="6620">
                  <c:v>4688.8549110873228</c:v>
                </c:pt>
                <c:pt idx="6621">
                  <c:v>4565.6487976663211</c:v>
                </c:pt>
                <c:pt idx="6622">
                  <c:v>5150.8778364157533</c:v>
                </c:pt>
                <c:pt idx="6623">
                  <c:v>4373.8170264430164</c:v>
                </c:pt>
                <c:pt idx="6624">
                  <c:v>4712.6338383506272</c:v>
                </c:pt>
                <c:pt idx="6625">
                  <c:v>5297.8628771000513</c:v>
                </c:pt>
                <c:pt idx="6626">
                  <c:v>5667.481217362867</c:v>
                </c:pt>
                <c:pt idx="6627">
                  <c:v>6375.9163695332936</c:v>
                </c:pt>
                <c:pt idx="6628">
                  <c:v>7484.7713903215681</c:v>
                </c:pt>
                <c:pt idx="6629">
                  <c:v>8593.6264111100172</c:v>
                </c:pt>
                <c:pt idx="6630">
                  <c:v>9240.4585065699866</c:v>
                </c:pt>
                <c:pt idx="6631">
                  <c:v>9579.2753184773792</c:v>
                </c:pt>
                <c:pt idx="6632">
                  <c:v>7885.1912589397607</c:v>
                </c:pt>
                <c:pt idx="6633">
                  <c:v>6382.938970625195</c:v>
                </c:pt>
                <c:pt idx="6634">
                  <c:v>4596.4503260215251</c:v>
                </c:pt>
                <c:pt idx="6635">
                  <c:v>5890.1145169413858</c:v>
                </c:pt>
                <c:pt idx="6636">
                  <c:v>5859.3129885861717</c:v>
                </c:pt>
                <c:pt idx="6637">
                  <c:v>3980.4197589168971</c:v>
                </c:pt>
                <c:pt idx="6638">
                  <c:v>2132.3280576029902</c:v>
                </c:pt>
                <c:pt idx="6639">
                  <c:v>2132.3280576029902</c:v>
                </c:pt>
                <c:pt idx="6640">
                  <c:v>5551.2977050337749</c:v>
                </c:pt>
                <c:pt idx="6641">
                  <c:v>12142.82477305385</c:v>
                </c:pt>
                <c:pt idx="6642">
                  <c:v>12081.221716343258</c:v>
                </c:pt>
                <c:pt idx="6643">
                  <c:v>11711.603376080433</c:v>
                </c:pt>
                <c:pt idx="6644">
                  <c:v>12266.030886474669</c:v>
                </c:pt>
                <c:pt idx="6645">
                  <c:v>13374.885907263053</c:v>
                </c:pt>
                <c:pt idx="6646">
                  <c:v>14884.160796669514</c:v>
                </c:pt>
                <c:pt idx="6647">
                  <c:v>13799.084703144434</c:v>
                </c:pt>
                <c:pt idx="6648">
                  <c:v>13491.069419592201</c:v>
                </c:pt>
                <c:pt idx="6649">
                  <c:v>13152.252607684535</c:v>
                </c:pt>
                <c:pt idx="6650">
                  <c:v>13244.657192750195</c:v>
                </c:pt>
                <c:pt idx="6651">
                  <c:v>14014.695401631006</c:v>
                </c:pt>
                <c:pt idx="6652">
                  <c:v>15246.756535840481</c:v>
                </c:pt>
                <c:pt idx="6653">
                  <c:v>15647.176404458465</c:v>
                </c:pt>
                <c:pt idx="6654">
                  <c:v>15061.947365709069</c:v>
                </c:pt>
                <c:pt idx="6655">
                  <c:v>13337.061777815949</c:v>
                </c:pt>
                <c:pt idx="6656">
                  <c:v>10534.122697489691</c:v>
                </c:pt>
                <c:pt idx="6657">
                  <c:v>9647.9009762799178</c:v>
                </c:pt>
                <c:pt idx="6658">
                  <c:v>6783.3588392432166</c:v>
                </c:pt>
                <c:pt idx="6659">
                  <c:v>4103.6258723378896</c:v>
                </c:pt>
                <c:pt idx="6660">
                  <c:v>2132.3280576029902</c:v>
                </c:pt>
                <c:pt idx="6661">
                  <c:v>2132.3280576029902</c:v>
                </c:pt>
                <c:pt idx="6662">
                  <c:v>2132.3280576029902</c:v>
                </c:pt>
                <c:pt idx="6663">
                  <c:v>2286.3356993790158</c:v>
                </c:pt>
                <c:pt idx="6664">
                  <c:v>4688.8549110873228</c:v>
                </c:pt>
                <c:pt idx="6665">
                  <c:v>8169.427615228682</c:v>
                </c:pt>
                <c:pt idx="6666">
                  <c:v>11003.168223910125</c:v>
                </c:pt>
                <c:pt idx="6667">
                  <c:v>13005.267567000228</c:v>
                </c:pt>
                <c:pt idx="6668">
                  <c:v>14637.748569827692</c:v>
                </c:pt>
                <c:pt idx="6669">
                  <c:v>15839.008175681827</c:v>
                </c:pt>
                <c:pt idx="6670">
                  <c:v>16301.03110101022</c:v>
                </c:pt>
                <c:pt idx="6671">
                  <c:v>14384.313741893831</c:v>
                </c:pt>
                <c:pt idx="6672">
                  <c:v>14353.51221353867</c:v>
                </c:pt>
                <c:pt idx="6673">
                  <c:v>14137.901515052008</c:v>
                </c:pt>
                <c:pt idx="6674">
                  <c:v>13675.878589723614</c:v>
                </c:pt>
                <c:pt idx="6675">
                  <c:v>13614.27553301302</c:v>
                </c:pt>
                <c:pt idx="6676">
                  <c:v>13552.67247630261</c:v>
                </c:pt>
                <c:pt idx="6677">
                  <c:v>13429.466362881609</c:v>
                </c:pt>
                <c:pt idx="6678">
                  <c:v>13029.046494263532</c:v>
                </c:pt>
                <c:pt idx="6679">
                  <c:v>12012.596058540901</c:v>
                </c:pt>
                <c:pt idx="6680">
                  <c:v>10380.115055713621</c:v>
                </c:pt>
                <c:pt idx="6681">
                  <c:v>10171.526958318726</c:v>
                </c:pt>
                <c:pt idx="6682">
                  <c:v>7214.5802362164422</c:v>
                </c:pt>
                <c:pt idx="6683">
                  <c:v>4196.0304574035054</c:v>
                </c:pt>
                <c:pt idx="6684">
                  <c:v>2440.3433411552228</c:v>
                </c:pt>
                <c:pt idx="6685">
                  <c:v>2132.3280576029902</c:v>
                </c:pt>
                <c:pt idx="6686">
                  <c:v>2132.3280576029902</c:v>
                </c:pt>
                <c:pt idx="6687">
                  <c:v>2132.3280576029902</c:v>
                </c:pt>
                <c:pt idx="6688">
                  <c:v>4226.8319857587103</c:v>
                </c:pt>
                <c:pt idx="6689">
                  <c:v>8939.4658241095185</c:v>
                </c:pt>
                <c:pt idx="6690">
                  <c:v>10664.35141200255</c:v>
                </c:pt>
                <c:pt idx="6691">
                  <c:v>11095.572808975785</c:v>
                </c:pt>
                <c:pt idx="6692">
                  <c:v>10140.725429963562</c:v>
                </c:pt>
                <c:pt idx="6693">
                  <c:v>8292.6337286496746</c:v>
                </c:pt>
                <c:pt idx="6694">
                  <c:v>7091.3741227954388</c:v>
                </c:pt>
                <c:pt idx="6695">
                  <c:v>5513.4735755866686</c:v>
                </c:pt>
                <c:pt idx="6696">
                  <c:v>6807.1377665065193</c:v>
                </c:pt>
                <c:pt idx="6697">
                  <c:v>8285.6111275577823</c:v>
                </c:pt>
                <c:pt idx="6698">
                  <c:v>9671.6799035432232</c:v>
                </c:pt>
                <c:pt idx="6699">
                  <c:v>10410.916584068873</c:v>
                </c:pt>
                <c:pt idx="6700">
                  <c:v>10903.741037752516</c:v>
                </c:pt>
                <c:pt idx="6701">
                  <c:v>11334.962434725661</c:v>
                </c:pt>
                <c:pt idx="6702">
                  <c:v>10965.344094463109</c:v>
                </c:pt>
                <c:pt idx="6703">
                  <c:v>9209.6569782146453</c:v>
                </c:pt>
                <c:pt idx="6704">
                  <c:v>6345.1148411780878</c:v>
                </c:pt>
                <c:pt idx="6705">
                  <c:v>4165.2289290482995</c:v>
                </c:pt>
                <c:pt idx="6706">
                  <c:v>2132.3280576029902</c:v>
                </c:pt>
                <c:pt idx="6707">
                  <c:v>2132.3280576029902</c:v>
                </c:pt>
                <c:pt idx="6708">
                  <c:v>2132.3280576029902</c:v>
                </c:pt>
                <c:pt idx="6709">
                  <c:v>2132.3280576029902</c:v>
                </c:pt>
                <c:pt idx="6710">
                  <c:v>2132.3280576029902</c:v>
                </c:pt>
                <c:pt idx="6711">
                  <c:v>2132.3280576029902</c:v>
                </c:pt>
                <c:pt idx="6712">
                  <c:v>3179.5800216808543</c:v>
                </c:pt>
                <c:pt idx="6713">
                  <c:v>6074.9236870727891</c:v>
                </c:pt>
                <c:pt idx="6714">
                  <c:v>8446.6413704257102</c:v>
                </c:pt>
                <c:pt idx="6715">
                  <c:v>10263.931543384566</c:v>
                </c:pt>
                <c:pt idx="6716">
                  <c:v>11434.389620883359</c:v>
                </c:pt>
                <c:pt idx="6717">
                  <c:v>11896.412546211845</c:v>
                </c:pt>
                <c:pt idx="6718">
                  <c:v>11834.809489501435</c:v>
                </c:pt>
                <c:pt idx="6719">
                  <c:v>8994.0462797280361</c:v>
                </c:pt>
                <c:pt idx="6720">
                  <c:v>8070.0004290711731</c:v>
                </c:pt>
                <c:pt idx="6721">
                  <c:v>7792.7866738739731</c:v>
                </c:pt>
                <c:pt idx="6722">
                  <c:v>8655.2294678205981</c:v>
                </c:pt>
                <c:pt idx="6723">
                  <c:v>10102.901300516458</c:v>
                </c:pt>
                <c:pt idx="6724">
                  <c:v>11735.38230334392</c:v>
                </c:pt>
                <c:pt idx="6725">
                  <c:v>12875.038852487371</c:v>
                </c:pt>
                <c:pt idx="6726">
                  <c:v>13183.054136039786</c:v>
                </c:pt>
                <c:pt idx="6727">
                  <c:v>10903.741037752516</c:v>
                </c:pt>
                <c:pt idx="6728">
                  <c:v>7145.9545784141301</c:v>
                </c:pt>
                <c:pt idx="6729">
                  <c:v>5274.0839498367477</c:v>
                </c:pt>
                <c:pt idx="6730">
                  <c:v>2132.3280576029902</c:v>
                </c:pt>
                <c:pt idx="6731">
                  <c:v>2132.3280576029902</c:v>
                </c:pt>
                <c:pt idx="6732">
                  <c:v>2132.3280576029902</c:v>
                </c:pt>
                <c:pt idx="6733">
                  <c:v>2132.3280576029902</c:v>
                </c:pt>
                <c:pt idx="6734">
                  <c:v>2132.3280576029902</c:v>
                </c:pt>
                <c:pt idx="6735">
                  <c:v>2132.3280576029902</c:v>
                </c:pt>
                <c:pt idx="6736">
                  <c:v>2902.3662664838266</c:v>
                </c:pt>
                <c:pt idx="6737">
                  <c:v>7337.7863496374348</c:v>
                </c:pt>
                <c:pt idx="6738">
                  <c:v>9493.8933345036639</c:v>
                </c:pt>
                <c:pt idx="6739">
                  <c:v>11896.412546211845</c:v>
                </c:pt>
                <c:pt idx="6740">
                  <c:v>13713.70271917072</c:v>
                </c:pt>
                <c:pt idx="6741">
                  <c:v>13990.916474367703</c:v>
                </c:pt>
                <c:pt idx="6742">
                  <c:v>13898.511889302132</c:v>
                </c:pt>
                <c:pt idx="6743">
                  <c:v>11796.985360054328</c:v>
                </c:pt>
                <c:pt idx="6744">
                  <c:v>11519.771604857075</c:v>
                </c:pt>
                <c:pt idx="6745">
                  <c:v>11427.367019791503</c:v>
                </c:pt>
                <c:pt idx="6746">
                  <c:v>10996.145622818269</c:v>
                </c:pt>
                <c:pt idx="6747">
                  <c:v>10318.511999003029</c:v>
                </c:pt>
                <c:pt idx="6748">
                  <c:v>9486.8707334118099</c:v>
                </c:pt>
                <c:pt idx="6749">
                  <c:v>8378.0157126233989</c:v>
                </c:pt>
                <c:pt idx="6750">
                  <c:v>7299.9622201903285</c:v>
                </c:pt>
                <c:pt idx="6751">
                  <c:v>4959.0460651924495</c:v>
                </c:pt>
                <c:pt idx="6752">
                  <c:v>924.04585065686229</c:v>
                </c:pt>
                <c:pt idx="6753">
                  <c:v>2132.3280576029902</c:v>
                </c:pt>
                <c:pt idx="6754">
                  <c:v>2132.3280576029902</c:v>
                </c:pt>
                <c:pt idx="6755">
                  <c:v>2132.3280576029902</c:v>
                </c:pt>
                <c:pt idx="6756">
                  <c:v>2132.3280576029902</c:v>
                </c:pt>
                <c:pt idx="6757">
                  <c:v>2132.3280576029902</c:v>
                </c:pt>
                <c:pt idx="6758">
                  <c:v>2132.3280576029902</c:v>
                </c:pt>
                <c:pt idx="6759">
                  <c:v>2132.3280576029902</c:v>
                </c:pt>
                <c:pt idx="6760">
                  <c:v>2132.3280576029902</c:v>
                </c:pt>
                <c:pt idx="6761">
                  <c:v>2132.3280576029902</c:v>
                </c:pt>
                <c:pt idx="6762">
                  <c:v>2132.3280576029902</c:v>
                </c:pt>
                <c:pt idx="6763">
                  <c:v>2132.3280576029902</c:v>
                </c:pt>
                <c:pt idx="6764">
                  <c:v>3980.4197589168971</c:v>
                </c:pt>
                <c:pt idx="6765">
                  <c:v>5828.5114602309668</c:v>
                </c:pt>
                <c:pt idx="6766">
                  <c:v>7707.4046899002497</c:v>
                </c:pt>
                <c:pt idx="6767">
                  <c:v>7423.1683336111582</c:v>
                </c:pt>
                <c:pt idx="6768">
                  <c:v>9117.252393148985</c:v>
                </c:pt>
                <c:pt idx="6769">
                  <c:v>9733.2829602536312</c:v>
                </c:pt>
                <c:pt idx="6770">
                  <c:v>9887.2906020297942</c:v>
                </c:pt>
                <c:pt idx="6771">
                  <c:v>9887.2906020297942</c:v>
                </c:pt>
                <c:pt idx="6772">
                  <c:v>10626.527282555444</c:v>
                </c:pt>
                <c:pt idx="6773">
                  <c:v>12166.603700317153</c:v>
                </c:pt>
                <c:pt idx="6774">
                  <c:v>12289.809813737973</c:v>
                </c:pt>
                <c:pt idx="6775">
                  <c:v>8193.2065424919965</c:v>
                </c:pt>
                <c:pt idx="6776">
                  <c:v>4866.6414801268338</c:v>
                </c:pt>
                <c:pt idx="6777">
                  <c:v>3087.1754366152391</c:v>
                </c:pt>
                <c:pt idx="6778">
                  <c:v>2132.3280576029902</c:v>
                </c:pt>
                <c:pt idx="6779">
                  <c:v>2132.3280576029902</c:v>
                </c:pt>
                <c:pt idx="6780">
                  <c:v>2132.3280576029902</c:v>
                </c:pt>
                <c:pt idx="6781">
                  <c:v>2132.3280576029902</c:v>
                </c:pt>
                <c:pt idx="6782">
                  <c:v>2132.3280576029902</c:v>
                </c:pt>
                <c:pt idx="6783">
                  <c:v>2132.3280576029902</c:v>
                </c:pt>
                <c:pt idx="6784">
                  <c:v>2779.1601530628336</c:v>
                </c:pt>
                <c:pt idx="6785">
                  <c:v>7091.3741227954388</c:v>
                </c:pt>
                <c:pt idx="6786">
                  <c:v>9155.0765225960913</c:v>
                </c:pt>
                <c:pt idx="6787">
                  <c:v>11003.168223910125</c:v>
                </c:pt>
                <c:pt idx="6788">
                  <c:v>12758.855340158498</c:v>
                </c:pt>
                <c:pt idx="6789">
                  <c:v>13836.90883259154</c:v>
                </c:pt>
                <c:pt idx="6790">
                  <c:v>14114.122587788703</c:v>
                </c:pt>
                <c:pt idx="6791">
                  <c:v>12505.420512224728</c:v>
                </c:pt>
                <c:pt idx="6792">
                  <c:v>14076.298458341598</c:v>
                </c:pt>
                <c:pt idx="6793">
                  <c:v>16448.016141694527</c:v>
                </c:pt>
                <c:pt idx="6794">
                  <c:v>19004.542995178868</c:v>
                </c:pt>
                <c:pt idx="6795">
                  <c:v>21530.268320307961</c:v>
                </c:pt>
                <c:pt idx="6796">
                  <c:v>23039.543209714422</c:v>
                </c:pt>
                <c:pt idx="6797">
                  <c:v>24210.001287213305</c:v>
                </c:pt>
                <c:pt idx="6798">
                  <c:v>24610.421155831289</c:v>
                </c:pt>
                <c:pt idx="6799">
                  <c:v>21253.054565110979</c:v>
                </c:pt>
                <c:pt idx="6800">
                  <c:v>15369.962649261301</c:v>
                </c:pt>
                <c:pt idx="6801">
                  <c:v>11557.595734304361</c:v>
                </c:pt>
                <c:pt idx="6802">
                  <c:v>8385.0383137152985</c:v>
                </c:pt>
                <c:pt idx="6803">
                  <c:v>6721.755782532623</c:v>
                </c:pt>
                <c:pt idx="6804">
                  <c:v>6290.5343855593974</c:v>
                </c:pt>
                <c:pt idx="6805">
                  <c:v>6290.5343855593974</c:v>
                </c:pt>
                <c:pt idx="6806">
                  <c:v>6814.1603675984215</c:v>
                </c:pt>
                <c:pt idx="6807">
                  <c:v>8600.6490122019077</c:v>
                </c:pt>
                <c:pt idx="6808">
                  <c:v>12142.82477305385</c:v>
                </c:pt>
                <c:pt idx="6809">
                  <c:v>15469.389835419002</c:v>
                </c:pt>
                <c:pt idx="6810">
                  <c:v>16886.260139759619</c:v>
                </c:pt>
                <c:pt idx="6811">
                  <c:v>17317.481536732852</c:v>
                </c:pt>
                <c:pt idx="6812">
                  <c:v>17009.466253180621</c:v>
                </c:pt>
                <c:pt idx="6813">
                  <c:v>16701.450969628208</c:v>
                </c:pt>
                <c:pt idx="6814">
                  <c:v>17225.076951667284</c:v>
                </c:pt>
                <c:pt idx="6815">
                  <c:v>16756.031425246943</c:v>
                </c:pt>
                <c:pt idx="6816">
                  <c:v>18450.115484784634</c:v>
                </c:pt>
                <c:pt idx="6817">
                  <c:v>20698.627054716741</c:v>
                </c:pt>
                <c:pt idx="6818">
                  <c:v>22546.718756030772</c:v>
                </c:pt>
                <c:pt idx="6819">
                  <c:v>23593.970720108657</c:v>
                </c:pt>
                <c:pt idx="6820">
                  <c:v>24179.199758858056</c:v>
                </c:pt>
                <c:pt idx="6821">
                  <c:v>24641.222684186723</c:v>
                </c:pt>
                <c:pt idx="6822">
                  <c:v>23840.382946950478</c:v>
                </c:pt>
                <c:pt idx="6823">
                  <c:v>17680.077275903823</c:v>
                </c:pt>
                <c:pt idx="6824">
                  <c:v>13614.27553301302</c:v>
                </c:pt>
                <c:pt idx="6825">
                  <c:v>11834.809489501435</c:v>
                </c:pt>
                <c:pt idx="6826">
                  <c:v>8754.6566539781161</c:v>
                </c:pt>
                <c:pt idx="6827">
                  <c:v>6906.5649526640354</c:v>
                </c:pt>
                <c:pt idx="6828">
                  <c:v>5612.9007617443576</c:v>
                </c:pt>
                <c:pt idx="6829">
                  <c:v>4473.2442126007063</c:v>
                </c:pt>
                <c:pt idx="6830">
                  <c:v>4627.2518543769129</c:v>
                </c:pt>
                <c:pt idx="6831">
                  <c:v>6629.3511974670082</c:v>
                </c:pt>
                <c:pt idx="6832">
                  <c:v>10448.740713515977</c:v>
                </c:pt>
                <c:pt idx="6833">
                  <c:v>15438.58830706375</c:v>
                </c:pt>
                <c:pt idx="6834">
                  <c:v>17841.107518771929</c:v>
                </c:pt>
                <c:pt idx="6835">
                  <c:v>19627.596163375376</c:v>
                </c:pt>
                <c:pt idx="6836">
                  <c:v>19781.60380515163</c:v>
                </c:pt>
                <c:pt idx="6837">
                  <c:v>19812.405333506784</c:v>
                </c:pt>
                <c:pt idx="6838">
                  <c:v>19720.000748441216</c:v>
                </c:pt>
                <c:pt idx="6839">
                  <c:v>17372.061992351588</c:v>
                </c:pt>
                <c:pt idx="6840">
                  <c:v>17279.657407285747</c:v>
                </c:pt>
                <c:pt idx="6841">
                  <c:v>16879.237538667763</c:v>
                </c:pt>
                <c:pt idx="6842">
                  <c:v>16786.832953602101</c:v>
                </c:pt>
                <c:pt idx="6843">
                  <c:v>17156.451293864928</c:v>
                </c:pt>
                <c:pt idx="6844">
                  <c:v>17895.687974390577</c:v>
                </c:pt>
                <c:pt idx="6845">
                  <c:v>18973.74146682362</c:v>
                </c:pt>
                <c:pt idx="6846">
                  <c:v>18942.939938468458</c:v>
                </c:pt>
                <c:pt idx="6847">
                  <c:v>14507.519855314833</c:v>
                </c:pt>
                <c:pt idx="6848">
                  <c:v>11273.359378015251</c:v>
                </c:pt>
                <c:pt idx="6849">
                  <c:v>9678.7025046350773</c:v>
                </c:pt>
                <c:pt idx="6850">
                  <c:v>6321.3359139146032</c:v>
                </c:pt>
                <c:pt idx="6851">
                  <c:v>4596.4503260215251</c:v>
                </c:pt>
                <c:pt idx="6852">
                  <c:v>4350.0380991797119</c:v>
                </c:pt>
                <c:pt idx="6853">
                  <c:v>5027.6717229949254</c:v>
                </c:pt>
                <c:pt idx="6854">
                  <c:v>6136.5267437831999</c:v>
                </c:pt>
                <c:pt idx="6855">
                  <c:v>8723.8551256229111</c:v>
                </c:pt>
                <c:pt idx="6856">
                  <c:v>13005.267567000228</c:v>
                </c:pt>
                <c:pt idx="6857">
                  <c:v>16147.02345923406</c:v>
                </c:pt>
                <c:pt idx="6858">
                  <c:v>17225.076951667284</c:v>
                </c:pt>
                <c:pt idx="6859">
                  <c:v>17687.099876995675</c:v>
                </c:pt>
                <c:pt idx="6860">
                  <c:v>17995.115160548092</c:v>
                </c:pt>
                <c:pt idx="6861">
                  <c:v>18703.550312718489</c:v>
                </c:pt>
                <c:pt idx="6862">
                  <c:v>19720.000748441216</c:v>
                </c:pt>
                <c:pt idx="6863">
                  <c:v>18727.329239981795</c:v>
                </c:pt>
                <c:pt idx="6864">
                  <c:v>20020.993430901683</c:v>
                </c:pt>
                <c:pt idx="6865">
                  <c:v>21253.054565110979</c:v>
                </c:pt>
                <c:pt idx="6866">
                  <c:v>22639.123341096434</c:v>
                </c:pt>
                <c:pt idx="6867">
                  <c:v>23717.176833529658</c:v>
                </c:pt>
                <c:pt idx="6868">
                  <c:v>24641.222684186723</c:v>
                </c:pt>
                <c:pt idx="6869">
                  <c:v>25010.841024449546</c:v>
                </c:pt>
                <c:pt idx="6870">
                  <c:v>25103.245609515117</c:v>
                </c:pt>
                <c:pt idx="6871">
                  <c:v>23285.955436556422</c:v>
                </c:pt>
                <c:pt idx="6872">
                  <c:v>20020.993430901683</c:v>
                </c:pt>
                <c:pt idx="6873">
                  <c:v>17995.115160548092</c:v>
                </c:pt>
                <c:pt idx="6874">
                  <c:v>14360.534814630528</c:v>
                </c:pt>
                <c:pt idx="6875">
                  <c:v>11311.183507462358</c:v>
                </c:pt>
                <c:pt idx="6876">
                  <c:v>9432.2902777932541</c:v>
                </c:pt>
                <c:pt idx="6877">
                  <c:v>9278.282636017093</c:v>
                </c:pt>
                <c:pt idx="6878">
                  <c:v>10387.137656805387</c:v>
                </c:pt>
                <c:pt idx="6879">
                  <c:v>12450.840056606083</c:v>
                </c:pt>
                <c:pt idx="6880">
                  <c:v>15900.611232392237</c:v>
                </c:pt>
                <c:pt idx="6881">
                  <c:v>18765.153369428903</c:v>
                </c:pt>
                <c:pt idx="6882">
                  <c:v>19565.993106664962</c:v>
                </c:pt>
                <c:pt idx="6883">
                  <c:v>20490.038957322024</c:v>
                </c:pt>
                <c:pt idx="6884">
                  <c:v>22030.115375083646</c:v>
                </c:pt>
                <c:pt idx="6885">
                  <c:v>23939.810133108182</c:v>
                </c:pt>
                <c:pt idx="6886">
                  <c:v>24956.260568830814</c:v>
                </c:pt>
                <c:pt idx="6887">
                  <c:v>23809.58141859532</c:v>
                </c:pt>
                <c:pt idx="6888">
                  <c:v>25072.444081159956</c:v>
                </c:pt>
                <c:pt idx="6889">
                  <c:v>26458.512857145415</c:v>
                </c:pt>
                <c:pt idx="6890">
                  <c:v>27936.986218196624</c:v>
                </c:pt>
                <c:pt idx="6891">
                  <c:v>29045.841238984918</c:v>
                </c:pt>
                <c:pt idx="6892">
                  <c:v>30031.490146352568</c:v>
                </c:pt>
                <c:pt idx="6893">
                  <c:v>29939.085561286727</c:v>
                </c:pt>
                <c:pt idx="6894">
                  <c:v>29230.65040911633</c:v>
                </c:pt>
                <c:pt idx="6895">
                  <c:v>26520.115913855821</c:v>
                </c:pt>
                <c:pt idx="6896">
                  <c:v>23162.749323135424</c:v>
                </c:pt>
                <c:pt idx="6897">
                  <c:v>21383.283279623836</c:v>
                </c:pt>
                <c:pt idx="6898">
                  <c:v>17533.092235219698</c:v>
                </c:pt>
                <c:pt idx="6899">
                  <c:v>13559.695077394466</c:v>
                </c:pt>
                <c:pt idx="6900">
                  <c:v>11003.168223910125</c:v>
                </c:pt>
                <c:pt idx="6901">
                  <c:v>10171.526958318726</c:v>
                </c:pt>
                <c:pt idx="6902">
                  <c:v>10879.962110489212</c:v>
                </c:pt>
                <c:pt idx="6903">
                  <c:v>12974.466038645071</c:v>
                </c:pt>
                <c:pt idx="6904">
                  <c:v>16054.6188741684</c:v>
                </c:pt>
                <c:pt idx="6905">
                  <c:v>18580.344199297491</c:v>
                </c:pt>
                <c:pt idx="6906">
                  <c:v>19935.611446927789</c:v>
                </c:pt>
                <c:pt idx="6907">
                  <c:v>21167.672581137085</c:v>
                </c:pt>
                <c:pt idx="6908">
                  <c:v>22338.130658636059</c:v>
                </c:pt>
                <c:pt idx="6909">
                  <c:v>23200.573452582532</c:v>
                </c:pt>
                <c:pt idx="6910">
                  <c:v>23631.794849555765</c:v>
                </c:pt>
                <c:pt idx="6911">
                  <c:v>21283.85609346614</c:v>
                </c:pt>
                <c:pt idx="6912">
                  <c:v>21037.443866624315</c:v>
                </c:pt>
                <c:pt idx="6913">
                  <c:v>21068.245394979564</c:v>
                </c:pt>
                <c:pt idx="6914">
                  <c:v>21499.4667919528</c:v>
                </c:pt>
                <c:pt idx="6915">
                  <c:v>22238.703472478359</c:v>
                </c:pt>
                <c:pt idx="6916">
                  <c:v>22854.734039583007</c:v>
                </c:pt>
                <c:pt idx="6917">
                  <c:v>23285.955436556422</c:v>
                </c:pt>
                <c:pt idx="6918">
                  <c:v>23162.749323135424</c:v>
                </c:pt>
                <c:pt idx="6919">
                  <c:v>20914.237753203313</c:v>
                </c:pt>
                <c:pt idx="6920">
                  <c:v>16509.619198404936</c:v>
                </c:pt>
                <c:pt idx="6921">
                  <c:v>13929.313417657291</c:v>
                </c:pt>
                <c:pt idx="6922">
                  <c:v>10756.755997068212</c:v>
                </c:pt>
                <c:pt idx="6923">
                  <c:v>9555.4963912140756</c:v>
                </c:pt>
                <c:pt idx="6924">
                  <c:v>9093.4734658856814</c:v>
                </c:pt>
                <c:pt idx="6925">
                  <c:v>9309.0841643722524</c:v>
                </c:pt>
                <c:pt idx="6926">
                  <c:v>10202.328486674156</c:v>
                </c:pt>
                <c:pt idx="6927">
                  <c:v>11742.404904435774</c:v>
                </c:pt>
                <c:pt idx="6928">
                  <c:v>14668.550098182943</c:v>
                </c:pt>
                <c:pt idx="6929">
                  <c:v>17687.099876995675</c:v>
                </c:pt>
                <c:pt idx="6930">
                  <c:v>18826.756426139313</c:v>
                </c:pt>
                <c:pt idx="6931">
                  <c:v>20551.642014032434</c:v>
                </c:pt>
                <c:pt idx="6932">
                  <c:v>22646.14594218829</c:v>
                </c:pt>
                <c:pt idx="6933">
                  <c:v>24863.855983765239</c:v>
                </c:pt>
                <c:pt idx="6934">
                  <c:v>26865.95532685535</c:v>
                </c:pt>
                <c:pt idx="6935">
                  <c:v>26242.902158658751</c:v>
                </c:pt>
                <c:pt idx="6936">
                  <c:v>26643.322027276827</c:v>
                </c:pt>
                <c:pt idx="6937">
                  <c:v>26643.322027276827</c:v>
                </c:pt>
                <c:pt idx="6938">
                  <c:v>26920.535782473809</c:v>
                </c:pt>
                <c:pt idx="6939">
                  <c:v>27567.367877933888</c:v>
                </c:pt>
                <c:pt idx="6940">
                  <c:v>28491.413728590862</c:v>
                </c:pt>
                <c:pt idx="6941">
                  <c:v>29292.253465826918</c:v>
                </c:pt>
                <c:pt idx="6942">
                  <c:v>28984.238182274505</c:v>
                </c:pt>
                <c:pt idx="6943">
                  <c:v>25534.467006488354</c:v>
                </c:pt>
                <c:pt idx="6944">
                  <c:v>19497.367448862697</c:v>
                </c:pt>
                <c:pt idx="6945">
                  <c:v>15469.389835419002</c:v>
                </c:pt>
                <c:pt idx="6946">
                  <c:v>11064.771280620535</c:v>
                </c:pt>
                <c:pt idx="6947">
                  <c:v>8107.8245585182722</c:v>
                </c:pt>
                <c:pt idx="6948">
                  <c:v>6506.1450840460157</c:v>
                </c:pt>
                <c:pt idx="6949">
                  <c:v>6044.1221587175842</c:v>
                </c:pt>
                <c:pt idx="6950">
                  <c:v>6382.938970625195</c:v>
                </c:pt>
                <c:pt idx="6951">
                  <c:v>8015.4199734524855</c:v>
                </c:pt>
                <c:pt idx="6952">
                  <c:v>14052.519531078293</c:v>
                </c:pt>
                <c:pt idx="6953">
                  <c:v>19411.985464888803</c:v>
                </c:pt>
                <c:pt idx="6954">
                  <c:v>21198.474109492421</c:v>
                </c:pt>
                <c:pt idx="6955">
                  <c:v>23508.588736134945</c:v>
                </c:pt>
                <c:pt idx="6956">
                  <c:v>26219.123231395446</c:v>
                </c:pt>
                <c:pt idx="6957">
                  <c:v>28221.22257448555</c:v>
                </c:pt>
                <c:pt idx="6958">
                  <c:v>29730.49746389201</c:v>
                </c:pt>
                <c:pt idx="6959">
                  <c:v>28676.222898722273</c:v>
                </c:pt>
                <c:pt idx="6960">
                  <c:v>29169.047352405916</c:v>
                </c:pt>
                <c:pt idx="6961">
                  <c:v>29292.253465826918</c:v>
                </c:pt>
                <c:pt idx="6962">
                  <c:v>29846.680976221156</c:v>
                </c:pt>
                <c:pt idx="6963">
                  <c:v>29877.482504576317</c:v>
                </c:pt>
                <c:pt idx="6964">
                  <c:v>30123.894731418139</c:v>
                </c:pt>
                <c:pt idx="6965">
                  <c:v>30308.703901549557</c:v>
                </c:pt>
                <c:pt idx="6966">
                  <c:v>30493.513071680962</c:v>
                </c:pt>
                <c:pt idx="6967">
                  <c:v>27382.558707802476</c:v>
                </c:pt>
                <c:pt idx="6968">
                  <c:v>21530.268320307961</c:v>
                </c:pt>
                <c:pt idx="6969">
                  <c:v>14760.954683248512</c:v>
                </c:pt>
                <c:pt idx="6970">
                  <c:v>9925.1147314769005</c:v>
                </c:pt>
                <c:pt idx="6971">
                  <c:v>7152.9771795060324</c:v>
                </c:pt>
                <c:pt idx="6972">
                  <c:v>5366.4885349023625</c:v>
                </c:pt>
                <c:pt idx="6973">
                  <c:v>4873.6640812187261</c:v>
                </c:pt>
                <c:pt idx="6974">
                  <c:v>5612.9007617443576</c:v>
                </c:pt>
                <c:pt idx="6975">
                  <c:v>7923.0153883868679</c:v>
                </c:pt>
                <c:pt idx="6976">
                  <c:v>14237.328701209524</c:v>
                </c:pt>
                <c:pt idx="6977">
                  <c:v>18611.145727652744</c:v>
                </c:pt>
                <c:pt idx="6978">
                  <c:v>20674.848127453439</c:v>
                </c:pt>
                <c:pt idx="6979">
                  <c:v>22522.93982876747</c:v>
                </c:pt>
                <c:pt idx="6980">
                  <c:v>23847.405548042425</c:v>
                </c:pt>
                <c:pt idx="6981">
                  <c:v>24925.459040475653</c:v>
                </c:pt>
                <c:pt idx="6982">
                  <c:v>25541.489607580297</c:v>
                </c:pt>
                <c:pt idx="6983">
                  <c:v>24117.596702147643</c:v>
                </c:pt>
                <c:pt idx="6984">
                  <c:v>24579.619627476128</c:v>
                </c:pt>
                <c:pt idx="6985">
                  <c:v>24826.031854318135</c:v>
                </c:pt>
                <c:pt idx="6986">
                  <c:v>25134.047137870366</c:v>
                </c:pt>
                <c:pt idx="6987">
                  <c:v>25195.650194580776</c:v>
                </c:pt>
                <c:pt idx="6988">
                  <c:v>26366.108272079753</c:v>
                </c:pt>
                <c:pt idx="6989">
                  <c:v>27259.352594381471</c:v>
                </c:pt>
                <c:pt idx="6990">
                  <c:v>26735.726612342398</c:v>
                </c:pt>
                <c:pt idx="6991">
                  <c:v>21776.680547149965</c:v>
                </c:pt>
                <c:pt idx="6992">
                  <c:v>17433.665049062001</c:v>
                </c:pt>
                <c:pt idx="6993">
                  <c:v>14021.718002722951</c:v>
                </c:pt>
                <c:pt idx="6994">
                  <c:v>8292.6337286496746</c:v>
                </c:pt>
                <c:pt idx="6995">
                  <c:v>4473.2442126007063</c:v>
                </c:pt>
                <c:pt idx="6996">
                  <c:v>2347.9387560896075</c:v>
                </c:pt>
                <c:pt idx="6997">
                  <c:v>2224.7326426686054</c:v>
                </c:pt>
                <c:pt idx="6998">
                  <c:v>3425.992248522668</c:v>
                </c:pt>
                <c:pt idx="6999">
                  <c:v>6321.3359139146032</c:v>
                </c:pt>
                <c:pt idx="7000">
                  <c:v>11834.809489501435</c:v>
                </c:pt>
                <c:pt idx="7001">
                  <c:v>14822.557739959106</c:v>
                </c:pt>
                <c:pt idx="7002">
                  <c:v>16054.6188741684</c:v>
                </c:pt>
                <c:pt idx="7003">
                  <c:v>17563.893763574859</c:v>
                </c:pt>
                <c:pt idx="7004">
                  <c:v>18949.962539560318</c:v>
                </c:pt>
                <c:pt idx="7005">
                  <c:v>20613.245070743025</c:v>
                </c:pt>
                <c:pt idx="7006">
                  <c:v>22492.138300412131</c:v>
                </c:pt>
                <c:pt idx="7007">
                  <c:v>22300.306529188772</c:v>
                </c:pt>
                <c:pt idx="7008">
                  <c:v>24456.413514055308</c:v>
                </c:pt>
                <c:pt idx="7009">
                  <c:v>26858.9327257634</c:v>
                </c:pt>
                <c:pt idx="7010">
                  <c:v>27998.589274907034</c:v>
                </c:pt>
                <c:pt idx="7011">
                  <c:v>27166.948009315813</c:v>
                </c:pt>
                <c:pt idx="7012">
                  <c:v>25134.047137870366</c:v>
                </c:pt>
                <c:pt idx="7013">
                  <c:v>23809.58141859532</c:v>
                </c:pt>
                <c:pt idx="7014">
                  <c:v>23285.955436556422</c:v>
                </c:pt>
                <c:pt idx="7015">
                  <c:v>21407.062206887142</c:v>
                </c:pt>
                <c:pt idx="7016">
                  <c:v>16940.840595378355</c:v>
                </c:pt>
                <c:pt idx="7017">
                  <c:v>12512.443113316674</c:v>
                </c:pt>
                <c:pt idx="7018">
                  <c:v>6228.9313288489875</c:v>
                </c:pt>
                <c:pt idx="7019">
                  <c:v>2625.1525112866261</c:v>
                </c:pt>
                <c:pt idx="7020">
                  <c:v>2132.3280576029902</c:v>
                </c:pt>
                <c:pt idx="7021">
                  <c:v>2132.3280576029902</c:v>
                </c:pt>
                <c:pt idx="7022">
                  <c:v>2132.3280576029902</c:v>
                </c:pt>
                <c:pt idx="7023">
                  <c:v>3826.4121171406896</c:v>
                </c:pt>
                <c:pt idx="7024">
                  <c:v>13251.679793842053</c:v>
                </c:pt>
                <c:pt idx="7025">
                  <c:v>18765.153369428903</c:v>
                </c:pt>
                <c:pt idx="7026">
                  <c:v>18857.557954494561</c:v>
                </c:pt>
                <c:pt idx="7027">
                  <c:v>18919.161011205157</c:v>
                </c:pt>
                <c:pt idx="7028">
                  <c:v>20182.023673769607</c:v>
                </c:pt>
                <c:pt idx="7029">
                  <c:v>22984.962754095955</c:v>
                </c:pt>
                <c:pt idx="7030">
                  <c:v>23970.611661463336</c:v>
                </c:pt>
                <c:pt idx="7031">
                  <c:v>21561.069848663396</c:v>
                </c:pt>
                <c:pt idx="7032">
                  <c:v>22053.894302347038</c:v>
                </c:pt>
                <c:pt idx="7033">
                  <c:v>22762.329454517439</c:v>
                </c:pt>
                <c:pt idx="7034">
                  <c:v>22885.535567938259</c:v>
                </c:pt>
                <c:pt idx="7035">
                  <c:v>22084.695830702196</c:v>
                </c:pt>
                <c:pt idx="7036">
                  <c:v>20082.596487612096</c:v>
                </c:pt>
                <c:pt idx="7037">
                  <c:v>17710.878804259162</c:v>
                </c:pt>
                <c:pt idx="7038">
                  <c:v>16140.000858142113</c:v>
                </c:pt>
                <c:pt idx="7039">
                  <c:v>13922.290816565435</c:v>
                </c:pt>
                <c:pt idx="7040">
                  <c:v>10965.344094463109</c:v>
                </c:pt>
                <c:pt idx="7041">
                  <c:v>9617.0994479244873</c:v>
                </c:pt>
                <c:pt idx="7042">
                  <c:v>6814.1603675984215</c:v>
                </c:pt>
                <c:pt idx="7043">
                  <c:v>4565.6487976663211</c:v>
                </c:pt>
                <c:pt idx="7044">
                  <c:v>3210.3815500360597</c:v>
                </c:pt>
                <c:pt idx="7045">
                  <c:v>2717.5570963524237</c:v>
                </c:pt>
                <c:pt idx="7046">
                  <c:v>2132.3280576029902</c:v>
                </c:pt>
                <c:pt idx="7047">
                  <c:v>2686.7555679970365</c:v>
                </c:pt>
                <c:pt idx="7048">
                  <c:v>4319.236570824507</c:v>
                </c:pt>
                <c:pt idx="7049">
                  <c:v>5366.4885349023625</c:v>
                </c:pt>
                <c:pt idx="7050">
                  <c:v>5859.3129885861717</c:v>
                </c:pt>
                <c:pt idx="7051">
                  <c:v>6259.7328572041924</c:v>
                </c:pt>
                <c:pt idx="7052">
                  <c:v>6506.1450840460157</c:v>
                </c:pt>
                <c:pt idx="7053">
                  <c:v>6629.3511974670082</c:v>
                </c:pt>
                <c:pt idx="7054">
                  <c:v>6783.3588392432166</c:v>
                </c:pt>
                <c:pt idx="7055">
                  <c:v>5082.252178613443</c:v>
                </c:pt>
                <c:pt idx="7056">
                  <c:v>5944.6949725598952</c:v>
                </c:pt>
                <c:pt idx="7057">
                  <c:v>6745.5347097961094</c:v>
                </c:pt>
                <c:pt idx="7058">
                  <c:v>6776.3362381513143</c:v>
                </c:pt>
                <c:pt idx="7059">
                  <c:v>7145.9545784141301</c:v>
                </c:pt>
                <c:pt idx="7060">
                  <c:v>7392.3668052559524</c:v>
                </c:pt>
                <c:pt idx="7061">
                  <c:v>6683.9316530855267</c:v>
                </c:pt>
                <c:pt idx="7062">
                  <c:v>5636.6796890076621</c:v>
                </c:pt>
                <c:pt idx="7063">
                  <c:v>4743.4353667058322</c:v>
                </c:pt>
                <c:pt idx="7064">
                  <c:v>3726.984930983182</c:v>
                </c:pt>
                <c:pt idx="7065">
                  <c:v>2809.9616814180386</c:v>
                </c:pt>
                <c:pt idx="7066">
                  <c:v>2132.3280576029902</c:v>
                </c:pt>
                <c:pt idx="7067">
                  <c:v>2132.3280576029902</c:v>
                </c:pt>
                <c:pt idx="7068">
                  <c:v>2132.3280576029902</c:v>
                </c:pt>
                <c:pt idx="7069">
                  <c:v>2132.3280576029902</c:v>
                </c:pt>
                <c:pt idx="7070">
                  <c:v>2132.3280576029902</c:v>
                </c:pt>
                <c:pt idx="7071">
                  <c:v>2132.3280576029902</c:v>
                </c:pt>
                <c:pt idx="7072">
                  <c:v>2132.3280576029902</c:v>
                </c:pt>
                <c:pt idx="7073">
                  <c:v>2132.3280576029902</c:v>
                </c:pt>
                <c:pt idx="7074">
                  <c:v>2132.3280576029902</c:v>
                </c:pt>
                <c:pt idx="7075">
                  <c:v>2132.3280576029902</c:v>
                </c:pt>
                <c:pt idx="7076">
                  <c:v>2132.3280576029902</c:v>
                </c:pt>
                <c:pt idx="7077">
                  <c:v>2532.7479262210113</c:v>
                </c:pt>
                <c:pt idx="7078">
                  <c:v>4935.2671379291369</c:v>
                </c:pt>
                <c:pt idx="7079">
                  <c:v>4435.4200831535991</c:v>
                </c:pt>
                <c:pt idx="7080">
                  <c:v>5667.481217362867</c:v>
                </c:pt>
                <c:pt idx="7081">
                  <c:v>6868.74082321693</c:v>
                </c:pt>
                <c:pt idx="7082">
                  <c:v>7484.7713903215681</c:v>
                </c:pt>
                <c:pt idx="7083">
                  <c:v>8162.4050141367807</c:v>
                </c:pt>
                <c:pt idx="7084">
                  <c:v>9148.0539215042354</c:v>
                </c:pt>
                <c:pt idx="7085">
                  <c:v>9209.6569782146453</c:v>
                </c:pt>
                <c:pt idx="7086">
                  <c:v>8778.4355812414178</c:v>
                </c:pt>
                <c:pt idx="7087">
                  <c:v>5390.2674621658489</c:v>
                </c:pt>
                <c:pt idx="7088">
                  <c:v>308.01528355222928</c:v>
                </c:pt>
                <c:pt idx="7089">
                  <c:v>2132.3280576029902</c:v>
                </c:pt>
                <c:pt idx="7090">
                  <c:v>2132.3280576029902</c:v>
                </c:pt>
                <c:pt idx="7091">
                  <c:v>2132.3280576029902</c:v>
                </c:pt>
                <c:pt idx="7092">
                  <c:v>2132.3280576029902</c:v>
                </c:pt>
                <c:pt idx="7093">
                  <c:v>2132.3280576029902</c:v>
                </c:pt>
                <c:pt idx="7094">
                  <c:v>2132.3280576029902</c:v>
                </c:pt>
                <c:pt idx="7095">
                  <c:v>2132.3280576029902</c:v>
                </c:pt>
                <c:pt idx="7096">
                  <c:v>2132.3280576029902</c:v>
                </c:pt>
                <c:pt idx="7097">
                  <c:v>2132.3280576029902</c:v>
                </c:pt>
                <c:pt idx="7098">
                  <c:v>4072.8243439826842</c:v>
                </c:pt>
                <c:pt idx="7099">
                  <c:v>6875.7634243088314</c:v>
                </c:pt>
                <c:pt idx="7100">
                  <c:v>9894.313203121741</c:v>
                </c:pt>
                <c:pt idx="7101">
                  <c:v>12019.618659632848</c:v>
                </c:pt>
                <c:pt idx="7102">
                  <c:v>13498.092020684056</c:v>
                </c:pt>
                <c:pt idx="7103">
                  <c:v>12567.023568935138</c:v>
                </c:pt>
                <c:pt idx="7104">
                  <c:v>13213.855664394945</c:v>
                </c:pt>
                <c:pt idx="7105">
                  <c:v>13306.260249460789</c:v>
                </c:pt>
                <c:pt idx="7106">
                  <c:v>12782.634267421801</c:v>
                </c:pt>
                <c:pt idx="7107">
                  <c:v>12074.199115251311</c:v>
                </c:pt>
                <c:pt idx="7108">
                  <c:v>11796.985360054328</c:v>
                </c:pt>
                <c:pt idx="7109">
                  <c:v>11858.588416764738</c:v>
                </c:pt>
                <c:pt idx="7110">
                  <c:v>11950.993001830491</c:v>
                </c:pt>
                <c:pt idx="7111">
                  <c:v>7515.5729186769477</c:v>
                </c:pt>
                <c:pt idx="7112">
                  <c:v>2156.1069848663028</c:v>
                </c:pt>
                <c:pt idx="7113">
                  <c:v>2132.3280576029902</c:v>
                </c:pt>
                <c:pt idx="7114">
                  <c:v>2132.3280576029902</c:v>
                </c:pt>
                <c:pt idx="7115">
                  <c:v>2132.3280576029902</c:v>
                </c:pt>
                <c:pt idx="7116">
                  <c:v>2132.3280576029902</c:v>
                </c:pt>
                <c:pt idx="7117">
                  <c:v>2132.3280576029902</c:v>
                </c:pt>
                <c:pt idx="7118">
                  <c:v>2132.3280576029902</c:v>
                </c:pt>
                <c:pt idx="7119">
                  <c:v>2132.3280576029902</c:v>
                </c:pt>
                <c:pt idx="7120">
                  <c:v>2594.3509829314212</c:v>
                </c:pt>
                <c:pt idx="7121">
                  <c:v>6783.3588392432166</c:v>
                </c:pt>
                <c:pt idx="7122">
                  <c:v>8046.2215018076877</c:v>
                </c:pt>
                <c:pt idx="7123">
                  <c:v>9124.27499424093</c:v>
                </c:pt>
                <c:pt idx="7124">
                  <c:v>9185.8780509513417</c:v>
                </c:pt>
                <c:pt idx="7125">
                  <c:v>9463.0918061485063</c:v>
                </c:pt>
                <c:pt idx="7126">
                  <c:v>9740.305561345489</c:v>
                </c:pt>
                <c:pt idx="7127">
                  <c:v>8994.0462797280361</c:v>
                </c:pt>
                <c:pt idx="7128">
                  <c:v>10718.931867621104</c:v>
                </c:pt>
                <c:pt idx="7129">
                  <c:v>11550.573133212505</c:v>
                </c:pt>
                <c:pt idx="7130">
                  <c:v>11150.153264594432</c:v>
                </c:pt>
                <c:pt idx="7131">
                  <c:v>11827.786888409488</c:v>
                </c:pt>
                <c:pt idx="7132">
                  <c:v>12474.618983869386</c:v>
                </c:pt>
                <c:pt idx="7133">
                  <c:v>13306.260249460789</c:v>
                </c:pt>
                <c:pt idx="7134">
                  <c:v>13737.481646434024</c:v>
                </c:pt>
                <c:pt idx="7135">
                  <c:v>11735.38230334392</c:v>
                </c:pt>
                <c:pt idx="7136">
                  <c:v>8532.0233543996055</c:v>
                </c:pt>
                <c:pt idx="7137">
                  <c:v>7122.1756511508265</c:v>
                </c:pt>
                <c:pt idx="7138">
                  <c:v>3610.8014186540804</c:v>
                </c:pt>
                <c:pt idx="7139">
                  <c:v>2132.3280576029902</c:v>
                </c:pt>
                <c:pt idx="7140">
                  <c:v>2132.3280576029902</c:v>
                </c:pt>
                <c:pt idx="7141">
                  <c:v>2132.3280576029902</c:v>
                </c:pt>
                <c:pt idx="7142">
                  <c:v>2132.3280576029902</c:v>
                </c:pt>
                <c:pt idx="7143">
                  <c:v>2132.3280576029902</c:v>
                </c:pt>
                <c:pt idx="7144">
                  <c:v>2132.3280576029902</c:v>
                </c:pt>
                <c:pt idx="7145">
                  <c:v>2132.3280576029902</c:v>
                </c:pt>
                <c:pt idx="7146">
                  <c:v>2132.3280576029902</c:v>
                </c:pt>
                <c:pt idx="7147">
                  <c:v>2132.3280576029902</c:v>
                </c:pt>
                <c:pt idx="7148">
                  <c:v>2132.3280576029902</c:v>
                </c:pt>
                <c:pt idx="7149">
                  <c:v>2594.3509829314212</c:v>
                </c:pt>
                <c:pt idx="7150">
                  <c:v>3333.5876634570527</c:v>
                </c:pt>
                <c:pt idx="7151">
                  <c:v>2094.503928155711</c:v>
                </c:pt>
                <c:pt idx="7152">
                  <c:v>2895.3436653919348</c:v>
                </c:pt>
                <c:pt idx="7153">
                  <c:v>3603.7788175621795</c:v>
                </c:pt>
                <c:pt idx="7154">
                  <c:v>4373.8170264430164</c:v>
                </c:pt>
                <c:pt idx="7155">
                  <c:v>5236.2598203896414</c:v>
                </c:pt>
                <c:pt idx="7156">
                  <c:v>6129.5041426912985</c:v>
                </c:pt>
                <c:pt idx="7157">
                  <c:v>6899.542351572135</c:v>
                </c:pt>
                <c:pt idx="7158">
                  <c:v>7299.9622201903285</c:v>
                </c:pt>
                <c:pt idx="7159">
                  <c:v>7269.1606918349507</c:v>
                </c:pt>
                <c:pt idx="7160">
                  <c:v>6837.9392948617251</c:v>
                </c:pt>
                <c:pt idx="7161">
                  <c:v>8231.0306719390919</c:v>
                </c:pt>
                <c:pt idx="7162">
                  <c:v>7923.0153883868679</c:v>
                </c:pt>
                <c:pt idx="7163">
                  <c:v>7799.8092749658672</c:v>
                </c:pt>
                <c:pt idx="7164">
                  <c:v>8385.0383137152985</c:v>
                </c:pt>
                <c:pt idx="7165">
                  <c:v>9062.6719375305202</c:v>
                </c:pt>
                <c:pt idx="7166">
                  <c:v>10695.152940357801</c:v>
                </c:pt>
                <c:pt idx="7167">
                  <c:v>11988.817131277596</c:v>
                </c:pt>
                <c:pt idx="7168">
                  <c:v>13775.30577588113</c:v>
                </c:pt>
                <c:pt idx="7169">
                  <c:v>15839.008175681827</c:v>
                </c:pt>
                <c:pt idx="7170">
                  <c:v>17194.275423312032</c:v>
                </c:pt>
                <c:pt idx="7171">
                  <c:v>18149.122802324346</c:v>
                </c:pt>
                <c:pt idx="7172">
                  <c:v>19011.565596270724</c:v>
                </c:pt>
                <c:pt idx="7173">
                  <c:v>19874.008390217376</c:v>
                </c:pt>
                <c:pt idx="7174">
                  <c:v>20736.451184163849</c:v>
                </c:pt>
                <c:pt idx="7175">
                  <c:v>19435.764392152287</c:v>
                </c:pt>
                <c:pt idx="7176">
                  <c:v>19866.98578912552</c:v>
                </c:pt>
                <c:pt idx="7177">
                  <c:v>20390.611771164509</c:v>
                </c:pt>
                <c:pt idx="7178">
                  <c:v>20883.436224848152</c:v>
                </c:pt>
                <c:pt idx="7179">
                  <c:v>20852.634696492903</c:v>
                </c:pt>
                <c:pt idx="7180">
                  <c:v>20945.039281558566</c:v>
                </c:pt>
                <c:pt idx="7181">
                  <c:v>20975.840809913905</c:v>
                </c:pt>
                <c:pt idx="7182">
                  <c:v>21006.642338269157</c:v>
                </c:pt>
                <c:pt idx="7183">
                  <c:v>20390.611771164509</c:v>
                </c:pt>
                <c:pt idx="7184">
                  <c:v>19127.74910859987</c:v>
                </c:pt>
                <c:pt idx="7185">
                  <c:v>17933.512103837686</c:v>
                </c:pt>
                <c:pt idx="7186">
                  <c:v>13621.298134104878</c:v>
                </c:pt>
                <c:pt idx="7187">
                  <c:v>9555.4963912140756</c:v>
                </c:pt>
                <c:pt idx="7188">
                  <c:v>7306.9848212820571</c:v>
                </c:pt>
                <c:pt idx="7189">
                  <c:v>6475.3435556908098</c:v>
                </c:pt>
                <c:pt idx="7190">
                  <c:v>6844.9618959536256</c:v>
                </c:pt>
                <c:pt idx="7191">
                  <c:v>8970.2673524647234</c:v>
                </c:pt>
                <c:pt idx="7192">
                  <c:v>12543.244641671834</c:v>
                </c:pt>
                <c:pt idx="7193">
                  <c:v>14298.931757920116</c:v>
                </c:pt>
                <c:pt idx="7194">
                  <c:v>15222.977608577179</c:v>
                </c:pt>
                <c:pt idx="7195">
                  <c:v>15777.405118971235</c:v>
                </c:pt>
                <c:pt idx="7196">
                  <c:v>15993.015817457988</c:v>
                </c:pt>
                <c:pt idx="7197">
                  <c:v>15962.214289102647</c:v>
                </c:pt>
                <c:pt idx="7198">
                  <c:v>16054.6188741684</c:v>
                </c:pt>
                <c:pt idx="7199">
                  <c:v>14384.313741893831</c:v>
                </c:pt>
                <c:pt idx="7200">
                  <c:v>15246.756535840481</c:v>
                </c:pt>
                <c:pt idx="7201">
                  <c:v>16971.642123733513</c:v>
                </c:pt>
                <c:pt idx="7202">
                  <c:v>18203.703257942809</c:v>
                </c:pt>
                <c:pt idx="7203">
                  <c:v>18450.115484784634</c:v>
                </c:pt>
                <c:pt idx="7204">
                  <c:v>18018.894087811397</c:v>
                </c:pt>
                <c:pt idx="7205">
                  <c:v>17680.077275903823</c:v>
                </c:pt>
                <c:pt idx="7206">
                  <c:v>17341.260463996339</c:v>
                </c:pt>
                <c:pt idx="7207">
                  <c:v>16355.611556628957</c:v>
                </c:pt>
                <c:pt idx="7208">
                  <c:v>14753.932082156656</c:v>
                </c:pt>
                <c:pt idx="7209">
                  <c:v>15346.183721997999</c:v>
                </c:pt>
                <c:pt idx="7210">
                  <c:v>13990.916474367703</c:v>
                </c:pt>
                <c:pt idx="7211">
                  <c:v>12758.855340158498</c:v>
                </c:pt>
                <c:pt idx="7212">
                  <c:v>11434.389620883359</c:v>
                </c:pt>
                <c:pt idx="7213">
                  <c:v>10017.519316542743</c:v>
                </c:pt>
                <c:pt idx="7214">
                  <c:v>9863.5116747664888</c:v>
                </c:pt>
                <c:pt idx="7215">
                  <c:v>11434.389620883359</c:v>
                </c:pt>
                <c:pt idx="7216">
                  <c:v>13220.878265486892</c:v>
                </c:pt>
                <c:pt idx="7217">
                  <c:v>13498.092020684056</c:v>
                </c:pt>
                <c:pt idx="7218">
                  <c:v>12820.458396868908</c:v>
                </c:pt>
                <c:pt idx="7219">
                  <c:v>12050.420187988007</c:v>
                </c:pt>
                <c:pt idx="7220">
                  <c:v>11126.374337330946</c:v>
                </c:pt>
                <c:pt idx="7221">
                  <c:v>9986.7177881873122</c:v>
                </c:pt>
                <c:pt idx="7222">
                  <c:v>9339.8856927275028</c:v>
                </c:pt>
                <c:pt idx="7223">
                  <c:v>8439.6187693338088</c:v>
                </c:pt>
                <c:pt idx="7224">
                  <c:v>11150.153264594432</c:v>
                </c:pt>
                <c:pt idx="7225">
                  <c:v>14353.51221353867</c:v>
                </c:pt>
                <c:pt idx="7226">
                  <c:v>16725.2298968916</c:v>
                </c:pt>
                <c:pt idx="7227">
                  <c:v>18172.901729587651</c:v>
                </c:pt>
                <c:pt idx="7228">
                  <c:v>18912.13841011321</c:v>
                </c:pt>
                <c:pt idx="7229">
                  <c:v>19404.962863796853</c:v>
                </c:pt>
                <c:pt idx="7230">
                  <c:v>19466.565920507444</c:v>
                </c:pt>
                <c:pt idx="7231">
                  <c:v>18480.917013139973</c:v>
                </c:pt>
                <c:pt idx="7232">
                  <c:v>15554.771819392718</c:v>
                </c:pt>
                <c:pt idx="7233">
                  <c:v>13682.901190815468</c:v>
                </c:pt>
                <c:pt idx="7234">
                  <c:v>9339.8856927275028</c:v>
                </c:pt>
                <c:pt idx="7235">
                  <c:v>6352.1374422699901</c:v>
                </c:pt>
                <c:pt idx="7236">
                  <c:v>4842.8625528635221</c:v>
                </c:pt>
                <c:pt idx="7237">
                  <c:v>4011.221287272102</c:v>
                </c:pt>
                <c:pt idx="7238">
                  <c:v>5643.7022900995635</c:v>
                </c:pt>
                <c:pt idx="7239">
                  <c:v>8631.4505405571126</c:v>
                </c:pt>
                <c:pt idx="7240">
                  <c:v>10879.962110489212</c:v>
                </c:pt>
                <c:pt idx="7241">
                  <c:v>11619.198791014771</c:v>
                </c:pt>
                <c:pt idx="7242">
                  <c:v>12050.420187988007</c:v>
                </c:pt>
                <c:pt idx="7243">
                  <c:v>12327.633943185263</c:v>
                </c:pt>
                <c:pt idx="7244">
                  <c:v>12635.649226737494</c:v>
                </c:pt>
                <c:pt idx="7245">
                  <c:v>13313.282850552643</c:v>
                </c:pt>
                <c:pt idx="7246">
                  <c:v>14052.519531078293</c:v>
                </c:pt>
                <c:pt idx="7247">
                  <c:v>12875.038852487371</c:v>
                </c:pt>
                <c:pt idx="7248">
                  <c:v>14538.321383670083</c:v>
                </c:pt>
                <c:pt idx="7249">
                  <c:v>16109.19932978695</c:v>
                </c:pt>
                <c:pt idx="7250">
                  <c:v>17680.077275903823</c:v>
                </c:pt>
                <c:pt idx="7251">
                  <c:v>18758.130768337047</c:v>
                </c:pt>
                <c:pt idx="7252">
                  <c:v>19374.161335441695</c:v>
                </c:pt>
                <c:pt idx="7253">
                  <c:v>20267.405657743508</c:v>
                </c:pt>
                <c:pt idx="7254">
                  <c:v>20791.03163978249</c:v>
                </c:pt>
                <c:pt idx="7255">
                  <c:v>19712.978147349269</c:v>
                </c:pt>
                <c:pt idx="7256">
                  <c:v>16509.619198404936</c:v>
                </c:pt>
                <c:pt idx="7257">
                  <c:v>15869.809704036987</c:v>
                </c:pt>
                <c:pt idx="7258">
                  <c:v>13498.092020684056</c:v>
                </c:pt>
                <c:pt idx="7259">
                  <c:v>11218.778922396788</c:v>
                </c:pt>
                <c:pt idx="7260">
                  <c:v>9493.8933345036639</c:v>
                </c:pt>
                <c:pt idx="7261">
                  <c:v>8908.6642957543118</c:v>
                </c:pt>
                <c:pt idx="7262">
                  <c:v>9463.0918061485063</c:v>
                </c:pt>
                <c:pt idx="7263">
                  <c:v>10294.733071739725</c:v>
                </c:pt>
                <c:pt idx="7264">
                  <c:v>10849.160582133964</c:v>
                </c:pt>
                <c:pt idx="7265">
                  <c:v>10879.962110489212</c:v>
                </c:pt>
                <c:pt idx="7266">
                  <c:v>10664.35141200255</c:v>
                </c:pt>
                <c:pt idx="7267">
                  <c:v>10756.755997068212</c:v>
                </c:pt>
                <c:pt idx="7268">
                  <c:v>10849.160582133964</c:v>
                </c:pt>
                <c:pt idx="7269">
                  <c:v>10448.740713515977</c:v>
                </c:pt>
                <c:pt idx="7270">
                  <c:v>10017.519316542743</c:v>
                </c:pt>
                <c:pt idx="7271">
                  <c:v>7453.9698619663641</c:v>
                </c:pt>
                <c:pt idx="7272">
                  <c:v>6683.9316530855267</c:v>
                </c:pt>
                <c:pt idx="7273">
                  <c:v>6067.9010859808877</c:v>
                </c:pt>
                <c:pt idx="7274">
                  <c:v>5883.0919158494844</c:v>
                </c:pt>
                <c:pt idx="7275">
                  <c:v>6160.3056710466844</c:v>
                </c:pt>
                <c:pt idx="7276">
                  <c:v>6776.3362381513143</c:v>
                </c:pt>
                <c:pt idx="7277">
                  <c:v>7453.9698619663641</c:v>
                </c:pt>
                <c:pt idx="7278">
                  <c:v>8008.3973723605832</c:v>
                </c:pt>
                <c:pt idx="7279">
                  <c:v>8008.3973723605832</c:v>
                </c:pt>
                <c:pt idx="7280">
                  <c:v>6807.1377665065193</c:v>
                </c:pt>
                <c:pt idx="7281">
                  <c:v>6968.1680093746199</c:v>
                </c:pt>
                <c:pt idx="7282">
                  <c:v>4750.4579677977335</c:v>
                </c:pt>
                <c:pt idx="7283">
                  <c:v>2378.7402844448129</c:v>
                </c:pt>
                <c:pt idx="7284">
                  <c:v>2132.3280576029902</c:v>
                </c:pt>
                <c:pt idx="7285">
                  <c:v>2132.3280576029902</c:v>
                </c:pt>
                <c:pt idx="7286">
                  <c:v>2132.3280576029902</c:v>
                </c:pt>
                <c:pt idx="7287">
                  <c:v>2255.5341710238104</c:v>
                </c:pt>
                <c:pt idx="7288">
                  <c:v>4196.0304574035054</c:v>
                </c:pt>
                <c:pt idx="7289">
                  <c:v>5335.6870065471576</c:v>
                </c:pt>
                <c:pt idx="7290">
                  <c:v>6321.3359139146032</c:v>
                </c:pt>
                <c:pt idx="7291">
                  <c:v>7337.7863496374348</c:v>
                </c:pt>
                <c:pt idx="7292">
                  <c:v>8354.2367853600954</c:v>
                </c:pt>
                <c:pt idx="7293">
                  <c:v>9309.0841643722524</c:v>
                </c:pt>
                <c:pt idx="7294">
                  <c:v>10171.526958318726</c:v>
                </c:pt>
                <c:pt idx="7295">
                  <c:v>8747.6340528862147</c:v>
                </c:pt>
                <c:pt idx="7296">
                  <c:v>9640.878375187971</c:v>
                </c:pt>
                <c:pt idx="7297">
                  <c:v>10564.924225844852</c:v>
                </c:pt>
                <c:pt idx="7298">
                  <c:v>12351.412870448567</c:v>
                </c:pt>
                <c:pt idx="7299">
                  <c:v>13398.664834526357</c:v>
                </c:pt>
                <c:pt idx="7300">
                  <c:v>13337.061777815949</c:v>
                </c:pt>
                <c:pt idx="7301">
                  <c:v>13675.878589723614</c:v>
                </c:pt>
                <c:pt idx="7302">
                  <c:v>14784.733610511905</c:v>
                </c:pt>
                <c:pt idx="7303">
                  <c:v>14261.10762847301</c:v>
                </c:pt>
                <c:pt idx="7304">
                  <c:v>10718.931867621104</c:v>
                </c:pt>
                <c:pt idx="7305">
                  <c:v>7214.5802362164422</c:v>
                </c:pt>
                <c:pt idx="7306">
                  <c:v>2132.3280576029902</c:v>
                </c:pt>
                <c:pt idx="7307">
                  <c:v>2132.3280576029902</c:v>
                </c:pt>
                <c:pt idx="7308">
                  <c:v>2132.3280576029902</c:v>
                </c:pt>
                <c:pt idx="7309">
                  <c:v>2132.3280576029902</c:v>
                </c:pt>
                <c:pt idx="7310">
                  <c:v>2132.3280576029902</c:v>
                </c:pt>
                <c:pt idx="7311">
                  <c:v>2132.3280576029902</c:v>
                </c:pt>
                <c:pt idx="7312">
                  <c:v>2132.3280576029902</c:v>
                </c:pt>
                <c:pt idx="7313">
                  <c:v>2132.3280576029902</c:v>
                </c:pt>
                <c:pt idx="7314">
                  <c:v>2132.3280576029902</c:v>
                </c:pt>
                <c:pt idx="7315">
                  <c:v>2378.7402844448129</c:v>
                </c:pt>
                <c:pt idx="7316">
                  <c:v>3241.1830783912651</c:v>
                </c:pt>
                <c:pt idx="7317">
                  <c:v>5797.709931875761</c:v>
                </c:pt>
                <c:pt idx="7318">
                  <c:v>9093.4734658856814</c:v>
                </c:pt>
                <c:pt idx="7319">
                  <c:v>10102.901300516458</c:v>
                </c:pt>
                <c:pt idx="7320">
                  <c:v>11365.763963081094</c:v>
                </c:pt>
                <c:pt idx="7321">
                  <c:v>11766.183831699078</c:v>
                </c:pt>
                <c:pt idx="7322">
                  <c:v>12289.809813737973</c:v>
                </c:pt>
                <c:pt idx="7323">
                  <c:v>13059.848022618784</c:v>
                </c:pt>
                <c:pt idx="7324">
                  <c:v>13860.687759855025</c:v>
                </c:pt>
                <c:pt idx="7325">
                  <c:v>14014.695401631006</c:v>
                </c:pt>
                <c:pt idx="7326">
                  <c:v>13090.649550974125</c:v>
                </c:pt>
                <c:pt idx="7327">
                  <c:v>10688.130339265854</c:v>
                </c:pt>
                <c:pt idx="7328">
                  <c:v>7084.3515217035474</c:v>
                </c:pt>
                <c:pt idx="7329">
                  <c:v>4442.4426842455005</c:v>
                </c:pt>
                <c:pt idx="7330">
                  <c:v>2132.3280576029902</c:v>
                </c:pt>
                <c:pt idx="7331">
                  <c:v>2132.3280576029902</c:v>
                </c:pt>
                <c:pt idx="7332">
                  <c:v>2132.3280576029902</c:v>
                </c:pt>
                <c:pt idx="7333">
                  <c:v>2132.3280576029902</c:v>
                </c:pt>
                <c:pt idx="7334">
                  <c:v>2132.3280576029902</c:v>
                </c:pt>
                <c:pt idx="7335">
                  <c:v>2132.3280576029902</c:v>
                </c:pt>
                <c:pt idx="7336">
                  <c:v>2132.3280576029902</c:v>
                </c:pt>
                <c:pt idx="7337">
                  <c:v>2132.3280576029902</c:v>
                </c:pt>
                <c:pt idx="7338">
                  <c:v>2132.3280576029902</c:v>
                </c:pt>
                <c:pt idx="7339">
                  <c:v>2132.3280576029902</c:v>
                </c:pt>
                <c:pt idx="7340">
                  <c:v>2132.3280576029902</c:v>
                </c:pt>
                <c:pt idx="7341">
                  <c:v>2132.3280576029902</c:v>
                </c:pt>
                <c:pt idx="7342">
                  <c:v>2132.3280576029902</c:v>
                </c:pt>
                <c:pt idx="7343">
                  <c:v>0</c:v>
                </c:pt>
                <c:pt idx="7344">
                  <c:v>0</c:v>
                </c:pt>
                <c:pt idx="7345">
                  <c:v>0</c:v>
                </c:pt>
                <c:pt idx="7346">
                  <c:v>0</c:v>
                </c:pt>
                <c:pt idx="7347">
                  <c:v>0</c:v>
                </c:pt>
                <c:pt idx="7348">
                  <c:v>0</c:v>
                </c:pt>
                <c:pt idx="7349">
                  <c:v>0</c:v>
                </c:pt>
                <c:pt idx="7350">
                  <c:v>0</c:v>
                </c:pt>
                <c:pt idx="7351">
                  <c:v>0</c:v>
                </c:pt>
                <c:pt idx="7352">
                  <c:v>0</c:v>
                </c:pt>
                <c:pt idx="7353">
                  <c:v>2132.3280576029902</c:v>
                </c:pt>
                <c:pt idx="7354">
                  <c:v>2132.3280576029902</c:v>
                </c:pt>
                <c:pt idx="7355">
                  <c:v>2132.3280576029902</c:v>
                </c:pt>
                <c:pt idx="7356">
                  <c:v>2132.3280576029902</c:v>
                </c:pt>
                <c:pt idx="7357">
                  <c:v>2132.3280576029902</c:v>
                </c:pt>
                <c:pt idx="7358">
                  <c:v>2132.3280576029902</c:v>
                </c:pt>
                <c:pt idx="7359">
                  <c:v>2132.3280576029902</c:v>
                </c:pt>
                <c:pt idx="7360">
                  <c:v>2132.3280576029902</c:v>
                </c:pt>
                <c:pt idx="7361">
                  <c:v>6567.7481407565983</c:v>
                </c:pt>
                <c:pt idx="7362">
                  <c:v>9216.6795793065012</c:v>
                </c:pt>
                <c:pt idx="7363">
                  <c:v>11372.78656417295</c:v>
                </c:pt>
                <c:pt idx="7364">
                  <c:v>13836.90883259154</c:v>
                </c:pt>
                <c:pt idx="7365">
                  <c:v>15777.405118971235</c:v>
                </c:pt>
                <c:pt idx="7366">
                  <c:v>17194.275423312032</c:v>
                </c:pt>
                <c:pt idx="7367">
                  <c:v>16756.031425246943</c:v>
                </c:pt>
                <c:pt idx="7368">
                  <c:v>18727.329239981795</c:v>
                </c:pt>
                <c:pt idx="7369">
                  <c:v>20698.627054716741</c:v>
                </c:pt>
                <c:pt idx="7370">
                  <c:v>22269.505000833611</c:v>
                </c:pt>
                <c:pt idx="7371">
                  <c:v>23193.550851490672</c:v>
                </c:pt>
                <c:pt idx="7372">
                  <c:v>23162.749323135424</c:v>
                </c:pt>
                <c:pt idx="7373">
                  <c:v>24055.993645437236</c:v>
                </c:pt>
                <c:pt idx="7374">
                  <c:v>24333.207400634306</c:v>
                </c:pt>
                <c:pt idx="7375">
                  <c:v>23070.344738069671</c:v>
                </c:pt>
                <c:pt idx="7376">
                  <c:v>19189.352165310283</c:v>
                </c:pt>
                <c:pt idx="7377">
                  <c:v>15315.38219364275</c:v>
                </c:pt>
                <c:pt idx="7378">
                  <c:v>9555.4963912140756</c:v>
                </c:pt>
                <c:pt idx="7379">
                  <c:v>7060.5725944402348</c:v>
                </c:pt>
                <c:pt idx="7380">
                  <c:v>6906.5649526640354</c:v>
                </c:pt>
                <c:pt idx="7381">
                  <c:v>8138.6260868734762</c:v>
                </c:pt>
                <c:pt idx="7382">
                  <c:v>10263.931543384566</c:v>
                </c:pt>
                <c:pt idx="7383">
                  <c:v>13498.092020684056</c:v>
                </c:pt>
                <c:pt idx="7384">
                  <c:v>17656.298348640517</c:v>
                </c:pt>
                <c:pt idx="7385">
                  <c:v>20366.832843901026</c:v>
                </c:pt>
                <c:pt idx="7386">
                  <c:v>22153.321488504647</c:v>
                </c:pt>
                <c:pt idx="7387">
                  <c:v>22276.527601925467</c:v>
                </c:pt>
                <c:pt idx="7388">
                  <c:v>21783.703148241912</c:v>
                </c:pt>
                <c:pt idx="7389">
                  <c:v>21691.298563176071</c:v>
                </c:pt>
                <c:pt idx="7390">
                  <c:v>22399.733715346469</c:v>
                </c:pt>
                <c:pt idx="7391">
                  <c:v>21591.871377018553</c:v>
                </c:pt>
                <c:pt idx="7392">
                  <c:v>22854.734039583007</c:v>
                </c:pt>
                <c:pt idx="7393">
                  <c:v>23994.390588726732</c:v>
                </c:pt>
                <c:pt idx="7394">
                  <c:v>25103.245609515117</c:v>
                </c:pt>
                <c:pt idx="7395">
                  <c:v>26304.505215369161</c:v>
                </c:pt>
                <c:pt idx="7396">
                  <c:v>26889.734254118648</c:v>
                </c:pt>
                <c:pt idx="7397">
                  <c:v>27136.146480960655</c:v>
                </c:pt>
                <c:pt idx="7398">
                  <c:v>27628.970934644298</c:v>
                </c:pt>
                <c:pt idx="7399">
                  <c:v>27351.757179447228</c:v>
                </c:pt>
                <c:pt idx="7400">
                  <c:v>23994.390588726732</c:v>
                </c:pt>
                <c:pt idx="7401">
                  <c:v>19781.60380515163</c:v>
                </c:pt>
                <c:pt idx="7402">
                  <c:v>13806.10730423629</c:v>
                </c:pt>
                <c:pt idx="7403">
                  <c:v>11187.977394041536</c:v>
                </c:pt>
                <c:pt idx="7404">
                  <c:v>9771.1070897007376</c:v>
                </c:pt>
                <c:pt idx="7405">
                  <c:v>9370.6872210826641</c:v>
                </c:pt>
                <c:pt idx="7406">
                  <c:v>10233.130015029314</c:v>
                </c:pt>
                <c:pt idx="7407">
                  <c:v>14914.962325024762</c:v>
                </c:pt>
                <c:pt idx="7408">
                  <c:v>23200.573452582532</c:v>
                </c:pt>
                <c:pt idx="7409">
                  <c:v>27235.573667118173</c:v>
                </c:pt>
                <c:pt idx="7410">
                  <c:v>28714.047028169378</c:v>
                </c:pt>
                <c:pt idx="7411">
                  <c:v>29083.665368432205</c:v>
                </c:pt>
                <c:pt idx="7412">
                  <c:v>29514.886765405437</c:v>
                </c:pt>
                <c:pt idx="7413">
                  <c:v>29915.306634023425</c:v>
                </c:pt>
                <c:pt idx="7414">
                  <c:v>31054.963183167143</c:v>
                </c:pt>
                <c:pt idx="7415">
                  <c:v>30893.932940299041</c:v>
                </c:pt>
                <c:pt idx="7416">
                  <c:v>32372.406301350249</c:v>
                </c:pt>
                <c:pt idx="7417">
                  <c:v>33666.070492269959</c:v>
                </c:pt>
                <c:pt idx="7418">
                  <c:v>34682.520927992766</c:v>
                </c:pt>
                <c:pt idx="7419">
                  <c:v>34774.925513058428</c:v>
                </c:pt>
                <c:pt idx="7420">
                  <c:v>34405.307172795605</c:v>
                </c:pt>
                <c:pt idx="7421">
                  <c:v>34713.322456348025</c:v>
                </c:pt>
                <c:pt idx="7422">
                  <c:v>34497.711757861354</c:v>
                </c:pt>
                <c:pt idx="7423">
                  <c:v>33820.078134046118</c:v>
                </c:pt>
                <c:pt idx="7424">
                  <c:v>32187.597131218838</c:v>
                </c:pt>
                <c:pt idx="7425">
                  <c:v>31147.367768232722</c:v>
                </c:pt>
                <c:pt idx="7426">
                  <c:v>24863.855983765239</c:v>
                </c:pt>
                <c:pt idx="7427">
                  <c:v>15869.809704036987</c:v>
                </c:pt>
                <c:pt idx="7428">
                  <c:v>11865.611017856596</c:v>
                </c:pt>
                <c:pt idx="7429">
                  <c:v>10879.962110489212</c:v>
                </c:pt>
                <c:pt idx="7430">
                  <c:v>11619.198791014771</c:v>
                </c:pt>
                <c:pt idx="7431">
                  <c:v>16824.657083049209</c:v>
                </c:pt>
                <c:pt idx="7432">
                  <c:v>23477.787207779602</c:v>
                </c:pt>
                <c:pt idx="7433">
                  <c:v>26034.314061264038</c:v>
                </c:pt>
                <c:pt idx="7434">
                  <c:v>28375.230216261803</c:v>
                </c:pt>
                <c:pt idx="7435">
                  <c:v>30839.352484680487</c:v>
                </c:pt>
                <c:pt idx="7436">
                  <c:v>33057.06252625725</c:v>
                </c:pt>
                <c:pt idx="7437">
                  <c:v>35367.177152899683</c:v>
                </c:pt>
                <c:pt idx="7438">
                  <c:v>37554.085666121384</c:v>
                </c:pt>
                <c:pt idx="7439">
                  <c:v>36992.635554635286</c:v>
                </c:pt>
                <c:pt idx="7440">
                  <c:v>38039.887518713163</c:v>
                </c:pt>
                <c:pt idx="7441">
                  <c:v>39087.13948279115</c:v>
                </c:pt>
                <c:pt idx="7442">
                  <c:v>39610.765464830045</c:v>
                </c:pt>
                <c:pt idx="7443">
                  <c:v>39579.963936474793</c:v>
                </c:pt>
                <c:pt idx="7444">
                  <c:v>39703.170049895787</c:v>
                </c:pt>
                <c:pt idx="7445">
                  <c:v>39980.383805092868</c:v>
                </c:pt>
                <c:pt idx="7446">
                  <c:v>40442.40673042144</c:v>
                </c:pt>
                <c:pt idx="7447">
                  <c:v>37978.284462002761</c:v>
                </c:pt>
                <c:pt idx="7448">
                  <c:v>28922.635125564095</c:v>
                </c:pt>
                <c:pt idx="7449">
                  <c:v>24679.046813633831</c:v>
                </c:pt>
                <c:pt idx="7450">
                  <c:v>16085.420402523649</c:v>
                </c:pt>
                <c:pt idx="7451">
                  <c:v>9370.6872210826641</c:v>
                </c:pt>
                <c:pt idx="7452">
                  <c:v>6290.5343855593974</c:v>
                </c:pt>
                <c:pt idx="7453">
                  <c:v>5335.6870065471576</c:v>
                </c:pt>
                <c:pt idx="7454">
                  <c:v>7337.7863496374348</c:v>
                </c:pt>
                <c:pt idx="7455">
                  <c:v>16301.03110101022</c:v>
                </c:pt>
                <c:pt idx="7456">
                  <c:v>25757.10030606687</c:v>
                </c:pt>
                <c:pt idx="7457">
                  <c:v>27389.581308894332</c:v>
                </c:pt>
                <c:pt idx="7458">
                  <c:v>29052.863840076861</c:v>
                </c:pt>
                <c:pt idx="7459">
                  <c:v>31270.57388165372</c:v>
                </c:pt>
                <c:pt idx="7460">
                  <c:v>33087.864054612408</c:v>
                </c:pt>
                <c:pt idx="7461">
                  <c:v>34073.512961980065</c:v>
                </c:pt>
                <c:pt idx="7462">
                  <c:v>34751.146585795126</c:v>
                </c:pt>
                <c:pt idx="7463">
                  <c:v>33234.849095296719</c:v>
                </c:pt>
                <c:pt idx="7464">
                  <c:v>33358.05520871772</c:v>
                </c:pt>
                <c:pt idx="7465">
                  <c:v>32033.589489442678</c:v>
                </c:pt>
                <c:pt idx="7466">
                  <c:v>30801.528355233379</c:v>
                </c:pt>
                <c:pt idx="7467">
                  <c:v>29569.4672210239</c:v>
                </c:pt>
                <c:pt idx="7468">
                  <c:v>28060.192331617443</c:v>
                </c:pt>
                <c:pt idx="7469">
                  <c:v>27197.749537671065</c:v>
                </c:pt>
                <c:pt idx="7470">
                  <c:v>26704.92508398724</c:v>
                </c:pt>
                <c:pt idx="7471">
                  <c:v>25226.451722936123</c:v>
                </c:pt>
                <c:pt idx="7472">
                  <c:v>20267.405657743508</c:v>
                </c:pt>
                <c:pt idx="7473">
                  <c:v>16147.02345923406</c:v>
                </c:pt>
                <c:pt idx="7474">
                  <c:v>10079.122373253153</c:v>
                </c:pt>
                <c:pt idx="7475">
                  <c:v>5150.8778364157533</c:v>
                </c:pt>
                <c:pt idx="7476">
                  <c:v>2132.3280576029902</c:v>
                </c:pt>
                <c:pt idx="7477">
                  <c:v>2132.3280576029902</c:v>
                </c:pt>
                <c:pt idx="7478">
                  <c:v>2132.3280576029902</c:v>
                </c:pt>
                <c:pt idx="7479">
                  <c:v>6906.5649526640354</c:v>
                </c:pt>
                <c:pt idx="7480">
                  <c:v>14206.527172854365</c:v>
                </c:pt>
                <c:pt idx="7481">
                  <c:v>17348.283065088286</c:v>
                </c:pt>
                <c:pt idx="7482">
                  <c:v>19658.397691730806</c:v>
                </c:pt>
                <c:pt idx="7483">
                  <c:v>21475.687864689498</c:v>
                </c:pt>
                <c:pt idx="7484">
                  <c:v>23015.764282451117</c:v>
                </c:pt>
                <c:pt idx="7485">
                  <c:v>24309.428473371005</c:v>
                </c:pt>
                <c:pt idx="7486">
                  <c:v>25202.672795672635</c:v>
                </c:pt>
                <c:pt idx="7487">
                  <c:v>23316.756964911678</c:v>
                </c:pt>
                <c:pt idx="7488">
                  <c:v>22947.138624648851</c:v>
                </c:pt>
                <c:pt idx="7489">
                  <c:v>23070.344738069671</c:v>
                </c:pt>
                <c:pt idx="7490">
                  <c:v>23563.169191753495</c:v>
                </c:pt>
                <c:pt idx="7491">
                  <c:v>23101.14626642501</c:v>
                </c:pt>
                <c:pt idx="7492">
                  <c:v>21992.291245636628</c:v>
                </c:pt>
                <c:pt idx="7493">
                  <c:v>20852.634696492903</c:v>
                </c:pt>
                <c:pt idx="7494">
                  <c:v>19682.176618994108</c:v>
                </c:pt>
                <c:pt idx="7495">
                  <c:v>16940.840595378355</c:v>
                </c:pt>
                <c:pt idx="7496">
                  <c:v>10965.344094463109</c:v>
                </c:pt>
                <c:pt idx="7497">
                  <c:v>9925.1147314769005</c:v>
                </c:pt>
                <c:pt idx="7498">
                  <c:v>7276.1832929268512</c:v>
                </c:pt>
                <c:pt idx="7499">
                  <c:v>3980.4197589168971</c:v>
                </c:pt>
                <c:pt idx="7500">
                  <c:v>2132.3280576029902</c:v>
                </c:pt>
                <c:pt idx="7501">
                  <c:v>2132.3280576029902</c:v>
                </c:pt>
                <c:pt idx="7502">
                  <c:v>2132.3280576029902</c:v>
                </c:pt>
                <c:pt idx="7503">
                  <c:v>3734.0075320750739</c:v>
                </c:pt>
                <c:pt idx="7504">
                  <c:v>8847.0612390437309</c:v>
                </c:pt>
                <c:pt idx="7505">
                  <c:v>10479.542241871139</c:v>
                </c:pt>
                <c:pt idx="7506">
                  <c:v>12050.420187988007</c:v>
                </c:pt>
                <c:pt idx="7507">
                  <c:v>13436.488963973465</c:v>
                </c:pt>
                <c:pt idx="7508">
                  <c:v>14391.336342985776</c:v>
                </c:pt>
                <c:pt idx="7509">
                  <c:v>14914.962325024762</c:v>
                </c:pt>
                <c:pt idx="7510">
                  <c:v>15192.176080221745</c:v>
                </c:pt>
                <c:pt idx="7511">
                  <c:v>13583.47400465777</c:v>
                </c:pt>
                <c:pt idx="7512">
                  <c:v>14137.901515052008</c:v>
                </c:pt>
                <c:pt idx="7513">
                  <c:v>14846.336667222407</c:v>
                </c:pt>
                <c:pt idx="7514">
                  <c:v>15893.588631300288</c:v>
                </c:pt>
                <c:pt idx="7515">
                  <c:v>17310.458935641182</c:v>
                </c:pt>
                <c:pt idx="7516">
                  <c:v>18634.924654916045</c:v>
                </c:pt>
                <c:pt idx="7517">
                  <c:v>19866.98578912552</c:v>
                </c:pt>
                <c:pt idx="7518">
                  <c:v>20606.222469651078</c:v>
                </c:pt>
                <c:pt idx="7519">
                  <c:v>19158.550636955031</c:v>
                </c:pt>
                <c:pt idx="7520">
                  <c:v>13799.084703144434</c:v>
                </c:pt>
                <c:pt idx="7521">
                  <c:v>10479.542241871139</c:v>
                </c:pt>
                <c:pt idx="7522">
                  <c:v>3148.7784933256498</c:v>
                </c:pt>
                <c:pt idx="7523">
                  <c:v>2132.3280576029902</c:v>
                </c:pt>
                <c:pt idx="7524">
                  <c:v>2132.3280576029902</c:v>
                </c:pt>
                <c:pt idx="7525">
                  <c:v>2132.3280576029902</c:v>
                </c:pt>
                <c:pt idx="7526">
                  <c:v>2132.3280576029902</c:v>
                </c:pt>
                <c:pt idx="7527">
                  <c:v>2132.3280576029902</c:v>
                </c:pt>
                <c:pt idx="7528">
                  <c:v>4103.6258723378896</c:v>
                </c:pt>
                <c:pt idx="7529">
                  <c:v>7060.5725944402348</c:v>
                </c:pt>
                <c:pt idx="7530">
                  <c:v>10233.130015029314</c:v>
                </c:pt>
                <c:pt idx="7531">
                  <c:v>13220.878265486892</c:v>
                </c:pt>
                <c:pt idx="7532">
                  <c:v>15715.802062260824</c:v>
                </c:pt>
                <c:pt idx="7533">
                  <c:v>17502.290706864267</c:v>
                </c:pt>
                <c:pt idx="7534">
                  <c:v>18518.741142587081</c:v>
                </c:pt>
                <c:pt idx="7535">
                  <c:v>16817.63448195735</c:v>
                </c:pt>
                <c:pt idx="7536">
                  <c:v>16448.016141694527</c:v>
                </c:pt>
                <c:pt idx="7537">
                  <c:v>16324.810028273525</c:v>
                </c:pt>
                <c:pt idx="7538">
                  <c:v>17064.046708799175</c:v>
                </c:pt>
                <c:pt idx="7539">
                  <c:v>18265.306314653219</c:v>
                </c:pt>
                <c:pt idx="7540">
                  <c:v>19774.581204059679</c:v>
                </c:pt>
                <c:pt idx="7541">
                  <c:v>20637.023998006331</c:v>
                </c:pt>
                <c:pt idx="7542">
                  <c:v>20914.237753203313</c:v>
                </c:pt>
                <c:pt idx="7543">
                  <c:v>19220.153693665441</c:v>
                </c:pt>
                <c:pt idx="7544">
                  <c:v>12382.214398803726</c:v>
                </c:pt>
                <c:pt idx="7545">
                  <c:v>11033.969752265375</c:v>
                </c:pt>
                <c:pt idx="7546">
                  <c:v>7337.7863496374348</c:v>
                </c:pt>
                <c:pt idx="7547">
                  <c:v>3271.9846067466428</c:v>
                </c:pt>
                <c:pt idx="7548">
                  <c:v>2132.3280576029902</c:v>
                </c:pt>
                <c:pt idx="7549">
                  <c:v>2132.3280576029902</c:v>
                </c:pt>
                <c:pt idx="7550">
                  <c:v>2132.3280576029902</c:v>
                </c:pt>
                <c:pt idx="7551">
                  <c:v>6321.3359139146032</c:v>
                </c:pt>
                <c:pt idx="7552">
                  <c:v>9432.2902777932541</c:v>
                </c:pt>
                <c:pt idx="7553">
                  <c:v>10571.946826936799</c:v>
                </c:pt>
                <c:pt idx="7554">
                  <c:v>11526.79420594902</c:v>
                </c:pt>
                <c:pt idx="7555">
                  <c:v>12266.030886474669</c:v>
                </c:pt>
                <c:pt idx="7556">
                  <c:v>12943.664510289818</c:v>
                </c:pt>
                <c:pt idx="7557">
                  <c:v>13621.298134104878</c:v>
                </c:pt>
                <c:pt idx="7558">
                  <c:v>14884.160796669514</c:v>
                </c:pt>
                <c:pt idx="7559">
                  <c:v>14507.519855314833</c:v>
                </c:pt>
                <c:pt idx="7560">
                  <c:v>16417.214613339369</c:v>
                </c:pt>
                <c:pt idx="7561">
                  <c:v>17772.481860969576</c:v>
                </c:pt>
                <c:pt idx="7562">
                  <c:v>19066.146051889464</c:v>
                </c:pt>
                <c:pt idx="7563">
                  <c:v>20606.222469651078</c:v>
                </c:pt>
                <c:pt idx="7564">
                  <c:v>22084.695830702196</c:v>
                </c:pt>
                <c:pt idx="7565">
                  <c:v>22423.512642609774</c:v>
                </c:pt>
                <c:pt idx="7566">
                  <c:v>21930.688188926219</c:v>
                </c:pt>
                <c:pt idx="7567">
                  <c:v>20113.398015967345</c:v>
                </c:pt>
                <c:pt idx="7568">
                  <c:v>15000.344308998658</c:v>
                </c:pt>
                <c:pt idx="7569">
                  <c:v>12974.466038645071</c:v>
                </c:pt>
                <c:pt idx="7570">
                  <c:v>8600.6490122019077</c:v>
                </c:pt>
                <c:pt idx="7571">
                  <c:v>5150.8778364157533</c:v>
                </c:pt>
                <c:pt idx="7572">
                  <c:v>3025.5723799046473</c:v>
                </c:pt>
                <c:pt idx="7573">
                  <c:v>3117.9769649704449</c:v>
                </c:pt>
                <c:pt idx="7574">
                  <c:v>4627.2518543769129</c:v>
                </c:pt>
                <c:pt idx="7575">
                  <c:v>8323.4352570048886</c:v>
                </c:pt>
                <c:pt idx="7576">
                  <c:v>12266.030886474669</c:v>
                </c:pt>
                <c:pt idx="7577">
                  <c:v>11988.817131277596</c:v>
                </c:pt>
                <c:pt idx="7578">
                  <c:v>12635.649226737494</c:v>
                </c:pt>
                <c:pt idx="7579">
                  <c:v>13559.695077394466</c:v>
                </c:pt>
                <c:pt idx="7580">
                  <c:v>14576.14551311719</c:v>
                </c:pt>
                <c:pt idx="7581">
                  <c:v>15315.38219364275</c:v>
                </c:pt>
                <c:pt idx="7582">
                  <c:v>15931.412760747395</c:v>
                </c:pt>
                <c:pt idx="7583">
                  <c:v>14353.51221353867</c:v>
                </c:pt>
                <c:pt idx="7584">
                  <c:v>14569.122912025243</c:v>
                </c:pt>
                <c:pt idx="7585">
                  <c:v>14784.733610511905</c:v>
                </c:pt>
                <c:pt idx="7586">
                  <c:v>15246.756535840481</c:v>
                </c:pt>
                <c:pt idx="7587">
                  <c:v>16448.016141694527</c:v>
                </c:pt>
                <c:pt idx="7588">
                  <c:v>17556.871162482999</c:v>
                </c:pt>
                <c:pt idx="7589">
                  <c:v>18049.695616166649</c:v>
                </c:pt>
                <c:pt idx="7590">
                  <c:v>17988.092559456236</c:v>
                </c:pt>
                <c:pt idx="7591">
                  <c:v>17803.283389324824</c:v>
                </c:pt>
                <c:pt idx="7592">
                  <c:v>15185.153479129893</c:v>
                </c:pt>
                <c:pt idx="7593">
                  <c:v>14021.718002722951</c:v>
                </c:pt>
                <c:pt idx="7594">
                  <c:v>11280.381979107198</c:v>
                </c:pt>
                <c:pt idx="7595">
                  <c:v>8600.6490122019077</c:v>
                </c:pt>
                <c:pt idx="7596">
                  <c:v>6783.3588392432166</c:v>
                </c:pt>
                <c:pt idx="7597">
                  <c:v>6352.1374422699901</c:v>
                </c:pt>
                <c:pt idx="7598">
                  <c:v>7430.1909347030505</c:v>
                </c:pt>
                <c:pt idx="7599">
                  <c:v>12050.420187988007</c:v>
                </c:pt>
                <c:pt idx="7600">
                  <c:v>17717.901405351113</c:v>
                </c:pt>
                <c:pt idx="7601">
                  <c:v>18826.756426139313</c:v>
                </c:pt>
                <c:pt idx="7602">
                  <c:v>20952.061882650421</c:v>
                </c:pt>
                <c:pt idx="7603">
                  <c:v>23600.993321200607</c:v>
                </c:pt>
                <c:pt idx="7604">
                  <c:v>26095.917117974444</c:v>
                </c:pt>
                <c:pt idx="7605">
                  <c:v>27820.802705867569</c:v>
                </c:pt>
                <c:pt idx="7606">
                  <c:v>28960.459255011199</c:v>
                </c:pt>
                <c:pt idx="7607">
                  <c:v>27567.367877933888</c:v>
                </c:pt>
                <c:pt idx="7608">
                  <c:v>27998.589274907034</c:v>
                </c:pt>
                <c:pt idx="7609">
                  <c:v>27906.184689841462</c:v>
                </c:pt>
                <c:pt idx="7610">
                  <c:v>27628.970934644298</c:v>
                </c:pt>
                <c:pt idx="7611">
                  <c:v>26797.329669052986</c:v>
                </c:pt>
                <c:pt idx="7612">
                  <c:v>25472.86394977794</c:v>
                </c:pt>
                <c:pt idx="7613">
                  <c:v>24025.192117081893</c:v>
                </c:pt>
                <c:pt idx="7614">
                  <c:v>22485.115699320184</c:v>
                </c:pt>
                <c:pt idx="7615">
                  <c:v>20975.840809913905</c:v>
                </c:pt>
                <c:pt idx="7616">
                  <c:v>17618.474219193413</c:v>
                </c:pt>
                <c:pt idx="7617">
                  <c:v>15161.374551866586</c:v>
                </c:pt>
                <c:pt idx="7618">
                  <c:v>10756.755997068212</c:v>
                </c:pt>
                <c:pt idx="7619">
                  <c:v>7645.8016331896688</c:v>
                </c:pt>
                <c:pt idx="7620">
                  <c:v>5397.2900632577403</c:v>
                </c:pt>
                <c:pt idx="7621">
                  <c:v>4196.0304574035054</c:v>
                </c:pt>
                <c:pt idx="7622">
                  <c:v>4504.0457409559103</c:v>
                </c:pt>
                <c:pt idx="7623">
                  <c:v>6228.9313288489875</c:v>
                </c:pt>
                <c:pt idx="7624">
                  <c:v>7769.0077466106613</c:v>
                </c:pt>
                <c:pt idx="7625">
                  <c:v>8816.259710688526</c:v>
                </c:pt>
                <c:pt idx="7626">
                  <c:v>9617.0994479244873</c:v>
                </c:pt>
                <c:pt idx="7627">
                  <c:v>10448.740713515977</c:v>
                </c:pt>
                <c:pt idx="7628">
                  <c:v>11773.206432791025</c:v>
                </c:pt>
                <c:pt idx="7629">
                  <c:v>13066.87062371064</c:v>
                </c:pt>
                <c:pt idx="7630">
                  <c:v>13467.290492328715</c:v>
                </c:pt>
                <c:pt idx="7631">
                  <c:v>11858.588416764738</c:v>
                </c:pt>
                <c:pt idx="7632">
                  <c:v>12413.015927158976</c:v>
                </c:pt>
                <c:pt idx="7633">
                  <c:v>12505.420512224728</c:v>
                </c:pt>
                <c:pt idx="7634">
                  <c:v>12135.802171961903</c:v>
                </c:pt>
                <c:pt idx="7635">
                  <c:v>11981.794530185742</c:v>
                </c:pt>
                <c:pt idx="7636">
                  <c:v>11858.588416764738</c:v>
                </c:pt>
                <c:pt idx="7637">
                  <c:v>11889.389945119899</c:v>
                </c:pt>
                <c:pt idx="7638">
                  <c:v>12043.397586896152</c:v>
                </c:pt>
                <c:pt idx="7639">
                  <c:v>12351.412870448567</c:v>
                </c:pt>
                <c:pt idx="7640">
                  <c:v>10780.534924331698</c:v>
                </c:pt>
                <c:pt idx="7641">
                  <c:v>9709.5040329903277</c:v>
                </c:pt>
                <c:pt idx="7642">
                  <c:v>5058.4732513501385</c:v>
                </c:pt>
                <c:pt idx="7643">
                  <c:v>2132.3280576029902</c:v>
                </c:pt>
                <c:pt idx="7644">
                  <c:v>2132.3280576029902</c:v>
                </c:pt>
                <c:pt idx="7645">
                  <c:v>2132.3280576029902</c:v>
                </c:pt>
                <c:pt idx="7646">
                  <c:v>2132.3280576029902</c:v>
                </c:pt>
                <c:pt idx="7647">
                  <c:v>3425.992248522668</c:v>
                </c:pt>
                <c:pt idx="7648">
                  <c:v>7522.5955197688472</c:v>
                </c:pt>
                <c:pt idx="7649">
                  <c:v>8816.259710688526</c:v>
                </c:pt>
                <c:pt idx="7650">
                  <c:v>9093.4734658856814</c:v>
                </c:pt>
                <c:pt idx="7651">
                  <c:v>9093.4734658856814</c:v>
                </c:pt>
                <c:pt idx="7652">
                  <c:v>8939.4658241095185</c:v>
                </c:pt>
                <c:pt idx="7653">
                  <c:v>8477.4428987810879</c:v>
                </c:pt>
                <c:pt idx="7654">
                  <c:v>8569.8474838467027</c:v>
                </c:pt>
                <c:pt idx="7655">
                  <c:v>6899.542351572135</c:v>
                </c:pt>
                <c:pt idx="7656">
                  <c:v>7392.3668052559524</c:v>
                </c:pt>
                <c:pt idx="7657">
                  <c:v>7761.9851455187681</c:v>
                </c:pt>
                <c:pt idx="7658">
                  <c:v>7515.5729186769477</c:v>
                </c:pt>
                <c:pt idx="7659">
                  <c:v>7269.1606918349507</c:v>
                </c:pt>
                <c:pt idx="7660">
                  <c:v>7022.7484649931375</c:v>
                </c:pt>
                <c:pt idx="7661">
                  <c:v>7299.9622201903285</c:v>
                </c:pt>
                <c:pt idx="7662">
                  <c:v>7607.9775037425607</c:v>
                </c:pt>
                <c:pt idx="7663">
                  <c:v>7361.5652769007465</c:v>
                </c:pt>
                <c:pt idx="7664">
                  <c:v>5390.2674621658489</c:v>
                </c:pt>
                <c:pt idx="7665">
                  <c:v>4380.8396275349178</c:v>
                </c:pt>
                <c:pt idx="7666">
                  <c:v>2132.3280576029902</c:v>
                </c:pt>
                <c:pt idx="7667">
                  <c:v>2132.3280576029902</c:v>
                </c:pt>
                <c:pt idx="7668">
                  <c:v>2132.3280576029902</c:v>
                </c:pt>
                <c:pt idx="7669">
                  <c:v>2132.3280576029902</c:v>
                </c:pt>
                <c:pt idx="7670">
                  <c:v>2132.3280576029902</c:v>
                </c:pt>
                <c:pt idx="7671">
                  <c:v>3549.1983619436705</c:v>
                </c:pt>
                <c:pt idx="7672">
                  <c:v>7645.8016331896688</c:v>
                </c:pt>
                <c:pt idx="7673">
                  <c:v>13128.473680421232</c:v>
                </c:pt>
                <c:pt idx="7674">
                  <c:v>16917.061668114868</c:v>
                </c:pt>
                <c:pt idx="7675">
                  <c:v>19196.374766402139</c:v>
                </c:pt>
                <c:pt idx="7676">
                  <c:v>20613.245070743025</c:v>
                </c:pt>
                <c:pt idx="7677">
                  <c:v>20582.443542387595</c:v>
                </c:pt>
                <c:pt idx="7678">
                  <c:v>19874.008390217376</c:v>
                </c:pt>
                <c:pt idx="7679">
                  <c:v>16324.810028273525</c:v>
                </c:pt>
                <c:pt idx="7680">
                  <c:v>15154.351950774639</c:v>
                </c:pt>
                <c:pt idx="7681">
                  <c:v>15215.955007485232</c:v>
                </c:pt>
                <c:pt idx="7682">
                  <c:v>15770.38251787947</c:v>
                </c:pt>
                <c:pt idx="7683">
                  <c:v>16201.603914852705</c:v>
                </c:pt>
                <c:pt idx="7684">
                  <c:v>17064.046708799175</c:v>
                </c:pt>
                <c:pt idx="7685">
                  <c:v>17649.275747548571</c:v>
                </c:pt>
                <c:pt idx="7686">
                  <c:v>17864.886446035238</c:v>
                </c:pt>
                <c:pt idx="7687">
                  <c:v>16663.62684018119</c:v>
                </c:pt>
                <c:pt idx="7688">
                  <c:v>13583.47400465777</c:v>
                </c:pt>
                <c:pt idx="7689">
                  <c:v>12758.855340158498</c:v>
                </c:pt>
                <c:pt idx="7690">
                  <c:v>10541.145298581549</c:v>
                </c:pt>
                <c:pt idx="7691">
                  <c:v>9370.6872210826641</c:v>
                </c:pt>
                <c:pt idx="7692">
                  <c:v>8354.2367853600954</c:v>
                </c:pt>
                <c:pt idx="7693">
                  <c:v>8539.0459554914996</c:v>
                </c:pt>
                <c:pt idx="7694">
                  <c:v>10417.939185160727</c:v>
                </c:pt>
                <c:pt idx="7695">
                  <c:v>13190.076737131641</c:v>
                </c:pt>
                <c:pt idx="7696">
                  <c:v>15654.199005550412</c:v>
                </c:pt>
                <c:pt idx="7697">
                  <c:v>16516.641799496883</c:v>
                </c:pt>
                <c:pt idx="7698">
                  <c:v>18087.519745613754</c:v>
                </c:pt>
                <c:pt idx="7699">
                  <c:v>18795.954897784151</c:v>
                </c:pt>
                <c:pt idx="7700">
                  <c:v>18364.733500810918</c:v>
                </c:pt>
                <c:pt idx="7701">
                  <c:v>17009.466253180621</c:v>
                </c:pt>
                <c:pt idx="7702">
                  <c:v>15654.199005550412</c:v>
                </c:pt>
                <c:pt idx="7703">
                  <c:v>13460.26789123695</c:v>
                </c:pt>
                <c:pt idx="7704">
                  <c:v>14199.504571762418</c:v>
                </c:pt>
                <c:pt idx="7705">
                  <c:v>14846.336667222407</c:v>
                </c:pt>
                <c:pt idx="7706">
                  <c:v>15061.947365709069</c:v>
                </c:pt>
                <c:pt idx="7707">
                  <c:v>14907.939723932815</c:v>
                </c:pt>
                <c:pt idx="7708">
                  <c:v>14599.924440380495</c:v>
                </c:pt>
                <c:pt idx="7709">
                  <c:v>14599.924440380495</c:v>
                </c:pt>
                <c:pt idx="7710">
                  <c:v>14630.725968735833</c:v>
                </c:pt>
                <c:pt idx="7711">
                  <c:v>14846.336667222407</c:v>
                </c:pt>
                <c:pt idx="7712">
                  <c:v>13953.092344920597</c:v>
                </c:pt>
                <c:pt idx="7713">
                  <c:v>14052.519531078293</c:v>
                </c:pt>
                <c:pt idx="7714">
                  <c:v>12420.038528250832</c:v>
                </c:pt>
                <c:pt idx="7715">
                  <c:v>10541.145298581549</c:v>
                </c:pt>
                <c:pt idx="7716">
                  <c:v>7892.2138600316621</c:v>
                </c:pt>
                <c:pt idx="7717">
                  <c:v>6752.5573108880108</c:v>
                </c:pt>
                <c:pt idx="7718">
                  <c:v>7430.1909347030505</c:v>
                </c:pt>
                <c:pt idx="7719">
                  <c:v>9524.6948628589162</c:v>
                </c:pt>
                <c:pt idx="7720">
                  <c:v>11804.007961146184</c:v>
                </c:pt>
                <c:pt idx="7721">
                  <c:v>13066.87062371064</c:v>
                </c:pt>
                <c:pt idx="7722">
                  <c:v>14483.740928051529</c:v>
                </c:pt>
                <c:pt idx="7723">
                  <c:v>15931.412760747395</c:v>
                </c:pt>
                <c:pt idx="7724">
                  <c:v>16978.664724825463</c:v>
                </c:pt>
                <c:pt idx="7725">
                  <c:v>17502.290706864267</c:v>
                </c:pt>
                <c:pt idx="7726">
                  <c:v>17348.283065088286</c:v>
                </c:pt>
                <c:pt idx="7727">
                  <c:v>14784.733610511905</c:v>
                </c:pt>
                <c:pt idx="7728">
                  <c:v>14661.527497091085</c:v>
                </c:pt>
                <c:pt idx="7729">
                  <c:v>14445.916798604423</c:v>
                </c:pt>
                <c:pt idx="7730">
                  <c:v>14661.527497091085</c:v>
                </c:pt>
                <c:pt idx="7731">
                  <c:v>15677.977932813717</c:v>
                </c:pt>
                <c:pt idx="7732">
                  <c:v>17864.886446035238</c:v>
                </c:pt>
                <c:pt idx="7733">
                  <c:v>20113.398015967345</c:v>
                </c:pt>
                <c:pt idx="7734">
                  <c:v>21899.886660570784</c:v>
                </c:pt>
                <c:pt idx="7735">
                  <c:v>22515.917227675614</c:v>
                </c:pt>
                <c:pt idx="7736">
                  <c:v>20483.016356230077</c:v>
                </c:pt>
                <c:pt idx="7737">
                  <c:v>17964.313632192934</c:v>
                </c:pt>
                <c:pt idx="7738">
                  <c:v>11403.5880925282</c:v>
                </c:pt>
                <c:pt idx="7739">
                  <c:v>5920.9160452965916</c:v>
                </c:pt>
                <c:pt idx="7740">
                  <c:v>2471.1448695104282</c:v>
                </c:pt>
                <c:pt idx="7741">
                  <c:v>2132.3280576029902</c:v>
                </c:pt>
                <c:pt idx="7742">
                  <c:v>3333.5876634570527</c:v>
                </c:pt>
                <c:pt idx="7743">
                  <c:v>7861.4123316762771</c:v>
                </c:pt>
                <c:pt idx="7744">
                  <c:v>12081.221716343258</c:v>
                </c:pt>
                <c:pt idx="7745">
                  <c:v>13220.878265486892</c:v>
                </c:pt>
                <c:pt idx="7746">
                  <c:v>13159.275208776482</c:v>
                </c:pt>
                <c:pt idx="7747">
                  <c:v>11927.214074567006</c:v>
                </c:pt>
                <c:pt idx="7748">
                  <c:v>10941.565167199624</c:v>
                </c:pt>
                <c:pt idx="7749">
                  <c:v>10849.160582133964</c:v>
                </c:pt>
                <c:pt idx="7750">
                  <c:v>9647.9009762799178</c:v>
                </c:pt>
                <c:pt idx="7751">
                  <c:v>7700.3820888083601</c:v>
                </c:pt>
                <c:pt idx="7752">
                  <c:v>10287.710470647869</c:v>
                </c:pt>
                <c:pt idx="7753">
                  <c:v>13306.260249460789</c:v>
                </c:pt>
                <c:pt idx="7754">
                  <c:v>15924.390159655542</c:v>
                </c:pt>
                <c:pt idx="7755">
                  <c:v>18942.939938468458</c:v>
                </c:pt>
                <c:pt idx="7756">
                  <c:v>21345.459150176546</c:v>
                </c:pt>
                <c:pt idx="7757">
                  <c:v>22639.123341096434</c:v>
                </c:pt>
                <c:pt idx="7758">
                  <c:v>23224.352379845834</c:v>
                </c:pt>
                <c:pt idx="7759">
                  <c:v>22916.337096293599</c:v>
                </c:pt>
                <c:pt idx="7760">
                  <c:v>19774.581204059679</c:v>
                </c:pt>
                <c:pt idx="7761">
                  <c:v>18518.741142587081</c:v>
                </c:pt>
                <c:pt idx="7762">
                  <c:v>16147.02345923406</c:v>
                </c:pt>
                <c:pt idx="7763">
                  <c:v>14945.763853379925</c:v>
                </c:pt>
                <c:pt idx="7764">
                  <c:v>15284.580665287587</c:v>
                </c:pt>
                <c:pt idx="7765">
                  <c:v>16393.435686076064</c:v>
                </c:pt>
                <c:pt idx="7766">
                  <c:v>18118.321273969093</c:v>
                </c:pt>
                <c:pt idx="7767">
                  <c:v>20089.619088703948</c:v>
                </c:pt>
                <c:pt idx="7768">
                  <c:v>21968.512318373232</c:v>
                </c:pt>
                <c:pt idx="7769">
                  <c:v>24278.626945015752</c:v>
                </c:pt>
                <c:pt idx="7770">
                  <c:v>28560.039386393219</c:v>
                </c:pt>
                <c:pt idx="7771">
                  <c:v>33796.299206782809</c:v>
                </c:pt>
                <c:pt idx="7772">
                  <c:v>36106.413833425329</c:v>
                </c:pt>
                <c:pt idx="7773">
                  <c:v>35921.604663293918</c:v>
                </c:pt>
                <c:pt idx="7774">
                  <c:v>35305.574096189273</c:v>
                </c:pt>
                <c:pt idx="7775">
                  <c:v>33850.87966240137</c:v>
                </c:pt>
                <c:pt idx="7776">
                  <c:v>34620.917871282181</c:v>
                </c:pt>
                <c:pt idx="7777">
                  <c:v>34805.727041413593</c:v>
                </c:pt>
                <c:pt idx="7778">
                  <c:v>34898.131626479437</c:v>
                </c:pt>
                <c:pt idx="7779">
                  <c:v>35421.757608518419</c:v>
                </c:pt>
                <c:pt idx="7780">
                  <c:v>36469.009572596304</c:v>
                </c:pt>
                <c:pt idx="7781">
                  <c:v>38039.887518713163</c:v>
                </c:pt>
                <c:pt idx="7782">
                  <c:v>39364.353237988216</c:v>
                </c:pt>
                <c:pt idx="7783">
                  <c:v>39918.780748382451</c:v>
                </c:pt>
                <c:pt idx="7784">
                  <c:v>34128.093417598531</c:v>
                </c:pt>
                <c:pt idx="7785">
                  <c:v>30993.360126456737</c:v>
                </c:pt>
                <c:pt idx="7786">
                  <c:v>25880.306419487872</c:v>
                </c:pt>
                <c:pt idx="7787">
                  <c:v>22184.1230168599</c:v>
                </c:pt>
                <c:pt idx="7788">
                  <c:v>21352.481751268493</c:v>
                </c:pt>
                <c:pt idx="7789">
                  <c:v>21783.703148241912</c:v>
                </c:pt>
                <c:pt idx="7790">
                  <c:v>24124.619303239589</c:v>
                </c:pt>
                <c:pt idx="7791">
                  <c:v>31701.795278626952</c:v>
                </c:pt>
                <c:pt idx="7792">
                  <c:v>36352.826060267151</c:v>
                </c:pt>
                <c:pt idx="7793">
                  <c:v>37923.704006384207</c:v>
                </c:pt>
                <c:pt idx="7794">
                  <c:v>40079.810991250561</c:v>
                </c:pt>
                <c:pt idx="7795">
                  <c:v>39494.581952501074</c:v>
                </c:pt>
                <c:pt idx="7796">
                  <c:v>39001.757498817242</c:v>
                </c:pt>
                <c:pt idx="7797">
                  <c:v>38262.52081829169</c:v>
                </c:pt>
                <c:pt idx="7798">
                  <c:v>38139.314704870871</c:v>
                </c:pt>
                <c:pt idx="7799">
                  <c:v>36099.391232333481</c:v>
                </c:pt>
                <c:pt idx="7800">
                  <c:v>35945.383590557227</c:v>
                </c:pt>
                <c:pt idx="7801">
                  <c:v>35822.177477136407</c:v>
                </c:pt>
                <c:pt idx="7802">
                  <c:v>35575.765250294397</c:v>
                </c:pt>
                <c:pt idx="7803">
                  <c:v>35175.345381676409</c:v>
                </c:pt>
                <c:pt idx="7804">
                  <c:v>33820.078134046118</c:v>
                </c:pt>
                <c:pt idx="7805">
                  <c:v>32187.597131218838</c:v>
                </c:pt>
                <c:pt idx="7806">
                  <c:v>31171.146695496205</c:v>
                </c:pt>
                <c:pt idx="7807">
                  <c:v>30955.535997009451</c:v>
                </c:pt>
                <c:pt idx="7808">
                  <c:v>29969.887089641979</c:v>
                </c:pt>
                <c:pt idx="7809">
                  <c:v>29083.665368432205</c:v>
                </c:pt>
                <c:pt idx="7810">
                  <c:v>25048.665153896654</c:v>
                </c:pt>
                <c:pt idx="7811">
                  <c:v>21444.88633633425</c:v>
                </c:pt>
                <c:pt idx="7812">
                  <c:v>19165.573238046978</c:v>
                </c:pt>
                <c:pt idx="7813">
                  <c:v>18611.145727652744</c:v>
                </c:pt>
                <c:pt idx="7814">
                  <c:v>19227.176294757388</c:v>
                </c:pt>
                <c:pt idx="7815">
                  <c:v>20428.435900611617</c:v>
                </c:pt>
                <c:pt idx="7816">
                  <c:v>20890.458825940008</c:v>
                </c:pt>
                <c:pt idx="7817">
                  <c:v>20767.252712519006</c:v>
                </c:pt>
                <c:pt idx="7818">
                  <c:v>21013.664939361013</c:v>
                </c:pt>
                <c:pt idx="7819">
                  <c:v>21568.092449755248</c:v>
                </c:pt>
                <c:pt idx="7820">
                  <c:v>21845.306204952325</c:v>
                </c:pt>
                <c:pt idx="7821">
                  <c:v>22245.726073570306</c:v>
                </c:pt>
                <c:pt idx="7822">
                  <c:v>22615.344413833132</c:v>
                </c:pt>
                <c:pt idx="7823">
                  <c:v>20914.237753203313</c:v>
                </c:pt>
                <c:pt idx="7824">
                  <c:v>21499.4667919528</c:v>
                </c:pt>
                <c:pt idx="7825">
                  <c:v>21807.482075505213</c:v>
                </c:pt>
                <c:pt idx="7826">
                  <c:v>22023.09277399179</c:v>
                </c:pt>
                <c:pt idx="7827">
                  <c:v>22454.314170965023</c:v>
                </c:pt>
                <c:pt idx="7828">
                  <c:v>22023.09277399179</c:v>
                </c:pt>
                <c:pt idx="7829">
                  <c:v>21776.680547149965</c:v>
                </c:pt>
                <c:pt idx="7830">
                  <c:v>21283.85609346614</c:v>
                </c:pt>
                <c:pt idx="7831">
                  <c:v>21006.642338269157</c:v>
                </c:pt>
                <c:pt idx="7832">
                  <c:v>20421.413299519667</c:v>
                </c:pt>
                <c:pt idx="7833">
                  <c:v>21444.88633633425</c:v>
                </c:pt>
                <c:pt idx="7834">
                  <c:v>20089.619088703948</c:v>
                </c:pt>
                <c:pt idx="7835">
                  <c:v>18795.954897784151</c:v>
                </c:pt>
                <c:pt idx="7836">
                  <c:v>18025.916688903344</c:v>
                </c:pt>
                <c:pt idx="7837">
                  <c:v>17841.107518771929</c:v>
                </c:pt>
                <c:pt idx="7838">
                  <c:v>18457.13808587649</c:v>
                </c:pt>
                <c:pt idx="7839">
                  <c:v>20366.832843901026</c:v>
                </c:pt>
                <c:pt idx="7840">
                  <c:v>22153.321488504647</c:v>
                </c:pt>
                <c:pt idx="7841">
                  <c:v>23446.985679424353</c:v>
                </c:pt>
                <c:pt idx="7842">
                  <c:v>24463.436115147164</c:v>
                </c:pt>
                <c:pt idx="7843">
                  <c:v>25479.886550869891</c:v>
                </c:pt>
                <c:pt idx="7844">
                  <c:v>26003.512532908877</c:v>
                </c:pt>
                <c:pt idx="7845">
                  <c:v>26157.520174684854</c:v>
                </c:pt>
                <c:pt idx="7846">
                  <c:v>26434.733929882113</c:v>
                </c:pt>
                <c:pt idx="7847">
                  <c:v>24548.818099120879</c:v>
                </c:pt>
                <c:pt idx="7848">
                  <c:v>25041.642552804704</c:v>
                </c:pt>
                <c:pt idx="7849">
                  <c:v>26088.894516882589</c:v>
                </c:pt>
                <c:pt idx="7850">
                  <c:v>27567.367877933888</c:v>
                </c:pt>
                <c:pt idx="7851">
                  <c:v>29261.451937471764</c:v>
                </c:pt>
                <c:pt idx="7852">
                  <c:v>30647.520713457219</c:v>
                </c:pt>
                <c:pt idx="7853">
                  <c:v>31109.54363878561</c:v>
                </c:pt>
                <c:pt idx="7854">
                  <c:v>30308.703901549557</c:v>
                </c:pt>
                <c:pt idx="7855">
                  <c:v>29107.44429569551</c:v>
                </c:pt>
                <c:pt idx="7856">
                  <c:v>26058.092988527336</c:v>
                </c:pt>
                <c:pt idx="7857">
                  <c:v>24432.634586791821</c:v>
                </c:pt>
                <c:pt idx="7858">
                  <c:v>20613.245070743025</c:v>
                </c:pt>
                <c:pt idx="7859">
                  <c:v>17779.504462061519</c:v>
                </c:pt>
                <c:pt idx="7860">
                  <c:v>16208.626515944652</c:v>
                </c:pt>
                <c:pt idx="7861">
                  <c:v>15715.802062260824</c:v>
                </c:pt>
                <c:pt idx="7862">
                  <c:v>17779.504462061519</c:v>
                </c:pt>
                <c:pt idx="7863">
                  <c:v>26095.917117974444</c:v>
                </c:pt>
                <c:pt idx="7864">
                  <c:v>31054.963183167143</c:v>
                </c:pt>
                <c:pt idx="7865">
                  <c:v>32533.436544218359</c:v>
                </c:pt>
                <c:pt idx="7866">
                  <c:v>32379.4289024422</c:v>
                </c:pt>
                <c:pt idx="7867">
                  <c:v>32225.421260665942</c:v>
                </c:pt>
                <c:pt idx="7868">
                  <c:v>31516.986108495545</c:v>
                </c:pt>
                <c:pt idx="7869">
                  <c:v>30993.360126456737</c:v>
                </c:pt>
                <c:pt idx="7870">
                  <c:v>30007.711219089084</c:v>
                </c:pt>
                <c:pt idx="7871">
                  <c:v>27136.146480960655</c:v>
                </c:pt>
                <c:pt idx="7872">
                  <c:v>26828.131197408238</c:v>
                </c:pt>
                <c:pt idx="7873">
                  <c:v>26273.703687014004</c:v>
                </c:pt>
                <c:pt idx="7874">
                  <c:v>25996.48993181693</c:v>
                </c:pt>
                <c:pt idx="7875">
                  <c:v>25965.68840346159</c:v>
                </c:pt>
                <c:pt idx="7876">
                  <c:v>25842.482290040767</c:v>
                </c:pt>
                <c:pt idx="7877">
                  <c:v>25996.48993181693</c:v>
                </c:pt>
                <c:pt idx="7878">
                  <c:v>26242.902158658751</c:v>
                </c:pt>
                <c:pt idx="7879">
                  <c:v>26520.115913855821</c:v>
                </c:pt>
                <c:pt idx="7880">
                  <c:v>25257.253251291371</c:v>
                </c:pt>
                <c:pt idx="7881">
                  <c:v>24555.840700212826</c:v>
                </c:pt>
                <c:pt idx="7882">
                  <c:v>20151.222145414453</c:v>
                </c:pt>
                <c:pt idx="7883">
                  <c:v>16023.817345813237</c:v>
                </c:pt>
                <c:pt idx="7884">
                  <c:v>13898.511889302132</c:v>
                </c:pt>
                <c:pt idx="7885">
                  <c:v>13682.901190815468</c:v>
                </c:pt>
                <c:pt idx="7886">
                  <c:v>15623.397477195163</c:v>
                </c:pt>
                <c:pt idx="7887">
                  <c:v>21876.107733307483</c:v>
                </c:pt>
                <c:pt idx="7888">
                  <c:v>25695.497249356464</c:v>
                </c:pt>
                <c:pt idx="7889">
                  <c:v>27081.566025341919</c:v>
                </c:pt>
                <c:pt idx="7890">
                  <c:v>29360.879123629278</c:v>
                </c:pt>
                <c:pt idx="7891">
                  <c:v>31085.764711522312</c:v>
                </c:pt>
                <c:pt idx="7892">
                  <c:v>32040.612090534531</c:v>
                </c:pt>
                <c:pt idx="7893">
                  <c:v>32779.848771060184</c:v>
                </c:pt>
                <c:pt idx="7894">
                  <c:v>33611.490036651398</c:v>
                </c:pt>
                <c:pt idx="7895">
                  <c:v>32033.589489442678</c:v>
                </c:pt>
                <c:pt idx="7896">
                  <c:v>31694.772677535013</c:v>
                </c:pt>
                <c:pt idx="7897">
                  <c:v>31232.749752206611</c:v>
                </c:pt>
                <c:pt idx="7898">
                  <c:v>31325.154337272274</c:v>
                </c:pt>
                <c:pt idx="7899">
                  <c:v>32218.39865957409</c:v>
                </c:pt>
                <c:pt idx="7900">
                  <c:v>33758.475077335708</c:v>
                </c:pt>
                <c:pt idx="7901">
                  <c:v>34528.513286216599</c:v>
                </c:pt>
                <c:pt idx="7902">
                  <c:v>34405.307172795605</c:v>
                </c:pt>
                <c:pt idx="7903">
                  <c:v>33850.87966240137</c:v>
                </c:pt>
                <c:pt idx="7904">
                  <c:v>31109.54363878561</c:v>
                </c:pt>
                <c:pt idx="7905">
                  <c:v>29237.673010208273</c:v>
                </c:pt>
                <c:pt idx="7906">
                  <c:v>25048.665153896654</c:v>
                </c:pt>
                <c:pt idx="7907">
                  <c:v>21968.512318373232</c:v>
                </c:pt>
                <c:pt idx="7908">
                  <c:v>20212.825202124954</c:v>
                </c:pt>
                <c:pt idx="7909">
                  <c:v>19627.596163375376</c:v>
                </c:pt>
                <c:pt idx="7910">
                  <c:v>19997.214503638199</c:v>
                </c:pt>
                <c:pt idx="7911">
                  <c:v>21260.077166202835</c:v>
                </c:pt>
                <c:pt idx="7912">
                  <c:v>22245.726073570306</c:v>
                </c:pt>
                <c:pt idx="7913">
                  <c:v>22923.359697385549</c:v>
                </c:pt>
                <c:pt idx="7914">
                  <c:v>23539.390264490194</c:v>
                </c:pt>
                <c:pt idx="7915">
                  <c:v>23785.802491332015</c:v>
                </c:pt>
                <c:pt idx="7916">
                  <c:v>24063.01624652918</c:v>
                </c:pt>
                <c:pt idx="7917">
                  <c:v>24617.44375692324</c:v>
                </c:pt>
                <c:pt idx="7918">
                  <c:v>25726.298777711618</c:v>
                </c:pt>
                <c:pt idx="7919">
                  <c:v>24425.611985699878</c:v>
                </c:pt>
                <c:pt idx="7920">
                  <c:v>24887.634911028545</c:v>
                </c:pt>
                <c:pt idx="7921">
                  <c:v>25288.054779646529</c:v>
                </c:pt>
                <c:pt idx="7922">
                  <c:v>25503.665478133193</c:v>
                </c:pt>
                <c:pt idx="7923">
                  <c:v>25842.482290040767</c:v>
                </c:pt>
                <c:pt idx="7924">
                  <c:v>26058.092988527336</c:v>
                </c:pt>
                <c:pt idx="7925">
                  <c:v>26427.711328790163</c:v>
                </c:pt>
                <c:pt idx="7926">
                  <c:v>26704.92508398724</c:v>
                </c:pt>
                <c:pt idx="7927">
                  <c:v>27105.344952605221</c:v>
                </c:pt>
                <c:pt idx="7928">
                  <c:v>25565.268534843603</c:v>
                </c:pt>
                <c:pt idx="7929">
                  <c:v>24894.6575121204</c:v>
                </c:pt>
                <c:pt idx="7930">
                  <c:v>21352.481751268493</c:v>
                </c:pt>
                <c:pt idx="7931">
                  <c:v>18641.947256007901</c:v>
                </c:pt>
                <c:pt idx="7932">
                  <c:v>16917.061668114868</c:v>
                </c:pt>
                <c:pt idx="7933">
                  <c:v>16208.626515944652</c:v>
                </c:pt>
                <c:pt idx="7934">
                  <c:v>16947.863196470207</c:v>
                </c:pt>
                <c:pt idx="7935">
                  <c:v>19442.786993244139</c:v>
                </c:pt>
                <c:pt idx="7936">
                  <c:v>21229.275637847673</c:v>
                </c:pt>
                <c:pt idx="7937">
                  <c:v>22338.130658636059</c:v>
                </c:pt>
                <c:pt idx="7938">
                  <c:v>23169.771924227371</c:v>
                </c:pt>
                <c:pt idx="7939">
                  <c:v>24278.626945015752</c:v>
                </c:pt>
                <c:pt idx="7940">
                  <c:v>25202.672795672635</c:v>
                </c:pt>
                <c:pt idx="7941">
                  <c:v>26003.512532908877</c:v>
                </c:pt>
                <c:pt idx="7942">
                  <c:v>26527.138514947681</c:v>
                </c:pt>
                <c:pt idx="7943">
                  <c:v>24456.413514055308</c:v>
                </c:pt>
                <c:pt idx="7944">
                  <c:v>24702.825740897133</c:v>
                </c:pt>
                <c:pt idx="7945">
                  <c:v>25072.444081159956</c:v>
                </c:pt>
                <c:pt idx="7946">
                  <c:v>25503.665478133193</c:v>
                </c:pt>
                <c:pt idx="7947">
                  <c:v>26058.092988527336</c:v>
                </c:pt>
                <c:pt idx="7948">
                  <c:v>26828.131197408238</c:v>
                </c:pt>
                <c:pt idx="7949">
                  <c:v>27752.177048065212</c:v>
                </c:pt>
                <c:pt idx="7950">
                  <c:v>28737.825955432683</c:v>
                </c:pt>
                <c:pt idx="7951">
                  <c:v>29569.4672210239</c:v>
                </c:pt>
                <c:pt idx="7952">
                  <c:v>27197.749537671065</c:v>
                </c:pt>
                <c:pt idx="7953">
                  <c:v>26773.550741789688</c:v>
                </c:pt>
                <c:pt idx="7954">
                  <c:v>24124.619303239589</c:v>
                </c:pt>
                <c:pt idx="7955">
                  <c:v>21691.298563176071</c:v>
                </c:pt>
                <c:pt idx="7956">
                  <c:v>19196.374766402139</c:v>
                </c:pt>
                <c:pt idx="7957">
                  <c:v>17255.878480022442</c:v>
                </c:pt>
                <c:pt idx="7958">
                  <c:v>17779.504462061519</c:v>
                </c:pt>
                <c:pt idx="7959">
                  <c:v>24340.230001726162</c:v>
                </c:pt>
                <c:pt idx="7960">
                  <c:v>28960.459255011199</c:v>
                </c:pt>
                <c:pt idx="7961">
                  <c:v>30500.535672772912</c:v>
                </c:pt>
                <c:pt idx="7962">
                  <c:v>32163.818203955536</c:v>
                </c:pt>
                <c:pt idx="7963">
                  <c:v>33765.497678427659</c:v>
                </c:pt>
                <c:pt idx="7964">
                  <c:v>34689.543529084629</c:v>
                </c:pt>
                <c:pt idx="7965">
                  <c:v>34473.932830598053</c:v>
                </c:pt>
                <c:pt idx="7966">
                  <c:v>34443.131302242713</c:v>
                </c:pt>
                <c:pt idx="7967">
                  <c:v>32865.230755033896</c:v>
                </c:pt>
                <c:pt idx="7968">
                  <c:v>33666.070492269959</c:v>
                </c:pt>
                <c:pt idx="7969">
                  <c:v>34374.505644440353</c:v>
                </c:pt>
                <c:pt idx="7970">
                  <c:v>35082.940796610754</c:v>
                </c:pt>
                <c:pt idx="7971">
                  <c:v>35729.77289207065</c:v>
                </c:pt>
                <c:pt idx="7972">
                  <c:v>36561.414157662053</c:v>
                </c:pt>
                <c:pt idx="7973">
                  <c:v>37762.673763516097</c:v>
                </c:pt>
                <c:pt idx="7974">
                  <c:v>39210.345596211962</c:v>
                </c:pt>
                <c:pt idx="7975">
                  <c:v>40072.788390158617</c:v>
                </c:pt>
                <c:pt idx="7976">
                  <c:v>35052.139268255596</c:v>
                </c:pt>
                <c:pt idx="7977">
                  <c:v>30931.757069746145</c:v>
                </c:pt>
                <c:pt idx="7978">
                  <c:v>25325.878909093637</c:v>
                </c:pt>
                <c:pt idx="7979">
                  <c:v>19565.993106664962</c:v>
                </c:pt>
                <c:pt idx="7980">
                  <c:v>15500.191363774162</c:v>
                </c:pt>
                <c:pt idx="7981">
                  <c:v>14175.725644499114</c:v>
                </c:pt>
                <c:pt idx="7982">
                  <c:v>17656.298348640517</c:v>
                </c:pt>
                <c:pt idx="7983">
                  <c:v>26557.94004330293</c:v>
                </c:pt>
                <c:pt idx="7984">
                  <c:v>30870.154013035739</c:v>
                </c:pt>
                <c:pt idx="7985">
                  <c:v>32564.238072573611</c:v>
                </c:pt>
                <c:pt idx="7986">
                  <c:v>34843.551170860876</c:v>
                </c:pt>
                <c:pt idx="7987">
                  <c:v>37400.078024345217</c:v>
                </c:pt>
                <c:pt idx="7988">
                  <c:v>39463.780424145916</c:v>
                </c:pt>
                <c:pt idx="7989">
                  <c:v>40449.429331513296</c:v>
                </c:pt>
                <c:pt idx="7990">
                  <c:v>41619.887409012183</c:v>
                </c:pt>
                <c:pt idx="7991">
                  <c:v>40688.818957263269</c:v>
                </c:pt>
                <c:pt idx="7992">
                  <c:v>40904.429655749838</c:v>
                </c:pt>
                <c:pt idx="7993">
                  <c:v>40504.00978713185</c:v>
                </c:pt>
                <c:pt idx="7994">
                  <c:v>40380.803673710849</c:v>
                </c:pt>
                <c:pt idx="7995">
                  <c:v>40288.399088645281</c:v>
                </c:pt>
                <c:pt idx="7996">
                  <c:v>40411.605202066283</c:v>
                </c:pt>
                <c:pt idx="7997">
                  <c:v>40812.025070684271</c:v>
                </c:pt>
                <c:pt idx="7998">
                  <c:v>41212.444939302259</c:v>
                </c:pt>
                <c:pt idx="7999">
                  <c:v>41643.666336275492</c:v>
                </c:pt>
                <c:pt idx="8000">
                  <c:v>40565.61284384226</c:v>
                </c:pt>
                <c:pt idx="8001">
                  <c:v>40541.833916578958</c:v>
                </c:pt>
                <c:pt idx="8002">
                  <c:v>37554.085666121384</c:v>
                </c:pt>
                <c:pt idx="8003">
                  <c:v>34258.322132111301</c:v>
                </c:pt>
                <c:pt idx="8004">
                  <c:v>32194.619732310781</c:v>
                </c:pt>
                <c:pt idx="8005">
                  <c:v>31886.604448758371</c:v>
                </c:pt>
                <c:pt idx="8006">
                  <c:v>34104.314490335222</c:v>
                </c:pt>
                <c:pt idx="8007">
                  <c:v>42913.551599931889</c:v>
                </c:pt>
                <c:pt idx="8008">
                  <c:v>48088.208363611076</c:v>
                </c:pt>
                <c:pt idx="8009">
                  <c:v>50305.918405188029</c:v>
                </c:pt>
                <c:pt idx="8010">
                  <c:v>52092.407049791473</c:v>
                </c:pt>
                <c:pt idx="8011">
                  <c:v>53416.872769066511</c:v>
                </c:pt>
                <c:pt idx="8012">
                  <c:v>54125.307921236999</c:v>
                </c:pt>
                <c:pt idx="8013">
                  <c:v>54340.918619723576</c:v>
                </c:pt>
                <c:pt idx="8014">
                  <c:v>54864.544601762653</c:v>
                </c:pt>
                <c:pt idx="8015">
                  <c:v>53348.247111264245</c:v>
                </c:pt>
                <c:pt idx="8016">
                  <c:v>54241.491433565876</c:v>
                </c:pt>
                <c:pt idx="8017">
                  <c:v>54765.117415604953</c:v>
                </c:pt>
                <c:pt idx="8018">
                  <c:v>54641.911302183951</c:v>
                </c:pt>
                <c:pt idx="8019">
                  <c:v>54087.483791789891</c:v>
                </c:pt>
                <c:pt idx="8020">
                  <c:v>53071.033356067077</c:v>
                </c:pt>
                <c:pt idx="8021">
                  <c:v>51900.575278568198</c:v>
                </c:pt>
                <c:pt idx="8022">
                  <c:v>51038.132484621725</c:v>
                </c:pt>
                <c:pt idx="8023">
                  <c:v>50545.308030937893</c:v>
                </c:pt>
                <c:pt idx="8024">
                  <c:v>47773.170478966982</c:v>
                </c:pt>
                <c:pt idx="8025">
                  <c:v>45008.055528087745</c:v>
                </c:pt>
                <c:pt idx="8026">
                  <c:v>40233.81863302672</c:v>
                </c:pt>
                <c:pt idx="8027">
                  <c:v>36414.42911697775</c:v>
                </c:pt>
                <c:pt idx="8028">
                  <c:v>34227.520603756042</c:v>
                </c:pt>
                <c:pt idx="8029">
                  <c:v>34319.925188821886</c:v>
                </c:pt>
                <c:pt idx="8030">
                  <c:v>35459.581737965527</c:v>
                </c:pt>
                <c:pt idx="8031">
                  <c:v>36660.841343819571</c:v>
                </c:pt>
                <c:pt idx="8032">
                  <c:v>38108.513176515444</c:v>
                </c:pt>
                <c:pt idx="8033">
                  <c:v>39001.757498817242</c:v>
                </c:pt>
                <c:pt idx="8034">
                  <c:v>39186.566668948661</c:v>
                </c:pt>
                <c:pt idx="8035">
                  <c:v>39032.559027172494</c:v>
                </c:pt>
                <c:pt idx="8036">
                  <c:v>38601.337630199261</c:v>
                </c:pt>
                <c:pt idx="8037">
                  <c:v>37430.879552700382</c:v>
                </c:pt>
                <c:pt idx="8038">
                  <c:v>34504.734358953305</c:v>
                </c:pt>
                <c:pt idx="8039">
                  <c:v>28399.009143525109</c:v>
                </c:pt>
                <c:pt idx="8040">
                  <c:v>25688.474648264608</c:v>
                </c:pt>
                <c:pt idx="8041">
                  <c:v>25565.268534843603</c:v>
                </c:pt>
                <c:pt idx="8042">
                  <c:v>25318.856308001781</c:v>
                </c:pt>
                <c:pt idx="8043">
                  <c:v>24918.436439383706</c:v>
                </c:pt>
                <c:pt idx="8044">
                  <c:v>24179.199758858056</c:v>
                </c:pt>
                <c:pt idx="8045">
                  <c:v>23162.749323135424</c:v>
                </c:pt>
                <c:pt idx="8046">
                  <c:v>22731.527926162187</c:v>
                </c:pt>
                <c:pt idx="8047">
                  <c:v>23101.14626642501</c:v>
                </c:pt>
                <c:pt idx="8048">
                  <c:v>23039.543209714422</c:v>
                </c:pt>
                <c:pt idx="8049">
                  <c:v>23939.810133108182</c:v>
                </c:pt>
                <c:pt idx="8050">
                  <c:v>21876.107733307483</c:v>
                </c:pt>
                <c:pt idx="8051">
                  <c:v>20120.420617059201</c:v>
                </c:pt>
                <c:pt idx="8052">
                  <c:v>19257.977823112731</c:v>
                </c:pt>
                <c:pt idx="8053">
                  <c:v>19504.390049954553</c:v>
                </c:pt>
                <c:pt idx="8054">
                  <c:v>21044.466467716262</c:v>
                </c:pt>
                <c:pt idx="8055">
                  <c:v>23631.794849555765</c:v>
                </c:pt>
                <c:pt idx="8056">
                  <c:v>25048.665153896654</c:v>
                </c:pt>
                <c:pt idx="8057">
                  <c:v>25141.069738962222</c:v>
                </c:pt>
                <c:pt idx="8058">
                  <c:v>25479.886550869891</c:v>
                </c:pt>
                <c:pt idx="8059">
                  <c:v>26342.329344816269</c:v>
                </c:pt>
                <c:pt idx="8060">
                  <c:v>27913.207290933318</c:v>
                </c:pt>
                <c:pt idx="8061">
                  <c:v>29237.673010208273</c:v>
                </c:pt>
                <c:pt idx="8062">
                  <c:v>29145.268425142614</c:v>
                </c:pt>
                <c:pt idx="8063">
                  <c:v>27598.169406289049</c:v>
                </c:pt>
                <c:pt idx="8064">
                  <c:v>28553.016785301268</c:v>
                </c:pt>
                <c:pt idx="8065">
                  <c:v>29415.459579247741</c:v>
                </c:pt>
                <c:pt idx="8066">
                  <c:v>30123.894731418139</c:v>
                </c:pt>
                <c:pt idx="8067">
                  <c:v>30616.719185101967</c:v>
                </c:pt>
                <c:pt idx="8068">
                  <c:v>31017.139053720039</c:v>
                </c:pt>
                <c:pt idx="8069">
                  <c:v>31479.16197904844</c:v>
                </c:pt>
                <c:pt idx="8070">
                  <c:v>31941.184904377009</c:v>
                </c:pt>
                <c:pt idx="8071">
                  <c:v>32310.803244639654</c:v>
                </c:pt>
                <c:pt idx="8072">
                  <c:v>32002.787961087426</c:v>
                </c:pt>
                <c:pt idx="8073">
                  <c:v>33149.467111323007</c:v>
                </c:pt>
                <c:pt idx="8074">
                  <c:v>31578.589165206136</c:v>
                </c:pt>
                <c:pt idx="8075">
                  <c:v>29976.909690733832</c:v>
                </c:pt>
                <c:pt idx="8076">
                  <c:v>29206.871481853028</c:v>
                </c:pt>
                <c:pt idx="8077">
                  <c:v>29360.879123629278</c:v>
                </c:pt>
                <c:pt idx="8078">
                  <c:v>30130.917332510089</c:v>
                </c:pt>
                <c:pt idx="8079">
                  <c:v>31794.199863692709</c:v>
                </c:pt>
                <c:pt idx="8080">
                  <c:v>33919.505320203818</c:v>
                </c:pt>
                <c:pt idx="8081">
                  <c:v>34751.146585795126</c:v>
                </c:pt>
                <c:pt idx="8082">
                  <c:v>34165.917547045639</c:v>
                </c:pt>
                <c:pt idx="8083">
                  <c:v>33488.283923230396</c:v>
                </c:pt>
                <c:pt idx="8084">
                  <c:v>32841.451827770587</c:v>
                </c:pt>
                <c:pt idx="8085">
                  <c:v>32533.436544218359</c:v>
                </c:pt>
                <c:pt idx="8086">
                  <c:v>32872.253356125839</c:v>
                </c:pt>
                <c:pt idx="8087">
                  <c:v>31448.360450693279</c:v>
                </c:pt>
                <c:pt idx="8088">
                  <c:v>32618.818528192071</c:v>
                </c:pt>
                <c:pt idx="8089">
                  <c:v>32649.620056547323</c:v>
                </c:pt>
                <c:pt idx="8090">
                  <c:v>32711.223113257915</c:v>
                </c:pt>
                <c:pt idx="8091">
                  <c:v>32926.833811744487</c:v>
                </c:pt>
                <c:pt idx="8092">
                  <c:v>33512.062850493887</c:v>
                </c:pt>
                <c:pt idx="8093">
                  <c:v>33604.467435559549</c:v>
                </c:pt>
                <c:pt idx="8094">
                  <c:v>33234.849095296719</c:v>
                </c:pt>
                <c:pt idx="8095">
                  <c:v>33050.0399251653</c:v>
                </c:pt>
                <c:pt idx="8096">
                  <c:v>32526.413943126507</c:v>
                </c:pt>
                <c:pt idx="8097">
                  <c:v>33950.30684855907</c:v>
                </c:pt>
                <c:pt idx="8098">
                  <c:v>33395.879338164828</c:v>
                </c:pt>
                <c:pt idx="8099">
                  <c:v>33149.467111323007</c:v>
                </c:pt>
                <c:pt idx="8100">
                  <c:v>32872.253356125839</c:v>
                </c:pt>
                <c:pt idx="8101">
                  <c:v>33303.474753099174</c:v>
                </c:pt>
                <c:pt idx="8102">
                  <c:v>34042.71143362463</c:v>
                </c:pt>
                <c:pt idx="8103">
                  <c:v>34504.734358953305</c:v>
                </c:pt>
                <c:pt idx="8104">
                  <c:v>34319.925188821886</c:v>
                </c:pt>
                <c:pt idx="8105">
                  <c:v>33857.902263493226</c:v>
                </c:pt>
                <c:pt idx="8106">
                  <c:v>33519.08545158583</c:v>
                </c:pt>
                <c:pt idx="8107">
                  <c:v>33673.093093361807</c:v>
                </c:pt>
                <c:pt idx="8108">
                  <c:v>33919.505320203818</c:v>
                </c:pt>
                <c:pt idx="8109">
                  <c:v>33888.703791848653</c:v>
                </c:pt>
                <c:pt idx="8110">
                  <c:v>33580.68850829624</c:v>
                </c:pt>
                <c:pt idx="8111">
                  <c:v>30893.932940299041</c:v>
                </c:pt>
                <c:pt idx="8112">
                  <c:v>30154.696259773391</c:v>
                </c:pt>
                <c:pt idx="8113">
                  <c:v>29169.047352405916</c:v>
                </c:pt>
                <c:pt idx="8114">
                  <c:v>27782.978576420461</c:v>
                </c:pt>
                <c:pt idx="8115">
                  <c:v>26458.512857145415</c:v>
                </c:pt>
                <c:pt idx="8116">
                  <c:v>25288.054779646529</c:v>
                </c:pt>
                <c:pt idx="8117">
                  <c:v>24702.825740897133</c:v>
                </c:pt>
                <c:pt idx="8118">
                  <c:v>24672.024212541881</c:v>
                </c:pt>
                <c:pt idx="8119">
                  <c:v>25442.062421422783</c:v>
                </c:pt>
                <c:pt idx="8120">
                  <c:v>26088.894516882589</c:v>
                </c:pt>
                <c:pt idx="8121">
                  <c:v>27666.795064091315</c:v>
                </c:pt>
                <c:pt idx="8122">
                  <c:v>26711.947685079096</c:v>
                </c:pt>
                <c:pt idx="8123">
                  <c:v>25479.886550869891</c:v>
                </c:pt>
                <c:pt idx="8124">
                  <c:v>24740.649870344238</c:v>
                </c:pt>
                <c:pt idx="8125">
                  <c:v>25110.268210607068</c:v>
                </c:pt>
                <c:pt idx="8126">
                  <c:v>27297.176723828579</c:v>
                </c:pt>
                <c:pt idx="8127">
                  <c:v>32071.413618889783</c:v>
                </c:pt>
                <c:pt idx="8128">
                  <c:v>37338.474967634626</c:v>
                </c:pt>
                <c:pt idx="8129">
                  <c:v>40634.238501644708</c:v>
                </c:pt>
                <c:pt idx="8130">
                  <c:v>42389.925617892994</c:v>
                </c:pt>
                <c:pt idx="8131">
                  <c:v>43806.795922233701</c:v>
                </c:pt>
                <c:pt idx="8132">
                  <c:v>45346.872339995411</c:v>
                </c:pt>
                <c:pt idx="8133">
                  <c:v>46979.353342822877</c:v>
                </c:pt>
                <c:pt idx="8134">
                  <c:v>46640.536530915204</c:v>
                </c:pt>
                <c:pt idx="8135">
                  <c:v>42814.124413774378</c:v>
                </c:pt>
                <c:pt idx="8136">
                  <c:v>40996.834240815682</c:v>
                </c:pt>
                <c:pt idx="8137">
                  <c:v>39980.383805092868</c:v>
                </c:pt>
                <c:pt idx="8138">
                  <c:v>38963.933369370141</c:v>
                </c:pt>
                <c:pt idx="8139">
                  <c:v>37947.482933647516</c:v>
                </c:pt>
                <c:pt idx="8140">
                  <c:v>36684.62027108288</c:v>
                </c:pt>
                <c:pt idx="8141">
                  <c:v>36068.589703978228</c:v>
                </c:pt>
                <c:pt idx="8142">
                  <c:v>35791.375948781242</c:v>
                </c:pt>
                <c:pt idx="8143">
                  <c:v>36160.994289043883</c:v>
                </c:pt>
                <c:pt idx="8144">
                  <c:v>35452.559136873577</c:v>
                </c:pt>
                <c:pt idx="8145">
                  <c:v>35705.993964807349</c:v>
                </c:pt>
                <c:pt idx="8146">
                  <c:v>32595.039600928769</c:v>
                </c:pt>
                <c:pt idx="8147">
                  <c:v>29638.092878826261</c:v>
                </c:pt>
                <c:pt idx="8148">
                  <c:v>27820.802705867569</c:v>
                </c:pt>
                <c:pt idx="8149">
                  <c:v>27481.985893959994</c:v>
                </c:pt>
                <c:pt idx="8150">
                  <c:v>29360.879123629278</c:v>
                </c:pt>
                <c:pt idx="8151">
                  <c:v>35397.978681254936</c:v>
                </c:pt>
                <c:pt idx="8152">
                  <c:v>39371.375839080072</c:v>
                </c:pt>
                <c:pt idx="8153">
                  <c:v>41096.261426973193</c:v>
                </c:pt>
                <c:pt idx="8154">
                  <c:v>43159.963826773892</c:v>
                </c:pt>
                <c:pt idx="8155">
                  <c:v>45316.070811640166</c:v>
                </c:pt>
                <c:pt idx="8156">
                  <c:v>47441.376268151267</c:v>
                </c:pt>
                <c:pt idx="8157">
                  <c:v>49227.864912754798</c:v>
                </c:pt>
                <c:pt idx="8158">
                  <c:v>49905.498536569947</c:v>
                </c:pt>
                <c:pt idx="8159">
                  <c:v>48019.582705808811</c:v>
                </c:pt>
                <c:pt idx="8160">
                  <c:v>47957.979649098394</c:v>
                </c:pt>
                <c:pt idx="8161">
                  <c:v>47126.338383506991</c:v>
                </c:pt>
                <c:pt idx="8162">
                  <c:v>46818.32309995476</c:v>
                </c:pt>
                <c:pt idx="8163">
                  <c:v>46941.529213375579</c:v>
                </c:pt>
                <c:pt idx="8164">
                  <c:v>46972.330741730926</c:v>
                </c:pt>
                <c:pt idx="8165">
                  <c:v>46941.529213375579</c:v>
                </c:pt>
                <c:pt idx="8166">
                  <c:v>46849.124628309924</c:v>
                </c:pt>
                <c:pt idx="8167">
                  <c:v>46633.513929823355</c:v>
                </c:pt>
                <c:pt idx="8168">
                  <c:v>45647.865022455873</c:v>
                </c:pt>
                <c:pt idx="8169">
                  <c:v>45808.895265323801</c:v>
                </c:pt>
                <c:pt idx="8170">
                  <c:v>42790.345486511069</c:v>
                </c:pt>
                <c:pt idx="8171">
                  <c:v>39617.788065921894</c:v>
                </c:pt>
                <c:pt idx="8172">
                  <c:v>37892.902478028867</c:v>
                </c:pt>
                <c:pt idx="8173">
                  <c:v>37400.078024345217</c:v>
                </c:pt>
                <c:pt idx="8174">
                  <c:v>37954.505534739459</c:v>
                </c:pt>
                <c:pt idx="8175">
                  <c:v>42482.330202958656</c:v>
                </c:pt>
                <c:pt idx="8176">
                  <c:v>44576.834131114512</c:v>
                </c:pt>
                <c:pt idx="8177">
                  <c:v>45562.48303848198</c:v>
                </c:pt>
                <c:pt idx="8178">
                  <c:v>45439.27692506116</c:v>
                </c:pt>
                <c:pt idx="8179">
                  <c:v>44145.612734141272</c:v>
                </c:pt>
                <c:pt idx="8180">
                  <c:v>43745.192865523284</c:v>
                </c:pt>
                <c:pt idx="8181">
                  <c:v>44792.444829601169</c:v>
                </c:pt>
                <c:pt idx="8182">
                  <c:v>44761.643301245924</c:v>
                </c:pt>
                <c:pt idx="8183">
                  <c:v>42013.284676538315</c:v>
                </c:pt>
                <c:pt idx="8184">
                  <c:v>41582.063279565074</c:v>
                </c:pt>
                <c:pt idx="8185">
                  <c:v>41274.047996012661</c:v>
                </c:pt>
                <c:pt idx="8186">
                  <c:v>40996.834240815682</c:v>
                </c:pt>
                <c:pt idx="8187">
                  <c:v>40750.422013973672</c:v>
                </c:pt>
                <c:pt idx="8188">
                  <c:v>40750.422013973672</c:v>
                </c:pt>
                <c:pt idx="8189">
                  <c:v>40750.422013973672</c:v>
                </c:pt>
                <c:pt idx="8190">
                  <c:v>41212.444939302259</c:v>
                </c:pt>
                <c:pt idx="8191">
                  <c:v>41920.880091472565</c:v>
                </c:pt>
                <c:pt idx="8192">
                  <c:v>42074.887733248725</c:v>
                </c:pt>
                <c:pt idx="8193">
                  <c:v>43344.772996905303</c:v>
                </c:pt>
                <c:pt idx="8194">
                  <c:v>41404.276710525613</c:v>
                </c:pt>
                <c:pt idx="8195">
                  <c:v>38662.940686909678</c:v>
                </c:pt>
                <c:pt idx="8196">
                  <c:v>35644.390908096939</c:v>
                </c:pt>
                <c:pt idx="8197">
                  <c:v>33981.108376914228</c:v>
                </c:pt>
                <c:pt idx="8198">
                  <c:v>35705.993964807349</c:v>
                </c:pt>
                <c:pt idx="8199">
                  <c:v>41619.887409012183</c:v>
                </c:pt>
                <c:pt idx="8200">
                  <c:v>43714.391337168134</c:v>
                </c:pt>
                <c:pt idx="8201">
                  <c:v>43899.200507299451</c:v>
                </c:pt>
                <c:pt idx="8202">
                  <c:v>44053.208149075523</c:v>
                </c:pt>
                <c:pt idx="8203">
                  <c:v>44546.032602759347</c:v>
                </c:pt>
                <c:pt idx="8204">
                  <c:v>44638.437187824922</c:v>
                </c:pt>
                <c:pt idx="8205">
                  <c:v>44946.452471377328</c:v>
                </c:pt>
                <c:pt idx="8206">
                  <c:v>45008.055528087745</c:v>
                </c:pt>
                <c:pt idx="8207">
                  <c:v>43029.735112260947</c:v>
                </c:pt>
                <c:pt idx="8208">
                  <c:v>42968.13205555053</c:v>
                </c:pt>
                <c:pt idx="8209">
                  <c:v>42937.330527195372</c:v>
                </c:pt>
                <c:pt idx="8210">
                  <c:v>43953.780962918005</c:v>
                </c:pt>
                <c:pt idx="8211">
                  <c:v>45185.842097127308</c:v>
                </c:pt>
                <c:pt idx="8212">
                  <c:v>46202.292532850122</c:v>
                </c:pt>
                <c:pt idx="8213">
                  <c:v>46448.704759691936</c:v>
                </c:pt>
                <c:pt idx="8214">
                  <c:v>46571.910873112938</c:v>
                </c:pt>
                <c:pt idx="8215">
                  <c:v>47003.132270086178</c:v>
                </c:pt>
                <c:pt idx="8216">
                  <c:v>44631.414586733059</c:v>
                </c:pt>
                <c:pt idx="8217">
                  <c:v>42174.314919406417</c:v>
                </c:pt>
                <c:pt idx="8218">
                  <c:v>38724.54374362027</c:v>
                </c:pt>
                <c:pt idx="8219">
                  <c:v>34935.95575592645</c:v>
                </c:pt>
                <c:pt idx="8220">
                  <c:v>31732.596806982121</c:v>
                </c:pt>
                <c:pt idx="8221">
                  <c:v>31301.375410008972</c:v>
                </c:pt>
                <c:pt idx="8222">
                  <c:v>34658.742000729464</c:v>
                </c:pt>
                <c:pt idx="8223">
                  <c:v>40326.223218092302</c:v>
                </c:pt>
                <c:pt idx="8224">
                  <c:v>42174.314919406417</c:v>
                </c:pt>
                <c:pt idx="8225">
                  <c:v>42451.528674603403</c:v>
                </c:pt>
                <c:pt idx="8226">
                  <c:v>42851.948543221479</c:v>
                </c:pt>
                <c:pt idx="8227">
                  <c:v>44484.429546048937</c:v>
                </c:pt>
                <c:pt idx="8228">
                  <c:v>47472.177796506512</c:v>
                </c:pt>
                <c:pt idx="8229">
                  <c:v>50028.704649990766</c:v>
                </c:pt>
                <c:pt idx="8230">
                  <c:v>50952.750500647831</c:v>
                </c:pt>
                <c:pt idx="8231">
                  <c:v>47403.552138704166</c:v>
                </c:pt>
                <c:pt idx="8232">
                  <c:v>46356.3001746261</c:v>
                </c:pt>
                <c:pt idx="8233">
                  <c:v>46109.887947784358</c:v>
                </c:pt>
                <c:pt idx="8234">
                  <c:v>46725.918514888916</c:v>
                </c:pt>
                <c:pt idx="8235">
                  <c:v>47680.765893901233</c:v>
                </c:pt>
                <c:pt idx="8236">
                  <c:v>48450.804102782051</c:v>
                </c:pt>
                <c:pt idx="8237">
                  <c:v>48974.430084821033</c:v>
                </c:pt>
                <c:pt idx="8238">
                  <c:v>49313.246896728699</c:v>
                </c:pt>
                <c:pt idx="8239">
                  <c:v>49313.246896728699</c:v>
                </c:pt>
                <c:pt idx="8240">
                  <c:v>47187.94144021759</c:v>
                </c:pt>
                <c:pt idx="8241">
                  <c:v>45439.27692506116</c:v>
                </c:pt>
                <c:pt idx="8242">
                  <c:v>41188.666012038768</c:v>
                </c:pt>
                <c:pt idx="8243">
                  <c:v>37276.871910924223</c:v>
                </c:pt>
                <c:pt idx="8244">
                  <c:v>35736.795493162506</c:v>
                </c:pt>
                <c:pt idx="8245">
                  <c:v>36014.009248359762</c:v>
                </c:pt>
                <c:pt idx="8246">
                  <c:v>38170.116233226028</c:v>
                </c:pt>
                <c:pt idx="8247">
                  <c:v>40849.849200131372</c:v>
                </c:pt>
                <c:pt idx="8248">
                  <c:v>40942.253785196946</c:v>
                </c:pt>
                <c:pt idx="8249">
                  <c:v>40849.849200131372</c:v>
                </c:pt>
                <c:pt idx="8250">
                  <c:v>41188.666012038768</c:v>
                </c:pt>
                <c:pt idx="8251">
                  <c:v>41589.085880657025</c:v>
                </c:pt>
                <c:pt idx="8252">
                  <c:v>42112.711862695825</c:v>
                </c:pt>
                <c:pt idx="8253">
                  <c:v>42420.727146248246</c:v>
                </c:pt>
                <c:pt idx="8254">
                  <c:v>42728.74242980047</c:v>
                </c:pt>
                <c:pt idx="8255">
                  <c:v>40842.826599039421</c:v>
                </c:pt>
                <c:pt idx="8256">
                  <c:v>40873.628127394673</c:v>
                </c:pt>
                <c:pt idx="8257">
                  <c:v>41120.040354236495</c:v>
                </c:pt>
                <c:pt idx="8258">
                  <c:v>41551.261751209728</c:v>
                </c:pt>
                <c:pt idx="8259">
                  <c:v>42228.895375024971</c:v>
                </c:pt>
                <c:pt idx="8260">
                  <c:v>43183.742754037194</c:v>
                </c:pt>
                <c:pt idx="8261">
                  <c:v>43892.177906207595</c:v>
                </c:pt>
                <c:pt idx="8262">
                  <c:v>44138.590133049423</c:v>
                </c:pt>
                <c:pt idx="8263">
                  <c:v>44292.597774825583</c:v>
                </c:pt>
                <c:pt idx="8264">
                  <c:v>42783.322885419118</c:v>
                </c:pt>
                <c:pt idx="8265">
                  <c:v>42205.116447761669</c:v>
                </c:pt>
                <c:pt idx="8266">
                  <c:v>39556.185009211491</c:v>
                </c:pt>
                <c:pt idx="8267">
                  <c:v>36630.039815464414</c:v>
                </c:pt>
                <c:pt idx="8268">
                  <c:v>34535.535887308462</c:v>
                </c:pt>
                <c:pt idx="8269">
                  <c:v>34165.917547045639</c:v>
                </c:pt>
                <c:pt idx="8270">
                  <c:v>37461.681081055634</c:v>
                </c:pt>
                <c:pt idx="8271">
                  <c:v>46517.330417494202</c:v>
                </c:pt>
                <c:pt idx="8272">
                  <c:v>49874.697008214789</c:v>
                </c:pt>
                <c:pt idx="8273">
                  <c:v>50151.910763411768</c:v>
                </c:pt>
                <c:pt idx="8274">
                  <c:v>50737.139802161262</c:v>
                </c:pt>
                <c:pt idx="8275">
                  <c:v>49936.300064925192</c:v>
                </c:pt>
                <c:pt idx="8276">
                  <c:v>48642.635874005311</c:v>
                </c:pt>
                <c:pt idx="8277">
                  <c:v>48088.208363611076</c:v>
                </c:pt>
                <c:pt idx="8278">
                  <c:v>47872.5976651245</c:v>
                </c:pt>
                <c:pt idx="8279">
                  <c:v>45925.07877765286</c:v>
                </c:pt>
                <c:pt idx="8280">
                  <c:v>46417.903231336684</c:v>
                </c:pt>
                <c:pt idx="8281">
                  <c:v>46233.094061205273</c:v>
                </c:pt>
                <c:pt idx="8282">
                  <c:v>44693.017643443651</c:v>
                </c:pt>
                <c:pt idx="8283">
                  <c:v>42629.315243642959</c:v>
                </c:pt>
                <c:pt idx="8284">
                  <c:v>40966.032712460248</c:v>
                </c:pt>
                <c:pt idx="8285">
                  <c:v>39795.574634961456</c:v>
                </c:pt>
                <c:pt idx="8286">
                  <c:v>38655.918085817815</c:v>
                </c:pt>
                <c:pt idx="8287">
                  <c:v>37947.482933647516</c:v>
                </c:pt>
                <c:pt idx="8288">
                  <c:v>35698.971363715398</c:v>
                </c:pt>
                <c:pt idx="8289">
                  <c:v>35305.574096189273</c:v>
                </c:pt>
                <c:pt idx="8290">
                  <c:v>33981.108376914228</c:v>
                </c:pt>
                <c:pt idx="8291">
                  <c:v>33241.871696388574</c:v>
                </c:pt>
                <c:pt idx="8292">
                  <c:v>33365.077809809576</c:v>
                </c:pt>
                <c:pt idx="8293">
                  <c:v>33888.703791848653</c:v>
                </c:pt>
                <c:pt idx="8294">
                  <c:v>34073.512961980065</c:v>
                </c:pt>
                <c:pt idx="8295">
                  <c:v>34011.90990526948</c:v>
                </c:pt>
                <c:pt idx="8296">
                  <c:v>33272.673224743827</c:v>
                </c:pt>
                <c:pt idx="8297">
                  <c:v>31701.795278626952</c:v>
                </c:pt>
                <c:pt idx="8298">
                  <c:v>30007.711219089084</c:v>
                </c:pt>
                <c:pt idx="8299">
                  <c:v>28806.45161323504</c:v>
                </c:pt>
                <c:pt idx="8300">
                  <c:v>28344.428687906555</c:v>
                </c:pt>
                <c:pt idx="8301">
                  <c:v>28221.22257448555</c:v>
                </c:pt>
                <c:pt idx="8302">
                  <c:v>28406.031744616965</c:v>
                </c:pt>
                <c:pt idx="8303">
                  <c:v>26273.703687014004</c:v>
                </c:pt>
                <c:pt idx="8304">
                  <c:v>26951.33731082924</c:v>
                </c:pt>
                <c:pt idx="8305">
                  <c:v>27228.551066026223</c:v>
                </c:pt>
                <c:pt idx="8306">
                  <c:v>27351.757179447228</c:v>
                </c:pt>
                <c:pt idx="8307">
                  <c:v>27413.360236157634</c:v>
                </c:pt>
                <c:pt idx="8308">
                  <c:v>27136.146480960655</c:v>
                </c:pt>
                <c:pt idx="8309">
                  <c:v>26889.734254118648</c:v>
                </c:pt>
                <c:pt idx="8310">
                  <c:v>26766.528140697828</c:v>
                </c:pt>
                <c:pt idx="8311">
                  <c:v>26766.528140697828</c:v>
                </c:pt>
                <c:pt idx="8312">
                  <c:v>25072.444081159956</c:v>
                </c:pt>
                <c:pt idx="8313">
                  <c:v>24679.046813633831</c:v>
                </c:pt>
                <c:pt idx="8314">
                  <c:v>22830.955112319705</c:v>
                </c:pt>
                <c:pt idx="8315">
                  <c:v>21075.267996071423</c:v>
                </c:pt>
                <c:pt idx="8316">
                  <c:v>19812.405333506784</c:v>
                </c:pt>
                <c:pt idx="8317">
                  <c:v>19658.397691730806</c:v>
                </c:pt>
                <c:pt idx="8318">
                  <c:v>21075.267996071423</c:v>
                </c:pt>
                <c:pt idx="8319">
                  <c:v>23138.970395872118</c:v>
                </c:pt>
                <c:pt idx="8320">
                  <c:v>23693.397906266353</c:v>
                </c:pt>
                <c:pt idx="8321">
                  <c:v>23785.802491332015</c:v>
                </c:pt>
                <c:pt idx="8322">
                  <c:v>24001.413189818588</c:v>
                </c:pt>
                <c:pt idx="8323">
                  <c:v>24401.833058436572</c:v>
                </c:pt>
                <c:pt idx="8324">
                  <c:v>24648.245285278583</c:v>
                </c:pt>
                <c:pt idx="8325">
                  <c:v>25048.665153896654</c:v>
                </c:pt>
                <c:pt idx="8326">
                  <c:v>25603.092664290802</c:v>
                </c:pt>
                <c:pt idx="8327">
                  <c:v>23932.787532016326</c:v>
                </c:pt>
                <c:pt idx="8328">
                  <c:v>24179.199758858056</c:v>
                </c:pt>
                <c:pt idx="8329">
                  <c:v>24487.215042410473</c:v>
                </c:pt>
                <c:pt idx="8330">
                  <c:v>25103.245609515117</c:v>
                </c:pt>
                <c:pt idx="8331">
                  <c:v>26119.69604523775</c:v>
                </c:pt>
                <c:pt idx="8332">
                  <c:v>27505.764821223296</c:v>
                </c:pt>
                <c:pt idx="8333">
                  <c:v>28953.436653919347</c:v>
                </c:pt>
                <c:pt idx="8334">
                  <c:v>30308.703901549557</c:v>
                </c:pt>
                <c:pt idx="8335">
                  <c:v>31355.955865627435</c:v>
                </c:pt>
                <c:pt idx="8336">
                  <c:v>30924.734468654198</c:v>
                </c:pt>
                <c:pt idx="8337">
                  <c:v>31239.772353298467</c:v>
                </c:pt>
                <c:pt idx="8338">
                  <c:v>28775.650084879791</c:v>
                </c:pt>
                <c:pt idx="8339">
                  <c:v>25849.504891132623</c:v>
                </c:pt>
                <c:pt idx="8340">
                  <c:v>24309.428473371005</c:v>
                </c:pt>
                <c:pt idx="8341">
                  <c:v>24894.6575121204</c:v>
                </c:pt>
                <c:pt idx="8342">
                  <c:v>26989.161440276348</c:v>
                </c:pt>
                <c:pt idx="8343">
                  <c:v>29699.695935536849</c:v>
                </c:pt>
                <c:pt idx="8344">
                  <c:v>31486.1845801403</c:v>
                </c:pt>
                <c:pt idx="8345">
                  <c:v>31979.009033824117</c:v>
                </c:pt>
                <c:pt idx="8346">
                  <c:v>31455.383051785131</c:v>
                </c:pt>
                <c:pt idx="8347">
                  <c:v>29576.489822115851</c:v>
                </c:pt>
                <c:pt idx="8348">
                  <c:v>28498.436329682809</c:v>
                </c:pt>
                <c:pt idx="8349">
                  <c:v>28128.817989419982</c:v>
                </c:pt>
                <c:pt idx="8350">
                  <c:v>28282.825631195963</c:v>
                </c:pt>
                <c:pt idx="8351">
                  <c:v>26735.726612342398</c:v>
                </c:pt>
                <c:pt idx="8352">
                  <c:v>27012.940367539653</c:v>
                </c:pt>
                <c:pt idx="8353">
                  <c:v>26366.108272079753</c:v>
                </c:pt>
                <c:pt idx="8354">
                  <c:v>25134.047137870366</c:v>
                </c:pt>
                <c:pt idx="8355">
                  <c:v>23963.589060371483</c:v>
                </c:pt>
                <c:pt idx="8356">
                  <c:v>23131.947794780262</c:v>
                </c:pt>
                <c:pt idx="8357">
                  <c:v>23008.741681359261</c:v>
                </c:pt>
                <c:pt idx="8358">
                  <c:v>23224.352379845834</c:v>
                </c:pt>
                <c:pt idx="8359">
                  <c:v>23563.169191753495</c:v>
                </c:pt>
                <c:pt idx="8360">
                  <c:v>23101.14626642501</c:v>
                </c:pt>
                <c:pt idx="8361">
                  <c:v>22707.748998898704</c:v>
                </c:pt>
                <c:pt idx="8362">
                  <c:v>19781.60380515163</c:v>
                </c:pt>
                <c:pt idx="8363">
                  <c:v>16516.641799496883</c:v>
                </c:pt>
                <c:pt idx="8364">
                  <c:v>13836.90883259154</c:v>
                </c:pt>
                <c:pt idx="8365">
                  <c:v>13652.099662460127</c:v>
                </c:pt>
                <c:pt idx="8366">
                  <c:v>16516.641799496883</c:v>
                </c:pt>
                <c:pt idx="8367">
                  <c:v>21506.489393044656</c:v>
                </c:pt>
                <c:pt idx="8368">
                  <c:v>23323.77956600353</c:v>
                </c:pt>
                <c:pt idx="8369">
                  <c:v>23600.993321200607</c:v>
                </c:pt>
                <c:pt idx="8370">
                  <c:v>22830.955112319705</c:v>
                </c:pt>
                <c:pt idx="8371">
                  <c:v>22030.115375083646</c:v>
                </c:pt>
                <c:pt idx="8372">
                  <c:v>21906.909261662735</c:v>
                </c:pt>
                <c:pt idx="8373">
                  <c:v>21198.474109492421</c:v>
                </c:pt>
                <c:pt idx="8374">
                  <c:v>20582.443542387595</c:v>
                </c:pt>
                <c:pt idx="8375">
                  <c:v>18696.527711626637</c:v>
                </c:pt>
                <c:pt idx="8376">
                  <c:v>18881.336881758049</c:v>
                </c:pt>
                <c:pt idx="8377">
                  <c:v>18912.13841011321</c:v>
                </c:pt>
                <c:pt idx="8378">
                  <c:v>18542.520069850383</c:v>
                </c:pt>
                <c:pt idx="8379">
                  <c:v>19281.756750376033</c:v>
                </c:pt>
                <c:pt idx="8380">
                  <c:v>19651.37509063886</c:v>
                </c:pt>
                <c:pt idx="8381">
                  <c:v>19836.184260770271</c:v>
                </c:pt>
                <c:pt idx="8382">
                  <c:v>20113.398015967345</c:v>
                </c:pt>
                <c:pt idx="8383">
                  <c:v>20575.420941295739</c:v>
                </c:pt>
                <c:pt idx="8384">
                  <c:v>20082.596487612096</c:v>
                </c:pt>
                <c:pt idx="8385">
                  <c:v>20428.435900611617</c:v>
                </c:pt>
                <c:pt idx="8386">
                  <c:v>18364.733500810918</c:v>
                </c:pt>
                <c:pt idx="8387">
                  <c:v>16424.237214431225</c:v>
                </c:pt>
                <c:pt idx="8388">
                  <c:v>15561.79442048457</c:v>
                </c:pt>
                <c:pt idx="8389">
                  <c:v>15500.191363774162</c:v>
                </c:pt>
                <c:pt idx="8390">
                  <c:v>17286.680008377694</c:v>
                </c:pt>
                <c:pt idx="8391">
                  <c:v>23138.970395872118</c:v>
                </c:pt>
                <c:pt idx="8392">
                  <c:v>25818.703362777462</c:v>
                </c:pt>
                <c:pt idx="8393">
                  <c:v>27081.566025341919</c:v>
                </c:pt>
                <c:pt idx="8394">
                  <c:v>27820.802705867569</c:v>
                </c:pt>
                <c:pt idx="8395">
                  <c:v>28128.817989419982</c:v>
                </c:pt>
                <c:pt idx="8396">
                  <c:v>28005.61187599898</c:v>
                </c:pt>
                <c:pt idx="8397">
                  <c:v>28282.825631195963</c:v>
                </c:pt>
                <c:pt idx="8398">
                  <c:v>28775.650084879791</c:v>
                </c:pt>
                <c:pt idx="8399">
                  <c:v>28183.398445038445</c:v>
                </c:pt>
                <c:pt idx="8400">
                  <c:v>29477.062635958333</c:v>
                </c:pt>
                <c:pt idx="8401">
                  <c:v>30216.299316483983</c:v>
                </c:pt>
                <c:pt idx="8402">
                  <c:v>30093.093203062985</c:v>
                </c:pt>
                <c:pt idx="8403">
                  <c:v>30000.688617997141</c:v>
                </c:pt>
                <c:pt idx="8404">
                  <c:v>29785.077919510568</c:v>
                </c:pt>
                <c:pt idx="8405">
                  <c:v>29261.451937471764</c:v>
                </c:pt>
                <c:pt idx="8406">
                  <c:v>28984.238182274505</c:v>
                </c:pt>
                <c:pt idx="8407">
                  <c:v>29230.65040911633</c:v>
                </c:pt>
                <c:pt idx="8408">
                  <c:v>26889.734254118648</c:v>
                </c:pt>
                <c:pt idx="8409">
                  <c:v>24063.01624652918</c:v>
                </c:pt>
                <c:pt idx="8410">
                  <c:v>20366.832843901026</c:v>
                </c:pt>
                <c:pt idx="8411">
                  <c:v>17471.489178509106</c:v>
                </c:pt>
                <c:pt idx="8412">
                  <c:v>15900.611232392237</c:v>
                </c:pt>
                <c:pt idx="8413">
                  <c:v>15715.802062260824</c:v>
                </c:pt>
                <c:pt idx="8414">
                  <c:v>18179.924330679507</c:v>
                </c:pt>
                <c:pt idx="8415">
                  <c:v>23939.810133108182</c:v>
                </c:pt>
                <c:pt idx="8416">
                  <c:v>25048.665153896654</c:v>
                </c:pt>
                <c:pt idx="8417">
                  <c:v>24833.054455409991</c:v>
                </c:pt>
                <c:pt idx="8418">
                  <c:v>24679.046813633831</c:v>
                </c:pt>
                <c:pt idx="8419">
                  <c:v>23939.810133108182</c:v>
                </c:pt>
                <c:pt idx="8420">
                  <c:v>23939.810133108182</c:v>
                </c:pt>
                <c:pt idx="8421">
                  <c:v>23909.008604752929</c:v>
                </c:pt>
                <c:pt idx="8422">
                  <c:v>23292.978037648372</c:v>
                </c:pt>
                <c:pt idx="8423">
                  <c:v>20390.611771164509</c:v>
                </c:pt>
                <c:pt idx="8424">
                  <c:v>19620.573562283698</c:v>
                </c:pt>
                <c:pt idx="8425">
                  <c:v>18758.130768337047</c:v>
                </c:pt>
                <c:pt idx="8426">
                  <c:v>18665.726183271385</c:v>
                </c:pt>
                <c:pt idx="8427">
                  <c:v>18942.939938468458</c:v>
                </c:pt>
                <c:pt idx="8428">
                  <c:v>18758.130768337047</c:v>
                </c:pt>
                <c:pt idx="8429">
                  <c:v>19435.764392152287</c:v>
                </c:pt>
                <c:pt idx="8430">
                  <c:v>21129.848451689977</c:v>
                </c:pt>
                <c:pt idx="8431">
                  <c:v>23994.390588726732</c:v>
                </c:pt>
                <c:pt idx="8432">
                  <c:v>23778.779890240072</c:v>
                </c:pt>
                <c:pt idx="8433">
                  <c:v>24371.031530081415</c:v>
                </c:pt>
                <c:pt idx="8434">
                  <c:v>22461.336772056882</c:v>
                </c:pt>
                <c:pt idx="8435">
                  <c:v>20551.642014032434</c:v>
                </c:pt>
                <c:pt idx="8436">
                  <c:v>19904.809918572628</c:v>
                </c:pt>
                <c:pt idx="8437">
                  <c:v>20459.237428966771</c:v>
                </c:pt>
                <c:pt idx="8438">
                  <c:v>21598.8939781105</c:v>
                </c:pt>
                <c:pt idx="8439">
                  <c:v>22676.947470543539</c:v>
                </c:pt>
                <c:pt idx="8440">
                  <c:v>22830.955112319705</c:v>
                </c:pt>
                <c:pt idx="8441">
                  <c:v>22676.947470543539</c:v>
                </c:pt>
                <c:pt idx="8442">
                  <c:v>22738.550527254134</c:v>
                </c:pt>
                <c:pt idx="8443">
                  <c:v>23292.978037648372</c:v>
                </c:pt>
                <c:pt idx="8444">
                  <c:v>25017.86362554122</c:v>
                </c:pt>
                <c:pt idx="8445">
                  <c:v>25880.306419487872</c:v>
                </c:pt>
                <c:pt idx="8446">
                  <c:v>27451.184365604746</c:v>
                </c:pt>
                <c:pt idx="8447">
                  <c:v>25472.86394977794</c:v>
                </c:pt>
                <c:pt idx="8448">
                  <c:v>25380.459364712191</c:v>
                </c:pt>
                <c:pt idx="8449">
                  <c:v>25626.871591554194</c:v>
                </c:pt>
                <c:pt idx="8450">
                  <c:v>25996.48993181693</c:v>
                </c:pt>
                <c:pt idx="8451">
                  <c:v>26304.505215369161</c:v>
                </c:pt>
                <c:pt idx="8452">
                  <c:v>26119.69604523775</c:v>
                </c:pt>
                <c:pt idx="8453">
                  <c:v>25996.48993181693</c:v>
                </c:pt>
                <c:pt idx="8454">
                  <c:v>26181.299101948342</c:v>
                </c:pt>
                <c:pt idx="8455">
                  <c:v>26828.131197408238</c:v>
                </c:pt>
                <c:pt idx="8456">
                  <c:v>26550.917442211168</c:v>
                </c:pt>
                <c:pt idx="8457">
                  <c:v>26619.543100013521</c:v>
                </c:pt>
                <c:pt idx="8458">
                  <c:v>23939.810133108182</c:v>
                </c:pt>
                <c:pt idx="8459">
                  <c:v>20890.458825940008</c:v>
                </c:pt>
                <c:pt idx="8460">
                  <c:v>18611.145727652744</c:v>
                </c:pt>
                <c:pt idx="8461">
                  <c:v>18272.328915745165</c:v>
                </c:pt>
                <c:pt idx="8462">
                  <c:v>20336.031315545773</c:v>
                </c:pt>
                <c:pt idx="8463">
                  <c:v>24740.649870344238</c:v>
                </c:pt>
                <c:pt idx="8464">
                  <c:v>27081.566025341919</c:v>
                </c:pt>
                <c:pt idx="8465">
                  <c:v>27420.382837249585</c:v>
                </c:pt>
                <c:pt idx="8466">
                  <c:v>26896.756855210504</c:v>
                </c:pt>
                <c:pt idx="8467">
                  <c:v>26003.512532908877</c:v>
                </c:pt>
                <c:pt idx="8468">
                  <c:v>25233.474324028066</c:v>
                </c:pt>
                <c:pt idx="8469">
                  <c:v>24956.260568830814</c:v>
                </c:pt>
                <c:pt idx="8470">
                  <c:v>24956.260568830814</c:v>
                </c:pt>
                <c:pt idx="8471">
                  <c:v>22823.932511227846</c:v>
                </c:pt>
                <c:pt idx="8472">
                  <c:v>23717.176833529658</c:v>
                </c:pt>
                <c:pt idx="8473">
                  <c:v>25103.245609515117</c:v>
                </c:pt>
                <c:pt idx="8474">
                  <c:v>24856.833382673296</c:v>
                </c:pt>
                <c:pt idx="8475">
                  <c:v>24302.405872279054</c:v>
                </c:pt>
                <c:pt idx="8476">
                  <c:v>23932.787532016326</c:v>
                </c:pt>
                <c:pt idx="8477">
                  <c:v>23501.566135043089</c:v>
                </c:pt>
                <c:pt idx="8478">
                  <c:v>22854.734039583007</c:v>
                </c:pt>
                <c:pt idx="8479">
                  <c:v>22300.306529188772</c:v>
                </c:pt>
                <c:pt idx="8480">
                  <c:v>21283.85609346614</c:v>
                </c:pt>
                <c:pt idx="8481">
                  <c:v>20736.451184163849</c:v>
                </c:pt>
                <c:pt idx="8482">
                  <c:v>17687.099876995675</c:v>
                </c:pt>
                <c:pt idx="8483">
                  <c:v>15438.58830706375</c:v>
                </c:pt>
                <c:pt idx="8484">
                  <c:v>14360.534814630528</c:v>
                </c:pt>
                <c:pt idx="8485">
                  <c:v>13836.90883259154</c:v>
                </c:pt>
                <c:pt idx="8486">
                  <c:v>14606.947041472349</c:v>
                </c:pt>
                <c:pt idx="8487">
                  <c:v>17194.275423312032</c:v>
                </c:pt>
                <c:pt idx="8488">
                  <c:v>19196.374766402139</c:v>
                </c:pt>
                <c:pt idx="8489">
                  <c:v>20151.222145414453</c:v>
                </c:pt>
                <c:pt idx="8490">
                  <c:v>20120.420617059201</c:v>
                </c:pt>
                <c:pt idx="8491">
                  <c:v>19658.397691730806</c:v>
                </c:pt>
                <c:pt idx="8492">
                  <c:v>18795.954897784151</c:v>
                </c:pt>
                <c:pt idx="8493">
                  <c:v>18025.916688903344</c:v>
                </c:pt>
                <c:pt idx="8494">
                  <c:v>17594.695291930111</c:v>
                </c:pt>
                <c:pt idx="8495">
                  <c:v>16201.603914852705</c:v>
                </c:pt>
                <c:pt idx="8496">
                  <c:v>17279.657407285747</c:v>
                </c:pt>
                <c:pt idx="8497">
                  <c:v>18573.321598205632</c:v>
                </c:pt>
                <c:pt idx="8498">
                  <c:v>19404.962863796853</c:v>
                </c:pt>
                <c:pt idx="8499">
                  <c:v>20298.207186098756</c:v>
                </c:pt>
                <c:pt idx="8500">
                  <c:v>21468.665263597552</c:v>
                </c:pt>
                <c:pt idx="8501">
                  <c:v>21961.489717281376</c:v>
                </c:pt>
                <c:pt idx="8502">
                  <c:v>21992.291245636628</c:v>
                </c:pt>
                <c:pt idx="8503">
                  <c:v>22084.695830702196</c:v>
                </c:pt>
                <c:pt idx="8504">
                  <c:v>21684.275962084215</c:v>
                </c:pt>
                <c:pt idx="8505">
                  <c:v>22584.54288547788</c:v>
                </c:pt>
                <c:pt idx="8506">
                  <c:v>20952.061882650421</c:v>
                </c:pt>
                <c:pt idx="8507">
                  <c:v>18518.741142587081</c:v>
                </c:pt>
                <c:pt idx="8508">
                  <c:v>16947.863196470207</c:v>
                </c:pt>
                <c:pt idx="8509">
                  <c:v>16793.855554694048</c:v>
                </c:pt>
                <c:pt idx="8510">
                  <c:v>18272.328915745165</c:v>
                </c:pt>
                <c:pt idx="8511">
                  <c:v>21383.283279623836</c:v>
                </c:pt>
                <c:pt idx="8512">
                  <c:v>21691.298563176071</c:v>
                </c:pt>
                <c:pt idx="8513">
                  <c:v>21691.298563176071</c:v>
                </c:pt>
                <c:pt idx="8514">
                  <c:v>21906.909261662735</c:v>
                </c:pt>
                <c:pt idx="8515">
                  <c:v>22368.932186991307</c:v>
                </c:pt>
                <c:pt idx="8516">
                  <c:v>23909.008604752929</c:v>
                </c:pt>
                <c:pt idx="8517">
                  <c:v>26681.146156723935</c:v>
                </c:pt>
                <c:pt idx="8518">
                  <c:v>28868.05466994545</c:v>
                </c:pt>
                <c:pt idx="8519">
                  <c:v>26982.138839184401</c:v>
                </c:pt>
                <c:pt idx="8520">
                  <c:v>27290.154122736636</c:v>
                </c:pt>
                <c:pt idx="8521">
                  <c:v>26889.734254118648</c:v>
                </c:pt>
                <c:pt idx="8522">
                  <c:v>26858.9327257634</c:v>
                </c:pt>
                <c:pt idx="8523">
                  <c:v>26366.108272079753</c:v>
                </c:pt>
                <c:pt idx="8524">
                  <c:v>25503.665478133193</c:v>
                </c:pt>
                <c:pt idx="8525">
                  <c:v>24702.825740897133</c:v>
                </c:pt>
                <c:pt idx="8526">
                  <c:v>23809.58141859532</c:v>
                </c:pt>
                <c:pt idx="8527">
                  <c:v>23101.14626642501</c:v>
                </c:pt>
                <c:pt idx="8528">
                  <c:v>22053.894302347038</c:v>
                </c:pt>
                <c:pt idx="8529">
                  <c:v>23108.168867516957</c:v>
                </c:pt>
                <c:pt idx="8530">
                  <c:v>21722.10009153132</c:v>
                </c:pt>
                <c:pt idx="8531">
                  <c:v>20982.863411005852</c:v>
                </c:pt>
                <c:pt idx="8532">
                  <c:v>20890.458825940008</c:v>
                </c:pt>
                <c:pt idx="8533">
                  <c:v>20551.642014032434</c:v>
                </c:pt>
                <c:pt idx="8534">
                  <c:v>19812.405333506784</c:v>
                </c:pt>
                <c:pt idx="8535">
                  <c:v>19381.183936533551</c:v>
                </c:pt>
                <c:pt idx="8536">
                  <c:v>18549.54267094233</c:v>
                </c:pt>
                <c:pt idx="8537">
                  <c:v>16978.664724825463</c:v>
                </c:pt>
                <c:pt idx="8538">
                  <c:v>15530.992892129412</c:v>
                </c:pt>
                <c:pt idx="8539">
                  <c:v>14360.534814630528</c:v>
                </c:pt>
                <c:pt idx="8540">
                  <c:v>13159.275208776482</c:v>
                </c:pt>
                <c:pt idx="8541">
                  <c:v>11434.389620883359</c:v>
                </c:pt>
                <c:pt idx="8542">
                  <c:v>9771.1070897007376</c:v>
                </c:pt>
                <c:pt idx="8543">
                  <c:v>7022.7484649931375</c:v>
                </c:pt>
                <c:pt idx="8544">
                  <c:v>6345.1148411780878</c:v>
                </c:pt>
                <c:pt idx="8545">
                  <c:v>5913.8934442046893</c:v>
                </c:pt>
                <c:pt idx="8546">
                  <c:v>5451.8705188762578</c:v>
                </c:pt>
                <c:pt idx="8547">
                  <c:v>5020.6491219030322</c:v>
                </c:pt>
                <c:pt idx="8548">
                  <c:v>4805.0384234164148</c:v>
                </c:pt>
                <c:pt idx="8549">
                  <c:v>4835.8399517716198</c:v>
                </c:pt>
                <c:pt idx="8550">
                  <c:v>4989.8475935478273</c:v>
                </c:pt>
                <c:pt idx="8551">
                  <c:v>5051.4506502582371</c:v>
                </c:pt>
                <c:pt idx="8552">
                  <c:v>4897.4430084820306</c:v>
                </c:pt>
                <c:pt idx="8553">
                  <c:v>6382.938970625195</c:v>
                </c:pt>
                <c:pt idx="8554">
                  <c:v>5736.1068751651792</c:v>
                </c:pt>
                <c:pt idx="8555">
                  <c:v>4719.6564394425277</c:v>
                </c:pt>
                <c:pt idx="8556">
                  <c:v>3734.0075320750739</c:v>
                </c:pt>
                <c:pt idx="8557">
                  <c:v>4935.2671379291369</c:v>
                </c:pt>
                <c:pt idx="8558">
                  <c:v>7122.1756511508265</c:v>
                </c:pt>
                <c:pt idx="8559">
                  <c:v>11773.206432791025</c:v>
                </c:pt>
                <c:pt idx="8560">
                  <c:v>13744.504247525878</c:v>
                </c:pt>
                <c:pt idx="8561">
                  <c:v>13374.885907263053</c:v>
                </c:pt>
                <c:pt idx="8562">
                  <c:v>13621.298134104878</c:v>
                </c:pt>
                <c:pt idx="8563">
                  <c:v>13836.90883259154</c:v>
                </c:pt>
                <c:pt idx="8564">
                  <c:v>13682.901190815468</c:v>
                </c:pt>
                <c:pt idx="8565">
                  <c:v>13960.114946012542</c:v>
                </c:pt>
                <c:pt idx="8566">
                  <c:v>14668.550098182943</c:v>
                </c:pt>
                <c:pt idx="8567">
                  <c:v>12443.817455514136</c:v>
                </c:pt>
                <c:pt idx="8568">
                  <c:v>12320.611342093316</c:v>
                </c:pt>
                <c:pt idx="8569">
                  <c:v>11519.771604857075</c:v>
                </c:pt>
                <c:pt idx="8570">
                  <c:v>10749.733395976264</c:v>
                </c:pt>
                <c:pt idx="8571">
                  <c:v>9794.8860169640411</c:v>
                </c:pt>
                <c:pt idx="8572">
                  <c:v>9178.8554498593949</c:v>
                </c:pt>
                <c:pt idx="8573">
                  <c:v>8809.2371095966228</c:v>
                </c:pt>
                <c:pt idx="8574">
                  <c:v>8716.8325245310098</c:v>
                </c:pt>
                <c:pt idx="8575">
                  <c:v>8593.6264111100172</c:v>
                </c:pt>
                <c:pt idx="8576">
                  <c:v>8532.0233543996055</c:v>
                </c:pt>
                <c:pt idx="8577">
                  <c:v>10387.137656805387</c:v>
                </c:pt>
                <c:pt idx="8578">
                  <c:v>10017.519316542743</c:v>
                </c:pt>
                <c:pt idx="8579">
                  <c:v>9278.282636017093</c:v>
                </c:pt>
                <c:pt idx="8580">
                  <c:v>9124.27499424093</c:v>
                </c:pt>
                <c:pt idx="8581">
                  <c:v>9401.4887494379127</c:v>
                </c:pt>
                <c:pt idx="8582">
                  <c:v>9709.5040329903277</c:v>
                </c:pt>
                <c:pt idx="8583">
                  <c:v>11095.572808975785</c:v>
                </c:pt>
                <c:pt idx="8584">
                  <c:v>12789.656868513657</c:v>
                </c:pt>
                <c:pt idx="8585">
                  <c:v>14360.534814630528</c:v>
                </c:pt>
                <c:pt idx="8586">
                  <c:v>14730.153154893353</c:v>
                </c:pt>
                <c:pt idx="8587">
                  <c:v>15315.38219364275</c:v>
                </c:pt>
                <c:pt idx="8588">
                  <c:v>17748.70293370627</c:v>
                </c:pt>
                <c:pt idx="8589">
                  <c:v>21075.267996071423</c:v>
                </c:pt>
                <c:pt idx="8590">
                  <c:v>23724.199434621605</c:v>
                </c:pt>
                <c:pt idx="8591">
                  <c:v>22947.138624648851</c:v>
                </c:pt>
                <c:pt idx="8592">
                  <c:v>23747.978361884911</c:v>
                </c:pt>
                <c:pt idx="8593">
                  <c:v>24548.818099120879</c:v>
                </c:pt>
                <c:pt idx="8594">
                  <c:v>24826.031854318135</c:v>
                </c:pt>
                <c:pt idx="8595">
                  <c:v>24672.024212541881</c:v>
                </c:pt>
                <c:pt idx="8596">
                  <c:v>24856.833382673296</c:v>
                </c:pt>
                <c:pt idx="8597">
                  <c:v>24980.039496094116</c:v>
                </c:pt>
                <c:pt idx="8598">
                  <c:v>25750.077704975014</c:v>
                </c:pt>
                <c:pt idx="8599">
                  <c:v>28583.81831365652</c:v>
                </c:pt>
                <c:pt idx="8600">
                  <c:v>30924.734468654198</c:v>
                </c:pt>
                <c:pt idx="8601">
                  <c:v>32625.841129284021</c:v>
                </c:pt>
                <c:pt idx="8602">
                  <c:v>31208.97082494331</c:v>
                </c:pt>
                <c:pt idx="8603">
                  <c:v>30438.932616062506</c:v>
                </c:pt>
                <c:pt idx="8604">
                  <c:v>29884.505105668261</c:v>
                </c:pt>
                <c:pt idx="8605">
                  <c:v>29514.886765405437</c:v>
                </c:pt>
                <c:pt idx="8606">
                  <c:v>30007.711219089084</c:v>
                </c:pt>
                <c:pt idx="8607">
                  <c:v>31239.772353298467</c:v>
                </c:pt>
                <c:pt idx="8608">
                  <c:v>32441.031959152602</c:v>
                </c:pt>
                <c:pt idx="8609">
                  <c:v>33549.886979940995</c:v>
                </c:pt>
                <c:pt idx="8610">
                  <c:v>33950.30684855907</c:v>
                </c:pt>
                <c:pt idx="8611">
                  <c:v>33888.703791848653</c:v>
                </c:pt>
                <c:pt idx="8612">
                  <c:v>33765.497678427659</c:v>
                </c:pt>
                <c:pt idx="8613">
                  <c:v>33919.505320203818</c:v>
                </c:pt>
                <c:pt idx="8614">
                  <c:v>34535.535887308462</c:v>
                </c:pt>
                <c:pt idx="8615">
                  <c:v>33019.238396810149</c:v>
                </c:pt>
                <c:pt idx="8616">
                  <c:v>33758.475077335708</c:v>
                </c:pt>
                <c:pt idx="8617">
                  <c:v>34405.307172795605</c:v>
                </c:pt>
                <c:pt idx="8618">
                  <c:v>35021.337739900344</c:v>
                </c:pt>
                <c:pt idx="8619">
                  <c:v>35483.360665228829</c:v>
                </c:pt>
                <c:pt idx="8620">
                  <c:v>35945.383590557227</c:v>
                </c:pt>
                <c:pt idx="8621">
                  <c:v>36592.215686017298</c:v>
                </c:pt>
                <c:pt idx="8622">
                  <c:v>36715.421799438125</c:v>
                </c:pt>
                <c:pt idx="8623">
                  <c:v>36838.627912859127</c:v>
                </c:pt>
                <c:pt idx="8624">
                  <c:v>36376.604987530642</c:v>
                </c:pt>
                <c:pt idx="8625">
                  <c:v>36260.421475201583</c:v>
                </c:pt>
                <c:pt idx="8626">
                  <c:v>33334.276281454418</c:v>
                </c:pt>
                <c:pt idx="8627">
                  <c:v>31301.375410008972</c:v>
                </c:pt>
                <c:pt idx="8628">
                  <c:v>30469.73414441766</c:v>
                </c:pt>
                <c:pt idx="8629">
                  <c:v>30716.146371259481</c:v>
                </c:pt>
                <c:pt idx="8630">
                  <c:v>32625.841129284021</c:v>
                </c:pt>
                <c:pt idx="8631">
                  <c:v>37338.474967634626</c:v>
                </c:pt>
                <c:pt idx="8632">
                  <c:v>39494.581952501074</c:v>
                </c:pt>
                <c:pt idx="8633">
                  <c:v>40665.04002999996</c:v>
                </c:pt>
                <c:pt idx="8634">
                  <c:v>41989.505749275013</c:v>
                </c:pt>
                <c:pt idx="8635">
                  <c:v>42944.353128287228</c:v>
                </c:pt>
                <c:pt idx="8636">
                  <c:v>43899.200507299451</c:v>
                </c:pt>
                <c:pt idx="8637">
                  <c:v>44576.834131114512</c:v>
                </c:pt>
                <c:pt idx="8638">
                  <c:v>43652.788280457542</c:v>
                </c:pt>
                <c:pt idx="8639">
                  <c:v>40226.796031934871</c:v>
                </c:pt>
                <c:pt idx="8640">
                  <c:v>38471.108915686404</c:v>
                </c:pt>
                <c:pt idx="8641">
                  <c:v>37393.055423253274</c:v>
                </c:pt>
                <c:pt idx="8642">
                  <c:v>37577.864593384678</c:v>
                </c:pt>
                <c:pt idx="8643">
                  <c:v>38532.711972396995</c:v>
                </c:pt>
                <c:pt idx="8644">
                  <c:v>40411.605202066283</c:v>
                </c:pt>
                <c:pt idx="8645">
                  <c:v>42321.299960090546</c:v>
                </c:pt>
                <c:pt idx="8646">
                  <c:v>44446.605416601655</c:v>
                </c:pt>
                <c:pt idx="8647">
                  <c:v>45894.277249297702</c:v>
                </c:pt>
                <c:pt idx="8648">
                  <c:v>44261.796246470418</c:v>
                </c:pt>
                <c:pt idx="8649">
                  <c:v>42605.536316379657</c:v>
                </c:pt>
                <c:pt idx="8650">
                  <c:v>38508.933045133599</c:v>
                </c:pt>
                <c:pt idx="8651">
                  <c:v>34381.528245532303</c:v>
                </c:pt>
                <c:pt idx="8652">
                  <c:v>31794.199863692709</c:v>
                </c:pt>
                <c:pt idx="8653">
                  <c:v>31547.787636850702</c:v>
                </c:pt>
                <c:pt idx="8654">
                  <c:v>32625.841129284021</c:v>
                </c:pt>
                <c:pt idx="8655">
                  <c:v>33765.497678427659</c:v>
                </c:pt>
                <c:pt idx="8656">
                  <c:v>34258.322132111301</c:v>
                </c:pt>
                <c:pt idx="8657">
                  <c:v>34473.932830598053</c:v>
                </c:pt>
                <c:pt idx="8658">
                  <c:v>34751.146585795126</c:v>
                </c:pt>
                <c:pt idx="8659">
                  <c:v>35243.971039478856</c:v>
                </c:pt>
                <c:pt idx="8660">
                  <c:v>35767.597021517759</c:v>
                </c:pt>
                <c:pt idx="8661">
                  <c:v>36044.810776714927</c:v>
                </c:pt>
                <c:pt idx="8662">
                  <c:v>35983.207720004335</c:v>
                </c:pt>
                <c:pt idx="8663">
                  <c:v>33727.673548980543</c:v>
                </c:pt>
                <c:pt idx="8664">
                  <c:v>33850.87966240137</c:v>
                </c:pt>
                <c:pt idx="8665">
                  <c:v>33974.085775822372</c:v>
                </c:pt>
                <c:pt idx="8666">
                  <c:v>34189.696474308941</c:v>
                </c:pt>
                <c:pt idx="8667">
                  <c:v>34158.894945953783</c:v>
                </c:pt>
                <c:pt idx="8668">
                  <c:v>33727.673548980543</c:v>
                </c:pt>
                <c:pt idx="8669">
                  <c:v>33265.650623651971</c:v>
                </c:pt>
                <c:pt idx="8670">
                  <c:v>32865.230755033896</c:v>
                </c:pt>
                <c:pt idx="8671">
                  <c:v>32434.009358060663</c:v>
                </c:pt>
                <c:pt idx="8672">
                  <c:v>31941.184904377009</c:v>
                </c:pt>
                <c:pt idx="8673">
                  <c:v>33642.29156500665</c:v>
                </c:pt>
                <c:pt idx="8674">
                  <c:v>32964.657941191595</c:v>
                </c:pt>
                <c:pt idx="8675">
                  <c:v>32379.4289024422</c:v>
                </c:pt>
                <c:pt idx="8676">
                  <c:v>32441.031959152602</c:v>
                </c:pt>
                <c:pt idx="8677">
                  <c:v>33365.077809809576</c:v>
                </c:pt>
                <c:pt idx="8678">
                  <c:v>34997.55881263686</c:v>
                </c:pt>
                <c:pt idx="8679">
                  <c:v>36476.03217368816</c:v>
                </c:pt>
                <c:pt idx="8680">
                  <c:v>36907.253570661393</c:v>
                </c:pt>
                <c:pt idx="8681">
                  <c:v>36845.650513950983</c:v>
                </c:pt>
                <c:pt idx="8682">
                  <c:v>36876.45204230614</c:v>
                </c:pt>
                <c:pt idx="8683">
                  <c:v>36968.856627371977</c:v>
                </c:pt>
                <c:pt idx="8684">
                  <c:v>36599.238287109161</c:v>
                </c:pt>
                <c:pt idx="8685">
                  <c:v>35952.406191649163</c:v>
                </c:pt>
                <c:pt idx="8686">
                  <c:v>35521.18479467593</c:v>
                </c:pt>
                <c:pt idx="8687">
                  <c:v>32988.436868454897</c:v>
                </c:pt>
                <c:pt idx="8688">
                  <c:v>32772.826169968328</c:v>
                </c:pt>
                <c:pt idx="8689">
                  <c:v>32495.612414771065</c:v>
                </c:pt>
                <c:pt idx="8690">
                  <c:v>32464.810886415911</c:v>
                </c:pt>
                <c:pt idx="8691">
                  <c:v>32526.413943126507</c:v>
                </c:pt>
                <c:pt idx="8692">
                  <c:v>32742.024641613076</c:v>
                </c:pt>
                <c:pt idx="8693">
                  <c:v>33142.444510231144</c:v>
                </c:pt>
                <c:pt idx="8694">
                  <c:v>33265.650623651971</c:v>
                </c:pt>
                <c:pt idx="8695">
                  <c:v>33265.650623651971</c:v>
                </c:pt>
                <c:pt idx="8696">
                  <c:v>32526.413943126507</c:v>
                </c:pt>
                <c:pt idx="8697">
                  <c:v>33303.474753099174</c:v>
                </c:pt>
                <c:pt idx="8698">
                  <c:v>31701.795278626952</c:v>
                </c:pt>
                <c:pt idx="8699">
                  <c:v>30100.115804154837</c:v>
                </c:pt>
                <c:pt idx="8700">
                  <c:v>29453.283708695028</c:v>
                </c:pt>
                <c:pt idx="8701">
                  <c:v>29884.505105668261</c:v>
                </c:pt>
                <c:pt idx="8702">
                  <c:v>31424.581523429886</c:v>
                </c:pt>
                <c:pt idx="8703">
                  <c:v>35644.390908096939</c:v>
                </c:pt>
                <c:pt idx="8704">
                  <c:v>38755.34527197542</c:v>
                </c:pt>
                <c:pt idx="8705">
                  <c:v>41989.505749275013</c:v>
                </c:pt>
                <c:pt idx="8706">
                  <c:v>44515.231074404095</c:v>
                </c:pt>
                <c:pt idx="8707">
                  <c:v>46609.735002560046</c:v>
                </c:pt>
                <c:pt idx="8708">
                  <c:v>48303.819062097733</c:v>
                </c:pt>
                <c:pt idx="8709">
                  <c:v>49043.055742623394</c:v>
                </c:pt>
                <c:pt idx="8710">
                  <c:v>49135.460327689136</c:v>
                </c:pt>
                <c:pt idx="8711">
                  <c:v>46941.529213375579</c:v>
                </c:pt>
                <c:pt idx="8712">
                  <c:v>46479.506288047094</c:v>
                </c:pt>
                <c:pt idx="8713">
                  <c:v>45647.865022455873</c:v>
                </c:pt>
                <c:pt idx="8714">
                  <c:v>46140.689476139523</c:v>
                </c:pt>
                <c:pt idx="8715">
                  <c:v>47526.758252124979</c:v>
                </c:pt>
                <c:pt idx="8716">
                  <c:v>48081.185762519221</c:v>
                </c:pt>
                <c:pt idx="8717">
                  <c:v>47126.338383506991</c:v>
                </c:pt>
                <c:pt idx="8718">
                  <c:v>44539.010001667404</c:v>
                </c:pt>
                <c:pt idx="8719">
                  <c:v>41489.658694499325</c:v>
                </c:pt>
                <c:pt idx="8720">
                  <c:v>38625.116557462563</c:v>
                </c:pt>
                <c:pt idx="8721">
                  <c:v>38662.940686909678</c:v>
                </c:pt>
                <c:pt idx="8722">
                  <c:v>37122.864269147962</c:v>
                </c:pt>
                <c:pt idx="8723">
                  <c:v>35151.566454413114</c:v>
                </c:pt>
                <c:pt idx="8724">
                  <c:v>33488.283923230396</c:v>
                </c:pt>
                <c:pt idx="8725">
                  <c:v>32995.459469546753</c:v>
                </c:pt>
                <c:pt idx="8726">
                  <c:v>34874.352699216128</c:v>
                </c:pt>
                <c:pt idx="8727">
                  <c:v>40049.009462895308</c:v>
                </c:pt>
                <c:pt idx="8728">
                  <c:v>41065.459898617948</c:v>
                </c:pt>
                <c:pt idx="8729">
                  <c:v>40264.620161381972</c:v>
                </c:pt>
                <c:pt idx="8730">
                  <c:v>39371.375839080072</c:v>
                </c:pt>
                <c:pt idx="8731">
                  <c:v>39494.581952501074</c:v>
                </c:pt>
                <c:pt idx="8732">
                  <c:v>39956.604877829559</c:v>
                </c:pt>
                <c:pt idx="8733">
                  <c:v>40695.841558355118</c:v>
                </c:pt>
                <c:pt idx="8734">
                  <c:v>41619.887409012183</c:v>
                </c:pt>
                <c:pt idx="8735">
                  <c:v>40072.788390158617</c:v>
                </c:pt>
                <c:pt idx="8736">
                  <c:v>40688.818957263269</c:v>
                </c:pt>
                <c:pt idx="8737">
                  <c:v>41181.643410947087</c:v>
                </c:pt>
                <c:pt idx="8738">
                  <c:v>41181.643410947087</c:v>
                </c:pt>
                <c:pt idx="8739">
                  <c:v>40750.422013973672</c:v>
                </c:pt>
                <c:pt idx="8740">
                  <c:v>39826.376163316614</c:v>
                </c:pt>
                <c:pt idx="8741">
                  <c:v>38809.925727593982</c:v>
                </c:pt>
                <c:pt idx="8742">
                  <c:v>38039.887518713163</c:v>
                </c:pt>
                <c:pt idx="8743">
                  <c:v>37239.047781477107</c:v>
                </c:pt>
                <c:pt idx="8744">
                  <c:v>36068.589703978228</c:v>
                </c:pt>
                <c:pt idx="8745">
                  <c:v>36383.627588622585</c:v>
                </c:pt>
                <c:pt idx="8746">
                  <c:v>34104.314490335222</c:v>
                </c:pt>
                <c:pt idx="8747">
                  <c:v>31979.009033824117</c:v>
                </c:pt>
                <c:pt idx="8748">
                  <c:v>30993.360126456737</c:v>
                </c:pt>
                <c:pt idx="8749">
                  <c:v>30993.360126456737</c:v>
                </c:pt>
                <c:pt idx="8750">
                  <c:v>32133.016675600193</c:v>
                </c:pt>
                <c:pt idx="8751">
                  <c:v>34997.55881263686</c:v>
                </c:pt>
                <c:pt idx="8752">
                  <c:v>36106.413833425329</c:v>
                </c:pt>
                <c:pt idx="8753">
                  <c:v>36352.826060267151</c:v>
                </c:pt>
                <c:pt idx="8754">
                  <c:v>36722.444400529981</c:v>
                </c:pt>
                <c:pt idx="8755">
                  <c:v>36845.650513950983</c:v>
                </c:pt>
                <c:pt idx="8756">
                  <c:v>36907.253570661393</c:v>
                </c:pt>
                <c:pt idx="8757">
                  <c:v>37061.261212437559</c:v>
                </c:pt>
                <c:pt idx="8758">
                  <c:v>37215.268854213806</c:v>
                </c:pt>
                <c:pt idx="8759">
                  <c:v>35298.551495097418</c:v>
                </c:pt>
                <c:pt idx="8760">
                  <c:v>35606.566778649831</c:v>
                </c:pt>
                <c:pt idx="8761">
                  <c:v>35852.979005491652</c:v>
                </c:pt>
                <c:pt idx="8762">
                  <c:v>36315.00193082005</c:v>
                </c:pt>
                <c:pt idx="8763">
                  <c:v>37208.246253121863</c:v>
                </c:pt>
                <c:pt idx="8764">
                  <c:v>38779.124199238729</c:v>
                </c:pt>
                <c:pt idx="8765">
                  <c:v>40288.399088645281</c:v>
                </c:pt>
                <c:pt idx="8766">
                  <c:v>41181.643410947087</c:v>
                </c:pt>
                <c:pt idx="8767">
                  <c:v>41797.673978051738</c:v>
                </c:pt>
                <c:pt idx="8768">
                  <c:v>40996.834240815682</c:v>
                </c:pt>
                <c:pt idx="8769">
                  <c:v>40973.055313552199</c:v>
                </c:pt>
                <c:pt idx="8770">
                  <c:v>39494.581952501074</c:v>
                </c:pt>
                <c:pt idx="8771">
                  <c:v>38416.52846006785</c:v>
                </c:pt>
                <c:pt idx="8772">
                  <c:v>37708.093307897456</c:v>
                </c:pt>
                <c:pt idx="8773">
                  <c:v>37400.078024345217</c:v>
                </c:pt>
                <c:pt idx="8774">
                  <c:v>37738.894836252795</c:v>
                </c:pt>
                <c:pt idx="8775">
                  <c:v>39525.383480856326</c:v>
                </c:pt>
                <c:pt idx="8776">
                  <c:v>40387.826274802799</c:v>
                </c:pt>
                <c:pt idx="8777">
                  <c:v>40788.246143420787</c:v>
                </c:pt>
                <c:pt idx="8778">
                  <c:v>41157.864483683603</c:v>
                </c:pt>
                <c:pt idx="8779">
                  <c:v>41650.688937367435</c:v>
                </c:pt>
                <c:pt idx="8780">
                  <c:v>42389.925617892994</c:v>
                </c:pt>
                <c:pt idx="8781">
                  <c:v>43190.765355129057</c:v>
                </c:pt>
                <c:pt idx="8782">
                  <c:v>43806.795922233701</c:v>
                </c:pt>
                <c:pt idx="8783">
                  <c:v>42598.513715287714</c:v>
                </c:pt>
              </c:numCache>
            </c:numRef>
          </c:yVal>
          <c:smooth val="0"/>
          <c:extLst>
            <c:ext xmlns:c16="http://schemas.microsoft.com/office/drawing/2014/chart" uri="{C3380CC4-5D6E-409C-BE32-E72D297353CC}">
              <c16:uniqueId val="{00000000-376B-48BE-BC87-CFD300AB38AA}"/>
            </c:ext>
          </c:extLst>
        </c:ser>
        <c:dLbls>
          <c:showLegendKey val="0"/>
          <c:showVal val="0"/>
          <c:showCatName val="0"/>
          <c:showSerName val="0"/>
          <c:showPercent val="0"/>
          <c:showBubbleSize val="0"/>
        </c:dLbls>
        <c:axId val="414743232"/>
        <c:axId val="416796800"/>
      </c:scatterChart>
      <c:valAx>
        <c:axId val="414743232"/>
        <c:scaling>
          <c:orientation val="minMax"/>
          <c:max val="8784"/>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da-DK"/>
                  <a:t>Hour in the year</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6796800"/>
        <c:crosses val="autoZero"/>
        <c:crossBetween val="midCat"/>
      </c:valAx>
      <c:valAx>
        <c:axId val="416796800"/>
        <c:scaling>
          <c:orientation val="minMax"/>
          <c:max val="5000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a:t>Heat demand [MW]</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147432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Oud-Heverlee data collection.xlsm]Industry demand!PivotTable4</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
        <c:idx val="21"/>
        <c:spPr>
          <a:solidFill>
            <a:schemeClr val="accent1"/>
          </a:solidFill>
          <a:ln>
            <a:noFill/>
          </a:ln>
          <a:effectLst/>
        </c:spPr>
        <c:marker>
          <c:symbol val="none"/>
        </c:marker>
      </c:pivotFmt>
      <c:pivotFmt>
        <c:idx val="22"/>
        <c:spPr>
          <a:solidFill>
            <a:schemeClr val="accent1"/>
          </a:solidFill>
          <a:ln>
            <a:noFill/>
          </a:ln>
          <a:effectLst/>
        </c:spPr>
        <c:marker>
          <c:symbol val="none"/>
        </c:marker>
      </c:pivotFmt>
      <c:pivotFmt>
        <c:idx val="23"/>
        <c:spPr>
          <a:solidFill>
            <a:schemeClr val="accent1"/>
          </a:solidFill>
          <a:ln>
            <a:noFill/>
          </a:ln>
          <a:effectLst/>
        </c:spPr>
        <c:marker>
          <c:symbol val="none"/>
        </c:marker>
      </c:pivotFmt>
      <c:pivotFmt>
        <c:idx val="24"/>
        <c:spPr>
          <a:solidFill>
            <a:schemeClr val="accent1"/>
          </a:solidFill>
          <a:ln>
            <a:noFill/>
          </a:ln>
          <a:effectLst/>
        </c:spPr>
        <c:marker>
          <c:symbol val="none"/>
        </c:marker>
      </c:pivotFmt>
      <c:pivotFmt>
        <c:idx val="25"/>
        <c:spPr>
          <a:solidFill>
            <a:schemeClr val="accent1"/>
          </a:solidFill>
          <a:ln>
            <a:noFill/>
          </a:ln>
          <a:effectLst/>
        </c:spPr>
        <c:marker>
          <c:symbol val="none"/>
        </c:marker>
      </c:pivotFmt>
      <c:pivotFmt>
        <c:idx val="26"/>
        <c:spPr>
          <a:solidFill>
            <a:schemeClr val="accent1"/>
          </a:solidFill>
          <a:ln>
            <a:noFill/>
          </a:ln>
          <a:effectLst/>
        </c:spPr>
        <c:marker>
          <c:symbol val="none"/>
        </c:marker>
      </c:pivotFmt>
    </c:pivotFmts>
    <c:plotArea>
      <c:layout/>
      <c:barChart>
        <c:barDir val="col"/>
        <c:grouping val="stacked"/>
        <c:varyColors val="0"/>
        <c:ser>
          <c:idx val="0"/>
          <c:order val="0"/>
          <c:tx>
            <c:strRef>
              <c:f>'Industry demand'!$P$6:$P$7</c:f>
              <c:strCache>
                <c:ptCount val="1"/>
                <c:pt idx="0">
                  <c:v>Biofuels and waste</c:v>
                </c:pt>
              </c:strCache>
            </c:strRef>
          </c:tx>
          <c:spPr>
            <a:solidFill>
              <a:schemeClr val="accent1"/>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P$8:$P$15</c:f>
              <c:numCache>
                <c:formatCode>General</c:formatCode>
                <c:ptCount val="7"/>
                <c:pt idx="0">
                  <c:v>0.12481075778136844</c:v>
                </c:pt>
                <c:pt idx="1">
                  <c:v>0</c:v>
                </c:pt>
                <c:pt idx="2">
                  <c:v>0</c:v>
                </c:pt>
                <c:pt idx="3">
                  <c:v>0</c:v>
                </c:pt>
                <c:pt idx="4">
                  <c:v>2.4729879194273048</c:v>
                </c:pt>
                <c:pt idx="5">
                  <c:v>3.9477307501062935</c:v>
                </c:pt>
                <c:pt idx="6">
                  <c:v>2.9299957903459335</c:v>
                </c:pt>
              </c:numCache>
            </c:numRef>
          </c:val>
          <c:extLst>
            <c:ext xmlns:c16="http://schemas.microsoft.com/office/drawing/2014/chart" uri="{C3380CC4-5D6E-409C-BE32-E72D297353CC}">
              <c16:uniqueId val="{00000000-DE08-4324-ABD9-E73CDFD6B3B2}"/>
            </c:ext>
          </c:extLst>
        </c:ser>
        <c:ser>
          <c:idx val="1"/>
          <c:order val="1"/>
          <c:tx>
            <c:strRef>
              <c:f>'Industry demand'!$Q$6:$Q$7</c:f>
              <c:strCache>
                <c:ptCount val="1"/>
                <c:pt idx="0">
                  <c:v>Coal and coal products</c:v>
                </c:pt>
              </c:strCache>
            </c:strRef>
          </c:tx>
          <c:spPr>
            <a:solidFill>
              <a:schemeClr val="accent2"/>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Q$8:$Q$15</c:f>
              <c:numCache>
                <c:formatCode>General</c:formatCode>
                <c:ptCount val="7"/>
                <c:pt idx="1">
                  <c:v>9.9535078785083136E-2</c:v>
                </c:pt>
                <c:pt idx="2">
                  <c:v>16.429564118154286</c:v>
                </c:pt>
                <c:pt idx="3">
                  <c:v>0</c:v>
                </c:pt>
                <c:pt idx="4">
                  <c:v>3.5287497663608147</c:v>
                </c:pt>
                <c:pt idx="5">
                  <c:v>0.26722807154212758</c:v>
                </c:pt>
                <c:pt idx="6">
                  <c:v>0.49402313388676061</c:v>
                </c:pt>
              </c:numCache>
            </c:numRef>
          </c:val>
          <c:extLst>
            <c:ext xmlns:c16="http://schemas.microsoft.com/office/drawing/2014/chart" uri="{C3380CC4-5D6E-409C-BE32-E72D297353CC}">
              <c16:uniqueId val="{00000001-DE08-4324-ABD9-E73CDFD6B3B2}"/>
            </c:ext>
          </c:extLst>
        </c:ser>
        <c:ser>
          <c:idx val="2"/>
          <c:order val="2"/>
          <c:tx>
            <c:strRef>
              <c:f>'Industry demand'!$R$6:$R$7</c:f>
              <c:strCache>
                <c:ptCount val="1"/>
                <c:pt idx="0">
                  <c:v>Electricity</c:v>
                </c:pt>
              </c:strCache>
            </c:strRef>
          </c:tx>
          <c:spPr>
            <a:solidFill>
              <a:schemeClr val="accent3"/>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R$8:$R$15</c:f>
              <c:numCache>
                <c:formatCode>General</c:formatCode>
                <c:ptCount val="7"/>
                <c:pt idx="0">
                  <c:v>12.74583883721766</c:v>
                </c:pt>
                <c:pt idx="1">
                  <c:v>2.4103047485406113E-3</c:v>
                </c:pt>
                <c:pt idx="2">
                  <c:v>4.2689447736881743</c:v>
                </c:pt>
                <c:pt idx="3">
                  <c:v>1.8603164842615376</c:v>
                </c:pt>
                <c:pt idx="4">
                  <c:v>2.7002028950525818</c:v>
                </c:pt>
                <c:pt idx="5">
                  <c:v>2.4237618663978107</c:v>
                </c:pt>
                <c:pt idx="6">
                  <c:v>12.740197183571645</c:v>
                </c:pt>
              </c:numCache>
            </c:numRef>
          </c:val>
          <c:extLst>
            <c:ext xmlns:c16="http://schemas.microsoft.com/office/drawing/2014/chart" uri="{C3380CC4-5D6E-409C-BE32-E72D297353CC}">
              <c16:uniqueId val="{00000002-DE08-4324-ABD9-E73CDFD6B3B2}"/>
            </c:ext>
          </c:extLst>
        </c:ser>
        <c:ser>
          <c:idx val="3"/>
          <c:order val="3"/>
          <c:tx>
            <c:strRef>
              <c:f>'Industry demand'!$S$6:$S$7</c:f>
              <c:strCache>
                <c:ptCount val="1"/>
                <c:pt idx="0">
                  <c:v>Geothermal</c:v>
                </c:pt>
              </c:strCache>
            </c:strRef>
          </c:tx>
          <c:spPr>
            <a:solidFill>
              <a:schemeClr val="accent4"/>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S$8:$S$15</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DE08-4324-ABD9-E73CDFD6B3B2}"/>
            </c:ext>
          </c:extLst>
        </c:ser>
        <c:ser>
          <c:idx val="4"/>
          <c:order val="4"/>
          <c:tx>
            <c:strRef>
              <c:f>'Industry demand'!$T$6:$T$7</c:f>
              <c:strCache>
                <c:ptCount val="1"/>
                <c:pt idx="0">
                  <c:v>Heat</c:v>
                </c:pt>
              </c:strCache>
            </c:strRef>
          </c:tx>
          <c:spPr>
            <a:solidFill>
              <a:schemeClr val="accent5"/>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T$8:$T$15</c:f>
              <c:numCache>
                <c:formatCode>General</c:formatCode>
                <c:ptCount val="7"/>
                <c:pt idx="0">
                  <c:v>2.8991096664932661</c:v>
                </c:pt>
                <c:pt idx="1">
                  <c:v>0</c:v>
                </c:pt>
                <c:pt idx="2">
                  <c:v>0</c:v>
                </c:pt>
                <c:pt idx="3">
                  <c:v>0</c:v>
                </c:pt>
                <c:pt idx="4">
                  <c:v>0</c:v>
                </c:pt>
                <c:pt idx="5">
                  <c:v>0.41371099779768139</c:v>
                </c:pt>
                <c:pt idx="6">
                  <c:v>0.53184308672019676</c:v>
                </c:pt>
              </c:numCache>
            </c:numRef>
          </c:val>
          <c:extLst>
            <c:ext xmlns:c16="http://schemas.microsoft.com/office/drawing/2014/chart" uri="{C3380CC4-5D6E-409C-BE32-E72D297353CC}">
              <c16:uniqueId val="{00000004-DE08-4324-ABD9-E73CDFD6B3B2}"/>
            </c:ext>
          </c:extLst>
        </c:ser>
        <c:ser>
          <c:idx val="5"/>
          <c:order val="5"/>
          <c:tx>
            <c:strRef>
              <c:f>'Industry demand'!$U$6:$U$7</c:f>
              <c:strCache>
                <c:ptCount val="1"/>
                <c:pt idx="0">
                  <c:v>Hydrogen</c:v>
                </c:pt>
              </c:strCache>
            </c:strRef>
          </c:tx>
          <c:spPr>
            <a:solidFill>
              <a:schemeClr val="accent6"/>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U$8:$U$15</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5-DE08-4324-ABD9-E73CDFD6B3B2}"/>
            </c:ext>
          </c:extLst>
        </c:ser>
        <c:ser>
          <c:idx val="6"/>
          <c:order val="6"/>
          <c:tx>
            <c:strRef>
              <c:f>'Industry demand'!$V$6:$V$7</c:f>
              <c:strCache>
                <c:ptCount val="1"/>
                <c:pt idx="0">
                  <c:v>Natural gas</c:v>
                </c:pt>
              </c:strCache>
            </c:strRef>
          </c:tx>
          <c:spPr>
            <a:solidFill>
              <a:schemeClr val="accent1">
                <a:lumMod val="60000"/>
              </a:schemeClr>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V$8:$V$15</c:f>
              <c:numCache>
                <c:formatCode>General</c:formatCode>
                <c:ptCount val="7"/>
                <c:pt idx="0">
                  <c:v>9.7748554645784225</c:v>
                </c:pt>
                <c:pt idx="1">
                  <c:v>3.4703766968694864E-2</c:v>
                </c:pt>
                <c:pt idx="2">
                  <c:v>5.7283097729270649</c:v>
                </c:pt>
                <c:pt idx="3">
                  <c:v>1.360638471151274</c:v>
                </c:pt>
                <c:pt idx="4">
                  <c:v>4.9085171699351617</c:v>
                </c:pt>
                <c:pt idx="5">
                  <c:v>1.5150338229641667</c:v>
                </c:pt>
                <c:pt idx="6">
                  <c:v>14.703031941121015</c:v>
                </c:pt>
              </c:numCache>
            </c:numRef>
          </c:val>
          <c:extLst>
            <c:ext xmlns:c16="http://schemas.microsoft.com/office/drawing/2014/chart" uri="{C3380CC4-5D6E-409C-BE32-E72D297353CC}">
              <c16:uniqueId val="{00000006-DE08-4324-ABD9-E73CDFD6B3B2}"/>
            </c:ext>
          </c:extLst>
        </c:ser>
        <c:ser>
          <c:idx val="7"/>
          <c:order val="7"/>
          <c:tx>
            <c:strRef>
              <c:f>'Industry demand'!$W$6:$W$7</c:f>
              <c:strCache>
                <c:ptCount val="1"/>
                <c:pt idx="0">
                  <c:v>Oil products</c:v>
                </c:pt>
              </c:strCache>
            </c:strRef>
          </c:tx>
          <c:spPr>
            <a:solidFill>
              <a:schemeClr val="accent2">
                <a:lumMod val="60000"/>
              </a:schemeClr>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W$8:$W$15</c:f>
              <c:numCache>
                <c:formatCode>General</c:formatCode>
                <c:ptCount val="7"/>
                <c:pt idx="0">
                  <c:v>11.804520699747238</c:v>
                </c:pt>
                <c:pt idx="1">
                  <c:v>9.9076557511662555E-4</c:v>
                </c:pt>
                <c:pt idx="2">
                  <c:v>0.16353879196284007</c:v>
                </c:pt>
                <c:pt idx="3">
                  <c:v>2.29631950194298E-2</c:v>
                </c:pt>
                <c:pt idx="4">
                  <c:v>0.5208425111538646</c:v>
                </c:pt>
                <c:pt idx="5">
                  <c:v>0.18143546831219359</c:v>
                </c:pt>
                <c:pt idx="6">
                  <c:v>2.8380722938757761</c:v>
                </c:pt>
              </c:numCache>
            </c:numRef>
          </c:val>
          <c:extLst>
            <c:ext xmlns:c16="http://schemas.microsoft.com/office/drawing/2014/chart" uri="{C3380CC4-5D6E-409C-BE32-E72D297353CC}">
              <c16:uniqueId val="{00000007-DE08-4324-ABD9-E73CDFD6B3B2}"/>
            </c:ext>
          </c:extLst>
        </c:ser>
        <c:ser>
          <c:idx val="8"/>
          <c:order val="8"/>
          <c:tx>
            <c:strRef>
              <c:f>'Industry demand'!$X$6:$X$7</c:f>
              <c:strCache>
                <c:ptCount val="1"/>
                <c:pt idx="0">
                  <c:v>Peat and peat products</c:v>
                </c:pt>
              </c:strCache>
            </c:strRef>
          </c:tx>
          <c:spPr>
            <a:solidFill>
              <a:schemeClr val="accent3">
                <a:lumMod val="60000"/>
              </a:schemeClr>
            </a:solidFill>
            <a:ln>
              <a:solidFill>
                <a:schemeClr val="tx1"/>
              </a:solidFill>
            </a:ln>
            <a:effectLst/>
          </c:spPr>
          <c:invertIfNegative val="0"/>
          <c:cat>
            <c:strRef>
              <c:f>'Industry demand'!$O$8:$O$15</c:f>
              <c:strCache>
                <c:ptCount val="7"/>
                <c:pt idx="0">
                  <c:v>Chemicals</c:v>
                </c:pt>
                <c:pt idx="1">
                  <c:v>Foundries</c:v>
                </c:pt>
                <c:pt idx="2">
                  <c:v>Iron and steel</c:v>
                </c:pt>
                <c:pt idx="3">
                  <c:v>Non-ferrous metals</c:v>
                </c:pt>
                <c:pt idx="4">
                  <c:v>Non-metallic minerals</c:v>
                </c:pt>
                <c:pt idx="5">
                  <c:v>Paper and pulp</c:v>
                </c:pt>
                <c:pt idx="6">
                  <c:v>Others</c:v>
                </c:pt>
              </c:strCache>
            </c:strRef>
          </c:cat>
          <c:val>
            <c:numRef>
              <c:f>'Industry demand'!$X$8:$X$15</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8-DE08-4324-ABD9-E73CDFD6B3B2}"/>
            </c:ext>
          </c:extLst>
        </c:ser>
        <c:dLbls>
          <c:showLegendKey val="0"/>
          <c:showVal val="0"/>
          <c:showCatName val="0"/>
          <c:showSerName val="0"/>
          <c:showPercent val="0"/>
          <c:showBubbleSize val="0"/>
        </c:dLbls>
        <c:gapWidth val="150"/>
        <c:overlap val="100"/>
        <c:axId val="974006488"/>
        <c:axId val="974004848"/>
      </c:barChart>
      <c:catAx>
        <c:axId val="974006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4004848"/>
        <c:crosses val="autoZero"/>
        <c:auto val="1"/>
        <c:lblAlgn val="ctr"/>
        <c:lblOffset val="100"/>
        <c:noMultiLvlLbl val="0"/>
      </c:catAx>
      <c:valAx>
        <c:axId val="9740048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Industry energy demand [GWh]</a:t>
                </a:r>
              </a:p>
            </c:rich>
          </c:tx>
          <c:layout>
            <c:manualLayout>
              <c:xMode val="edge"/>
              <c:yMode val="edge"/>
              <c:x val="2.1632015382766493E-2"/>
              <c:y val="0.154128027838412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4006488"/>
        <c:crosses val="autoZero"/>
        <c:crossBetween val="between"/>
      </c:valAx>
      <c:spPr>
        <a:noFill/>
        <a:ln>
          <a:noFill/>
        </a:ln>
        <a:effectLst/>
      </c:spPr>
    </c:plotArea>
    <c:legend>
      <c:legendPos val="r"/>
      <c:layout>
        <c:manualLayout>
          <c:xMode val="edge"/>
          <c:yMode val="edge"/>
          <c:x val="0.73520766640139212"/>
          <c:y val="0.1124522869544354"/>
          <c:w val="0.24316031821584133"/>
          <c:h val="0.647245101181018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5875" cap="rnd">
              <a:solidFill>
                <a:schemeClr val="tx2">
                  <a:lumMod val="60000"/>
                  <a:lumOff val="40000"/>
                </a:schemeClr>
              </a:solidFill>
              <a:round/>
            </a:ln>
            <a:effectLst/>
          </c:spPr>
          <c:marker>
            <c:symbol val="none"/>
          </c:marker>
          <c:yVal>
            <c:numRef>
              <c:f>'Renewable electricity'!$T$8:$T$8767</c:f>
              <c:numCache>
                <c:formatCode>General</c:formatCode>
                <c:ptCount val="8760"/>
                <c:pt idx="0">
                  <c:v>7.0090000000000003</c:v>
                </c:pt>
                <c:pt idx="1">
                  <c:v>7.0510000000000002</c:v>
                </c:pt>
                <c:pt idx="2">
                  <c:v>7.2560000000000002</c:v>
                </c:pt>
                <c:pt idx="3">
                  <c:v>7.4690000000000003</c:v>
                </c:pt>
                <c:pt idx="4">
                  <c:v>7.3220000000000001</c:v>
                </c:pt>
                <c:pt idx="5">
                  <c:v>7.1269999999999998</c:v>
                </c:pt>
                <c:pt idx="6">
                  <c:v>7.32</c:v>
                </c:pt>
                <c:pt idx="7">
                  <c:v>7.5119999999999996</c:v>
                </c:pt>
                <c:pt idx="8">
                  <c:v>7.6269999999999998</c:v>
                </c:pt>
                <c:pt idx="9">
                  <c:v>7.8419999999999996</c:v>
                </c:pt>
                <c:pt idx="10">
                  <c:v>7.89</c:v>
                </c:pt>
                <c:pt idx="11">
                  <c:v>8.1010000000000009</c:v>
                </c:pt>
                <c:pt idx="12">
                  <c:v>8.0150000000000006</c:v>
                </c:pt>
                <c:pt idx="13">
                  <c:v>7.8620000000000001</c:v>
                </c:pt>
                <c:pt idx="14">
                  <c:v>7.9720000000000004</c:v>
                </c:pt>
                <c:pt idx="15">
                  <c:v>8.1129999999999995</c:v>
                </c:pt>
                <c:pt idx="16">
                  <c:v>8.4269999999999996</c:v>
                </c:pt>
                <c:pt idx="17">
                  <c:v>8.3759999999999994</c:v>
                </c:pt>
                <c:pt idx="18">
                  <c:v>8.4339999999999993</c:v>
                </c:pt>
                <c:pt idx="19">
                  <c:v>8.6720000000000006</c:v>
                </c:pt>
                <c:pt idx="20">
                  <c:v>8.7439999999999998</c:v>
                </c:pt>
                <c:pt idx="21">
                  <c:v>8.73</c:v>
                </c:pt>
                <c:pt idx="22">
                  <c:v>8.8140000000000001</c:v>
                </c:pt>
                <c:pt idx="23">
                  <c:v>8.8780000000000001</c:v>
                </c:pt>
                <c:pt idx="24">
                  <c:v>8.9770000000000003</c:v>
                </c:pt>
                <c:pt idx="25">
                  <c:v>9.18</c:v>
                </c:pt>
                <c:pt idx="26">
                  <c:v>9.2899999999999991</c:v>
                </c:pt>
                <c:pt idx="27">
                  <c:v>9.109</c:v>
                </c:pt>
                <c:pt idx="28">
                  <c:v>9.0079999999999991</c:v>
                </c:pt>
                <c:pt idx="29">
                  <c:v>9.1379999999999999</c:v>
                </c:pt>
                <c:pt idx="30">
                  <c:v>9.1760000000000002</c:v>
                </c:pt>
                <c:pt idx="31">
                  <c:v>9.1920000000000002</c:v>
                </c:pt>
                <c:pt idx="32">
                  <c:v>8.8650000000000002</c:v>
                </c:pt>
                <c:pt idx="33">
                  <c:v>7.851</c:v>
                </c:pt>
                <c:pt idx="34">
                  <c:v>7.2270000000000003</c:v>
                </c:pt>
                <c:pt idx="35">
                  <c:v>8.2360000000000007</c:v>
                </c:pt>
                <c:pt idx="36">
                  <c:v>8.4779999999999998</c:v>
                </c:pt>
                <c:pt idx="37">
                  <c:v>7.9459999999999997</c:v>
                </c:pt>
                <c:pt idx="38">
                  <c:v>7.3689999999999998</c:v>
                </c:pt>
                <c:pt idx="39">
                  <c:v>7.742</c:v>
                </c:pt>
                <c:pt idx="40">
                  <c:v>7.9989999999999997</c:v>
                </c:pt>
                <c:pt idx="41">
                  <c:v>7.86</c:v>
                </c:pt>
                <c:pt idx="42">
                  <c:v>7.609</c:v>
                </c:pt>
                <c:pt idx="43">
                  <c:v>7.2220000000000004</c:v>
                </c:pt>
                <c:pt idx="44">
                  <c:v>6.8410000000000002</c:v>
                </c:pt>
                <c:pt idx="45">
                  <c:v>6.4420000000000002</c:v>
                </c:pt>
                <c:pt idx="46">
                  <c:v>6.03</c:v>
                </c:pt>
                <c:pt idx="47">
                  <c:v>5.6520000000000001</c:v>
                </c:pt>
                <c:pt idx="48">
                  <c:v>5.4550000000000001</c:v>
                </c:pt>
                <c:pt idx="49">
                  <c:v>5.282</c:v>
                </c:pt>
                <c:pt idx="50">
                  <c:v>5.3170000000000002</c:v>
                </c:pt>
                <c:pt idx="51">
                  <c:v>5.3840000000000003</c:v>
                </c:pt>
                <c:pt idx="52">
                  <c:v>5.5490000000000004</c:v>
                </c:pt>
                <c:pt idx="53">
                  <c:v>5.6870000000000003</c:v>
                </c:pt>
                <c:pt idx="54">
                  <c:v>5.7</c:v>
                </c:pt>
                <c:pt idx="55">
                  <c:v>5.5570000000000004</c:v>
                </c:pt>
                <c:pt idx="56">
                  <c:v>5.5060000000000002</c:v>
                </c:pt>
                <c:pt idx="57">
                  <c:v>5.077</c:v>
                </c:pt>
                <c:pt idx="58">
                  <c:v>4.78</c:v>
                </c:pt>
                <c:pt idx="59">
                  <c:v>5.319</c:v>
                </c:pt>
                <c:pt idx="60">
                  <c:v>5.6630000000000003</c:v>
                </c:pt>
                <c:pt idx="61">
                  <c:v>5.5890000000000004</c:v>
                </c:pt>
                <c:pt idx="62">
                  <c:v>5.5670000000000002</c:v>
                </c:pt>
                <c:pt idx="63">
                  <c:v>6.1559999999999997</c:v>
                </c:pt>
                <c:pt idx="64">
                  <c:v>6.59</c:v>
                </c:pt>
                <c:pt idx="65">
                  <c:v>6.7690000000000001</c:v>
                </c:pt>
                <c:pt idx="66">
                  <c:v>6.782</c:v>
                </c:pt>
                <c:pt idx="67">
                  <c:v>6.6159999999999997</c:v>
                </c:pt>
                <c:pt idx="68">
                  <c:v>6.0990000000000002</c:v>
                </c:pt>
                <c:pt idx="69">
                  <c:v>5.65</c:v>
                </c:pt>
                <c:pt idx="70">
                  <c:v>5.726</c:v>
                </c:pt>
                <c:pt idx="71">
                  <c:v>5.6520000000000001</c:v>
                </c:pt>
                <c:pt idx="72">
                  <c:v>5.1520000000000001</c:v>
                </c:pt>
                <c:pt idx="73">
                  <c:v>4.7629999999999999</c:v>
                </c:pt>
                <c:pt idx="74">
                  <c:v>4.4169999999999998</c:v>
                </c:pt>
                <c:pt idx="75">
                  <c:v>4.5389999999999997</c:v>
                </c:pt>
                <c:pt idx="76">
                  <c:v>4.6589999999999998</c:v>
                </c:pt>
                <c:pt idx="77">
                  <c:v>4.8789999999999996</c:v>
                </c:pt>
                <c:pt idx="78">
                  <c:v>5.1760000000000002</c:v>
                </c:pt>
                <c:pt idx="79">
                  <c:v>5.4329999999999998</c:v>
                </c:pt>
                <c:pt idx="80">
                  <c:v>5.5839999999999996</c:v>
                </c:pt>
                <c:pt idx="81">
                  <c:v>5.3730000000000002</c:v>
                </c:pt>
                <c:pt idx="82">
                  <c:v>5.4610000000000003</c:v>
                </c:pt>
                <c:pt idx="83">
                  <c:v>6.6109999999999998</c:v>
                </c:pt>
                <c:pt idx="84">
                  <c:v>7.0540000000000003</c:v>
                </c:pt>
                <c:pt idx="85">
                  <c:v>7.0010000000000003</c:v>
                </c:pt>
                <c:pt idx="86">
                  <c:v>6.944</c:v>
                </c:pt>
                <c:pt idx="87">
                  <c:v>6.9009999999999998</c:v>
                </c:pt>
                <c:pt idx="88">
                  <c:v>6.8869999999999996</c:v>
                </c:pt>
                <c:pt idx="89">
                  <c:v>7.0179999999999998</c:v>
                </c:pt>
                <c:pt idx="90">
                  <c:v>7.2149999999999999</c:v>
                </c:pt>
                <c:pt idx="91">
                  <c:v>7.008</c:v>
                </c:pt>
                <c:pt idx="92">
                  <c:v>6.9539999999999997</c:v>
                </c:pt>
                <c:pt idx="93">
                  <c:v>6.9390000000000001</c:v>
                </c:pt>
                <c:pt idx="94">
                  <c:v>6.9020000000000001</c:v>
                </c:pt>
                <c:pt idx="95">
                  <c:v>7.03</c:v>
                </c:pt>
                <c:pt idx="96">
                  <c:v>7.1029999999999998</c:v>
                </c:pt>
                <c:pt idx="97">
                  <c:v>7.1210000000000004</c:v>
                </c:pt>
                <c:pt idx="98">
                  <c:v>7.1719999999999997</c:v>
                </c:pt>
                <c:pt idx="99">
                  <c:v>7.3289999999999997</c:v>
                </c:pt>
                <c:pt idx="100">
                  <c:v>7.5309999999999997</c:v>
                </c:pt>
                <c:pt idx="101">
                  <c:v>7.64</c:v>
                </c:pt>
                <c:pt idx="102">
                  <c:v>7.7690000000000001</c:v>
                </c:pt>
                <c:pt idx="103">
                  <c:v>7.8520000000000003</c:v>
                </c:pt>
                <c:pt idx="104">
                  <c:v>7.71</c:v>
                </c:pt>
                <c:pt idx="105">
                  <c:v>7.7910000000000004</c:v>
                </c:pt>
                <c:pt idx="106">
                  <c:v>7.6369999999999996</c:v>
                </c:pt>
                <c:pt idx="107">
                  <c:v>7.8339999999999996</c:v>
                </c:pt>
                <c:pt idx="108">
                  <c:v>8.0410000000000004</c:v>
                </c:pt>
                <c:pt idx="109">
                  <c:v>7.8929999999999998</c:v>
                </c:pt>
                <c:pt idx="110">
                  <c:v>7.91</c:v>
                </c:pt>
                <c:pt idx="111">
                  <c:v>8.1530000000000005</c:v>
                </c:pt>
                <c:pt idx="112">
                  <c:v>8.1720000000000006</c:v>
                </c:pt>
                <c:pt idx="113">
                  <c:v>7.9320000000000004</c:v>
                </c:pt>
                <c:pt idx="114">
                  <c:v>7.7770000000000001</c:v>
                </c:pt>
                <c:pt idx="115">
                  <c:v>7.66</c:v>
                </c:pt>
                <c:pt idx="116">
                  <c:v>7.68</c:v>
                </c:pt>
                <c:pt idx="117">
                  <c:v>7.5090000000000003</c:v>
                </c:pt>
                <c:pt idx="118">
                  <c:v>7.28</c:v>
                </c:pt>
                <c:pt idx="119">
                  <c:v>7.2469999999999999</c:v>
                </c:pt>
                <c:pt idx="120">
                  <c:v>7.2279999999999998</c:v>
                </c:pt>
                <c:pt idx="121">
                  <c:v>7.218</c:v>
                </c:pt>
                <c:pt idx="122">
                  <c:v>7.3239999999999998</c:v>
                </c:pt>
                <c:pt idx="123">
                  <c:v>7.3639999999999999</c:v>
                </c:pt>
                <c:pt idx="124">
                  <c:v>7.36</c:v>
                </c:pt>
                <c:pt idx="125">
                  <c:v>7.22</c:v>
                </c:pt>
                <c:pt idx="126">
                  <c:v>6.9379999999999997</c:v>
                </c:pt>
                <c:pt idx="127">
                  <c:v>6.6859999999999999</c:v>
                </c:pt>
                <c:pt idx="128">
                  <c:v>6.4470000000000001</c:v>
                </c:pt>
                <c:pt idx="129">
                  <c:v>5.7359999999999998</c:v>
                </c:pt>
                <c:pt idx="130">
                  <c:v>5.0289999999999999</c:v>
                </c:pt>
                <c:pt idx="131">
                  <c:v>5.0579999999999998</c:v>
                </c:pt>
                <c:pt idx="132">
                  <c:v>5.0369999999999999</c:v>
                </c:pt>
                <c:pt idx="133">
                  <c:v>4.9249999999999998</c:v>
                </c:pt>
                <c:pt idx="134">
                  <c:v>5.0830000000000002</c:v>
                </c:pt>
                <c:pt idx="135">
                  <c:v>5.5149999999999997</c:v>
                </c:pt>
                <c:pt idx="136">
                  <c:v>5.66</c:v>
                </c:pt>
                <c:pt idx="137">
                  <c:v>5.5750000000000002</c:v>
                </c:pt>
                <c:pt idx="138">
                  <c:v>5.4569999999999999</c:v>
                </c:pt>
                <c:pt idx="139">
                  <c:v>5.3559999999999999</c:v>
                </c:pt>
                <c:pt idx="140">
                  <c:v>5.085</c:v>
                </c:pt>
                <c:pt idx="141">
                  <c:v>4.7060000000000004</c:v>
                </c:pt>
                <c:pt idx="142">
                  <c:v>4.5540000000000003</c:v>
                </c:pt>
                <c:pt idx="143">
                  <c:v>4.359</c:v>
                </c:pt>
                <c:pt idx="144">
                  <c:v>4.2389999999999999</c:v>
                </c:pt>
                <c:pt idx="145">
                  <c:v>4.3559999999999999</c:v>
                </c:pt>
                <c:pt idx="146">
                  <c:v>4.4649999999999999</c:v>
                </c:pt>
                <c:pt idx="147">
                  <c:v>4.327</c:v>
                </c:pt>
                <c:pt idx="148">
                  <c:v>4.0880000000000001</c:v>
                </c:pt>
                <c:pt idx="149">
                  <c:v>4.1900000000000004</c:v>
                </c:pt>
                <c:pt idx="150">
                  <c:v>4.92</c:v>
                </c:pt>
                <c:pt idx="151">
                  <c:v>5.7320000000000002</c:v>
                </c:pt>
                <c:pt idx="152">
                  <c:v>6.21</c:v>
                </c:pt>
                <c:pt idx="153">
                  <c:v>6.1150000000000002</c:v>
                </c:pt>
                <c:pt idx="154">
                  <c:v>6.0919999999999996</c:v>
                </c:pt>
                <c:pt idx="155">
                  <c:v>6.4889999999999999</c:v>
                </c:pt>
                <c:pt idx="156">
                  <c:v>6.766</c:v>
                </c:pt>
                <c:pt idx="157">
                  <c:v>7.2610000000000001</c:v>
                </c:pt>
                <c:pt idx="158">
                  <c:v>7.7380000000000004</c:v>
                </c:pt>
                <c:pt idx="159">
                  <c:v>8.4809999999999999</c:v>
                </c:pt>
                <c:pt idx="160">
                  <c:v>9.1020000000000003</c:v>
                </c:pt>
                <c:pt idx="161">
                  <c:v>9.4149999999999991</c:v>
                </c:pt>
                <c:pt idx="162">
                  <c:v>10.327</c:v>
                </c:pt>
                <c:pt idx="163">
                  <c:v>10.728</c:v>
                </c:pt>
                <c:pt idx="164">
                  <c:v>10.526999999999999</c:v>
                </c:pt>
                <c:pt idx="165">
                  <c:v>11.05</c:v>
                </c:pt>
                <c:pt idx="166">
                  <c:v>11.112</c:v>
                </c:pt>
                <c:pt idx="167">
                  <c:v>10.801</c:v>
                </c:pt>
                <c:pt idx="168">
                  <c:v>10.592000000000001</c:v>
                </c:pt>
                <c:pt idx="169">
                  <c:v>10.772</c:v>
                </c:pt>
                <c:pt idx="170">
                  <c:v>10.695</c:v>
                </c:pt>
                <c:pt idx="171">
                  <c:v>10.342000000000001</c:v>
                </c:pt>
                <c:pt idx="172">
                  <c:v>10.430999999999999</c:v>
                </c:pt>
                <c:pt idx="173">
                  <c:v>10.753</c:v>
                </c:pt>
                <c:pt idx="174">
                  <c:v>10.895</c:v>
                </c:pt>
                <c:pt idx="175">
                  <c:v>10.933999999999999</c:v>
                </c:pt>
                <c:pt idx="176">
                  <c:v>10.898</c:v>
                </c:pt>
                <c:pt idx="177">
                  <c:v>11.007999999999999</c:v>
                </c:pt>
                <c:pt idx="178">
                  <c:v>11.459</c:v>
                </c:pt>
                <c:pt idx="179">
                  <c:v>11.986000000000001</c:v>
                </c:pt>
                <c:pt idx="180">
                  <c:v>12.407</c:v>
                </c:pt>
                <c:pt idx="181">
                  <c:v>12.622</c:v>
                </c:pt>
                <c:pt idx="182">
                  <c:v>12.433999999999999</c:v>
                </c:pt>
                <c:pt idx="183">
                  <c:v>12.066000000000001</c:v>
                </c:pt>
                <c:pt idx="184">
                  <c:v>11.872</c:v>
                </c:pt>
                <c:pt idx="185">
                  <c:v>11.618</c:v>
                </c:pt>
                <c:pt idx="186">
                  <c:v>11.432</c:v>
                </c:pt>
                <c:pt idx="187">
                  <c:v>11.009</c:v>
                </c:pt>
                <c:pt idx="188">
                  <c:v>10.59</c:v>
                </c:pt>
                <c:pt idx="189">
                  <c:v>10.442</c:v>
                </c:pt>
                <c:pt idx="190">
                  <c:v>10.286</c:v>
                </c:pt>
                <c:pt idx="191">
                  <c:v>10.103999999999999</c:v>
                </c:pt>
                <c:pt idx="192">
                  <c:v>10.225</c:v>
                </c:pt>
                <c:pt idx="193">
                  <c:v>10.215</c:v>
                </c:pt>
                <c:pt idx="194">
                  <c:v>10.164</c:v>
                </c:pt>
                <c:pt idx="195">
                  <c:v>10.106999999999999</c:v>
                </c:pt>
                <c:pt idx="196">
                  <c:v>9.827</c:v>
                </c:pt>
                <c:pt idx="197">
                  <c:v>9.6660000000000004</c:v>
                </c:pt>
                <c:pt idx="198">
                  <c:v>9.5020000000000007</c:v>
                </c:pt>
                <c:pt idx="199">
                  <c:v>8.9719999999999995</c:v>
                </c:pt>
                <c:pt idx="200">
                  <c:v>8.5760000000000005</c:v>
                </c:pt>
                <c:pt idx="201">
                  <c:v>8.4009999999999998</c:v>
                </c:pt>
                <c:pt idx="202">
                  <c:v>8.4770000000000003</c:v>
                </c:pt>
                <c:pt idx="203">
                  <c:v>9.1999999999999993</c:v>
                </c:pt>
                <c:pt idx="204">
                  <c:v>9.4019999999999992</c:v>
                </c:pt>
                <c:pt idx="205">
                  <c:v>9.1809999999999992</c:v>
                </c:pt>
                <c:pt idx="206">
                  <c:v>8.9049999999999994</c:v>
                </c:pt>
                <c:pt idx="207">
                  <c:v>9.1470000000000002</c:v>
                </c:pt>
                <c:pt idx="208">
                  <c:v>9.1660000000000004</c:v>
                </c:pt>
                <c:pt idx="209">
                  <c:v>8.891</c:v>
                </c:pt>
                <c:pt idx="210">
                  <c:v>8.6839999999999993</c:v>
                </c:pt>
                <c:pt idx="211">
                  <c:v>8.5410000000000004</c:v>
                </c:pt>
                <c:pt idx="212">
                  <c:v>8.6300000000000008</c:v>
                </c:pt>
                <c:pt idx="213">
                  <c:v>8.7959999999999994</c:v>
                </c:pt>
                <c:pt idx="214">
                  <c:v>8.266</c:v>
                </c:pt>
                <c:pt idx="215">
                  <c:v>7.444</c:v>
                </c:pt>
                <c:pt idx="216">
                  <c:v>6.9589999999999996</c:v>
                </c:pt>
                <c:pt idx="217">
                  <c:v>6.6909999999999998</c:v>
                </c:pt>
                <c:pt idx="218">
                  <c:v>6.53</c:v>
                </c:pt>
                <c:pt idx="219">
                  <c:v>6.4870000000000001</c:v>
                </c:pt>
                <c:pt idx="220">
                  <c:v>6.3819999999999997</c:v>
                </c:pt>
                <c:pt idx="221">
                  <c:v>6.0529999999999999</c:v>
                </c:pt>
                <c:pt idx="222">
                  <c:v>5.6950000000000003</c:v>
                </c:pt>
                <c:pt idx="223">
                  <c:v>5.343</c:v>
                </c:pt>
                <c:pt idx="224">
                  <c:v>4.992</c:v>
                </c:pt>
                <c:pt idx="225">
                  <c:v>4.4180000000000001</c:v>
                </c:pt>
                <c:pt idx="226">
                  <c:v>3.9769999999999999</c:v>
                </c:pt>
                <c:pt idx="227">
                  <c:v>3.8940000000000001</c:v>
                </c:pt>
                <c:pt idx="228">
                  <c:v>4.1639999999999997</c:v>
                </c:pt>
                <c:pt idx="229">
                  <c:v>4.1050000000000004</c:v>
                </c:pt>
                <c:pt idx="230">
                  <c:v>4.0860000000000003</c:v>
                </c:pt>
                <c:pt idx="231">
                  <c:v>4.3029999999999999</c:v>
                </c:pt>
                <c:pt idx="232">
                  <c:v>4.5030000000000001</c:v>
                </c:pt>
                <c:pt idx="233">
                  <c:v>4.6260000000000003</c:v>
                </c:pt>
                <c:pt idx="234">
                  <c:v>4.593</c:v>
                </c:pt>
                <c:pt idx="235">
                  <c:v>4.6760000000000002</c:v>
                </c:pt>
                <c:pt idx="236">
                  <c:v>5.03</c:v>
                </c:pt>
                <c:pt idx="237">
                  <c:v>5.5309999999999997</c:v>
                </c:pt>
                <c:pt idx="238">
                  <c:v>6.0010000000000003</c:v>
                </c:pt>
                <c:pt idx="239">
                  <c:v>6.3209999999999997</c:v>
                </c:pt>
                <c:pt idx="240">
                  <c:v>6.49</c:v>
                </c:pt>
                <c:pt idx="241">
                  <c:v>6.6970000000000001</c:v>
                </c:pt>
                <c:pt idx="242">
                  <c:v>6.8319999999999999</c:v>
                </c:pt>
                <c:pt idx="243">
                  <c:v>6.6159999999999997</c:v>
                </c:pt>
                <c:pt idx="244">
                  <c:v>6.1440000000000001</c:v>
                </c:pt>
                <c:pt idx="245">
                  <c:v>5.8390000000000004</c:v>
                </c:pt>
                <c:pt idx="246">
                  <c:v>5.9720000000000004</c:v>
                </c:pt>
                <c:pt idx="247">
                  <c:v>6.3259999999999996</c:v>
                </c:pt>
                <c:pt idx="248">
                  <c:v>6.2569999999999997</c:v>
                </c:pt>
                <c:pt idx="249">
                  <c:v>5.8140000000000001</c:v>
                </c:pt>
                <c:pt idx="250">
                  <c:v>5.601</c:v>
                </c:pt>
                <c:pt idx="251">
                  <c:v>5.952</c:v>
                </c:pt>
                <c:pt idx="252">
                  <c:v>6.57</c:v>
                </c:pt>
                <c:pt idx="253">
                  <c:v>7.3140000000000001</c:v>
                </c:pt>
                <c:pt idx="254">
                  <c:v>7.5720000000000001</c:v>
                </c:pt>
                <c:pt idx="255">
                  <c:v>7.7869999999999999</c:v>
                </c:pt>
                <c:pt idx="256">
                  <c:v>7.7220000000000004</c:v>
                </c:pt>
                <c:pt idx="257">
                  <c:v>7.7869999999999999</c:v>
                </c:pt>
                <c:pt idx="258">
                  <c:v>8.0210000000000008</c:v>
                </c:pt>
                <c:pt idx="259">
                  <c:v>7.915</c:v>
                </c:pt>
                <c:pt idx="260">
                  <c:v>7.7869999999999999</c:v>
                </c:pt>
                <c:pt idx="261">
                  <c:v>7.6879999999999997</c:v>
                </c:pt>
                <c:pt idx="262">
                  <c:v>7.6769999999999996</c:v>
                </c:pt>
                <c:pt idx="263">
                  <c:v>7.4320000000000004</c:v>
                </c:pt>
                <c:pt idx="264">
                  <c:v>7.4580000000000002</c:v>
                </c:pt>
                <c:pt idx="265">
                  <c:v>7.4720000000000004</c:v>
                </c:pt>
                <c:pt idx="266">
                  <c:v>7.516</c:v>
                </c:pt>
                <c:pt idx="267">
                  <c:v>7.4429999999999996</c:v>
                </c:pt>
                <c:pt idx="268">
                  <c:v>7.4279999999999999</c:v>
                </c:pt>
                <c:pt idx="269">
                  <c:v>7.8479999999999999</c:v>
                </c:pt>
                <c:pt idx="270">
                  <c:v>8.0690000000000008</c:v>
                </c:pt>
                <c:pt idx="271">
                  <c:v>8.2509999999999994</c:v>
                </c:pt>
                <c:pt idx="272">
                  <c:v>8.1839999999999993</c:v>
                </c:pt>
                <c:pt idx="273">
                  <c:v>8.7279999999999998</c:v>
                </c:pt>
                <c:pt idx="274">
                  <c:v>9.3559999999999999</c:v>
                </c:pt>
                <c:pt idx="275">
                  <c:v>10.103999999999999</c:v>
                </c:pt>
                <c:pt idx="276">
                  <c:v>10.055</c:v>
                </c:pt>
                <c:pt idx="277">
                  <c:v>9.9009999999999998</c:v>
                </c:pt>
                <c:pt idx="278">
                  <c:v>10.048</c:v>
                </c:pt>
                <c:pt idx="279">
                  <c:v>9.9920000000000009</c:v>
                </c:pt>
                <c:pt idx="280">
                  <c:v>10.063000000000001</c:v>
                </c:pt>
                <c:pt idx="281">
                  <c:v>9.9079999999999995</c:v>
                </c:pt>
                <c:pt idx="282">
                  <c:v>9.5350000000000001</c:v>
                </c:pt>
                <c:pt idx="283">
                  <c:v>9.484</c:v>
                </c:pt>
                <c:pt idx="284">
                  <c:v>9.3190000000000008</c:v>
                </c:pt>
                <c:pt idx="285">
                  <c:v>9.0020000000000007</c:v>
                </c:pt>
                <c:pt idx="286">
                  <c:v>8.4969999999999999</c:v>
                </c:pt>
                <c:pt idx="287">
                  <c:v>8.0310000000000006</c:v>
                </c:pt>
                <c:pt idx="288">
                  <c:v>7.97</c:v>
                </c:pt>
                <c:pt idx="289">
                  <c:v>8.1940000000000008</c:v>
                </c:pt>
                <c:pt idx="290">
                  <c:v>8.5340000000000007</c:v>
                </c:pt>
                <c:pt idx="291">
                  <c:v>8.5229999999999997</c:v>
                </c:pt>
                <c:pt idx="292">
                  <c:v>8.7639999999999993</c:v>
                </c:pt>
                <c:pt idx="293">
                  <c:v>9.0969999999999995</c:v>
                </c:pt>
                <c:pt idx="294">
                  <c:v>9.766</c:v>
                </c:pt>
                <c:pt idx="295">
                  <c:v>9.8290000000000006</c:v>
                </c:pt>
                <c:pt idx="296">
                  <c:v>10.005000000000001</c:v>
                </c:pt>
                <c:pt idx="297">
                  <c:v>10.07</c:v>
                </c:pt>
                <c:pt idx="298">
                  <c:v>10.381</c:v>
                </c:pt>
                <c:pt idx="299">
                  <c:v>10.685</c:v>
                </c:pt>
                <c:pt idx="300">
                  <c:v>11.048</c:v>
                </c:pt>
                <c:pt idx="301">
                  <c:v>11.141</c:v>
                </c:pt>
                <c:pt idx="302">
                  <c:v>11.62</c:v>
                </c:pt>
                <c:pt idx="303">
                  <c:v>11.904</c:v>
                </c:pt>
                <c:pt idx="304">
                  <c:v>11.917999999999999</c:v>
                </c:pt>
                <c:pt idx="305">
                  <c:v>12.01</c:v>
                </c:pt>
                <c:pt idx="306">
                  <c:v>11.923</c:v>
                </c:pt>
                <c:pt idx="307">
                  <c:v>11.912000000000001</c:v>
                </c:pt>
                <c:pt idx="308">
                  <c:v>11.682</c:v>
                </c:pt>
                <c:pt idx="309">
                  <c:v>11.396000000000001</c:v>
                </c:pt>
                <c:pt idx="310">
                  <c:v>11.045999999999999</c:v>
                </c:pt>
                <c:pt idx="311">
                  <c:v>10.942</c:v>
                </c:pt>
                <c:pt idx="312">
                  <c:v>10.788</c:v>
                </c:pt>
                <c:pt idx="313">
                  <c:v>10.268000000000001</c:v>
                </c:pt>
                <c:pt idx="314">
                  <c:v>9.8149999999999995</c:v>
                </c:pt>
                <c:pt idx="315">
                  <c:v>9.6479999999999997</c:v>
                </c:pt>
                <c:pt idx="316">
                  <c:v>9.5990000000000002</c:v>
                </c:pt>
                <c:pt idx="317">
                  <c:v>9.39</c:v>
                </c:pt>
                <c:pt idx="318">
                  <c:v>9.359</c:v>
                </c:pt>
                <c:pt idx="319">
                  <c:v>9.3970000000000002</c:v>
                </c:pt>
                <c:pt idx="320">
                  <c:v>9.0069999999999997</c:v>
                </c:pt>
                <c:pt idx="321">
                  <c:v>8.4849999999999994</c:v>
                </c:pt>
                <c:pt idx="322">
                  <c:v>8.0540000000000003</c:v>
                </c:pt>
                <c:pt idx="323">
                  <c:v>8.17</c:v>
                </c:pt>
                <c:pt idx="324">
                  <c:v>7.9530000000000003</c:v>
                </c:pt>
                <c:pt idx="325">
                  <c:v>7.6260000000000003</c:v>
                </c:pt>
                <c:pt idx="326">
                  <c:v>7.4180000000000001</c:v>
                </c:pt>
                <c:pt idx="327">
                  <c:v>7.5830000000000002</c:v>
                </c:pt>
                <c:pt idx="328">
                  <c:v>7.5890000000000004</c:v>
                </c:pt>
                <c:pt idx="329">
                  <c:v>7.3280000000000003</c:v>
                </c:pt>
                <c:pt idx="330">
                  <c:v>7.0060000000000002</c:v>
                </c:pt>
                <c:pt idx="331">
                  <c:v>6.7450000000000001</c:v>
                </c:pt>
                <c:pt idx="332">
                  <c:v>6.5369999999999999</c:v>
                </c:pt>
                <c:pt idx="333">
                  <c:v>6.2460000000000004</c:v>
                </c:pt>
                <c:pt idx="334">
                  <c:v>6.0670000000000002</c:v>
                </c:pt>
                <c:pt idx="335">
                  <c:v>6.3579999999999997</c:v>
                </c:pt>
                <c:pt idx="336">
                  <c:v>6.8259999999999996</c:v>
                </c:pt>
                <c:pt idx="337">
                  <c:v>7.2249999999999996</c:v>
                </c:pt>
                <c:pt idx="338">
                  <c:v>7.5270000000000001</c:v>
                </c:pt>
                <c:pt idx="339">
                  <c:v>7.4390000000000001</c:v>
                </c:pt>
                <c:pt idx="340">
                  <c:v>7.3769999999999998</c:v>
                </c:pt>
                <c:pt idx="341">
                  <c:v>7.5279999999999996</c:v>
                </c:pt>
                <c:pt idx="342">
                  <c:v>7.86</c:v>
                </c:pt>
                <c:pt idx="343">
                  <c:v>7.9340000000000002</c:v>
                </c:pt>
                <c:pt idx="344">
                  <c:v>7.8220000000000001</c:v>
                </c:pt>
                <c:pt idx="345">
                  <c:v>7.5709999999999997</c:v>
                </c:pt>
                <c:pt idx="346">
                  <c:v>7.9560000000000004</c:v>
                </c:pt>
                <c:pt idx="347">
                  <c:v>8.577</c:v>
                </c:pt>
                <c:pt idx="348">
                  <c:v>9.2509999999999994</c:v>
                </c:pt>
                <c:pt idx="349">
                  <c:v>9.0419999999999998</c:v>
                </c:pt>
                <c:pt idx="350">
                  <c:v>8.7149999999999999</c:v>
                </c:pt>
                <c:pt idx="351">
                  <c:v>8.7789999999999999</c:v>
                </c:pt>
                <c:pt idx="352">
                  <c:v>9.0760000000000005</c:v>
                </c:pt>
                <c:pt idx="353">
                  <c:v>9.1359999999999992</c:v>
                </c:pt>
                <c:pt idx="354">
                  <c:v>9.0969999999999995</c:v>
                </c:pt>
                <c:pt idx="355">
                  <c:v>9.1370000000000005</c:v>
                </c:pt>
                <c:pt idx="356">
                  <c:v>9.2509999999999994</c:v>
                </c:pt>
                <c:pt idx="357">
                  <c:v>8.798</c:v>
                </c:pt>
                <c:pt idx="358">
                  <c:v>8.7569999999999997</c:v>
                </c:pt>
                <c:pt idx="359">
                  <c:v>8.6880000000000006</c:v>
                </c:pt>
                <c:pt idx="360">
                  <c:v>8.3930000000000007</c:v>
                </c:pt>
                <c:pt idx="361">
                  <c:v>8.3569999999999993</c:v>
                </c:pt>
                <c:pt idx="362">
                  <c:v>8.3439999999999994</c:v>
                </c:pt>
                <c:pt idx="363">
                  <c:v>8.4580000000000002</c:v>
                </c:pt>
                <c:pt idx="364">
                  <c:v>8.7080000000000002</c:v>
                </c:pt>
                <c:pt idx="365">
                  <c:v>8.8320000000000007</c:v>
                </c:pt>
                <c:pt idx="366">
                  <c:v>8.8140000000000001</c:v>
                </c:pt>
                <c:pt idx="367">
                  <c:v>8.7829999999999995</c:v>
                </c:pt>
                <c:pt idx="368">
                  <c:v>8.766</c:v>
                </c:pt>
                <c:pt idx="369">
                  <c:v>8.5109999999999992</c:v>
                </c:pt>
                <c:pt idx="370">
                  <c:v>8.82</c:v>
                </c:pt>
                <c:pt idx="371">
                  <c:v>9.4640000000000004</c:v>
                </c:pt>
                <c:pt idx="372">
                  <c:v>9.4580000000000002</c:v>
                </c:pt>
                <c:pt idx="373">
                  <c:v>9.4009999999999998</c:v>
                </c:pt>
                <c:pt idx="374">
                  <c:v>9.4789999999999992</c:v>
                </c:pt>
                <c:pt idx="375">
                  <c:v>9.7490000000000006</c:v>
                </c:pt>
                <c:pt idx="376">
                  <c:v>10.071999999999999</c:v>
                </c:pt>
                <c:pt idx="377">
                  <c:v>10.295</c:v>
                </c:pt>
                <c:pt idx="378">
                  <c:v>10.606</c:v>
                </c:pt>
                <c:pt idx="379">
                  <c:v>10.821</c:v>
                </c:pt>
                <c:pt idx="380">
                  <c:v>10.952999999999999</c:v>
                </c:pt>
                <c:pt idx="381">
                  <c:v>10.933999999999999</c:v>
                </c:pt>
                <c:pt idx="382">
                  <c:v>10.714</c:v>
                </c:pt>
                <c:pt idx="383">
                  <c:v>10.025</c:v>
                </c:pt>
                <c:pt idx="384">
                  <c:v>9.0640000000000001</c:v>
                </c:pt>
                <c:pt idx="385">
                  <c:v>8.1</c:v>
                </c:pt>
                <c:pt idx="386">
                  <c:v>7.7859999999999996</c:v>
                </c:pt>
                <c:pt idx="387">
                  <c:v>7.4690000000000003</c:v>
                </c:pt>
                <c:pt idx="388">
                  <c:v>7.1920000000000002</c:v>
                </c:pt>
                <c:pt idx="389">
                  <c:v>7.18</c:v>
                </c:pt>
                <c:pt idx="390">
                  <c:v>7.3559999999999999</c:v>
                </c:pt>
                <c:pt idx="391">
                  <c:v>7.98</c:v>
                </c:pt>
                <c:pt idx="392">
                  <c:v>8.952</c:v>
                </c:pt>
                <c:pt idx="393">
                  <c:v>9.2110000000000003</c:v>
                </c:pt>
                <c:pt idx="394">
                  <c:v>8.8940000000000001</c:v>
                </c:pt>
                <c:pt idx="395">
                  <c:v>9.5459999999999994</c:v>
                </c:pt>
                <c:pt idx="396">
                  <c:v>9.9350000000000005</c:v>
                </c:pt>
                <c:pt idx="397">
                  <c:v>9.9450000000000003</c:v>
                </c:pt>
                <c:pt idx="398">
                  <c:v>9.7089999999999996</c:v>
                </c:pt>
                <c:pt idx="399">
                  <c:v>9.8369999999999997</c:v>
                </c:pt>
                <c:pt idx="400">
                  <c:v>9.8789999999999996</c:v>
                </c:pt>
                <c:pt idx="401">
                  <c:v>9.6050000000000004</c:v>
                </c:pt>
                <c:pt idx="402">
                  <c:v>9.32</c:v>
                </c:pt>
                <c:pt idx="403">
                  <c:v>8.98</c:v>
                </c:pt>
                <c:pt idx="404">
                  <c:v>8.4239999999999995</c:v>
                </c:pt>
                <c:pt idx="405">
                  <c:v>8.2520000000000007</c:v>
                </c:pt>
                <c:pt idx="406">
                  <c:v>7.984</c:v>
                </c:pt>
                <c:pt idx="407">
                  <c:v>7.5460000000000003</c:v>
                </c:pt>
                <c:pt idx="408">
                  <c:v>7.0140000000000002</c:v>
                </c:pt>
                <c:pt idx="409">
                  <c:v>6.4180000000000001</c:v>
                </c:pt>
                <c:pt idx="410">
                  <c:v>5.431</c:v>
                </c:pt>
                <c:pt idx="411">
                  <c:v>4.1769999999999996</c:v>
                </c:pt>
                <c:pt idx="412">
                  <c:v>3.0649999999999999</c:v>
                </c:pt>
                <c:pt idx="413">
                  <c:v>2.7749999999999999</c:v>
                </c:pt>
                <c:pt idx="414">
                  <c:v>3.363</c:v>
                </c:pt>
                <c:pt idx="415">
                  <c:v>4.1440000000000001</c:v>
                </c:pt>
                <c:pt idx="416">
                  <c:v>4.6269999999999998</c:v>
                </c:pt>
                <c:pt idx="417">
                  <c:v>4.3819999999999997</c:v>
                </c:pt>
                <c:pt idx="418">
                  <c:v>4.266</c:v>
                </c:pt>
                <c:pt idx="419">
                  <c:v>4.3319999999999999</c:v>
                </c:pt>
                <c:pt idx="420">
                  <c:v>4.3440000000000003</c:v>
                </c:pt>
                <c:pt idx="421">
                  <c:v>4.3650000000000002</c:v>
                </c:pt>
                <c:pt idx="422">
                  <c:v>4.6100000000000003</c:v>
                </c:pt>
                <c:pt idx="423">
                  <c:v>5.0199999999999996</c:v>
                </c:pt>
                <c:pt idx="424">
                  <c:v>5.4829999999999997</c:v>
                </c:pt>
                <c:pt idx="425">
                  <c:v>5.9770000000000003</c:v>
                </c:pt>
                <c:pt idx="426">
                  <c:v>6.4619999999999997</c:v>
                </c:pt>
                <c:pt idx="427">
                  <c:v>6.8490000000000002</c:v>
                </c:pt>
                <c:pt idx="428">
                  <c:v>7.0430000000000001</c:v>
                </c:pt>
                <c:pt idx="429">
                  <c:v>7.0880000000000001</c:v>
                </c:pt>
                <c:pt idx="430">
                  <c:v>7.0549999999999997</c:v>
                </c:pt>
                <c:pt idx="431">
                  <c:v>7.016</c:v>
                </c:pt>
                <c:pt idx="432">
                  <c:v>7.0389999999999997</c:v>
                </c:pt>
                <c:pt idx="433">
                  <c:v>7.1790000000000003</c:v>
                </c:pt>
                <c:pt idx="434">
                  <c:v>7.3120000000000003</c:v>
                </c:pt>
                <c:pt idx="435">
                  <c:v>7.37</c:v>
                </c:pt>
                <c:pt idx="436">
                  <c:v>7.4009999999999998</c:v>
                </c:pt>
                <c:pt idx="437">
                  <c:v>7.4089999999999998</c:v>
                </c:pt>
                <c:pt idx="438">
                  <c:v>7.3890000000000002</c:v>
                </c:pt>
                <c:pt idx="439">
                  <c:v>7.35</c:v>
                </c:pt>
                <c:pt idx="440">
                  <c:v>6.5819999999999999</c:v>
                </c:pt>
                <c:pt idx="441">
                  <c:v>6.016</c:v>
                </c:pt>
                <c:pt idx="442">
                  <c:v>6.8559999999999999</c:v>
                </c:pt>
                <c:pt idx="443">
                  <c:v>7.0510000000000002</c:v>
                </c:pt>
                <c:pt idx="444">
                  <c:v>6.8140000000000001</c:v>
                </c:pt>
                <c:pt idx="445">
                  <c:v>6.3659999999999997</c:v>
                </c:pt>
                <c:pt idx="446">
                  <c:v>6.0709999999999997</c:v>
                </c:pt>
                <c:pt idx="447">
                  <c:v>6.6550000000000002</c:v>
                </c:pt>
                <c:pt idx="448">
                  <c:v>7.4009999999999998</c:v>
                </c:pt>
                <c:pt idx="449">
                  <c:v>7.8529999999999998</c:v>
                </c:pt>
                <c:pt idx="450">
                  <c:v>7.88</c:v>
                </c:pt>
                <c:pt idx="451">
                  <c:v>7.633</c:v>
                </c:pt>
                <c:pt idx="452">
                  <c:v>7.3659999999999997</c:v>
                </c:pt>
                <c:pt idx="453">
                  <c:v>7.2380000000000004</c:v>
                </c:pt>
                <c:pt idx="454">
                  <c:v>7.173</c:v>
                </c:pt>
                <c:pt idx="455">
                  <c:v>7.0659999999999998</c:v>
                </c:pt>
                <c:pt idx="456">
                  <c:v>6.9039999999999999</c:v>
                </c:pt>
                <c:pt idx="457">
                  <c:v>6.7750000000000004</c:v>
                </c:pt>
                <c:pt idx="458">
                  <c:v>6.6369999999999996</c:v>
                </c:pt>
                <c:pt idx="459">
                  <c:v>6.4829999999999997</c:v>
                </c:pt>
                <c:pt idx="460">
                  <c:v>6.3140000000000001</c:v>
                </c:pt>
                <c:pt idx="461">
                  <c:v>6.17</c:v>
                </c:pt>
                <c:pt idx="462">
                  <c:v>6.0039999999999996</c:v>
                </c:pt>
                <c:pt idx="463">
                  <c:v>5.8230000000000004</c:v>
                </c:pt>
                <c:pt idx="464">
                  <c:v>4.9950000000000001</c:v>
                </c:pt>
                <c:pt idx="465">
                  <c:v>4.3630000000000004</c:v>
                </c:pt>
                <c:pt idx="466">
                  <c:v>4.5759999999999996</c:v>
                </c:pt>
                <c:pt idx="467">
                  <c:v>4.7779999999999996</c:v>
                </c:pt>
                <c:pt idx="468">
                  <c:v>5.04</c:v>
                </c:pt>
                <c:pt idx="469">
                  <c:v>5.3170000000000002</c:v>
                </c:pt>
                <c:pt idx="470">
                  <c:v>5.649</c:v>
                </c:pt>
                <c:pt idx="471">
                  <c:v>6.4930000000000003</c:v>
                </c:pt>
                <c:pt idx="472">
                  <c:v>7.0810000000000004</c:v>
                </c:pt>
                <c:pt idx="473">
                  <c:v>7.141</c:v>
                </c:pt>
                <c:pt idx="474">
                  <c:v>6.8090000000000002</c:v>
                </c:pt>
                <c:pt idx="475">
                  <c:v>6.2510000000000003</c:v>
                </c:pt>
                <c:pt idx="476">
                  <c:v>5.5910000000000002</c:v>
                </c:pt>
                <c:pt idx="477">
                  <c:v>4.915</c:v>
                </c:pt>
                <c:pt idx="478">
                  <c:v>4.2279999999999998</c:v>
                </c:pt>
                <c:pt idx="479">
                  <c:v>3.4830000000000001</c:v>
                </c:pt>
                <c:pt idx="480">
                  <c:v>2.7229999999999999</c:v>
                </c:pt>
                <c:pt idx="481">
                  <c:v>2.2770000000000001</c:v>
                </c:pt>
                <c:pt idx="482">
                  <c:v>2.3410000000000002</c:v>
                </c:pt>
                <c:pt idx="483">
                  <c:v>2.5459999999999998</c:v>
                </c:pt>
                <c:pt idx="484">
                  <c:v>2.7330000000000001</c:v>
                </c:pt>
                <c:pt idx="485">
                  <c:v>3.0150000000000001</c:v>
                </c:pt>
                <c:pt idx="486">
                  <c:v>3.1659999999999999</c:v>
                </c:pt>
                <c:pt idx="487">
                  <c:v>3.1110000000000002</c:v>
                </c:pt>
                <c:pt idx="488">
                  <c:v>3.0249999999999999</c:v>
                </c:pt>
                <c:pt idx="489">
                  <c:v>2.78</c:v>
                </c:pt>
                <c:pt idx="490">
                  <c:v>2.5030000000000001</c:v>
                </c:pt>
                <c:pt idx="491">
                  <c:v>2.492</c:v>
                </c:pt>
                <c:pt idx="492">
                  <c:v>2.835</c:v>
                </c:pt>
                <c:pt idx="493">
                  <c:v>3.2389999999999999</c:v>
                </c:pt>
                <c:pt idx="494">
                  <c:v>3.8029999999999999</c:v>
                </c:pt>
                <c:pt idx="495">
                  <c:v>4.1989999999999998</c:v>
                </c:pt>
                <c:pt idx="496">
                  <c:v>4.4800000000000004</c:v>
                </c:pt>
                <c:pt idx="497">
                  <c:v>4.9089999999999998</c:v>
                </c:pt>
                <c:pt idx="498">
                  <c:v>5.5880000000000001</c:v>
                </c:pt>
                <c:pt idx="499">
                  <c:v>6.3920000000000003</c:v>
                </c:pt>
                <c:pt idx="500">
                  <c:v>7.1539999999999999</c:v>
                </c:pt>
                <c:pt idx="501">
                  <c:v>7.7119999999999997</c:v>
                </c:pt>
                <c:pt idx="502">
                  <c:v>8.1969999999999992</c:v>
                </c:pt>
                <c:pt idx="503">
                  <c:v>8.5830000000000002</c:v>
                </c:pt>
                <c:pt idx="504">
                  <c:v>8.6379999999999999</c:v>
                </c:pt>
                <c:pt idx="505">
                  <c:v>8.5210000000000008</c:v>
                </c:pt>
                <c:pt idx="506">
                  <c:v>8.4770000000000003</c:v>
                </c:pt>
                <c:pt idx="507">
                  <c:v>8.4420000000000002</c:v>
                </c:pt>
                <c:pt idx="508">
                  <c:v>8.5549999999999997</c:v>
                </c:pt>
                <c:pt idx="509">
                  <c:v>8.74</c:v>
                </c:pt>
                <c:pt idx="510">
                  <c:v>9.0719999999999992</c:v>
                </c:pt>
                <c:pt idx="511">
                  <c:v>9.2609999999999992</c:v>
                </c:pt>
                <c:pt idx="512">
                  <c:v>9.1929999999999996</c:v>
                </c:pt>
                <c:pt idx="513">
                  <c:v>9.5489999999999995</c:v>
                </c:pt>
                <c:pt idx="514">
                  <c:v>9.9629999999999992</c:v>
                </c:pt>
                <c:pt idx="515">
                  <c:v>9.8469999999999995</c:v>
                </c:pt>
                <c:pt idx="516">
                  <c:v>9.39</c:v>
                </c:pt>
                <c:pt idx="517">
                  <c:v>8.7569999999999997</c:v>
                </c:pt>
                <c:pt idx="518">
                  <c:v>8.2319999999999993</c:v>
                </c:pt>
                <c:pt idx="519">
                  <c:v>7.8529999999999998</c:v>
                </c:pt>
                <c:pt idx="520">
                  <c:v>7.6630000000000003</c:v>
                </c:pt>
                <c:pt idx="521">
                  <c:v>7.7960000000000003</c:v>
                </c:pt>
                <c:pt idx="522">
                  <c:v>7.532</c:v>
                </c:pt>
                <c:pt idx="523">
                  <c:v>7.41</c:v>
                </c:pt>
                <c:pt idx="524">
                  <c:v>7.258</c:v>
                </c:pt>
                <c:pt idx="525">
                  <c:v>7.234</c:v>
                </c:pt>
                <c:pt idx="526">
                  <c:v>7.3410000000000002</c:v>
                </c:pt>
                <c:pt idx="527">
                  <c:v>7.5279999999999996</c:v>
                </c:pt>
                <c:pt idx="528">
                  <c:v>7.6639999999999997</c:v>
                </c:pt>
                <c:pt idx="529">
                  <c:v>7.7629999999999999</c:v>
                </c:pt>
                <c:pt idx="530">
                  <c:v>7.6859999999999999</c:v>
                </c:pt>
                <c:pt idx="531">
                  <c:v>7.5209999999999999</c:v>
                </c:pt>
                <c:pt idx="532">
                  <c:v>7.2480000000000002</c:v>
                </c:pt>
                <c:pt idx="533">
                  <c:v>6.9089999999999998</c:v>
                </c:pt>
                <c:pt idx="534">
                  <c:v>6.6210000000000004</c:v>
                </c:pt>
                <c:pt idx="535">
                  <c:v>6.258</c:v>
                </c:pt>
                <c:pt idx="536">
                  <c:v>5.59</c:v>
                </c:pt>
                <c:pt idx="537">
                  <c:v>4.8310000000000004</c:v>
                </c:pt>
                <c:pt idx="538">
                  <c:v>4.7409999999999997</c:v>
                </c:pt>
                <c:pt idx="539">
                  <c:v>5.3719999999999999</c:v>
                </c:pt>
                <c:pt idx="540">
                  <c:v>5.8769999999999998</c:v>
                </c:pt>
                <c:pt idx="541">
                  <c:v>6.1180000000000003</c:v>
                </c:pt>
                <c:pt idx="542">
                  <c:v>6.0430000000000001</c:v>
                </c:pt>
                <c:pt idx="543">
                  <c:v>6.2850000000000001</c:v>
                </c:pt>
                <c:pt idx="544">
                  <c:v>6.7229999999999999</c:v>
                </c:pt>
                <c:pt idx="545">
                  <c:v>6.6619999999999999</c:v>
                </c:pt>
                <c:pt idx="546">
                  <c:v>6.4020000000000001</c:v>
                </c:pt>
                <c:pt idx="547">
                  <c:v>6.1029999999999998</c:v>
                </c:pt>
                <c:pt idx="548">
                  <c:v>5.665</c:v>
                </c:pt>
                <c:pt idx="549">
                  <c:v>5.1319999999999997</c:v>
                </c:pt>
                <c:pt idx="550">
                  <c:v>4.6319999999999997</c:v>
                </c:pt>
                <c:pt idx="551">
                  <c:v>4.2969999999999997</c:v>
                </c:pt>
                <c:pt idx="552">
                  <c:v>4.3040000000000003</c:v>
                </c:pt>
                <c:pt idx="553">
                  <c:v>4.4379999999999997</c:v>
                </c:pt>
                <c:pt idx="554">
                  <c:v>4.3890000000000002</c:v>
                </c:pt>
                <c:pt idx="555">
                  <c:v>4.1660000000000004</c:v>
                </c:pt>
                <c:pt idx="556">
                  <c:v>4.0179999999999998</c:v>
                </c:pt>
                <c:pt idx="557">
                  <c:v>3.85</c:v>
                </c:pt>
                <c:pt idx="558">
                  <c:v>3.44</c:v>
                </c:pt>
                <c:pt idx="559">
                  <c:v>2.831</c:v>
                </c:pt>
                <c:pt idx="560">
                  <c:v>2.3439999999999999</c:v>
                </c:pt>
                <c:pt idx="561">
                  <c:v>2.512</c:v>
                </c:pt>
                <c:pt idx="562">
                  <c:v>2.7229999999999999</c:v>
                </c:pt>
                <c:pt idx="563">
                  <c:v>3.0379999999999998</c:v>
                </c:pt>
                <c:pt idx="564">
                  <c:v>3.5089999999999999</c:v>
                </c:pt>
                <c:pt idx="565">
                  <c:v>3.9359999999999999</c:v>
                </c:pt>
                <c:pt idx="566">
                  <c:v>4.1539999999999999</c:v>
                </c:pt>
                <c:pt idx="567">
                  <c:v>4.4429999999999996</c:v>
                </c:pt>
                <c:pt idx="568">
                  <c:v>4.7370000000000001</c:v>
                </c:pt>
                <c:pt idx="569">
                  <c:v>4.8280000000000003</c:v>
                </c:pt>
                <c:pt idx="570">
                  <c:v>4.6859999999999999</c:v>
                </c:pt>
                <c:pt idx="571">
                  <c:v>4.5979999999999999</c:v>
                </c:pt>
                <c:pt idx="572">
                  <c:v>4.7969999999999997</c:v>
                </c:pt>
                <c:pt idx="573">
                  <c:v>4.915</c:v>
                </c:pt>
                <c:pt idx="574">
                  <c:v>4.8</c:v>
                </c:pt>
                <c:pt idx="575">
                  <c:v>4.67</c:v>
                </c:pt>
                <c:pt idx="576">
                  <c:v>4.5599999999999996</c:v>
                </c:pt>
                <c:pt idx="577">
                  <c:v>4.6159999999999997</c:v>
                </c:pt>
                <c:pt idx="578">
                  <c:v>4.8879999999999999</c:v>
                </c:pt>
                <c:pt idx="579">
                  <c:v>5.0369999999999999</c:v>
                </c:pt>
                <c:pt idx="580">
                  <c:v>5.1109999999999998</c:v>
                </c:pt>
                <c:pt idx="581">
                  <c:v>5.3109999999999999</c:v>
                </c:pt>
                <c:pt idx="582">
                  <c:v>5.6470000000000002</c:v>
                </c:pt>
                <c:pt idx="583">
                  <c:v>6.0549999999999997</c:v>
                </c:pt>
                <c:pt idx="584">
                  <c:v>5.87</c:v>
                </c:pt>
                <c:pt idx="585">
                  <c:v>5.75</c:v>
                </c:pt>
                <c:pt idx="586">
                  <c:v>6.3579999999999997</c:v>
                </c:pt>
                <c:pt idx="587">
                  <c:v>7.22</c:v>
                </c:pt>
                <c:pt idx="588">
                  <c:v>8.0719999999999992</c:v>
                </c:pt>
                <c:pt idx="589">
                  <c:v>8.1929999999999996</c:v>
                </c:pt>
                <c:pt idx="590">
                  <c:v>8.4320000000000004</c:v>
                </c:pt>
                <c:pt idx="591">
                  <c:v>9.0690000000000008</c:v>
                </c:pt>
                <c:pt idx="592">
                  <c:v>9.2899999999999991</c:v>
                </c:pt>
                <c:pt idx="593">
                  <c:v>8.9870000000000001</c:v>
                </c:pt>
                <c:pt idx="594">
                  <c:v>8.7680000000000007</c:v>
                </c:pt>
                <c:pt idx="595">
                  <c:v>8.7360000000000007</c:v>
                </c:pt>
                <c:pt idx="596">
                  <c:v>8.9350000000000005</c:v>
                </c:pt>
                <c:pt idx="597">
                  <c:v>9.125</c:v>
                </c:pt>
                <c:pt idx="598">
                  <c:v>9.077</c:v>
                </c:pt>
                <c:pt idx="599">
                  <c:v>8.91</c:v>
                </c:pt>
                <c:pt idx="600">
                  <c:v>8.7769999999999992</c:v>
                </c:pt>
                <c:pt idx="601">
                  <c:v>8.5510000000000002</c:v>
                </c:pt>
                <c:pt idx="602">
                  <c:v>8.4960000000000004</c:v>
                </c:pt>
                <c:pt idx="603">
                  <c:v>8.4529999999999994</c:v>
                </c:pt>
                <c:pt idx="604">
                  <c:v>8.5540000000000003</c:v>
                </c:pt>
                <c:pt idx="605">
                  <c:v>9</c:v>
                </c:pt>
                <c:pt idx="606">
                  <c:v>9.1379999999999999</c:v>
                </c:pt>
                <c:pt idx="607">
                  <c:v>8.92</c:v>
                </c:pt>
                <c:pt idx="608">
                  <c:v>8.9730000000000008</c:v>
                </c:pt>
                <c:pt idx="609">
                  <c:v>8.7330000000000005</c:v>
                </c:pt>
                <c:pt idx="610">
                  <c:v>8.52</c:v>
                </c:pt>
                <c:pt idx="611">
                  <c:v>8.7349999999999994</c:v>
                </c:pt>
                <c:pt idx="612">
                  <c:v>8.9250000000000007</c:v>
                </c:pt>
                <c:pt idx="613">
                  <c:v>9.1370000000000005</c:v>
                </c:pt>
                <c:pt idx="614">
                  <c:v>9.9570000000000007</c:v>
                </c:pt>
                <c:pt idx="615">
                  <c:v>10.393000000000001</c:v>
                </c:pt>
                <c:pt idx="616">
                  <c:v>10.491</c:v>
                </c:pt>
                <c:pt idx="617">
                  <c:v>10.766</c:v>
                </c:pt>
                <c:pt idx="618">
                  <c:v>11.128</c:v>
                </c:pt>
                <c:pt idx="619">
                  <c:v>11.423999999999999</c:v>
                </c:pt>
                <c:pt idx="620">
                  <c:v>11.689</c:v>
                </c:pt>
                <c:pt idx="621">
                  <c:v>11.957000000000001</c:v>
                </c:pt>
                <c:pt idx="622">
                  <c:v>11.779</c:v>
                </c:pt>
                <c:pt idx="623">
                  <c:v>11.452</c:v>
                </c:pt>
                <c:pt idx="624">
                  <c:v>12.048999999999999</c:v>
                </c:pt>
                <c:pt idx="625">
                  <c:v>11.696</c:v>
                </c:pt>
                <c:pt idx="626">
                  <c:v>11.561999999999999</c:v>
                </c:pt>
                <c:pt idx="627">
                  <c:v>11.398</c:v>
                </c:pt>
                <c:pt idx="628">
                  <c:v>11.435</c:v>
                </c:pt>
                <c:pt idx="629">
                  <c:v>11.287000000000001</c:v>
                </c:pt>
                <c:pt idx="630">
                  <c:v>10.404</c:v>
                </c:pt>
                <c:pt idx="631">
                  <c:v>9.8059999999999992</c:v>
                </c:pt>
                <c:pt idx="632">
                  <c:v>9.1</c:v>
                </c:pt>
                <c:pt idx="633">
                  <c:v>8.4160000000000004</c:v>
                </c:pt>
                <c:pt idx="634">
                  <c:v>7.7969999999999997</c:v>
                </c:pt>
                <c:pt idx="635">
                  <c:v>7.4390000000000001</c:v>
                </c:pt>
                <c:pt idx="636">
                  <c:v>7.9749999999999996</c:v>
                </c:pt>
                <c:pt idx="637">
                  <c:v>9.2550000000000008</c:v>
                </c:pt>
                <c:pt idx="638">
                  <c:v>9.7829999999999995</c:v>
                </c:pt>
                <c:pt idx="639">
                  <c:v>9.375</c:v>
                </c:pt>
                <c:pt idx="640">
                  <c:v>9.0389999999999997</c:v>
                </c:pt>
                <c:pt idx="641">
                  <c:v>9.2309999999999999</c:v>
                </c:pt>
                <c:pt idx="642">
                  <c:v>9.4469999999999992</c:v>
                </c:pt>
                <c:pt idx="643">
                  <c:v>9.8640000000000008</c:v>
                </c:pt>
                <c:pt idx="644">
                  <c:v>10.238</c:v>
                </c:pt>
                <c:pt idx="645">
                  <c:v>11.118</c:v>
                </c:pt>
                <c:pt idx="646">
                  <c:v>11.443</c:v>
                </c:pt>
                <c:pt idx="647">
                  <c:v>11.956</c:v>
                </c:pt>
                <c:pt idx="648">
                  <c:v>12.404999999999999</c:v>
                </c:pt>
                <c:pt idx="649">
                  <c:v>12.521000000000001</c:v>
                </c:pt>
                <c:pt idx="650">
                  <c:v>12.368</c:v>
                </c:pt>
                <c:pt idx="651">
                  <c:v>12.204000000000001</c:v>
                </c:pt>
                <c:pt idx="652">
                  <c:v>12.103</c:v>
                </c:pt>
                <c:pt idx="653">
                  <c:v>11.996</c:v>
                </c:pt>
                <c:pt idx="654">
                  <c:v>11.781000000000001</c:v>
                </c:pt>
                <c:pt idx="655">
                  <c:v>11.478</c:v>
                </c:pt>
                <c:pt idx="656">
                  <c:v>11.048999999999999</c:v>
                </c:pt>
                <c:pt idx="657">
                  <c:v>10.64</c:v>
                </c:pt>
                <c:pt idx="658">
                  <c:v>10.465999999999999</c:v>
                </c:pt>
                <c:pt idx="659">
                  <c:v>10.388999999999999</c:v>
                </c:pt>
                <c:pt idx="660">
                  <c:v>10.097</c:v>
                </c:pt>
                <c:pt idx="661">
                  <c:v>9.9039999999999999</c:v>
                </c:pt>
                <c:pt idx="662">
                  <c:v>9.8309999999999995</c:v>
                </c:pt>
                <c:pt idx="663">
                  <c:v>9.5980000000000008</c:v>
                </c:pt>
                <c:pt idx="664">
                  <c:v>9.0670000000000002</c:v>
                </c:pt>
                <c:pt idx="665">
                  <c:v>8.8460000000000001</c:v>
                </c:pt>
                <c:pt idx="666">
                  <c:v>8.6069999999999993</c:v>
                </c:pt>
                <c:pt idx="667">
                  <c:v>8.407</c:v>
                </c:pt>
                <c:pt idx="668">
                  <c:v>8.19</c:v>
                </c:pt>
                <c:pt idx="669">
                  <c:v>8.1069999999999993</c:v>
                </c:pt>
                <c:pt idx="670">
                  <c:v>7.9279999999999999</c:v>
                </c:pt>
                <c:pt idx="671">
                  <c:v>7.7610000000000001</c:v>
                </c:pt>
                <c:pt idx="672">
                  <c:v>7.5039999999999996</c:v>
                </c:pt>
                <c:pt idx="673">
                  <c:v>7.2859999999999996</c:v>
                </c:pt>
                <c:pt idx="674">
                  <c:v>7.0250000000000004</c:v>
                </c:pt>
                <c:pt idx="675">
                  <c:v>6.8970000000000002</c:v>
                </c:pt>
                <c:pt idx="676">
                  <c:v>6.9080000000000004</c:v>
                </c:pt>
                <c:pt idx="677">
                  <c:v>6.9390000000000001</c:v>
                </c:pt>
                <c:pt idx="678">
                  <c:v>6.9619999999999997</c:v>
                </c:pt>
                <c:pt idx="679">
                  <c:v>6.9379999999999997</c:v>
                </c:pt>
                <c:pt idx="680">
                  <c:v>6.4409999999999998</c:v>
                </c:pt>
                <c:pt idx="681">
                  <c:v>6.3289999999999997</c:v>
                </c:pt>
                <c:pt idx="682">
                  <c:v>7.125</c:v>
                </c:pt>
                <c:pt idx="683">
                  <c:v>7.5140000000000002</c:v>
                </c:pt>
                <c:pt idx="684">
                  <c:v>7.718</c:v>
                </c:pt>
                <c:pt idx="685">
                  <c:v>7.9240000000000004</c:v>
                </c:pt>
                <c:pt idx="686">
                  <c:v>7.7489999999999997</c:v>
                </c:pt>
                <c:pt idx="687">
                  <c:v>7.7039999999999997</c:v>
                </c:pt>
                <c:pt idx="688">
                  <c:v>7.9969999999999999</c:v>
                </c:pt>
                <c:pt idx="689">
                  <c:v>7.891</c:v>
                </c:pt>
                <c:pt idx="690">
                  <c:v>7.7450000000000001</c:v>
                </c:pt>
                <c:pt idx="691">
                  <c:v>7.6909999999999998</c:v>
                </c:pt>
                <c:pt idx="692">
                  <c:v>7.6589999999999998</c:v>
                </c:pt>
                <c:pt idx="693">
                  <c:v>7.5209999999999999</c:v>
                </c:pt>
                <c:pt idx="694">
                  <c:v>7.39</c:v>
                </c:pt>
                <c:pt idx="695">
                  <c:v>7.2930000000000001</c:v>
                </c:pt>
                <c:pt idx="696">
                  <c:v>7.0819999999999999</c:v>
                </c:pt>
                <c:pt idx="697">
                  <c:v>6.7450000000000001</c:v>
                </c:pt>
                <c:pt idx="698">
                  <c:v>6.2610000000000001</c:v>
                </c:pt>
                <c:pt idx="699">
                  <c:v>5.88</c:v>
                </c:pt>
                <c:pt idx="700">
                  <c:v>5.77</c:v>
                </c:pt>
                <c:pt idx="701">
                  <c:v>5.72</c:v>
                </c:pt>
                <c:pt idx="702">
                  <c:v>5.3540000000000001</c:v>
                </c:pt>
                <c:pt idx="703">
                  <c:v>4.8979999999999997</c:v>
                </c:pt>
                <c:pt idx="704">
                  <c:v>4.4290000000000003</c:v>
                </c:pt>
                <c:pt idx="705">
                  <c:v>4.093</c:v>
                </c:pt>
                <c:pt idx="706">
                  <c:v>4.577</c:v>
                </c:pt>
                <c:pt idx="707">
                  <c:v>5.3860000000000001</c:v>
                </c:pt>
                <c:pt idx="708">
                  <c:v>5.9020000000000001</c:v>
                </c:pt>
                <c:pt idx="709">
                  <c:v>5.9630000000000001</c:v>
                </c:pt>
                <c:pt idx="710">
                  <c:v>6.0549999999999997</c:v>
                </c:pt>
                <c:pt idx="711">
                  <c:v>6.69</c:v>
                </c:pt>
                <c:pt idx="712">
                  <c:v>7.4420000000000002</c:v>
                </c:pt>
                <c:pt idx="713">
                  <c:v>7.5629999999999997</c:v>
                </c:pt>
                <c:pt idx="714">
                  <c:v>7.4850000000000003</c:v>
                </c:pt>
                <c:pt idx="715">
                  <c:v>7.1970000000000001</c:v>
                </c:pt>
                <c:pt idx="716">
                  <c:v>6.8689999999999998</c:v>
                </c:pt>
                <c:pt idx="717">
                  <c:v>6.7080000000000002</c:v>
                </c:pt>
                <c:pt idx="718">
                  <c:v>6.5979999999999999</c:v>
                </c:pt>
                <c:pt idx="719">
                  <c:v>6.3879999999999999</c:v>
                </c:pt>
                <c:pt idx="720">
                  <c:v>5.9870000000000001</c:v>
                </c:pt>
                <c:pt idx="721">
                  <c:v>5.3769999999999998</c:v>
                </c:pt>
                <c:pt idx="722">
                  <c:v>4.5869999999999997</c:v>
                </c:pt>
                <c:pt idx="723">
                  <c:v>3.7919999999999998</c:v>
                </c:pt>
                <c:pt idx="724">
                  <c:v>3.3650000000000002</c:v>
                </c:pt>
                <c:pt idx="725">
                  <c:v>3.2080000000000002</c:v>
                </c:pt>
                <c:pt idx="726">
                  <c:v>3.19</c:v>
                </c:pt>
                <c:pt idx="727">
                  <c:v>3.2349999999999999</c:v>
                </c:pt>
                <c:pt idx="728">
                  <c:v>3.1779999999999999</c:v>
                </c:pt>
                <c:pt idx="729">
                  <c:v>3.3380000000000001</c:v>
                </c:pt>
                <c:pt idx="730">
                  <c:v>3.698</c:v>
                </c:pt>
                <c:pt idx="731">
                  <c:v>4.0540000000000003</c:v>
                </c:pt>
                <c:pt idx="732">
                  <c:v>4.4710000000000001</c:v>
                </c:pt>
                <c:pt idx="733">
                  <c:v>4.9409999999999998</c:v>
                </c:pt>
                <c:pt idx="734">
                  <c:v>5.3179999999999996</c:v>
                </c:pt>
                <c:pt idx="735">
                  <c:v>6.0129999999999999</c:v>
                </c:pt>
                <c:pt idx="736">
                  <c:v>7.3949999999999996</c:v>
                </c:pt>
                <c:pt idx="737">
                  <c:v>8.3000000000000007</c:v>
                </c:pt>
                <c:pt idx="738">
                  <c:v>8.5030000000000001</c:v>
                </c:pt>
                <c:pt idx="739">
                  <c:v>8.43</c:v>
                </c:pt>
                <c:pt idx="740">
                  <c:v>8.3190000000000008</c:v>
                </c:pt>
                <c:pt idx="741">
                  <c:v>8.2390000000000008</c:v>
                </c:pt>
                <c:pt idx="742">
                  <c:v>8.2590000000000003</c:v>
                </c:pt>
                <c:pt idx="743">
                  <c:v>8.1180000000000003</c:v>
                </c:pt>
                <c:pt idx="744">
                  <c:v>8.17</c:v>
                </c:pt>
                <c:pt idx="745">
                  <c:v>7.851</c:v>
                </c:pt>
                <c:pt idx="746">
                  <c:v>7.4459999999999997</c:v>
                </c:pt>
                <c:pt idx="747">
                  <c:v>7.173</c:v>
                </c:pt>
                <c:pt idx="748">
                  <c:v>7.4290000000000003</c:v>
                </c:pt>
                <c:pt idx="749">
                  <c:v>7.524</c:v>
                </c:pt>
                <c:pt idx="750">
                  <c:v>7.0620000000000003</c:v>
                </c:pt>
                <c:pt idx="751">
                  <c:v>6.76</c:v>
                </c:pt>
                <c:pt idx="752">
                  <c:v>6.3319999999999999</c:v>
                </c:pt>
                <c:pt idx="753">
                  <c:v>6.0960000000000001</c:v>
                </c:pt>
                <c:pt idx="754">
                  <c:v>6.226</c:v>
                </c:pt>
                <c:pt idx="755">
                  <c:v>6.36</c:v>
                </c:pt>
                <c:pt idx="756">
                  <c:v>6.3170000000000002</c:v>
                </c:pt>
                <c:pt idx="757">
                  <c:v>6.1289999999999996</c:v>
                </c:pt>
                <c:pt idx="758">
                  <c:v>6.0190000000000001</c:v>
                </c:pt>
                <c:pt idx="759">
                  <c:v>6.1719999999999997</c:v>
                </c:pt>
                <c:pt idx="760">
                  <c:v>6.0940000000000003</c:v>
                </c:pt>
                <c:pt idx="761">
                  <c:v>5.8890000000000002</c:v>
                </c:pt>
                <c:pt idx="762">
                  <c:v>5.6829999999999998</c:v>
                </c:pt>
                <c:pt idx="763">
                  <c:v>5.5860000000000003</c:v>
                </c:pt>
                <c:pt idx="764">
                  <c:v>5.415</c:v>
                </c:pt>
                <c:pt idx="765">
                  <c:v>4.8079999999999998</c:v>
                </c:pt>
                <c:pt idx="766">
                  <c:v>4.1559999999999997</c:v>
                </c:pt>
                <c:pt idx="767">
                  <c:v>3.8690000000000002</c:v>
                </c:pt>
                <c:pt idx="768">
                  <c:v>3.6349999999999998</c:v>
                </c:pt>
                <c:pt idx="769">
                  <c:v>3.5579999999999998</c:v>
                </c:pt>
                <c:pt idx="770">
                  <c:v>3.9009999999999998</c:v>
                </c:pt>
                <c:pt idx="771">
                  <c:v>4.2549999999999999</c:v>
                </c:pt>
                <c:pt idx="772">
                  <c:v>4.5090000000000003</c:v>
                </c:pt>
                <c:pt idx="773">
                  <c:v>4.9530000000000003</c:v>
                </c:pt>
                <c:pt idx="774">
                  <c:v>5.35</c:v>
                </c:pt>
                <c:pt idx="775">
                  <c:v>5.4109999999999996</c:v>
                </c:pt>
                <c:pt idx="776">
                  <c:v>5.056</c:v>
                </c:pt>
                <c:pt idx="777">
                  <c:v>4.9459999999999997</c:v>
                </c:pt>
                <c:pt idx="778">
                  <c:v>5.0979999999999999</c:v>
                </c:pt>
                <c:pt idx="779">
                  <c:v>5.2030000000000003</c:v>
                </c:pt>
                <c:pt idx="780">
                  <c:v>5.2729999999999997</c:v>
                </c:pt>
                <c:pt idx="781">
                  <c:v>5.3540000000000001</c:v>
                </c:pt>
                <c:pt idx="782">
                  <c:v>5.4850000000000003</c:v>
                </c:pt>
                <c:pt idx="783">
                  <c:v>5.726</c:v>
                </c:pt>
                <c:pt idx="784">
                  <c:v>6.23</c:v>
                </c:pt>
                <c:pt idx="785">
                  <c:v>6.274</c:v>
                </c:pt>
                <c:pt idx="786">
                  <c:v>5.9950000000000001</c:v>
                </c:pt>
                <c:pt idx="787">
                  <c:v>5.8049999999999997</c:v>
                </c:pt>
                <c:pt idx="788">
                  <c:v>5.7359999999999998</c:v>
                </c:pt>
                <c:pt idx="789">
                  <c:v>5.7939999999999996</c:v>
                </c:pt>
                <c:pt idx="790">
                  <c:v>5.8460000000000001</c:v>
                </c:pt>
                <c:pt idx="791">
                  <c:v>5.93</c:v>
                </c:pt>
                <c:pt idx="792">
                  <c:v>5.992</c:v>
                </c:pt>
                <c:pt idx="793">
                  <c:v>6.1020000000000003</c:v>
                </c:pt>
                <c:pt idx="794">
                  <c:v>6.3769999999999998</c:v>
                </c:pt>
                <c:pt idx="795">
                  <c:v>6.6139999999999999</c:v>
                </c:pt>
                <c:pt idx="796">
                  <c:v>6.8529999999999998</c:v>
                </c:pt>
                <c:pt idx="797">
                  <c:v>7.0389999999999997</c:v>
                </c:pt>
                <c:pt idx="798">
                  <c:v>6.9820000000000002</c:v>
                </c:pt>
                <c:pt idx="799">
                  <c:v>6.8070000000000004</c:v>
                </c:pt>
                <c:pt idx="800">
                  <c:v>6.22</c:v>
                </c:pt>
                <c:pt idx="801">
                  <c:v>5.742</c:v>
                </c:pt>
                <c:pt idx="802">
                  <c:v>6.21</c:v>
                </c:pt>
                <c:pt idx="803">
                  <c:v>6.274</c:v>
                </c:pt>
                <c:pt idx="804">
                  <c:v>6.3070000000000004</c:v>
                </c:pt>
                <c:pt idx="805">
                  <c:v>6.2610000000000001</c:v>
                </c:pt>
                <c:pt idx="806">
                  <c:v>5.907</c:v>
                </c:pt>
                <c:pt idx="807">
                  <c:v>5.9610000000000003</c:v>
                </c:pt>
                <c:pt idx="808">
                  <c:v>5.798</c:v>
                </c:pt>
                <c:pt idx="809">
                  <c:v>5.7720000000000002</c:v>
                </c:pt>
                <c:pt idx="810">
                  <c:v>6.1109999999999998</c:v>
                </c:pt>
                <c:pt idx="811">
                  <c:v>6.7080000000000002</c:v>
                </c:pt>
                <c:pt idx="812">
                  <c:v>7.3470000000000004</c:v>
                </c:pt>
                <c:pt idx="813">
                  <c:v>7.6870000000000003</c:v>
                </c:pt>
                <c:pt idx="814">
                  <c:v>7.71</c:v>
                </c:pt>
                <c:pt idx="815">
                  <c:v>7.8819999999999997</c:v>
                </c:pt>
                <c:pt idx="816">
                  <c:v>8.1859999999999999</c:v>
                </c:pt>
                <c:pt idx="817">
                  <c:v>8.2750000000000004</c:v>
                </c:pt>
                <c:pt idx="818">
                  <c:v>8.2789999999999999</c:v>
                </c:pt>
                <c:pt idx="819">
                  <c:v>8.11</c:v>
                </c:pt>
                <c:pt idx="820">
                  <c:v>7.9740000000000002</c:v>
                </c:pt>
                <c:pt idx="821">
                  <c:v>8.0559999999999992</c:v>
                </c:pt>
                <c:pt idx="822">
                  <c:v>8.2420000000000009</c:v>
                </c:pt>
                <c:pt idx="823">
                  <c:v>8.6880000000000006</c:v>
                </c:pt>
                <c:pt idx="824">
                  <c:v>8.99</c:v>
                </c:pt>
                <c:pt idx="825">
                  <c:v>9.2439999999999998</c:v>
                </c:pt>
                <c:pt idx="826">
                  <c:v>9.7080000000000002</c:v>
                </c:pt>
                <c:pt idx="827">
                  <c:v>10.089</c:v>
                </c:pt>
                <c:pt idx="828">
                  <c:v>10.154999999999999</c:v>
                </c:pt>
                <c:pt idx="829">
                  <c:v>10.108000000000001</c:v>
                </c:pt>
                <c:pt idx="830">
                  <c:v>10.217000000000001</c:v>
                </c:pt>
                <c:pt idx="831">
                  <c:v>10.273999999999999</c:v>
                </c:pt>
                <c:pt idx="832">
                  <c:v>10.52</c:v>
                </c:pt>
                <c:pt idx="833">
                  <c:v>10.266</c:v>
                </c:pt>
                <c:pt idx="834">
                  <c:v>10.420999999999999</c:v>
                </c:pt>
                <c:pt idx="835">
                  <c:v>10.525</c:v>
                </c:pt>
                <c:pt idx="836">
                  <c:v>10.202</c:v>
                </c:pt>
                <c:pt idx="837">
                  <c:v>9.7690000000000001</c:v>
                </c:pt>
                <c:pt idx="838">
                  <c:v>9.2539999999999996</c:v>
                </c:pt>
                <c:pt idx="839">
                  <c:v>8.7840000000000007</c:v>
                </c:pt>
                <c:pt idx="840">
                  <c:v>8.3940000000000001</c:v>
                </c:pt>
                <c:pt idx="841">
                  <c:v>8.0990000000000002</c:v>
                </c:pt>
                <c:pt idx="842">
                  <c:v>7.84</c:v>
                </c:pt>
                <c:pt idx="843">
                  <c:v>7.5819999999999999</c:v>
                </c:pt>
                <c:pt idx="844">
                  <c:v>7.2889999999999997</c:v>
                </c:pt>
                <c:pt idx="845">
                  <c:v>7.0389999999999997</c:v>
                </c:pt>
                <c:pt idx="846">
                  <c:v>6.9429999999999996</c:v>
                </c:pt>
                <c:pt idx="847">
                  <c:v>6.742</c:v>
                </c:pt>
                <c:pt idx="848">
                  <c:v>6.11</c:v>
                </c:pt>
                <c:pt idx="849">
                  <c:v>5.61</c:v>
                </c:pt>
                <c:pt idx="850">
                  <c:v>5.55</c:v>
                </c:pt>
                <c:pt idx="851">
                  <c:v>5.5389999999999997</c:v>
                </c:pt>
                <c:pt idx="852">
                  <c:v>5.4320000000000004</c:v>
                </c:pt>
                <c:pt idx="853">
                  <c:v>5.2229999999999999</c:v>
                </c:pt>
                <c:pt idx="854">
                  <c:v>5.1420000000000003</c:v>
                </c:pt>
                <c:pt idx="855">
                  <c:v>5.8170000000000002</c:v>
                </c:pt>
                <c:pt idx="856">
                  <c:v>7.0119999999999996</c:v>
                </c:pt>
                <c:pt idx="857">
                  <c:v>8.2309999999999999</c:v>
                </c:pt>
                <c:pt idx="858">
                  <c:v>8.9130000000000003</c:v>
                </c:pt>
                <c:pt idx="859">
                  <c:v>9.048</c:v>
                </c:pt>
                <c:pt idx="860">
                  <c:v>9.1430000000000007</c:v>
                </c:pt>
                <c:pt idx="861">
                  <c:v>9.0719999999999992</c:v>
                </c:pt>
                <c:pt idx="862">
                  <c:v>8.9160000000000004</c:v>
                </c:pt>
                <c:pt idx="863">
                  <c:v>8.8279999999999994</c:v>
                </c:pt>
                <c:pt idx="864">
                  <c:v>8.8170000000000002</c:v>
                </c:pt>
                <c:pt idx="865">
                  <c:v>8.8179999999999996</c:v>
                </c:pt>
                <c:pt idx="866">
                  <c:v>8.7870000000000008</c:v>
                </c:pt>
                <c:pt idx="867">
                  <c:v>8.7089999999999996</c:v>
                </c:pt>
                <c:pt idx="868">
                  <c:v>8.6229999999999993</c:v>
                </c:pt>
                <c:pt idx="869">
                  <c:v>8.6359999999999992</c:v>
                </c:pt>
                <c:pt idx="870">
                  <c:v>8.7029999999999994</c:v>
                </c:pt>
                <c:pt idx="871">
                  <c:v>8.5510000000000002</c:v>
                </c:pt>
                <c:pt idx="872">
                  <c:v>8.4079999999999995</c:v>
                </c:pt>
                <c:pt idx="873">
                  <c:v>8.5180000000000007</c:v>
                </c:pt>
                <c:pt idx="874">
                  <c:v>9.0280000000000005</c:v>
                </c:pt>
                <c:pt idx="875">
                  <c:v>8.9030000000000005</c:v>
                </c:pt>
                <c:pt idx="876">
                  <c:v>8.7100000000000009</c:v>
                </c:pt>
                <c:pt idx="877">
                  <c:v>8.6140000000000008</c:v>
                </c:pt>
                <c:pt idx="878">
                  <c:v>8.2439999999999998</c:v>
                </c:pt>
                <c:pt idx="879">
                  <c:v>8.3409999999999993</c:v>
                </c:pt>
                <c:pt idx="880">
                  <c:v>8.6210000000000004</c:v>
                </c:pt>
                <c:pt idx="881">
                  <c:v>8.42</c:v>
                </c:pt>
                <c:pt idx="882">
                  <c:v>8.4770000000000003</c:v>
                </c:pt>
                <c:pt idx="883">
                  <c:v>8.6389999999999993</c:v>
                </c:pt>
                <c:pt idx="884">
                  <c:v>8.7949999999999999</c:v>
                </c:pt>
                <c:pt idx="885">
                  <c:v>9.1950000000000003</c:v>
                </c:pt>
                <c:pt idx="886">
                  <c:v>9.4719999999999995</c:v>
                </c:pt>
                <c:pt idx="887">
                  <c:v>9.6649999999999991</c:v>
                </c:pt>
                <c:pt idx="888">
                  <c:v>10.381</c:v>
                </c:pt>
                <c:pt idx="889">
                  <c:v>10.766999999999999</c:v>
                </c:pt>
                <c:pt idx="890">
                  <c:v>10.917</c:v>
                </c:pt>
                <c:pt idx="891">
                  <c:v>11.145</c:v>
                </c:pt>
                <c:pt idx="892">
                  <c:v>10.882</c:v>
                </c:pt>
                <c:pt idx="893">
                  <c:v>11.407999999999999</c:v>
                </c:pt>
                <c:pt idx="894">
                  <c:v>11.468</c:v>
                </c:pt>
                <c:pt idx="895">
                  <c:v>11.558999999999999</c:v>
                </c:pt>
                <c:pt idx="896">
                  <c:v>11.436</c:v>
                </c:pt>
                <c:pt idx="897">
                  <c:v>11.128</c:v>
                </c:pt>
                <c:pt idx="898">
                  <c:v>11.593</c:v>
                </c:pt>
                <c:pt idx="899">
                  <c:v>12.177</c:v>
                </c:pt>
                <c:pt idx="900">
                  <c:v>12.397</c:v>
                </c:pt>
                <c:pt idx="901">
                  <c:v>12.414999999999999</c:v>
                </c:pt>
                <c:pt idx="902">
                  <c:v>12.093999999999999</c:v>
                </c:pt>
                <c:pt idx="903">
                  <c:v>11.85</c:v>
                </c:pt>
                <c:pt idx="904">
                  <c:v>11.76</c:v>
                </c:pt>
                <c:pt idx="905">
                  <c:v>11.324999999999999</c:v>
                </c:pt>
                <c:pt idx="906">
                  <c:v>10.731999999999999</c:v>
                </c:pt>
                <c:pt idx="907">
                  <c:v>10.199</c:v>
                </c:pt>
                <c:pt idx="908">
                  <c:v>9.8160000000000007</c:v>
                </c:pt>
                <c:pt idx="909">
                  <c:v>9.4689999999999994</c:v>
                </c:pt>
                <c:pt idx="910">
                  <c:v>9.1969999999999992</c:v>
                </c:pt>
                <c:pt idx="911">
                  <c:v>8.9890000000000008</c:v>
                </c:pt>
                <c:pt idx="912">
                  <c:v>8.9499999999999993</c:v>
                </c:pt>
                <c:pt idx="913">
                  <c:v>8.5969999999999995</c:v>
                </c:pt>
                <c:pt idx="914">
                  <c:v>8.4930000000000003</c:v>
                </c:pt>
                <c:pt idx="915">
                  <c:v>8.5</c:v>
                </c:pt>
                <c:pt idx="916">
                  <c:v>8.7110000000000003</c:v>
                </c:pt>
                <c:pt idx="917">
                  <c:v>9.0649999999999995</c:v>
                </c:pt>
                <c:pt idx="918">
                  <c:v>9.4589999999999996</c:v>
                </c:pt>
                <c:pt idx="919">
                  <c:v>9.6920000000000002</c:v>
                </c:pt>
                <c:pt idx="920">
                  <c:v>9.7899999999999991</c:v>
                </c:pt>
                <c:pt idx="921">
                  <c:v>10.856999999999999</c:v>
                </c:pt>
                <c:pt idx="922">
                  <c:v>11.99</c:v>
                </c:pt>
                <c:pt idx="923">
                  <c:v>12.366</c:v>
                </c:pt>
                <c:pt idx="924">
                  <c:v>12.81</c:v>
                </c:pt>
                <c:pt idx="925">
                  <c:v>13.115</c:v>
                </c:pt>
                <c:pt idx="926">
                  <c:v>13.506</c:v>
                </c:pt>
                <c:pt idx="927">
                  <c:v>13.82</c:v>
                </c:pt>
                <c:pt idx="928">
                  <c:v>14.13</c:v>
                </c:pt>
                <c:pt idx="929">
                  <c:v>14.486000000000001</c:v>
                </c:pt>
                <c:pt idx="930">
                  <c:v>14.888999999999999</c:v>
                </c:pt>
                <c:pt idx="931">
                  <c:v>15.167</c:v>
                </c:pt>
                <c:pt idx="932">
                  <c:v>15.224</c:v>
                </c:pt>
                <c:pt idx="933">
                  <c:v>15.448</c:v>
                </c:pt>
                <c:pt idx="934">
                  <c:v>15.189</c:v>
                </c:pt>
                <c:pt idx="935">
                  <c:v>14.151999999999999</c:v>
                </c:pt>
                <c:pt idx="936">
                  <c:v>13.052</c:v>
                </c:pt>
                <c:pt idx="937">
                  <c:v>12.316000000000001</c:v>
                </c:pt>
                <c:pt idx="938">
                  <c:v>12.725</c:v>
                </c:pt>
                <c:pt idx="939">
                  <c:v>13.161</c:v>
                </c:pt>
                <c:pt idx="940">
                  <c:v>13.321999999999999</c:v>
                </c:pt>
                <c:pt idx="941">
                  <c:v>12.997999999999999</c:v>
                </c:pt>
                <c:pt idx="942">
                  <c:v>12.882999999999999</c:v>
                </c:pt>
                <c:pt idx="943">
                  <c:v>13.007</c:v>
                </c:pt>
                <c:pt idx="944">
                  <c:v>13.211</c:v>
                </c:pt>
                <c:pt idx="945">
                  <c:v>13.686999999999999</c:v>
                </c:pt>
                <c:pt idx="946">
                  <c:v>14.125999999999999</c:v>
                </c:pt>
                <c:pt idx="947">
                  <c:v>14.233000000000001</c:v>
                </c:pt>
                <c:pt idx="948">
                  <c:v>13.949</c:v>
                </c:pt>
                <c:pt idx="949">
                  <c:v>13.651999999999999</c:v>
                </c:pt>
                <c:pt idx="950">
                  <c:v>13.382</c:v>
                </c:pt>
                <c:pt idx="951">
                  <c:v>13.002000000000001</c:v>
                </c:pt>
                <c:pt idx="952">
                  <c:v>12.577</c:v>
                </c:pt>
                <c:pt idx="953">
                  <c:v>12.154999999999999</c:v>
                </c:pt>
                <c:pt idx="954">
                  <c:v>11.794</c:v>
                </c:pt>
                <c:pt idx="955">
                  <c:v>11.254</c:v>
                </c:pt>
                <c:pt idx="956">
                  <c:v>10.276999999999999</c:v>
                </c:pt>
                <c:pt idx="957">
                  <c:v>9.718</c:v>
                </c:pt>
                <c:pt idx="958">
                  <c:v>9.4730000000000008</c:v>
                </c:pt>
                <c:pt idx="959">
                  <c:v>9.2759999999999998</c:v>
                </c:pt>
                <c:pt idx="960">
                  <c:v>8.4120000000000008</c:v>
                </c:pt>
                <c:pt idx="961">
                  <c:v>8.7460000000000004</c:v>
                </c:pt>
                <c:pt idx="962">
                  <c:v>10.242000000000001</c:v>
                </c:pt>
                <c:pt idx="963">
                  <c:v>12.692</c:v>
                </c:pt>
                <c:pt idx="964">
                  <c:v>13.903</c:v>
                </c:pt>
                <c:pt idx="965">
                  <c:v>13.553000000000001</c:v>
                </c:pt>
                <c:pt idx="966">
                  <c:v>12.814</c:v>
                </c:pt>
                <c:pt idx="967">
                  <c:v>12.234</c:v>
                </c:pt>
                <c:pt idx="968">
                  <c:v>11.467000000000001</c:v>
                </c:pt>
                <c:pt idx="969">
                  <c:v>10.837999999999999</c:v>
                </c:pt>
                <c:pt idx="970">
                  <c:v>10.346</c:v>
                </c:pt>
                <c:pt idx="971">
                  <c:v>10.435</c:v>
                </c:pt>
                <c:pt idx="972">
                  <c:v>10.125999999999999</c:v>
                </c:pt>
                <c:pt idx="973">
                  <c:v>9.9220000000000006</c:v>
                </c:pt>
                <c:pt idx="974">
                  <c:v>9.375</c:v>
                </c:pt>
                <c:pt idx="975">
                  <c:v>9.8520000000000003</c:v>
                </c:pt>
                <c:pt idx="976">
                  <c:v>11.46</c:v>
                </c:pt>
                <c:pt idx="977">
                  <c:v>12.191000000000001</c:v>
                </c:pt>
                <c:pt idx="978">
                  <c:v>12.099</c:v>
                </c:pt>
                <c:pt idx="979">
                  <c:v>12.067</c:v>
                </c:pt>
                <c:pt idx="980">
                  <c:v>12.006</c:v>
                </c:pt>
                <c:pt idx="981">
                  <c:v>11.78</c:v>
                </c:pt>
                <c:pt idx="982">
                  <c:v>11.257</c:v>
                </c:pt>
                <c:pt idx="983">
                  <c:v>10.46</c:v>
                </c:pt>
                <c:pt idx="984">
                  <c:v>9.3339999999999996</c:v>
                </c:pt>
                <c:pt idx="985">
                  <c:v>8.7210000000000001</c:v>
                </c:pt>
                <c:pt idx="986">
                  <c:v>8.2449999999999992</c:v>
                </c:pt>
                <c:pt idx="987">
                  <c:v>7.99</c:v>
                </c:pt>
                <c:pt idx="988">
                  <c:v>7.4539999999999997</c:v>
                </c:pt>
                <c:pt idx="989">
                  <c:v>7.1760000000000002</c:v>
                </c:pt>
                <c:pt idx="990">
                  <c:v>6.9729999999999999</c:v>
                </c:pt>
                <c:pt idx="991">
                  <c:v>6.6440000000000001</c:v>
                </c:pt>
                <c:pt idx="992">
                  <c:v>6.282</c:v>
                </c:pt>
                <c:pt idx="993">
                  <c:v>6.4939999999999998</c:v>
                </c:pt>
                <c:pt idx="994">
                  <c:v>7.008</c:v>
                </c:pt>
                <c:pt idx="995">
                  <c:v>7.3550000000000004</c:v>
                </c:pt>
                <c:pt idx="996">
                  <c:v>7.6429999999999998</c:v>
                </c:pt>
                <c:pt idx="997">
                  <c:v>7.8090000000000002</c:v>
                </c:pt>
                <c:pt idx="998">
                  <c:v>7.415</c:v>
                </c:pt>
                <c:pt idx="999">
                  <c:v>6.7889999999999997</c:v>
                </c:pt>
                <c:pt idx="1000">
                  <c:v>7.3979999999999997</c:v>
                </c:pt>
                <c:pt idx="1001">
                  <c:v>7.9210000000000003</c:v>
                </c:pt>
                <c:pt idx="1002">
                  <c:v>7.4710000000000001</c:v>
                </c:pt>
                <c:pt idx="1003">
                  <c:v>6.58</c:v>
                </c:pt>
                <c:pt idx="1004">
                  <c:v>5.6379999999999999</c:v>
                </c:pt>
                <c:pt idx="1005">
                  <c:v>5.0659999999999998</c:v>
                </c:pt>
                <c:pt idx="1006">
                  <c:v>5.0579999999999998</c:v>
                </c:pt>
                <c:pt idx="1007">
                  <c:v>5.1619999999999999</c:v>
                </c:pt>
                <c:pt idx="1008">
                  <c:v>5.1210000000000004</c:v>
                </c:pt>
                <c:pt idx="1009">
                  <c:v>4.99</c:v>
                </c:pt>
                <c:pt idx="1010">
                  <c:v>5.17</c:v>
                </c:pt>
                <c:pt idx="1011">
                  <c:v>5.2370000000000001</c:v>
                </c:pt>
                <c:pt idx="1012">
                  <c:v>5.07</c:v>
                </c:pt>
                <c:pt idx="1013">
                  <c:v>5.0019999999999998</c:v>
                </c:pt>
                <c:pt idx="1014">
                  <c:v>5.2359999999999998</c:v>
                </c:pt>
                <c:pt idx="1015">
                  <c:v>5.3540000000000001</c:v>
                </c:pt>
                <c:pt idx="1016">
                  <c:v>5.3570000000000002</c:v>
                </c:pt>
                <c:pt idx="1017">
                  <c:v>5.5220000000000002</c:v>
                </c:pt>
                <c:pt idx="1018">
                  <c:v>5.7839999999999998</c:v>
                </c:pt>
                <c:pt idx="1019">
                  <c:v>6.1929999999999996</c:v>
                </c:pt>
                <c:pt idx="1020">
                  <c:v>6.39</c:v>
                </c:pt>
                <c:pt idx="1021">
                  <c:v>6.367</c:v>
                </c:pt>
                <c:pt idx="1022">
                  <c:v>6.2480000000000002</c:v>
                </c:pt>
                <c:pt idx="1023">
                  <c:v>6.4550000000000001</c:v>
                </c:pt>
                <c:pt idx="1024">
                  <c:v>7.5030000000000001</c:v>
                </c:pt>
                <c:pt idx="1025">
                  <c:v>8.4120000000000008</c:v>
                </c:pt>
                <c:pt idx="1026">
                  <c:v>8.6769999999999996</c:v>
                </c:pt>
                <c:pt idx="1027">
                  <c:v>8.5190000000000001</c:v>
                </c:pt>
                <c:pt idx="1028">
                  <c:v>8.3740000000000006</c:v>
                </c:pt>
                <c:pt idx="1029">
                  <c:v>8.282</c:v>
                </c:pt>
                <c:pt idx="1030">
                  <c:v>8.2390000000000008</c:v>
                </c:pt>
                <c:pt idx="1031">
                  <c:v>8.1920000000000002</c:v>
                </c:pt>
                <c:pt idx="1032">
                  <c:v>8.1229999999999993</c:v>
                </c:pt>
                <c:pt idx="1033">
                  <c:v>8.048</c:v>
                </c:pt>
                <c:pt idx="1034">
                  <c:v>7.98</c:v>
                </c:pt>
                <c:pt idx="1035">
                  <c:v>7.9790000000000001</c:v>
                </c:pt>
                <c:pt idx="1036">
                  <c:v>7.9539999999999997</c:v>
                </c:pt>
                <c:pt idx="1037">
                  <c:v>7.8609999999999998</c:v>
                </c:pt>
                <c:pt idx="1038">
                  <c:v>7.4969999999999999</c:v>
                </c:pt>
                <c:pt idx="1039">
                  <c:v>6.7110000000000003</c:v>
                </c:pt>
                <c:pt idx="1040">
                  <c:v>5.8179999999999996</c:v>
                </c:pt>
                <c:pt idx="1041">
                  <c:v>6.0259999999999998</c:v>
                </c:pt>
                <c:pt idx="1042">
                  <c:v>6.1970000000000001</c:v>
                </c:pt>
                <c:pt idx="1043">
                  <c:v>6.0250000000000004</c:v>
                </c:pt>
                <c:pt idx="1044">
                  <c:v>5.7759999999999998</c:v>
                </c:pt>
                <c:pt idx="1045">
                  <c:v>5.5529999999999999</c:v>
                </c:pt>
                <c:pt idx="1046">
                  <c:v>5.4340000000000002</c:v>
                </c:pt>
                <c:pt idx="1047">
                  <c:v>5.66</c:v>
                </c:pt>
                <c:pt idx="1048">
                  <c:v>6.3769999999999998</c:v>
                </c:pt>
                <c:pt idx="1049">
                  <c:v>6.9989999999999997</c:v>
                </c:pt>
                <c:pt idx="1050">
                  <c:v>7.4379999999999997</c:v>
                </c:pt>
                <c:pt idx="1051">
                  <c:v>7.681</c:v>
                </c:pt>
                <c:pt idx="1052">
                  <c:v>7.7519999999999998</c:v>
                </c:pt>
                <c:pt idx="1053">
                  <c:v>7.7220000000000004</c:v>
                </c:pt>
                <c:pt idx="1054">
                  <c:v>7.7140000000000004</c:v>
                </c:pt>
                <c:pt idx="1055">
                  <c:v>7.7329999999999997</c:v>
                </c:pt>
                <c:pt idx="1056">
                  <c:v>7.7519999999999998</c:v>
                </c:pt>
                <c:pt idx="1057">
                  <c:v>7.7690000000000001</c:v>
                </c:pt>
                <c:pt idx="1058">
                  <c:v>7.774</c:v>
                </c:pt>
                <c:pt idx="1059">
                  <c:v>7.8289999999999997</c:v>
                </c:pt>
                <c:pt idx="1060">
                  <c:v>7.9089999999999998</c:v>
                </c:pt>
                <c:pt idx="1061">
                  <c:v>7.9809999999999999</c:v>
                </c:pt>
                <c:pt idx="1062">
                  <c:v>8.0570000000000004</c:v>
                </c:pt>
                <c:pt idx="1063">
                  <c:v>7.6120000000000001</c:v>
                </c:pt>
                <c:pt idx="1064">
                  <c:v>5.96</c:v>
                </c:pt>
                <c:pt idx="1065">
                  <c:v>4.6379999999999999</c:v>
                </c:pt>
                <c:pt idx="1066">
                  <c:v>4.2229999999999999</c:v>
                </c:pt>
                <c:pt idx="1067">
                  <c:v>4.4909999999999997</c:v>
                </c:pt>
                <c:pt idx="1068">
                  <c:v>4.7089999999999996</c:v>
                </c:pt>
                <c:pt idx="1069">
                  <c:v>4.8220000000000001</c:v>
                </c:pt>
                <c:pt idx="1070">
                  <c:v>4.8970000000000002</c:v>
                </c:pt>
                <c:pt idx="1071">
                  <c:v>5.2750000000000004</c:v>
                </c:pt>
                <c:pt idx="1072">
                  <c:v>6.0529999999999999</c:v>
                </c:pt>
                <c:pt idx="1073">
                  <c:v>6.9640000000000004</c:v>
                </c:pt>
                <c:pt idx="1074">
                  <c:v>7.718</c:v>
                </c:pt>
                <c:pt idx="1075">
                  <c:v>8.2249999999999996</c:v>
                </c:pt>
                <c:pt idx="1076">
                  <c:v>8.5210000000000008</c:v>
                </c:pt>
                <c:pt idx="1077">
                  <c:v>8.7010000000000005</c:v>
                </c:pt>
                <c:pt idx="1078">
                  <c:v>8.8030000000000008</c:v>
                </c:pt>
                <c:pt idx="1079">
                  <c:v>8.843</c:v>
                </c:pt>
                <c:pt idx="1080">
                  <c:v>8.8569999999999993</c:v>
                </c:pt>
                <c:pt idx="1081">
                  <c:v>8.89</c:v>
                </c:pt>
                <c:pt idx="1082">
                  <c:v>8.9049999999999994</c:v>
                </c:pt>
                <c:pt idx="1083">
                  <c:v>8.8409999999999993</c:v>
                </c:pt>
                <c:pt idx="1084">
                  <c:v>8.7739999999999991</c:v>
                </c:pt>
                <c:pt idx="1085">
                  <c:v>8.7479999999999993</c:v>
                </c:pt>
                <c:pt idx="1086">
                  <c:v>8.7690000000000001</c:v>
                </c:pt>
                <c:pt idx="1087">
                  <c:v>8.2629999999999999</c:v>
                </c:pt>
                <c:pt idx="1088">
                  <c:v>6.6029999999999998</c:v>
                </c:pt>
                <c:pt idx="1089">
                  <c:v>5.4610000000000003</c:v>
                </c:pt>
                <c:pt idx="1090">
                  <c:v>5.125</c:v>
                </c:pt>
                <c:pt idx="1091">
                  <c:v>6.0380000000000003</c:v>
                </c:pt>
                <c:pt idx="1092">
                  <c:v>6.2290000000000001</c:v>
                </c:pt>
                <c:pt idx="1093">
                  <c:v>6.0940000000000003</c:v>
                </c:pt>
                <c:pt idx="1094">
                  <c:v>5.9539999999999997</c:v>
                </c:pt>
                <c:pt idx="1095">
                  <c:v>6.4909999999999997</c:v>
                </c:pt>
                <c:pt idx="1096">
                  <c:v>7.53</c:v>
                </c:pt>
                <c:pt idx="1097">
                  <c:v>8.6319999999999997</c:v>
                </c:pt>
                <c:pt idx="1098">
                  <c:v>9.2929999999999993</c:v>
                </c:pt>
                <c:pt idx="1099">
                  <c:v>9.4930000000000003</c:v>
                </c:pt>
                <c:pt idx="1100">
                  <c:v>9.4870000000000001</c:v>
                </c:pt>
                <c:pt idx="1101">
                  <c:v>9.3879999999999999</c:v>
                </c:pt>
                <c:pt idx="1102">
                  <c:v>9.2929999999999993</c:v>
                </c:pt>
                <c:pt idx="1103">
                  <c:v>9.2279999999999998</c:v>
                </c:pt>
                <c:pt idx="1104">
                  <c:v>9.1929999999999996</c:v>
                </c:pt>
                <c:pt idx="1105">
                  <c:v>9.1389999999999993</c:v>
                </c:pt>
                <c:pt idx="1106">
                  <c:v>9.0519999999999996</c:v>
                </c:pt>
                <c:pt idx="1107">
                  <c:v>8.9710000000000001</c:v>
                </c:pt>
                <c:pt idx="1108">
                  <c:v>8.8209999999999997</c:v>
                </c:pt>
                <c:pt idx="1109">
                  <c:v>8.5809999999999995</c:v>
                </c:pt>
                <c:pt idx="1110">
                  <c:v>8.2460000000000004</c:v>
                </c:pt>
                <c:pt idx="1111">
                  <c:v>7.5430000000000001</c:v>
                </c:pt>
                <c:pt idx="1112">
                  <c:v>6.3680000000000003</c:v>
                </c:pt>
                <c:pt idx="1113">
                  <c:v>5.9189999999999996</c:v>
                </c:pt>
                <c:pt idx="1114">
                  <c:v>6.2679999999999998</c:v>
                </c:pt>
                <c:pt idx="1115">
                  <c:v>5.9240000000000004</c:v>
                </c:pt>
                <c:pt idx="1116">
                  <c:v>5.7759999999999998</c:v>
                </c:pt>
                <c:pt idx="1117">
                  <c:v>5.5780000000000003</c:v>
                </c:pt>
                <c:pt idx="1118">
                  <c:v>5.4059999999999997</c:v>
                </c:pt>
                <c:pt idx="1119">
                  <c:v>5.8049999999999997</c:v>
                </c:pt>
                <c:pt idx="1120">
                  <c:v>6.5339999999999998</c:v>
                </c:pt>
                <c:pt idx="1121">
                  <c:v>7.2969999999999997</c:v>
                </c:pt>
                <c:pt idx="1122">
                  <c:v>7.9420000000000002</c:v>
                </c:pt>
                <c:pt idx="1123">
                  <c:v>8.3539999999999992</c:v>
                </c:pt>
                <c:pt idx="1124">
                  <c:v>8.5540000000000003</c:v>
                </c:pt>
                <c:pt idx="1125">
                  <c:v>8.6240000000000006</c:v>
                </c:pt>
                <c:pt idx="1126">
                  <c:v>8.6289999999999996</c:v>
                </c:pt>
                <c:pt idx="1127">
                  <c:v>8.59</c:v>
                </c:pt>
                <c:pt idx="1128">
                  <c:v>8.5449999999999999</c:v>
                </c:pt>
                <c:pt idx="1129">
                  <c:v>8.5890000000000004</c:v>
                </c:pt>
                <c:pt idx="1130">
                  <c:v>8.7360000000000007</c:v>
                </c:pt>
                <c:pt idx="1131">
                  <c:v>8.9149999999999991</c:v>
                </c:pt>
                <c:pt idx="1132">
                  <c:v>9.0079999999999991</c:v>
                </c:pt>
                <c:pt idx="1133">
                  <c:v>8.9649999999999999</c:v>
                </c:pt>
                <c:pt idx="1134">
                  <c:v>8.8979999999999997</c:v>
                </c:pt>
                <c:pt idx="1135">
                  <c:v>8.3439999999999994</c:v>
                </c:pt>
                <c:pt idx="1136">
                  <c:v>7.2960000000000003</c:v>
                </c:pt>
                <c:pt idx="1137">
                  <c:v>6.9</c:v>
                </c:pt>
                <c:pt idx="1138">
                  <c:v>7.9240000000000004</c:v>
                </c:pt>
                <c:pt idx="1139">
                  <c:v>8.1039999999999992</c:v>
                </c:pt>
                <c:pt idx="1140">
                  <c:v>8.3859999999999992</c:v>
                </c:pt>
                <c:pt idx="1141">
                  <c:v>8.3740000000000006</c:v>
                </c:pt>
                <c:pt idx="1142">
                  <c:v>8.0459999999999994</c:v>
                </c:pt>
                <c:pt idx="1143">
                  <c:v>8.5150000000000006</c:v>
                </c:pt>
                <c:pt idx="1144">
                  <c:v>9.4109999999999996</c:v>
                </c:pt>
                <c:pt idx="1145">
                  <c:v>9.9450000000000003</c:v>
                </c:pt>
                <c:pt idx="1146">
                  <c:v>9.9060000000000006</c:v>
                </c:pt>
                <c:pt idx="1147">
                  <c:v>9.7810000000000006</c:v>
                </c:pt>
                <c:pt idx="1148">
                  <c:v>9.6739999999999995</c:v>
                </c:pt>
                <c:pt idx="1149">
                  <c:v>9.577</c:v>
                </c:pt>
                <c:pt idx="1150">
                  <c:v>9.4339999999999993</c:v>
                </c:pt>
                <c:pt idx="1151">
                  <c:v>9.2739999999999991</c:v>
                </c:pt>
                <c:pt idx="1152">
                  <c:v>9.1530000000000005</c:v>
                </c:pt>
                <c:pt idx="1153">
                  <c:v>9.1020000000000003</c:v>
                </c:pt>
                <c:pt idx="1154">
                  <c:v>9.0779999999999994</c:v>
                </c:pt>
                <c:pt idx="1155">
                  <c:v>9.0250000000000004</c:v>
                </c:pt>
                <c:pt idx="1156">
                  <c:v>8.9139999999999997</c:v>
                </c:pt>
                <c:pt idx="1157">
                  <c:v>8.7530000000000001</c:v>
                </c:pt>
                <c:pt idx="1158">
                  <c:v>8.5760000000000005</c:v>
                </c:pt>
                <c:pt idx="1159">
                  <c:v>7.7220000000000004</c:v>
                </c:pt>
                <c:pt idx="1160">
                  <c:v>6.4909999999999997</c:v>
                </c:pt>
                <c:pt idx="1161">
                  <c:v>6.0940000000000003</c:v>
                </c:pt>
                <c:pt idx="1162">
                  <c:v>6.4550000000000001</c:v>
                </c:pt>
                <c:pt idx="1163">
                  <c:v>6.6369999999999996</c:v>
                </c:pt>
                <c:pt idx="1164">
                  <c:v>6.8979999999999997</c:v>
                </c:pt>
                <c:pt idx="1165">
                  <c:v>7.0060000000000002</c:v>
                </c:pt>
                <c:pt idx="1166">
                  <c:v>7.0229999999999997</c:v>
                </c:pt>
                <c:pt idx="1167">
                  <c:v>7.2380000000000004</c:v>
                </c:pt>
                <c:pt idx="1168">
                  <c:v>7.9889999999999999</c:v>
                </c:pt>
                <c:pt idx="1169">
                  <c:v>8.7390000000000008</c:v>
                </c:pt>
                <c:pt idx="1170">
                  <c:v>9.0060000000000002</c:v>
                </c:pt>
                <c:pt idx="1171">
                  <c:v>8.8230000000000004</c:v>
                </c:pt>
                <c:pt idx="1172">
                  <c:v>8.5180000000000007</c:v>
                </c:pt>
                <c:pt idx="1173">
                  <c:v>8.25</c:v>
                </c:pt>
                <c:pt idx="1174">
                  <c:v>7.8140000000000001</c:v>
                </c:pt>
                <c:pt idx="1175">
                  <c:v>7.3390000000000004</c:v>
                </c:pt>
                <c:pt idx="1176">
                  <c:v>6.9649999999999999</c:v>
                </c:pt>
                <c:pt idx="1177">
                  <c:v>6.7409999999999997</c:v>
                </c:pt>
                <c:pt idx="1178">
                  <c:v>6.7140000000000004</c:v>
                </c:pt>
                <c:pt idx="1179">
                  <c:v>6.7</c:v>
                </c:pt>
                <c:pt idx="1180">
                  <c:v>6.6769999999999996</c:v>
                </c:pt>
                <c:pt idx="1181">
                  <c:v>6.625</c:v>
                </c:pt>
                <c:pt idx="1182">
                  <c:v>6.6219999999999999</c:v>
                </c:pt>
                <c:pt idx="1183">
                  <c:v>6.891</c:v>
                </c:pt>
                <c:pt idx="1184">
                  <c:v>7.49</c:v>
                </c:pt>
                <c:pt idx="1185">
                  <c:v>7.8819999999999997</c:v>
                </c:pt>
                <c:pt idx="1186">
                  <c:v>8.07</c:v>
                </c:pt>
                <c:pt idx="1187">
                  <c:v>8.1349999999999998</c:v>
                </c:pt>
                <c:pt idx="1188">
                  <c:v>8.1999999999999993</c:v>
                </c:pt>
                <c:pt idx="1189">
                  <c:v>8.24</c:v>
                </c:pt>
                <c:pt idx="1190">
                  <c:v>8.1140000000000008</c:v>
                </c:pt>
                <c:pt idx="1191">
                  <c:v>7.7080000000000002</c:v>
                </c:pt>
                <c:pt idx="1192">
                  <c:v>7.681</c:v>
                </c:pt>
                <c:pt idx="1193">
                  <c:v>7.7789999999999999</c:v>
                </c:pt>
                <c:pt idx="1194">
                  <c:v>7.8140000000000001</c:v>
                </c:pt>
                <c:pt idx="1195">
                  <c:v>7.7249999999999996</c:v>
                </c:pt>
                <c:pt idx="1196">
                  <c:v>7.5670000000000002</c:v>
                </c:pt>
                <c:pt idx="1197">
                  <c:v>7.6230000000000002</c:v>
                </c:pt>
                <c:pt idx="1198">
                  <c:v>7.718</c:v>
                </c:pt>
                <c:pt idx="1199">
                  <c:v>7.71</c:v>
                </c:pt>
                <c:pt idx="1200">
                  <c:v>7.6260000000000003</c:v>
                </c:pt>
                <c:pt idx="1201">
                  <c:v>7.54</c:v>
                </c:pt>
                <c:pt idx="1202">
                  <c:v>7.4580000000000002</c:v>
                </c:pt>
                <c:pt idx="1203">
                  <c:v>7.5170000000000003</c:v>
                </c:pt>
                <c:pt idx="1204">
                  <c:v>7.5789999999999997</c:v>
                </c:pt>
                <c:pt idx="1205">
                  <c:v>7.2190000000000003</c:v>
                </c:pt>
                <c:pt idx="1206">
                  <c:v>6.6230000000000002</c:v>
                </c:pt>
                <c:pt idx="1207">
                  <c:v>6.3860000000000001</c:v>
                </c:pt>
                <c:pt idx="1208">
                  <c:v>6.3760000000000003</c:v>
                </c:pt>
                <c:pt idx="1209">
                  <c:v>6.48</c:v>
                </c:pt>
                <c:pt idx="1210">
                  <c:v>6.7009999999999996</c:v>
                </c:pt>
                <c:pt idx="1211">
                  <c:v>6.6660000000000004</c:v>
                </c:pt>
                <c:pt idx="1212">
                  <c:v>6.6820000000000004</c:v>
                </c:pt>
                <c:pt idx="1213">
                  <c:v>6.84</c:v>
                </c:pt>
                <c:pt idx="1214">
                  <c:v>6.9109999999999996</c:v>
                </c:pt>
                <c:pt idx="1215">
                  <c:v>6.7080000000000002</c:v>
                </c:pt>
                <c:pt idx="1216">
                  <c:v>6.891</c:v>
                </c:pt>
                <c:pt idx="1217">
                  <c:v>7.298</c:v>
                </c:pt>
                <c:pt idx="1218">
                  <c:v>7.7910000000000004</c:v>
                </c:pt>
                <c:pt idx="1219">
                  <c:v>8.2010000000000005</c:v>
                </c:pt>
                <c:pt idx="1220">
                  <c:v>8.4689999999999994</c:v>
                </c:pt>
                <c:pt idx="1221">
                  <c:v>8.6969999999999992</c:v>
                </c:pt>
                <c:pt idx="1222">
                  <c:v>8.8350000000000009</c:v>
                </c:pt>
                <c:pt idx="1223">
                  <c:v>8.609</c:v>
                </c:pt>
                <c:pt idx="1224">
                  <c:v>8.1</c:v>
                </c:pt>
                <c:pt idx="1225">
                  <c:v>7.4640000000000004</c:v>
                </c:pt>
                <c:pt idx="1226">
                  <c:v>7.0789999999999997</c:v>
                </c:pt>
                <c:pt idx="1227">
                  <c:v>7.0419999999999998</c:v>
                </c:pt>
                <c:pt idx="1228">
                  <c:v>7.1520000000000001</c:v>
                </c:pt>
                <c:pt idx="1229">
                  <c:v>7.0910000000000002</c:v>
                </c:pt>
                <c:pt idx="1230">
                  <c:v>6.8109999999999999</c:v>
                </c:pt>
                <c:pt idx="1231">
                  <c:v>6.31</c:v>
                </c:pt>
                <c:pt idx="1232">
                  <c:v>6.0869999999999997</c:v>
                </c:pt>
                <c:pt idx="1233">
                  <c:v>6.3170000000000002</c:v>
                </c:pt>
                <c:pt idx="1234">
                  <c:v>6.7809999999999997</c:v>
                </c:pt>
                <c:pt idx="1235">
                  <c:v>6.81</c:v>
                </c:pt>
                <c:pt idx="1236">
                  <c:v>6.8540000000000001</c:v>
                </c:pt>
                <c:pt idx="1237">
                  <c:v>6.9630000000000001</c:v>
                </c:pt>
                <c:pt idx="1238">
                  <c:v>7.0220000000000002</c:v>
                </c:pt>
                <c:pt idx="1239">
                  <c:v>6.9210000000000003</c:v>
                </c:pt>
                <c:pt idx="1240">
                  <c:v>7.2050000000000001</c:v>
                </c:pt>
                <c:pt idx="1241">
                  <c:v>7.3970000000000002</c:v>
                </c:pt>
                <c:pt idx="1242">
                  <c:v>7.2960000000000003</c:v>
                </c:pt>
                <c:pt idx="1243">
                  <c:v>7.0309999999999997</c:v>
                </c:pt>
                <c:pt idx="1244">
                  <c:v>6.7</c:v>
                </c:pt>
                <c:pt idx="1245">
                  <c:v>6.4790000000000001</c:v>
                </c:pt>
                <c:pt idx="1246">
                  <c:v>6.5019999999999998</c:v>
                </c:pt>
                <c:pt idx="1247">
                  <c:v>6.4610000000000003</c:v>
                </c:pt>
                <c:pt idx="1248">
                  <c:v>6.0129999999999999</c:v>
                </c:pt>
                <c:pt idx="1249">
                  <c:v>5.327</c:v>
                </c:pt>
                <c:pt idx="1250">
                  <c:v>4.6749999999999998</c:v>
                </c:pt>
                <c:pt idx="1251">
                  <c:v>4.0759999999999996</c:v>
                </c:pt>
                <c:pt idx="1252">
                  <c:v>3.6230000000000002</c:v>
                </c:pt>
                <c:pt idx="1253">
                  <c:v>3.29</c:v>
                </c:pt>
                <c:pt idx="1254">
                  <c:v>2.94</c:v>
                </c:pt>
                <c:pt idx="1255">
                  <c:v>2.4700000000000002</c:v>
                </c:pt>
                <c:pt idx="1256">
                  <c:v>2.177</c:v>
                </c:pt>
                <c:pt idx="1257">
                  <c:v>2.21</c:v>
                </c:pt>
                <c:pt idx="1258">
                  <c:v>2.9729999999999999</c:v>
                </c:pt>
                <c:pt idx="1259">
                  <c:v>3.7370000000000001</c:v>
                </c:pt>
                <c:pt idx="1260">
                  <c:v>4.3360000000000003</c:v>
                </c:pt>
                <c:pt idx="1261">
                  <c:v>4.5330000000000004</c:v>
                </c:pt>
                <c:pt idx="1262">
                  <c:v>4.7759999999999998</c:v>
                </c:pt>
                <c:pt idx="1263">
                  <c:v>5.1189999999999998</c:v>
                </c:pt>
                <c:pt idx="1264">
                  <c:v>5.8259999999999996</c:v>
                </c:pt>
                <c:pt idx="1265">
                  <c:v>6.4790000000000001</c:v>
                </c:pt>
                <c:pt idx="1266">
                  <c:v>6.8479999999999999</c:v>
                </c:pt>
                <c:pt idx="1267">
                  <c:v>7.0350000000000001</c:v>
                </c:pt>
                <c:pt idx="1268">
                  <c:v>7.2329999999999997</c:v>
                </c:pt>
                <c:pt idx="1269">
                  <c:v>7.52</c:v>
                </c:pt>
                <c:pt idx="1270">
                  <c:v>7.7519999999999998</c:v>
                </c:pt>
                <c:pt idx="1271">
                  <c:v>7.8390000000000004</c:v>
                </c:pt>
                <c:pt idx="1272">
                  <c:v>7.851</c:v>
                </c:pt>
                <c:pt idx="1273">
                  <c:v>7.7949999999999999</c:v>
                </c:pt>
                <c:pt idx="1274">
                  <c:v>7.64</c:v>
                </c:pt>
                <c:pt idx="1275">
                  <c:v>7.3810000000000002</c:v>
                </c:pt>
                <c:pt idx="1276">
                  <c:v>7.23</c:v>
                </c:pt>
                <c:pt idx="1277">
                  <c:v>7.1669999999999998</c:v>
                </c:pt>
                <c:pt idx="1278">
                  <c:v>7.0350000000000001</c:v>
                </c:pt>
                <c:pt idx="1279">
                  <c:v>6.0720000000000001</c:v>
                </c:pt>
                <c:pt idx="1280">
                  <c:v>4.657</c:v>
                </c:pt>
                <c:pt idx="1281">
                  <c:v>5.0490000000000004</c:v>
                </c:pt>
                <c:pt idx="1282">
                  <c:v>5.0990000000000002</c:v>
                </c:pt>
                <c:pt idx="1283">
                  <c:v>4.9850000000000003</c:v>
                </c:pt>
                <c:pt idx="1284">
                  <c:v>4.9630000000000001</c:v>
                </c:pt>
                <c:pt idx="1285">
                  <c:v>4.9939999999999998</c:v>
                </c:pt>
                <c:pt idx="1286">
                  <c:v>5.1849999999999996</c:v>
                </c:pt>
                <c:pt idx="1287">
                  <c:v>5.68</c:v>
                </c:pt>
                <c:pt idx="1288">
                  <c:v>6.8410000000000002</c:v>
                </c:pt>
                <c:pt idx="1289">
                  <c:v>8.0370000000000008</c:v>
                </c:pt>
                <c:pt idx="1290">
                  <c:v>8.577</c:v>
                </c:pt>
                <c:pt idx="1291">
                  <c:v>8.5039999999999996</c:v>
                </c:pt>
                <c:pt idx="1292">
                  <c:v>8.1839999999999993</c:v>
                </c:pt>
                <c:pt idx="1293">
                  <c:v>7.7850000000000001</c:v>
                </c:pt>
                <c:pt idx="1294">
                  <c:v>7.4130000000000003</c:v>
                </c:pt>
                <c:pt idx="1295">
                  <c:v>7.0410000000000004</c:v>
                </c:pt>
                <c:pt idx="1296">
                  <c:v>6.6660000000000004</c:v>
                </c:pt>
                <c:pt idx="1297">
                  <c:v>6.343</c:v>
                </c:pt>
                <c:pt idx="1298">
                  <c:v>6.14</c:v>
                </c:pt>
                <c:pt idx="1299">
                  <c:v>6.2729999999999997</c:v>
                </c:pt>
                <c:pt idx="1300">
                  <c:v>6.4870000000000001</c:v>
                </c:pt>
                <c:pt idx="1301">
                  <c:v>6.4530000000000003</c:v>
                </c:pt>
                <c:pt idx="1302">
                  <c:v>6.05</c:v>
                </c:pt>
                <c:pt idx="1303">
                  <c:v>4.8810000000000002</c:v>
                </c:pt>
                <c:pt idx="1304">
                  <c:v>3.4380000000000002</c:v>
                </c:pt>
                <c:pt idx="1305">
                  <c:v>2.9369999999999998</c:v>
                </c:pt>
                <c:pt idx="1306">
                  <c:v>3.4249999999999998</c:v>
                </c:pt>
                <c:pt idx="1307">
                  <c:v>3.4089999999999998</c:v>
                </c:pt>
                <c:pt idx="1308">
                  <c:v>3.0880000000000001</c:v>
                </c:pt>
                <c:pt idx="1309">
                  <c:v>2.7149999999999999</c:v>
                </c:pt>
                <c:pt idx="1310">
                  <c:v>2.6749999999999998</c:v>
                </c:pt>
                <c:pt idx="1311">
                  <c:v>3.2410000000000001</c:v>
                </c:pt>
                <c:pt idx="1312">
                  <c:v>4.2229999999999999</c:v>
                </c:pt>
                <c:pt idx="1313">
                  <c:v>5.3280000000000003</c:v>
                </c:pt>
                <c:pt idx="1314">
                  <c:v>6.141</c:v>
                </c:pt>
                <c:pt idx="1315">
                  <c:v>6.4320000000000004</c:v>
                </c:pt>
                <c:pt idx="1316">
                  <c:v>6.3879999999999999</c:v>
                </c:pt>
                <c:pt idx="1317">
                  <c:v>6.3630000000000004</c:v>
                </c:pt>
                <c:pt idx="1318">
                  <c:v>6.4459999999999997</c:v>
                </c:pt>
                <c:pt idx="1319">
                  <c:v>6.5679999999999996</c:v>
                </c:pt>
                <c:pt idx="1320">
                  <c:v>6.67</c:v>
                </c:pt>
                <c:pt idx="1321">
                  <c:v>6.649</c:v>
                </c:pt>
                <c:pt idx="1322">
                  <c:v>6.5389999999999997</c:v>
                </c:pt>
                <c:pt idx="1323">
                  <c:v>6.4370000000000003</c:v>
                </c:pt>
                <c:pt idx="1324">
                  <c:v>6.3449999999999998</c:v>
                </c:pt>
                <c:pt idx="1325">
                  <c:v>6.1859999999999999</c:v>
                </c:pt>
                <c:pt idx="1326">
                  <c:v>6.056</c:v>
                </c:pt>
                <c:pt idx="1327">
                  <c:v>5.8390000000000004</c:v>
                </c:pt>
                <c:pt idx="1328">
                  <c:v>4.5140000000000002</c:v>
                </c:pt>
                <c:pt idx="1329">
                  <c:v>3.129</c:v>
                </c:pt>
                <c:pt idx="1330">
                  <c:v>3.0289999999999999</c:v>
                </c:pt>
                <c:pt idx="1331">
                  <c:v>3.4780000000000002</c:v>
                </c:pt>
                <c:pt idx="1332">
                  <c:v>3.7629999999999999</c:v>
                </c:pt>
                <c:pt idx="1333">
                  <c:v>3.867</c:v>
                </c:pt>
                <c:pt idx="1334">
                  <c:v>3.7210000000000001</c:v>
                </c:pt>
                <c:pt idx="1335">
                  <c:v>3.6030000000000002</c:v>
                </c:pt>
                <c:pt idx="1336">
                  <c:v>3.9049999999999998</c:v>
                </c:pt>
                <c:pt idx="1337">
                  <c:v>4.71</c:v>
                </c:pt>
                <c:pt idx="1338">
                  <c:v>5.5460000000000003</c:v>
                </c:pt>
                <c:pt idx="1339">
                  <c:v>6.101</c:v>
                </c:pt>
                <c:pt idx="1340">
                  <c:v>6.3860000000000001</c:v>
                </c:pt>
                <c:pt idx="1341">
                  <c:v>6.5949999999999998</c:v>
                </c:pt>
                <c:pt idx="1342">
                  <c:v>6.9249999999999998</c:v>
                </c:pt>
                <c:pt idx="1343">
                  <c:v>7.3710000000000004</c:v>
                </c:pt>
                <c:pt idx="1344">
                  <c:v>7.7770000000000001</c:v>
                </c:pt>
                <c:pt idx="1345">
                  <c:v>7.99</c:v>
                </c:pt>
                <c:pt idx="1346">
                  <c:v>7.891</c:v>
                </c:pt>
                <c:pt idx="1347">
                  <c:v>7.55</c:v>
                </c:pt>
                <c:pt idx="1348">
                  <c:v>7.1020000000000003</c:v>
                </c:pt>
                <c:pt idx="1349">
                  <c:v>6.5780000000000003</c:v>
                </c:pt>
                <c:pt idx="1350">
                  <c:v>6.1070000000000002</c:v>
                </c:pt>
                <c:pt idx="1351">
                  <c:v>5.6340000000000003</c:v>
                </c:pt>
                <c:pt idx="1352">
                  <c:v>4.335</c:v>
                </c:pt>
                <c:pt idx="1353">
                  <c:v>3.2490000000000001</c:v>
                </c:pt>
                <c:pt idx="1354">
                  <c:v>2.8620000000000001</c:v>
                </c:pt>
                <c:pt idx="1355">
                  <c:v>3.2930000000000001</c:v>
                </c:pt>
                <c:pt idx="1356">
                  <c:v>3.5790000000000002</c:v>
                </c:pt>
                <c:pt idx="1357">
                  <c:v>3.7229999999999999</c:v>
                </c:pt>
                <c:pt idx="1358">
                  <c:v>3.8090000000000002</c:v>
                </c:pt>
                <c:pt idx="1359">
                  <c:v>4.0949999999999998</c:v>
                </c:pt>
                <c:pt idx="1360">
                  <c:v>4.5549999999999997</c:v>
                </c:pt>
                <c:pt idx="1361">
                  <c:v>5.1520000000000001</c:v>
                </c:pt>
                <c:pt idx="1362">
                  <c:v>5.7469999999999999</c:v>
                </c:pt>
                <c:pt idx="1363">
                  <c:v>6.2359999999999998</c:v>
                </c:pt>
                <c:pt idx="1364">
                  <c:v>6.5910000000000002</c:v>
                </c:pt>
                <c:pt idx="1365">
                  <c:v>6.7839999999999998</c:v>
                </c:pt>
                <c:pt idx="1366">
                  <c:v>6.9790000000000001</c:v>
                </c:pt>
                <c:pt idx="1367">
                  <c:v>7.2009999999999996</c:v>
                </c:pt>
                <c:pt idx="1368">
                  <c:v>7.56</c:v>
                </c:pt>
                <c:pt idx="1369">
                  <c:v>8.0630000000000006</c:v>
                </c:pt>
                <c:pt idx="1370">
                  <c:v>8.5289999999999999</c:v>
                </c:pt>
                <c:pt idx="1371">
                  <c:v>8.7919999999999998</c:v>
                </c:pt>
                <c:pt idx="1372">
                  <c:v>8.8710000000000004</c:v>
                </c:pt>
                <c:pt idx="1373">
                  <c:v>8.8670000000000009</c:v>
                </c:pt>
                <c:pt idx="1374">
                  <c:v>8.7870000000000008</c:v>
                </c:pt>
                <c:pt idx="1375">
                  <c:v>7.5629999999999997</c:v>
                </c:pt>
                <c:pt idx="1376">
                  <c:v>5.6950000000000003</c:v>
                </c:pt>
                <c:pt idx="1377">
                  <c:v>4.7779999999999996</c:v>
                </c:pt>
                <c:pt idx="1378">
                  <c:v>5.2030000000000003</c:v>
                </c:pt>
                <c:pt idx="1379">
                  <c:v>5.2750000000000004</c:v>
                </c:pt>
                <c:pt idx="1380">
                  <c:v>5.2839999999999998</c:v>
                </c:pt>
                <c:pt idx="1381">
                  <c:v>5.2830000000000004</c:v>
                </c:pt>
                <c:pt idx="1382">
                  <c:v>5.2949999999999999</c:v>
                </c:pt>
                <c:pt idx="1383">
                  <c:v>5.5890000000000004</c:v>
                </c:pt>
                <c:pt idx="1384">
                  <c:v>6.0659999999999998</c:v>
                </c:pt>
                <c:pt idx="1385">
                  <c:v>6.3129999999999997</c:v>
                </c:pt>
                <c:pt idx="1386">
                  <c:v>6.3860000000000001</c:v>
                </c:pt>
                <c:pt idx="1387">
                  <c:v>6.3570000000000002</c:v>
                </c:pt>
                <c:pt idx="1388">
                  <c:v>6.2910000000000004</c:v>
                </c:pt>
                <c:pt idx="1389">
                  <c:v>6.3220000000000001</c:v>
                </c:pt>
                <c:pt idx="1390">
                  <c:v>6.4630000000000001</c:v>
                </c:pt>
                <c:pt idx="1391">
                  <c:v>6.62</c:v>
                </c:pt>
                <c:pt idx="1392">
                  <c:v>6.7590000000000003</c:v>
                </c:pt>
                <c:pt idx="1393">
                  <c:v>6.9080000000000004</c:v>
                </c:pt>
                <c:pt idx="1394">
                  <c:v>7.0179999999999998</c:v>
                </c:pt>
                <c:pt idx="1395">
                  <c:v>6.87</c:v>
                </c:pt>
                <c:pt idx="1396">
                  <c:v>6.827</c:v>
                </c:pt>
                <c:pt idx="1397">
                  <c:v>6.9260000000000002</c:v>
                </c:pt>
                <c:pt idx="1398">
                  <c:v>6.9580000000000002</c:v>
                </c:pt>
                <c:pt idx="1399">
                  <c:v>6.55</c:v>
                </c:pt>
                <c:pt idx="1400">
                  <c:v>6.3680000000000003</c:v>
                </c:pt>
                <c:pt idx="1401">
                  <c:v>7.2149999999999999</c:v>
                </c:pt>
                <c:pt idx="1402">
                  <c:v>8.4819999999999993</c:v>
                </c:pt>
                <c:pt idx="1403">
                  <c:v>9.6920000000000002</c:v>
                </c:pt>
                <c:pt idx="1404">
                  <c:v>10.333</c:v>
                </c:pt>
                <c:pt idx="1405">
                  <c:v>10.472</c:v>
                </c:pt>
                <c:pt idx="1406">
                  <c:v>10.263999999999999</c:v>
                </c:pt>
                <c:pt idx="1407">
                  <c:v>9.5009999999999994</c:v>
                </c:pt>
                <c:pt idx="1408">
                  <c:v>9.3279999999999994</c:v>
                </c:pt>
                <c:pt idx="1409">
                  <c:v>9.7319999999999993</c:v>
                </c:pt>
                <c:pt idx="1410">
                  <c:v>9.9420000000000002</c:v>
                </c:pt>
                <c:pt idx="1411">
                  <c:v>9.8629999999999995</c:v>
                </c:pt>
                <c:pt idx="1412">
                  <c:v>9.532</c:v>
                </c:pt>
                <c:pt idx="1413">
                  <c:v>8.8789999999999996</c:v>
                </c:pt>
                <c:pt idx="1414">
                  <c:v>8.4540000000000006</c:v>
                </c:pt>
                <c:pt idx="1415">
                  <c:v>7.915</c:v>
                </c:pt>
                <c:pt idx="1416">
                  <c:v>7.6790000000000003</c:v>
                </c:pt>
                <c:pt idx="1417">
                  <c:v>7.5460000000000003</c:v>
                </c:pt>
                <c:pt idx="1418">
                  <c:v>7.5410000000000004</c:v>
                </c:pt>
                <c:pt idx="1419">
                  <c:v>7.4690000000000003</c:v>
                </c:pt>
                <c:pt idx="1420">
                  <c:v>7.4550000000000001</c:v>
                </c:pt>
                <c:pt idx="1421">
                  <c:v>7.3419999999999996</c:v>
                </c:pt>
                <c:pt idx="1422">
                  <c:v>7.44</c:v>
                </c:pt>
                <c:pt idx="1423">
                  <c:v>7.3550000000000004</c:v>
                </c:pt>
                <c:pt idx="1424">
                  <c:v>7.2990000000000004</c:v>
                </c:pt>
                <c:pt idx="1425">
                  <c:v>7.1349999999999998</c:v>
                </c:pt>
                <c:pt idx="1426">
                  <c:v>6.9050000000000002</c:v>
                </c:pt>
                <c:pt idx="1427">
                  <c:v>6.5860000000000003</c:v>
                </c:pt>
                <c:pt idx="1428">
                  <c:v>6.3230000000000004</c:v>
                </c:pt>
                <c:pt idx="1429">
                  <c:v>6.2690000000000001</c:v>
                </c:pt>
                <c:pt idx="1430">
                  <c:v>6.399</c:v>
                </c:pt>
                <c:pt idx="1431">
                  <c:v>6.1890000000000001</c:v>
                </c:pt>
                <c:pt idx="1432">
                  <c:v>5.7850000000000001</c:v>
                </c:pt>
                <c:pt idx="1433">
                  <c:v>5.7809999999999997</c:v>
                </c:pt>
                <c:pt idx="1434">
                  <c:v>5.5289999999999999</c:v>
                </c:pt>
                <c:pt idx="1435">
                  <c:v>5.093</c:v>
                </c:pt>
                <c:pt idx="1436">
                  <c:v>4.665</c:v>
                </c:pt>
                <c:pt idx="1437">
                  <c:v>4.6319999999999997</c:v>
                </c:pt>
                <c:pt idx="1438">
                  <c:v>5.2220000000000004</c:v>
                </c:pt>
                <c:pt idx="1439">
                  <c:v>5.944</c:v>
                </c:pt>
                <c:pt idx="1440">
                  <c:v>6.4379999999999997</c:v>
                </c:pt>
                <c:pt idx="1441">
                  <c:v>6.7489999999999997</c:v>
                </c:pt>
                <c:pt idx="1442">
                  <c:v>7.0750000000000002</c:v>
                </c:pt>
                <c:pt idx="1443">
                  <c:v>7.1870000000000003</c:v>
                </c:pt>
                <c:pt idx="1444">
                  <c:v>7.1740000000000004</c:v>
                </c:pt>
                <c:pt idx="1445">
                  <c:v>7.1769999999999996</c:v>
                </c:pt>
                <c:pt idx="1446">
                  <c:v>7.1980000000000004</c:v>
                </c:pt>
                <c:pt idx="1447">
                  <c:v>7.1050000000000004</c:v>
                </c:pt>
                <c:pt idx="1448">
                  <c:v>6.83</c:v>
                </c:pt>
                <c:pt idx="1449">
                  <c:v>7.6050000000000004</c:v>
                </c:pt>
                <c:pt idx="1450">
                  <c:v>8.1890000000000001</c:v>
                </c:pt>
                <c:pt idx="1451">
                  <c:v>8.1959999999999997</c:v>
                </c:pt>
                <c:pt idx="1452">
                  <c:v>8.3160000000000007</c:v>
                </c:pt>
                <c:pt idx="1453">
                  <c:v>8.6240000000000006</c:v>
                </c:pt>
                <c:pt idx="1454">
                  <c:v>8.6300000000000008</c:v>
                </c:pt>
                <c:pt idx="1455">
                  <c:v>8.7560000000000002</c:v>
                </c:pt>
                <c:pt idx="1456">
                  <c:v>9.1560000000000006</c:v>
                </c:pt>
                <c:pt idx="1457">
                  <c:v>9.6509999999999998</c:v>
                </c:pt>
                <c:pt idx="1458">
                  <c:v>9.6010000000000009</c:v>
                </c:pt>
                <c:pt idx="1459">
                  <c:v>9.3170000000000002</c:v>
                </c:pt>
                <c:pt idx="1460">
                  <c:v>9.3439999999999994</c:v>
                </c:pt>
                <c:pt idx="1461">
                  <c:v>9.4719999999999995</c:v>
                </c:pt>
                <c:pt idx="1462">
                  <c:v>9.8510000000000009</c:v>
                </c:pt>
                <c:pt idx="1463">
                  <c:v>10.048999999999999</c:v>
                </c:pt>
                <c:pt idx="1464">
                  <c:v>10.052</c:v>
                </c:pt>
                <c:pt idx="1465">
                  <c:v>10.053000000000001</c:v>
                </c:pt>
                <c:pt idx="1466">
                  <c:v>10.183999999999999</c:v>
                </c:pt>
                <c:pt idx="1467">
                  <c:v>10.388999999999999</c:v>
                </c:pt>
                <c:pt idx="1468">
                  <c:v>10.742000000000001</c:v>
                </c:pt>
                <c:pt idx="1469">
                  <c:v>11.36</c:v>
                </c:pt>
                <c:pt idx="1470">
                  <c:v>11.581</c:v>
                </c:pt>
                <c:pt idx="1471">
                  <c:v>11.824999999999999</c:v>
                </c:pt>
                <c:pt idx="1472">
                  <c:v>12.077999999999999</c:v>
                </c:pt>
                <c:pt idx="1473">
                  <c:v>12.148</c:v>
                </c:pt>
                <c:pt idx="1474">
                  <c:v>12.074</c:v>
                </c:pt>
                <c:pt idx="1475">
                  <c:v>12.127000000000001</c:v>
                </c:pt>
                <c:pt idx="1476">
                  <c:v>12.227</c:v>
                </c:pt>
                <c:pt idx="1477">
                  <c:v>12.378</c:v>
                </c:pt>
                <c:pt idx="1478">
                  <c:v>12.114000000000001</c:v>
                </c:pt>
                <c:pt idx="1479">
                  <c:v>11.827999999999999</c:v>
                </c:pt>
                <c:pt idx="1480">
                  <c:v>12.208</c:v>
                </c:pt>
                <c:pt idx="1481">
                  <c:v>12.974</c:v>
                </c:pt>
                <c:pt idx="1482">
                  <c:v>13.731999999999999</c:v>
                </c:pt>
                <c:pt idx="1483">
                  <c:v>14.247</c:v>
                </c:pt>
                <c:pt idx="1484">
                  <c:v>14.864000000000001</c:v>
                </c:pt>
                <c:pt idx="1485">
                  <c:v>15.054</c:v>
                </c:pt>
                <c:pt idx="1486">
                  <c:v>14.539</c:v>
                </c:pt>
                <c:pt idx="1487">
                  <c:v>14.311999999999999</c:v>
                </c:pt>
                <c:pt idx="1488">
                  <c:v>14.244999999999999</c:v>
                </c:pt>
                <c:pt idx="1489">
                  <c:v>14.302</c:v>
                </c:pt>
                <c:pt idx="1490">
                  <c:v>14.037000000000001</c:v>
                </c:pt>
                <c:pt idx="1491">
                  <c:v>13.869</c:v>
                </c:pt>
                <c:pt idx="1492">
                  <c:v>14.029</c:v>
                </c:pt>
                <c:pt idx="1493">
                  <c:v>14.374000000000001</c:v>
                </c:pt>
                <c:pt idx="1494">
                  <c:v>14.858000000000001</c:v>
                </c:pt>
                <c:pt idx="1495">
                  <c:v>14.973000000000001</c:v>
                </c:pt>
                <c:pt idx="1496">
                  <c:v>14.738</c:v>
                </c:pt>
                <c:pt idx="1497">
                  <c:v>13.377000000000001</c:v>
                </c:pt>
                <c:pt idx="1498">
                  <c:v>11.802</c:v>
                </c:pt>
                <c:pt idx="1499">
                  <c:v>11.259</c:v>
                </c:pt>
                <c:pt idx="1500">
                  <c:v>11.472</c:v>
                </c:pt>
                <c:pt idx="1501">
                  <c:v>11.788</c:v>
                </c:pt>
                <c:pt idx="1502">
                  <c:v>11.967000000000001</c:v>
                </c:pt>
                <c:pt idx="1503">
                  <c:v>11.708</c:v>
                </c:pt>
                <c:pt idx="1504">
                  <c:v>11.106999999999999</c:v>
                </c:pt>
                <c:pt idx="1505">
                  <c:v>11.268000000000001</c:v>
                </c:pt>
                <c:pt idx="1506">
                  <c:v>11.958</c:v>
                </c:pt>
                <c:pt idx="1507">
                  <c:v>12.318</c:v>
                </c:pt>
                <c:pt idx="1508">
                  <c:v>12.202999999999999</c:v>
                </c:pt>
                <c:pt idx="1509">
                  <c:v>11.981999999999999</c:v>
                </c:pt>
                <c:pt idx="1510">
                  <c:v>11.571999999999999</c:v>
                </c:pt>
                <c:pt idx="1511">
                  <c:v>10.817</c:v>
                </c:pt>
                <c:pt idx="1512">
                  <c:v>10.507999999999999</c:v>
                </c:pt>
                <c:pt idx="1513">
                  <c:v>10.33</c:v>
                </c:pt>
                <c:pt idx="1514">
                  <c:v>10.295999999999999</c:v>
                </c:pt>
                <c:pt idx="1515">
                  <c:v>10.26</c:v>
                </c:pt>
                <c:pt idx="1516">
                  <c:v>9.8179999999999996</c:v>
                </c:pt>
                <c:pt idx="1517">
                  <c:v>9.4619999999999997</c:v>
                </c:pt>
                <c:pt idx="1518">
                  <c:v>8.9990000000000006</c:v>
                </c:pt>
                <c:pt idx="1519">
                  <c:v>8.3719999999999999</c:v>
                </c:pt>
                <c:pt idx="1520">
                  <c:v>8.5060000000000002</c:v>
                </c:pt>
                <c:pt idx="1521">
                  <c:v>8.4060000000000006</c:v>
                </c:pt>
                <c:pt idx="1522">
                  <c:v>8.4830000000000005</c:v>
                </c:pt>
                <c:pt idx="1523">
                  <c:v>8.734</c:v>
                </c:pt>
                <c:pt idx="1524">
                  <c:v>8.9030000000000005</c:v>
                </c:pt>
                <c:pt idx="1525">
                  <c:v>8.8629999999999995</c:v>
                </c:pt>
                <c:pt idx="1526">
                  <c:v>8.5289999999999999</c:v>
                </c:pt>
                <c:pt idx="1527">
                  <c:v>7.9530000000000003</c:v>
                </c:pt>
                <c:pt idx="1528">
                  <c:v>7.8319999999999999</c:v>
                </c:pt>
                <c:pt idx="1529">
                  <c:v>8.2279999999999998</c:v>
                </c:pt>
                <c:pt idx="1530">
                  <c:v>8.266</c:v>
                </c:pt>
                <c:pt idx="1531">
                  <c:v>8.0939999999999994</c:v>
                </c:pt>
                <c:pt idx="1532">
                  <c:v>8.0779999999999994</c:v>
                </c:pt>
                <c:pt idx="1533">
                  <c:v>8.09</c:v>
                </c:pt>
                <c:pt idx="1534">
                  <c:v>8.173</c:v>
                </c:pt>
                <c:pt idx="1535">
                  <c:v>8.3940000000000001</c:v>
                </c:pt>
                <c:pt idx="1536">
                  <c:v>8.6259999999999994</c:v>
                </c:pt>
                <c:pt idx="1537">
                  <c:v>8.98</c:v>
                </c:pt>
                <c:pt idx="1538">
                  <c:v>9.1069999999999993</c:v>
                </c:pt>
                <c:pt idx="1539">
                  <c:v>8.9019999999999992</c:v>
                </c:pt>
                <c:pt idx="1540">
                  <c:v>9.0950000000000006</c:v>
                </c:pt>
                <c:pt idx="1541">
                  <c:v>9.8759999999999994</c:v>
                </c:pt>
                <c:pt idx="1542">
                  <c:v>11.305</c:v>
                </c:pt>
                <c:pt idx="1543">
                  <c:v>11.340999999999999</c:v>
                </c:pt>
                <c:pt idx="1544">
                  <c:v>10.864000000000001</c:v>
                </c:pt>
                <c:pt idx="1545">
                  <c:v>10.71</c:v>
                </c:pt>
                <c:pt idx="1546">
                  <c:v>10.641</c:v>
                </c:pt>
                <c:pt idx="1547">
                  <c:v>10.327999999999999</c:v>
                </c:pt>
                <c:pt idx="1548">
                  <c:v>10.398</c:v>
                </c:pt>
                <c:pt idx="1549">
                  <c:v>10.734</c:v>
                </c:pt>
                <c:pt idx="1550">
                  <c:v>11.254</c:v>
                </c:pt>
                <c:pt idx="1551">
                  <c:v>11.599</c:v>
                </c:pt>
                <c:pt idx="1552">
                  <c:v>11.473000000000001</c:v>
                </c:pt>
                <c:pt idx="1553">
                  <c:v>10.981999999999999</c:v>
                </c:pt>
                <c:pt idx="1554">
                  <c:v>10.417999999999999</c:v>
                </c:pt>
                <c:pt idx="1555">
                  <c:v>10.228</c:v>
                </c:pt>
                <c:pt idx="1556">
                  <c:v>9.891</c:v>
                </c:pt>
                <c:pt idx="1557">
                  <c:v>9.9429999999999996</c:v>
                </c:pt>
                <c:pt idx="1558">
                  <c:v>10.583</c:v>
                </c:pt>
                <c:pt idx="1559">
                  <c:v>10.202999999999999</c:v>
                </c:pt>
                <c:pt idx="1560">
                  <c:v>9.5670000000000002</c:v>
                </c:pt>
                <c:pt idx="1561">
                  <c:v>8.6340000000000003</c:v>
                </c:pt>
                <c:pt idx="1562">
                  <c:v>8.3949999999999996</c:v>
                </c:pt>
                <c:pt idx="1563">
                  <c:v>9.1</c:v>
                </c:pt>
                <c:pt idx="1564">
                  <c:v>10.092000000000001</c:v>
                </c:pt>
                <c:pt idx="1565">
                  <c:v>11.154999999999999</c:v>
                </c:pt>
                <c:pt idx="1566">
                  <c:v>11.552</c:v>
                </c:pt>
                <c:pt idx="1567">
                  <c:v>11.222</c:v>
                </c:pt>
                <c:pt idx="1568">
                  <c:v>11.147</c:v>
                </c:pt>
                <c:pt idx="1569">
                  <c:v>11.984999999999999</c:v>
                </c:pt>
                <c:pt idx="1570">
                  <c:v>12.577</c:v>
                </c:pt>
                <c:pt idx="1571">
                  <c:v>13.153</c:v>
                </c:pt>
                <c:pt idx="1572">
                  <c:v>13.507</c:v>
                </c:pt>
                <c:pt idx="1573">
                  <c:v>13.701000000000001</c:v>
                </c:pt>
                <c:pt idx="1574">
                  <c:v>13.707000000000001</c:v>
                </c:pt>
                <c:pt idx="1575">
                  <c:v>13.537000000000001</c:v>
                </c:pt>
                <c:pt idx="1576">
                  <c:v>13.529</c:v>
                </c:pt>
                <c:pt idx="1577">
                  <c:v>13.617000000000001</c:v>
                </c:pt>
                <c:pt idx="1578">
                  <c:v>13.763999999999999</c:v>
                </c:pt>
                <c:pt idx="1579">
                  <c:v>13.999000000000001</c:v>
                </c:pt>
                <c:pt idx="1580">
                  <c:v>14.132</c:v>
                </c:pt>
                <c:pt idx="1581">
                  <c:v>14.212999999999999</c:v>
                </c:pt>
                <c:pt idx="1582">
                  <c:v>13.958</c:v>
                </c:pt>
                <c:pt idx="1583">
                  <c:v>13.14</c:v>
                </c:pt>
                <c:pt idx="1584">
                  <c:v>11.994</c:v>
                </c:pt>
                <c:pt idx="1585">
                  <c:v>10.707000000000001</c:v>
                </c:pt>
                <c:pt idx="1586">
                  <c:v>9.5749999999999993</c:v>
                </c:pt>
                <c:pt idx="1587">
                  <c:v>8.8160000000000007</c:v>
                </c:pt>
                <c:pt idx="1588">
                  <c:v>8.2390000000000008</c:v>
                </c:pt>
                <c:pt idx="1589">
                  <c:v>7.6749999999999998</c:v>
                </c:pt>
                <c:pt idx="1590">
                  <c:v>7.2430000000000003</c:v>
                </c:pt>
                <c:pt idx="1591">
                  <c:v>6.6859999999999999</c:v>
                </c:pt>
                <c:pt idx="1592">
                  <c:v>7.133</c:v>
                </c:pt>
                <c:pt idx="1593">
                  <c:v>7.1840000000000002</c:v>
                </c:pt>
                <c:pt idx="1594">
                  <c:v>7.0890000000000004</c:v>
                </c:pt>
                <c:pt idx="1595">
                  <c:v>6.9729999999999999</c:v>
                </c:pt>
                <c:pt idx="1596">
                  <c:v>7.2039999999999997</c:v>
                </c:pt>
                <c:pt idx="1597">
                  <c:v>7.8819999999999997</c:v>
                </c:pt>
                <c:pt idx="1598">
                  <c:v>8.6199999999999992</c:v>
                </c:pt>
                <c:pt idx="1599">
                  <c:v>8.5389999999999997</c:v>
                </c:pt>
                <c:pt idx="1600">
                  <c:v>8.57</c:v>
                </c:pt>
                <c:pt idx="1601">
                  <c:v>8.73</c:v>
                </c:pt>
                <c:pt idx="1602">
                  <c:v>8.718</c:v>
                </c:pt>
                <c:pt idx="1603">
                  <c:v>8.69</c:v>
                </c:pt>
                <c:pt idx="1604">
                  <c:v>9.3089999999999993</c:v>
                </c:pt>
                <c:pt idx="1605">
                  <c:v>10.292999999999999</c:v>
                </c:pt>
                <c:pt idx="1606">
                  <c:v>11.709</c:v>
                </c:pt>
                <c:pt idx="1607">
                  <c:v>12.7</c:v>
                </c:pt>
                <c:pt idx="1608">
                  <c:v>13.725</c:v>
                </c:pt>
                <c:pt idx="1609">
                  <c:v>13.272</c:v>
                </c:pt>
                <c:pt idx="1610">
                  <c:v>12.021000000000001</c:v>
                </c:pt>
                <c:pt idx="1611">
                  <c:v>11.173</c:v>
                </c:pt>
                <c:pt idx="1612">
                  <c:v>10.388999999999999</c:v>
                </c:pt>
                <c:pt idx="1613">
                  <c:v>10.099</c:v>
                </c:pt>
                <c:pt idx="1614">
                  <c:v>9.5589999999999993</c:v>
                </c:pt>
                <c:pt idx="1615">
                  <c:v>9.6340000000000003</c:v>
                </c:pt>
                <c:pt idx="1616">
                  <c:v>10.413</c:v>
                </c:pt>
                <c:pt idx="1617">
                  <c:v>10.4</c:v>
                </c:pt>
                <c:pt idx="1618">
                  <c:v>11.084</c:v>
                </c:pt>
                <c:pt idx="1619">
                  <c:v>12.291</c:v>
                </c:pt>
                <c:pt idx="1620">
                  <c:v>13.717000000000001</c:v>
                </c:pt>
                <c:pt idx="1621">
                  <c:v>14.481999999999999</c:v>
                </c:pt>
                <c:pt idx="1622">
                  <c:v>14.776999999999999</c:v>
                </c:pt>
                <c:pt idx="1623">
                  <c:v>14.53</c:v>
                </c:pt>
                <c:pt idx="1624">
                  <c:v>13.52</c:v>
                </c:pt>
                <c:pt idx="1625">
                  <c:v>12.206</c:v>
                </c:pt>
                <c:pt idx="1626">
                  <c:v>11.208</c:v>
                </c:pt>
                <c:pt idx="1627">
                  <c:v>10.445</c:v>
                </c:pt>
                <c:pt idx="1628">
                  <c:v>9.202</c:v>
                </c:pt>
                <c:pt idx="1629">
                  <c:v>8.9269999999999996</c:v>
                </c:pt>
                <c:pt idx="1630">
                  <c:v>8.0860000000000003</c:v>
                </c:pt>
                <c:pt idx="1631">
                  <c:v>7.3979999999999997</c:v>
                </c:pt>
                <c:pt idx="1632">
                  <c:v>7.1079999999999997</c:v>
                </c:pt>
                <c:pt idx="1633">
                  <c:v>6.4690000000000003</c:v>
                </c:pt>
                <c:pt idx="1634">
                  <c:v>5.819</c:v>
                </c:pt>
                <c:pt idx="1635">
                  <c:v>5.6710000000000003</c:v>
                </c:pt>
                <c:pt idx="1636">
                  <c:v>6.5810000000000004</c:v>
                </c:pt>
                <c:pt idx="1637">
                  <c:v>8.0470000000000006</c:v>
                </c:pt>
                <c:pt idx="1638">
                  <c:v>10.141</c:v>
                </c:pt>
                <c:pt idx="1639">
                  <c:v>12.847</c:v>
                </c:pt>
                <c:pt idx="1640">
                  <c:v>15.125999999999999</c:v>
                </c:pt>
                <c:pt idx="1641">
                  <c:v>17.099</c:v>
                </c:pt>
                <c:pt idx="1642">
                  <c:v>18.591999999999999</c:v>
                </c:pt>
                <c:pt idx="1643">
                  <c:v>19.071000000000002</c:v>
                </c:pt>
                <c:pt idx="1644">
                  <c:v>18.177</c:v>
                </c:pt>
                <c:pt idx="1645">
                  <c:v>16.721</c:v>
                </c:pt>
                <c:pt idx="1646">
                  <c:v>15.827</c:v>
                </c:pt>
                <c:pt idx="1647">
                  <c:v>15.996</c:v>
                </c:pt>
                <c:pt idx="1648">
                  <c:v>15.855</c:v>
                </c:pt>
                <c:pt idx="1649">
                  <c:v>14.029</c:v>
                </c:pt>
                <c:pt idx="1650">
                  <c:v>13.058999999999999</c:v>
                </c:pt>
                <c:pt idx="1651">
                  <c:v>12.358000000000001</c:v>
                </c:pt>
                <c:pt idx="1652">
                  <c:v>11.614000000000001</c:v>
                </c:pt>
                <c:pt idx="1653">
                  <c:v>11.182</c:v>
                </c:pt>
                <c:pt idx="1654">
                  <c:v>10.983000000000001</c:v>
                </c:pt>
                <c:pt idx="1655">
                  <c:v>10.507</c:v>
                </c:pt>
                <c:pt idx="1656">
                  <c:v>10.423999999999999</c:v>
                </c:pt>
                <c:pt idx="1657">
                  <c:v>10.814</c:v>
                </c:pt>
                <c:pt idx="1658">
                  <c:v>11.446</c:v>
                </c:pt>
                <c:pt idx="1659">
                  <c:v>11.351000000000001</c:v>
                </c:pt>
                <c:pt idx="1660">
                  <c:v>11.201000000000001</c:v>
                </c:pt>
                <c:pt idx="1661">
                  <c:v>11.372999999999999</c:v>
                </c:pt>
                <c:pt idx="1662">
                  <c:v>11.611000000000001</c:v>
                </c:pt>
                <c:pt idx="1663">
                  <c:v>11.564</c:v>
                </c:pt>
                <c:pt idx="1664">
                  <c:v>11.46</c:v>
                </c:pt>
                <c:pt idx="1665">
                  <c:v>12.114000000000001</c:v>
                </c:pt>
                <c:pt idx="1666">
                  <c:v>12.332000000000001</c:v>
                </c:pt>
                <c:pt idx="1667">
                  <c:v>11.913</c:v>
                </c:pt>
                <c:pt idx="1668">
                  <c:v>11.84</c:v>
                </c:pt>
                <c:pt idx="1669">
                  <c:v>11.898</c:v>
                </c:pt>
                <c:pt idx="1670">
                  <c:v>11.709</c:v>
                </c:pt>
                <c:pt idx="1671">
                  <c:v>11.144</c:v>
                </c:pt>
                <c:pt idx="1672">
                  <c:v>10.048</c:v>
                </c:pt>
                <c:pt idx="1673">
                  <c:v>9.3770000000000007</c:v>
                </c:pt>
                <c:pt idx="1674">
                  <c:v>9.0069999999999997</c:v>
                </c:pt>
                <c:pt idx="1675">
                  <c:v>8.5299999999999994</c:v>
                </c:pt>
                <c:pt idx="1676">
                  <c:v>8.1519999999999992</c:v>
                </c:pt>
                <c:pt idx="1677">
                  <c:v>8.3119999999999994</c:v>
                </c:pt>
                <c:pt idx="1678">
                  <c:v>8.5579999999999998</c:v>
                </c:pt>
                <c:pt idx="1679">
                  <c:v>8.2439999999999998</c:v>
                </c:pt>
                <c:pt idx="1680">
                  <c:v>8.19</c:v>
                </c:pt>
                <c:pt idx="1681">
                  <c:v>8.2119999999999997</c:v>
                </c:pt>
                <c:pt idx="1682">
                  <c:v>8.266</c:v>
                </c:pt>
                <c:pt idx="1683">
                  <c:v>8.3629999999999995</c:v>
                </c:pt>
                <c:pt idx="1684">
                  <c:v>8.8699999999999992</c:v>
                </c:pt>
                <c:pt idx="1685">
                  <c:v>9.3089999999999993</c:v>
                </c:pt>
                <c:pt idx="1686">
                  <c:v>9.4659999999999993</c:v>
                </c:pt>
                <c:pt idx="1687">
                  <c:v>9.5440000000000005</c:v>
                </c:pt>
                <c:pt idx="1688">
                  <c:v>10.441000000000001</c:v>
                </c:pt>
                <c:pt idx="1689">
                  <c:v>12.657999999999999</c:v>
                </c:pt>
                <c:pt idx="1690">
                  <c:v>13.542999999999999</c:v>
                </c:pt>
                <c:pt idx="1691">
                  <c:v>14.46</c:v>
                </c:pt>
                <c:pt idx="1692">
                  <c:v>14.746</c:v>
                </c:pt>
                <c:pt idx="1693">
                  <c:v>14.765000000000001</c:v>
                </c:pt>
                <c:pt idx="1694">
                  <c:v>14.760999999999999</c:v>
                </c:pt>
                <c:pt idx="1695">
                  <c:v>14.903</c:v>
                </c:pt>
                <c:pt idx="1696">
                  <c:v>15.342000000000001</c:v>
                </c:pt>
                <c:pt idx="1697">
                  <c:v>15.561</c:v>
                </c:pt>
                <c:pt idx="1698">
                  <c:v>14.627000000000001</c:v>
                </c:pt>
                <c:pt idx="1699">
                  <c:v>13.148999999999999</c:v>
                </c:pt>
                <c:pt idx="1700">
                  <c:v>12.304</c:v>
                </c:pt>
                <c:pt idx="1701">
                  <c:v>11.348000000000001</c:v>
                </c:pt>
                <c:pt idx="1702">
                  <c:v>11.242000000000001</c:v>
                </c:pt>
                <c:pt idx="1703">
                  <c:v>11.334</c:v>
                </c:pt>
                <c:pt idx="1704">
                  <c:v>12.363</c:v>
                </c:pt>
                <c:pt idx="1705">
                  <c:v>12.855</c:v>
                </c:pt>
                <c:pt idx="1706">
                  <c:v>13.04</c:v>
                </c:pt>
                <c:pt idx="1707">
                  <c:v>13.007999999999999</c:v>
                </c:pt>
                <c:pt idx="1708">
                  <c:v>13.003</c:v>
                </c:pt>
                <c:pt idx="1709">
                  <c:v>12.965999999999999</c:v>
                </c:pt>
                <c:pt idx="1710">
                  <c:v>12.959</c:v>
                </c:pt>
                <c:pt idx="1711">
                  <c:v>13.058999999999999</c:v>
                </c:pt>
                <c:pt idx="1712">
                  <c:v>13.324999999999999</c:v>
                </c:pt>
                <c:pt idx="1713">
                  <c:v>13.446999999999999</c:v>
                </c:pt>
                <c:pt idx="1714">
                  <c:v>13.689</c:v>
                </c:pt>
                <c:pt idx="1715">
                  <c:v>13.641999999999999</c:v>
                </c:pt>
                <c:pt idx="1716">
                  <c:v>13.112</c:v>
                </c:pt>
                <c:pt idx="1717">
                  <c:v>12.622999999999999</c:v>
                </c:pt>
                <c:pt idx="1718">
                  <c:v>12.273</c:v>
                </c:pt>
                <c:pt idx="1719">
                  <c:v>12.031000000000001</c:v>
                </c:pt>
                <c:pt idx="1720">
                  <c:v>11.715</c:v>
                </c:pt>
                <c:pt idx="1721">
                  <c:v>11.552</c:v>
                </c:pt>
                <c:pt idx="1722">
                  <c:v>11.205</c:v>
                </c:pt>
                <c:pt idx="1723">
                  <c:v>10.795999999999999</c:v>
                </c:pt>
                <c:pt idx="1724">
                  <c:v>10.597</c:v>
                </c:pt>
                <c:pt idx="1725">
                  <c:v>10.452</c:v>
                </c:pt>
                <c:pt idx="1726">
                  <c:v>10.021000000000001</c:v>
                </c:pt>
                <c:pt idx="1727">
                  <c:v>9.3279999999999994</c:v>
                </c:pt>
                <c:pt idx="1728">
                  <c:v>8.9209999999999994</c:v>
                </c:pt>
                <c:pt idx="1729">
                  <c:v>8.5470000000000006</c:v>
                </c:pt>
                <c:pt idx="1730">
                  <c:v>8.6750000000000007</c:v>
                </c:pt>
                <c:pt idx="1731">
                  <c:v>8.7940000000000005</c:v>
                </c:pt>
                <c:pt idx="1732">
                  <c:v>9.0739999999999998</c:v>
                </c:pt>
                <c:pt idx="1733">
                  <c:v>9.5489999999999995</c:v>
                </c:pt>
                <c:pt idx="1734">
                  <c:v>10.499000000000001</c:v>
                </c:pt>
                <c:pt idx="1735">
                  <c:v>11.335000000000001</c:v>
                </c:pt>
                <c:pt idx="1736">
                  <c:v>12.558</c:v>
                </c:pt>
                <c:pt idx="1737">
                  <c:v>13.69</c:v>
                </c:pt>
                <c:pt idx="1738">
                  <c:v>14.64</c:v>
                </c:pt>
                <c:pt idx="1739">
                  <c:v>14.907</c:v>
                </c:pt>
                <c:pt idx="1740">
                  <c:v>14.724</c:v>
                </c:pt>
                <c:pt idx="1741">
                  <c:v>14.375</c:v>
                </c:pt>
                <c:pt idx="1742">
                  <c:v>14.007999999999999</c:v>
                </c:pt>
                <c:pt idx="1743">
                  <c:v>13.538</c:v>
                </c:pt>
                <c:pt idx="1744">
                  <c:v>12.478999999999999</c:v>
                </c:pt>
                <c:pt idx="1745">
                  <c:v>11.276</c:v>
                </c:pt>
                <c:pt idx="1746">
                  <c:v>10.481</c:v>
                </c:pt>
                <c:pt idx="1747">
                  <c:v>9.9640000000000004</c:v>
                </c:pt>
                <c:pt idx="1748">
                  <c:v>9.7409999999999997</c:v>
                </c:pt>
                <c:pt idx="1749">
                  <c:v>9.2319999999999993</c:v>
                </c:pt>
                <c:pt idx="1750">
                  <c:v>8.8770000000000007</c:v>
                </c:pt>
                <c:pt idx="1751">
                  <c:v>8.8460000000000001</c:v>
                </c:pt>
                <c:pt idx="1752">
                  <c:v>8.74</c:v>
                </c:pt>
                <c:pt idx="1753">
                  <c:v>8.6110000000000007</c:v>
                </c:pt>
                <c:pt idx="1754">
                  <c:v>8.4169999999999998</c:v>
                </c:pt>
                <c:pt idx="1755">
                  <c:v>7.6260000000000003</c:v>
                </c:pt>
                <c:pt idx="1756">
                  <c:v>7.7830000000000004</c:v>
                </c:pt>
                <c:pt idx="1757">
                  <c:v>8.7609999999999992</c:v>
                </c:pt>
                <c:pt idx="1758">
                  <c:v>9.9410000000000007</c:v>
                </c:pt>
                <c:pt idx="1759">
                  <c:v>11.416</c:v>
                </c:pt>
                <c:pt idx="1760">
                  <c:v>12.026999999999999</c:v>
                </c:pt>
                <c:pt idx="1761">
                  <c:v>12.525</c:v>
                </c:pt>
                <c:pt idx="1762">
                  <c:v>13.548999999999999</c:v>
                </c:pt>
                <c:pt idx="1763">
                  <c:v>13.692</c:v>
                </c:pt>
                <c:pt idx="1764">
                  <c:v>13.759</c:v>
                </c:pt>
                <c:pt idx="1765">
                  <c:v>13.691000000000001</c:v>
                </c:pt>
                <c:pt idx="1766">
                  <c:v>13.741</c:v>
                </c:pt>
                <c:pt idx="1767">
                  <c:v>13.736000000000001</c:v>
                </c:pt>
                <c:pt idx="1768">
                  <c:v>13.536</c:v>
                </c:pt>
                <c:pt idx="1769">
                  <c:v>12.978999999999999</c:v>
                </c:pt>
                <c:pt idx="1770">
                  <c:v>12.308</c:v>
                </c:pt>
                <c:pt idx="1771">
                  <c:v>11.585000000000001</c:v>
                </c:pt>
                <c:pt idx="1772">
                  <c:v>11.157</c:v>
                </c:pt>
                <c:pt idx="1773">
                  <c:v>10.788</c:v>
                </c:pt>
                <c:pt idx="1774">
                  <c:v>10.234</c:v>
                </c:pt>
                <c:pt idx="1775">
                  <c:v>10.055</c:v>
                </c:pt>
                <c:pt idx="1776">
                  <c:v>9.8829999999999991</c:v>
                </c:pt>
                <c:pt idx="1777">
                  <c:v>9.4109999999999996</c:v>
                </c:pt>
                <c:pt idx="1778">
                  <c:v>9.0389999999999997</c:v>
                </c:pt>
                <c:pt idx="1779">
                  <c:v>9.0879999999999992</c:v>
                </c:pt>
                <c:pt idx="1780">
                  <c:v>10.105</c:v>
                </c:pt>
                <c:pt idx="1781">
                  <c:v>11.43</c:v>
                </c:pt>
                <c:pt idx="1782">
                  <c:v>12.458</c:v>
                </c:pt>
                <c:pt idx="1783">
                  <c:v>12.446</c:v>
                </c:pt>
                <c:pt idx="1784">
                  <c:v>12.625</c:v>
                </c:pt>
                <c:pt idx="1785">
                  <c:v>13.821999999999999</c:v>
                </c:pt>
                <c:pt idx="1786">
                  <c:v>14.316000000000001</c:v>
                </c:pt>
                <c:pt idx="1787">
                  <c:v>14.569000000000001</c:v>
                </c:pt>
                <c:pt idx="1788">
                  <c:v>14.694000000000001</c:v>
                </c:pt>
                <c:pt idx="1789">
                  <c:v>14.529</c:v>
                </c:pt>
                <c:pt idx="1790">
                  <c:v>14.23</c:v>
                </c:pt>
                <c:pt idx="1791">
                  <c:v>13.864000000000001</c:v>
                </c:pt>
                <c:pt idx="1792">
                  <c:v>13.14</c:v>
                </c:pt>
                <c:pt idx="1793">
                  <c:v>12.715</c:v>
                </c:pt>
                <c:pt idx="1794">
                  <c:v>12.526</c:v>
                </c:pt>
                <c:pt idx="1795">
                  <c:v>12.42</c:v>
                </c:pt>
                <c:pt idx="1796">
                  <c:v>12.47</c:v>
                </c:pt>
                <c:pt idx="1797">
                  <c:v>12.654999999999999</c:v>
                </c:pt>
                <c:pt idx="1798">
                  <c:v>12.946999999999999</c:v>
                </c:pt>
                <c:pt idx="1799">
                  <c:v>13.359</c:v>
                </c:pt>
                <c:pt idx="1800">
                  <c:v>13.491</c:v>
                </c:pt>
                <c:pt idx="1801">
                  <c:v>13.401999999999999</c:v>
                </c:pt>
                <c:pt idx="1802">
                  <c:v>13.444000000000001</c:v>
                </c:pt>
                <c:pt idx="1803">
                  <c:v>13.324</c:v>
                </c:pt>
                <c:pt idx="1804">
                  <c:v>12.345000000000001</c:v>
                </c:pt>
                <c:pt idx="1805">
                  <c:v>10.728999999999999</c:v>
                </c:pt>
                <c:pt idx="1806">
                  <c:v>9.1859999999999999</c:v>
                </c:pt>
                <c:pt idx="1807">
                  <c:v>8.423</c:v>
                </c:pt>
                <c:pt idx="1808">
                  <c:v>9.0790000000000006</c:v>
                </c:pt>
                <c:pt idx="1809">
                  <c:v>9.7129999999999992</c:v>
                </c:pt>
                <c:pt idx="1810">
                  <c:v>10.173999999999999</c:v>
                </c:pt>
                <c:pt idx="1811">
                  <c:v>10.423</c:v>
                </c:pt>
                <c:pt idx="1812">
                  <c:v>10.553000000000001</c:v>
                </c:pt>
                <c:pt idx="1813">
                  <c:v>10.648999999999999</c:v>
                </c:pt>
                <c:pt idx="1814">
                  <c:v>10.515000000000001</c:v>
                </c:pt>
                <c:pt idx="1815">
                  <c:v>9.8040000000000003</c:v>
                </c:pt>
                <c:pt idx="1816">
                  <c:v>8.8840000000000003</c:v>
                </c:pt>
                <c:pt idx="1817">
                  <c:v>8.3870000000000005</c:v>
                </c:pt>
                <c:pt idx="1818">
                  <c:v>8.3930000000000007</c:v>
                </c:pt>
                <c:pt idx="1819">
                  <c:v>8.9019999999999992</c:v>
                </c:pt>
                <c:pt idx="1820">
                  <c:v>8.8260000000000005</c:v>
                </c:pt>
                <c:pt idx="1821">
                  <c:v>8.4390000000000001</c:v>
                </c:pt>
                <c:pt idx="1822">
                  <c:v>8.2200000000000006</c:v>
                </c:pt>
                <c:pt idx="1823">
                  <c:v>8.0340000000000007</c:v>
                </c:pt>
                <c:pt idx="1824">
                  <c:v>7.6879999999999997</c:v>
                </c:pt>
                <c:pt idx="1825">
                  <c:v>7.3339999999999996</c:v>
                </c:pt>
                <c:pt idx="1826">
                  <c:v>7.1360000000000001</c:v>
                </c:pt>
                <c:pt idx="1827">
                  <c:v>6.907</c:v>
                </c:pt>
                <c:pt idx="1828">
                  <c:v>6.6189999999999998</c:v>
                </c:pt>
                <c:pt idx="1829">
                  <c:v>6.3310000000000004</c:v>
                </c:pt>
                <c:pt idx="1830">
                  <c:v>5.931</c:v>
                </c:pt>
                <c:pt idx="1831">
                  <c:v>5.6779999999999999</c:v>
                </c:pt>
                <c:pt idx="1832">
                  <c:v>6.0670000000000002</c:v>
                </c:pt>
                <c:pt idx="1833">
                  <c:v>6.2140000000000004</c:v>
                </c:pt>
                <c:pt idx="1834">
                  <c:v>6.3440000000000003</c:v>
                </c:pt>
                <c:pt idx="1835">
                  <c:v>6.508</c:v>
                </c:pt>
                <c:pt idx="1836">
                  <c:v>6.7290000000000001</c:v>
                </c:pt>
                <c:pt idx="1837">
                  <c:v>6.8449999999999998</c:v>
                </c:pt>
                <c:pt idx="1838">
                  <c:v>6.7450000000000001</c:v>
                </c:pt>
                <c:pt idx="1839">
                  <c:v>6.4610000000000003</c:v>
                </c:pt>
                <c:pt idx="1840">
                  <c:v>6.0330000000000004</c:v>
                </c:pt>
                <c:pt idx="1841">
                  <c:v>5.8650000000000002</c:v>
                </c:pt>
                <c:pt idx="1842">
                  <c:v>5.4269999999999996</c:v>
                </c:pt>
                <c:pt idx="1843">
                  <c:v>4.6609999999999996</c:v>
                </c:pt>
                <c:pt idx="1844">
                  <c:v>3.7730000000000001</c:v>
                </c:pt>
                <c:pt idx="1845">
                  <c:v>2.9830000000000001</c:v>
                </c:pt>
                <c:pt idx="1846">
                  <c:v>2.3330000000000002</c:v>
                </c:pt>
                <c:pt idx="1847">
                  <c:v>2.274</c:v>
                </c:pt>
                <c:pt idx="1848">
                  <c:v>2.5489999999999999</c:v>
                </c:pt>
                <c:pt idx="1849">
                  <c:v>3.0459999999999998</c:v>
                </c:pt>
                <c:pt idx="1850">
                  <c:v>3.4350000000000001</c:v>
                </c:pt>
                <c:pt idx="1851">
                  <c:v>3.7309999999999999</c:v>
                </c:pt>
                <c:pt idx="1852">
                  <c:v>4.0739999999999998</c:v>
                </c:pt>
                <c:pt idx="1853">
                  <c:v>4.633</c:v>
                </c:pt>
                <c:pt idx="1854">
                  <c:v>5.2619999999999996</c:v>
                </c:pt>
                <c:pt idx="1855">
                  <c:v>4.742</c:v>
                </c:pt>
                <c:pt idx="1856">
                  <c:v>3.9510000000000001</c:v>
                </c:pt>
                <c:pt idx="1857">
                  <c:v>3.6539999999999999</c:v>
                </c:pt>
                <c:pt idx="1858">
                  <c:v>3.7850000000000001</c:v>
                </c:pt>
                <c:pt idx="1859">
                  <c:v>4.0670000000000002</c:v>
                </c:pt>
                <c:pt idx="1860">
                  <c:v>4.2720000000000002</c:v>
                </c:pt>
                <c:pt idx="1861">
                  <c:v>4.266</c:v>
                </c:pt>
                <c:pt idx="1862">
                  <c:v>4.1289999999999996</c:v>
                </c:pt>
                <c:pt idx="1863">
                  <c:v>4.0330000000000004</c:v>
                </c:pt>
                <c:pt idx="1864">
                  <c:v>4.0709999999999997</c:v>
                </c:pt>
                <c:pt idx="1865">
                  <c:v>4.1580000000000004</c:v>
                </c:pt>
                <c:pt idx="1866">
                  <c:v>4.2729999999999997</c:v>
                </c:pt>
                <c:pt idx="1867">
                  <c:v>4.5940000000000003</c:v>
                </c:pt>
                <c:pt idx="1868">
                  <c:v>5.1680000000000001</c:v>
                </c:pt>
                <c:pt idx="1869">
                  <c:v>5.6619999999999999</c:v>
                </c:pt>
                <c:pt idx="1870">
                  <c:v>6.0860000000000003</c:v>
                </c:pt>
                <c:pt idx="1871">
                  <c:v>6.4770000000000003</c:v>
                </c:pt>
                <c:pt idx="1872">
                  <c:v>6.65</c:v>
                </c:pt>
                <c:pt idx="1873">
                  <c:v>6.7309999999999999</c:v>
                </c:pt>
                <c:pt idx="1874">
                  <c:v>6.9290000000000003</c:v>
                </c:pt>
                <c:pt idx="1875">
                  <c:v>7.1109999999999998</c:v>
                </c:pt>
                <c:pt idx="1876">
                  <c:v>7.1550000000000002</c:v>
                </c:pt>
                <c:pt idx="1877">
                  <c:v>7.1989999999999998</c:v>
                </c:pt>
                <c:pt idx="1878">
                  <c:v>6.8490000000000002</c:v>
                </c:pt>
                <c:pt idx="1879">
                  <c:v>5.5860000000000003</c:v>
                </c:pt>
                <c:pt idx="1880">
                  <c:v>5.0609999999999999</c:v>
                </c:pt>
                <c:pt idx="1881">
                  <c:v>5.1520000000000001</c:v>
                </c:pt>
                <c:pt idx="1882">
                  <c:v>5.1260000000000003</c:v>
                </c:pt>
                <c:pt idx="1883">
                  <c:v>5.0810000000000004</c:v>
                </c:pt>
                <c:pt idx="1884">
                  <c:v>4.9169999999999998</c:v>
                </c:pt>
                <c:pt idx="1885">
                  <c:v>4.6820000000000004</c:v>
                </c:pt>
                <c:pt idx="1886">
                  <c:v>4.4059999999999997</c:v>
                </c:pt>
                <c:pt idx="1887">
                  <c:v>4.1189999999999998</c:v>
                </c:pt>
                <c:pt idx="1888">
                  <c:v>3.9790000000000001</c:v>
                </c:pt>
                <c:pt idx="1889">
                  <c:v>3.8660000000000001</c:v>
                </c:pt>
                <c:pt idx="1890">
                  <c:v>3.6680000000000001</c:v>
                </c:pt>
                <c:pt idx="1891">
                  <c:v>3.5870000000000002</c:v>
                </c:pt>
                <c:pt idx="1892">
                  <c:v>3.58</c:v>
                </c:pt>
                <c:pt idx="1893">
                  <c:v>3.589</c:v>
                </c:pt>
                <c:pt idx="1894">
                  <c:v>3.593</c:v>
                </c:pt>
                <c:pt idx="1895">
                  <c:v>3.5510000000000002</c:v>
                </c:pt>
                <c:pt idx="1896">
                  <c:v>3.45</c:v>
                </c:pt>
                <c:pt idx="1897">
                  <c:v>3.3519999999999999</c:v>
                </c:pt>
                <c:pt idx="1898">
                  <c:v>3.4159999999999999</c:v>
                </c:pt>
                <c:pt idx="1899">
                  <c:v>3.7290000000000001</c:v>
                </c:pt>
                <c:pt idx="1900">
                  <c:v>4.1429999999999998</c:v>
                </c:pt>
                <c:pt idx="1901">
                  <c:v>4.43</c:v>
                </c:pt>
                <c:pt idx="1902">
                  <c:v>4.3620000000000001</c:v>
                </c:pt>
                <c:pt idx="1903">
                  <c:v>3.6560000000000001</c:v>
                </c:pt>
                <c:pt idx="1904">
                  <c:v>3.1469999999999998</c:v>
                </c:pt>
                <c:pt idx="1905">
                  <c:v>3.0640000000000001</c:v>
                </c:pt>
                <c:pt idx="1906">
                  <c:v>2.8290000000000002</c:v>
                </c:pt>
                <c:pt idx="1907">
                  <c:v>2.601</c:v>
                </c:pt>
                <c:pt idx="1908">
                  <c:v>2.536</c:v>
                </c:pt>
                <c:pt idx="1909">
                  <c:v>2.6080000000000001</c:v>
                </c:pt>
                <c:pt idx="1910">
                  <c:v>2.7519999999999998</c:v>
                </c:pt>
                <c:pt idx="1911">
                  <c:v>3.0859999999999999</c:v>
                </c:pt>
                <c:pt idx="1912">
                  <c:v>3.8279999999999998</c:v>
                </c:pt>
                <c:pt idx="1913">
                  <c:v>5.1390000000000002</c:v>
                </c:pt>
                <c:pt idx="1914">
                  <c:v>6.2649999999999997</c:v>
                </c:pt>
                <c:pt idx="1915">
                  <c:v>6.9889999999999999</c:v>
                </c:pt>
                <c:pt idx="1916">
                  <c:v>7.2880000000000003</c:v>
                </c:pt>
                <c:pt idx="1917">
                  <c:v>7.1959999999999997</c:v>
                </c:pt>
                <c:pt idx="1918">
                  <c:v>6.8129999999999997</c:v>
                </c:pt>
                <c:pt idx="1919">
                  <c:v>6.1589999999999998</c:v>
                </c:pt>
                <c:pt idx="1920">
                  <c:v>5.4669999999999996</c:v>
                </c:pt>
                <c:pt idx="1921">
                  <c:v>4.9020000000000001</c:v>
                </c:pt>
                <c:pt idx="1922">
                  <c:v>4.593</c:v>
                </c:pt>
                <c:pt idx="1923">
                  <c:v>4.54</c:v>
                </c:pt>
                <c:pt idx="1924">
                  <c:v>4.7</c:v>
                </c:pt>
                <c:pt idx="1925">
                  <c:v>4.9809999999999999</c:v>
                </c:pt>
                <c:pt idx="1926">
                  <c:v>5.17</c:v>
                </c:pt>
                <c:pt idx="1927">
                  <c:v>4.4470000000000001</c:v>
                </c:pt>
                <c:pt idx="1928">
                  <c:v>3.5950000000000002</c:v>
                </c:pt>
                <c:pt idx="1929">
                  <c:v>4.141</c:v>
                </c:pt>
                <c:pt idx="1930">
                  <c:v>4.5629999999999997</c:v>
                </c:pt>
                <c:pt idx="1931">
                  <c:v>4.6079999999999997</c:v>
                </c:pt>
                <c:pt idx="1932">
                  <c:v>4.6929999999999996</c:v>
                </c:pt>
                <c:pt idx="1933">
                  <c:v>4.8230000000000004</c:v>
                </c:pt>
                <c:pt idx="1934">
                  <c:v>4.9690000000000003</c:v>
                </c:pt>
                <c:pt idx="1935">
                  <c:v>5.0709999999999997</c:v>
                </c:pt>
                <c:pt idx="1936">
                  <c:v>5.3380000000000001</c:v>
                </c:pt>
                <c:pt idx="1937">
                  <c:v>5.8</c:v>
                </c:pt>
                <c:pt idx="1938">
                  <c:v>6.0970000000000004</c:v>
                </c:pt>
                <c:pt idx="1939">
                  <c:v>6.3129999999999997</c:v>
                </c:pt>
                <c:pt idx="1940">
                  <c:v>6.4749999999999996</c:v>
                </c:pt>
                <c:pt idx="1941">
                  <c:v>6.5019999999999998</c:v>
                </c:pt>
                <c:pt idx="1942">
                  <c:v>6.11</c:v>
                </c:pt>
                <c:pt idx="1943">
                  <c:v>5.18</c:v>
                </c:pt>
                <c:pt idx="1944">
                  <c:v>4.05</c:v>
                </c:pt>
                <c:pt idx="1945">
                  <c:v>3.55</c:v>
                </c:pt>
                <c:pt idx="1946">
                  <c:v>3.8149999999999999</c:v>
                </c:pt>
                <c:pt idx="1947">
                  <c:v>4.0970000000000004</c:v>
                </c:pt>
                <c:pt idx="1948">
                  <c:v>3.9940000000000002</c:v>
                </c:pt>
                <c:pt idx="1949">
                  <c:v>3.8290000000000002</c:v>
                </c:pt>
                <c:pt idx="1950">
                  <c:v>3.843</c:v>
                </c:pt>
                <c:pt idx="1951">
                  <c:v>3.8719999999999999</c:v>
                </c:pt>
                <c:pt idx="1952">
                  <c:v>3.746</c:v>
                </c:pt>
                <c:pt idx="1953">
                  <c:v>3.5249999999999999</c:v>
                </c:pt>
                <c:pt idx="1954">
                  <c:v>3.5670000000000002</c:v>
                </c:pt>
                <c:pt idx="1955">
                  <c:v>3.7170000000000001</c:v>
                </c:pt>
                <c:pt idx="1956">
                  <c:v>3.9609999999999999</c:v>
                </c:pt>
                <c:pt idx="1957">
                  <c:v>4.3650000000000002</c:v>
                </c:pt>
                <c:pt idx="1958">
                  <c:v>4.8789999999999996</c:v>
                </c:pt>
                <c:pt idx="1959">
                  <c:v>5.33</c:v>
                </c:pt>
                <c:pt idx="1960">
                  <c:v>5.6680000000000001</c:v>
                </c:pt>
                <c:pt idx="1961">
                  <c:v>6.3529999999999998</c:v>
                </c:pt>
                <c:pt idx="1962">
                  <c:v>7.0910000000000002</c:v>
                </c:pt>
                <c:pt idx="1963">
                  <c:v>7.3940000000000001</c:v>
                </c:pt>
                <c:pt idx="1964">
                  <c:v>7.3630000000000004</c:v>
                </c:pt>
                <c:pt idx="1965">
                  <c:v>7.12</c:v>
                </c:pt>
                <c:pt idx="1966">
                  <c:v>6.9939999999999998</c:v>
                </c:pt>
                <c:pt idx="1967">
                  <c:v>6.843</c:v>
                </c:pt>
                <c:pt idx="1968">
                  <c:v>6.673</c:v>
                </c:pt>
                <c:pt idx="1969">
                  <c:v>6.4420000000000002</c:v>
                </c:pt>
                <c:pt idx="1970">
                  <c:v>6.1589999999999998</c:v>
                </c:pt>
                <c:pt idx="1971">
                  <c:v>5.9359999999999999</c:v>
                </c:pt>
                <c:pt idx="1972">
                  <c:v>5.6070000000000002</c:v>
                </c:pt>
                <c:pt idx="1973">
                  <c:v>5.33</c:v>
                </c:pt>
                <c:pt idx="1974">
                  <c:v>4.7380000000000004</c:v>
                </c:pt>
                <c:pt idx="1975">
                  <c:v>4.2050000000000001</c:v>
                </c:pt>
                <c:pt idx="1976">
                  <c:v>3.851</c:v>
                </c:pt>
                <c:pt idx="1977">
                  <c:v>4.0519999999999996</c:v>
                </c:pt>
                <c:pt idx="1978">
                  <c:v>4.7389999999999999</c:v>
                </c:pt>
                <c:pt idx="1979">
                  <c:v>5.423</c:v>
                </c:pt>
                <c:pt idx="1980">
                  <c:v>5.923</c:v>
                </c:pt>
                <c:pt idx="1981">
                  <c:v>6.0149999999999997</c:v>
                </c:pt>
                <c:pt idx="1982">
                  <c:v>5.8369999999999997</c:v>
                </c:pt>
                <c:pt idx="1983">
                  <c:v>5.8239999999999998</c:v>
                </c:pt>
                <c:pt idx="1984">
                  <c:v>6.01</c:v>
                </c:pt>
                <c:pt idx="1985">
                  <c:v>6.7270000000000003</c:v>
                </c:pt>
                <c:pt idx="1986">
                  <c:v>7.1890000000000001</c:v>
                </c:pt>
                <c:pt idx="1987">
                  <c:v>6.8479999999999999</c:v>
                </c:pt>
                <c:pt idx="1988">
                  <c:v>6.3079999999999998</c:v>
                </c:pt>
                <c:pt idx="1989">
                  <c:v>6.4779999999999998</c:v>
                </c:pt>
                <c:pt idx="1990">
                  <c:v>7.4249999999999998</c:v>
                </c:pt>
                <c:pt idx="1991">
                  <c:v>8.2100000000000009</c:v>
                </c:pt>
                <c:pt idx="1992">
                  <c:v>8.7409999999999997</c:v>
                </c:pt>
                <c:pt idx="1993">
                  <c:v>8.7560000000000002</c:v>
                </c:pt>
                <c:pt idx="1994">
                  <c:v>8.8079999999999998</c:v>
                </c:pt>
                <c:pt idx="1995">
                  <c:v>8.8740000000000006</c:v>
                </c:pt>
                <c:pt idx="1996">
                  <c:v>8.8740000000000006</c:v>
                </c:pt>
                <c:pt idx="1997">
                  <c:v>8.4339999999999993</c:v>
                </c:pt>
                <c:pt idx="1998">
                  <c:v>7.9029999999999996</c:v>
                </c:pt>
                <c:pt idx="1999">
                  <c:v>9.3209999999999997</c:v>
                </c:pt>
                <c:pt idx="2000">
                  <c:v>10.957000000000001</c:v>
                </c:pt>
                <c:pt idx="2001">
                  <c:v>11.427</c:v>
                </c:pt>
                <c:pt idx="2002">
                  <c:v>11.561</c:v>
                </c:pt>
                <c:pt idx="2003">
                  <c:v>11.598000000000001</c:v>
                </c:pt>
                <c:pt idx="2004">
                  <c:v>11.516</c:v>
                </c:pt>
                <c:pt idx="2005">
                  <c:v>11.528</c:v>
                </c:pt>
                <c:pt idx="2006">
                  <c:v>11.603999999999999</c:v>
                </c:pt>
                <c:pt idx="2007">
                  <c:v>11.37</c:v>
                </c:pt>
                <c:pt idx="2008">
                  <c:v>10.353999999999999</c:v>
                </c:pt>
                <c:pt idx="2009">
                  <c:v>9.391</c:v>
                </c:pt>
                <c:pt idx="2010">
                  <c:v>9.2230000000000008</c:v>
                </c:pt>
                <c:pt idx="2011">
                  <c:v>8.9169999999999998</c:v>
                </c:pt>
                <c:pt idx="2012">
                  <c:v>8.516</c:v>
                </c:pt>
                <c:pt idx="2013">
                  <c:v>8.0739999999999998</c:v>
                </c:pt>
                <c:pt idx="2014">
                  <c:v>7.891</c:v>
                </c:pt>
                <c:pt idx="2015">
                  <c:v>7.5289999999999999</c:v>
                </c:pt>
                <c:pt idx="2016">
                  <c:v>7.23</c:v>
                </c:pt>
                <c:pt idx="2017">
                  <c:v>6.8630000000000004</c:v>
                </c:pt>
                <c:pt idx="2018">
                  <c:v>6.5960000000000001</c:v>
                </c:pt>
                <c:pt idx="2019">
                  <c:v>6.4459999999999997</c:v>
                </c:pt>
                <c:pt idx="2020">
                  <c:v>6.28</c:v>
                </c:pt>
                <c:pt idx="2021">
                  <c:v>6.1020000000000003</c:v>
                </c:pt>
                <c:pt idx="2022">
                  <c:v>5.343</c:v>
                </c:pt>
                <c:pt idx="2023">
                  <c:v>5.4180000000000001</c:v>
                </c:pt>
                <c:pt idx="2024">
                  <c:v>5.45</c:v>
                </c:pt>
                <c:pt idx="2025">
                  <c:v>5.1239999999999997</c:v>
                </c:pt>
                <c:pt idx="2026">
                  <c:v>4.97</c:v>
                </c:pt>
                <c:pt idx="2027">
                  <c:v>5.1180000000000003</c:v>
                </c:pt>
                <c:pt idx="2028">
                  <c:v>5.4340000000000002</c:v>
                </c:pt>
                <c:pt idx="2029">
                  <c:v>5.694</c:v>
                </c:pt>
                <c:pt idx="2030">
                  <c:v>5.8559999999999999</c:v>
                </c:pt>
                <c:pt idx="2031">
                  <c:v>5.9660000000000002</c:v>
                </c:pt>
                <c:pt idx="2032">
                  <c:v>6.12</c:v>
                </c:pt>
                <c:pt idx="2033">
                  <c:v>6.5819999999999999</c:v>
                </c:pt>
                <c:pt idx="2034">
                  <c:v>6.9939999999999998</c:v>
                </c:pt>
                <c:pt idx="2035">
                  <c:v>6.827</c:v>
                </c:pt>
                <c:pt idx="2036">
                  <c:v>6.4649999999999999</c:v>
                </c:pt>
                <c:pt idx="2037">
                  <c:v>5.9749999999999996</c:v>
                </c:pt>
                <c:pt idx="2038">
                  <c:v>5.4219999999999997</c:v>
                </c:pt>
                <c:pt idx="2039">
                  <c:v>5.0119999999999996</c:v>
                </c:pt>
                <c:pt idx="2040">
                  <c:v>4.7759999999999998</c:v>
                </c:pt>
                <c:pt idx="2041">
                  <c:v>4.484</c:v>
                </c:pt>
                <c:pt idx="2042">
                  <c:v>4.03</c:v>
                </c:pt>
                <c:pt idx="2043">
                  <c:v>3.5630000000000002</c:v>
                </c:pt>
                <c:pt idx="2044">
                  <c:v>3.226</c:v>
                </c:pt>
                <c:pt idx="2045">
                  <c:v>2.9750000000000001</c:v>
                </c:pt>
                <c:pt idx="2046">
                  <c:v>2.7130000000000001</c:v>
                </c:pt>
                <c:pt idx="2047">
                  <c:v>2.7949999999999999</c:v>
                </c:pt>
                <c:pt idx="2048">
                  <c:v>3.18</c:v>
                </c:pt>
                <c:pt idx="2049">
                  <c:v>3.2130000000000001</c:v>
                </c:pt>
                <c:pt idx="2050">
                  <c:v>3.206</c:v>
                </c:pt>
                <c:pt idx="2051">
                  <c:v>3.2429999999999999</c:v>
                </c:pt>
                <c:pt idx="2052">
                  <c:v>3.3620000000000001</c:v>
                </c:pt>
                <c:pt idx="2053">
                  <c:v>3.548</c:v>
                </c:pt>
                <c:pt idx="2054">
                  <c:v>3.7290000000000001</c:v>
                </c:pt>
                <c:pt idx="2055">
                  <c:v>3.9340000000000002</c:v>
                </c:pt>
                <c:pt idx="2056">
                  <c:v>4.34</c:v>
                </c:pt>
                <c:pt idx="2057">
                  <c:v>5.2190000000000003</c:v>
                </c:pt>
                <c:pt idx="2058">
                  <c:v>6.15</c:v>
                </c:pt>
                <c:pt idx="2059">
                  <c:v>6.6680000000000001</c:v>
                </c:pt>
                <c:pt idx="2060">
                  <c:v>6.7009999999999996</c:v>
                </c:pt>
                <c:pt idx="2061">
                  <c:v>6.3490000000000002</c:v>
                </c:pt>
                <c:pt idx="2062">
                  <c:v>5.78</c:v>
                </c:pt>
                <c:pt idx="2063">
                  <c:v>5.181</c:v>
                </c:pt>
                <c:pt idx="2064">
                  <c:v>4.6500000000000004</c:v>
                </c:pt>
                <c:pt idx="2065">
                  <c:v>4.2519999999999998</c:v>
                </c:pt>
                <c:pt idx="2066">
                  <c:v>4.0279999999999996</c:v>
                </c:pt>
                <c:pt idx="2067">
                  <c:v>3.9969999999999999</c:v>
                </c:pt>
                <c:pt idx="2068">
                  <c:v>3.9969999999999999</c:v>
                </c:pt>
                <c:pt idx="2069">
                  <c:v>3.992</c:v>
                </c:pt>
                <c:pt idx="2070">
                  <c:v>3.6880000000000002</c:v>
                </c:pt>
                <c:pt idx="2071">
                  <c:v>3.5640000000000001</c:v>
                </c:pt>
                <c:pt idx="2072">
                  <c:v>3.6320000000000001</c:v>
                </c:pt>
                <c:pt idx="2073">
                  <c:v>3.3559999999999999</c:v>
                </c:pt>
                <c:pt idx="2074">
                  <c:v>3.1230000000000002</c:v>
                </c:pt>
                <c:pt idx="2075">
                  <c:v>2.927</c:v>
                </c:pt>
                <c:pt idx="2076">
                  <c:v>2.8220000000000001</c:v>
                </c:pt>
                <c:pt idx="2077">
                  <c:v>2.9020000000000001</c:v>
                </c:pt>
                <c:pt idx="2078">
                  <c:v>3.117</c:v>
                </c:pt>
                <c:pt idx="2079">
                  <c:v>3.3809999999999998</c:v>
                </c:pt>
                <c:pt idx="2080">
                  <c:v>3.8039999999999998</c:v>
                </c:pt>
                <c:pt idx="2081">
                  <c:v>4.8049999999999997</c:v>
                </c:pt>
                <c:pt idx="2082">
                  <c:v>5.8929999999999998</c:v>
                </c:pt>
                <c:pt idx="2083">
                  <c:v>6.6150000000000002</c:v>
                </c:pt>
                <c:pt idx="2084">
                  <c:v>6.867</c:v>
                </c:pt>
                <c:pt idx="2085">
                  <c:v>6.82</c:v>
                </c:pt>
                <c:pt idx="2086">
                  <c:v>6.6669999999999998</c:v>
                </c:pt>
                <c:pt idx="2087">
                  <c:v>6.5010000000000003</c:v>
                </c:pt>
                <c:pt idx="2088">
                  <c:v>6.35</c:v>
                </c:pt>
                <c:pt idx="2089">
                  <c:v>6.218</c:v>
                </c:pt>
                <c:pt idx="2090">
                  <c:v>6.09</c:v>
                </c:pt>
                <c:pt idx="2091">
                  <c:v>6.0720000000000001</c:v>
                </c:pt>
                <c:pt idx="2092">
                  <c:v>6.1379999999999999</c:v>
                </c:pt>
                <c:pt idx="2093">
                  <c:v>6.181</c:v>
                </c:pt>
                <c:pt idx="2094">
                  <c:v>5.4080000000000004</c:v>
                </c:pt>
                <c:pt idx="2095">
                  <c:v>3.9220000000000002</c:v>
                </c:pt>
                <c:pt idx="2096">
                  <c:v>3.536</c:v>
                </c:pt>
                <c:pt idx="2097">
                  <c:v>3.3410000000000002</c:v>
                </c:pt>
                <c:pt idx="2098">
                  <c:v>3.5209999999999999</c:v>
                </c:pt>
                <c:pt idx="2099">
                  <c:v>3.9620000000000002</c:v>
                </c:pt>
                <c:pt idx="2100">
                  <c:v>4.351</c:v>
                </c:pt>
                <c:pt idx="2101">
                  <c:v>4.6970000000000001</c:v>
                </c:pt>
                <c:pt idx="2102">
                  <c:v>5.0039999999999996</c:v>
                </c:pt>
                <c:pt idx="2103">
                  <c:v>5.173</c:v>
                </c:pt>
                <c:pt idx="2104">
                  <c:v>5.1109999999999998</c:v>
                </c:pt>
                <c:pt idx="2105">
                  <c:v>5.25</c:v>
                </c:pt>
                <c:pt idx="2106">
                  <c:v>5.5990000000000002</c:v>
                </c:pt>
                <c:pt idx="2107">
                  <c:v>6.1360000000000001</c:v>
                </c:pt>
                <c:pt idx="2108">
                  <c:v>6.7220000000000004</c:v>
                </c:pt>
                <c:pt idx="2109">
                  <c:v>7.3680000000000003</c:v>
                </c:pt>
                <c:pt idx="2110">
                  <c:v>7.9219999999999997</c:v>
                </c:pt>
                <c:pt idx="2111">
                  <c:v>8.2110000000000003</c:v>
                </c:pt>
                <c:pt idx="2112">
                  <c:v>8.3119999999999994</c:v>
                </c:pt>
                <c:pt idx="2113">
                  <c:v>8.2780000000000005</c:v>
                </c:pt>
                <c:pt idx="2114">
                  <c:v>8.1829999999999998</c:v>
                </c:pt>
                <c:pt idx="2115">
                  <c:v>8.0730000000000004</c:v>
                </c:pt>
                <c:pt idx="2116">
                  <c:v>8.0109999999999992</c:v>
                </c:pt>
                <c:pt idx="2117">
                  <c:v>7.9450000000000003</c:v>
                </c:pt>
                <c:pt idx="2118">
                  <c:v>6.9379999999999997</c:v>
                </c:pt>
                <c:pt idx="2119">
                  <c:v>5.7039999999999997</c:v>
                </c:pt>
                <c:pt idx="2120">
                  <c:v>5.4880000000000004</c:v>
                </c:pt>
                <c:pt idx="2121">
                  <c:v>5.9690000000000003</c:v>
                </c:pt>
                <c:pt idx="2122">
                  <c:v>5.9509999999999996</c:v>
                </c:pt>
                <c:pt idx="2123">
                  <c:v>5.8810000000000002</c:v>
                </c:pt>
                <c:pt idx="2124">
                  <c:v>5.8719999999999999</c:v>
                </c:pt>
                <c:pt idx="2125">
                  <c:v>5.8330000000000002</c:v>
                </c:pt>
                <c:pt idx="2126">
                  <c:v>5.6719999999999997</c:v>
                </c:pt>
                <c:pt idx="2127">
                  <c:v>5.3129999999999997</c:v>
                </c:pt>
                <c:pt idx="2128">
                  <c:v>4.8129999999999997</c:v>
                </c:pt>
                <c:pt idx="2129">
                  <c:v>4.5229999999999997</c:v>
                </c:pt>
                <c:pt idx="2130">
                  <c:v>4.4859999999999998</c:v>
                </c:pt>
                <c:pt idx="2131">
                  <c:v>4.7560000000000002</c:v>
                </c:pt>
                <c:pt idx="2132">
                  <c:v>5.351</c:v>
                </c:pt>
                <c:pt idx="2133">
                  <c:v>5.8239999999999998</c:v>
                </c:pt>
                <c:pt idx="2134">
                  <c:v>6.024</c:v>
                </c:pt>
                <c:pt idx="2135">
                  <c:v>6.1109999999999998</c:v>
                </c:pt>
                <c:pt idx="2136">
                  <c:v>6.0650000000000004</c:v>
                </c:pt>
                <c:pt idx="2137">
                  <c:v>5.9219999999999997</c:v>
                </c:pt>
                <c:pt idx="2138">
                  <c:v>5.7969999999999997</c:v>
                </c:pt>
                <c:pt idx="2139">
                  <c:v>5.8239999999999998</c:v>
                </c:pt>
                <c:pt idx="2140">
                  <c:v>6.0259999999999998</c:v>
                </c:pt>
                <c:pt idx="2141">
                  <c:v>6.3970000000000002</c:v>
                </c:pt>
                <c:pt idx="2142">
                  <c:v>6.51</c:v>
                </c:pt>
                <c:pt idx="2143">
                  <c:v>6.718</c:v>
                </c:pt>
                <c:pt idx="2144">
                  <c:v>7.415</c:v>
                </c:pt>
                <c:pt idx="2145">
                  <c:v>7.819</c:v>
                </c:pt>
                <c:pt idx="2146">
                  <c:v>7.9429999999999996</c:v>
                </c:pt>
                <c:pt idx="2147">
                  <c:v>7.9450000000000003</c:v>
                </c:pt>
                <c:pt idx="2148">
                  <c:v>7.8440000000000003</c:v>
                </c:pt>
                <c:pt idx="2149">
                  <c:v>7.7130000000000001</c:v>
                </c:pt>
                <c:pt idx="2150">
                  <c:v>7.665</c:v>
                </c:pt>
                <c:pt idx="2151">
                  <c:v>7.8129999999999997</c:v>
                </c:pt>
                <c:pt idx="2152">
                  <c:v>7.9850000000000003</c:v>
                </c:pt>
                <c:pt idx="2153">
                  <c:v>8.3119999999999994</c:v>
                </c:pt>
                <c:pt idx="2154">
                  <c:v>8.7439999999999998</c:v>
                </c:pt>
                <c:pt idx="2155">
                  <c:v>8.7759999999999998</c:v>
                </c:pt>
                <c:pt idx="2156">
                  <c:v>8.7970000000000006</c:v>
                </c:pt>
                <c:pt idx="2157">
                  <c:v>8.5670000000000002</c:v>
                </c:pt>
                <c:pt idx="2158">
                  <c:v>8.4109999999999996</c:v>
                </c:pt>
                <c:pt idx="2159">
                  <c:v>8.3130000000000006</c:v>
                </c:pt>
                <c:pt idx="2160">
                  <c:v>8.1630000000000003</c:v>
                </c:pt>
                <c:pt idx="2161">
                  <c:v>7.952</c:v>
                </c:pt>
                <c:pt idx="2162">
                  <c:v>7.8010000000000002</c:v>
                </c:pt>
                <c:pt idx="2163">
                  <c:v>7.4089999999999998</c:v>
                </c:pt>
                <c:pt idx="2164">
                  <c:v>7.0910000000000002</c:v>
                </c:pt>
                <c:pt idx="2165">
                  <c:v>6.7720000000000002</c:v>
                </c:pt>
                <c:pt idx="2166">
                  <c:v>6.157</c:v>
                </c:pt>
                <c:pt idx="2167">
                  <c:v>5.9989999999999997</c:v>
                </c:pt>
                <c:pt idx="2168">
                  <c:v>5.7629999999999999</c:v>
                </c:pt>
                <c:pt idx="2169">
                  <c:v>5.8620000000000001</c:v>
                </c:pt>
                <c:pt idx="2170">
                  <c:v>5.782</c:v>
                </c:pt>
                <c:pt idx="2171">
                  <c:v>5.4980000000000002</c:v>
                </c:pt>
                <c:pt idx="2172">
                  <c:v>5.1529999999999996</c:v>
                </c:pt>
                <c:pt idx="2173">
                  <c:v>4.851</c:v>
                </c:pt>
                <c:pt idx="2174">
                  <c:v>4.6909999999999998</c:v>
                </c:pt>
                <c:pt idx="2175">
                  <c:v>4.7409999999999997</c:v>
                </c:pt>
                <c:pt idx="2176">
                  <c:v>5.1470000000000002</c:v>
                </c:pt>
                <c:pt idx="2177">
                  <c:v>6.2160000000000002</c:v>
                </c:pt>
                <c:pt idx="2178">
                  <c:v>7.1669999999999998</c:v>
                </c:pt>
                <c:pt idx="2179">
                  <c:v>7.71</c:v>
                </c:pt>
                <c:pt idx="2180">
                  <c:v>7.9359999999999999</c:v>
                </c:pt>
                <c:pt idx="2181">
                  <c:v>8.2260000000000009</c:v>
                </c:pt>
                <c:pt idx="2182">
                  <c:v>8.625</c:v>
                </c:pt>
                <c:pt idx="2183">
                  <c:v>8.8960000000000008</c:v>
                </c:pt>
                <c:pt idx="2184">
                  <c:v>8.9870000000000001</c:v>
                </c:pt>
                <c:pt idx="2185">
                  <c:v>8.9320000000000004</c:v>
                </c:pt>
                <c:pt idx="2186">
                  <c:v>8.7750000000000004</c:v>
                </c:pt>
                <c:pt idx="2187">
                  <c:v>8.5020000000000007</c:v>
                </c:pt>
                <c:pt idx="2188">
                  <c:v>8.2260000000000009</c:v>
                </c:pt>
                <c:pt idx="2189">
                  <c:v>7.9829999999999997</c:v>
                </c:pt>
                <c:pt idx="2190">
                  <c:v>7.3789999999999996</c:v>
                </c:pt>
                <c:pt idx="2191">
                  <c:v>7.1680000000000001</c:v>
                </c:pt>
                <c:pt idx="2192">
                  <c:v>7.3019999999999996</c:v>
                </c:pt>
                <c:pt idx="2193">
                  <c:v>7.6079999999999997</c:v>
                </c:pt>
                <c:pt idx="2194">
                  <c:v>8.2050000000000001</c:v>
                </c:pt>
                <c:pt idx="2195">
                  <c:v>8.6059999999999999</c:v>
                </c:pt>
                <c:pt idx="2196">
                  <c:v>8.8689999999999998</c:v>
                </c:pt>
                <c:pt idx="2197">
                  <c:v>9.1069999999999993</c:v>
                </c:pt>
                <c:pt idx="2198">
                  <c:v>9.5730000000000004</c:v>
                </c:pt>
                <c:pt idx="2199">
                  <c:v>9.1319999999999997</c:v>
                </c:pt>
                <c:pt idx="2200">
                  <c:v>8.7219999999999995</c:v>
                </c:pt>
                <c:pt idx="2201">
                  <c:v>8.7650000000000006</c:v>
                </c:pt>
                <c:pt idx="2202">
                  <c:v>8.4009999999999998</c:v>
                </c:pt>
                <c:pt idx="2203">
                  <c:v>7.6689999999999996</c:v>
                </c:pt>
                <c:pt idx="2204">
                  <c:v>6.8360000000000003</c:v>
                </c:pt>
                <c:pt idx="2205">
                  <c:v>6.4969999999999999</c:v>
                </c:pt>
                <c:pt idx="2206">
                  <c:v>6.4649999999999999</c:v>
                </c:pt>
                <c:pt idx="2207">
                  <c:v>6.3520000000000003</c:v>
                </c:pt>
                <c:pt idx="2208">
                  <c:v>6.1950000000000003</c:v>
                </c:pt>
                <c:pt idx="2209">
                  <c:v>5.9219999999999997</c:v>
                </c:pt>
                <c:pt idx="2210">
                  <c:v>5.5419999999999998</c:v>
                </c:pt>
                <c:pt idx="2211">
                  <c:v>5.1079999999999997</c:v>
                </c:pt>
                <c:pt idx="2212">
                  <c:v>4.9390000000000001</c:v>
                </c:pt>
                <c:pt idx="2213">
                  <c:v>4.9260000000000002</c:v>
                </c:pt>
                <c:pt idx="2214">
                  <c:v>4.9550000000000001</c:v>
                </c:pt>
                <c:pt idx="2215">
                  <c:v>5.2530000000000001</c:v>
                </c:pt>
                <c:pt idx="2216">
                  <c:v>5.7969999999999997</c:v>
                </c:pt>
                <c:pt idx="2217">
                  <c:v>6.2060000000000004</c:v>
                </c:pt>
                <c:pt idx="2218">
                  <c:v>6.3689999999999998</c:v>
                </c:pt>
                <c:pt idx="2219">
                  <c:v>6.4610000000000003</c:v>
                </c:pt>
                <c:pt idx="2220">
                  <c:v>6.7160000000000002</c:v>
                </c:pt>
                <c:pt idx="2221">
                  <c:v>6.9870000000000001</c:v>
                </c:pt>
                <c:pt idx="2222">
                  <c:v>7.008</c:v>
                </c:pt>
                <c:pt idx="2223">
                  <c:v>6.8150000000000004</c:v>
                </c:pt>
                <c:pt idx="2224">
                  <c:v>6.2560000000000002</c:v>
                </c:pt>
                <c:pt idx="2225">
                  <c:v>5.9740000000000002</c:v>
                </c:pt>
                <c:pt idx="2226">
                  <c:v>6.3140000000000001</c:v>
                </c:pt>
                <c:pt idx="2227">
                  <c:v>6.8</c:v>
                </c:pt>
                <c:pt idx="2228">
                  <c:v>7.3890000000000002</c:v>
                </c:pt>
                <c:pt idx="2229">
                  <c:v>7.2519999999999998</c:v>
                </c:pt>
                <c:pt idx="2230">
                  <c:v>6.7930000000000001</c:v>
                </c:pt>
                <c:pt idx="2231">
                  <c:v>6.73</c:v>
                </c:pt>
                <c:pt idx="2232">
                  <c:v>6.1280000000000001</c:v>
                </c:pt>
                <c:pt idx="2233">
                  <c:v>5.68</c:v>
                </c:pt>
                <c:pt idx="2234">
                  <c:v>5.0119999999999996</c:v>
                </c:pt>
                <c:pt idx="2235">
                  <c:v>4.8</c:v>
                </c:pt>
                <c:pt idx="2236">
                  <c:v>4.6280000000000001</c:v>
                </c:pt>
                <c:pt idx="2237">
                  <c:v>4.43</c:v>
                </c:pt>
                <c:pt idx="2238">
                  <c:v>4.4340000000000002</c:v>
                </c:pt>
                <c:pt idx="2239">
                  <c:v>4.2080000000000002</c:v>
                </c:pt>
                <c:pt idx="2240">
                  <c:v>3.7440000000000002</c:v>
                </c:pt>
                <c:pt idx="2241">
                  <c:v>3.3540000000000001</c:v>
                </c:pt>
                <c:pt idx="2242">
                  <c:v>3.3860000000000001</c:v>
                </c:pt>
                <c:pt idx="2243">
                  <c:v>3.5979999999999999</c:v>
                </c:pt>
                <c:pt idx="2244">
                  <c:v>3.609</c:v>
                </c:pt>
                <c:pt idx="2245">
                  <c:v>3.6190000000000002</c:v>
                </c:pt>
                <c:pt idx="2246">
                  <c:v>3.6440000000000001</c:v>
                </c:pt>
                <c:pt idx="2247">
                  <c:v>3.746</c:v>
                </c:pt>
                <c:pt idx="2248">
                  <c:v>4.0419999999999998</c:v>
                </c:pt>
                <c:pt idx="2249">
                  <c:v>4.468</c:v>
                </c:pt>
                <c:pt idx="2250">
                  <c:v>5.07</c:v>
                </c:pt>
                <c:pt idx="2251">
                  <c:v>5.8230000000000004</c:v>
                </c:pt>
                <c:pt idx="2252">
                  <c:v>6.431</c:v>
                </c:pt>
                <c:pt idx="2253">
                  <c:v>6.5039999999999996</c:v>
                </c:pt>
                <c:pt idx="2254">
                  <c:v>6.5250000000000004</c:v>
                </c:pt>
                <c:pt idx="2255">
                  <c:v>6.4340000000000002</c:v>
                </c:pt>
                <c:pt idx="2256">
                  <c:v>6.4080000000000004</c:v>
                </c:pt>
                <c:pt idx="2257">
                  <c:v>6.383</c:v>
                </c:pt>
                <c:pt idx="2258">
                  <c:v>6.1660000000000004</c:v>
                </c:pt>
                <c:pt idx="2259">
                  <c:v>5.9130000000000003</c:v>
                </c:pt>
                <c:pt idx="2260">
                  <c:v>5.7469999999999999</c:v>
                </c:pt>
                <c:pt idx="2261">
                  <c:v>5.6319999999999997</c:v>
                </c:pt>
                <c:pt idx="2262">
                  <c:v>4.8609999999999998</c:v>
                </c:pt>
                <c:pt idx="2263">
                  <c:v>3.7040000000000002</c:v>
                </c:pt>
                <c:pt idx="2264">
                  <c:v>4.7450000000000001</c:v>
                </c:pt>
                <c:pt idx="2265">
                  <c:v>5.18</c:v>
                </c:pt>
                <c:pt idx="2266">
                  <c:v>5.3419999999999996</c:v>
                </c:pt>
                <c:pt idx="2267">
                  <c:v>5.5289999999999999</c:v>
                </c:pt>
                <c:pt idx="2268">
                  <c:v>5.7350000000000003</c:v>
                </c:pt>
                <c:pt idx="2269">
                  <c:v>5.8140000000000001</c:v>
                </c:pt>
                <c:pt idx="2270">
                  <c:v>5.8109999999999999</c:v>
                </c:pt>
                <c:pt idx="2271">
                  <c:v>5.9470000000000001</c:v>
                </c:pt>
                <c:pt idx="2272">
                  <c:v>6.2519999999999998</c:v>
                </c:pt>
                <c:pt idx="2273">
                  <c:v>6.8620000000000001</c:v>
                </c:pt>
                <c:pt idx="2274">
                  <c:v>7.5019999999999998</c:v>
                </c:pt>
                <c:pt idx="2275">
                  <c:v>7.306</c:v>
                </c:pt>
                <c:pt idx="2276">
                  <c:v>6.7839999999999998</c:v>
                </c:pt>
                <c:pt idx="2277">
                  <c:v>6.4930000000000003</c:v>
                </c:pt>
                <c:pt idx="2278">
                  <c:v>6.3259999999999996</c:v>
                </c:pt>
                <c:pt idx="2279">
                  <c:v>6.2060000000000004</c:v>
                </c:pt>
                <c:pt idx="2280">
                  <c:v>6.1159999999999997</c:v>
                </c:pt>
                <c:pt idx="2281">
                  <c:v>5.8780000000000001</c:v>
                </c:pt>
                <c:pt idx="2282">
                  <c:v>5.548</c:v>
                </c:pt>
                <c:pt idx="2283">
                  <c:v>5.2530000000000001</c:v>
                </c:pt>
                <c:pt idx="2284">
                  <c:v>5.0679999999999996</c:v>
                </c:pt>
                <c:pt idx="2285">
                  <c:v>4.9279999999999999</c:v>
                </c:pt>
                <c:pt idx="2286">
                  <c:v>4.2910000000000004</c:v>
                </c:pt>
                <c:pt idx="2287">
                  <c:v>4.008</c:v>
                </c:pt>
                <c:pt idx="2288">
                  <c:v>4.4390000000000001</c:v>
                </c:pt>
                <c:pt idx="2289">
                  <c:v>4.8070000000000004</c:v>
                </c:pt>
                <c:pt idx="2290">
                  <c:v>4.8129999999999997</c:v>
                </c:pt>
                <c:pt idx="2291">
                  <c:v>4.6529999999999996</c:v>
                </c:pt>
                <c:pt idx="2292">
                  <c:v>4.4690000000000003</c:v>
                </c:pt>
                <c:pt idx="2293">
                  <c:v>4.18</c:v>
                </c:pt>
                <c:pt idx="2294">
                  <c:v>3.8370000000000002</c:v>
                </c:pt>
                <c:pt idx="2295">
                  <c:v>3.9409999999999998</c:v>
                </c:pt>
                <c:pt idx="2296">
                  <c:v>4.6440000000000001</c:v>
                </c:pt>
                <c:pt idx="2297">
                  <c:v>5.3319999999999999</c:v>
                </c:pt>
                <c:pt idx="2298">
                  <c:v>5.6319999999999997</c:v>
                </c:pt>
                <c:pt idx="2299">
                  <c:v>5.6159999999999997</c:v>
                </c:pt>
                <c:pt idx="2300">
                  <c:v>5.4480000000000004</c:v>
                </c:pt>
                <c:pt idx="2301">
                  <c:v>5.2770000000000001</c:v>
                </c:pt>
                <c:pt idx="2302">
                  <c:v>5.0599999999999996</c:v>
                </c:pt>
                <c:pt idx="2303">
                  <c:v>4.7240000000000002</c:v>
                </c:pt>
                <c:pt idx="2304">
                  <c:v>4.3550000000000004</c:v>
                </c:pt>
                <c:pt idx="2305">
                  <c:v>4.0830000000000002</c:v>
                </c:pt>
                <c:pt idx="2306">
                  <c:v>3.915</c:v>
                </c:pt>
                <c:pt idx="2307">
                  <c:v>3.823</c:v>
                </c:pt>
                <c:pt idx="2308">
                  <c:v>3.7789999999999999</c:v>
                </c:pt>
                <c:pt idx="2309">
                  <c:v>3.76</c:v>
                </c:pt>
                <c:pt idx="2310">
                  <c:v>3.32</c:v>
                </c:pt>
                <c:pt idx="2311">
                  <c:v>2.9969999999999999</c:v>
                </c:pt>
                <c:pt idx="2312">
                  <c:v>3.1960000000000002</c:v>
                </c:pt>
                <c:pt idx="2313">
                  <c:v>3.5710000000000002</c:v>
                </c:pt>
                <c:pt idx="2314">
                  <c:v>4.1059999999999999</c:v>
                </c:pt>
                <c:pt idx="2315">
                  <c:v>4.3890000000000002</c:v>
                </c:pt>
                <c:pt idx="2316">
                  <c:v>4.4169999999999998</c:v>
                </c:pt>
                <c:pt idx="2317">
                  <c:v>4.3339999999999996</c:v>
                </c:pt>
                <c:pt idx="2318">
                  <c:v>4.1340000000000003</c:v>
                </c:pt>
                <c:pt idx="2319">
                  <c:v>3.968</c:v>
                </c:pt>
                <c:pt idx="2320">
                  <c:v>3.7919999999999998</c:v>
                </c:pt>
                <c:pt idx="2321">
                  <c:v>3.6859999999999999</c:v>
                </c:pt>
                <c:pt idx="2322">
                  <c:v>3.8359999999999999</c:v>
                </c:pt>
                <c:pt idx="2323">
                  <c:v>4.0709999999999997</c:v>
                </c:pt>
                <c:pt idx="2324">
                  <c:v>4.1500000000000004</c:v>
                </c:pt>
                <c:pt idx="2325">
                  <c:v>4.1079999999999997</c:v>
                </c:pt>
                <c:pt idx="2326">
                  <c:v>3.992</c:v>
                </c:pt>
                <c:pt idx="2327">
                  <c:v>3.95</c:v>
                </c:pt>
                <c:pt idx="2328">
                  <c:v>4.3220000000000001</c:v>
                </c:pt>
                <c:pt idx="2329">
                  <c:v>4.625</c:v>
                </c:pt>
                <c:pt idx="2330">
                  <c:v>4.6980000000000004</c:v>
                </c:pt>
                <c:pt idx="2331">
                  <c:v>4.57</c:v>
                </c:pt>
                <c:pt idx="2332">
                  <c:v>4.5149999999999997</c:v>
                </c:pt>
                <c:pt idx="2333">
                  <c:v>4.6050000000000004</c:v>
                </c:pt>
                <c:pt idx="2334">
                  <c:v>4.3760000000000003</c:v>
                </c:pt>
                <c:pt idx="2335">
                  <c:v>4.0810000000000004</c:v>
                </c:pt>
                <c:pt idx="2336">
                  <c:v>3.7240000000000002</c:v>
                </c:pt>
                <c:pt idx="2337">
                  <c:v>3.161</c:v>
                </c:pt>
                <c:pt idx="2338">
                  <c:v>2.3420000000000001</c:v>
                </c:pt>
                <c:pt idx="2339">
                  <c:v>2.4540000000000002</c:v>
                </c:pt>
                <c:pt idx="2340">
                  <c:v>2.5470000000000002</c:v>
                </c:pt>
                <c:pt idx="2341">
                  <c:v>2.6669999999999998</c:v>
                </c:pt>
                <c:pt idx="2342">
                  <c:v>2.6219999999999999</c:v>
                </c:pt>
                <c:pt idx="2343">
                  <c:v>2.4460000000000002</c:v>
                </c:pt>
                <c:pt idx="2344">
                  <c:v>2.7189999999999999</c:v>
                </c:pt>
                <c:pt idx="2345">
                  <c:v>3.673</c:v>
                </c:pt>
                <c:pt idx="2346">
                  <c:v>4.67</c:v>
                </c:pt>
                <c:pt idx="2347">
                  <c:v>5.351</c:v>
                </c:pt>
                <c:pt idx="2348">
                  <c:v>5.556</c:v>
                </c:pt>
                <c:pt idx="2349">
                  <c:v>5.26</c:v>
                </c:pt>
                <c:pt idx="2350">
                  <c:v>4.7249999999999996</c:v>
                </c:pt>
                <c:pt idx="2351">
                  <c:v>4.2699999999999996</c:v>
                </c:pt>
                <c:pt idx="2352">
                  <c:v>4.056</c:v>
                </c:pt>
                <c:pt idx="2353">
                  <c:v>3.956</c:v>
                </c:pt>
                <c:pt idx="2354">
                  <c:v>3.8839999999999999</c:v>
                </c:pt>
                <c:pt idx="2355">
                  <c:v>3.9809999999999999</c:v>
                </c:pt>
                <c:pt idx="2356">
                  <c:v>4.3220000000000001</c:v>
                </c:pt>
                <c:pt idx="2357">
                  <c:v>4.609</c:v>
                </c:pt>
                <c:pt idx="2358">
                  <c:v>4.3479999999999999</c:v>
                </c:pt>
                <c:pt idx="2359">
                  <c:v>4.5279999999999996</c:v>
                </c:pt>
                <c:pt idx="2360">
                  <c:v>4.91</c:v>
                </c:pt>
                <c:pt idx="2361">
                  <c:v>5.2160000000000002</c:v>
                </c:pt>
                <c:pt idx="2362">
                  <c:v>5.4320000000000004</c:v>
                </c:pt>
                <c:pt idx="2363">
                  <c:v>5.6680000000000001</c:v>
                </c:pt>
                <c:pt idx="2364">
                  <c:v>5.9850000000000003</c:v>
                </c:pt>
                <c:pt idx="2365">
                  <c:v>6.242</c:v>
                </c:pt>
                <c:pt idx="2366">
                  <c:v>6.2169999999999996</c:v>
                </c:pt>
                <c:pt idx="2367">
                  <c:v>5.9349999999999996</c:v>
                </c:pt>
                <c:pt idx="2368">
                  <c:v>5.7830000000000004</c:v>
                </c:pt>
                <c:pt idx="2369">
                  <c:v>6.3940000000000001</c:v>
                </c:pt>
                <c:pt idx="2370">
                  <c:v>7.2530000000000001</c:v>
                </c:pt>
                <c:pt idx="2371">
                  <c:v>7.6289999999999996</c:v>
                </c:pt>
                <c:pt idx="2372">
                  <c:v>7.9649999999999999</c:v>
                </c:pt>
                <c:pt idx="2373">
                  <c:v>7.8120000000000003</c:v>
                </c:pt>
                <c:pt idx="2374">
                  <c:v>7.673</c:v>
                </c:pt>
                <c:pt idx="2375">
                  <c:v>7.734</c:v>
                </c:pt>
                <c:pt idx="2376">
                  <c:v>7.6959999999999997</c:v>
                </c:pt>
                <c:pt idx="2377">
                  <c:v>7.67</c:v>
                </c:pt>
                <c:pt idx="2378">
                  <c:v>7.6310000000000002</c:v>
                </c:pt>
                <c:pt idx="2379">
                  <c:v>7.5129999999999999</c:v>
                </c:pt>
                <c:pt idx="2380">
                  <c:v>7.3410000000000002</c:v>
                </c:pt>
                <c:pt idx="2381">
                  <c:v>7.1470000000000002</c:v>
                </c:pt>
                <c:pt idx="2382">
                  <c:v>7.367</c:v>
                </c:pt>
                <c:pt idx="2383">
                  <c:v>7.7530000000000001</c:v>
                </c:pt>
                <c:pt idx="2384">
                  <c:v>8.0980000000000008</c:v>
                </c:pt>
                <c:pt idx="2385">
                  <c:v>8.4860000000000007</c:v>
                </c:pt>
                <c:pt idx="2386">
                  <c:v>8.4280000000000008</c:v>
                </c:pt>
                <c:pt idx="2387">
                  <c:v>8.2140000000000004</c:v>
                </c:pt>
                <c:pt idx="2388">
                  <c:v>8.11</c:v>
                </c:pt>
                <c:pt idx="2389">
                  <c:v>8.1359999999999992</c:v>
                </c:pt>
                <c:pt idx="2390">
                  <c:v>8.3320000000000007</c:v>
                </c:pt>
                <c:pt idx="2391">
                  <c:v>8.6300000000000008</c:v>
                </c:pt>
                <c:pt idx="2392">
                  <c:v>8.81</c:v>
                </c:pt>
                <c:pt idx="2393">
                  <c:v>8.82</c:v>
                </c:pt>
                <c:pt idx="2394">
                  <c:v>9.31</c:v>
                </c:pt>
                <c:pt idx="2395">
                  <c:v>9.4359999999999999</c:v>
                </c:pt>
                <c:pt idx="2396">
                  <c:v>9.0180000000000007</c:v>
                </c:pt>
                <c:pt idx="2397">
                  <c:v>8.6029999999999998</c:v>
                </c:pt>
                <c:pt idx="2398">
                  <c:v>8.4499999999999993</c:v>
                </c:pt>
                <c:pt idx="2399">
                  <c:v>8.0549999999999997</c:v>
                </c:pt>
                <c:pt idx="2400">
                  <c:v>7.88</c:v>
                </c:pt>
                <c:pt idx="2401">
                  <c:v>7.7619999999999996</c:v>
                </c:pt>
                <c:pt idx="2402">
                  <c:v>7.6639999999999997</c:v>
                </c:pt>
                <c:pt idx="2403">
                  <c:v>7.4649999999999999</c:v>
                </c:pt>
                <c:pt idx="2404">
                  <c:v>7.25</c:v>
                </c:pt>
                <c:pt idx="2405">
                  <c:v>6.6529999999999996</c:v>
                </c:pt>
                <c:pt idx="2406">
                  <c:v>5.9290000000000003</c:v>
                </c:pt>
                <c:pt idx="2407">
                  <c:v>5.8710000000000004</c:v>
                </c:pt>
                <c:pt idx="2408">
                  <c:v>6.4169999999999998</c:v>
                </c:pt>
                <c:pt idx="2409">
                  <c:v>6.1710000000000003</c:v>
                </c:pt>
                <c:pt idx="2410">
                  <c:v>5.9710000000000001</c:v>
                </c:pt>
                <c:pt idx="2411">
                  <c:v>6.0369999999999999</c:v>
                </c:pt>
                <c:pt idx="2412">
                  <c:v>6.1959999999999997</c:v>
                </c:pt>
                <c:pt idx="2413">
                  <c:v>6.3540000000000001</c:v>
                </c:pt>
                <c:pt idx="2414">
                  <c:v>6.5030000000000001</c:v>
                </c:pt>
                <c:pt idx="2415">
                  <c:v>6.7249999999999996</c:v>
                </c:pt>
                <c:pt idx="2416">
                  <c:v>6.9160000000000004</c:v>
                </c:pt>
                <c:pt idx="2417">
                  <c:v>7.2850000000000001</c:v>
                </c:pt>
                <c:pt idx="2418">
                  <c:v>8.3309999999999995</c:v>
                </c:pt>
                <c:pt idx="2419">
                  <c:v>8.6929999999999996</c:v>
                </c:pt>
                <c:pt idx="2420">
                  <c:v>8.4640000000000004</c:v>
                </c:pt>
                <c:pt idx="2421">
                  <c:v>8.1329999999999991</c:v>
                </c:pt>
                <c:pt idx="2422">
                  <c:v>7.9569999999999999</c:v>
                </c:pt>
                <c:pt idx="2423">
                  <c:v>7.7249999999999996</c:v>
                </c:pt>
                <c:pt idx="2424">
                  <c:v>7.4850000000000003</c:v>
                </c:pt>
                <c:pt idx="2425">
                  <c:v>7.3559999999999999</c:v>
                </c:pt>
                <c:pt idx="2426">
                  <c:v>7.2140000000000004</c:v>
                </c:pt>
                <c:pt idx="2427">
                  <c:v>7.0149999999999997</c:v>
                </c:pt>
                <c:pt idx="2428">
                  <c:v>6.8280000000000003</c:v>
                </c:pt>
                <c:pt idx="2429">
                  <c:v>6.5579999999999998</c:v>
                </c:pt>
                <c:pt idx="2430">
                  <c:v>5.2480000000000002</c:v>
                </c:pt>
                <c:pt idx="2431">
                  <c:v>6.2930000000000001</c:v>
                </c:pt>
                <c:pt idx="2432">
                  <c:v>7.1</c:v>
                </c:pt>
                <c:pt idx="2433">
                  <c:v>6.9809999999999999</c:v>
                </c:pt>
                <c:pt idx="2434">
                  <c:v>6.7290000000000001</c:v>
                </c:pt>
                <c:pt idx="2435">
                  <c:v>6.5540000000000003</c:v>
                </c:pt>
                <c:pt idx="2436">
                  <c:v>6.5110000000000001</c:v>
                </c:pt>
                <c:pt idx="2437">
                  <c:v>6.5860000000000003</c:v>
                </c:pt>
                <c:pt idx="2438">
                  <c:v>6.7</c:v>
                </c:pt>
                <c:pt idx="2439">
                  <c:v>6.85</c:v>
                </c:pt>
                <c:pt idx="2440">
                  <c:v>6.9850000000000003</c:v>
                </c:pt>
                <c:pt idx="2441">
                  <c:v>7.0270000000000001</c:v>
                </c:pt>
                <c:pt idx="2442">
                  <c:v>7.468</c:v>
                </c:pt>
                <c:pt idx="2443">
                  <c:v>7.67</c:v>
                </c:pt>
                <c:pt idx="2444">
                  <c:v>7.52</c:v>
                </c:pt>
                <c:pt idx="2445">
                  <c:v>7.2679999999999998</c:v>
                </c:pt>
                <c:pt idx="2446">
                  <c:v>7.2130000000000001</c:v>
                </c:pt>
                <c:pt idx="2447">
                  <c:v>7.085</c:v>
                </c:pt>
                <c:pt idx="2448">
                  <c:v>7.0460000000000003</c:v>
                </c:pt>
                <c:pt idx="2449">
                  <c:v>7.056</c:v>
                </c:pt>
                <c:pt idx="2450">
                  <c:v>7.0449999999999999</c:v>
                </c:pt>
                <c:pt idx="2451">
                  <c:v>7.0940000000000003</c:v>
                </c:pt>
                <c:pt idx="2452">
                  <c:v>7.0519999999999996</c:v>
                </c:pt>
                <c:pt idx="2453">
                  <c:v>6.5880000000000001</c:v>
                </c:pt>
                <c:pt idx="2454">
                  <c:v>5.9539999999999997</c:v>
                </c:pt>
                <c:pt idx="2455">
                  <c:v>6.8639999999999999</c:v>
                </c:pt>
                <c:pt idx="2456">
                  <c:v>7.3040000000000003</c:v>
                </c:pt>
                <c:pt idx="2457">
                  <c:v>7.1509999999999998</c:v>
                </c:pt>
                <c:pt idx="2458">
                  <c:v>6.9720000000000004</c:v>
                </c:pt>
                <c:pt idx="2459">
                  <c:v>6.952</c:v>
                </c:pt>
                <c:pt idx="2460">
                  <c:v>6.92</c:v>
                </c:pt>
                <c:pt idx="2461">
                  <c:v>6.8029999999999999</c:v>
                </c:pt>
                <c:pt idx="2462">
                  <c:v>6.702</c:v>
                </c:pt>
                <c:pt idx="2463">
                  <c:v>6.649</c:v>
                </c:pt>
                <c:pt idx="2464">
                  <c:v>6.5090000000000003</c:v>
                </c:pt>
                <c:pt idx="2465">
                  <c:v>6.194</c:v>
                </c:pt>
                <c:pt idx="2466">
                  <c:v>6.3929999999999998</c:v>
                </c:pt>
                <c:pt idx="2467">
                  <c:v>6.4889999999999999</c:v>
                </c:pt>
                <c:pt idx="2468">
                  <c:v>6.4690000000000003</c:v>
                </c:pt>
                <c:pt idx="2469">
                  <c:v>6.5229999999999997</c:v>
                </c:pt>
                <c:pt idx="2470">
                  <c:v>6.7869999999999999</c:v>
                </c:pt>
                <c:pt idx="2471">
                  <c:v>6.8319999999999999</c:v>
                </c:pt>
                <c:pt idx="2472">
                  <c:v>6.7290000000000001</c:v>
                </c:pt>
                <c:pt idx="2473">
                  <c:v>6.6050000000000004</c:v>
                </c:pt>
                <c:pt idx="2474">
                  <c:v>6.492</c:v>
                </c:pt>
                <c:pt idx="2475">
                  <c:v>6.2009999999999996</c:v>
                </c:pt>
                <c:pt idx="2476">
                  <c:v>5.4470000000000001</c:v>
                </c:pt>
                <c:pt idx="2477">
                  <c:v>4.6479999999999997</c:v>
                </c:pt>
                <c:pt idx="2478">
                  <c:v>4.782</c:v>
                </c:pt>
                <c:pt idx="2479">
                  <c:v>5.3520000000000003</c:v>
                </c:pt>
                <c:pt idx="2480">
                  <c:v>5.899</c:v>
                </c:pt>
                <c:pt idx="2481">
                  <c:v>6.2110000000000003</c:v>
                </c:pt>
                <c:pt idx="2482">
                  <c:v>6.3780000000000001</c:v>
                </c:pt>
                <c:pt idx="2483">
                  <c:v>6.4880000000000004</c:v>
                </c:pt>
                <c:pt idx="2484">
                  <c:v>6.5359999999999996</c:v>
                </c:pt>
                <c:pt idx="2485">
                  <c:v>6.5919999999999996</c:v>
                </c:pt>
                <c:pt idx="2486">
                  <c:v>6.6929999999999996</c:v>
                </c:pt>
                <c:pt idx="2487">
                  <c:v>6.5919999999999996</c:v>
                </c:pt>
                <c:pt idx="2488">
                  <c:v>6.3109999999999999</c:v>
                </c:pt>
                <c:pt idx="2489">
                  <c:v>6.4980000000000002</c:v>
                </c:pt>
                <c:pt idx="2490">
                  <c:v>7.5430000000000001</c:v>
                </c:pt>
                <c:pt idx="2491">
                  <c:v>8.5839999999999996</c:v>
                </c:pt>
                <c:pt idx="2492">
                  <c:v>8.8870000000000005</c:v>
                </c:pt>
                <c:pt idx="2493">
                  <c:v>8.6050000000000004</c:v>
                </c:pt>
                <c:pt idx="2494">
                  <c:v>8.2780000000000005</c:v>
                </c:pt>
                <c:pt idx="2495">
                  <c:v>7.8170000000000002</c:v>
                </c:pt>
                <c:pt idx="2496">
                  <c:v>7.3929999999999998</c:v>
                </c:pt>
                <c:pt idx="2497">
                  <c:v>7.0759999999999996</c:v>
                </c:pt>
                <c:pt idx="2498">
                  <c:v>6.8739999999999997</c:v>
                </c:pt>
                <c:pt idx="2499">
                  <c:v>6.7140000000000004</c:v>
                </c:pt>
                <c:pt idx="2500">
                  <c:v>6.36</c:v>
                </c:pt>
                <c:pt idx="2501">
                  <c:v>5.55</c:v>
                </c:pt>
                <c:pt idx="2502">
                  <c:v>4.6589999999999998</c:v>
                </c:pt>
                <c:pt idx="2503">
                  <c:v>5.1769999999999996</c:v>
                </c:pt>
                <c:pt idx="2504">
                  <c:v>5.7329999999999997</c:v>
                </c:pt>
                <c:pt idx="2505">
                  <c:v>6.0789999999999997</c:v>
                </c:pt>
                <c:pt idx="2506">
                  <c:v>6.4509999999999996</c:v>
                </c:pt>
                <c:pt idx="2507">
                  <c:v>6.8680000000000003</c:v>
                </c:pt>
                <c:pt idx="2508">
                  <c:v>7.22</c:v>
                </c:pt>
                <c:pt idx="2509">
                  <c:v>7.5069999999999997</c:v>
                </c:pt>
                <c:pt idx="2510">
                  <c:v>7.75</c:v>
                </c:pt>
                <c:pt idx="2511">
                  <c:v>7.9370000000000003</c:v>
                </c:pt>
                <c:pt idx="2512">
                  <c:v>7.9550000000000001</c:v>
                </c:pt>
                <c:pt idx="2513">
                  <c:v>8.1910000000000007</c:v>
                </c:pt>
                <c:pt idx="2514">
                  <c:v>8.9169999999999998</c:v>
                </c:pt>
                <c:pt idx="2515">
                  <c:v>9.3610000000000007</c:v>
                </c:pt>
                <c:pt idx="2516">
                  <c:v>9.4109999999999996</c:v>
                </c:pt>
                <c:pt idx="2517">
                  <c:v>9.4689999999999994</c:v>
                </c:pt>
                <c:pt idx="2518">
                  <c:v>9.3810000000000002</c:v>
                </c:pt>
                <c:pt idx="2519">
                  <c:v>9.1289999999999996</c:v>
                </c:pt>
                <c:pt idx="2520">
                  <c:v>8.8550000000000004</c:v>
                </c:pt>
                <c:pt idx="2521">
                  <c:v>8.6509999999999998</c:v>
                </c:pt>
                <c:pt idx="2522">
                  <c:v>8.5220000000000002</c:v>
                </c:pt>
                <c:pt idx="2523">
                  <c:v>8.36</c:v>
                </c:pt>
                <c:pt idx="2524">
                  <c:v>8.2840000000000007</c:v>
                </c:pt>
                <c:pt idx="2525">
                  <c:v>7.7750000000000004</c:v>
                </c:pt>
                <c:pt idx="2526">
                  <c:v>6.351</c:v>
                </c:pt>
                <c:pt idx="2527">
                  <c:v>5.7830000000000004</c:v>
                </c:pt>
                <c:pt idx="2528">
                  <c:v>6.0839999999999996</c:v>
                </c:pt>
                <c:pt idx="2529">
                  <c:v>6.1550000000000002</c:v>
                </c:pt>
                <c:pt idx="2530">
                  <c:v>6.3250000000000002</c:v>
                </c:pt>
                <c:pt idx="2531">
                  <c:v>6.3940000000000001</c:v>
                </c:pt>
                <c:pt idx="2532">
                  <c:v>6.3639999999999999</c:v>
                </c:pt>
                <c:pt idx="2533">
                  <c:v>6.4180000000000001</c:v>
                </c:pt>
                <c:pt idx="2534">
                  <c:v>6.5890000000000004</c:v>
                </c:pt>
                <c:pt idx="2535">
                  <c:v>6.69</c:v>
                </c:pt>
                <c:pt idx="2536">
                  <c:v>6.51</c:v>
                </c:pt>
                <c:pt idx="2537">
                  <c:v>6.5350000000000001</c:v>
                </c:pt>
                <c:pt idx="2538">
                  <c:v>6.7060000000000004</c:v>
                </c:pt>
                <c:pt idx="2539">
                  <c:v>6.7389999999999999</c:v>
                </c:pt>
                <c:pt idx="2540">
                  <c:v>6.6120000000000001</c:v>
                </c:pt>
                <c:pt idx="2541">
                  <c:v>6.3869999999999996</c:v>
                </c:pt>
                <c:pt idx="2542">
                  <c:v>6.0720000000000001</c:v>
                </c:pt>
                <c:pt idx="2543">
                  <c:v>5.7510000000000003</c:v>
                </c:pt>
                <c:pt idx="2544">
                  <c:v>5.367</c:v>
                </c:pt>
                <c:pt idx="2545">
                  <c:v>4.9480000000000004</c:v>
                </c:pt>
                <c:pt idx="2546">
                  <c:v>4.5549999999999997</c:v>
                </c:pt>
                <c:pt idx="2547">
                  <c:v>4.2839999999999998</c:v>
                </c:pt>
                <c:pt idx="2548">
                  <c:v>4.0940000000000003</c:v>
                </c:pt>
                <c:pt idx="2549">
                  <c:v>3.923</c:v>
                </c:pt>
                <c:pt idx="2550">
                  <c:v>3.4710000000000001</c:v>
                </c:pt>
                <c:pt idx="2551">
                  <c:v>3.58</c:v>
                </c:pt>
                <c:pt idx="2552">
                  <c:v>3.8340000000000001</c:v>
                </c:pt>
                <c:pt idx="2553">
                  <c:v>3.9630000000000001</c:v>
                </c:pt>
                <c:pt idx="2554">
                  <c:v>4.0579999999999998</c:v>
                </c:pt>
                <c:pt idx="2555">
                  <c:v>4.0460000000000003</c:v>
                </c:pt>
                <c:pt idx="2556">
                  <c:v>3.8450000000000002</c:v>
                </c:pt>
                <c:pt idx="2557">
                  <c:v>3.6070000000000002</c:v>
                </c:pt>
                <c:pt idx="2558">
                  <c:v>3.42</c:v>
                </c:pt>
                <c:pt idx="2559">
                  <c:v>3.423</c:v>
                </c:pt>
                <c:pt idx="2560">
                  <c:v>3.6280000000000001</c:v>
                </c:pt>
                <c:pt idx="2561">
                  <c:v>4.1369999999999996</c:v>
                </c:pt>
                <c:pt idx="2562">
                  <c:v>5.3849999999999998</c:v>
                </c:pt>
                <c:pt idx="2563">
                  <c:v>6.6609999999999996</c:v>
                </c:pt>
                <c:pt idx="2564">
                  <c:v>7.508</c:v>
                </c:pt>
                <c:pt idx="2565">
                  <c:v>7.9039999999999999</c:v>
                </c:pt>
                <c:pt idx="2566">
                  <c:v>7.9370000000000003</c:v>
                </c:pt>
                <c:pt idx="2567">
                  <c:v>7.8630000000000004</c:v>
                </c:pt>
                <c:pt idx="2568">
                  <c:v>7.9989999999999997</c:v>
                </c:pt>
                <c:pt idx="2569">
                  <c:v>8.0470000000000006</c:v>
                </c:pt>
                <c:pt idx="2570">
                  <c:v>7.9809999999999999</c:v>
                </c:pt>
                <c:pt idx="2571">
                  <c:v>7.9619999999999997</c:v>
                </c:pt>
                <c:pt idx="2572">
                  <c:v>7.9829999999999997</c:v>
                </c:pt>
                <c:pt idx="2573">
                  <c:v>7.5309999999999997</c:v>
                </c:pt>
                <c:pt idx="2574">
                  <c:v>6.4989999999999997</c:v>
                </c:pt>
                <c:pt idx="2575">
                  <c:v>5.9489999999999998</c:v>
                </c:pt>
                <c:pt idx="2576">
                  <c:v>6.484</c:v>
                </c:pt>
                <c:pt idx="2577">
                  <c:v>7.3570000000000002</c:v>
                </c:pt>
                <c:pt idx="2578">
                  <c:v>7.7149999999999999</c:v>
                </c:pt>
                <c:pt idx="2579">
                  <c:v>7.74</c:v>
                </c:pt>
                <c:pt idx="2580">
                  <c:v>7.569</c:v>
                </c:pt>
                <c:pt idx="2581">
                  <c:v>7.3230000000000004</c:v>
                </c:pt>
                <c:pt idx="2582">
                  <c:v>7.1029999999999998</c:v>
                </c:pt>
                <c:pt idx="2583">
                  <c:v>7.0529999999999999</c:v>
                </c:pt>
                <c:pt idx="2584">
                  <c:v>6.8719999999999999</c:v>
                </c:pt>
                <c:pt idx="2585">
                  <c:v>7.343</c:v>
                </c:pt>
                <c:pt idx="2586">
                  <c:v>8.1969999999999992</c:v>
                </c:pt>
                <c:pt idx="2587">
                  <c:v>8.6460000000000008</c:v>
                </c:pt>
                <c:pt idx="2588">
                  <c:v>8.5250000000000004</c:v>
                </c:pt>
                <c:pt idx="2589">
                  <c:v>8.3000000000000007</c:v>
                </c:pt>
                <c:pt idx="2590">
                  <c:v>8.2490000000000006</c:v>
                </c:pt>
                <c:pt idx="2591">
                  <c:v>8.282</c:v>
                </c:pt>
                <c:pt idx="2592">
                  <c:v>8.2949999999999999</c:v>
                </c:pt>
                <c:pt idx="2593">
                  <c:v>8.2530000000000001</c:v>
                </c:pt>
                <c:pt idx="2594">
                  <c:v>8.1829999999999998</c:v>
                </c:pt>
                <c:pt idx="2595">
                  <c:v>7.9580000000000002</c:v>
                </c:pt>
                <c:pt idx="2596">
                  <c:v>7.7140000000000004</c:v>
                </c:pt>
                <c:pt idx="2597">
                  <c:v>7.2210000000000001</c:v>
                </c:pt>
                <c:pt idx="2598">
                  <c:v>5.859</c:v>
                </c:pt>
                <c:pt idx="2599">
                  <c:v>4.976</c:v>
                </c:pt>
                <c:pt idx="2600">
                  <c:v>5.48</c:v>
                </c:pt>
                <c:pt idx="2601">
                  <c:v>6.1239999999999997</c:v>
                </c:pt>
                <c:pt idx="2602">
                  <c:v>6.2229999999999999</c:v>
                </c:pt>
                <c:pt idx="2603">
                  <c:v>6.0590000000000002</c:v>
                </c:pt>
                <c:pt idx="2604">
                  <c:v>5.6980000000000004</c:v>
                </c:pt>
                <c:pt idx="2605">
                  <c:v>5.2850000000000001</c:v>
                </c:pt>
                <c:pt idx="2606">
                  <c:v>4.9619999999999997</c:v>
                </c:pt>
                <c:pt idx="2607">
                  <c:v>4.931</c:v>
                </c:pt>
                <c:pt idx="2608">
                  <c:v>5.218</c:v>
                </c:pt>
                <c:pt idx="2609">
                  <c:v>5.8849999999999998</c:v>
                </c:pt>
                <c:pt idx="2610">
                  <c:v>6.7279999999999998</c:v>
                </c:pt>
                <c:pt idx="2611">
                  <c:v>7.3120000000000003</c:v>
                </c:pt>
                <c:pt idx="2612">
                  <c:v>7.4569999999999999</c:v>
                </c:pt>
                <c:pt idx="2613">
                  <c:v>7.4470000000000001</c:v>
                </c:pt>
                <c:pt idx="2614">
                  <c:v>7.3710000000000004</c:v>
                </c:pt>
                <c:pt idx="2615">
                  <c:v>7.1740000000000004</c:v>
                </c:pt>
                <c:pt idx="2616">
                  <c:v>6.8949999999999996</c:v>
                </c:pt>
                <c:pt idx="2617">
                  <c:v>6.5960000000000001</c:v>
                </c:pt>
                <c:pt idx="2618">
                  <c:v>6.2779999999999996</c:v>
                </c:pt>
                <c:pt idx="2619">
                  <c:v>5.7460000000000004</c:v>
                </c:pt>
                <c:pt idx="2620">
                  <c:v>5.0979999999999999</c:v>
                </c:pt>
                <c:pt idx="2621">
                  <c:v>4.7080000000000002</c:v>
                </c:pt>
                <c:pt idx="2622">
                  <c:v>4.2549999999999999</c:v>
                </c:pt>
                <c:pt idx="2623">
                  <c:v>3.7410000000000001</c:v>
                </c:pt>
                <c:pt idx="2624">
                  <c:v>3.9129999999999998</c:v>
                </c:pt>
                <c:pt idx="2625">
                  <c:v>4.8840000000000003</c:v>
                </c:pt>
                <c:pt idx="2626">
                  <c:v>5.1950000000000003</c:v>
                </c:pt>
                <c:pt idx="2627">
                  <c:v>5.1020000000000003</c:v>
                </c:pt>
                <c:pt idx="2628">
                  <c:v>5.0739999999999998</c:v>
                </c:pt>
                <c:pt idx="2629">
                  <c:v>5.202</c:v>
                </c:pt>
                <c:pt idx="2630">
                  <c:v>5.5090000000000003</c:v>
                </c:pt>
                <c:pt idx="2631">
                  <c:v>6.02</c:v>
                </c:pt>
                <c:pt idx="2632">
                  <c:v>6.6449999999999996</c:v>
                </c:pt>
                <c:pt idx="2633">
                  <c:v>7.899</c:v>
                </c:pt>
                <c:pt idx="2634">
                  <c:v>9.1340000000000003</c:v>
                </c:pt>
                <c:pt idx="2635">
                  <c:v>9.6140000000000008</c:v>
                </c:pt>
                <c:pt idx="2636">
                  <c:v>9.5069999999999997</c:v>
                </c:pt>
                <c:pt idx="2637">
                  <c:v>9.1630000000000003</c:v>
                </c:pt>
                <c:pt idx="2638">
                  <c:v>8.6639999999999997</c:v>
                </c:pt>
                <c:pt idx="2639">
                  <c:v>8.1349999999999998</c:v>
                </c:pt>
                <c:pt idx="2640">
                  <c:v>7.6479999999999997</c:v>
                </c:pt>
                <c:pt idx="2641">
                  <c:v>7.2370000000000001</c:v>
                </c:pt>
                <c:pt idx="2642">
                  <c:v>6.8760000000000003</c:v>
                </c:pt>
                <c:pt idx="2643">
                  <c:v>6.4619999999999997</c:v>
                </c:pt>
                <c:pt idx="2644">
                  <c:v>6.0419999999999998</c:v>
                </c:pt>
                <c:pt idx="2645">
                  <c:v>5.5540000000000003</c:v>
                </c:pt>
                <c:pt idx="2646">
                  <c:v>4.5339999999999998</c:v>
                </c:pt>
                <c:pt idx="2647">
                  <c:v>3.9060000000000001</c:v>
                </c:pt>
                <c:pt idx="2648">
                  <c:v>3.9910000000000001</c:v>
                </c:pt>
                <c:pt idx="2649">
                  <c:v>4.5609999999999999</c:v>
                </c:pt>
                <c:pt idx="2650">
                  <c:v>4.5709999999999997</c:v>
                </c:pt>
                <c:pt idx="2651">
                  <c:v>4.3719999999999999</c:v>
                </c:pt>
                <c:pt idx="2652">
                  <c:v>4.2069999999999999</c:v>
                </c:pt>
                <c:pt idx="2653">
                  <c:v>4.1760000000000002</c:v>
                </c:pt>
                <c:pt idx="2654">
                  <c:v>4.282</c:v>
                </c:pt>
                <c:pt idx="2655">
                  <c:v>4.5529999999999999</c:v>
                </c:pt>
                <c:pt idx="2656">
                  <c:v>5.05</c:v>
                </c:pt>
                <c:pt idx="2657">
                  <c:v>5.9139999999999997</c:v>
                </c:pt>
                <c:pt idx="2658">
                  <c:v>7.0279999999999996</c:v>
                </c:pt>
                <c:pt idx="2659">
                  <c:v>7.7859999999999996</c:v>
                </c:pt>
                <c:pt idx="2660">
                  <c:v>8.0190000000000001</c:v>
                </c:pt>
                <c:pt idx="2661">
                  <c:v>7.9909999999999997</c:v>
                </c:pt>
                <c:pt idx="2662">
                  <c:v>7.8449999999999998</c:v>
                </c:pt>
                <c:pt idx="2663">
                  <c:v>7.718</c:v>
                </c:pt>
                <c:pt idx="2664">
                  <c:v>7.6520000000000001</c:v>
                </c:pt>
                <c:pt idx="2665">
                  <c:v>7.6879999999999997</c:v>
                </c:pt>
                <c:pt idx="2666">
                  <c:v>7.7930000000000001</c:v>
                </c:pt>
                <c:pt idx="2667">
                  <c:v>7.9290000000000003</c:v>
                </c:pt>
                <c:pt idx="2668">
                  <c:v>8.125</c:v>
                </c:pt>
                <c:pt idx="2669">
                  <c:v>7.9939999999999998</c:v>
                </c:pt>
                <c:pt idx="2670">
                  <c:v>6.5819999999999999</c:v>
                </c:pt>
                <c:pt idx="2671">
                  <c:v>5.5640000000000001</c:v>
                </c:pt>
                <c:pt idx="2672">
                  <c:v>5.71</c:v>
                </c:pt>
                <c:pt idx="2673">
                  <c:v>6.9020000000000001</c:v>
                </c:pt>
                <c:pt idx="2674">
                  <c:v>7.2460000000000004</c:v>
                </c:pt>
                <c:pt idx="2675">
                  <c:v>7.2130000000000001</c:v>
                </c:pt>
                <c:pt idx="2676">
                  <c:v>7.1559999999999997</c:v>
                </c:pt>
                <c:pt idx="2677">
                  <c:v>7.1749999999999998</c:v>
                </c:pt>
                <c:pt idx="2678">
                  <c:v>7.2460000000000004</c:v>
                </c:pt>
                <c:pt idx="2679">
                  <c:v>7.173</c:v>
                </c:pt>
                <c:pt idx="2680">
                  <c:v>7.2930000000000001</c:v>
                </c:pt>
                <c:pt idx="2681">
                  <c:v>8.0459999999999994</c:v>
                </c:pt>
                <c:pt idx="2682">
                  <c:v>8.9090000000000007</c:v>
                </c:pt>
                <c:pt idx="2683">
                  <c:v>9.5050000000000008</c:v>
                </c:pt>
                <c:pt idx="2684">
                  <c:v>9.7210000000000001</c:v>
                </c:pt>
                <c:pt idx="2685">
                  <c:v>9.8019999999999996</c:v>
                </c:pt>
                <c:pt idx="2686">
                  <c:v>9.6690000000000005</c:v>
                </c:pt>
                <c:pt idx="2687">
                  <c:v>9.593</c:v>
                </c:pt>
                <c:pt idx="2688">
                  <c:v>9.6850000000000005</c:v>
                </c:pt>
                <c:pt idx="2689">
                  <c:v>9.5009999999999994</c:v>
                </c:pt>
                <c:pt idx="2690">
                  <c:v>9.2110000000000003</c:v>
                </c:pt>
                <c:pt idx="2691">
                  <c:v>8.8290000000000006</c:v>
                </c:pt>
                <c:pt idx="2692">
                  <c:v>8.5719999999999992</c:v>
                </c:pt>
                <c:pt idx="2693">
                  <c:v>7.8259999999999996</c:v>
                </c:pt>
                <c:pt idx="2694">
                  <c:v>6.5529999999999999</c:v>
                </c:pt>
                <c:pt idx="2695">
                  <c:v>6.4370000000000003</c:v>
                </c:pt>
                <c:pt idx="2696">
                  <c:v>6.6749999999999998</c:v>
                </c:pt>
                <c:pt idx="2697">
                  <c:v>6.88</c:v>
                </c:pt>
                <c:pt idx="2698">
                  <c:v>7.0750000000000002</c:v>
                </c:pt>
                <c:pt idx="2699">
                  <c:v>7.085</c:v>
                </c:pt>
                <c:pt idx="2700">
                  <c:v>6.931</c:v>
                </c:pt>
                <c:pt idx="2701">
                  <c:v>6.69</c:v>
                </c:pt>
                <c:pt idx="2702">
                  <c:v>6.4219999999999997</c:v>
                </c:pt>
                <c:pt idx="2703">
                  <c:v>6.2350000000000003</c:v>
                </c:pt>
                <c:pt idx="2704">
                  <c:v>5.9080000000000004</c:v>
                </c:pt>
                <c:pt idx="2705">
                  <c:v>5.7830000000000004</c:v>
                </c:pt>
                <c:pt idx="2706">
                  <c:v>6.2910000000000004</c:v>
                </c:pt>
                <c:pt idx="2707">
                  <c:v>7.0839999999999996</c:v>
                </c:pt>
                <c:pt idx="2708">
                  <c:v>7.76</c:v>
                </c:pt>
                <c:pt idx="2709">
                  <c:v>8.0440000000000005</c:v>
                </c:pt>
                <c:pt idx="2710">
                  <c:v>8.0259999999999998</c:v>
                </c:pt>
                <c:pt idx="2711">
                  <c:v>8.0370000000000008</c:v>
                </c:pt>
                <c:pt idx="2712">
                  <c:v>8.032</c:v>
                </c:pt>
                <c:pt idx="2713">
                  <c:v>8.0739999999999998</c:v>
                </c:pt>
                <c:pt idx="2714">
                  <c:v>8.1839999999999993</c:v>
                </c:pt>
                <c:pt idx="2715">
                  <c:v>8.3629999999999995</c:v>
                </c:pt>
                <c:pt idx="2716">
                  <c:v>8.5830000000000002</c:v>
                </c:pt>
                <c:pt idx="2717">
                  <c:v>8.2370000000000001</c:v>
                </c:pt>
                <c:pt idx="2718">
                  <c:v>7.5279999999999996</c:v>
                </c:pt>
                <c:pt idx="2719">
                  <c:v>8.9619999999999997</c:v>
                </c:pt>
                <c:pt idx="2720">
                  <c:v>10.206</c:v>
                </c:pt>
                <c:pt idx="2721">
                  <c:v>10.506</c:v>
                </c:pt>
                <c:pt idx="2722">
                  <c:v>11</c:v>
                </c:pt>
                <c:pt idx="2723">
                  <c:v>11.41</c:v>
                </c:pt>
                <c:pt idx="2724">
                  <c:v>12.175000000000001</c:v>
                </c:pt>
                <c:pt idx="2725">
                  <c:v>12.644</c:v>
                </c:pt>
                <c:pt idx="2726">
                  <c:v>11.929</c:v>
                </c:pt>
                <c:pt idx="2727">
                  <c:v>10.539</c:v>
                </c:pt>
                <c:pt idx="2728">
                  <c:v>8.9700000000000006</c:v>
                </c:pt>
                <c:pt idx="2729">
                  <c:v>7.78</c:v>
                </c:pt>
                <c:pt idx="2730">
                  <c:v>7.8109999999999999</c:v>
                </c:pt>
                <c:pt idx="2731">
                  <c:v>7.5720000000000001</c:v>
                </c:pt>
                <c:pt idx="2732">
                  <c:v>7.34</c:v>
                </c:pt>
                <c:pt idx="2733">
                  <c:v>7.5670000000000002</c:v>
                </c:pt>
                <c:pt idx="2734">
                  <c:v>7.8109999999999999</c:v>
                </c:pt>
                <c:pt idx="2735">
                  <c:v>8.0190000000000001</c:v>
                </c:pt>
                <c:pt idx="2736">
                  <c:v>8.5280000000000005</c:v>
                </c:pt>
                <c:pt idx="2737">
                  <c:v>8.7449999999999992</c:v>
                </c:pt>
                <c:pt idx="2738">
                  <c:v>9.2569999999999997</c:v>
                </c:pt>
                <c:pt idx="2739">
                  <c:v>9.8070000000000004</c:v>
                </c:pt>
                <c:pt idx="2740">
                  <c:v>9.6679999999999993</c:v>
                </c:pt>
                <c:pt idx="2741">
                  <c:v>9.2560000000000002</c:v>
                </c:pt>
                <c:pt idx="2742">
                  <c:v>9.0890000000000004</c:v>
                </c:pt>
                <c:pt idx="2743">
                  <c:v>10.045999999999999</c:v>
                </c:pt>
                <c:pt idx="2744">
                  <c:v>11.736000000000001</c:v>
                </c:pt>
                <c:pt idx="2745">
                  <c:v>11.66</c:v>
                </c:pt>
                <c:pt idx="2746">
                  <c:v>11.37</c:v>
                </c:pt>
                <c:pt idx="2747">
                  <c:v>11.228999999999999</c:v>
                </c:pt>
                <c:pt idx="2748">
                  <c:v>11.069000000000001</c:v>
                </c:pt>
                <c:pt idx="2749">
                  <c:v>10.817</c:v>
                </c:pt>
                <c:pt idx="2750">
                  <c:v>10.205</c:v>
                </c:pt>
                <c:pt idx="2751">
                  <c:v>9.2219999999999995</c:v>
                </c:pt>
                <c:pt idx="2752">
                  <c:v>7.8179999999999996</c:v>
                </c:pt>
                <c:pt idx="2753">
                  <c:v>7.0739999999999998</c:v>
                </c:pt>
                <c:pt idx="2754">
                  <c:v>7.1239999999999997</c:v>
                </c:pt>
                <c:pt idx="2755">
                  <c:v>6.4009999999999998</c:v>
                </c:pt>
                <c:pt idx="2756">
                  <c:v>6.5149999999999997</c:v>
                </c:pt>
                <c:pt idx="2757">
                  <c:v>6.4950000000000001</c:v>
                </c:pt>
                <c:pt idx="2758">
                  <c:v>6.1369999999999996</c:v>
                </c:pt>
                <c:pt idx="2759">
                  <c:v>6.6550000000000002</c:v>
                </c:pt>
                <c:pt idx="2760">
                  <c:v>6.8449999999999998</c:v>
                </c:pt>
                <c:pt idx="2761">
                  <c:v>7.117</c:v>
                </c:pt>
                <c:pt idx="2762">
                  <c:v>7.2229999999999999</c:v>
                </c:pt>
                <c:pt idx="2763">
                  <c:v>6.7869999999999999</c:v>
                </c:pt>
                <c:pt idx="2764">
                  <c:v>6.5960000000000001</c:v>
                </c:pt>
                <c:pt idx="2765">
                  <c:v>6.22</c:v>
                </c:pt>
                <c:pt idx="2766">
                  <c:v>5.9379999999999997</c:v>
                </c:pt>
                <c:pt idx="2767">
                  <c:v>5.6070000000000002</c:v>
                </c:pt>
                <c:pt idx="2768">
                  <c:v>5.4480000000000004</c:v>
                </c:pt>
                <c:pt idx="2769">
                  <c:v>5.4969999999999999</c:v>
                </c:pt>
                <c:pt idx="2770">
                  <c:v>5.7169999999999996</c:v>
                </c:pt>
                <c:pt idx="2771">
                  <c:v>5.8019999999999996</c:v>
                </c:pt>
                <c:pt idx="2772">
                  <c:v>5.899</c:v>
                </c:pt>
                <c:pt idx="2773">
                  <c:v>6.1230000000000002</c:v>
                </c:pt>
                <c:pt idx="2774">
                  <c:v>6.3380000000000001</c:v>
                </c:pt>
                <c:pt idx="2775">
                  <c:v>6.5709999999999997</c:v>
                </c:pt>
                <c:pt idx="2776">
                  <c:v>6.8330000000000002</c:v>
                </c:pt>
                <c:pt idx="2777">
                  <c:v>6.9329999999999998</c:v>
                </c:pt>
                <c:pt idx="2778">
                  <c:v>7.6539999999999999</c:v>
                </c:pt>
                <c:pt idx="2779">
                  <c:v>8.5540000000000003</c:v>
                </c:pt>
                <c:pt idx="2780">
                  <c:v>8.8529999999999998</c:v>
                </c:pt>
                <c:pt idx="2781">
                  <c:v>8.4789999999999992</c:v>
                </c:pt>
                <c:pt idx="2782">
                  <c:v>8.0960000000000001</c:v>
                </c:pt>
                <c:pt idx="2783">
                  <c:v>7.9189999999999996</c:v>
                </c:pt>
                <c:pt idx="2784">
                  <c:v>7.7610000000000001</c:v>
                </c:pt>
                <c:pt idx="2785">
                  <c:v>7.5430000000000001</c:v>
                </c:pt>
                <c:pt idx="2786">
                  <c:v>7.6269999999999998</c:v>
                </c:pt>
                <c:pt idx="2787">
                  <c:v>8.6340000000000003</c:v>
                </c:pt>
                <c:pt idx="2788">
                  <c:v>9.3610000000000007</c:v>
                </c:pt>
                <c:pt idx="2789">
                  <c:v>9.734</c:v>
                </c:pt>
                <c:pt idx="2790">
                  <c:v>9.84</c:v>
                </c:pt>
                <c:pt idx="2791">
                  <c:v>10.01</c:v>
                </c:pt>
                <c:pt idx="2792">
                  <c:v>10.092000000000001</c:v>
                </c:pt>
                <c:pt idx="2793">
                  <c:v>10.432</c:v>
                </c:pt>
                <c:pt idx="2794">
                  <c:v>10.807</c:v>
                </c:pt>
                <c:pt idx="2795">
                  <c:v>11.163</c:v>
                </c:pt>
                <c:pt idx="2796">
                  <c:v>11.332000000000001</c:v>
                </c:pt>
                <c:pt idx="2797">
                  <c:v>11.433</c:v>
                </c:pt>
                <c:pt idx="2798">
                  <c:v>11.473000000000001</c:v>
                </c:pt>
                <c:pt idx="2799">
                  <c:v>11.211</c:v>
                </c:pt>
                <c:pt idx="2800">
                  <c:v>10.398999999999999</c:v>
                </c:pt>
                <c:pt idx="2801">
                  <c:v>9.3559999999999999</c:v>
                </c:pt>
                <c:pt idx="2802">
                  <c:v>8.9090000000000007</c:v>
                </c:pt>
                <c:pt idx="2803">
                  <c:v>8.8460000000000001</c:v>
                </c:pt>
                <c:pt idx="2804">
                  <c:v>8.4529999999999994</c:v>
                </c:pt>
                <c:pt idx="2805">
                  <c:v>7.9290000000000003</c:v>
                </c:pt>
                <c:pt idx="2806">
                  <c:v>7.9690000000000003</c:v>
                </c:pt>
                <c:pt idx="2807">
                  <c:v>7.9980000000000002</c:v>
                </c:pt>
                <c:pt idx="2808">
                  <c:v>7.88</c:v>
                </c:pt>
                <c:pt idx="2809">
                  <c:v>7.5940000000000003</c:v>
                </c:pt>
                <c:pt idx="2810">
                  <c:v>7.3550000000000004</c:v>
                </c:pt>
                <c:pt idx="2811">
                  <c:v>7.2409999999999997</c:v>
                </c:pt>
                <c:pt idx="2812">
                  <c:v>7.2009999999999996</c:v>
                </c:pt>
                <c:pt idx="2813">
                  <c:v>7.2350000000000003</c:v>
                </c:pt>
                <c:pt idx="2814">
                  <c:v>7.4859999999999998</c:v>
                </c:pt>
                <c:pt idx="2815">
                  <c:v>7.1710000000000003</c:v>
                </c:pt>
                <c:pt idx="2816">
                  <c:v>6.54</c:v>
                </c:pt>
                <c:pt idx="2817">
                  <c:v>5.8719999999999999</c:v>
                </c:pt>
                <c:pt idx="2818">
                  <c:v>5.3719999999999999</c:v>
                </c:pt>
                <c:pt idx="2819">
                  <c:v>5.0449999999999999</c:v>
                </c:pt>
                <c:pt idx="2820">
                  <c:v>4.7530000000000001</c:v>
                </c:pt>
                <c:pt idx="2821">
                  <c:v>4.391</c:v>
                </c:pt>
                <c:pt idx="2822">
                  <c:v>4.0449999999999999</c:v>
                </c:pt>
                <c:pt idx="2823">
                  <c:v>3.855</c:v>
                </c:pt>
                <c:pt idx="2824">
                  <c:v>3.8149999999999999</c:v>
                </c:pt>
                <c:pt idx="2825">
                  <c:v>3.7949999999999999</c:v>
                </c:pt>
                <c:pt idx="2826">
                  <c:v>3.8039999999999998</c:v>
                </c:pt>
                <c:pt idx="2827">
                  <c:v>3.5880000000000001</c:v>
                </c:pt>
                <c:pt idx="2828">
                  <c:v>3.2890000000000001</c:v>
                </c:pt>
                <c:pt idx="2829">
                  <c:v>3.0089999999999999</c:v>
                </c:pt>
                <c:pt idx="2830">
                  <c:v>2.702</c:v>
                </c:pt>
                <c:pt idx="2831">
                  <c:v>2.4670000000000001</c:v>
                </c:pt>
                <c:pt idx="2832">
                  <c:v>2.3290000000000002</c:v>
                </c:pt>
                <c:pt idx="2833">
                  <c:v>2.2149999999999999</c:v>
                </c:pt>
                <c:pt idx="2834">
                  <c:v>2.133</c:v>
                </c:pt>
                <c:pt idx="2835">
                  <c:v>2.0699999999999998</c:v>
                </c:pt>
                <c:pt idx="2836">
                  <c:v>2.1230000000000002</c:v>
                </c:pt>
                <c:pt idx="2837">
                  <c:v>2.4060000000000001</c:v>
                </c:pt>
                <c:pt idx="2838">
                  <c:v>2.2810000000000001</c:v>
                </c:pt>
                <c:pt idx="2839">
                  <c:v>2.3069999999999999</c:v>
                </c:pt>
                <c:pt idx="2840">
                  <c:v>2.649</c:v>
                </c:pt>
                <c:pt idx="2841">
                  <c:v>2.827</c:v>
                </c:pt>
                <c:pt idx="2842">
                  <c:v>3.0659999999999998</c:v>
                </c:pt>
                <c:pt idx="2843">
                  <c:v>3.431</c:v>
                </c:pt>
                <c:pt idx="2844">
                  <c:v>3.9140000000000001</c:v>
                </c:pt>
                <c:pt idx="2845">
                  <c:v>4.4530000000000003</c:v>
                </c:pt>
                <c:pt idx="2846">
                  <c:v>5.0149999999999997</c:v>
                </c:pt>
                <c:pt idx="2847">
                  <c:v>5.5439999999999996</c:v>
                </c:pt>
                <c:pt idx="2848">
                  <c:v>6.0309999999999997</c:v>
                </c:pt>
                <c:pt idx="2849">
                  <c:v>6.726</c:v>
                </c:pt>
                <c:pt idx="2850">
                  <c:v>7.6260000000000003</c:v>
                </c:pt>
                <c:pt idx="2851">
                  <c:v>8.1760000000000002</c:v>
                </c:pt>
                <c:pt idx="2852">
                  <c:v>7.9859999999999998</c:v>
                </c:pt>
                <c:pt idx="2853">
                  <c:v>7.5449999999999999</c:v>
                </c:pt>
                <c:pt idx="2854">
                  <c:v>7.2320000000000002</c:v>
                </c:pt>
                <c:pt idx="2855">
                  <c:v>6.9909999999999997</c:v>
                </c:pt>
                <c:pt idx="2856">
                  <c:v>6.6680000000000001</c:v>
                </c:pt>
                <c:pt idx="2857">
                  <c:v>6.33</c:v>
                </c:pt>
                <c:pt idx="2858">
                  <c:v>6.0449999999999999</c:v>
                </c:pt>
                <c:pt idx="2859">
                  <c:v>5.8109999999999999</c:v>
                </c:pt>
                <c:pt idx="2860">
                  <c:v>5.5060000000000002</c:v>
                </c:pt>
                <c:pt idx="2861">
                  <c:v>4.8289999999999997</c:v>
                </c:pt>
                <c:pt idx="2862">
                  <c:v>4.6509999999999998</c:v>
                </c:pt>
                <c:pt idx="2863">
                  <c:v>4.6749999999999998</c:v>
                </c:pt>
                <c:pt idx="2864">
                  <c:v>4.7960000000000003</c:v>
                </c:pt>
                <c:pt idx="2865">
                  <c:v>4.8739999999999997</c:v>
                </c:pt>
                <c:pt idx="2866">
                  <c:v>4.9610000000000003</c:v>
                </c:pt>
                <c:pt idx="2867">
                  <c:v>5.0430000000000001</c:v>
                </c:pt>
                <c:pt idx="2868">
                  <c:v>5.0730000000000004</c:v>
                </c:pt>
                <c:pt idx="2869">
                  <c:v>5.0330000000000004</c:v>
                </c:pt>
                <c:pt idx="2870">
                  <c:v>4.9580000000000002</c:v>
                </c:pt>
                <c:pt idx="2871">
                  <c:v>5.0190000000000001</c:v>
                </c:pt>
                <c:pt idx="2872">
                  <c:v>5.2080000000000002</c:v>
                </c:pt>
                <c:pt idx="2873">
                  <c:v>5.5720000000000001</c:v>
                </c:pt>
                <c:pt idx="2874">
                  <c:v>6.415</c:v>
                </c:pt>
                <c:pt idx="2875">
                  <c:v>7.1180000000000003</c:v>
                </c:pt>
                <c:pt idx="2876">
                  <c:v>7.1630000000000003</c:v>
                </c:pt>
                <c:pt idx="2877">
                  <c:v>6.8360000000000003</c:v>
                </c:pt>
                <c:pt idx="2878">
                  <c:v>6.359</c:v>
                </c:pt>
                <c:pt idx="2879">
                  <c:v>5.7779999999999996</c:v>
                </c:pt>
                <c:pt idx="2880">
                  <c:v>5.1529999999999996</c:v>
                </c:pt>
                <c:pt idx="2881">
                  <c:v>4.3949999999999996</c:v>
                </c:pt>
                <c:pt idx="2882">
                  <c:v>3.59</c:v>
                </c:pt>
                <c:pt idx="2883">
                  <c:v>2.9750000000000001</c:v>
                </c:pt>
                <c:pt idx="2884">
                  <c:v>2.714</c:v>
                </c:pt>
                <c:pt idx="2885">
                  <c:v>2.597</c:v>
                </c:pt>
                <c:pt idx="2886">
                  <c:v>2.516</c:v>
                </c:pt>
                <c:pt idx="2887">
                  <c:v>2.4329999999999998</c:v>
                </c:pt>
                <c:pt idx="2888">
                  <c:v>2.3159999999999998</c:v>
                </c:pt>
                <c:pt idx="2889">
                  <c:v>1.855</c:v>
                </c:pt>
                <c:pt idx="2890">
                  <c:v>1.877</c:v>
                </c:pt>
                <c:pt idx="2891">
                  <c:v>2.2509999999999999</c:v>
                </c:pt>
                <c:pt idx="2892">
                  <c:v>2.738</c:v>
                </c:pt>
                <c:pt idx="2893">
                  <c:v>3.2250000000000001</c:v>
                </c:pt>
                <c:pt idx="2894">
                  <c:v>3.702</c:v>
                </c:pt>
                <c:pt idx="2895">
                  <c:v>4.0940000000000003</c:v>
                </c:pt>
                <c:pt idx="2896">
                  <c:v>4.4800000000000004</c:v>
                </c:pt>
                <c:pt idx="2897">
                  <c:v>5.0999999999999996</c:v>
                </c:pt>
                <c:pt idx="2898">
                  <c:v>5.9509999999999996</c:v>
                </c:pt>
                <c:pt idx="2899">
                  <c:v>6.4</c:v>
                </c:pt>
                <c:pt idx="2900">
                  <c:v>6.1440000000000001</c:v>
                </c:pt>
                <c:pt idx="2901">
                  <c:v>5.5759999999999996</c:v>
                </c:pt>
                <c:pt idx="2902">
                  <c:v>5.0140000000000002</c:v>
                </c:pt>
                <c:pt idx="2903">
                  <c:v>4.6289999999999996</c:v>
                </c:pt>
                <c:pt idx="2904">
                  <c:v>4.508</c:v>
                </c:pt>
                <c:pt idx="2905">
                  <c:v>4.4800000000000004</c:v>
                </c:pt>
                <c:pt idx="2906">
                  <c:v>4.2569999999999997</c:v>
                </c:pt>
                <c:pt idx="2907">
                  <c:v>3.883</c:v>
                </c:pt>
                <c:pt idx="2908">
                  <c:v>3.7530000000000001</c:v>
                </c:pt>
                <c:pt idx="2909">
                  <c:v>3.8140000000000001</c:v>
                </c:pt>
                <c:pt idx="2910">
                  <c:v>3.84</c:v>
                </c:pt>
                <c:pt idx="2911">
                  <c:v>4</c:v>
                </c:pt>
                <c:pt idx="2912">
                  <c:v>4.2050000000000001</c:v>
                </c:pt>
                <c:pt idx="2913">
                  <c:v>4.6340000000000003</c:v>
                </c:pt>
                <c:pt idx="2914">
                  <c:v>5.2910000000000004</c:v>
                </c:pt>
                <c:pt idx="2915">
                  <c:v>6.0540000000000003</c:v>
                </c:pt>
                <c:pt idx="2916">
                  <c:v>6.4880000000000004</c:v>
                </c:pt>
                <c:pt idx="2917">
                  <c:v>6.7050000000000001</c:v>
                </c:pt>
                <c:pt idx="2918">
                  <c:v>6.7759999999999998</c:v>
                </c:pt>
                <c:pt idx="2919">
                  <c:v>6.8170000000000002</c:v>
                </c:pt>
                <c:pt idx="2920">
                  <c:v>6.9210000000000003</c:v>
                </c:pt>
                <c:pt idx="2921">
                  <c:v>6.6630000000000003</c:v>
                </c:pt>
                <c:pt idx="2922">
                  <c:v>6.54</c:v>
                </c:pt>
                <c:pt idx="2923">
                  <c:v>6.391</c:v>
                </c:pt>
                <c:pt idx="2924">
                  <c:v>6.07</c:v>
                </c:pt>
                <c:pt idx="2925">
                  <c:v>5.8070000000000004</c:v>
                </c:pt>
                <c:pt idx="2926">
                  <c:v>5.726</c:v>
                </c:pt>
                <c:pt idx="2927">
                  <c:v>5.6950000000000003</c:v>
                </c:pt>
                <c:pt idx="2928">
                  <c:v>5.5570000000000004</c:v>
                </c:pt>
                <c:pt idx="2929">
                  <c:v>5.3760000000000003</c:v>
                </c:pt>
                <c:pt idx="2930">
                  <c:v>5.23</c:v>
                </c:pt>
                <c:pt idx="2931">
                  <c:v>5.0999999999999996</c:v>
                </c:pt>
                <c:pt idx="2932">
                  <c:v>4.9000000000000004</c:v>
                </c:pt>
                <c:pt idx="2933">
                  <c:v>4.4450000000000003</c:v>
                </c:pt>
                <c:pt idx="2934">
                  <c:v>4.3120000000000003</c:v>
                </c:pt>
                <c:pt idx="2935">
                  <c:v>4.0170000000000003</c:v>
                </c:pt>
                <c:pt idx="2936">
                  <c:v>4.0190000000000001</c:v>
                </c:pt>
                <c:pt idx="2937">
                  <c:v>4.1779999999999999</c:v>
                </c:pt>
                <c:pt idx="2938">
                  <c:v>4.4180000000000001</c:v>
                </c:pt>
                <c:pt idx="2939">
                  <c:v>4.726</c:v>
                </c:pt>
                <c:pt idx="2940">
                  <c:v>5.0069999999999997</c:v>
                </c:pt>
                <c:pt idx="2941">
                  <c:v>5.2110000000000003</c:v>
                </c:pt>
                <c:pt idx="2942">
                  <c:v>5.3040000000000003</c:v>
                </c:pt>
                <c:pt idx="2943">
                  <c:v>5.3730000000000002</c:v>
                </c:pt>
                <c:pt idx="2944">
                  <c:v>5.3449999999999998</c:v>
                </c:pt>
                <c:pt idx="2945">
                  <c:v>5.0640000000000001</c:v>
                </c:pt>
                <c:pt idx="2946">
                  <c:v>4.726</c:v>
                </c:pt>
                <c:pt idx="2947">
                  <c:v>4.4660000000000002</c:v>
                </c:pt>
                <c:pt idx="2948">
                  <c:v>4.218</c:v>
                </c:pt>
                <c:pt idx="2949">
                  <c:v>4.242</c:v>
                </c:pt>
                <c:pt idx="2950">
                  <c:v>4.734</c:v>
                </c:pt>
                <c:pt idx="2951">
                  <c:v>5.4169999999999998</c:v>
                </c:pt>
                <c:pt idx="2952">
                  <c:v>5.9240000000000004</c:v>
                </c:pt>
                <c:pt idx="2953">
                  <c:v>6.1109999999999998</c:v>
                </c:pt>
                <c:pt idx="2954">
                  <c:v>5.7969999999999997</c:v>
                </c:pt>
                <c:pt idx="2955">
                  <c:v>5.266</c:v>
                </c:pt>
                <c:pt idx="2956">
                  <c:v>4.9649999999999999</c:v>
                </c:pt>
                <c:pt idx="2957">
                  <c:v>4.9029999999999996</c:v>
                </c:pt>
                <c:pt idx="2958">
                  <c:v>5.3319999999999999</c:v>
                </c:pt>
                <c:pt idx="2959">
                  <c:v>6.524</c:v>
                </c:pt>
                <c:pt idx="2960">
                  <c:v>7.2809999999999997</c:v>
                </c:pt>
                <c:pt idx="2961">
                  <c:v>7.8339999999999996</c:v>
                </c:pt>
                <c:pt idx="2962">
                  <c:v>8.3940000000000001</c:v>
                </c:pt>
                <c:pt idx="2963">
                  <c:v>8.9109999999999996</c:v>
                </c:pt>
                <c:pt idx="2964">
                  <c:v>9.3010000000000002</c:v>
                </c:pt>
                <c:pt idx="2965">
                  <c:v>9.6010000000000009</c:v>
                </c:pt>
                <c:pt idx="2966">
                  <c:v>9.7349999999999994</c:v>
                </c:pt>
                <c:pt idx="2967">
                  <c:v>9.641</c:v>
                </c:pt>
                <c:pt idx="2968">
                  <c:v>9.39</c:v>
                </c:pt>
                <c:pt idx="2969">
                  <c:v>8.69</c:v>
                </c:pt>
                <c:pt idx="2970">
                  <c:v>8.15</c:v>
                </c:pt>
                <c:pt idx="2971">
                  <c:v>8.1340000000000003</c:v>
                </c:pt>
                <c:pt idx="2972">
                  <c:v>7.8209999999999997</c:v>
                </c:pt>
                <c:pt idx="2973">
                  <c:v>7.6520000000000001</c:v>
                </c:pt>
                <c:pt idx="2974">
                  <c:v>7.5060000000000002</c:v>
                </c:pt>
                <c:pt idx="2975">
                  <c:v>7.3550000000000004</c:v>
                </c:pt>
                <c:pt idx="2976">
                  <c:v>7.1630000000000003</c:v>
                </c:pt>
                <c:pt idx="2977">
                  <c:v>6.95</c:v>
                </c:pt>
                <c:pt idx="2978">
                  <c:v>6.8920000000000003</c:v>
                </c:pt>
                <c:pt idx="2979">
                  <c:v>6.867</c:v>
                </c:pt>
                <c:pt idx="2980">
                  <c:v>6.8460000000000001</c:v>
                </c:pt>
                <c:pt idx="2981">
                  <c:v>6.2960000000000003</c:v>
                </c:pt>
                <c:pt idx="2982">
                  <c:v>6.5</c:v>
                </c:pt>
                <c:pt idx="2983">
                  <c:v>7.7190000000000003</c:v>
                </c:pt>
                <c:pt idx="2984">
                  <c:v>8.1310000000000002</c:v>
                </c:pt>
                <c:pt idx="2985">
                  <c:v>8.0760000000000005</c:v>
                </c:pt>
                <c:pt idx="2986">
                  <c:v>7.94</c:v>
                </c:pt>
                <c:pt idx="2987">
                  <c:v>7.8650000000000002</c:v>
                </c:pt>
                <c:pt idx="2988">
                  <c:v>7.859</c:v>
                </c:pt>
                <c:pt idx="2989">
                  <c:v>7.8840000000000003</c:v>
                </c:pt>
                <c:pt idx="2990">
                  <c:v>7.9630000000000001</c:v>
                </c:pt>
                <c:pt idx="2991">
                  <c:v>8.0429999999999993</c:v>
                </c:pt>
                <c:pt idx="2992">
                  <c:v>8.1110000000000007</c:v>
                </c:pt>
                <c:pt idx="2993">
                  <c:v>7.9489999999999998</c:v>
                </c:pt>
                <c:pt idx="2994">
                  <c:v>7.5640000000000001</c:v>
                </c:pt>
                <c:pt idx="2995">
                  <c:v>7.6340000000000003</c:v>
                </c:pt>
                <c:pt idx="2996">
                  <c:v>7.4409999999999998</c:v>
                </c:pt>
                <c:pt idx="2997">
                  <c:v>6.9729999999999999</c:v>
                </c:pt>
                <c:pt idx="2998">
                  <c:v>6.4109999999999996</c:v>
                </c:pt>
                <c:pt idx="2999">
                  <c:v>5.9109999999999996</c:v>
                </c:pt>
                <c:pt idx="3000">
                  <c:v>5.6029999999999998</c:v>
                </c:pt>
                <c:pt idx="3001">
                  <c:v>5.5110000000000001</c:v>
                </c:pt>
                <c:pt idx="3002">
                  <c:v>5.681</c:v>
                </c:pt>
                <c:pt idx="3003">
                  <c:v>5.9939999999999998</c:v>
                </c:pt>
                <c:pt idx="3004">
                  <c:v>6.2359999999999998</c:v>
                </c:pt>
                <c:pt idx="3005">
                  <c:v>5.734</c:v>
                </c:pt>
                <c:pt idx="3006">
                  <c:v>5.2439999999999998</c:v>
                </c:pt>
                <c:pt idx="3007">
                  <c:v>5.7549999999999999</c:v>
                </c:pt>
                <c:pt idx="3008">
                  <c:v>6.375</c:v>
                </c:pt>
                <c:pt idx="3009">
                  <c:v>6.8079999999999998</c:v>
                </c:pt>
                <c:pt idx="3010">
                  <c:v>7.1609999999999996</c:v>
                </c:pt>
                <c:pt idx="3011">
                  <c:v>7.4649999999999999</c:v>
                </c:pt>
                <c:pt idx="3012">
                  <c:v>7.782</c:v>
                </c:pt>
                <c:pt idx="3013">
                  <c:v>7.9589999999999996</c:v>
                </c:pt>
                <c:pt idx="3014">
                  <c:v>7.8810000000000002</c:v>
                </c:pt>
                <c:pt idx="3015">
                  <c:v>7.6210000000000004</c:v>
                </c:pt>
                <c:pt idx="3016">
                  <c:v>7.2119999999999997</c:v>
                </c:pt>
                <c:pt idx="3017">
                  <c:v>6.5750000000000002</c:v>
                </c:pt>
                <c:pt idx="3018">
                  <c:v>6.2510000000000003</c:v>
                </c:pt>
                <c:pt idx="3019">
                  <c:v>6.109</c:v>
                </c:pt>
                <c:pt idx="3020">
                  <c:v>5.7439999999999998</c:v>
                </c:pt>
                <c:pt idx="3021">
                  <c:v>5.3920000000000003</c:v>
                </c:pt>
                <c:pt idx="3022">
                  <c:v>5.117</c:v>
                </c:pt>
                <c:pt idx="3023">
                  <c:v>4.8890000000000002</c:v>
                </c:pt>
                <c:pt idx="3024">
                  <c:v>4.7519999999999998</c:v>
                </c:pt>
                <c:pt idx="3025">
                  <c:v>4.4950000000000001</c:v>
                </c:pt>
                <c:pt idx="3026">
                  <c:v>3.9910000000000001</c:v>
                </c:pt>
                <c:pt idx="3027">
                  <c:v>3.5569999999999999</c:v>
                </c:pt>
                <c:pt idx="3028">
                  <c:v>3.53</c:v>
                </c:pt>
                <c:pt idx="3029">
                  <c:v>3.9710000000000001</c:v>
                </c:pt>
                <c:pt idx="3030">
                  <c:v>3.839</c:v>
                </c:pt>
                <c:pt idx="3031">
                  <c:v>3.8490000000000002</c:v>
                </c:pt>
                <c:pt idx="3032">
                  <c:v>4.0709999999999997</c:v>
                </c:pt>
                <c:pt idx="3033">
                  <c:v>4.3099999999999996</c:v>
                </c:pt>
                <c:pt idx="3034">
                  <c:v>4.3689999999999998</c:v>
                </c:pt>
                <c:pt idx="3035">
                  <c:v>4.3410000000000002</c:v>
                </c:pt>
                <c:pt idx="3036">
                  <c:v>4.2389999999999999</c:v>
                </c:pt>
                <c:pt idx="3037">
                  <c:v>4.2530000000000001</c:v>
                </c:pt>
                <c:pt idx="3038">
                  <c:v>4.3179999999999996</c:v>
                </c:pt>
                <c:pt idx="3039">
                  <c:v>4.2640000000000002</c:v>
                </c:pt>
                <c:pt idx="3040">
                  <c:v>4.1609999999999996</c:v>
                </c:pt>
                <c:pt idx="3041">
                  <c:v>3.9470000000000001</c:v>
                </c:pt>
                <c:pt idx="3042">
                  <c:v>4.1340000000000003</c:v>
                </c:pt>
                <c:pt idx="3043">
                  <c:v>5.1890000000000001</c:v>
                </c:pt>
                <c:pt idx="3044">
                  <c:v>6.3019999999999996</c:v>
                </c:pt>
                <c:pt idx="3045">
                  <c:v>7.0620000000000003</c:v>
                </c:pt>
                <c:pt idx="3046">
                  <c:v>7.516</c:v>
                </c:pt>
                <c:pt idx="3047">
                  <c:v>7.9729999999999999</c:v>
                </c:pt>
                <c:pt idx="3048">
                  <c:v>8.1769999999999996</c:v>
                </c:pt>
                <c:pt idx="3049">
                  <c:v>8.125</c:v>
                </c:pt>
                <c:pt idx="3050">
                  <c:v>7.8869999999999996</c:v>
                </c:pt>
                <c:pt idx="3051">
                  <c:v>7.4729999999999999</c:v>
                </c:pt>
                <c:pt idx="3052">
                  <c:v>7.2409999999999997</c:v>
                </c:pt>
                <c:pt idx="3053">
                  <c:v>6.9980000000000002</c:v>
                </c:pt>
                <c:pt idx="3054">
                  <c:v>6.8120000000000003</c:v>
                </c:pt>
                <c:pt idx="3055">
                  <c:v>7.202</c:v>
                </c:pt>
                <c:pt idx="3056">
                  <c:v>7.7910000000000004</c:v>
                </c:pt>
                <c:pt idx="3057">
                  <c:v>8.2880000000000003</c:v>
                </c:pt>
                <c:pt idx="3058">
                  <c:v>8.234</c:v>
                </c:pt>
                <c:pt idx="3059">
                  <c:v>7.4880000000000004</c:v>
                </c:pt>
                <c:pt idx="3060">
                  <c:v>7.2060000000000004</c:v>
                </c:pt>
                <c:pt idx="3061">
                  <c:v>7.4539999999999997</c:v>
                </c:pt>
                <c:pt idx="3062">
                  <c:v>7.6</c:v>
                </c:pt>
                <c:pt idx="3063">
                  <c:v>8.1449999999999996</c:v>
                </c:pt>
                <c:pt idx="3064">
                  <c:v>7.8869999999999996</c:v>
                </c:pt>
                <c:pt idx="3065">
                  <c:v>7.3559999999999999</c:v>
                </c:pt>
                <c:pt idx="3066">
                  <c:v>7.2089999999999996</c:v>
                </c:pt>
                <c:pt idx="3067">
                  <c:v>7.476</c:v>
                </c:pt>
                <c:pt idx="3068">
                  <c:v>7.9939999999999998</c:v>
                </c:pt>
                <c:pt idx="3069">
                  <c:v>8.3629999999999995</c:v>
                </c:pt>
                <c:pt idx="3070">
                  <c:v>8.3420000000000005</c:v>
                </c:pt>
                <c:pt idx="3071">
                  <c:v>8.2390000000000008</c:v>
                </c:pt>
                <c:pt idx="3072">
                  <c:v>8.1539999999999999</c:v>
                </c:pt>
                <c:pt idx="3073">
                  <c:v>8.0990000000000002</c:v>
                </c:pt>
                <c:pt idx="3074">
                  <c:v>7.7469999999999999</c:v>
                </c:pt>
                <c:pt idx="3075">
                  <c:v>7.375</c:v>
                </c:pt>
                <c:pt idx="3076">
                  <c:v>7.0030000000000001</c:v>
                </c:pt>
                <c:pt idx="3077">
                  <c:v>6.5279999999999996</c:v>
                </c:pt>
                <c:pt idx="3078">
                  <c:v>6.4219999999999997</c:v>
                </c:pt>
                <c:pt idx="3079">
                  <c:v>5.3319999999999999</c:v>
                </c:pt>
                <c:pt idx="3080">
                  <c:v>3.9820000000000002</c:v>
                </c:pt>
                <c:pt idx="3081">
                  <c:v>3.0750000000000002</c:v>
                </c:pt>
                <c:pt idx="3082">
                  <c:v>3.1709999999999998</c:v>
                </c:pt>
                <c:pt idx="3083">
                  <c:v>4.1139999999999999</c:v>
                </c:pt>
                <c:pt idx="3084">
                  <c:v>5.2060000000000004</c:v>
                </c:pt>
                <c:pt idx="3085">
                  <c:v>6.0629999999999997</c:v>
                </c:pt>
                <c:pt idx="3086">
                  <c:v>6.66</c:v>
                </c:pt>
                <c:pt idx="3087">
                  <c:v>7.2789999999999999</c:v>
                </c:pt>
                <c:pt idx="3088">
                  <c:v>7.49</c:v>
                </c:pt>
                <c:pt idx="3089">
                  <c:v>7.1449999999999996</c:v>
                </c:pt>
                <c:pt idx="3090">
                  <c:v>7.6980000000000004</c:v>
                </c:pt>
                <c:pt idx="3091">
                  <c:v>8.3740000000000006</c:v>
                </c:pt>
                <c:pt idx="3092">
                  <c:v>8.4909999999999997</c:v>
                </c:pt>
                <c:pt idx="3093">
                  <c:v>8.9939999999999998</c:v>
                </c:pt>
                <c:pt idx="3094">
                  <c:v>8.9440000000000008</c:v>
                </c:pt>
                <c:pt idx="3095">
                  <c:v>9.0340000000000007</c:v>
                </c:pt>
                <c:pt idx="3096">
                  <c:v>9.2260000000000009</c:v>
                </c:pt>
                <c:pt idx="3097">
                  <c:v>8.6140000000000008</c:v>
                </c:pt>
                <c:pt idx="3098">
                  <c:v>7.7990000000000004</c:v>
                </c:pt>
                <c:pt idx="3099">
                  <c:v>7.1029999999999998</c:v>
                </c:pt>
                <c:pt idx="3100">
                  <c:v>6.3609999999999998</c:v>
                </c:pt>
                <c:pt idx="3101">
                  <c:v>5.5789999999999997</c:v>
                </c:pt>
                <c:pt idx="3102">
                  <c:v>5.202</c:v>
                </c:pt>
                <c:pt idx="3103">
                  <c:v>4.9850000000000003</c:v>
                </c:pt>
                <c:pt idx="3104">
                  <c:v>5.1020000000000003</c:v>
                </c:pt>
                <c:pt idx="3105">
                  <c:v>5.4569999999999999</c:v>
                </c:pt>
                <c:pt idx="3106">
                  <c:v>5.7619999999999996</c:v>
                </c:pt>
                <c:pt idx="3107">
                  <c:v>5.8209999999999997</c:v>
                </c:pt>
                <c:pt idx="3108">
                  <c:v>5.6390000000000002</c:v>
                </c:pt>
                <c:pt idx="3109">
                  <c:v>5.3179999999999996</c:v>
                </c:pt>
                <c:pt idx="3110">
                  <c:v>4.9619999999999997</c:v>
                </c:pt>
                <c:pt idx="3111">
                  <c:v>4.4610000000000003</c:v>
                </c:pt>
                <c:pt idx="3112">
                  <c:v>3.78</c:v>
                </c:pt>
                <c:pt idx="3113">
                  <c:v>2.919</c:v>
                </c:pt>
                <c:pt idx="3114">
                  <c:v>3.3250000000000002</c:v>
                </c:pt>
                <c:pt idx="3115">
                  <c:v>5.0359999999999996</c:v>
                </c:pt>
                <c:pt idx="3116">
                  <c:v>5.9829999999999997</c:v>
                </c:pt>
                <c:pt idx="3117">
                  <c:v>6.3220000000000001</c:v>
                </c:pt>
                <c:pt idx="3118">
                  <c:v>6.5250000000000004</c:v>
                </c:pt>
                <c:pt idx="3119">
                  <c:v>6.4290000000000003</c:v>
                </c:pt>
                <c:pt idx="3120">
                  <c:v>6.2779999999999996</c:v>
                </c:pt>
                <c:pt idx="3121">
                  <c:v>6.1459999999999999</c:v>
                </c:pt>
                <c:pt idx="3122">
                  <c:v>6.1609999999999996</c:v>
                </c:pt>
                <c:pt idx="3123">
                  <c:v>6.3140000000000001</c:v>
                </c:pt>
                <c:pt idx="3124">
                  <c:v>6.2240000000000002</c:v>
                </c:pt>
                <c:pt idx="3125">
                  <c:v>5.5579999999999998</c:v>
                </c:pt>
                <c:pt idx="3126">
                  <c:v>5.2939999999999996</c:v>
                </c:pt>
                <c:pt idx="3127">
                  <c:v>5.7309999999999999</c:v>
                </c:pt>
                <c:pt idx="3128">
                  <c:v>6.4829999999999997</c:v>
                </c:pt>
                <c:pt idx="3129">
                  <c:v>7.1980000000000004</c:v>
                </c:pt>
                <c:pt idx="3130">
                  <c:v>7.681</c:v>
                </c:pt>
                <c:pt idx="3131">
                  <c:v>7.944</c:v>
                </c:pt>
                <c:pt idx="3132">
                  <c:v>8.1579999999999995</c:v>
                </c:pt>
                <c:pt idx="3133">
                  <c:v>8.3409999999999993</c:v>
                </c:pt>
                <c:pt idx="3134">
                  <c:v>8.5259999999999998</c:v>
                </c:pt>
                <c:pt idx="3135">
                  <c:v>8.5719999999999992</c:v>
                </c:pt>
                <c:pt idx="3136">
                  <c:v>8.4290000000000003</c:v>
                </c:pt>
                <c:pt idx="3137">
                  <c:v>8.109</c:v>
                </c:pt>
                <c:pt idx="3138">
                  <c:v>7.9320000000000004</c:v>
                </c:pt>
                <c:pt idx="3139">
                  <c:v>8.484</c:v>
                </c:pt>
                <c:pt idx="3140">
                  <c:v>8.3030000000000008</c:v>
                </c:pt>
                <c:pt idx="3141">
                  <c:v>7.8070000000000004</c:v>
                </c:pt>
                <c:pt idx="3142">
                  <c:v>7.6280000000000001</c:v>
                </c:pt>
                <c:pt idx="3143">
                  <c:v>7.516</c:v>
                </c:pt>
                <c:pt idx="3144">
                  <c:v>7.2759999999999998</c:v>
                </c:pt>
                <c:pt idx="3145">
                  <c:v>6.9139999999999997</c:v>
                </c:pt>
                <c:pt idx="3146">
                  <c:v>6.6230000000000002</c:v>
                </c:pt>
                <c:pt idx="3147">
                  <c:v>6.3550000000000004</c:v>
                </c:pt>
                <c:pt idx="3148">
                  <c:v>6.1379999999999999</c:v>
                </c:pt>
                <c:pt idx="3149">
                  <c:v>5.3410000000000002</c:v>
                </c:pt>
                <c:pt idx="3150">
                  <c:v>5.9589999999999996</c:v>
                </c:pt>
                <c:pt idx="3151">
                  <c:v>6.1920000000000002</c:v>
                </c:pt>
                <c:pt idx="3152">
                  <c:v>6.15</c:v>
                </c:pt>
                <c:pt idx="3153">
                  <c:v>6.1139999999999999</c:v>
                </c:pt>
                <c:pt idx="3154">
                  <c:v>6.0659999999999998</c:v>
                </c:pt>
                <c:pt idx="3155">
                  <c:v>6.0629999999999997</c:v>
                </c:pt>
                <c:pt idx="3156">
                  <c:v>6.1580000000000004</c:v>
                </c:pt>
                <c:pt idx="3157">
                  <c:v>6.343</c:v>
                </c:pt>
                <c:pt idx="3158">
                  <c:v>6.681</c:v>
                </c:pt>
                <c:pt idx="3159">
                  <c:v>7.0469999999999997</c:v>
                </c:pt>
                <c:pt idx="3160">
                  <c:v>7.3470000000000004</c:v>
                </c:pt>
                <c:pt idx="3161">
                  <c:v>7.7210000000000001</c:v>
                </c:pt>
                <c:pt idx="3162">
                  <c:v>7.6719999999999997</c:v>
                </c:pt>
                <c:pt idx="3163">
                  <c:v>8.3320000000000007</c:v>
                </c:pt>
                <c:pt idx="3164">
                  <c:v>8.5869999999999997</c:v>
                </c:pt>
                <c:pt idx="3165">
                  <c:v>8.4499999999999993</c:v>
                </c:pt>
                <c:pt idx="3166">
                  <c:v>8.3179999999999996</c:v>
                </c:pt>
                <c:pt idx="3167">
                  <c:v>8.1609999999999996</c:v>
                </c:pt>
                <c:pt idx="3168">
                  <c:v>7.9180000000000001</c:v>
                </c:pt>
                <c:pt idx="3169">
                  <c:v>7.6050000000000004</c:v>
                </c:pt>
                <c:pt idx="3170">
                  <c:v>7.4489999999999998</c:v>
                </c:pt>
                <c:pt idx="3171">
                  <c:v>7.2220000000000004</c:v>
                </c:pt>
                <c:pt idx="3172">
                  <c:v>6.8570000000000002</c:v>
                </c:pt>
                <c:pt idx="3173">
                  <c:v>5.3689999999999998</c:v>
                </c:pt>
                <c:pt idx="3174">
                  <c:v>5.7889999999999997</c:v>
                </c:pt>
                <c:pt idx="3175">
                  <c:v>6.17</c:v>
                </c:pt>
                <c:pt idx="3176">
                  <c:v>6.1520000000000001</c:v>
                </c:pt>
                <c:pt idx="3177">
                  <c:v>6.1630000000000003</c:v>
                </c:pt>
                <c:pt idx="3178">
                  <c:v>6.1459999999999999</c:v>
                </c:pt>
                <c:pt idx="3179">
                  <c:v>6.23</c:v>
                </c:pt>
                <c:pt idx="3180">
                  <c:v>6.4950000000000001</c:v>
                </c:pt>
                <c:pt idx="3181">
                  <c:v>6.84</c:v>
                </c:pt>
                <c:pt idx="3182">
                  <c:v>7.1319999999999997</c:v>
                </c:pt>
                <c:pt idx="3183">
                  <c:v>7.3280000000000003</c:v>
                </c:pt>
                <c:pt idx="3184">
                  <c:v>7.4450000000000003</c:v>
                </c:pt>
                <c:pt idx="3185">
                  <c:v>7.3</c:v>
                </c:pt>
                <c:pt idx="3186">
                  <c:v>7.593</c:v>
                </c:pt>
                <c:pt idx="3187">
                  <c:v>8.5790000000000006</c:v>
                </c:pt>
                <c:pt idx="3188">
                  <c:v>9.0559999999999992</c:v>
                </c:pt>
                <c:pt idx="3189">
                  <c:v>8.99</c:v>
                </c:pt>
                <c:pt idx="3190">
                  <c:v>8.8059999999999992</c:v>
                </c:pt>
                <c:pt idx="3191">
                  <c:v>8.3539999999999992</c:v>
                </c:pt>
                <c:pt idx="3192">
                  <c:v>8.1579999999999995</c:v>
                </c:pt>
                <c:pt idx="3193">
                  <c:v>7.9790000000000001</c:v>
                </c:pt>
                <c:pt idx="3194">
                  <c:v>7.7850000000000001</c:v>
                </c:pt>
                <c:pt idx="3195">
                  <c:v>7.5730000000000004</c:v>
                </c:pt>
                <c:pt idx="3196">
                  <c:v>7.0620000000000003</c:v>
                </c:pt>
                <c:pt idx="3197">
                  <c:v>5.8479999999999999</c:v>
                </c:pt>
                <c:pt idx="3198">
                  <c:v>6.4870000000000001</c:v>
                </c:pt>
                <c:pt idx="3199">
                  <c:v>6.6219999999999999</c:v>
                </c:pt>
                <c:pt idx="3200">
                  <c:v>6.9139999999999997</c:v>
                </c:pt>
                <c:pt idx="3201">
                  <c:v>7.0659999999999998</c:v>
                </c:pt>
                <c:pt idx="3202">
                  <c:v>7.0919999999999996</c:v>
                </c:pt>
                <c:pt idx="3203">
                  <c:v>7.1369999999999996</c:v>
                </c:pt>
                <c:pt idx="3204">
                  <c:v>7.2670000000000003</c:v>
                </c:pt>
                <c:pt idx="3205">
                  <c:v>7.1790000000000003</c:v>
                </c:pt>
                <c:pt idx="3206">
                  <c:v>7.0730000000000004</c:v>
                </c:pt>
                <c:pt idx="3207">
                  <c:v>7.1150000000000002</c:v>
                </c:pt>
                <c:pt idx="3208">
                  <c:v>7.1970000000000001</c:v>
                </c:pt>
                <c:pt idx="3209">
                  <c:v>7.07</c:v>
                </c:pt>
                <c:pt idx="3210">
                  <c:v>7.2889999999999997</c:v>
                </c:pt>
                <c:pt idx="3211">
                  <c:v>7.9770000000000003</c:v>
                </c:pt>
                <c:pt idx="3212">
                  <c:v>8.2739999999999991</c:v>
                </c:pt>
                <c:pt idx="3213">
                  <c:v>8.2870000000000008</c:v>
                </c:pt>
                <c:pt idx="3214">
                  <c:v>8.1080000000000005</c:v>
                </c:pt>
                <c:pt idx="3215">
                  <c:v>7.7830000000000004</c:v>
                </c:pt>
                <c:pt idx="3216">
                  <c:v>7.4139999999999997</c:v>
                </c:pt>
                <c:pt idx="3217">
                  <c:v>7.149</c:v>
                </c:pt>
                <c:pt idx="3218">
                  <c:v>6.7009999999999996</c:v>
                </c:pt>
                <c:pt idx="3219">
                  <c:v>6.1920000000000002</c:v>
                </c:pt>
                <c:pt idx="3220">
                  <c:v>5.6609999999999996</c:v>
                </c:pt>
                <c:pt idx="3221">
                  <c:v>4.516</c:v>
                </c:pt>
                <c:pt idx="3222">
                  <c:v>3.754</c:v>
                </c:pt>
                <c:pt idx="3223">
                  <c:v>5.0350000000000001</c:v>
                </c:pt>
                <c:pt idx="3224">
                  <c:v>5.8520000000000003</c:v>
                </c:pt>
                <c:pt idx="3225">
                  <c:v>6.181</c:v>
                </c:pt>
                <c:pt idx="3226">
                  <c:v>6.41</c:v>
                </c:pt>
                <c:pt idx="3227">
                  <c:v>6.6130000000000004</c:v>
                </c:pt>
                <c:pt idx="3228">
                  <c:v>6.782</c:v>
                </c:pt>
                <c:pt idx="3229">
                  <c:v>6.9139999999999997</c:v>
                </c:pt>
                <c:pt idx="3230">
                  <c:v>6.9989999999999997</c:v>
                </c:pt>
                <c:pt idx="3231">
                  <c:v>7.1230000000000002</c:v>
                </c:pt>
                <c:pt idx="3232">
                  <c:v>7.2069999999999999</c:v>
                </c:pt>
                <c:pt idx="3233">
                  <c:v>7.0229999999999997</c:v>
                </c:pt>
                <c:pt idx="3234">
                  <c:v>7.1079999999999997</c:v>
                </c:pt>
                <c:pt idx="3235">
                  <c:v>7.8609999999999998</c:v>
                </c:pt>
                <c:pt idx="3236">
                  <c:v>8.3460000000000001</c:v>
                </c:pt>
                <c:pt idx="3237">
                  <c:v>8.4969999999999999</c:v>
                </c:pt>
                <c:pt idx="3238">
                  <c:v>8.3699999999999992</c:v>
                </c:pt>
                <c:pt idx="3239">
                  <c:v>8.0489999999999995</c:v>
                </c:pt>
                <c:pt idx="3240">
                  <c:v>7.7229999999999999</c:v>
                </c:pt>
                <c:pt idx="3241">
                  <c:v>7.3620000000000001</c:v>
                </c:pt>
                <c:pt idx="3242">
                  <c:v>6.96</c:v>
                </c:pt>
                <c:pt idx="3243">
                  <c:v>6.51</c:v>
                </c:pt>
                <c:pt idx="3244">
                  <c:v>5.9720000000000004</c:v>
                </c:pt>
                <c:pt idx="3245">
                  <c:v>4.9349999999999996</c:v>
                </c:pt>
                <c:pt idx="3246">
                  <c:v>4.8360000000000003</c:v>
                </c:pt>
                <c:pt idx="3247">
                  <c:v>5.7850000000000001</c:v>
                </c:pt>
                <c:pt idx="3248">
                  <c:v>6.109</c:v>
                </c:pt>
                <c:pt idx="3249">
                  <c:v>6.0049999999999999</c:v>
                </c:pt>
                <c:pt idx="3250">
                  <c:v>5.8520000000000003</c:v>
                </c:pt>
                <c:pt idx="3251">
                  <c:v>5.8079999999999998</c:v>
                </c:pt>
                <c:pt idx="3252">
                  <c:v>5.835</c:v>
                </c:pt>
                <c:pt idx="3253">
                  <c:v>5.931</c:v>
                </c:pt>
                <c:pt idx="3254">
                  <c:v>6.0979999999999999</c:v>
                </c:pt>
                <c:pt idx="3255">
                  <c:v>6.35</c:v>
                </c:pt>
                <c:pt idx="3256">
                  <c:v>6.6749999999999998</c:v>
                </c:pt>
                <c:pt idx="3257">
                  <c:v>6.9989999999999997</c:v>
                </c:pt>
                <c:pt idx="3258">
                  <c:v>7.4509999999999996</c:v>
                </c:pt>
                <c:pt idx="3259">
                  <c:v>7.77</c:v>
                </c:pt>
                <c:pt idx="3260">
                  <c:v>7.4989999999999997</c:v>
                </c:pt>
                <c:pt idx="3261">
                  <c:v>6.9480000000000004</c:v>
                </c:pt>
                <c:pt idx="3262">
                  <c:v>6.407</c:v>
                </c:pt>
                <c:pt idx="3263">
                  <c:v>5.9790000000000001</c:v>
                </c:pt>
                <c:pt idx="3264">
                  <c:v>5.65</c:v>
                </c:pt>
                <c:pt idx="3265">
                  <c:v>5.4749999999999996</c:v>
                </c:pt>
                <c:pt idx="3266">
                  <c:v>5.4189999999999996</c:v>
                </c:pt>
                <c:pt idx="3267">
                  <c:v>5.3739999999999997</c:v>
                </c:pt>
                <c:pt idx="3268">
                  <c:v>5.1710000000000003</c:v>
                </c:pt>
                <c:pt idx="3269">
                  <c:v>4.8099999999999996</c:v>
                </c:pt>
                <c:pt idx="3270">
                  <c:v>4.8890000000000002</c:v>
                </c:pt>
                <c:pt idx="3271">
                  <c:v>4.9320000000000004</c:v>
                </c:pt>
                <c:pt idx="3272">
                  <c:v>4.7430000000000003</c:v>
                </c:pt>
                <c:pt idx="3273">
                  <c:v>4.3760000000000003</c:v>
                </c:pt>
                <c:pt idx="3274">
                  <c:v>3.9649999999999999</c:v>
                </c:pt>
                <c:pt idx="3275">
                  <c:v>3.6179999999999999</c:v>
                </c:pt>
                <c:pt idx="3276">
                  <c:v>3.3090000000000002</c:v>
                </c:pt>
                <c:pt idx="3277">
                  <c:v>3.0379999999999998</c:v>
                </c:pt>
                <c:pt idx="3278">
                  <c:v>2.8140000000000001</c:v>
                </c:pt>
                <c:pt idx="3279">
                  <c:v>2.625</c:v>
                </c:pt>
                <c:pt idx="3280">
                  <c:v>2.5720000000000001</c:v>
                </c:pt>
                <c:pt idx="3281">
                  <c:v>2.915</c:v>
                </c:pt>
                <c:pt idx="3282">
                  <c:v>3.7130000000000001</c:v>
                </c:pt>
                <c:pt idx="3283">
                  <c:v>4.6050000000000004</c:v>
                </c:pt>
                <c:pt idx="3284">
                  <c:v>5.109</c:v>
                </c:pt>
                <c:pt idx="3285">
                  <c:v>5.1829999999999998</c:v>
                </c:pt>
                <c:pt idx="3286">
                  <c:v>5.016</c:v>
                </c:pt>
                <c:pt idx="3287">
                  <c:v>4.6349999999999998</c:v>
                </c:pt>
                <c:pt idx="3288">
                  <c:v>4.1139999999999999</c:v>
                </c:pt>
                <c:pt idx="3289">
                  <c:v>3.6379999999999999</c:v>
                </c:pt>
                <c:pt idx="3290">
                  <c:v>3.2909999999999999</c:v>
                </c:pt>
                <c:pt idx="3291">
                  <c:v>3.1059999999999999</c:v>
                </c:pt>
                <c:pt idx="3292">
                  <c:v>3.1179999999999999</c:v>
                </c:pt>
                <c:pt idx="3293">
                  <c:v>2.9769999999999999</c:v>
                </c:pt>
                <c:pt idx="3294">
                  <c:v>2.8260000000000001</c:v>
                </c:pt>
                <c:pt idx="3295">
                  <c:v>2.84</c:v>
                </c:pt>
                <c:pt idx="3296">
                  <c:v>2.7650000000000001</c:v>
                </c:pt>
                <c:pt idx="3297">
                  <c:v>2.8130000000000002</c:v>
                </c:pt>
                <c:pt idx="3298">
                  <c:v>2.9569999999999999</c:v>
                </c:pt>
                <c:pt idx="3299">
                  <c:v>2.927</c:v>
                </c:pt>
                <c:pt idx="3300">
                  <c:v>2.6509999999999998</c:v>
                </c:pt>
                <c:pt idx="3301">
                  <c:v>2.3479999999999999</c:v>
                </c:pt>
                <c:pt idx="3302">
                  <c:v>2.2349999999999999</c:v>
                </c:pt>
                <c:pt idx="3303">
                  <c:v>2.3140000000000001</c:v>
                </c:pt>
                <c:pt idx="3304">
                  <c:v>2.7170000000000001</c:v>
                </c:pt>
                <c:pt idx="3305">
                  <c:v>3.383</c:v>
                </c:pt>
                <c:pt idx="3306">
                  <c:v>4.3040000000000003</c:v>
                </c:pt>
                <c:pt idx="3307">
                  <c:v>5.1180000000000003</c:v>
                </c:pt>
                <c:pt idx="3308">
                  <c:v>5.6980000000000004</c:v>
                </c:pt>
                <c:pt idx="3309">
                  <c:v>5.9119999999999999</c:v>
                </c:pt>
                <c:pt idx="3310">
                  <c:v>5.8890000000000002</c:v>
                </c:pt>
                <c:pt idx="3311">
                  <c:v>5.6890000000000001</c:v>
                </c:pt>
                <c:pt idx="3312">
                  <c:v>5.319</c:v>
                </c:pt>
                <c:pt idx="3313">
                  <c:v>4.9589999999999996</c:v>
                </c:pt>
                <c:pt idx="3314">
                  <c:v>4.8390000000000004</c:v>
                </c:pt>
                <c:pt idx="3315">
                  <c:v>4.9420000000000002</c:v>
                </c:pt>
                <c:pt idx="3316">
                  <c:v>5.0640000000000001</c:v>
                </c:pt>
                <c:pt idx="3317">
                  <c:v>4.8520000000000003</c:v>
                </c:pt>
                <c:pt idx="3318">
                  <c:v>4.6829999999999998</c:v>
                </c:pt>
                <c:pt idx="3319">
                  <c:v>4.7770000000000001</c:v>
                </c:pt>
                <c:pt idx="3320">
                  <c:v>5.1580000000000004</c:v>
                </c:pt>
                <c:pt idx="3321">
                  <c:v>5.4870000000000001</c:v>
                </c:pt>
                <c:pt idx="3322">
                  <c:v>5.54</c:v>
                </c:pt>
                <c:pt idx="3323">
                  <c:v>5.4260000000000002</c:v>
                </c:pt>
                <c:pt idx="3324">
                  <c:v>5.2309999999999999</c:v>
                </c:pt>
                <c:pt idx="3325">
                  <c:v>5.1100000000000003</c:v>
                </c:pt>
                <c:pt idx="3326">
                  <c:v>5.1719999999999997</c:v>
                </c:pt>
                <c:pt idx="3327">
                  <c:v>5.5140000000000002</c:v>
                </c:pt>
                <c:pt idx="3328">
                  <c:v>6.157</c:v>
                </c:pt>
                <c:pt idx="3329">
                  <c:v>6.702</c:v>
                </c:pt>
                <c:pt idx="3330">
                  <c:v>6.9489999999999998</c:v>
                </c:pt>
                <c:pt idx="3331">
                  <c:v>6.7569999999999997</c:v>
                </c:pt>
                <c:pt idx="3332">
                  <c:v>6.43</c:v>
                </c:pt>
                <c:pt idx="3333">
                  <c:v>6.2439999999999998</c:v>
                </c:pt>
                <c:pt idx="3334">
                  <c:v>5.9530000000000003</c:v>
                </c:pt>
                <c:pt idx="3335">
                  <c:v>5.8090000000000002</c:v>
                </c:pt>
                <c:pt idx="3336">
                  <c:v>5.7949999999999999</c:v>
                </c:pt>
                <c:pt idx="3337">
                  <c:v>5.8259999999999996</c:v>
                </c:pt>
                <c:pt idx="3338">
                  <c:v>5.84</c:v>
                </c:pt>
                <c:pt idx="3339">
                  <c:v>5.8029999999999999</c:v>
                </c:pt>
                <c:pt idx="3340">
                  <c:v>5.58</c:v>
                </c:pt>
                <c:pt idx="3341">
                  <c:v>5.1509999999999998</c:v>
                </c:pt>
                <c:pt idx="3342">
                  <c:v>5.1429999999999998</c:v>
                </c:pt>
                <c:pt idx="3343">
                  <c:v>5.3170000000000002</c:v>
                </c:pt>
                <c:pt idx="3344">
                  <c:v>5.43</c:v>
                </c:pt>
                <c:pt idx="3345">
                  <c:v>5.5590000000000002</c:v>
                </c:pt>
                <c:pt idx="3346">
                  <c:v>5.7329999999999997</c:v>
                </c:pt>
                <c:pt idx="3347">
                  <c:v>6.1059999999999999</c:v>
                </c:pt>
                <c:pt idx="3348">
                  <c:v>6.609</c:v>
                </c:pt>
                <c:pt idx="3349">
                  <c:v>7.1319999999999997</c:v>
                </c:pt>
                <c:pt idx="3350">
                  <c:v>7.4989999999999997</c:v>
                </c:pt>
                <c:pt idx="3351">
                  <c:v>7.63</c:v>
                </c:pt>
                <c:pt idx="3352">
                  <c:v>7.64</c:v>
                </c:pt>
                <c:pt idx="3353">
                  <c:v>7.6580000000000004</c:v>
                </c:pt>
                <c:pt idx="3354">
                  <c:v>7.5919999999999996</c:v>
                </c:pt>
                <c:pt idx="3355">
                  <c:v>7.3940000000000001</c:v>
                </c:pt>
                <c:pt idx="3356">
                  <c:v>7.19</c:v>
                </c:pt>
                <c:pt idx="3357">
                  <c:v>7.1689999999999996</c:v>
                </c:pt>
                <c:pt idx="3358">
                  <c:v>7.2009999999999996</c:v>
                </c:pt>
                <c:pt idx="3359">
                  <c:v>7.2839999999999998</c:v>
                </c:pt>
                <c:pt idx="3360">
                  <c:v>7.3550000000000004</c:v>
                </c:pt>
                <c:pt idx="3361">
                  <c:v>7.3390000000000004</c:v>
                </c:pt>
                <c:pt idx="3362">
                  <c:v>7.585</c:v>
                </c:pt>
                <c:pt idx="3363">
                  <c:v>7.6870000000000003</c:v>
                </c:pt>
                <c:pt idx="3364">
                  <c:v>7.4349999999999996</c:v>
                </c:pt>
                <c:pt idx="3365">
                  <c:v>7.36</c:v>
                </c:pt>
                <c:pt idx="3366">
                  <c:v>7.7729999999999997</c:v>
                </c:pt>
                <c:pt idx="3367">
                  <c:v>8.2769999999999992</c:v>
                </c:pt>
                <c:pt idx="3368">
                  <c:v>8.6470000000000002</c:v>
                </c:pt>
                <c:pt idx="3369">
                  <c:v>8.8350000000000009</c:v>
                </c:pt>
                <c:pt idx="3370">
                  <c:v>8.9659999999999993</c:v>
                </c:pt>
                <c:pt idx="3371">
                  <c:v>9.032</c:v>
                </c:pt>
                <c:pt idx="3372">
                  <c:v>9.0250000000000004</c:v>
                </c:pt>
                <c:pt idx="3373">
                  <c:v>8.9540000000000006</c:v>
                </c:pt>
                <c:pt idx="3374">
                  <c:v>8.8360000000000003</c:v>
                </c:pt>
                <c:pt idx="3375">
                  <c:v>8.6180000000000003</c:v>
                </c:pt>
                <c:pt idx="3376">
                  <c:v>8.2119999999999997</c:v>
                </c:pt>
                <c:pt idx="3377">
                  <c:v>7.4020000000000001</c:v>
                </c:pt>
                <c:pt idx="3378">
                  <c:v>6.6929999999999996</c:v>
                </c:pt>
                <c:pt idx="3379">
                  <c:v>6.42</c:v>
                </c:pt>
                <c:pt idx="3380">
                  <c:v>6.1929999999999996</c:v>
                </c:pt>
                <c:pt idx="3381">
                  <c:v>6.0309999999999997</c:v>
                </c:pt>
                <c:pt idx="3382">
                  <c:v>5.9530000000000003</c:v>
                </c:pt>
                <c:pt idx="3383">
                  <c:v>5.7069999999999999</c:v>
                </c:pt>
                <c:pt idx="3384">
                  <c:v>5.367</c:v>
                </c:pt>
                <c:pt idx="3385">
                  <c:v>4.9279999999999999</c:v>
                </c:pt>
                <c:pt idx="3386">
                  <c:v>4.4610000000000003</c:v>
                </c:pt>
                <c:pt idx="3387">
                  <c:v>4.1189999999999998</c:v>
                </c:pt>
                <c:pt idx="3388">
                  <c:v>3.6720000000000002</c:v>
                </c:pt>
                <c:pt idx="3389">
                  <c:v>3.03</c:v>
                </c:pt>
                <c:pt idx="3390">
                  <c:v>2.8959999999999999</c:v>
                </c:pt>
                <c:pt idx="3391">
                  <c:v>3.1539999999999999</c:v>
                </c:pt>
                <c:pt idx="3392">
                  <c:v>3.7349999999999999</c:v>
                </c:pt>
                <c:pt idx="3393">
                  <c:v>4.3259999999999996</c:v>
                </c:pt>
                <c:pt idx="3394">
                  <c:v>4.7569999999999997</c:v>
                </c:pt>
                <c:pt idx="3395">
                  <c:v>5.0810000000000004</c:v>
                </c:pt>
                <c:pt idx="3396">
                  <c:v>5.3040000000000003</c:v>
                </c:pt>
                <c:pt idx="3397">
                  <c:v>5.4740000000000002</c:v>
                </c:pt>
                <c:pt idx="3398">
                  <c:v>5.5449999999999999</c:v>
                </c:pt>
                <c:pt idx="3399">
                  <c:v>5.4669999999999996</c:v>
                </c:pt>
                <c:pt idx="3400">
                  <c:v>5.2469999999999999</c:v>
                </c:pt>
                <c:pt idx="3401">
                  <c:v>4.9969999999999999</c:v>
                </c:pt>
                <c:pt idx="3402">
                  <c:v>4.9690000000000003</c:v>
                </c:pt>
                <c:pt idx="3403">
                  <c:v>4.7759999999999998</c:v>
                </c:pt>
                <c:pt idx="3404">
                  <c:v>4.476</c:v>
                </c:pt>
                <c:pt idx="3405">
                  <c:v>4.2510000000000003</c:v>
                </c:pt>
                <c:pt idx="3406">
                  <c:v>4.2300000000000004</c:v>
                </c:pt>
                <c:pt idx="3407">
                  <c:v>4.484</c:v>
                </c:pt>
                <c:pt idx="3408">
                  <c:v>4.9530000000000003</c:v>
                </c:pt>
                <c:pt idx="3409">
                  <c:v>5.4740000000000002</c:v>
                </c:pt>
                <c:pt idx="3410">
                  <c:v>5.9459999999999997</c:v>
                </c:pt>
                <c:pt idx="3411">
                  <c:v>6.3540000000000001</c:v>
                </c:pt>
                <c:pt idx="3412">
                  <c:v>6.6669999999999998</c:v>
                </c:pt>
                <c:pt idx="3413">
                  <c:v>5.9509999999999996</c:v>
                </c:pt>
                <c:pt idx="3414">
                  <c:v>4.82</c:v>
                </c:pt>
                <c:pt idx="3415">
                  <c:v>5.1369999999999996</c:v>
                </c:pt>
                <c:pt idx="3416">
                  <c:v>5.3360000000000003</c:v>
                </c:pt>
                <c:pt idx="3417">
                  <c:v>5.4640000000000004</c:v>
                </c:pt>
                <c:pt idx="3418">
                  <c:v>5.42</c:v>
                </c:pt>
                <c:pt idx="3419">
                  <c:v>5.2569999999999997</c:v>
                </c:pt>
                <c:pt idx="3420">
                  <c:v>4.984</c:v>
                </c:pt>
                <c:pt idx="3421">
                  <c:v>4.6779999999999999</c:v>
                </c:pt>
                <c:pt idx="3422">
                  <c:v>4.4459999999999997</c:v>
                </c:pt>
                <c:pt idx="3423">
                  <c:v>4.3419999999999996</c:v>
                </c:pt>
                <c:pt idx="3424">
                  <c:v>4.3109999999999999</c:v>
                </c:pt>
                <c:pt idx="3425">
                  <c:v>4.2709999999999999</c:v>
                </c:pt>
                <c:pt idx="3426">
                  <c:v>4.282</c:v>
                </c:pt>
                <c:pt idx="3427">
                  <c:v>4.3899999999999997</c:v>
                </c:pt>
                <c:pt idx="3428">
                  <c:v>4.62</c:v>
                </c:pt>
                <c:pt idx="3429">
                  <c:v>4.8339999999999996</c:v>
                </c:pt>
                <c:pt idx="3430">
                  <c:v>4.87</c:v>
                </c:pt>
                <c:pt idx="3431">
                  <c:v>4.8179999999999996</c:v>
                </c:pt>
                <c:pt idx="3432">
                  <c:v>4.7839999999999998</c:v>
                </c:pt>
                <c:pt idx="3433">
                  <c:v>4.8070000000000004</c:v>
                </c:pt>
                <c:pt idx="3434">
                  <c:v>4.8380000000000001</c:v>
                </c:pt>
                <c:pt idx="3435">
                  <c:v>4.8760000000000003</c:v>
                </c:pt>
                <c:pt idx="3436">
                  <c:v>4.931</c:v>
                </c:pt>
                <c:pt idx="3437">
                  <c:v>4.3840000000000003</c:v>
                </c:pt>
                <c:pt idx="3438">
                  <c:v>3.9609999999999999</c:v>
                </c:pt>
                <c:pt idx="3439">
                  <c:v>4.266</c:v>
                </c:pt>
                <c:pt idx="3440">
                  <c:v>4.5869999999999997</c:v>
                </c:pt>
                <c:pt idx="3441">
                  <c:v>4.8460000000000001</c:v>
                </c:pt>
                <c:pt idx="3442">
                  <c:v>5.0460000000000003</c:v>
                </c:pt>
                <c:pt idx="3443">
                  <c:v>5.3090000000000002</c:v>
                </c:pt>
                <c:pt idx="3444">
                  <c:v>5.5140000000000002</c:v>
                </c:pt>
                <c:pt idx="3445">
                  <c:v>5.63</c:v>
                </c:pt>
                <c:pt idx="3446">
                  <c:v>5.819</c:v>
                </c:pt>
                <c:pt idx="3447">
                  <c:v>6.2539999999999996</c:v>
                </c:pt>
                <c:pt idx="3448">
                  <c:v>6.8730000000000002</c:v>
                </c:pt>
                <c:pt idx="3449">
                  <c:v>7.2839999999999998</c:v>
                </c:pt>
                <c:pt idx="3450">
                  <c:v>7.2720000000000002</c:v>
                </c:pt>
                <c:pt idx="3451">
                  <c:v>7.1989999999999998</c:v>
                </c:pt>
                <c:pt idx="3452">
                  <c:v>6.7080000000000002</c:v>
                </c:pt>
                <c:pt idx="3453">
                  <c:v>6.1520000000000001</c:v>
                </c:pt>
                <c:pt idx="3454">
                  <c:v>5.7149999999999999</c:v>
                </c:pt>
                <c:pt idx="3455">
                  <c:v>5.306</c:v>
                </c:pt>
                <c:pt idx="3456">
                  <c:v>4.95</c:v>
                </c:pt>
                <c:pt idx="3457">
                  <c:v>4.6630000000000003</c:v>
                </c:pt>
                <c:pt idx="3458">
                  <c:v>4.391</c:v>
                </c:pt>
                <c:pt idx="3459">
                  <c:v>3.9990000000000001</c:v>
                </c:pt>
                <c:pt idx="3460">
                  <c:v>3.496</c:v>
                </c:pt>
                <c:pt idx="3461">
                  <c:v>2.9089999999999998</c:v>
                </c:pt>
                <c:pt idx="3462">
                  <c:v>2.6440000000000001</c:v>
                </c:pt>
                <c:pt idx="3463">
                  <c:v>2.6419999999999999</c:v>
                </c:pt>
                <c:pt idx="3464">
                  <c:v>2.8879999999999999</c:v>
                </c:pt>
                <c:pt idx="3465">
                  <c:v>3.1459999999999999</c:v>
                </c:pt>
                <c:pt idx="3466">
                  <c:v>3.5289999999999999</c:v>
                </c:pt>
                <c:pt idx="3467">
                  <c:v>3.8250000000000002</c:v>
                </c:pt>
                <c:pt idx="3468">
                  <c:v>4.056</c:v>
                </c:pt>
                <c:pt idx="3469">
                  <c:v>4.298</c:v>
                </c:pt>
                <c:pt idx="3470">
                  <c:v>4.43</c:v>
                </c:pt>
                <c:pt idx="3471">
                  <c:v>4.4450000000000003</c:v>
                </c:pt>
                <c:pt idx="3472">
                  <c:v>4.2789999999999999</c:v>
                </c:pt>
                <c:pt idx="3473">
                  <c:v>3.9569999999999999</c:v>
                </c:pt>
                <c:pt idx="3474">
                  <c:v>3.7959999999999998</c:v>
                </c:pt>
                <c:pt idx="3475">
                  <c:v>4.08</c:v>
                </c:pt>
                <c:pt idx="3476">
                  <c:v>4.585</c:v>
                </c:pt>
                <c:pt idx="3477">
                  <c:v>5.1459999999999999</c:v>
                </c:pt>
                <c:pt idx="3478">
                  <c:v>5.8369999999999997</c:v>
                </c:pt>
                <c:pt idx="3479">
                  <c:v>6.52</c:v>
                </c:pt>
                <c:pt idx="3480">
                  <c:v>6.9770000000000003</c:v>
                </c:pt>
                <c:pt idx="3481">
                  <c:v>7.2210000000000001</c:v>
                </c:pt>
                <c:pt idx="3482">
                  <c:v>7.359</c:v>
                </c:pt>
                <c:pt idx="3483">
                  <c:v>7.4859999999999998</c:v>
                </c:pt>
                <c:pt idx="3484">
                  <c:v>7.2990000000000004</c:v>
                </c:pt>
                <c:pt idx="3485">
                  <c:v>6.82</c:v>
                </c:pt>
                <c:pt idx="3486">
                  <c:v>6.9729999999999999</c:v>
                </c:pt>
                <c:pt idx="3487">
                  <c:v>7.5819999999999999</c:v>
                </c:pt>
                <c:pt idx="3488">
                  <c:v>7.9459999999999997</c:v>
                </c:pt>
                <c:pt idx="3489">
                  <c:v>8.016</c:v>
                </c:pt>
                <c:pt idx="3490">
                  <c:v>8.0329999999999995</c:v>
                </c:pt>
                <c:pt idx="3491">
                  <c:v>8.1709999999999994</c:v>
                </c:pt>
                <c:pt idx="3492">
                  <c:v>8.3689999999999998</c:v>
                </c:pt>
                <c:pt idx="3493">
                  <c:v>8.5960000000000001</c:v>
                </c:pt>
                <c:pt idx="3494">
                  <c:v>8.7520000000000007</c:v>
                </c:pt>
                <c:pt idx="3495">
                  <c:v>8.9190000000000005</c:v>
                </c:pt>
                <c:pt idx="3496">
                  <c:v>9.1050000000000004</c:v>
                </c:pt>
                <c:pt idx="3497">
                  <c:v>9.0860000000000003</c:v>
                </c:pt>
                <c:pt idx="3498">
                  <c:v>8.9789999999999992</c:v>
                </c:pt>
                <c:pt idx="3499">
                  <c:v>8.7870000000000008</c:v>
                </c:pt>
                <c:pt idx="3500">
                  <c:v>8.6969999999999992</c:v>
                </c:pt>
                <c:pt idx="3501">
                  <c:v>8.5540000000000003</c:v>
                </c:pt>
                <c:pt idx="3502">
                  <c:v>8.4009999999999998</c:v>
                </c:pt>
                <c:pt idx="3503">
                  <c:v>8.0280000000000005</c:v>
                </c:pt>
                <c:pt idx="3504">
                  <c:v>7.3079999999999998</c:v>
                </c:pt>
                <c:pt idx="3505">
                  <c:v>6.38</c:v>
                </c:pt>
                <c:pt idx="3506">
                  <c:v>6.141</c:v>
                </c:pt>
                <c:pt idx="3507">
                  <c:v>6.1349999999999998</c:v>
                </c:pt>
                <c:pt idx="3508">
                  <c:v>5.45</c:v>
                </c:pt>
                <c:pt idx="3509">
                  <c:v>4.242</c:v>
                </c:pt>
                <c:pt idx="3510">
                  <c:v>4.0339999999999998</c:v>
                </c:pt>
                <c:pt idx="3511">
                  <c:v>4.04</c:v>
                </c:pt>
                <c:pt idx="3512">
                  <c:v>4.3090000000000002</c:v>
                </c:pt>
                <c:pt idx="3513">
                  <c:v>4.6550000000000002</c:v>
                </c:pt>
                <c:pt idx="3514">
                  <c:v>5.0170000000000003</c:v>
                </c:pt>
                <c:pt idx="3515">
                  <c:v>5.4390000000000001</c:v>
                </c:pt>
                <c:pt idx="3516">
                  <c:v>5.899</c:v>
                </c:pt>
                <c:pt idx="3517">
                  <c:v>6.3179999999999996</c:v>
                </c:pt>
                <c:pt idx="3518">
                  <c:v>6.6840000000000002</c:v>
                </c:pt>
                <c:pt idx="3519">
                  <c:v>6.8959999999999999</c:v>
                </c:pt>
                <c:pt idx="3520">
                  <c:v>6.83</c:v>
                </c:pt>
                <c:pt idx="3521">
                  <c:v>6.6420000000000003</c:v>
                </c:pt>
                <c:pt idx="3522">
                  <c:v>6.6369999999999996</c:v>
                </c:pt>
                <c:pt idx="3523">
                  <c:v>7.0880000000000001</c:v>
                </c:pt>
                <c:pt idx="3524">
                  <c:v>7.298</c:v>
                </c:pt>
                <c:pt idx="3525">
                  <c:v>7.0659999999999998</c:v>
                </c:pt>
                <c:pt idx="3526">
                  <c:v>6.6950000000000003</c:v>
                </c:pt>
                <c:pt idx="3527">
                  <c:v>6.4980000000000002</c:v>
                </c:pt>
                <c:pt idx="3528">
                  <c:v>6.234</c:v>
                </c:pt>
                <c:pt idx="3529">
                  <c:v>6.1420000000000003</c:v>
                </c:pt>
                <c:pt idx="3530">
                  <c:v>6.12</c:v>
                </c:pt>
                <c:pt idx="3531">
                  <c:v>6.1239999999999997</c:v>
                </c:pt>
                <c:pt idx="3532">
                  <c:v>5.798</c:v>
                </c:pt>
                <c:pt idx="3533">
                  <c:v>5.1269999999999998</c:v>
                </c:pt>
                <c:pt idx="3534">
                  <c:v>5.2069999999999999</c:v>
                </c:pt>
                <c:pt idx="3535">
                  <c:v>5.4409999999999998</c:v>
                </c:pt>
                <c:pt idx="3536">
                  <c:v>5.6639999999999997</c:v>
                </c:pt>
                <c:pt idx="3537">
                  <c:v>5.7460000000000004</c:v>
                </c:pt>
                <c:pt idx="3538">
                  <c:v>5.7370000000000001</c:v>
                </c:pt>
                <c:pt idx="3539">
                  <c:v>5.7149999999999999</c:v>
                </c:pt>
                <c:pt idx="3540">
                  <c:v>5.7009999999999996</c:v>
                </c:pt>
                <c:pt idx="3541">
                  <c:v>5.758</c:v>
                </c:pt>
                <c:pt idx="3542">
                  <c:v>5.9409999999999998</c:v>
                </c:pt>
                <c:pt idx="3543">
                  <c:v>6.0469999999999997</c:v>
                </c:pt>
                <c:pt idx="3544">
                  <c:v>5.9980000000000002</c:v>
                </c:pt>
                <c:pt idx="3545">
                  <c:v>5.6740000000000004</c:v>
                </c:pt>
                <c:pt idx="3546">
                  <c:v>5.6689999999999996</c:v>
                </c:pt>
                <c:pt idx="3547">
                  <c:v>6.2469999999999999</c:v>
                </c:pt>
                <c:pt idx="3548">
                  <c:v>6.5</c:v>
                </c:pt>
                <c:pt idx="3549">
                  <c:v>6.4450000000000003</c:v>
                </c:pt>
                <c:pt idx="3550">
                  <c:v>6.2270000000000003</c:v>
                </c:pt>
                <c:pt idx="3551">
                  <c:v>5.9139999999999997</c:v>
                </c:pt>
                <c:pt idx="3552">
                  <c:v>5.5549999999999997</c:v>
                </c:pt>
                <c:pt idx="3553">
                  <c:v>5.1100000000000003</c:v>
                </c:pt>
                <c:pt idx="3554">
                  <c:v>4.7119999999999997</c:v>
                </c:pt>
                <c:pt idx="3555">
                  <c:v>4.484</c:v>
                </c:pt>
                <c:pt idx="3556">
                  <c:v>4.4210000000000003</c:v>
                </c:pt>
                <c:pt idx="3557">
                  <c:v>3.6920000000000002</c:v>
                </c:pt>
                <c:pt idx="3558">
                  <c:v>3.31</c:v>
                </c:pt>
                <c:pt idx="3559">
                  <c:v>2.8580000000000001</c:v>
                </c:pt>
                <c:pt idx="3560">
                  <c:v>2.8359999999999999</c:v>
                </c:pt>
                <c:pt idx="3561">
                  <c:v>3.0329999999999999</c:v>
                </c:pt>
                <c:pt idx="3562">
                  <c:v>3.3079999999999998</c:v>
                </c:pt>
                <c:pt idx="3563">
                  <c:v>3.698</c:v>
                </c:pt>
                <c:pt idx="3564">
                  <c:v>4.1379999999999999</c:v>
                </c:pt>
                <c:pt idx="3565">
                  <c:v>4.5739999999999998</c:v>
                </c:pt>
                <c:pt idx="3566">
                  <c:v>5.0220000000000002</c:v>
                </c:pt>
                <c:pt idx="3567">
                  <c:v>5.4169999999999998</c:v>
                </c:pt>
                <c:pt idx="3568">
                  <c:v>5.7560000000000002</c:v>
                </c:pt>
                <c:pt idx="3569">
                  <c:v>5.8120000000000003</c:v>
                </c:pt>
                <c:pt idx="3570">
                  <c:v>5.9790000000000001</c:v>
                </c:pt>
                <c:pt idx="3571">
                  <c:v>6.516</c:v>
                </c:pt>
                <c:pt idx="3572">
                  <c:v>7.1630000000000003</c:v>
                </c:pt>
                <c:pt idx="3573">
                  <c:v>7.5960000000000001</c:v>
                </c:pt>
                <c:pt idx="3574">
                  <c:v>7.6449999999999996</c:v>
                </c:pt>
                <c:pt idx="3575">
                  <c:v>7.5220000000000002</c:v>
                </c:pt>
                <c:pt idx="3576">
                  <c:v>7.5469999999999997</c:v>
                </c:pt>
                <c:pt idx="3577">
                  <c:v>7.665</c:v>
                </c:pt>
                <c:pt idx="3578">
                  <c:v>7.9089999999999998</c:v>
                </c:pt>
                <c:pt idx="3579">
                  <c:v>8.1259999999999994</c:v>
                </c:pt>
                <c:pt idx="3580">
                  <c:v>7.7789999999999999</c:v>
                </c:pt>
                <c:pt idx="3581">
                  <c:v>7.44</c:v>
                </c:pt>
                <c:pt idx="3582">
                  <c:v>8.2289999999999992</c:v>
                </c:pt>
                <c:pt idx="3583">
                  <c:v>8.49</c:v>
                </c:pt>
                <c:pt idx="3584">
                  <c:v>8.4179999999999993</c:v>
                </c:pt>
                <c:pt idx="3585">
                  <c:v>8.3379999999999992</c:v>
                </c:pt>
                <c:pt idx="3586">
                  <c:v>8.1920000000000002</c:v>
                </c:pt>
                <c:pt idx="3587">
                  <c:v>8.15</c:v>
                </c:pt>
                <c:pt idx="3588">
                  <c:v>8.1859999999999999</c:v>
                </c:pt>
                <c:pt idx="3589">
                  <c:v>8.1359999999999992</c:v>
                </c:pt>
                <c:pt idx="3590">
                  <c:v>7.9930000000000003</c:v>
                </c:pt>
                <c:pt idx="3591">
                  <c:v>7.8520000000000003</c:v>
                </c:pt>
                <c:pt idx="3592">
                  <c:v>7.68</c:v>
                </c:pt>
                <c:pt idx="3593">
                  <c:v>7.367</c:v>
                </c:pt>
                <c:pt idx="3594">
                  <c:v>7.0730000000000004</c:v>
                </c:pt>
                <c:pt idx="3595">
                  <c:v>7.3520000000000003</c:v>
                </c:pt>
                <c:pt idx="3596">
                  <c:v>7.702</c:v>
                </c:pt>
                <c:pt idx="3597">
                  <c:v>7.67</c:v>
                </c:pt>
                <c:pt idx="3598">
                  <c:v>7.4740000000000002</c:v>
                </c:pt>
                <c:pt idx="3599">
                  <c:v>7.3230000000000004</c:v>
                </c:pt>
                <c:pt idx="3600">
                  <c:v>7.2809999999999997</c:v>
                </c:pt>
                <c:pt idx="3601">
                  <c:v>7.1</c:v>
                </c:pt>
                <c:pt idx="3602">
                  <c:v>6.9509999999999996</c:v>
                </c:pt>
                <c:pt idx="3603">
                  <c:v>6.806</c:v>
                </c:pt>
                <c:pt idx="3604">
                  <c:v>6.367</c:v>
                </c:pt>
                <c:pt idx="3605">
                  <c:v>5.5469999999999997</c:v>
                </c:pt>
                <c:pt idx="3606">
                  <c:v>5.6879999999999997</c:v>
                </c:pt>
                <c:pt idx="3607">
                  <c:v>5.9390000000000001</c:v>
                </c:pt>
                <c:pt idx="3608">
                  <c:v>6.0570000000000004</c:v>
                </c:pt>
                <c:pt idx="3609">
                  <c:v>6.11</c:v>
                </c:pt>
                <c:pt idx="3610">
                  <c:v>6.0940000000000003</c:v>
                </c:pt>
                <c:pt idx="3611">
                  <c:v>5.992</c:v>
                </c:pt>
                <c:pt idx="3612">
                  <c:v>5.8479999999999999</c:v>
                </c:pt>
                <c:pt idx="3613">
                  <c:v>5.726</c:v>
                </c:pt>
                <c:pt idx="3614">
                  <c:v>5.6360000000000001</c:v>
                </c:pt>
                <c:pt idx="3615">
                  <c:v>5.5019999999999998</c:v>
                </c:pt>
                <c:pt idx="3616">
                  <c:v>5.3109999999999999</c:v>
                </c:pt>
                <c:pt idx="3617">
                  <c:v>5.0460000000000003</c:v>
                </c:pt>
                <c:pt idx="3618">
                  <c:v>4.7240000000000002</c:v>
                </c:pt>
                <c:pt idx="3619">
                  <c:v>4.2830000000000004</c:v>
                </c:pt>
                <c:pt idx="3620">
                  <c:v>3.7410000000000001</c:v>
                </c:pt>
                <c:pt idx="3621">
                  <c:v>3.7330000000000001</c:v>
                </c:pt>
                <c:pt idx="3622">
                  <c:v>4.45</c:v>
                </c:pt>
                <c:pt idx="3623">
                  <c:v>5.3419999999999996</c:v>
                </c:pt>
                <c:pt idx="3624">
                  <c:v>6.0439999999999996</c:v>
                </c:pt>
                <c:pt idx="3625">
                  <c:v>6.49</c:v>
                </c:pt>
                <c:pt idx="3626">
                  <c:v>6.798</c:v>
                </c:pt>
                <c:pt idx="3627">
                  <c:v>6.9530000000000003</c:v>
                </c:pt>
                <c:pt idx="3628">
                  <c:v>6.7039999999999997</c:v>
                </c:pt>
                <c:pt idx="3629">
                  <c:v>5.306</c:v>
                </c:pt>
                <c:pt idx="3630">
                  <c:v>4.4820000000000002</c:v>
                </c:pt>
                <c:pt idx="3631">
                  <c:v>4.4820000000000002</c:v>
                </c:pt>
                <c:pt idx="3632">
                  <c:v>4.3209999999999997</c:v>
                </c:pt>
                <c:pt idx="3633">
                  <c:v>4.266</c:v>
                </c:pt>
                <c:pt idx="3634">
                  <c:v>4.2210000000000001</c:v>
                </c:pt>
                <c:pt idx="3635">
                  <c:v>4.1130000000000004</c:v>
                </c:pt>
                <c:pt idx="3636">
                  <c:v>3.9990000000000001</c:v>
                </c:pt>
                <c:pt idx="3637">
                  <c:v>3.976</c:v>
                </c:pt>
                <c:pt idx="3638">
                  <c:v>4.0350000000000001</c:v>
                </c:pt>
                <c:pt idx="3639">
                  <c:v>4.0780000000000003</c:v>
                </c:pt>
                <c:pt idx="3640">
                  <c:v>4.0229999999999997</c:v>
                </c:pt>
                <c:pt idx="3641">
                  <c:v>3.94</c:v>
                </c:pt>
                <c:pt idx="3642">
                  <c:v>3.8980000000000001</c:v>
                </c:pt>
                <c:pt idx="3643">
                  <c:v>3.7280000000000002</c:v>
                </c:pt>
                <c:pt idx="3644">
                  <c:v>3.851</c:v>
                </c:pt>
                <c:pt idx="3645">
                  <c:v>4.359</c:v>
                </c:pt>
                <c:pt idx="3646">
                  <c:v>5.093</c:v>
                </c:pt>
                <c:pt idx="3647">
                  <c:v>5.9219999999999997</c:v>
                </c:pt>
                <c:pt idx="3648">
                  <c:v>6.7789999999999999</c:v>
                </c:pt>
                <c:pt idx="3649">
                  <c:v>7.5810000000000004</c:v>
                </c:pt>
                <c:pt idx="3650">
                  <c:v>8.2189999999999994</c:v>
                </c:pt>
                <c:pt idx="3651">
                  <c:v>8.5519999999999996</c:v>
                </c:pt>
                <c:pt idx="3652">
                  <c:v>8.2129999999999992</c:v>
                </c:pt>
                <c:pt idx="3653">
                  <c:v>6.8840000000000003</c:v>
                </c:pt>
                <c:pt idx="3654">
                  <c:v>5.9169999999999998</c:v>
                </c:pt>
                <c:pt idx="3655">
                  <c:v>6.4820000000000002</c:v>
                </c:pt>
                <c:pt idx="3656">
                  <c:v>7.274</c:v>
                </c:pt>
                <c:pt idx="3657">
                  <c:v>7.6509999999999998</c:v>
                </c:pt>
                <c:pt idx="3658">
                  <c:v>8.0120000000000005</c:v>
                </c:pt>
                <c:pt idx="3659">
                  <c:v>8.4589999999999996</c:v>
                </c:pt>
                <c:pt idx="3660">
                  <c:v>8.8160000000000007</c:v>
                </c:pt>
                <c:pt idx="3661">
                  <c:v>9.1010000000000009</c:v>
                </c:pt>
                <c:pt idx="3662">
                  <c:v>9.3040000000000003</c:v>
                </c:pt>
                <c:pt idx="3663">
                  <c:v>9.2859999999999996</c:v>
                </c:pt>
                <c:pt idx="3664">
                  <c:v>8.7080000000000002</c:v>
                </c:pt>
                <c:pt idx="3665">
                  <c:v>7.9509999999999996</c:v>
                </c:pt>
                <c:pt idx="3666">
                  <c:v>7.6289999999999996</c:v>
                </c:pt>
                <c:pt idx="3667">
                  <c:v>7.2869999999999999</c:v>
                </c:pt>
                <c:pt idx="3668">
                  <c:v>6.99</c:v>
                </c:pt>
                <c:pt idx="3669">
                  <c:v>7.1539999999999999</c:v>
                </c:pt>
                <c:pt idx="3670">
                  <c:v>7.4969999999999999</c:v>
                </c:pt>
                <c:pt idx="3671">
                  <c:v>6.9809999999999999</c:v>
                </c:pt>
                <c:pt idx="3672">
                  <c:v>5.0599999999999996</c:v>
                </c:pt>
                <c:pt idx="3673">
                  <c:v>3.6349999999999998</c:v>
                </c:pt>
                <c:pt idx="3674">
                  <c:v>3.3450000000000002</c:v>
                </c:pt>
                <c:pt idx="3675">
                  <c:v>3.9670000000000001</c:v>
                </c:pt>
                <c:pt idx="3676">
                  <c:v>4.2220000000000004</c:v>
                </c:pt>
                <c:pt idx="3677">
                  <c:v>3.956</c:v>
                </c:pt>
                <c:pt idx="3678">
                  <c:v>4.1779999999999999</c:v>
                </c:pt>
                <c:pt idx="3679">
                  <c:v>4.7850000000000001</c:v>
                </c:pt>
                <c:pt idx="3680">
                  <c:v>5.5039999999999996</c:v>
                </c:pt>
                <c:pt idx="3681">
                  <c:v>6.0949999999999998</c:v>
                </c:pt>
                <c:pt idx="3682">
                  <c:v>6.71</c:v>
                </c:pt>
                <c:pt idx="3683">
                  <c:v>7.0090000000000003</c:v>
                </c:pt>
                <c:pt idx="3684">
                  <c:v>6.532</c:v>
                </c:pt>
                <c:pt idx="3685">
                  <c:v>5.6139999999999999</c:v>
                </c:pt>
                <c:pt idx="3686">
                  <c:v>5.0999999999999996</c:v>
                </c:pt>
                <c:pt idx="3687">
                  <c:v>5.0650000000000004</c:v>
                </c:pt>
                <c:pt idx="3688">
                  <c:v>5.1210000000000004</c:v>
                </c:pt>
                <c:pt idx="3689">
                  <c:v>4.9459999999999997</c:v>
                </c:pt>
                <c:pt idx="3690">
                  <c:v>4.665</c:v>
                </c:pt>
                <c:pt idx="3691">
                  <c:v>4.452</c:v>
                </c:pt>
                <c:pt idx="3692">
                  <c:v>4.0110000000000001</c:v>
                </c:pt>
                <c:pt idx="3693">
                  <c:v>3.7069999999999999</c:v>
                </c:pt>
                <c:pt idx="3694">
                  <c:v>3.407</c:v>
                </c:pt>
                <c:pt idx="3695">
                  <c:v>3.0289999999999999</c:v>
                </c:pt>
                <c:pt idx="3696">
                  <c:v>2.7589999999999999</c:v>
                </c:pt>
                <c:pt idx="3697">
                  <c:v>2.673</c:v>
                </c:pt>
                <c:pt idx="3698">
                  <c:v>3.09</c:v>
                </c:pt>
                <c:pt idx="3699">
                  <c:v>4.0270000000000001</c:v>
                </c:pt>
                <c:pt idx="3700">
                  <c:v>5.0970000000000004</c:v>
                </c:pt>
                <c:pt idx="3701">
                  <c:v>5.0129999999999999</c:v>
                </c:pt>
                <c:pt idx="3702">
                  <c:v>5.3390000000000004</c:v>
                </c:pt>
                <c:pt idx="3703">
                  <c:v>5.7679999999999998</c:v>
                </c:pt>
                <c:pt idx="3704">
                  <c:v>5.8159999999999998</c:v>
                </c:pt>
                <c:pt idx="3705">
                  <c:v>6.2290000000000001</c:v>
                </c:pt>
                <c:pt idx="3706">
                  <c:v>6.8230000000000004</c:v>
                </c:pt>
                <c:pt idx="3707">
                  <c:v>7.2430000000000003</c:v>
                </c:pt>
                <c:pt idx="3708">
                  <c:v>7.7140000000000004</c:v>
                </c:pt>
                <c:pt idx="3709">
                  <c:v>8.2899999999999991</c:v>
                </c:pt>
                <c:pt idx="3710">
                  <c:v>8.4309999999999992</c:v>
                </c:pt>
                <c:pt idx="3711">
                  <c:v>8.0109999999999992</c:v>
                </c:pt>
                <c:pt idx="3712">
                  <c:v>7.7720000000000002</c:v>
                </c:pt>
                <c:pt idx="3713">
                  <c:v>7.9219999999999997</c:v>
                </c:pt>
                <c:pt idx="3714">
                  <c:v>8.3360000000000003</c:v>
                </c:pt>
                <c:pt idx="3715">
                  <c:v>8.7810000000000006</c:v>
                </c:pt>
                <c:pt idx="3716">
                  <c:v>8.5709999999999997</c:v>
                </c:pt>
                <c:pt idx="3717">
                  <c:v>8.2729999999999997</c:v>
                </c:pt>
                <c:pt idx="3718">
                  <c:v>7.8319999999999999</c:v>
                </c:pt>
                <c:pt idx="3719">
                  <c:v>7.03</c:v>
                </c:pt>
                <c:pt idx="3720">
                  <c:v>6.194</c:v>
                </c:pt>
                <c:pt idx="3721">
                  <c:v>5.4480000000000004</c:v>
                </c:pt>
                <c:pt idx="3722">
                  <c:v>4.8620000000000001</c:v>
                </c:pt>
                <c:pt idx="3723">
                  <c:v>5.5979999999999999</c:v>
                </c:pt>
                <c:pt idx="3724">
                  <c:v>5.8209999999999997</c:v>
                </c:pt>
                <c:pt idx="3725">
                  <c:v>6.18</c:v>
                </c:pt>
                <c:pt idx="3726">
                  <c:v>7.2430000000000003</c:v>
                </c:pt>
                <c:pt idx="3727">
                  <c:v>6.835</c:v>
                </c:pt>
                <c:pt idx="3728">
                  <c:v>5.077</c:v>
                </c:pt>
                <c:pt idx="3729">
                  <c:v>3.4990000000000001</c:v>
                </c:pt>
                <c:pt idx="3730">
                  <c:v>2.7949999999999999</c:v>
                </c:pt>
                <c:pt idx="3731">
                  <c:v>3.0960000000000001</c:v>
                </c:pt>
                <c:pt idx="3732">
                  <c:v>3.3690000000000002</c:v>
                </c:pt>
                <c:pt idx="3733">
                  <c:v>2.633</c:v>
                </c:pt>
                <c:pt idx="3734">
                  <c:v>3.2029999999999998</c:v>
                </c:pt>
                <c:pt idx="3735">
                  <c:v>4.1529999999999996</c:v>
                </c:pt>
                <c:pt idx="3736">
                  <c:v>4.93</c:v>
                </c:pt>
                <c:pt idx="3737">
                  <c:v>5.798</c:v>
                </c:pt>
                <c:pt idx="3738">
                  <c:v>6.694</c:v>
                </c:pt>
                <c:pt idx="3739">
                  <c:v>7.0289999999999999</c:v>
                </c:pt>
                <c:pt idx="3740">
                  <c:v>6.9980000000000002</c:v>
                </c:pt>
                <c:pt idx="3741">
                  <c:v>7.3769999999999998</c:v>
                </c:pt>
                <c:pt idx="3742">
                  <c:v>8.4789999999999992</c:v>
                </c:pt>
                <c:pt idx="3743">
                  <c:v>9.3889999999999993</c:v>
                </c:pt>
                <c:pt idx="3744">
                  <c:v>8.9480000000000004</c:v>
                </c:pt>
                <c:pt idx="3745">
                  <c:v>8.593</c:v>
                </c:pt>
                <c:pt idx="3746">
                  <c:v>8.6379999999999999</c:v>
                </c:pt>
                <c:pt idx="3747">
                  <c:v>8.1809999999999992</c:v>
                </c:pt>
                <c:pt idx="3748">
                  <c:v>7.8079999999999998</c:v>
                </c:pt>
                <c:pt idx="3749">
                  <c:v>8.1940000000000008</c:v>
                </c:pt>
                <c:pt idx="3750">
                  <c:v>8.9459999999999997</c:v>
                </c:pt>
                <c:pt idx="3751">
                  <c:v>8.4730000000000008</c:v>
                </c:pt>
                <c:pt idx="3752">
                  <c:v>7.6859999999999999</c:v>
                </c:pt>
                <c:pt idx="3753">
                  <c:v>6.9340000000000002</c:v>
                </c:pt>
                <c:pt idx="3754">
                  <c:v>6.2439999999999998</c:v>
                </c:pt>
                <c:pt idx="3755">
                  <c:v>5.657</c:v>
                </c:pt>
                <c:pt idx="3756">
                  <c:v>5.2450000000000001</c:v>
                </c:pt>
                <c:pt idx="3757">
                  <c:v>5.12</c:v>
                </c:pt>
                <c:pt idx="3758">
                  <c:v>5.1630000000000003</c:v>
                </c:pt>
                <c:pt idx="3759">
                  <c:v>5.0039999999999996</c:v>
                </c:pt>
                <c:pt idx="3760">
                  <c:v>4.7510000000000003</c:v>
                </c:pt>
                <c:pt idx="3761">
                  <c:v>4.5220000000000002</c:v>
                </c:pt>
                <c:pt idx="3762">
                  <c:v>4.3490000000000002</c:v>
                </c:pt>
                <c:pt idx="3763">
                  <c:v>4.806</c:v>
                </c:pt>
                <c:pt idx="3764">
                  <c:v>5.7889999999999997</c:v>
                </c:pt>
                <c:pt idx="3765">
                  <c:v>6.5250000000000004</c:v>
                </c:pt>
                <c:pt idx="3766">
                  <c:v>6.7930000000000001</c:v>
                </c:pt>
                <c:pt idx="3767">
                  <c:v>7.0359999999999996</c:v>
                </c:pt>
                <c:pt idx="3768">
                  <c:v>7.3620000000000001</c:v>
                </c:pt>
                <c:pt idx="3769">
                  <c:v>7.7130000000000001</c:v>
                </c:pt>
                <c:pt idx="3770">
                  <c:v>7.9420000000000002</c:v>
                </c:pt>
                <c:pt idx="3771">
                  <c:v>7.88</c:v>
                </c:pt>
                <c:pt idx="3772">
                  <c:v>7.3179999999999996</c:v>
                </c:pt>
                <c:pt idx="3773">
                  <c:v>6.5620000000000003</c:v>
                </c:pt>
                <c:pt idx="3774">
                  <c:v>8.4049999999999994</c:v>
                </c:pt>
                <c:pt idx="3775">
                  <c:v>9.3659999999999997</c:v>
                </c:pt>
                <c:pt idx="3776">
                  <c:v>9.7129999999999992</c:v>
                </c:pt>
                <c:pt idx="3777">
                  <c:v>9.907</c:v>
                </c:pt>
                <c:pt idx="3778">
                  <c:v>10.343</c:v>
                </c:pt>
                <c:pt idx="3779">
                  <c:v>10.991</c:v>
                </c:pt>
                <c:pt idx="3780">
                  <c:v>11.537000000000001</c:v>
                </c:pt>
                <c:pt idx="3781">
                  <c:v>12.042999999999999</c:v>
                </c:pt>
                <c:pt idx="3782">
                  <c:v>12.031000000000001</c:v>
                </c:pt>
                <c:pt idx="3783">
                  <c:v>10.702999999999999</c:v>
                </c:pt>
                <c:pt idx="3784">
                  <c:v>10.106</c:v>
                </c:pt>
                <c:pt idx="3785">
                  <c:v>11.148</c:v>
                </c:pt>
                <c:pt idx="3786">
                  <c:v>12.237</c:v>
                </c:pt>
                <c:pt idx="3787">
                  <c:v>13.397</c:v>
                </c:pt>
                <c:pt idx="3788">
                  <c:v>14.308999999999999</c:v>
                </c:pt>
                <c:pt idx="3789">
                  <c:v>14.763</c:v>
                </c:pt>
                <c:pt idx="3790">
                  <c:v>14.933</c:v>
                </c:pt>
                <c:pt idx="3791">
                  <c:v>15.022</c:v>
                </c:pt>
                <c:pt idx="3792">
                  <c:v>15.129</c:v>
                </c:pt>
                <c:pt idx="3793">
                  <c:v>15.353999999999999</c:v>
                </c:pt>
                <c:pt idx="3794">
                  <c:v>15.513</c:v>
                </c:pt>
                <c:pt idx="3795">
                  <c:v>15.31</c:v>
                </c:pt>
                <c:pt idx="3796">
                  <c:v>14.958</c:v>
                </c:pt>
                <c:pt idx="3797">
                  <c:v>14.75</c:v>
                </c:pt>
                <c:pt idx="3798">
                  <c:v>14.762</c:v>
                </c:pt>
                <c:pt idx="3799">
                  <c:v>14.882</c:v>
                </c:pt>
                <c:pt idx="3800">
                  <c:v>14.824999999999999</c:v>
                </c:pt>
                <c:pt idx="3801">
                  <c:v>14.673999999999999</c:v>
                </c:pt>
                <c:pt idx="3802">
                  <c:v>14.496</c:v>
                </c:pt>
                <c:pt idx="3803">
                  <c:v>14.359</c:v>
                </c:pt>
                <c:pt idx="3804">
                  <c:v>14.016999999999999</c:v>
                </c:pt>
                <c:pt idx="3805">
                  <c:v>13.458</c:v>
                </c:pt>
                <c:pt idx="3806">
                  <c:v>12.782</c:v>
                </c:pt>
                <c:pt idx="3807">
                  <c:v>12.173</c:v>
                </c:pt>
                <c:pt idx="3808">
                  <c:v>11.587999999999999</c:v>
                </c:pt>
                <c:pt idx="3809">
                  <c:v>10.677</c:v>
                </c:pt>
                <c:pt idx="3810">
                  <c:v>9.5210000000000008</c:v>
                </c:pt>
                <c:pt idx="3811">
                  <c:v>8.718</c:v>
                </c:pt>
                <c:pt idx="3812">
                  <c:v>8.1809999999999992</c:v>
                </c:pt>
                <c:pt idx="3813">
                  <c:v>7.8179999999999996</c:v>
                </c:pt>
                <c:pt idx="3814">
                  <c:v>7.5209999999999999</c:v>
                </c:pt>
                <c:pt idx="3815">
                  <c:v>7.17</c:v>
                </c:pt>
                <c:pt idx="3816">
                  <c:v>6.8029999999999999</c:v>
                </c:pt>
                <c:pt idx="3817">
                  <c:v>6.3650000000000002</c:v>
                </c:pt>
                <c:pt idx="3818">
                  <c:v>6.101</c:v>
                </c:pt>
                <c:pt idx="3819">
                  <c:v>5.9039999999999999</c:v>
                </c:pt>
                <c:pt idx="3820">
                  <c:v>5.5780000000000003</c:v>
                </c:pt>
                <c:pt idx="3821">
                  <c:v>4.62</c:v>
                </c:pt>
                <c:pt idx="3822">
                  <c:v>3.8439999999999999</c:v>
                </c:pt>
                <c:pt idx="3823">
                  <c:v>3.581</c:v>
                </c:pt>
                <c:pt idx="3824">
                  <c:v>3.5110000000000001</c:v>
                </c:pt>
                <c:pt idx="3825">
                  <c:v>3.4020000000000001</c:v>
                </c:pt>
                <c:pt idx="3826">
                  <c:v>3.2570000000000001</c:v>
                </c:pt>
                <c:pt idx="3827">
                  <c:v>3.0219999999999998</c:v>
                </c:pt>
                <c:pt idx="3828">
                  <c:v>3.028</c:v>
                </c:pt>
                <c:pt idx="3829">
                  <c:v>3.17</c:v>
                </c:pt>
                <c:pt idx="3830">
                  <c:v>3.2639999999999998</c:v>
                </c:pt>
                <c:pt idx="3831">
                  <c:v>2.9929999999999999</c:v>
                </c:pt>
                <c:pt idx="3832">
                  <c:v>3.282</c:v>
                </c:pt>
                <c:pt idx="3833">
                  <c:v>4.2759999999999998</c:v>
                </c:pt>
                <c:pt idx="3834">
                  <c:v>5.7089999999999996</c:v>
                </c:pt>
                <c:pt idx="3835">
                  <c:v>7.2930000000000001</c:v>
                </c:pt>
                <c:pt idx="3836">
                  <c:v>8.0540000000000003</c:v>
                </c:pt>
                <c:pt idx="3837">
                  <c:v>7.8209999999999997</c:v>
                </c:pt>
                <c:pt idx="3838">
                  <c:v>7.3710000000000004</c:v>
                </c:pt>
                <c:pt idx="3839">
                  <c:v>6.9829999999999997</c:v>
                </c:pt>
                <c:pt idx="3840">
                  <c:v>6.7690000000000001</c:v>
                </c:pt>
                <c:pt idx="3841">
                  <c:v>6.6280000000000001</c:v>
                </c:pt>
                <c:pt idx="3842">
                  <c:v>6.1230000000000002</c:v>
                </c:pt>
                <c:pt idx="3843">
                  <c:v>5.5149999999999997</c:v>
                </c:pt>
                <c:pt idx="3844">
                  <c:v>4.6449999999999996</c:v>
                </c:pt>
                <c:pt idx="3845">
                  <c:v>3.5990000000000002</c:v>
                </c:pt>
                <c:pt idx="3846">
                  <c:v>3.2349999999999999</c:v>
                </c:pt>
                <c:pt idx="3847">
                  <c:v>3.157</c:v>
                </c:pt>
                <c:pt idx="3848">
                  <c:v>3.306</c:v>
                </c:pt>
                <c:pt idx="3849">
                  <c:v>3.722</c:v>
                </c:pt>
                <c:pt idx="3850">
                  <c:v>4.6349999999999998</c:v>
                </c:pt>
                <c:pt idx="3851">
                  <c:v>5.3449999999999998</c:v>
                </c:pt>
                <c:pt idx="3852">
                  <c:v>6.0369999999999999</c:v>
                </c:pt>
                <c:pt idx="3853">
                  <c:v>6.3419999999999996</c:v>
                </c:pt>
                <c:pt idx="3854">
                  <c:v>6.5</c:v>
                </c:pt>
                <c:pt idx="3855">
                  <c:v>6.3929999999999998</c:v>
                </c:pt>
                <c:pt idx="3856">
                  <c:v>6.1660000000000004</c:v>
                </c:pt>
                <c:pt idx="3857">
                  <c:v>6.1970000000000001</c:v>
                </c:pt>
                <c:pt idx="3858">
                  <c:v>6.0510000000000002</c:v>
                </c:pt>
                <c:pt idx="3859">
                  <c:v>6.5149999999999997</c:v>
                </c:pt>
                <c:pt idx="3860">
                  <c:v>6.883</c:v>
                </c:pt>
                <c:pt idx="3861">
                  <c:v>7.0149999999999997</c:v>
                </c:pt>
                <c:pt idx="3862">
                  <c:v>7.367</c:v>
                </c:pt>
                <c:pt idx="3863">
                  <c:v>6.8019999999999996</c:v>
                </c:pt>
                <c:pt idx="3864">
                  <c:v>6.08</c:v>
                </c:pt>
                <c:pt idx="3865">
                  <c:v>5.7560000000000002</c:v>
                </c:pt>
                <c:pt idx="3866">
                  <c:v>5.4210000000000003</c:v>
                </c:pt>
                <c:pt idx="3867">
                  <c:v>5.1459999999999999</c:v>
                </c:pt>
                <c:pt idx="3868">
                  <c:v>4.6470000000000002</c:v>
                </c:pt>
                <c:pt idx="3869">
                  <c:v>4.3680000000000003</c:v>
                </c:pt>
                <c:pt idx="3870">
                  <c:v>4.3540000000000001</c:v>
                </c:pt>
                <c:pt idx="3871">
                  <c:v>4.4160000000000004</c:v>
                </c:pt>
                <c:pt idx="3872">
                  <c:v>4.6989999999999998</c:v>
                </c:pt>
                <c:pt idx="3873">
                  <c:v>4.8479999999999999</c:v>
                </c:pt>
                <c:pt idx="3874">
                  <c:v>4.8310000000000004</c:v>
                </c:pt>
                <c:pt idx="3875">
                  <c:v>4.7539999999999996</c:v>
                </c:pt>
                <c:pt idx="3876">
                  <c:v>4.4320000000000004</c:v>
                </c:pt>
                <c:pt idx="3877">
                  <c:v>3.762</c:v>
                </c:pt>
                <c:pt idx="3878">
                  <c:v>2.9660000000000002</c:v>
                </c:pt>
                <c:pt idx="3879">
                  <c:v>2.4929999999999999</c:v>
                </c:pt>
                <c:pt idx="3880">
                  <c:v>2.3180000000000001</c:v>
                </c:pt>
                <c:pt idx="3881">
                  <c:v>2.4049999999999998</c:v>
                </c:pt>
                <c:pt idx="3882">
                  <c:v>2.734</c:v>
                </c:pt>
                <c:pt idx="3883">
                  <c:v>3.4980000000000002</c:v>
                </c:pt>
                <c:pt idx="3884">
                  <c:v>4.4770000000000003</c:v>
                </c:pt>
                <c:pt idx="3885">
                  <c:v>5.3650000000000002</c:v>
                </c:pt>
                <c:pt idx="3886">
                  <c:v>5.8209999999999997</c:v>
                </c:pt>
                <c:pt idx="3887">
                  <c:v>6.0229999999999997</c:v>
                </c:pt>
                <c:pt idx="3888">
                  <c:v>6.0369999999999999</c:v>
                </c:pt>
                <c:pt idx="3889">
                  <c:v>5.6740000000000004</c:v>
                </c:pt>
                <c:pt idx="3890">
                  <c:v>5.3650000000000002</c:v>
                </c:pt>
                <c:pt idx="3891">
                  <c:v>5.2930000000000001</c:v>
                </c:pt>
                <c:pt idx="3892">
                  <c:v>5.6429999999999998</c:v>
                </c:pt>
                <c:pt idx="3893">
                  <c:v>5.6559999999999997</c:v>
                </c:pt>
                <c:pt idx="3894">
                  <c:v>5.0650000000000004</c:v>
                </c:pt>
                <c:pt idx="3895">
                  <c:v>4.5309999999999997</c:v>
                </c:pt>
                <c:pt idx="3896">
                  <c:v>4.1079999999999997</c:v>
                </c:pt>
                <c:pt idx="3897">
                  <c:v>4.8140000000000001</c:v>
                </c:pt>
                <c:pt idx="3898">
                  <c:v>6.1470000000000002</c:v>
                </c:pt>
                <c:pt idx="3899">
                  <c:v>7.1829999999999998</c:v>
                </c:pt>
                <c:pt idx="3900">
                  <c:v>7.3639999999999999</c:v>
                </c:pt>
                <c:pt idx="3901">
                  <c:v>7.0289999999999999</c:v>
                </c:pt>
                <c:pt idx="3902">
                  <c:v>6.6520000000000001</c:v>
                </c:pt>
                <c:pt idx="3903">
                  <c:v>6.3780000000000001</c:v>
                </c:pt>
                <c:pt idx="3904">
                  <c:v>6.2960000000000003</c:v>
                </c:pt>
                <c:pt idx="3905">
                  <c:v>5.9790000000000001</c:v>
                </c:pt>
                <c:pt idx="3906">
                  <c:v>5.9130000000000003</c:v>
                </c:pt>
                <c:pt idx="3907">
                  <c:v>6.5069999999999997</c:v>
                </c:pt>
                <c:pt idx="3908">
                  <c:v>7.0540000000000003</c:v>
                </c:pt>
                <c:pt idx="3909">
                  <c:v>7.5</c:v>
                </c:pt>
                <c:pt idx="3910">
                  <c:v>8.0150000000000006</c:v>
                </c:pt>
                <c:pt idx="3911">
                  <c:v>8.4169999999999998</c:v>
                </c:pt>
                <c:pt idx="3912">
                  <c:v>8.3829999999999991</c:v>
                </c:pt>
                <c:pt idx="3913">
                  <c:v>8.327</c:v>
                </c:pt>
                <c:pt idx="3914">
                  <c:v>8.3689999999999998</c:v>
                </c:pt>
                <c:pt idx="3915">
                  <c:v>8.4139999999999997</c:v>
                </c:pt>
                <c:pt idx="3916">
                  <c:v>8.1140000000000008</c:v>
                </c:pt>
                <c:pt idx="3917">
                  <c:v>8.2590000000000003</c:v>
                </c:pt>
                <c:pt idx="3918">
                  <c:v>9.4450000000000003</c:v>
                </c:pt>
                <c:pt idx="3919">
                  <c:v>9.6940000000000008</c:v>
                </c:pt>
                <c:pt idx="3920">
                  <c:v>9.766</c:v>
                </c:pt>
                <c:pt idx="3921">
                  <c:v>9.7720000000000002</c:v>
                </c:pt>
                <c:pt idx="3922">
                  <c:v>9.94</c:v>
                </c:pt>
                <c:pt idx="3923">
                  <c:v>10.125999999999999</c:v>
                </c:pt>
                <c:pt idx="3924">
                  <c:v>10.182</c:v>
                </c:pt>
                <c:pt idx="3925">
                  <c:v>10.257999999999999</c:v>
                </c:pt>
                <c:pt idx="3926">
                  <c:v>10.196</c:v>
                </c:pt>
                <c:pt idx="3927">
                  <c:v>10.15</c:v>
                </c:pt>
                <c:pt idx="3928">
                  <c:v>9.5640000000000001</c:v>
                </c:pt>
                <c:pt idx="3929">
                  <c:v>7.9640000000000004</c:v>
                </c:pt>
                <c:pt idx="3930">
                  <c:v>6.9429999999999996</c:v>
                </c:pt>
                <c:pt idx="3931">
                  <c:v>7.1859999999999999</c:v>
                </c:pt>
                <c:pt idx="3932">
                  <c:v>7.82</c:v>
                </c:pt>
                <c:pt idx="3933">
                  <c:v>7.835</c:v>
                </c:pt>
                <c:pt idx="3934">
                  <c:v>7.4950000000000001</c:v>
                </c:pt>
                <c:pt idx="3935">
                  <c:v>7.3360000000000003</c:v>
                </c:pt>
                <c:pt idx="3936">
                  <c:v>6.9969999999999999</c:v>
                </c:pt>
                <c:pt idx="3937">
                  <c:v>6.5330000000000004</c:v>
                </c:pt>
                <c:pt idx="3938">
                  <c:v>6.1470000000000002</c:v>
                </c:pt>
                <c:pt idx="3939">
                  <c:v>6.28</c:v>
                </c:pt>
                <c:pt idx="3940">
                  <c:v>5.875</c:v>
                </c:pt>
                <c:pt idx="3941">
                  <c:v>5.4550000000000001</c:v>
                </c:pt>
                <c:pt idx="3942">
                  <c:v>4.7450000000000001</c:v>
                </c:pt>
                <c:pt idx="3943">
                  <c:v>4.3760000000000003</c:v>
                </c:pt>
                <c:pt idx="3944">
                  <c:v>4.3369999999999997</c:v>
                </c:pt>
                <c:pt idx="3945">
                  <c:v>4.6820000000000004</c:v>
                </c:pt>
                <c:pt idx="3946">
                  <c:v>5.093</c:v>
                </c:pt>
                <c:pt idx="3947">
                  <c:v>5.4779999999999998</c:v>
                </c:pt>
                <c:pt idx="3948">
                  <c:v>5.9009999999999998</c:v>
                </c:pt>
                <c:pt idx="3949">
                  <c:v>5.8650000000000002</c:v>
                </c:pt>
                <c:pt idx="3950">
                  <c:v>5.1079999999999997</c:v>
                </c:pt>
                <c:pt idx="3951">
                  <c:v>4.2450000000000001</c:v>
                </c:pt>
                <c:pt idx="3952">
                  <c:v>3.37</c:v>
                </c:pt>
                <c:pt idx="3953">
                  <c:v>2.649</c:v>
                </c:pt>
                <c:pt idx="3954">
                  <c:v>2.9849999999999999</c:v>
                </c:pt>
                <c:pt idx="3955">
                  <c:v>4.407</c:v>
                </c:pt>
                <c:pt idx="3956">
                  <c:v>5.6239999999999997</c:v>
                </c:pt>
                <c:pt idx="3957">
                  <c:v>5.7050000000000001</c:v>
                </c:pt>
                <c:pt idx="3958">
                  <c:v>5.16</c:v>
                </c:pt>
                <c:pt idx="3959">
                  <c:v>4.4850000000000003</c:v>
                </c:pt>
                <c:pt idx="3960">
                  <c:v>4.3630000000000004</c:v>
                </c:pt>
                <c:pt idx="3961">
                  <c:v>4.1950000000000003</c:v>
                </c:pt>
                <c:pt idx="3962">
                  <c:v>3.8660000000000001</c:v>
                </c:pt>
                <c:pt idx="3963">
                  <c:v>3.847</c:v>
                </c:pt>
                <c:pt idx="3964">
                  <c:v>4.1369999999999996</c:v>
                </c:pt>
                <c:pt idx="3965">
                  <c:v>4.4420000000000002</c:v>
                </c:pt>
                <c:pt idx="3966">
                  <c:v>5.1959999999999997</c:v>
                </c:pt>
                <c:pt idx="3967">
                  <c:v>6.06</c:v>
                </c:pt>
                <c:pt idx="3968">
                  <c:v>6.5579999999999998</c:v>
                </c:pt>
                <c:pt idx="3969">
                  <c:v>6.4480000000000004</c:v>
                </c:pt>
                <c:pt idx="3970">
                  <c:v>5.7220000000000004</c:v>
                </c:pt>
                <c:pt idx="3971">
                  <c:v>4.9160000000000004</c:v>
                </c:pt>
                <c:pt idx="3972">
                  <c:v>4.8840000000000003</c:v>
                </c:pt>
                <c:pt idx="3973">
                  <c:v>5.51</c:v>
                </c:pt>
                <c:pt idx="3974">
                  <c:v>6.3289999999999997</c:v>
                </c:pt>
                <c:pt idx="3975">
                  <c:v>6.7130000000000001</c:v>
                </c:pt>
                <c:pt idx="3976">
                  <c:v>6.6879999999999997</c:v>
                </c:pt>
                <c:pt idx="3977">
                  <c:v>6.1820000000000004</c:v>
                </c:pt>
                <c:pt idx="3978">
                  <c:v>5.6239999999999997</c:v>
                </c:pt>
                <c:pt idx="3979">
                  <c:v>5.3239999999999998</c:v>
                </c:pt>
                <c:pt idx="3980">
                  <c:v>4.6820000000000004</c:v>
                </c:pt>
                <c:pt idx="3981">
                  <c:v>4.6529999999999996</c:v>
                </c:pt>
                <c:pt idx="3982">
                  <c:v>5.5469999999999997</c:v>
                </c:pt>
                <c:pt idx="3983">
                  <c:v>6.6790000000000003</c:v>
                </c:pt>
                <c:pt idx="3984">
                  <c:v>7.423</c:v>
                </c:pt>
                <c:pt idx="3985">
                  <c:v>7.7489999999999997</c:v>
                </c:pt>
                <c:pt idx="3986">
                  <c:v>7.8479999999999999</c:v>
                </c:pt>
                <c:pt idx="3987">
                  <c:v>7.718</c:v>
                </c:pt>
                <c:pt idx="3988">
                  <c:v>6.8970000000000002</c:v>
                </c:pt>
                <c:pt idx="3989">
                  <c:v>6.2409999999999997</c:v>
                </c:pt>
                <c:pt idx="3990">
                  <c:v>6.8419999999999996</c:v>
                </c:pt>
                <c:pt idx="3991">
                  <c:v>7.0339999999999998</c:v>
                </c:pt>
                <c:pt idx="3992">
                  <c:v>7.1509999999999998</c:v>
                </c:pt>
                <c:pt idx="3993">
                  <c:v>7.0759999999999996</c:v>
                </c:pt>
                <c:pt idx="3994">
                  <c:v>6.9109999999999996</c:v>
                </c:pt>
                <c:pt idx="3995">
                  <c:v>6.7569999999999997</c:v>
                </c:pt>
                <c:pt idx="3996">
                  <c:v>6.681</c:v>
                </c:pt>
                <c:pt idx="3997">
                  <c:v>6.5960000000000001</c:v>
                </c:pt>
                <c:pt idx="3998">
                  <c:v>6.4630000000000001</c:v>
                </c:pt>
                <c:pt idx="3999">
                  <c:v>6.2750000000000004</c:v>
                </c:pt>
                <c:pt idx="4000">
                  <c:v>5.9489999999999998</c:v>
                </c:pt>
                <c:pt idx="4001">
                  <c:v>5.4539999999999997</c:v>
                </c:pt>
                <c:pt idx="4002">
                  <c:v>4.7869999999999999</c:v>
                </c:pt>
                <c:pt idx="4003">
                  <c:v>4.2949999999999999</c:v>
                </c:pt>
                <c:pt idx="4004">
                  <c:v>3.6749999999999998</c:v>
                </c:pt>
                <c:pt idx="4005">
                  <c:v>3.2549999999999999</c:v>
                </c:pt>
                <c:pt idx="4006">
                  <c:v>3.0209999999999999</c:v>
                </c:pt>
                <c:pt idx="4007">
                  <c:v>3.14</c:v>
                </c:pt>
                <c:pt idx="4008">
                  <c:v>3.7309999999999999</c:v>
                </c:pt>
                <c:pt idx="4009">
                  <c:v>4.5529999999999999</c:v>
                </c:pt>
                <c:pt idx="4010">
                  <c:v>5.343</c:v>
                </c:pt>
                <c:pt idx="4011">
                  <c:v>5.99</c:v>
                </c:pt>
                <c:pt idx="4012">
                  <c:v>6.2949999999999999</c:v>
                </c:pt>
                <c:pt idx="4013">
                  <c:v>5.2279999999999998</c:v>
                </c:pt>
                <c:pt idx="4014">
                  <c:v>4.33</c:v>
                </c:pt>
                <c:pt idx="4015">
                  <c:v>4.5430000000000001</c:v>
                </c:pt>
                <c:pt idx="4016">
                  <c:v>4.4560000000000004</c:v>
                </c:pt>
                <c:pt idx="4017">
                  <c:v>4.3049999999999997</c:v>
                </c:pt>
                <c:pt idx="4018">
                  <c:v>4.1340000000000003</c:v>
                </c:pt>
                <c:pt idx="4019">
                  <c:v>3.988</c:v>
                </c:pt>
                <c:pt idx="4020">
                  <c:v>3.9039999999999999</c:v>
                </c:pt>
                <c:pt idx="4021">
                  <c:v>3.8530000000000002</c:v>
                </c:pt>
                <c:pt idx="4022">
                  <c:v>3.774</c:v>
                </c:pt>
                <c:pt idx="4023">
                  <c:v>3.629</c:v>
                </c:pt>
                <c:pt idx="4024">
                  <c:v>3.4569999999999999</c:v>
                </c:pt>
                <c:pt idx="4025">
                  <c:v>3.4049999999999998</c:v>
                </c:pt>
                <c:pt idx="4026">
                  <c:v>3.63</c:v>
                </c:pt>
                <c:pt idx="4027">
                  <c:v>4.2530000000000001</c:v>
                </c:pt>
                <c:pt idx="4028">
                  <c:v>4.5659999999999998</c:v>
                </c:pt>
                <c:pt idx="4029">
                  <c:v>4.8</c:v>
                </c:pt>
                <c:pt idx="4030">
                  <c:v>5.1210000000000004</c:v>
                </c:pt>
                <c:pt idx="4031">
                  <c:v>5.3659999999999997</c:v>
                </c:pt>
                <c:pt idx="4032">
                  <c:v>5.4349999999999996</c:v>
                </c:pt>
                <c:pt idx="4033">
                  <c:v>5.3159999999999998</c:v>
                </c:pt>
                <c:pt idx="4034">
                  <c:v>4.9950000000000001</c:v>
                </c:pt>
                <c:pt idx="4035">
                  <c:v>4.5119999999999996</c:v>
                </c:pt>
                <c:pt idx="4036">
                  <c:v>3.9279999999999999</c:v>
                </c:pt>
                <c:pt idx="4037">
                  <c:v>3.004</c:v>
                </c:pt>
                <c:pt idx="4038">
                  <c:v>2.593</c:v>
                </c:pt>
                <c:pt idx="4039">
                  <c:v>3.0960000000000001</c:v>
                </c:pt>
                <c:pt idx="4040">
                  <c:v>3.024</c:v>
                </c:pt>
                <c:pt idx="4041">
                  <c:v>2.8719999999999999</c:v>
                </c:pt>
                <c:pt idx="4042">
                  <c:v>2.653</c:v>
                </c:pt>
                <c:pt idx="4043">
                  <c:v>2.3639999999999999</c:v>
                </c:pt>
                <c:pt idx="4044">
                  <c:v>2.1970000000000001</c:v>
                </c:pt>
                <c:pt idx="4045">
                  <c:v>2.1309999999999998</c:v>
                </c:pt>
                <c:pt idx="4046">
                  <c:v>2.0030000000000001</c:v>
                </c:pt>
                <c:pt idx="4047">
                  <c:v>2.4449999999999998</c:v>
                </c:pt>
                <c:pt idx="4048">
                  <c:v>3.1520000000000001</c:v>
                </c:pt>
                <c:pt idx="4049">
                  <c:v>3.931</c:v>
                </c:pt>
                <c:pt idx="4050">
                  <c:v>4.3890000000000002</c:v>
                </c:pt>
                <c:pt idx="4051">
                  <c:v>4.633</c:v>
                </c:pt>
                <c:pt idx="4052">
                  <c:v>4.8140000000000001</c:v>
                </c:pt>
                <c:pt idx="4053">
                  <c:v>4.9489999999999998</c:v>
                </c:pt>
                <c:pt idx="4054">
                  <c:v>5.2110000000000003</c:v>
                </c:pt>
                <c:pt idx="4055">
                  <c:v>5.6710000000000003</c:v>
                </c:pt>
                <c:pt idx="4056">
                  <c:v>6.202</c:v>
                </c:pt>
                <c:pt idx="4057">
                  <c:v>6.8520000000000003</c:v>
                </c:pt>
                <c:pt idx="4058">
                  <c:v>7.4880000000000004</c:v>
                </c:pt>
                <c:pt idx="4059">
                  <c:v>7.7880000000000003</c:v>
                </c:pt>
                <c:pt idx="4060">
                  <c:v>7.26</c:v>
                </c:pt>
                <c:pt idx="4061">
                  <c:v>5.7949999999999999</c:v>
                </c:pt>
                <c:pt idx="4062">
                  <c:v>5.1379999999999999</c:v>
                </c:pt>
                <c:pt idx="4063">
                  <c:v>6.6349999999999998</c:v>
                </c:pt>
                <c:pt idx="4064">
                  <c:v>8.5749999999999993</c:v>
                </c:pt>
                <c:pt idx="4065">
                  <c:v>8.6980000000000004</c:v>
                </c:pt>
                <c:pt idx="4066">
                  <c:v>7.1</c:v>
                </c:pt>
                <c:pt idx="4067">
                  <c:v>7.1950000000000003</c:v>
                </c:pt>
                <c:pt idx="4068">
                  <c:v>8.2479999999999993</c:v>
                </c:pt>
                <c:pt idx="4069">
                  <c:v>8.5969999999999995</c:v>
                </c:pt>
                <c:pt idx="4070">
                  <c:v>8.2859999999999996</c:v>
                </c:pt>
                <c:pt idx="4071">
                  <c:v>7.923</c:v>
                </c:pt>
                <c:pt idx="4072">
                  <c:v>7.4580000000000002</c:v>
                </c:pt>
                <c:pt idx="4073">
                  <c:v>6.5919999999999996</c:v>
                </c:pt>
                <c:pt idx="4074">
                  <c:v>6.07</c:v>
                </c:pt>
                <c:pt idx="4075">
                  <c:v>5.9029999999999996</c:v>
                </c:pt>
                <c:pt idx="4076">
                  <c:v>5.9370000000000003</c:v>
                </c:pt>
                <c:pt idx="4077">
                  <c:v>6.0739999999999998</c:v>
                </c:pt>
                <c:pt idx="4078">
                  <c:v>6.3029999999999999</c:v>
                </c:pt>
                <c:pt idx="4079">
                  <c:v>6.4020000000000001</c:v>
                </c:pt>
                <c:pt idx="4080">
                  <c:v>6.4720000000000004</c:v>
                </c:pt>
                <c:pt idx="4081">
                  <c:v>6.45</c:v>
                </c:pt>
                <c:pt idx="4082">
                  <c:v>6.4509999999999996</c:v>
                </c:pt>
                <c:pt idx="4083">
                  <c:v>6.4420000000000002</c:v>
                </c:pt>
                <c:pt idx="4084">
                  <c:v>6.02</c:v>
                </c:pt>
                <c:pt idx="4085">
                  <c:v>5.7750000000000004</c:v>
                </c:pt>
                <c:pt idx="4086">
                  <c:v>5.702</c:v>
                </c:pt>
                <c:pt idx="4087">
                  <c:v>5.6970000000000001</c:v>
                </c:pt>
                <c:pt idx="4088">
                  <c:v>5.9939999999999998</c:v>
                </c:pt>
                <c:pt idx="4089">
                  <c:v>6.2939999999999996</c:v>
                </c:pt>
                <c:pt idx="4090">
                  <c:v>6.5449999999999999</c:v>
                </c:pt>
                <c:pt idx="4091">
                  <c:v>6.8040000000000003</c:v>
                </c:pt>
                <c:pt idx="4092">
                  <c:v>6.9930000000000003</c:v>
                </c:pt>
                <c:pt idx="4093">
                  <c:v>7.0970000000000004</c:v>
                </c:pt>
                <c:pt idx="4094">
                  <c:v>7.0460000000000003</c:v>
                </c:pt>
                <c:pt idx="4095">
                  <c:v>6.9379999999999997</c:v>
                </c:pt>
                <c:pt idx="4096">
                  <c:v>6.8040000000000003</c:v>
                </c:pt>
                <c:pt idx="4097">
                  <c:v>6.6340000000000003</c:v>
                </c:pt>
                <c:pt idx="4098">
                  <c:v>6.5810000000000004</c:v>
                </c:pt>
                <c:pt idx="4099">
                  <c:v>7.1159999999999997</c:v>
                </c:pt>
                <c:pt idx="4100">
                  <c:v>7.5510000000000002</c:v>
                </c:pt>
                <c:pt idx="4101">
                  <c:v>7.4749999999999996</c:v>
                </c:pt>
                <c:pt idx="4102">
                  <c:v>7.2370000000000001</c:v>
                </c:pt>
                <c:pt idx="4103">
                  <c:v>6.9189999999999996</c:v>
                </c:pt>
                <c:pt idx="4104">
                  <c:v>6.62</c:v>
                </c:pt>
                <c:pt idx="4105">
                  <c:v>6.4630000000000001</c:v>
                </c:pt>
                <c:pt idx="4106">
                  <c:v>6.444</c:v>
                </c:pt>
                <c:pt idx="4107">
                  <c:v>6.58</c:v>
                </c:pt>
                <c:pt idx="4108">
                  <c:v>6.0449999999999999</c:v>
                </c:pt>
                <c:pt idx="4109">
                  <c:v>5.4429999999999996</c:v>
                </c:pt>
                <c:pt idx="4110">
                  <c:v>5.7640000000000002</c:v>
                </c:pt>
                <c:pt idx="4111">
                  <c:v>5.9720000000000004</c:v>
                </c:pt>
                <c:pt idx="4112">
                  <c:v>6.0149999999999997</c:v>
                </c:pt>
                <c:pt idx="4113">
                  <c:v>5.9039999999999999</c:v>
                </c:pt>
                <c:pt idx="4114">
                  <c:v>5.6360000000000001</c:v>
                </c:pt>
                <c:pt idx="4115">
                  <c:v>5.3129999999999997</c:v>
                </c:pt>
                <c:pt idx="4116">
                  <c:v>5.0549999999999997</c:v>
                </c:pt>
                <c:pt idx="4117">
                  <c:v>4.915</c:v>
                </c:pt>
                <c:pt idx="4118">
                  <c:v>4.8920000000000003</c:v>
                </c:pt>
                <c:pt idx="4119">
                  <c:v>5.0250000000000004</c:v>
                </c:pt>
                <c:pt idx="4120">
                  <c:v>5.3230000000000004</c:v>
                </c:pt>
                <c:pt idx="4121">
                  <c:v>5.774</c:v>
                </c:pt>
                <c:pt idx="4122">
                  <c:v>6.3970000000000002</c:v>
                </c:pt>
                <c:pt idx="4123">
                  <c:v>7.2850000000000001</c:v>
                </c:pt>
                <c:pt idx="4124">
                  <c:v>7.6660000000000004</c:v>
                </c:pt>
                <c:pt idx="4125">
                  <c:v>7.5220000000000002</c:v>
                </c:pt>
                <c:pt idx="4126">
                  <c:v>7.2539999999999996</c:v>
                </c:pt>
                <c:pt idx="4127">
                  <c:v>6.9420000000000002</c:v>
                </c:pt>
                <c:pt idx="4128">
                  <c:v>6.8170000000000002</c:v>
                </c:pt>
                <c:pt idx="4129">
                  <c:v>6.8369999999999997</c:v>
                </c:pt>
                <c:pt idx="4130">
                  <c:v>6.851</c:v>
                </c:pt>
                <c:pt idx="4131">
                  <c:v>6.7729999999999997</c:v>
                </c:pt>
                <c:pt idx="4132">
                  <c:v>5.7610000000000001</c:v>
                </c:pt>
                <c:pt idx="4133">
                  <c:v>4.2560000000000002</c:v>
                </c:pt>
                <c:pt idx="4134">
                  <c:v>4.5519999999999996</c:v>
                </c:pt>
                <c:pt idx="4135">
                  <c:v>4.9580000000000002</c:v>
                </c:pt>
                <c:pt idx="4136">
                  <c:v>4.8760000000000003</c:v>
                </c:pt>
                <c:pt idx="4137">
                  <c:v>4.8719999999999999</c:v>
                </c:pt>
                <c:pt idx="4138">
                  <c:v>4.8380000000000001</c:v>
                </c:pt>
                <c:pt idx="4139">
                  <c:v>4.7619999999999996</c:v>
                </c:pt>
                <c:pt idx="4140">
                  <c:v>4.7080000000000002</c:v>
                </c:pt>
                <c:pt idx="4141">
                  <c:v>4.6580000000000004</c:v>
                </c:pt>
                <c:pt idx="4142">
                  <c:v>4.5579999999999998</c:v>
                </c:pt>
                <c:pt idx="4143">
                  <c:v>4.5019999999999998</c:v>
                </c:pt>
                <c:pt idx="4144">
                  <c:v>4.5890000000000004</c:v>
                </c:pt>
                <c:pt idx="4145">
                  <c:v>4.931</c:v>
                </c:pt>
                <c:pt idx="4146">
                  <c:v>5.7569999999999997</c:v>
                </c:pt>
                <c:pt idx="4147">
                  <c:v>7.0060000000000002</c:v>
                </c:pt>
                <c:pt idx="4148">
                  <c:v>7.806</c:v>
                </c:pt>
                <c:pt idx="4149">
                  <c:v>7.9080000000000004</c:v>
                </c:pt>
                <c:pt idx="4150">
                  <c:v>7.609</c:v>
                </c:pt>
                <c:pt idx="4151">
                  <c:v>7.2030000000000003</c:v>
                </c:pt>
                <c:pt idx="4152">
                  <c:v>6.7439999999999998</c:v>
                </c:pt>
                <c:pt idx="4153">
                  <c:v>6.27</c:v>
                </c:pt>
                <c:pt idx="4154">
                  <c:v>5.9210000000000003</c:v>
                </c:pt>
                <c:pt idx="4155">
                  <c:v>5.7549999999999999</c:v>
                </c:pt>
                <c:pt idx="4156">
                  <c:v>5.4109999999999996</c:v>
                </c:pt>
                <c:pt idx="4157">
                  <c:v>4.1639999999999997</c:v>
                </c:pt>
                <c:pt idx="4158">
                  <c:v>3.536</c:v>
                </c:pt>
                <c:pt idx="4159">
                  <c:v>4.2</c:v>
                </c:pt>
                <c:pt idx="4160">
                  <c:v>4.766</c:v>
                </c:pt>
                <c:pt idx="4161">
                  <c:v>5.43</c:v>
                </c:pt>
                <c:pt idx="4162">
                  <c:v>6.0810000000000004</c:v>
                </c:pt>
                <c:pt idx="4163">
                  <c:v>6.4669999999999996</c:v>
                </c:pt>
                <c:pt idx="4164">
                  <c:v>6.625</c:v>
                </c:pt>
                <c:pt idx="4165">
                  <c:v>6.5810000000000004</c:v>
                </c:pt>
                <c:pt idx="4166">
                  <c:v>6.4249999999999998</c:v>
                </c:pt>
                <c:pt idx="4167">
                  <c:v>6.3239999999999998</c:v>
                </c:pt>
                <c:pt idx="4168">
                  <c:v>6.1950000000000003</c:v>
                </c:pt>
                <c:pt idx="4169">
                  <c:v>6.101</c:v>
                </c:pt>
                <c:pt idx="4170">
                  <c:v>6.2629999999999999</c:v>
                </c:pt>
                <c:pt idx="4171">
                  <c:v>6.7649999999999997</c:v>
                </c:pt>
                <c:pt idx="4172">
                  <c:v>7.2140000000000004</c:v>
                </c:pt>
                <c:pt idx="4173">
                  <c:v>7.4109999999999996</c:v>
                </c:pt>
                <c:pt idx="4174">
                  <c:v>7.484</c:v>
                </c:pt>
                <c:pt idx="4175">
                  <c:v>7.5229999999999997</c:v>
                </c:pt>
                <c:pt idx="4176">
                  <c:v>7.61</c:v>
                </c:pt>
                <c:pt idx="4177">
                  <c:v>7.819</c:v>
                </c:pt>
                <c:pt idx="4178">
                  <c:v>8.0950000000000006</c:v>
                </c:pt>
                <c:pt idx="4179">
                  <c:v>8.2129999999999992</c:v>
                </c:pt>
                <c:pt idx="4180">
                  <c:v>7.4809999999999999</c:v>
                </c:pt>
                <c:pt idx="4181">
                  <c:v>5.984</c:v>
                </c:pt>
                <c:pt idx="4182">
                  <c:v>5.87</c:v>
                </c:pt>
                <c:pt idx="4183">
                  <c:v>6.601</c:v>
                </c:pt>
                <c:pt idx="4184">
                  <c:v>6.59</c:v>
                </c:pt>
                <c:pt idx="4185">
                  <c:v>6.3639999999999999</c:v>
                </c:pt>
                <c:pt idx="4186">
                  <c:v>5.7910000000000004</c:v>
                </c:pt>
                <c:pt idx="4187">
                  <c:v>4.952</c:v>
                </c:pt>
                <c:pt idx="4188">
                  <c:v>4.109</c:v>
                </c:pt>
                <c:pt idx="4189">
                  <c:v>3.363</c:v>
                </c:pt>
                <c:pt idx="4190">
                  <c:v>2.8690000000000002</c:v>
                </c:pt>
                <c:pt idx="4191">
                  <c:v>2.569</c:v>
                </c:pt>
                <c:pt idx="4192">
                  <c:v>2.3849999999999998</c:v>
                </c:pt>
                <c:pt idx="4193">
                  <c:v>2.4180000000000001</c:v>
                </c:pt>
                <c:pt idx="4194">
                  <c:v>2.9889999999999999</c:v>
                </c:pt>
                <c:pt idx="4195">
                  <c:v>4.2720000000000002</c:v>
                </c:pt>
                <c:pt idx="4196">
                  <c:v>4.9980000000000002</c:v>
                </c:pt>
                <c:pt idx="4197">
                  <c:v>4.9960000000000004</c:v>
                </c:pt>
                <c:pt idx="4198">
                  <c:v>5.49</c:v>
                </c:pt>
                <c:pt idx="4199">
                  <c:v>6.2629999999999999</c:v>
                </c:pt>
                <c:pt idx="4200">
                  <c:v>6.0380000000000003</c:v>
                </c:pt>
                <c:pt idx="4201">
                  <c:v>6.01</c:v>
                </c:pt>
                <c:pt idx="4202">
                  <c:v>6.5780000000000003</c:v>
                </c:pt>
                <c:pt idx="4203">
                  <c:v>7.1070000000000002</c:v>
                </c:pt>
                <c:pt idx="4204">
                  <c:v>7.25</c:v>
                </c:pt>
                <c:pt idx="4205">
                  <c:v>6.4960000000000004</c:v>
                </c:pt>
                <c:pt idx="4206">
                  <c:v>5.5289999999999999</c:v>
                </c:pt>
                <c:pt idx="4207">
                  <c:v>5.9880000000000004</c:v>
                </c:pt>
                <c:pt idx="4208">
                  <c:v>6.1219999999999999</c:v>
                </c:pt>
                <c:pt idx="4209">
                  <c:v>6.016</c:v>
                </c:pt>
                <c:pt idx="4210">
                  <c:v>5.8710000000000004</c:v>
                </c:pt>
                <c:pt idx="4211">
                  <c:v>5.806</c:v>
                </c:pt>
                <c:pt idx="4212">
                  <c:v>5.8</c:v>
                </c:pt>
                <c:pt idx="4213">
                  <c:v>5.835</c:v>
                </c:pt>
                <c:pt idx="4214">
                  <c:v>5.7990000000000004</c:v>
                </c:pt>
                <c:pt idx="4215">
                  <c:v>5.6740000000000004</c:v>
                </c:pt>
                <c:pt idx="4216">
                  <c:v>5.5960000000000001</c:v>
                </c:pt>
                <c:pt idx="4217">
                  <c:v>5.7469999999999999</c:v>
                </c:pt>
                <c:pt idx="4218">
                  <c:v>6.3879999999999999</c:v>
                </c:pt>
                <c:pt idx="4219">
                  <c:v>6.99</c:v>
                </c:pt>
                <c:pt idx="4220">
                  <c:v>7.0679999999999996</c:v>
                </c:pt>
                <c:pt idx="4221">
                  <c:v>6.6929999999999996</c:v>
                </c:pt>
                <c:pt idx="4222">
                  <c:v>6.1609999999999996</c:v>
                </c:pt>
                <c:pt idx="4223">
                  <c:v>5.7140000000000004</c:v>
                </c:pt>
                <c:pt idx="4224">
                  <c:v>5.3339999999999996</c:v>
                </c:pt>
                <c:pt idx="4225">
                  <c:v>5.0599999999999996</c:v>
                </c:pt>
                <c:pt idx="4226">
                  <c:v>4.8710000000000004</c:v>
                </c:pt>
                <c:pt idx="4227">
                  <c:v>4.6420000000000003</c:v>
                </c:pt>
                <c:pt idx="4228">
                  <c:v>3.9350000000000001</c:v>
                </c:pt>
                <c:pt idx="4229">
                  <c:v>3.5190000000000001</c:v>
                </c:pt>
                <c:pt idx="4230">
                  <c:v>3.4369999999999998</c:v>
                </c:pt>
                <c:pt idx="4231">
                  <c:v>3.544</c:v>
                </c:pt>
                <c:pt idx="4232">
                  <c:v>3.7429999999999999</c:v>
                </c:pt>
                <c:pt idx="4233">
                  <c:v>3.9780000000000002</c:v>
                </c:pt>
                <c:pt idx="4234">
                  <c:v>4.1550000000000002</c:v>
                </c:pt>
                <c:pt idx="4235">
                  <c:v>4.3010000000000002</c:v>
                </c:pt>
                <c:pt idx="4236">
                  <c:v>4.5679999999999996</c:v>
                </c:pt>
                <c:pt idx="4237">
                  <c:v>5.04</c:v>
                </c:pt>
                <c:pt idx="4238">
                  <c:v>5.6420000000000003</c:v>
                </c:pt>
                <c:pt idx="4239">
                  <c:v>6.2329999999999997</c:v>
                </c:pt>
                <c:pt idx="4240">
                  <c:v>6.8929999999999998</c:v>
                </c:pt>
                <c:pt idx="4241">
                  <c:v>7.5339999999999998</c:v>
                </c:pt>
                <c:pt idx="4242">
                  <c:v>8.0129999999999999</c:v>
                </c:pt>
                <c:pt idx="4243">
                  <c:v>8.4619999999999997</c:v>
                </c:pt>
                <c:pt idx="4244">
                  <c:v>8.5960000000000001</c:v>
                </c:pt>
                <c:pt idx="4245">
                  <c:v>8.4320000000000004</c:v>
                </c:pt>
                <c:pt idx="4246">
                  <c:v>8.1989999999999998</c:v>
                </c:pt>
                <c:pt idx="4247">
                  <c:v>7.9290000000000003</c:v>
                </c:pt>
                <c:pt idx="4248">
                  <c:v>7.6989999999999998</c:v>
                </c:pt>
                <c:pt idx="4249">
                  <c:v>7.585</c:v>
                </c:pt>
                <c:pt idx="4250">
                  <c:v>7.5519999999999996</c:v>
                </c:pt>
                <c:pt idx="4251">
                  <c:v>7.415</c:v>
                </c:pt>
                <c:pt idx="4252">
                  <c:v>7.5350000000000001</c:v>
                </c:pt>
                <c:pt idx="4253">
                  <c:v>7.7480000000000002</c:v>
                </c:pt>
                <c:pt idx="4254">
                  <c:v>7.4989999999999997</c:v>
                </c:pt>
                <c:pt idx="4255">
                  <c:v>7.2060000000000004</c:v>
                </c:pt>
                <c:pt idx="4256">
                  <c:v>6.9420000000000002</c:v>
                </c:pt>
                <c:pt idx="4257">
                  <c:v>6.7919999999999998</c:v>
                </c:pt>
                <c:pt idx="4258">
                  <c:v>6.7430000000000003</c:v>
                </c:pt>
                <c:pt idx="4259">
                  <c:v>6.74</c:v>
                </c:pt>
                <c:pt idx="4260">
                  <c:v>6.79</c:v>
                </c:pt>
                <c:pt idx="4261">
                  <c:v>6.8719999999999999</c:v>
                </c:pt>
                <c:pt idx="4262">
                  <c:v>6.9589999999999996</c:v>
                </c:pt>
                <c:pt idx="4263">
                  <c:v>7.0659999999999998</c:v>
                </c:pt>
                <c:pt idx="4264">
                  <c:v>7.2050000000000001</c:v>
                </c:pt>
                <c:pt idx="4265">
                  <c:v>7.3280000000000003</c:v>
                </c:pt>
                <c:pt idx="4266">
                  <c:v>7.66</c:v>
                </c:pt>
                <c:pt idx="4267">
                  <c:v>8.3369999999999997</c:v>
                </c:pt>
                <c:pt idx="4268">
                  <c:v>8.6690000000000005</c:v>
                </c:pt>
                <c:pt idx="4269">
                  <c:v>8.3699999999999992</c:v>
                </c:pt>
                <c:pt idx="4270">
                  <c:v>7.9969999999999999</c:v>
                </c:pt>
                <c:pt idx="4271">
                  <c:v>7.6529999999999996</c:v>
                </c:pt>
                <c:pt idx="4272">
                  <c:v>7.3879999999999999</c:v>
                </c:pt>
                <c:pt idx="4273">
                  <c:v>7.165</c:v>
                </c:pt>
                <c:pt idx="4274">
                  <c:v>6.9660000000000002</c:v>
                </c:pt>
                <c:pt idx="4275">
                  <c:v>6.7590000000000003</c:v>
                </c:pt>
                <c:pt idx="4276">
                  <c:v>5.94</c:v>
                </c:pt>
                <c:pt idx="4277">
                  <c:v>5.8780000000000001</c:v>
                </c:pt>
                <c:pt idx="4278">
                  <c:v>5.91</c:v>
                </c:pt>
                <c:pt idx="4279">
                  <c:v>5.7009999999999996</c:v>
                </c:pt>
                <c:pt idx="4280">
                  <c:v>5.4939999999999998</c:v>
                </c:pt>
                <c:pt idx="4281">
                  <c:v>5.3090000000000002</c:v>
                </c:pt>
                <c:pt idx="4282">
                  <c:v>5.149</c:v>
                </c:pt>
                <c:pt idx="4283">
                  <c:v>5.0510000000000002</c:v>
                </c:pt>
                <c:pt idx="4284">
                  <c:v>5.077</c:v>
                </c:pt>
                <c:pt idx="4285">
                  <c:v>5.2610000000000001</c:v>
                </c:pt>
                <c:pt idx="4286">
                  <c:v>5.5279999999999996</c:v>
                </c:pt>
                <c:pt idx="4287">
                  <c:v>5.8140000000000001</c:v>
                </c:pt>
                <c:pt idx="4288">
                  <c:v>6.0229999999999997</c:v>
                </c:pt>
                <c:pt idx="4289">
                  <c:v>6.1619999999999999</c:v>
                </c:pt>
                <c:pt idx="4290">
                  <c:v>6.7859999999999996</c:v>
                </c:pt>
                <c:pt idx="4291">
                  <c:v>7.8579999999999997</c:v>
                </c:pt>
                <c:pt idx="4292">
                  <c:v>8.5619999999999994</c:v>
                </c:pt>
                <c:pt idx="4293">
                  <c:v>8.6959999999999997</c:v>
                </c:pt>
                <c:pt idx="4294">
                  <c:v>8.5500000000000007</c:v>
                </c:pt>
                <c:pt idx="4295">
                  <c:v>8.3149999999999995</c:v>
                </c:pt>
                <c:pt idx="4296">
                  <c:v>8.0809999999999995</c:v>
                </c:pt>
                <c:pt idx="4297">
                  <c:v>7.8840000000000003</c:v>
                </c:pt>
                <c:pt idx="4298">
                  <c:v>7.7130000000000001</c:v>
                </c:pt>
                <c:pt idx="4299">
                  <c:v>7.6440000000000001</c:v>
                </c:pt>
                <c:pt idx="4300">
                  <c:v>7.3319999999999999</c:v>
                </c:pt>
                <c:pt idx="4301">
                  <c:v>5.7750000000000004</c:v>
                </c:pt>
                <c:pt idx="4302">
                  <c:v>4.3250000000000002</c:v>
                </c:pt>
                <c:pt idx="4303">
                  <c:v>3.9180000000000001</c:v>
                </c:pt>
                <c:pt idx="4304">
                  <c:v>4.1820000000000004</c:v>
                </c:pt>
                <c:pt idx="4305">
                  <c:v>4.056</c:v>
                </c:pt>
                <c:pt idx="4306">
                  <c:v>4.0339999999999998</c:v>
                </c:pt>
                <c:pt idx="4307">
                  <c:v>4.0090000000000003</c:v>
                </c:pt>
                <c:pt idx="4308">
                  <c:v>3.98</c:v>
                </c:pt>
                <c:pt idx="4309">
                  <c:v>3.9830000000000001</c:v>
                </c:pt>
                <c:pt idx="4310">
                  <c:v>4.0330000000000004</c:v>
                </c:pt>
                <c:pt idx="4311">
                  <c:v>4.26</c:v>
                </c:pt>
                <c:pt idx="4312">
                  <c:v>4.8</c:v>
                </c:pt>
                <c:pt idx="4313">
                  <c:v>5.2119999999999997</c:v>
                </c:pt>
                <c:pt idx="4314">
                  <c:v>5.516</c:v>
                </c:pt>
                <c:pt idx="4315">
                  <c:v>6.4029999999999996</c:v>
                </c:pt>
                <c:pt idx="4316">
                  <c:v>7.6429999999999998</c:v>
                </c:pt>
                <c:pt idx="4317">
                  <c:v>8.8409999999999993</c:v>
                </c:pt>
                <c:pt idx="4318">
                  <c:v>9.6590000000000007</c:v>
                </c:pt>
                <c:pt idx="4319">
                  <c:v>9.9719999999999995</c:v>
                </c:pt>
                <c:pt idx="4320">
                  <c:v>9.8870000000000005</c:v>
                </c:pt>
                <c:pt idx="4321">
                  <c:v>9.56</c:v>
                </c:pt>
                <c:pt idx="4322">
                  <c:v>9.1660000000000004</c:v>
                </c:pt>
                <c:pt idx="4323">
                  <c:v>8.7059999999999995</c:v>
                </c:pt>
                <c:pt idx="4324">
                  <c:v>7.8609999999999998</c:v>
                </c:pt>
                <c:pt idx="4325">
                  <c:v>6.66</c:v>
                </c:pt>
                <c:pt idx="4326">
                  <c:v>6.7709999999999999</c:v>
                </c:pt>
                <c:pt idx="4327">
                  <c:v>7.1289999999999996</c:v>
                </c:pt>
                <c:pt idx="4328">
                  <c:v>7.1909999999999998</c:v>
                </c:pt>
                <c:pt idx="4329">
                  <c:v>6.8209999999999997</c:v>
                </c:pt>
                <c:pt idx="4330">
                  <c:v>6.3810000000000002</c:v>
                </c:pt>
                <c:pt idx="4331">
                  <c:v>6.83</c:v>
                </c:pt>
                <c:pt idx="4332">
                  <c:v>7.3150000000000004</c:v>
                </c:pt>
                <c:pt idx="4333">
                  <c:v>6.3730000000000002</c:v>
                </c:pt>
                <c:pt idx="4334">
                  <c:v>4.4669999999999996</c:v>
                </c:pt>
                <c:pt idx="4335">
                  <c:v>5.5910000000000002</c:v>
                </c:pt>
                <c:pt idx="4336">
                  <c:v>6.8280000000000003</c:v>
                </c:pt>
                <c:pt idx="4337">
                  <c:v>6.7</c:v>
                </c:pt>
                <c:pt idx="4338">
                  <c:v>6.4089999999999998</c:v>
                </c:pt>
                <c:pt idx="4339">
                  <c:v>6.6050000000000004</c:v>
                </c:pt>
                <c:pt idx="4340">
                  <c:v>6.8620000000000001</c:v>
                </c:pt>
                <c:pt idx="4341">
                  <c:v>6.8369999999999997</c:v>
                </c:pt>
                <c:pt idx="4342">
                  <c:v>6.7</c:v>
                </c:pt>
                <c:pt idx="4343">
                  <c:v>6.4770000000000003</c:v>
                </c:pt>
                <c:pt idx="4344">
                  <c:v>6.2629999999999999</c:v>
                </c:pt>
                <c:pt idx="4345">
                  <c:v>5.9390000000000001</c:v>
                </c:pt>
                <c:pt idx="4346">
                  <c:v>5.9189999999999996</c:v>
                </c:pt>
                <c:pt idx="4347">
                  <c:v>6.0170000000000003</c:v>
                </c:pt>
                <c:pt idx="4348">
                  <c:v>5.6470000000000002</c:v>
                </c:pt>
                <c:pt idx="4349">
                  <c:v>5.6319999999999997</c:v>
                </c:pt>
                <c:pt idx="4350">
                  <c:v>5.774</c:v>
                </c:pt>
                <c:pt idx="4351">
                  <c:v>6.1150000000000002</c:v>
                </c:pt>
                <c:pt idx="4352">
                  <c:v>6.4859999999999998</c:v>
                </c:pt>
                <c:pt idx="4353">
                  <c:v>6.7460000000000004</c:v>
                </c:pt>
                <c:pt idx="4354">
                  <c:v>6.992</c:v>
                </c:pt>
                <c:pt idx="4355">
                  <c:v>7.1790000000000003</c:v>
                </c:pt>
                <c:pt idx="4356">
                  <c:v>7.3689999999999998</c:v>
                </c:pt>
                <c:pt idx="4357">
                  <c:v>7.4690000000000003</c:v>
                </c:pt>
                <c:pt idx="4358">
                  <c:v>7.4359999999999999</c:v>
                </c:pt>
                <c:pt idx="4359">
                  <c:v>7.3650000000000002</c:v>
                </c:pt>
                <c:pt idx="4360">
                  <c:v>7.2359999999999998</c:v>
                </c:pt>
                <c:pt idx="4361">
                  <c:v>7.0259999999999998</c:v>
                </c:pt>
                <c:pt idx="4362">
                  <c:v>6.6959999999999997</c:v>
                </c:pt>
                <c:pt idx="4363">
                  <c:v>6.6550000000000002</c:v>
                </c:pt>
                <c:pt idx="4364">
                  <c:v>6.47</c:v>
                </c:pt>
                <c:pt idx="4365">
                  <c:v>5.9950000000000001</c:v>
                </c:pt>
                <c:pt idx="4366">
                  <c:v>5.5940000000000003</c:v>
                </c:pt>
                <c:pt idx="4367">
                  <c:v>5.2690000000000001</c:v>
                </c:pt>
                <c:pt idx="4368">
                  <c:v>4.7370000000000001</c:v>
                </c:pt>
                <c:pt idx="4369">
                  <c:v>4.2750000000000004</c:v>
                </c:pt>
                <c:pt idx="4370">
                  <c:v>4.1260000000000003</c:v>
                </c:pt>
                <c:pt idx="4371">
                  <c:v>4.226</c:v>
                </c:pt>
                <c:pt idx="4372">
                  <c:v>4.234</c:v>
                </c:pt>
                <c:pt idx="4373">
                  <c:v>3.742</c:v>
                </c:pt>
                <c:pt idx="4374">
                  <c:v>3.8620000000000001</c:v>
                </c:pt>
                <c:pt idx="4375">
                  <c:v>3.7879999999999998</c:v>
                </c:pt>
                <c:pt idx="4376">
                  <c:v>3.798</c:v>
                </c:pt>
                <c:pt idx="4377">
                  <c:v>3.8290000000000002</c:v>
                </c:pt>
                <c:pt idx="4378">
                  <c:v>3.87</c:v>
                </c:pt>
                <c:pt idx="4379">
                  <c:v>3.9319999999999999</c:v>
                </c:pt>
                <c:pt idx="4380">
                  <c:v>3.9729999999999999</c:v>
                </c:pt>
                <c:pt idx="4381">
                  <c:v>4.0990000000000002</c:v>
                </c:pt>
                <c:pt idx="4382">
                  <c:v>4.2530000000000001</c:v>
                </c:pt>
                <c:pt idx="4383">
                  <c:v>4.4939999999999998</c:v>
                </c:pt>
                <c:pt idx="4384">
                  <c:v>4.9470000000000001</c:v>
                </c:pt>
                <c:pt idx="4385">
                  <c:v>5.6710000000000003</c:v>
                </c:pt>
                <c:pt idx="4386">
                  <c:v>6.681</c:v>
                </c:pt>
                <c:pt idx="4387">
                  <c:v>7.8129999999999997</c:v>
                </c:pt>
                <c:pt idx="4388">
                  <c:v>8.2129999999999992</c:v>
                </c:pt>
                <c:pt idx="4389">
                  <c:v>7.9829999999999997</c:v>
                </c:pt>
                <c:pt idx="4390">
                  <c:v>7.6219999999999999</c:v>
                </c:pt>
                <c:pt idx="4391">
                  <c:v>7.3479999999999999</c:v>
                </c:pt>
                <c:pt idx="4392">
                  <c:v>7.165</c:v>
                </c:pt>
                <c:pt idx="4393">
                  <c:v>6.9729999999999999</c:v>
                </c:pt>
                <c:pt idx="4394">
                  <c:v>6.8120000000000003</c:v>
                </c:pt>
                <c:pt idx="4395">
                  <c:v>6.657</c:v>
                </c:pt>
                <c:pt idx="4396">
                  <c:v>5.7750000000000004</c:v>
                </c:pt>
                <c:pt idx="4397">
                  <c:v>5.5739999999999998</c:v>
                </c:pt>
                <c:pt idx="4398">
                  <c:v>5.7160000000000002</c:v>
                </c:pt>
                <c:pt idx="4399">
                  <c:v>5.4020000000000001</c:v>
                </c:pt>
                <c:pt idx="4400">
                  <c:v>5.1529999999999996</c:v>
                </c:pt>
                <c:pt idx="4401">
                  <c:v>5.133</c:v>
                </c:pt>
                <c:pt idx="4402">
                  <c:v>5.25</c:v>
                </c:pt>
                <c:pt idx="4403">
                  <c:v>5.4080000000000004</c:v>
                </c:pt>
                <c:pt idx="4404">
                  <c:v>5.5629999999999997</c:v>
                </c:pt>
                <c:pt idx="4405">
                  <c:v>5.7409999999999997</c:v>
                </c:pt>
                <c:pt idx="4406">
                  <c:v>5.98</c:v>
                </c:pt>
                <c:pt idx="4407">
                  <c:v>6.3019999999999996</c:v>
                </c:pt>
                <c:pt idx="4408">
                  <c:v>6.7220000000000004</c:v>
                </c:pt>
                <c:pt idx="4409">
                  <c:v>7.181</c:v>
                </c:pt>
                <c:pt idx="4410">
                  <c:v>7.6029999999999998</c:v>
                </c:pt>
                <c:pt idx="4411">
                  <c:v>8.16</c:v>
                </c:pt>
                <c:pt idx="4412">
                  <c:v>8.34</c:v>
                </c:pt>
                <c:pt idx="4413">
                  <c:v>7.9790000000000001</c:v>
                </c:pt>
                <c:pt idx="4414">
                  <c:v>7.6710000000000003</c:v>
                </c:pt>
                <c:pt idx="4415">
                  <c:v>7.3710000000000004</c:v>
                </c:pt>
                <c:pt idx="4416">
                  <c:v>7.1180000000000003</c:v>
                </c:pt>
                <c:pt idx="4417">
                  <c:v>6.9550000000000001</c:v>
                </c:pt>
                <c:pt idx="4418">
                  <c:v>6.8120000000000003</c:v>
                </c:pt>
                <c:pt idx="4419">
                  <c:v>6.61</c:v>
                </c:pt>
                <c:pt idx="4420">
                  <c:v>5.5540000000000003</c:v>
                </c:pt>
                <c:pt idx="4421">
                  <c:v>4.79</c:v>
                </c:pt>
                <c:pt idx="4422">
                  <c:v>4.8170000000000002</c:v>
                </c:pt>
                <c:pt idx="4423">
                  <c:v>4.1879999999999997</c:v>
                </c:pt>
                <c:pt idx="4424">
                  <c:v>3.8069999999999999</c:v>
                </c:pt>
                <c:pt idx="4425">
                  <c:v>3.65</c:v>
                </c:pt>
                <c:pt idx="4426">
                  <c:v>3.5720000000000001</c:v>
                </c:pt>
                <c:pt idx="4427">
                  <c:v>3.488</c:v>
                </c:pt>
                <c:pt idx="4428">
                  <c:v>3.4430000000000001</c:v>
                </c:pt>
                <c:pt idx="4429">
                  <c:v>3.4420000000000002</c:v>
                </c:pt>
                <c:pt idx="4430">
                  <c:v>3.4249999999999998</c:v>
                </c:pt>
                <c:pt idx="4431">
                  <c:v>3.41</c:v>
                </c:pt>
                <c:pt idx="4432">
                  <c:v>3.49</c:v>
                </c:pt>
                <c:pt idx="4433">
                  <c:v>3.83</c:v>
                </c:pt>
                <c:pt idx="4434">
                  <c:v>4.907</c:v>
                </c:pt>
                <c:pt idx="4435">
                  <c:v>6.173</c:v>
                </c:pt>
                <c:pt idx="4436">
                  <c:v>6.6070000000000002</c:v>
                </c:pt>
                <c:pt idx="4437">
                  <c:v>6.4109999999999996</c:v>
                </c:pt>
                <c:pt idx="4438">
                  <c:v>6.0049999999999999</c:v>
                </c:pt>
                <c:pt idx="4439">
                  <c:v>5.4059999999999997</c:v>
                </c:pt>
                <c:pt idx="4440">
                  <c:v>4.7610000000000001</c:v>
                </c:pt>
                <c:pt idx="4441">
                  <c:v>4.3339999999999996</c:v>
                </c:pt>
                <c:pt idx="4442">
                  <c:v>4.2069999999999999</c:v>
                </c:pt>
                <c:pt idx="4443">
                  <c:v>4.2729999999999997</c:v>
                </c:pt>
                <c:pt idx="4444">
                  <c:v>4.3070000000000004</c:v>
                </c:pt>
                <c:pt idx="4445">
                  <c:v>3.8660000000000001</c:v>
                </c:pt>
                <c:pt idx="4446">
                  <c:v>3.887</c:v>
                </c:pt>
                <c:pt idx="4447">
                  <c:v>4.125</c:v>
                </c:pt>
                <c:pt idx="4448">
                  <c:v>4.5010000000000003</c:v>
                </c:pt>
                <c:pt idx="4449">
                  <c:v>4.8689999999999998</c:v>
                </c:pt>
                <c:pt idx="4450">
                  <c:v>5.1609999999999996</c:v>
                </c:pt>
                <c:pt idx="4451">
                  <c:v>5.4619999999999997</c:v>
                </c:pt>
                <c:pt idx="4452">
                  <c:v>5.7880000000000003</c:v>
                </c:pt>
                <c:pt idx="4453">
                  <c:v>6.0579999999999998</c:v>
                </c:pt>
                <c:pt idx="4454">
                  <c:v>6.1950000000000003</c:v>
                </c:pt>
                <c:pt idx="4455">
                  <c:v>6.2229999999999999</c:v>
                </c:pt>
                <c:pt idx="4456">
                  <c:v>6.1840000000000002</c:v>
                </c:pt>
                <c:pt idx="4457">
                  <c:v>6.0869999999999997</c:v>
                </c:pt>
                <c:pt idx="4458">
                  <c:v>6.0460000000000003</c:v>
                </c:pt>
                <c:pt idx="4459">
                  <c:v>6.1070000000000002</c:v>
                </c:pt>
                <c:pt idx="4460">
                  <c:v>5.7830000000000004</c:v>
                </c:pt>
                <c:pt idx="4461">
                  <c:v>5.0199999999999996</c:v>
                </c:pt>
                <c:pt idx="4462">
                  <c:v>3.9529999999999998</c:v>
                </c:pt>
                <c:pt idx="4463">
                  <c:v>2.726</c:v>
                </c:pt>
                <c:pt idx="4464">
                  <c:v>2.6320000000000001</c:v>
                </c:pt>
                <c:pt idx="4465">
                  <c:v>3.8180000000000001</c:v>
                </c:pt>
                <c:pt idx="4466">
                  <c:v>5.1660000000000004</c:v>
                </c:pt>
                <c:pt idx="4467">
                  <c:v>6.2249999999999996</c:v>
                </c:pt>
                <c:pt idx="4468">
                  <c:v>6.5919999999999996</c:v>
                </c:pt>
                <c:pt idx="4469">
                  <c:v>5.8150000000000004</c:v>
                </c:pt>
                <c:pt idx="4470">
                  <c:v>5.5860000000000003</c:v>
                </c:pt>
                <c:pt idx="4471">
                  <c:v>5.9359999999999999</c:v>
                </c:pt>
                <c:pt idx="4472">
                  <c:v>6.1559999999999997</c:v>
                </c:pt>
                <c:pt idx="4473">
                  <c:v>6.3620000000000001</c:v>
                </c:pt>
                <c:pt idx="4474">
                  <c:v>6.4240000000000004</c:v>
                </c:pt>
                <c:pt idx="4475">
                  <c:v>6.407</c:v>
                </c:pt>
                <c:pt idx="4476">
                  <c:v>6.4429999999999996</c:v>
                </c:pt>
                <c:pt idx="4477">
                  <c:v>6.585</c:v>
                </c:pt>
                <c:pt idx="4478">
                  <c:v>6.7919999999999998</c:v>
                </c:pt>
                <c:pt idx="4479">
                  <c:v>6.9939999999999998</c:v>
                </c:pt>
                <c:pt idx="4480">
                  <c:v>7.0490000000000004</c:v>
                </c:pt>
                <c:pt idx="4481">
                  <c:v>6.8680000000000003</c:v>
                </c:pt>
                <c:pt idx="4482">
                  <c:v>6.4589999999999996</c:v>
                </c:pt>
                <c:pt idx="4483">
                  <c:v>6.1390000000000002</c:v>
                </c:pt>
                <c:pt idx="4484">
                  <c:v>5.859</c:v>
                </c:pt>
                <c:pt idx="4485">
                  <c:v>5.4989999999999997</c:v>
                </c:pt>
                <c:pt idx="4486">
                  <c:v>5.2560000000000002</c:v>
                </c:pt>
                <c:pt idx="4487">
                  <c:v>5.1289999999999996</c:v>
                </c:pt>
                <c:pt idx="4488">
                  <c:v>5.0739999999999998</c:v>
                </c:pt>
                <c:pt idx="4489">
                  <c:v>4.9649999999999999</c:v>
                </c:pt>
                <c:pt idx="4490">
                  <c:v>4.8769999999999998</c:v>
                </c:pt>
                <c:pt idx="4491">
                  <c:v>4.7489999999999997</c:v>
                </c:pt>
                <c:pt idx="4492">
                  <c:v>4.3819999999999997</c:v>
                </c:pt>
                <c:pt idx="4493">
                  <c:v>4.1790000000000003</c:v>
                </c:pt>
                <c:pt idx="4494">
                  <c:v>4.0110000000000001</c:v>
                </c:pt>
                <c:pt idx="4495">
                  <c:v>3.9689999999999999</c:v>
                </c:pt>
                <c:pt idx="4496">
                  <c:v>4.2859999999999996</c:v>
                </c:pt>
                <c:pt idx="4497">
                  <c:v>4.7249999999999996</c:v>
                </c:pt>
                <c:pt idx="4498">
                  <c:v>5.0179999999999998</c:v>
                </c:pt>
                <c:pt idx="4499">
                  <c:v>5.3140000000000001</c:v>
                </c:pt>
                <c:pt idx="4500">
                  <c:v>5.6879999999999997</c:v>
                </c:pt>
                <c:pt idx="4501">
                  <c:v>6.0640000000000001</c:v>
                </c:pt>
                <c:pt idx="4502">
                  <c:v>6.391</c:v>
                </c:pt>
                <c:pt idx="4503">
                  <c:v>6.6559999999999997</c:v>
                </c:pt>
                <c:pt idx="4504">
                  <c:v>6.8609999999999998</c:v>
                </c:pt>
                <c:pt idx="4505">
                  <c:v>7.024</c:v>
                </c:pt>
                <c:pt idx="4506">
                  <c:v>7.1120000000000001</c:v>
                </c:pt>
                <c:pt idx="4507">
                  <c:v>7.399</c:v>
                </c:pt>
                <c:pt idx="4508">
                  <c:v>7.6040000000000001</c:v>
                </c:pt>
                <c:pt idx="4509">
                  <c:v>7.33</c:v>
                </c:pt>
                <c:pt idx="4510">
                  <c:v>7.0350000000000001</c:v>
                </c:pt>
                <c:pt idx="4511">
                  <c:v>6.6870000000000003</c:v>
                </c:pt>
                <c:pt idx="4512">
                  <c:v>6.2670000000000003</c:v>
                </c:pt>
                <c:pt idx="4513">
                  <c:v>5.7750000000000004</c:v>
                </c:pt>
                <c:pt idx="4514">
                  <c:v>5.2709999999999999</c:v>
                </c:pt>
                <c:pt idx="4515">
                  <c:v>4.9359999999999999</c:v>
                </c:pt>
                <c:pt idx="4516">
                  <c:v>4.5620000000000003</c:v>
                </c:pt>
                <c:pt idx="4517">
                  <c:v>4.1289999999999996</c:v>
                </c:pt>
                <c:pt idx="4518">
                  <c:v>4.5999999999999996</c:v>
                </c:pt>
                <c:pt idx="4519">
                  <c:v>4.9770000000000003</c:v>
                </c:pt>
                <c:pt idx="4520">
                  <c:v>5.484</c:v>
                </c:pt>
                <c:pt idx="4521">
                  <c:v>6.0709999999999997</c:v>
                </c:pt>
                <c:pt idx="4522">
                  <c:v>6.6890000000000001</c:v>
                </c:pt>
                <c:pt idx="4523">
                  <c:v>7.1159999999999997</c:v>
                </c:pt>
                <c:pt idx="4524">
                  <c:v>7.1929999999999996</c:v>
                </c:pt>
                <c:pt idx="4525">
                  <c:v>7.0949999999999998</c:v>
                </c:pt>
                <c:pt idx="4526">
                  <c:v>7.0640000000000001</c:v>
                </c:pt>
                <c:pt idx="4527">
                  <c:v>7.1390000000000002</c:v>
                </c:pt>
                <c:pt idx="4528">
                  <c:v>7.0170000000000003</c:v>
                </c:pt>
                <c:pt idx="4529">
                  <c:v>6.702</c:v>
                </c:pt>
                <c:pt idx="4530">
                  <c:v>6.4580000000000002</c:v>
                </c:pt>
                <c:pt idx="4531">
                  <c:v>6.7679999999999998</c:v>
                </c:pt>
                <c:pt idx="4532">
                  <c:v>7.07</c:v>
                </c:pt>
                <c:pt idx="4533">
                  <c:v>7.077</c:v>
                </c:pt>
                <c:pt idx="4534">
                  <c:v>7.0350000000000001</c:v>
                </c:pt>
                <c:pt idx="4535">
                  <c:v>6.7910000000000004</c:v>
                </c:pt>
                <c:pt idx="4536">
                  <c:v>6.4589999999999996</c:v>
                </c:pt>
                <c:pt idx="4537">
                  <c:v>6.1959999999999997</c:v>
                </c:pt>
                <c:pt idx="4538">
                  <c:v>5.8540000000000001</c:v>
                </c:pt>
                <c:pt idx="4539">
                  <c:v>5.2770000000000001</c:v>
                </c:pt>
                <c:pt idx="4540">
                  <c:v>4.4939999999999998</c:v>
                </c:pt>
                <c:pt idx="4541">
                  <c:v>3.9239999999999999</c:v>
                </c:pt>
                <c:pt idx="4542">
                  <c:v>4.4089999999999998</c:v>
                </c:pt>
                <c:pt idx="4543">
                  <c:v>4.3230000000000004</c:v>
                </c:pt>
                <c:pt idx="4544">
                  <c:v>4.2709999999999999</c:v>
                </c:pt>
                <c:pt idx="4545">
                  <c:v>4.2789999999999999</c:v>
                </c:pt>
                <c:pt idx="4546">
                  <c:v>4.2880000000000003</c:v>
                </c:pt>
                <c:pt idx="4547">
                  <c:v>4.282</c:v>
                </c:pt>
                <c:pt idx="4548">
                  <c:v>4.2489999999999997</c:v>
                </c:pt>
                <c:pt idx="4549">
                  <c:v>4.2779999999999996</c:v>
                </c:pt>
                <c:pt idx="4550">
                  <c:v>4.5259999999999998</c:v>
                </c:pt>
                <c:pt idx="4551">
                  <c:v>4.907</c:v>
                </c:pt>
                <c:pt idx="4552">
                  <c:v>5.1849999999999996</c:v>
                </c:pt>
                <c:pt idx="4553">
                  <c:v>5.4119999999999999</c:v>
                </c:pt>
                <c:pt idx="4554">
                  <c:v>5.8179999999999996</c:v>
                </c:pt>
                <c:pt idx="4555">
                  <c:v>6.5890000000000004</c:v>
                </c:pt>
                <c:pt idx="4556">
                  <c:v>7.04</c:v>
                </c:pt>
                <c:pt idx="4557">
                  <c:v>6.96</c:v>
                </c:pt>
                <c:pt idx="4558">
                  <c:v>6.6870000000000003</c:v>
                </c:pt>
                <c:pt idx="4559">
                  <c:v>6.4130000000000003</c:v>
                </c:pt>
                <c:pt idx="4560">
                  <c:v>6.0609999999999999</c:v>
                </c:pt>
                <c:pt idx="4561">
                  <c:v>5.5659999999999998</c:v>
                </c:pt>
                <c:pt idx="4562">
                  <c:v>5.1120000000000001</c:v>
                </c:pt>
                <c:pt idx="4563">
                  <c:v>4.8559999999999999</c:v>
                </c:pt>
                <c:pt idx="4564">
                  <c:v>4.5190000000000001</c:v>
                </c:pt>
                <c:pt idx="4565">
                  <c:v>3.6259999999999999</c:v>
                </c:pt>
                <c:pt idx="4566">
                  <c:v>3.125</c:v>
                </c:pt>
                <c:pt idx="4567">
                  <c:v>2.6070000000000002</c:v>
                </c:pt>
                <c:pt idx="4568">
                  <c:v>2.5670000000000002</c:v>
                </c:pt>
                <c:pt idx="4569">
                  <c:v>2.7290000000000001</c:v>
                </c:pt>
                <c:pt idx="4570">
                  <c:v>2.9780000000000002</c:v>
                </c:pt>
                <c:pt idx="4571">
                  <c:v>3.2189999999999999</c:v>
                </c:pt>
                <c:pt idx="4572">
                  <c:v>3.4689999999999999</c:v>
                </c:pt>
                <c:pt idx="4573">
                  <c:v>3.7429999999999999</c:v>
                </c:pt>
                <c:pt idx="4574">
                  <c:v>4.085</c:v>
                </c:pt>
                <c:pt idx="4575">
                  <c:v>4.2519999999999998</c:v>
                </c:pt>
                <c:pt idx="4576">
                  <c:v>3.7480000000000002</c:v>
                </c:pt>
                <c:pt idx="4577">
                  <c:v>2.9929999999999999</c:v>
                </c:pt>
                <c:pt idx="4578">
                  <c:v>2.5190000000000001</c:v>
                </c:pt>
                <c:pt idx="4579">
                  <c:v>3.2789999999999999</c:v>
                </c:pt>
                <c:pt idx="4580">
                  <c:v>4.7009999999999996</c:v>
                </c:pt>
                <c:pt idx="4581">
                  <c:v>5.3479999999999999</c:v>
                </c:pt>
                <c:pt idx="4582">
                  <c:v>5.4790000000000001</c:v>
                </c:pt>
                <c:pt idx="4583">
                  <c:v>5.7050000000000001</c:v>
                </c:pt>
                <c:pt idx="4584">
                  <c:v>5.8339999999999996</c:v>
                </c:pt>
                <c:pt idx="4585">
                  <c:v>5.9180000000000001</c:v>
                </c:pt>
                <c:pt idx="4586">
                  <c:v>6.069</c:v>
                </c:pt>
                <c:pt idx="4587">
                  <c:v>6.407</c:v>
                </c:pt>
                <c:pt idx="4588">
                  <c:v>6.702</c:v>
                </c:pt>
                <c:pt idx="4589">
                  <c:v>6.4</c:v>
                </c:pt>
                <c:pt idx="4590">
                  <c:v>5.5990000000000002</c:v>
                </c:pt>
                <c:pt idx="4591">
                  <c:v>5.085</c:v>
                </c:pt>
                <c:pt idx="4592">
                  <c:v>5.2969999999999997</c:v>
                </c:pt>
                <c:pt idx="4593">
                  <c:v>5.5960000000000001</c:v>
                </c:pt>
                <c:pt idx="4594">
                  <c:v>5.91</c:v>
                </c:pt>
                <c:pt idx="4595">
                  <c:v>6.1760000000000002</c:v>
                </c:pt>
                <c:pt idx="4596">
                  <c:v>6.4249999999999998</c:v>
                </c:pt>
                <c:pt idx="4597">
                  <c:v>6.649</c:v>
                </c:pt>
                <c:pt idx="4598">
                  <c:v>6.8179999999999996</c:v>
                </c:pt>
                <c:pt idx="4599">
                  <c:v>6.8659999999999997</c:v>
                </c:pt>
                <c:pt idx="4600">
                  <c:v>6.7830000000000004</c:v>
                </c:pt>
                <c:pt idx="4601">
                  <c:v>6.4290000000000003</c:v>
                </c:pt>
                <c:pt idx="4602">
                  <c:v>6.0510000000000002</c:v>
                </c:pt>
                <c:pt idx="4603">
                  <c:v>5.9089999999999998</c:v>
                </c:pt>
                <c:pt idx="4604">
                  <c:v>5.3479999999999999</c:v>
                </c:pt>
                <c:pt idx="4605">
                  <c:v>4.4889999999999999</c:v>
                </c:pt>
                <c:pt idx="4606">
                  <c:v>3.5920000000000001</c:v>
                </c:pt>
                <c:pt idx="4607">
                  <c:v>2.907</c:v>
                </c:pt>
                <c:pt idx="4608">
                  <c:v>2.907</c:v>
                </c:pt>
                <c:pt idx="4609">
                  <c:v>3.8180000000000001</c:v>
                </c:pt>
                <c:pt idx="4610">
                  <c:v>4.7290000000000001</c:v>
                </c:pt>
                <c:pt idx="4611">
                  <c:v>5.4240000000000004</c:v>
                </c:pt>
                <c:pt idx="4612">
                  <c:v>5.5880000000000001</c:v>
                </c:pt>
                <c:pt idx="4613">
                  <c:v>4.9359999999999999</c:v>
                </c:pt>
                <c:pt idx="4614">
                  <c:v>4.9939999999999998</c:v>
                </c:pt>
                <c:pt idx="4615">
                  <c:v>5.35</c:v>
                </c:pt>
                <c:pt idx="4616">
                  <c:v>5.6070000000000002</c:v>
                </c:pt>
                <c:pt idx="4617">
                  <c:v>6.1340000000000003</c:v>
                </c:pt>
                <c:pt idx="4618">
                  <c:v>6.8070000000000004</c:v>
                </c:pt>
                <c:pt idx="4619">
                  <c:v>7.6509999999999998</c:v>
                </c:pt>
                <c:pt idx="4620">
                  <c:v>8.3550000000000004</c:v>
                </c:pt>
                <c:pt idx="4621">
                  <c:v>8.5779999999999994</c:v>
                </c:pt>
                <c:pt idx="4622">
                  <c:v>8.452</c:v>
                </c:pt>
                <c:pt idx="4623">
                  <c:v>8.24</c:v>
                </c:pt>
                <c:pt idx="4624">
                  <c:v>8.1229999999999993</c:v>
                </c:pt>
                <c:pt idx="4625">
                  <c:v>7.83</c:v>
                </c:pt>
                <c:pt idx="4626">
                  <c:v>7.1970000000000001</c:v>
                </c:pt>
                <c:pt idx="4627">
                  <c:v>6.7069999999999999</c:v>
                </c:pt>
                <c:pt idx="4628">
                  <c:v>6.51</c:v>
                </c:pt>
                <c:pt idx="4629">
                  <c:v>6.4720000000000004</c:v>
                </c:pt>
                <c:pt idx="4630">
                  <c:v>6.6470000000000002</c:v>
                </c:pt>
                <c:pt idx="4631">
                  <c:v>6.6550000000000002</c:v>
                </c:pt>
                <c:pt idx="4632">
                  <c:v>6.6440000000000001</c:v>
                </c:pt>
                <c:pt idx="4633">
                  <c:v>6.7069999999999999</c:v>
                </c:pt>
                <c:pt idx="4634">
                  <c:v>6.6840000000000002</c:v>
                </c:pt>
                <c:pt idx="4635">
                  <c:v>6.6150000000000002</c:v>
                </c:pt>
                <c:pt idx="4636">
                  <c:v>6.2050000000000001</c:v>
                </c:pt>
                <c:pt idx="4637">
                  <c:v>5.5490000000000004</c:v>
                </c:pt>
                <c:pt idx="4638">
                  <c:v>5.5350000000000001</c:v>
                </c:pt>
                <c:pt idx="4639">
                  <c:v>5.4660000000000002</c:v>
                </c:pt>
                <c:pt idx="4640">
                  <c:v>5.6429999999999998</c:v>
                </c:pt>
                <c:pt idx="4641">
                  <c:v>5.968</c:v>
                </c:pt>
                <c:pt idx="4642">
                  <c:v>6.2130000000000001</c:v>
                </c:pt>
                <c:pt idx="4643">
                  <c:v>6.5090000000000003</c:v>
                </c:pt>
                <c:pt idx="4644">
                  <c:v>6.7489999999999997</c:v>
                </c:pt>
                <c:pt idx="4645">
                  <c:v>6.9329999999999998</c:v>
                </c:pt>
                <c:pt idx="4646">
                  <c:v>7.1520000000000001</c:v>
                </c:pt>
                <c:pt idx="4647">
                  <c:v>7.391</c:v>
                </c:pt>
                <c:pt idx="4648">
                  <c:v>7.5069999999999997</c:v>
                </c:pt>
                <c:pt idx="4649">
                  <c:v>7.4169999999999998</c:v>
                </c:pt>
                <c:pt idx="4650">
                  <c:v>7.1360000000000001</c:v>
                </c:pt>
                <c:pt idx="4651">
                  <c:v>6.9089999999999998</c:v>
                </c:pt>
                <c:pt idx="4652">
                  <c:v>6.7329999999999997</c:v>
                </c:pt>
                <c:pt idx="4653">
                  <c:v>6.625</c:v>
                </c:pt>
                <c:pt idx="4654">
                  <c:v>6.53</c:v>
                </c:pt>
                <c:pt idx="4655">
                  <c:v>6.4459999999999997</c:v>
                </c:pt>
                <c:pt idx="4656">
                  <c:v>6.2119999999999997</c:v>
                </c:pt>
                <c:pt idx="4657">
                  <c:v>6.0330000000000004</c:v>
                </c:pt>
                <c:pt idx="4658">
                  <c:v>6.0110000000000001</c:v>
                </c:pt>
                <c:pt idx="4659">
                  <c:v>6.1369999999999996</c:v>
                </c:pt>
                <c:pt idx="4660">
                  <c:v>5.6970000000000001</c:v>
                </c:pt>
                <c:pt idx="4661">
                  <c:v>6.1319999999999997</c:v>
                </c:pt>
                <c:pt idx="4662">
                  <c:v>6.1980000000000004</c:v>
                </c:pt>
                <c:pt idx="4663">
                  <c:v>6.03</c:v>
                </c:pt>
                <c:pt idx="4664">
                  <c:v>5.9859999999999998</c:v>
                </c:pt>
                <c:pt idx="4665">
                  <c:v>5.9669999999999996</c:v>
                </c:pt>
                <c:pt idx="4666">
                  <c:v>6.0129999999999999</c:v>
                </c:pt>
                <c:pt idx="4667">
                  <c:v>6.11</c:v>
                </c:pt>
                <c:pt idx="4668">
                  <c:v>6.2279999999999998</c:v>
                </c:pt>
                <c:pt idx="4669">
                  <c:v>6.3940000000000001</c:v>
                </c:pt>
                <c:pt idx="4670">
                  <c:v>6.5970000000000004</c:v>
                </c:pt>
                <c:pt idx="4671">
                  <c:v>6.8</c:v>
                </c:pt>
                <c:pt idx="4672">
                  <c:v>6.9550000000000001</c:v>
                </c:pt>
                <c:pt idx="4673">
                  <c:v>6.91</c:v>
                </c:pt>
                <c:pt idx="4674">
                  <c:v>6.657</c:v>
                </c:pt>
                <c:pt idx="4675">
                  <c:v>6.7990000000000004</c:v>
                </c:pt>
                <c:pt idx="4676">
                  <c:v>6.9649999999999999</c:v>
                </c:pt>
                <c:pt idx="4677">
                  <c:v>6.8639999999999999</c:v>
                </c:pt>
                <c:pt idx="4678">
                  <c:v>6.8570000000000002</c:v>
                </c:pt>
                <c:pt idx="4679">
                  <c:v>6.7709999999999999</c:v>
                </c:pt>
                <c:pt idx="4680">
                  <c:v>6.7140000000000004</c:v>
                </c:pt>
                <c:pt idx="4681">
                  <c:v>6.51</c:v>
                </c:pt>
                <c:pt idx="4682">
                  <c:v>6.2370000000000001</c:v>
                </c:pt>
                <c:pt idx="4683">
                  <c:v>5.9160000000000004</c:v>
                </c:pt>
                <c:pt idx="4684">
                  <c:v>5.2009999999999996</c:v>
                </c:pt>
                <c:pt idx="4685">
                  <c:v>4.5860000000000003</c:v>
                </c:pt>
                <c:pt idx="4686">
                  <c:v>4.399</c:v>
                </c:pt>
                <c:pt idx="4687">
                  <c:v>4.1520000000000001</c:v>
                </c:pt>
                <c:pt idx="4688">
                  <c:v>4.1749999999999998</c:v>
                </c:pt>
                <c:pt idx="4689">
                  <c:v>4.34</c:v>
                </c:pt>
                <c:pt idx="4690">
                  <c:v>4.524</c:v>
                </c:pt>
                <c:pt idx="4691">
                  <c:v>4.7679999999999998</c:v>
                </c:pt>
                <c:pt idx="4692">
                  <c:v>5.0549999999999997</c:v>
                </c:pt>
                <c:pt idx="4693">
                  <c:v>5.3150000000000004</c:v>
                </c:pt>
                <c:pt idx="4694">
                  <c:v>5.5149999999999997</c:v>
                </c:pt>
                <c:pt idx="4695">
                  <c:v>5.6689999999999996</c:v>
                </c:pt>
                <c:pt idx="4696">
                  <c:v>5.8140000000000001</c:v>
                </c:pt>
                <c:pt idx="4697">
                  <c:v>5.9160000000000004</c:v>
                </c:pt>
                <c:pt idx="4698">
                  <c:v>6.0119999999999996</c:v>
                </c:pt>
                <c:pt idx="4699">
                  <c:v>6.4420000000000002</c:v>
                </c:pt>
                <c:pt idx="4700">
                  <c:v>6.7160000000000002</c:v>
                </c:pt>
                <c:pt idx="4701">
                  <c:v>6.5869999999999997</c:v>
                </c:pt>
                <c:pt idx="4702">
                  <c:v>6.4459999999999997</c:v>
                </c:pt>
                <c:pt idx="4703">
                  <c:v>6.1829999999999998</c:v>
                </c:pt>
                <c:pt idx="4704">
                  <c:v>5.7869999999999999</c:v>
                </c:pt>
                <c:pt idx="4705">
                  <c:v>5.3150000000000004</c:v>
                </c:pt>
                <c:pt idx="4706">
                  <c:v>4.7969999999999997</c:v>
                </c:pt>
                <c:pt idx="4707">
                  <c:v>4.242</c:v>
                </c:pt>
                <c:pt idx="4708">
                  <c:v>3.6480000000000001</c:v>
                </c:pt>
                <c:pt idx="4709">
                  <c:v>2.9929999999999999</c:v>
                </c:pt>
                <c:pt idx="4710">
                  <c:v>2.6459999999999999</c:v>
                </c:pt>
                <c:pt idx="4711">
                  <c:v>2.5659999999999998</c:v>
                </c:pt>
                <c:pt idx="4712">
                  <c:v>2.6840000000000002</c:v>
                </c:pt>
                <c:pt idx="4713">
                  <c:v>2.863</c:v>
                </c:pt>
                <c:pt idx="4714">
                  <c:v>3.0329999999999999</c:v>
                </c:pt>
                <c:pt idx="4715">
                  <c:v>3.2189999999999999</c:v>
                </c:pt>
                <c:pt idx="4716">
                  <c:v>3.3879999999999999</c:v>
                </c:pt>
                <c:pt idx="4717">
                  <c:v>3.423</c:v>
                </c:pt>
                <c:pt idx="4718">
                  <c:v>3.3410000000000002</c:v>
                </c:pt>
                <c:pt idx="4719">
                  <c:v>3.2669999999999999</c:v>
                </c:pt>
                <c:pt idx="4720">
                  <c:v>3.2789999999999999</c:v>
                </c:pt>
                <c:pt idx="4721">
                  <c:v>3.395</c:v>
                </c:pt>
                <c:pt idx="4722">
                  <c:v>3.9079999999999999</c:v>
                </c:pt>
                <c:pt idx="4723">
                  <c:v>4.7</c:v>
                </c:pt>
                <c:pt idx="4724">
                  <c:v>5.23</c:v>
                </c:pt>
                <c:pt idx="4725">
                  <c:v>5.601</c:v>
                </c:pt>
                <c:pt idx="4726">
                  <c:v>5.8129999999999997</c:v>
                </c:pt>
                <c:pt idx="4727">
                  <c:v>5.7060000000000004</c:v>
                </c:pt>
                <c:pt idx="4728">
                  <c:v>5.35</c:v>
                </c:pt>
                <c:pt idx="4729">
                  <c:v>4.8600000000000003</c:v>
                </c:pt>
                <c:pt idx="4730">
                  <c:v>4.3239999999999998</c:v>
                </c:pt>
                <c:pt idx="4731">
                  <c:v>3.8170000000000002</c:v>
                </c:pt>
                <c:pt idx="4732">
                  <c:v>3.4470000000000001</c:v>
                </c:pt>
                <c:pt idx="4733">
                  <c:v>2.8439999999999999</c:v>
                </c:pt>
                <c:pt idx="4734">
                  <c:v>2.6259999999999999</c:v>
                </c:pt>
                <c:pt idx="4735">
                  <c:v>2.6320000000000001</c:v>
                </c:pt>
                <c:pt idx="4736">
                  <c:v>2.427</c:v>
                </c:pt>
                <c:pt idx="4737">
                  <c:v>2.2799999999999998</c:v>
                </c:pt>
                <c:pt idx="4738">
                  <c:v>2.258</c:v>
                </c:pt>
                <c:pt idx="4739">
                  <c:v>2.2879999999999998</c:v>
                </c:pt>
                <c:pt idx="4740">
                  <c:v>2.407</c:v>
                </c:pt>
                <c:pt idx="4741">
                  <c:v>2.5230000000000001</c:v>
                </c:pt>
                <c:pt idx="4742">
                  <c:v>2.5470000000000002</c:v>
                </c:pt>
                <c:pt idx="4743">
                  <c:v>2.4740000000000002</c:v>
                </c:pt>
                <c:pt idx="4744">
                  <c:v>2.4209999999999998</c:v>
                </c:pt>
                <c:pt idx="4745">
                  <c:v>2.5409999999999999</c:v>
                </c:pt>
                <c:pt idx="4746">
                  <c:v>2.948</c:v>
                </c:pt>
                <c:pt idx="4747">
                  <c:v>3.4249999999999998</c:v>
                </c:pt>
                <c:pt idx="4748">
                  <c:v>3.9460000000000002</c:v>
                </c:pt>
                <c:pt idx="4749">
                  <c:v>4.3879999999999999</c:v>
                </c:pt>
                <c:pt idx="4750">
                  <c:v>4.6360000000000001</c:v>
                </c:pt>
                <c:pt idx="4751">
                  <c:v>4.8380000000000001</c:v>
                </c:pt>
                <c:pt idx="4752">
                  <c:v>4.9509999999999996</c:v>
                </c:pt>
                <c:pt idx="4753">
                  <c:v>5.0369999999999999</c:v>
                </c:pt>
                <c:pt idx="4754">
                  <c:v>5.0739999999999998</c:v>
                </c:pt>
                <c:pt idx="4755">
                  <c:v>5.3620000000000001</c:v>
                </c:pt>
                <c:pt idx="4756">
                  <c:v>5.7009999999999996</c:v>
                </c:pt>
                <c:pt idx="4757">
                  <c:v>5.0910000000000002</c:v>
                </c:pt>
                <c:pt idx="4758">
                  <c:v>5.0830000000000002</c:v>
                </c:pt>
                <c:pt idx="4759">
                  <c:v>5.4480000000000004</c:v>
                </c:pt>
                <c:pt idx="4760">
                  <c:v>6.0590000000000002</c:v>
                </c:pt>
                <c:pt idx="4761">
                  <c:v>6.6130000000000004</c:v>
                </c:pt>
                <c:pt idx="4762">
                  <c:v>7.0449999999999999</c:v>
                </c:pt>
                <c:pt idx="4763">
                  <c:v>7.4329999999999998</c:v>
                </c:pt>
                <c:pt idx="4764">
                  <c:v>7.6589999999999998</c:v>
                </c:pt>
                <c:pt idx="4765">
                  <c:v>7.5330000000000004</c:v>
                </c:pt>
                <c:pt idx="4766">
                  <c:v>7.2770000000000001</c:v>
                </c:pt>
                <c:pt idx="4767">
                  <c:v>7.1459999999999999</c:v>
                </c:pt>
                <c:pt idx="4768">
                  <c:v>7.1630000000000003</c:v>
                </c:pt>
                <c:pt idx="4769">
                  <c:v>6.9260000000000002</c:v>
                </c:pt>
                <c:pt idx="4770">
                  <c:v>6.3049999999999997</c:v>
                </c:pt>
                <c:pt idx="4771">
                  <c:v>6.1950000000000003</c:v>
                </c:pt>
                <c:pt idx="4772">
                  <c:v>6.3410000000000002</c:v>
                </c:pt>
                <c:pt idx="4773">
                  <c:v>6.4779999999999998</c:v>
                </c:pt>
                <c:pt idx="4774">
                  <c:v>6.48</c:v>
                </c:pt>
                <c:pt idx="4775">
                  <c:v>6.2990000000000004</c:v>
                </c:pt>
                <c:pt idx="4776">
                  <c:v>6.0990000000000002</c:v>
                </c:pt>
                <c:pt idx="4777">
                  <c:v>6.11</c:v>
                </c:pt>
                <c:pt idx="4778">
                  <c:v>6.1660000000000004</c:v>
                </c:pt>
                <c:pt idx="4779">
                  <c:v>6.1820000000000004</c:v>
                </c:pt>
                <c:pt idx="4780">
                  <c:v>5.734</c:v>
                </c:pt>
                <c:pt idx="4781">
                  <c:v>5.0369999999999999</c:v>
                </c:pt>
                <c:pt idx="4782">
                  <c:v>5.08</c:v>
                </c:pt>
                <c:pt idx="4783">
                  <c:v>5.101</c:v>
                </c:pt>
                <c:pt idx="4784">
                  <c:v>5.07</c:v>
                </c:pt>
                <c:pt idx="4785">
                  <c:v>5.1520000000000001</c:v>
                </c:pt>
                <c:pt idx="4786">
                  <c:v>5.431</c:v>
                </c:pt>
                <c:pt idx="4787">
                  <c:v>5.7830000000000004</c:v>
                </c:pt>
                <c:pt idx="4788">
                  <c:v>6.0229999999999997</c:v>
                </c:pt>
                <c:pt idx="4789">
                  <c:v>6.1440000000000001</c:v>
                </c:pt>
                <c:pt idx="4790">
                  <c:v>6.1959999999999997</c:v>
                </c:pt>
                <c:pt idx="4791">
                  <c:v>6.0990000000000002</c:v>
                </c:pt>
                <c:pt idx="4792">
                  <c:v>5.8630000000000004</c:v>
                </c:pt>
                <c:pt idx="4793">
                  <c:v>5.508</c:v>
                </c:pt>
                <c:pt idx="4794">
                  <c:v>5.0229999999999997</c:v>
                </c:pt>
                <c:pt idx="4795">
                  <c:v>4.7329999999999997</c:v>
                </c:pt>
                <c:pt idx="4796">
                  <c:v>5.2080000000000002</c:v>
                </c:pt>
                <c:pt idx="4797">
                  <c:v>6.1</c:v>
                </c:pt>
                <c:pt idx="4798">
                  <c:v>6.9009999999999998</c:v>
                </c:pt>
                <c:pt idx="4799">
                  <c:v>7.532</c:v>
                </c:pt>
                <c:pt idx="4800">
                  <c:v>7.9039999999999999</c:v>
                </c:pt>
                <c:pt idx="4801">
                  <c:v>8.0050000000000008</c:v>
                </c:pt>
                <c:pt idx="4802">
                  <c:v>7.9989999999999997</c:v>
                </c:pt>
                <c:pt idx="4803">
                  <c:v>8.0340000000000007</c:v>
                </c:pt>
                <c:pt idx="4804">
                  <c:v>7.8920000000000003</c:v>
                </c:pt>
                <c:pt idx="4805">
                  <c:v>7.1849999999999996</c:v>
                </c:pt>
                <c:pt idx="4806">
                  <c:v>7.3280000000000003</c:v>
                </c:pt>
                <c:pt idx="4807">
                  <c:v>8.1760000000000002</c:v>
                </c:pt>
                <c:pt idx="4808">
                  <c:v>7.883</c:v>
                </c:pt>
                <c:pt idx="4809">
                  <c:v>7.3869999999999996</c:v>
                </c:pt>
                <c:pt idx="4810">
                  <c:v>7.7</c:v>
                </c:pt>
                <c:pt idx="4811">
                  <c:v>8.5120000000000005</c:v>
                </c:pt>
                <c:pt idx="4812">
                  <c:v>9.1809999999999992</c:v>
                </c:pt>
                <c:pt idx="4813">
                  <c:v>9.7010000000000005</c:v>
                </c:pt>
                <c:pt idx="4814">
                  <c:v>9.9350000000000005</c:v>
                </c:pt>
                <c:pt idx="4815">
                  <c:v>9.8580000000000005</c:v>
                </c:pt>
                <c:pt idx="4816">
                  <c:v>9.6530000000000005</c:v>
                </c:pt>
                <c:pt idx="4817">
                  <c:v>9.1280000000000001</c:v>
                </c:pt>
                <c:pt idx="4818">
                  <c:v>8.39</c:v>
                </c:pt>
                <c:pt idx="4819">
                  <c:v>8.1389999999999993</c:v>
                </c:pt>
                <c:pt idx="4820">
                  <c:v>7.782</c:v>
                </c:pt>
                <c:pt idx="4821">
                  <c:v>7.5730000000000004</c:v>
                </c:pt>
                <c:pt idx="4822">
                  <c:v>7.5019999999999998</c:v>
                </c:pt>
                <c:pt idx="4823">
                  <c:v>7.415</c:v>
                </c:pt>
                <c:pt idx="4824">
                  <c:v>7.3620000000000001</c:v>
                </c:pt>
                <c:pt idx="4825">
                  <c:v>7.1079999999999997</c:v>
                </c:pt>
                <c:pt idx="4826">
                  <c:v>6.6840000000000002</c:v>
                </c:pt>
                <c:pt idx="4827">
                  <c:v>6.5549999999999997</c:v>
                </c:pt>
                <c:pt idx="4828">
                  <c:v>5.9219999999999997</c:v>
                </c:pt>
                <c:pt idx="4829">
                  <c:v>4.8739999999999997</c:v>
                </c:pt>
                <c:pt idx="4830">
                  <c:v>4.5970000000000004</c:v>
                </c:pt>
                <c:pt idx="4831">
                  <c:v>4.819</c:v>
                </c:pt>
                <c:pt idx="4832">
                  <c:v>5.2850000000000001</c:v>
                </c:pt>
                <c:pt idx="4833">
                  <c:v>5.516</c:v>
                </c:pt>
                <c:pt idx="4834">
                  <c:v>5.5910000000000002</c:v>
                </c:pt>
                <c:pt idx="4835">
                  <c:v>5.734</c:v>
                </c:pt>
                <c:pt idx="4836">
                  <c:v>5.9260000000000002</c:v>
                </c:pt>
                <c:pt idx="4837">
                  <c:v>5.8869999999999996</c:v>
                </c:pt>
                <c:pt idx="4838">
                  <c:v>5.734</c:v>
                </c:pt>
                <c:pt idx="4839">
                  <c:v>5.7089999999999996</c:v>
                </c:pt>
                <c:pt idx="4840">
                  <c:v>5.6660000000000004</c:v>
                </c:pt>
                <c:pt idx="4841">
                  <c:v>5.2690000000000001</c:v>
                </c:pt>
                <c:pt idx="4842">
                  <c:v>5.2460000000000004</c:v>
                </c:pt>
                <c:pt idx="4843">
                  <c:v>5.5380000000000003</c:v>
                </c:pt>
                <c:pt idx="4844">
                  <c:v>5.3979999999999997</c:v>
                </c:pt>
                <c:pt idx="4845">
                  <c:v>4.7910000000000004</c:v>
                </c:pt>
                <c:pt idx="4846">
                  <c:v>4.0659999999999998</c:v>
                </c:pt>
                <c:pt idx="4847">
                  <c:v>3.3279999999999998</c:v>
                </c:pt>
                <c:pt idx="4848">
                  <c:v>2.5939999999999999</c:v>
                </c:pt>
                <c:pt idx="4849">
                  <c:v>2.5920000000000001</c:v>
                </c:pt>
                <c:pt idx="4850">
                  <c:v>4.2610000000000001</c:v>
                </c:pt>
                <c:pt idx="4851">
                  <c:v>5.5890000000000004</c:v>
                </c:pt>
                <c:pt idx="4852">
                  <c:v>6.3559999999999999</c:v>
                </c:pt>
                <c:pt idx="4853">
                  <c:v>5.9379999999999997</c:v>
                </c:pt>
                <c:pt idx="4854">
                  <c:v>5.4020000000000001</c:v>
                </c:pt>
                <c:pt idx="4855">
                  <c:v>6.3380000000000001</c:v>
                </c:pt>
                <c:pt idx="4856">
                  <c:v>6.8470000000000004</c:v>
                </c:pt>
                <c:pt idx="4857">
                  <c:v>6.758</c:v>
                </c:pt>
                <c:pt idx="4858">
                  <c:v>6.4260000000000002</c:v>
                </c:pt>
                <c:pt idx="4859">
                  <c:v>6.024</c:v>
                </c:pt>
                <c:pt idx="4860">
                  <c:v>5.5469999999999997</c:v>
                </c:pt>
                <c:pt idx="4861">
                  <c:v>5.0949999999999998</c:v>
                </c:pt>
                <c:pt idx="4862">
                  <c:v>4.7220000000000004</c:v>
                </c:pt>
                <c:pt idx="4863">
                  <c:v>4.4889999999999999</c:v>
                </c:pt>
                <c:pt idx="4864">
                  <c:v>4.2919999999999998</c:v>
                </c:pt>
                <c:pt idx="4865">
                  <c:v>4.12</c:v>
                </c:pt>
                <c:pt idx="4866">
                  <c:v>4.0519999999999996</c:v>
                </c:pt>
                <c:pt idx="4867">
                  <c:v>3.9580000000000002</c:v>
                </c:pt>
                <c:pt idx="4868">
                  <c:v>3.9369999999999998</c:v>
                </c:pt>
                <c:pt idx="4869">
                  <c:v>4.0789999999999997</c:v>
                </c:pt>
                <c:pt idx="4870">
                  <c:v>4.3600000000000003</c:v>
                </c:pt>
                <c:pt idx="4871">
                  <c:v>4.6280000000000001</c:v>
                </c:pt>
                <c:pt idx="4872">
                  <c:v>4.9459999999999997</c:v>
                </c:pt>
                <c:pt idx="4873">
                  <c:v>5.3449999999999998</c:v>
                </c:pt>
                <c:pt idx="4874">
                  <c:v>5.6239999999999997</c:v>
                </c:pt>
                <c:pt idx="4875">
                  <c:v>5.7729999999999997</c:v>
                </c:pt>
                <c:pt idx="4876">
                  <c:v>5.843</c:v>
                </c:pt>
                <c:pt idx="4877">
                  <c:v>5.2939999999999996</c:v>
                </c:pt>
                <c:pt idx="4878">
                  <c:v>4.0910000000000002</c:v>
                </c:pt>
                <c:pt idx="4879">
                  <c:v>4.3460000000000001</c:v>
                </c:pt>
                <c:pt idx="4880">
                  <c:v>4.3810000000000002</c:v>
                </c:pt>
                <c:pt idx="4881">
                  <c:v>4.117</c:v>
                </c:pt>
                <c:pt idx="4882">
                  <c:v>3.8610000000000002</c:v>
                </c:pt>
                <c:pt idx="4883">
                  <c:v>3.581</c:v>
                </c:pt>
                <c:pt idx="4884">
                  <c:v>3.3119999999999998</c:v>
                </c:pt>
                <c:pt idx="4885">
                  <c:v>3.081</c:v>
                </c:pt>
                <c:pt idx="4886">
                  <c:v>2.94</c:v>
                </c:pt>
                <c:pt idx="4887">
                  <c:v>2.9289999999999998</c:v>
                </c:pt>
                <c:pt idx="4888">
                  <c:v>3.1019999999999999</c:v>
                </c:pt>
                <c:pt idx="4889">
                  <c:v>3.4809999999999999</c:v>
                </c:pt>
                <c:pt idx="4890">
                  <c:v>4.335</c:v>
                </c:pt>
                <c:pt idx="4891">
                  <c:v>5.694</c:v>
                </c:pt>
                <c:pt idx="4892">
                  <c:v>6.6020000000000003</c:v>
                </c:pt>
                <c:pt idx="4893">
                  <c:v>7.0220000000000002</c:v>
                </c:pt>
                <c:pt idx="4894">
                  <c:v>7.13</c:v>
                </c:pt>
                <c:pt idx="4895">
                  <c:v>7.4109999999999996</c:v>
                </c:pt>
                <c:pt idx="4896">
                  <c:v>8.0340000000000007</c:v>
                </c:pt>
                <c:pt idx="4897">
                  <c:v>8.7479999999999993</c:v>
                </c:pt>
                <c:pt idx="4898">
                  <c:v>9.3170000000000002</c:v>
                </c:pt>
                <c:pt idx="4899">
                  <c:v>9.4809999999999999</c:v>
                </c:pt>
                <c:pt idx="4900">
                  <c:v>9.2349999999999994</c:v>
                </c:pt>
                <c:pt idx="4901">
                  <c:v>7.8049999999999997</c:v>
                </c:pt>
                <c:pt idx="4902">
                  <c:v>5.9459999999999997</c:v>
                </c:pt>
                <c:pt idx="4903">
                  <c:v>4.8920000000000003</c:v>
                </c:pt>
                <c:pt idx="4904">
                  <c:v>5.258</c:v>
                </c:pt>
                <c:pt idx="4905">
                  <c:v>5.1379999999999999</c:v>
                </c:pt>
                <c:pt idx="4906">
                  <c:v>4.8259999999999996</c:v>
                </c:pt>
                <c:pt idx="4907">
                  <c:v>4.79</c:v>
                </c:pt>
                <c:pt idx="4908">
                  <c:v>4.9909999999999997</c:v>
                </c:pt>
                <c:pt idx="4909">
                  <c:v>5.2619999999999996</c:v>
                </c:pt>
                <c:pt idx="4910">
                  <c:v>5.5030000000000001</c:v>
                </c:pt>
                <c:pt idx="4911">
                  <c:v>5.7089999999999996</c:v>
                </c:pt>
                <c:pt idx="4912">
                  <c:v>5.8470000000000004</c:v>
                </c:pt>
                <c:pt idx="4913">
                  <c:v>5.9379999999999997</c:v>
                </c:pt>
                <c:pt idx="4914">
                  <c:v>6.2279999999999998</c:v>
                </c:pt>
                <c:pt idx="4915">
                  <c:v>6.6639999999999997</c:v>
                </c:pt>
                <c:pt idx="4916">
                  <c:v>6.8520000000000003</c:v>
                </c:pt>
                <c:pt idx="4917">
                  <c:v>6.6719999999999997</c:v>
                </c:pt>
                <c:pt idx="4918">
                  <c:v>6.3280000000000003</c:v>
                </c:pt>
                <c:pt idx="4919">
                  <c:v>6.1079999999999997</c:v>
                </c:pt>
                <c:pt idx="4920">
                  <c:v>6.1079999999999997</c:v>
                </c:pt>
                <c:pt idx="4921">
                  <c:v>6.21</c:v>
                </c:pt>
                <c:pt idx="4922">
                  <c:v>6.367</c:v>
                </c:pt>
                <c:pt idx="4923">
                  <c:v>6.657</c:v>
                </c:pt>
                <c:pt idx="4924">
                  <c:v>6.8220000000000001</c:v>
                </c:pt>
                <c:pt idx="4925">
                  <c:v>6.0410000000000004</c:v>
                </c:pt>
                <c:pt idx="4926">
                  <c:v>5.1680000000000001</c:v>
                </c:pt>
                <c:pt idx="4927">
                  <c:v>5.0170000000000003</c:v>
                </c:pt>
                <c:pt idx="4928">
                  <c:v>5.234</c:v>
                </c:pt>
                <c:pt idx="4929">
                  <c:v>5.26</c:v>
                </c:pt>
                <c:pt idx="4930">
                  <c:v>5.218</c:v>
                </c:pt>
                <c:pt idx="4931">
                  <c:v>5.0410000000000004</c:v>
                </c:pt>
                <c:pt idx="4932">
                  <c:v>4.7300000000000004</c:v>
                </c:pt>
                <c:pt idx="4933">
                  <c:v>4.4009999999999998</c:v>
                </c:pt>
                <c:pt idx="4934">
                  <c:v>4.0860000000000003</c:v>
                </c:pt>
                <c:pt idx="4935">
                  <c:v>4.01</c:v>
                </c:pt>
                <c:pt idx="4936">
                  <c:v>4.0720000000000001</c:v>
                </c:pt>
                <c:pt idx="4937">
                  <c:v>4.0190000000000001</c:v>
                </c:pt>
                <c:pt idx="4938">
                  <c:v>4.7610000000000001</c:v>
                </c:pt>
                <c:pt idx="4939">
                  <c:v>6.4560000000000004</c:v>
                </c:pt>
                <c:pt idx="4940">
                  <c:v>7.9329999999999998</c:v>
                </c:pt>
                <c:pt idx="4941">
                  <c:v>8.8480000000000008</c:v>
                </c:pt>
                <c:pt idx="4942">
                  <c:v>9.2080000000000002</c:v>
                </c:pt>
                <c:pt idx="4943">
                  <c:v>9.2200000000000006</c:v>
                </c:pt>
                <c:pt idx="4944">
                  <c:v>9.0190000000000001</c:v>
                </c:pt>
                <c:pt idx="4945">
                  <c:v>8.6829999999999998</c:v>
                </c:pt>
                <c:pt idx="4946">
                  <c:v>8.2449999999999992</c:v>
                </c:pt>
                <c:pt idx="4947">
                  <c:v>7.4770000000000003</c:v>
                </c:pt>
                <c:pt idx="4948">
                  <c:v>6.6719999999999997</c:v>
                </c:pt>
                <c:pt idx="4949">
                  <c:v>5.6829999999999998</c:v>
                </c:pt>
                <c:pt idx="4950">
                  <c:v>3.968</c:v>
                </c:pt>
                <c:pt idx="4951">
                  <c:v>3.097</c:v>
                </c:pt>
                <c:pt idx="4952">
                  <c:v>3.258</c:v>
                </c:pt>
                <c:pt idx="4953">
                  <c:v>3.177</c:v>
                </c:pt>
                <c:pt idx="4954">
                  <c:v>2.9430000000000001</c:v>
                </c:pt>
                <c:pt idx="4955">
                  <c:v>3.0840000000000001</c:v>
                </c:pt>
                <c:pt idx="4956">
                  <c:v>3.3479999999999999</c:v>
                </c:pt>
                <c:pt idx="4957">
                  <c:v>3.8929999999999998</c:v>
                </c:pt>
                <c:pt idx="4958">
                  <c:v>5.1539999999999999</c:v>
                </c:pt>
                <c:pt idx="4959">
                  <c:v>6.9240000000000004</c:v>
                </c:pt>
                <c:pt idx="4960">
                  <c:v>8.31</c:v>
                </c:pt>
                <c:pt idx="4961">
                  <c:v>8.8659999999999997</c:v>
                </c:pt>
                <c:pt idx="4962">
                  <c:v>8.6340000000000003</c:v>
                </c:pt>
                <c:pt idx="4963">
                  <c:v>7.8250000000000002</c:v>
                </c:pt>
                <c:pt idx="4964">
                  <c:v>7.008</c:v>
                </c:pt>
                <c:pt idx="4965">
                  <c:v>6.4729999999999999</c:v>
                </c:pt>
                <c:pt idx="4966">
                  <c:v>6.1059999999999999</c:v>
                </c:pt>
                <c:pt idx="4967">
                  <c:v>5.7039999999999997</c:v>
                </c:pt>
                <c:pt idx="4968">
                  <c:v>5.3019999999999996</c:v>
                </c:pt>
                <c:pt idx="4969">
                  <c:v>5.1909999999999998</c:v>
                </c:pt>
                <c:pt idx="4970">
                  <c:v>5.3879999999999999</c:v>
                </c:pt>
                <c:pt idx="4971">
                  <c:v>5.7169999999999996</c:v>
                </c:pt>
                <c:pt idx="4972">
                  <c:v>5.617</c:v>
                </c:pt>
                <c:pt idx="4973">
                  <c:v>5.0469999999999997</c:v>
                </c:pt>
                <c:pt idx="4974">
                  <c:v>4.8739999999999997</c:v>
                </c:pt>
                <c:pt idx="4975">
                  <c:v>4.7439999999999998</c:v>
                </c:pt>
                <c:pt idx="4976">
                  <c:v>4.617</c:v>
                </c:pt>
                <c:pt idx="4977">
                  <c:v>4.6230000000000002</c:v>
                </c:pt>
                <c:pt idx="4978">
                  <c:v>4.5890000000000004</c:v>
                </c:pt>
                <c:pt idx="4979">
                  <c:v>4.0860000000000003</c:v>
                </c:pt>
                <c:pt idx="4980">
                  <c:v>3.5219999999999998</c:v>
                </c:pt>
                <c:pt idx="4981">
                  <c:v>3.2959999999999998</c:v>
                </c:pt>
                <c:pt idx="4982">
                  <c:v>3.4630000000000001</c:v>
                </c:pt>
                <c:pt idx="4983">
                  <c:v>4.1109999999999998</c:v>
                </c:pt>
                <c:pt idx="4984">
                  <c:v>4.99</c:v>
                </c:pt>
                <c:pt idx="4985">
                  <c:v>5.569</c:v>
                </c:pt>
                <c:pt idx="4986">
                  <c:v>5.7729999999999997</c:v>
                </c:pt>
                <c:pt idx="4987">
                  <c:v>5.9809999999999999</c:v>
                </c:pt>
                <c:pt idx="4988">
                  <c:v>6.423</c:v>
                </c:pt>
                <c:pt idx="4989">
                  <c:v>6.4119999999999999</c:v>
                </c:pt>
                <c:pt idx="4990">
                  <c:v>6.5140000000000002</c:v>
                </c:pt>
                <c:pt idx="4991">
                  <c:v>6.43</c:v>
                </c:pt>
                <c:pt idx="4992">
                  <c:v>6.4749999999999996</c:v>
                </c:pt>
                <c:pt idx="4993">
                  <c:v>6.6859999999999999</c:v>
                </c:pt>
                <c:pt idx="4994">
                  <c:v>6.9459999999999997</c:v>
                </c:pt>
                <c:pt idx="4995">
                  <c:v>7.1</c:v>
                </c:pt>
                <c:pt idx="4996">
                  <c:v>7.2569999999999997</c:v>
                </c:pt>
                <c:pt idx="4997">
                  <c:v>7.0339999999999998</c:v>
                </c:pt>
                <c:pt idx="4998">
                  <c:v>7.0449999999999999</c:v>
                </c:pt>
                <c:pt idx="4999">
                  <c:v>7.0430000000000001</c:v>
                </c:pt>
                <c:pt idx="5000">
                  <c:v>6.9770000000000003</c:v>
                </c:pt>
                <c:pt idx="5001">
                  <c:v>6.9720000000000004</c:v>
                </c:pt>
                <c:pt idx="5002">
                  <c:v>6.9660000000000002</c:v>
                </c:pt>
                <c:pt idx="5003">
                  <c:v>7.0730000000000004</c:v>
                </c:pt>
                <c:pt idx="5004">
                  <c:v>7.3049999999999997</c:v>
                </c:pt>
                <c:pt idx="5005">
                  <c:v>7.5960000000000001</c:v>
                </c:pt>
                <c:pt idx="5006">
                  <c:v>7.8339999999999996</c:v>
                </c:pt>
                <c:pt idx="5007">
                  <c:v>7.8209999999999997</c:v>
                </c:pt>
                <c:pt idx="5008">
                  <c:v>7.6230000000000002</c:v>
                </c:pt>
                <c:pt idx="5009">
                  <c:v>7.0190000000000001</c:v>
                </c:pt>
                <c:pt idx="5010">
                  <c:v>6.0839999999999996</c:v>
                </c:pt>
                <c:pt idx="5011">
                  <c:v>5.7190000000000003</c:v>
                </c:pt>
                <c:pt idx="5012">
                  <c:v>5.7439999999999998</c:v>
                </c:pt>
                <c:pt idx="5013">
                  <c:v>6.1070000000000002</c:v>
                </c:pt>
                <c:pt idx="5014">
                  <c:v>6.5179999999999998</c:v>
                </c:pt>
                <c:pt idx="5015">
                  <c:v>6.6840000000000002</c:v>
                </c:pt>
                <c:pt idx="5016">
                  <c:v>6.633</c:v>
                </c:pt>
                <c:pt idx="5017">
                  <c:v>6.5519999999999996</c:v>
                </c:pt>
                <c:pt idx="5018">
                  <c:v>6.5640000000000001</c:v>
                </c:pt>
                <c:pt idx="5019">
                  <c:v>6.665</c:v>
                </c:pt>
                <c:pt idx="5020">
                  <c:v>6.47</c:v>
                </c:pt>
                <c:pt idx="5021">
                  <c:v>5.2359999999999998</c:v>
                </c:pt>
                <c:pt idx="5022">
                  <c:v>4.819</c:v>
                </c:pt>
                <c:pt idx="5023">
                  <c:v>4.87</c:v>
                </c:pt>
                <c:pt idx="5024">
                  <c:v>4.58</c:v>
                </c:pt>
                <c:pt idx="5025">
                  <c:v>4.3810000000000002</c:v>
                </c:pt>
                <c:pt idx="5026">
                  <c:v>4.32</c:v>
                </c:pt>
                <c:pt idx="5027">
                  <c:v>4.2249999999999996</c:v>
                </c:pt>
                <c:pt idx="5028">
                  <c:v>4.0289999999999999</c:v>
                </c:pt>
                <c:pt idx="5029">
                  <c:v>3.7679999999999998</c:v>
                </c:pt>
                <c:pt idx="5030">
                  <c:v>3.4409999999999998</c:v>
                </c:pt>
                <c:pt idx="5031">
                  <c:v>3.0630000000000002</c:v>
                </c:pt>
                <c:pt idx="5032">
                  <c:v>2.7269999999999999</c:v>
                </c:pt>
                <c:pt idx="5033">
                  <c:v>2.4580000000000002</c:v>
                </c:pt>
                <c:pt idx="5034">
                  <c:v>2.2959999999999998</c:v>
                </c:pt>
                <c:pt idx="5035">
                  <c:v>2.64</c:v>
                </c:pt>
                <c:pt idx="5036">
                  <c:v>3.44</c:v>
                </c:pt>
                <c:pt idx="5037">
                  <c:v>4.5289999999999999</c:v>
                </c:pt>
                <c:pt idx="5038">
                  <c:v>5.7539999999999996</c:v>
                </c:pt>
                <c:pt idx="5039">
                  <c:v>6.8159999999999998</c:v>
                </c:pt>
                <c:pt idx="5040">
                  <c:v>7.5789999999999997</c:v>
                </c:pt>
                <c:pt idx="5041">
                  <c:v>8.0920000000000005</c:v>
                </c:pt>
                <c:pt idx="5042">
                  <c:v>8.3770000000000007</c:v>
                </c:pt>
                <c:pt idx="5043">
                  <c:v>8.4559999999999995</c:v>
                </c:pt>
                <c:pt idx="5044">
                  <c:v>8.2780000000000005</c:v>
                </c:pt>
                <c:pt idx="5045">
                  <c:v>7.008</c:v>
                </c:pt>
                <c:pt idx="5046">
                  <c:v>6.5380000000000003</c:v>
                </c:pt>
                <c:pt idx="5047">
                  <c:v>7.0970000000000004</c:v>
                </c:pt>
                <c:pt idx="5048">
                  <c:v>7.4950000000000001</c:v>
                </c:pt>
                <c:pt idx="5049">
                  <c:v>7.8289999999999997</c:v>
                </c:pt>
                <c:pt idx="5050">
                  <c:v>8.24</c:v>
                </c:pt>
                <c:pt idx="5051">
                  <c:v>8.65</c:v>
                </c:pt>
                <c:pt idx="5052">
                  <c:v>8.98</c:v>
                </c:pt>
                <c:pt idx="5053">
                  <c:v>9.1170000000000009</c:v>
                </c:pt>
                <c:pt idx="5054">
                  <c:v>9.0950000000000006</c:v>
                </c:pt>
                <c:pt idx="5055">
                  <c:v>9.0229999999999997</c:v>
                </c:pt>
                <c:pt idx="5056">
                  <c:v>8.8889999999999993</c:v>
                </c:pt>
                <c:pt idx="5057">
                  <c:v>8.4589999999999996</c:v>
                </c:pt>
                <c:pt idx="5058">
                  <c:v>7.7690000000000001</c:v>
                </c:pt>
                <c:pt idx="5059">
                  <c:v>7.5229999999999997</c:v>
                </c:pt>
                <c:pt idx="5060">
                  <c:v>7.6390000000000002</c:v>
                </c:pt>
                <c:pt idx="5061">
                  <c:v>7.8150000000000004</c:v>
                </c:pt>
                <c:pt idx="5062">
                  <c:v>7.9160000000000004</c:v>
                </c:pt>
                <c:pt idx="5063">
                  <c:v>7.8289999999999997</c:v>
                </c:pt>
                <c:pt idx="5064">
                  <c:v>7.6859999999999999</c:v>
                </c:pt>
                <c:pt idx="5065">
                  <c:v>7.5590000000000002</c:v>
                </c:pt>
                <c:pt idx="5066">
                  <c:v>7.5490000000000004</c:v>
                </c:pt>
                <c:pt idx="5067">
                  <c:v>7.6040000000000001</c:v>
                </c:pt>
                <c:pt idx="5068">
                  <c:v>7.4939999999999998</c:v>
                </c:pt>
                <c:pt idx="5069">
                  <c:v>7.7039999999999997</c:v>
                </c:pt>
                <c:pt idx="5070">
                  <c:v>8.8710000000000004</c:v>
                </c:pt>
                <c:pt idx="5071">
                  <c:v>9.0410000000000004</c:v>
                </c:pt>
                <c:pt idx="5072">
                  <c:v>9.0020000000000007</c:v>
                </c:pt>
                <c:pt idx="5073">
                  <c:v>9</c:v>
                </c:pt>
                <c:pt idx="5074">
                  <c:v>9.1129999999999995</c:v>
                </c:pt>
                <c:pt idx="5075">
                  <c:v>9.1519999999999992</c:v>
                </c:pt>
                <c:pt idx="5076">
                  <c:v>8.9990000000000006</c:v>
                </c:pt>
                <c:pt idx="5077">
                  <c:v>8.7789999999999999</c:v>
                </c:pt>
                <c:pt idx="5078">
                  <c:v>8.51</c:v>
                </c:pt>
                <c:pt idx="5079">
                  <c:v>8.2050000000000001</c:v>
                </c:pt>
                <c:pt idx="5080">
                  <c:v>7.899</c:v>
                </c:pt>
                <c:pt idx="5081">
                  <c:v>7.5010000000000003</c:v>
                </c:pt>
                <c:pt idx="5082">
                  <c:v>6.9370000000000003</c:v>
                </c:pt>
                <c:pt idx="5083">
                  <c:v>6.7089999999999996</c:v>
                </c:pt>
                <c:pt idx="5084">
                  <c:v>6.5430000000000001</c:v>
                </c:pt>
                <c:pt idx="5085">
                  <c:v>6.5529999999999999</c:v>
                </c:pt>
                <c:pt idx="5086">
                  <c:v>6.76</c:v>
                </c:pt>
                <c:pt idx="5087">
                  <c:v>7.0090000000000003</c:v>
                </c:pt>
                <c:pt idx="5088">
                  <c:v>7.2140000000000004</c:v>
                </c:pt>
                <c:pt idx="5089">
                  <c:v>7.4219999999999997</c:v>
                </c:pt>
                <c:pt idx="5090">
                  <c:v>7.65</c:v>
                </c:pt>
                <c:pt idx="5091">
                  <c:v>7.7439999999999998</c:v>
                </c:pt>
                <c:pt idx="5092">
                  <c:v>7.4939999999999998</c:v>
                </c:pt>
                <c:pt idx="5093">
                  <c:v>6.2839999999999998</c:v>
                </c:pt>
                <c:pt idx="5094">
                  <c:v>6.5709999999999997</c:v>
                </c:pt>
                <c:pt idx="5095">
                  <c:v>6.7949999999999999</c:v>
                </c:pt>
                <c:pt idx="5096">
                  <c:v>6.8920000000000003</c:v>
                </c:pt>
                <c:pt idx="5097">
                  <c:v>6.8970000000000002</c:v>
                </c:pt>
                <c:pt idx="5098">
                  <c:v>6.6040000000000001</c:v>
                </c:pt>
                <c:pt idx="5099">
                  <c:v>6.234</c:v>
                </c:pt>
                <c:pt idx="5100">
                  <c:v>6.1849999999999996</c:v>
                </c:pt>
                <c:pt idx="5101">
                  <c:v>6.157</c:v>
                </c:pt>
                <c:pt idx="5102">
                  <c:v>5.9820000000000002</c:v>
                </c:pt>
                <c:pt idx="5103">
                  <c:v>5.7990000000000004</c:v>
                </c:pt>
                <c:pt idx="5104">
                  <c:v>5.5650000000000004</c:v>
                </c:pt>
                <c:pt idx="5105">
                  <c:v>5.2629999999999999</c:v>
                </c:pt>
                <c:pt idx="5106">
                  <c:v>5.1890000000000001</c:v>
                </c:pt>
                <c:pt idx="5107">
                  <c:v>5.3559999999999999</c:v>
                </c:pt>
                <c:pt idx="5108">
                  <c:v>5.1470000000000002</c:v>
                </c:pt>
                <c:pt idx="5109">
                  <c:v>4.694</c:v>
                </c:pt>
                <c:pt idx="5110">
                  <c:v>4.2080000000000002</c:v>
                </c:pt>
                <c:pt idx="5111">
                  <c:v>3.8929999999999998</c:v>
                </c:pt>
                <c:pt idx="5112">
                  <c:v>3.8530000000000002</c:v>
                </c:pt>
                <c:pt idx="5113">
                  <c:v>4.0030000000000001</c:v>
                </c:pt>
                <c:pt idx="5114">
                  <c:v>4.2320000000000002</c:v>
                </c:pt>
                <c:pt idx="5115">
                  <c:v>4.516</c:v>
                </c:pt>
                <c:pt idx="5116">
                  <c:v>4.7690000000000001</c:v>
                </c:pt>
                <c:pt idx="5117">
                  <c:v>4.3129999999999997</c:v>
                </c:pt>
                <c:pt idx="5118">
                  <c:v>4.4889999999999999</c:v>
                </c:pt>
                <c:pt idx="5119">
                  <c:v>5.3250000000000002</c:v>
                </c:pt>
                <c:pt idx="5120">
                  <c:v>6.0510000000000002</c:v>
                </c:pt>
                <c:pt idx="5121">
                  <c:v>6.6689999999999996</c:v>
                </c:pt>
                <c:pt idx="5122">
                  <c:v>7.218</c:v>
                </c:pt>
                <c:pt idx="5123">
                  <c:v>7.7530000000000001</c:v>
                </c:pt>
                <c:pt idx="5124">
                  <c:v>8.1639999999999997</c:v>
                </c:pt>
                <c:pt idx="5125">
                  <c:v>8.407</c:v>
                </c:pt>
                <c:pt idx="5126">
                  <c:v>8.5559999999999992</c:v>
                </c:pt>
                <c:pt idx="5127">
                  <c:v>8.6430000000000007</c:v>
                </c:pt>
                <c:pt idx="5128">
                  <c:v>8.66</c:v>
                </c:pt>
                <c:pt idx="5129">
                  <c:v>8.49</c:v>
                </c:pt>
                <c:pt idx="5130">
                  <c:v>7.984</c:v>
                </c:pt>
                <c:pt idx="5131">
                  <c:v>7.7679999999999998</c:v>
                </c:pt>
                <c:pt idx="5132">
                  <c:v>7.4690000000000003</c:v>
                </c:pt>
                <c:pt idx="5133">
                  <c:v>7.1130000000000004</c:v>
                </c:pt>
                <c:pt idx="5134">
                  <c:v>7.1479999999999997</c:v>
                </c:pt>
                <c:pt idx="5135">
                  <c:v>7.1130000000000004</c:v>
                </c:pt>
                <c:pt idx="5136">
                  <c:v>7.1470000000000002</c:v>
                </c:pt>
                <c:pt idx="5137">
                  <c:v>7.0860000000000003</c:v>
                </c:pt>
                <c:pt idx="5138">
                  <c:v>7.0179999999999998</c:v>
                </c:pt>
                <c:pt idx="5139">
                  <c:v>6.8940000000000001</c:v>
                </c:pt>
                <c:pt idx="5140">
                  <c:v>6.5419999999999998</c:v>
                </c:pt>
                <c:pt idx="5141">
                  <c:v>5.3129999999999997</c:v>
                </c:pt>
                <c:pt idx="5142">
                  <c:v>4.9349999999999996</c:v>
                </c:pt>
                <c:pt idx="5143">
                  <c:v>4.2779999999999996</c:v>
                </c:pt>
                <c:pt idx="5144">
                  <c:v>3.8769999999999998</c:v>
                </c:pt>
                <c:pt idx="5145">
                  <c:v>3.7440000000000002</c:v>
                </c:pt>
                <c:pt idx="5146">
                  <c:v>3.8220000000000001</c:v>
                </c:pt>
                <c:pt idx="5147">
                  <c:v>4.0190000000000001</c:v>
                </c:pt>
                <c:pt idx="5148">
                  <c:v>4.194</c:v>
                </c:pt>
                <c:pt idx="5149">
                  <c:v>4.2910000000000004</c:v>
                </c:pt>
                <c:pt idx="5150">
                  <c:v>4.3239999999999998</c:v>
                </c:pt>
                <c:pt idx="5151">
                  <c:v>4.2839999999999998</c:v>
                </c:pt>
                <c:pt idx="5152">
                  <c:v>4.1970000000000001</c:v>
                </c:pt>
                <c:pt idx="5153">
                  <c:v>4.2370000000000001</c:v>
                </c:pt>
                <c:pt idx="5154">
                  <c:v>4.6950000000000003</c:v>
                </c:pt>
                <c:pt idx="5155">
                  <c:v>5.4059999999999997</c:v>
                </c:pt>
                <c:pt idx="5156">
                  <c:v>5.9420000000000002</c:v>
                </c:pt>
                <c:pt idx="5157">
                  <c:v>6.1559999999999997</c:v>
                </c:pt>
                <c:pt idx="5158">
                  <c:v>6.1449999999999996</c:v>
                </c:pt>
                <c:pt idx="5159">
                  <c:v>6.0579999999999998</c:v>
                </c:pt>
                <c:pt idx="5160">
                  <c:v>5.9279999999999999</c:v>
                </c:pt>
                <c:pt idx="5161">
                  <c:v>5.8689999999999998</c:v>
                </c:pt>
                <c:pt idx="5162">
                  <c:v>5.8739999999999997</c:v>
                </c:pt>
                <c:pt idx="5163">
                  <c:v>5.8390000000000004</c:v>
                </c:pt>
                <c:pt idx="5164">
                  <c:v>5.6559999999999997</c:v>
                </c:pt>
                <c:pt idx="5165">
                  <c:v>4.5129999999999999</c:v>
                </c:pt>
                <c:pt idx="5166">
                  <c:v>3.9550000000000001</c:v>
                </c:pt>
                <c:pt idx="5167">
                  <c:v>3.452</c:v>
                </c:pt>
                <c:pt idx="5168">
                  <c:v>3.2989999999999999</c:v>
                </c:pt>
                <c:pt idx="5169">
                  <c:v>3.4550000000000001</c:v>
                </c:pt>
                <c:pt idx="5170">
                  <c:v>3.5019999999999998</c:v>
                </c:pt>
                <c:pt idx="5171">
                  <c:v>3.3380000000000001</c:v>
                </c:pt>
                <c:pt idx="5172">
                  <c:v>3.1440000000000001</c:v>
                </c:pt>
                <c:pt idx="5173">
                  <c:v>2.99</c:v>
                </c:pt>
                <c:pt idx="5174">
                  <c:v>2.94</c:v>
                </c:pt>
                <c:pt idx="5175">
                  <c:v>2.9319999999999999</c:v>
                </c:pt>
                <c:pt idx="5176">
                  <c:v>2.851</c:v>
                </c:pt>
                <c:pt idx="5177">
                  <c:v>2.8439999999999999</c:v>
                </c:pt>
                <c:pt idx="5178">
                  <c:v>3.0790000000000002</c:v>
                </c:pt>
                <c:pt idx="5179">
                  <c:v>3.3679999999999999</c:v>
                </c:pt>
                <c:pt idx="5180">
                  <c:v>3.8159999999999998</c:v>
                </c:pt>
                <c:pt idx="5181">
                  <c:v>3.3690000000000002</c:v>
                </c:pt>
                <c:pt idx="5182">
                  <c:v>3.2010000000000001</c:v>
                </c:pt>
                <c:pt idx="5183">
                  <c:v>3.5390000000000001</c:v>
                </c:pt>
                <c:pt idx="5184">
                  <c:v>4.6269999999999998</c:v>
                </c:pt>
                <c:pt idx="5185">
                  <c:v>5.2530000000000001</c:v>
                </c:pt>
                <c:pt idx="5186">
                  <c:v>5.7990000000000004</c:v>
                </c:pt>
                <c:pt idx="5187">
                  <c:v>6.2489999999999997</c:v>
                </c:pt>
                <c:pt idx="5188">
                  <c:v>6.4829999999999997</c:v>
                </c:pt>
                <c:pt idx="5189">
                  <c:v>6.21</c:v>
                </c:pt>
                <c:pt idx="5190">
                  <c:v>6.3239999999999998</c:v>
                </c:pt>
                <c:pt idx="5191">
                  <c:v>6.6449999999999996</c:v>
                </c:pt>
                <c:pt idx="5192">
                  <c:v>6.9080000000000004</c:v>
                </c:pt>
                <c:pt idx="5193">
                  <c:v>7.0940000000000003</c:v>
                </c:pt>
                <c:pt idx="5194">
                  <c:v>7.266</c:v>
                </c:pt>
                <c:pt idx="5195">
                  <c:v>7.3380000000000001</c:v>
                </c:pt>
                <c:pt idx="5196">
                  <c:v>7.2389999999999999</c:v>
                </c:pt>
                <c:pt idx="5197">
                  <c:v>7.258</c:v>
                </c:pt>
                <c:pt idx="5198">
                  <c:v>7.3710000000000004</c:v>
                </c:pt>
                <c:pt idx="5199">
                  <c:v>7.5780000000000003</c:v>
                </c:pt>
                <c:pt idx="5200">
                  <c:v>7.7149999999999999</c:v>
                </c:pt>
                <c:pt idx="5201">
                  <c:v>7.4619999999999997</c:v>
                </c:pt>
                <c:pt idx="5202">
                  <c:v>6.931</c:v>
                </c:pt>
                <c:pt idx="5203">
                  <c:v>6.726</c:v>
                </c:pt>
                <c:pt idx="5204">
                  <c:v>6.5490000000000004</c:v>
                </c:pt>
                <c:pt idx="5205">
                  <c:v>6.3730000000000002</c:v>
                </c:pt>
                <c:pt idx="5206">
                  <c:v>6.2279999999999998</c:v>
                </c:pt>
                <c:pt idx="5207">
                  <c:v>6.31</c:v>
                </c:pt>
                <c:pt idx="5208">
                  <c:v>6.4569999999999999</c:v>
                </c:pt>
                <c:pt idx="5209">
                  <c:v>6.48</c:v>
                </c:pt>
                <c:pt idx="5210">
                  <c:v>6.5510000000000002</c:v>
                </c:pt>
                <c:pt idx="5211">
                  <c:v>6.4279999999999999</c:v>
                </c:pt>
                <c:pt idx="5212">
                  <c:v>6.1130000000000004</c:v>
                </c:pt>
                <c:pt idx="5213">
                  <c:v>5.5069999999999997</c:v>
                </c:pt>
                <c:pt idx="5214">
                  <c:v>5.5389999999999997</c:v>
                </c:pt>
                <c:pt idx="5215">
                  <c:v>5.7439999999999998</c:v>
                </c:pt>
                <c:pt idx="5216">
                  <c:v>6.0759999999999996</c:v>
                </c:pt>
                <c:pt idx="5217">
                  <c:v>6.3520000000000003</c:v>
                </c:pt>
                <c:pt idx="5218">
                  <c:v>6.4290000000000003</c:v>
                </c:pt>
                <c:pt idx="5219">
                  <c:v>6.3819999999999997</c:v>
                </c:pt>
                <c:pt idx="5220">
                  <c:v>6.4119999999999999</c:v>
                </c:pt>
                <c:pt idx="5221">
                  <c:v>6.5119999999999996</c:v>
                </c:pt>
                <c:pt idx="5222">
                  <c:v>6.577</c:v>
                </c:pt>
                <c:pt idx="5223">
                  <c:v>6.7670000000000003</c:v>
                </c:pt>
                <c:pt idx="5224">
                  <c:v>6.9050000000000002</c:v>
                </c:pt>
                <c:pt idx="5225">
                  <c:v>6.6369999999999996</c:v>
                </c:pt>
                <c:pt idx="5226">
                  <c:v>6.468</c:v>
                </c:pt>
                <c:pt idx="5227">
                  <c:v>6.79</c:v>
                </c:pt>
                <c:pt idx="5228">
                  <c:v>6.7720000000000002</c:v>
                </c:pt>
                <c:pt idx="5229">
                  <c:v>6.6879999999999997</c:v>
                </c:pt>
                <c:pt idx="5230">
                  <c:v>6.5549999999999997</c:v>
                </c:pt>
                <c:pt idx="5231">
                  <c:v>6.4169999999999998</c:v>
                </c:pt>
                <c:pt idx="5232">
                  <c:v>6.4809999999999999</c:v>
                </c:pt>
                <c:pt idx="5233">
                  <c:v>6.5620000000000003</c:v>
                </c:pt>
                <c:pt idx="5234">
                  <c:v>6.7210000000000001</c:v>
                </c:pt>
                <c:pt idx="5235">
                  <c:v>6.9340000000000002</c:v>
                </c:pt>
                <c:pt idx="5236">
                  <c:v>6.9020000000000001</c:v>
                </c:pt>
                <c:pt idx="5237">
                  <c:v>6.2140000000000004</c:v>
                </c:pt>
                <c:pt idx="5238">
                  <c:v>6.9589999999999996</c:v>
                </c:pt>
                <c:pt idx="5239">
                  <c:v>7.1989999999999998</c:v>
                </c:pt>
                <c:pt idx="5240">
                  <c:v>7.367</c:v>
                </c:pt>
                <c:pt idx="5241">
                  <c:v>7.5910000000000002</c:v>
                </c:pt>
                <c:pt idx="5242">
                  <c:v>7.8120000000000003</c:v>
                </c:pt>
                <c:pt idx="5243">
                  <c:v>7.9740000000000002</c:v>
                </c:pt>
                <c:pt idx="5244">
                  <c:v>8.0220000000000002</c:v>
                </c:pt>
                <c:pt idx="5245">
                  <c:v>8.1289999999999996</c:v>
                </c:pt>
                <c:pt idx="5246">
                  <c:v>8.2590000000000003</c:v>
                </c:pt>
                <c:pt idx="5247">
                  <c:v>8.1649999999999991</c:v>
                </c:pt>
                <c:pt idx="5248">
                  <c:v>7.9240000000000004</c:v>
                </c:pt>
                <c:pt idx="5249">
                  <c:v>7.7220000000000004</c:v>
                </c:pt>
                <c:pt idx="5250">
                  <c:v>7.5019999999999998</c:v>
                </c:pt>
                <c:pt idx="5251">
                  <c:v>7.5880000000000001</c:v>
                </c:pt>
                <c:pt idx="5252">
                  <c:v>7.585</c:v>
                </c:pt>
                <c:pt idx="5253">
                  <c:v>7.5609999999999999</c:v>
                </c:pt>
                <c:pt idx="5254">
                  <c:v>7.556</c:v>
                </c:pt>
                <c:pt idx="5255">
                  <c:v>7.61</c:v>
                </c:pt>
                <c:pt idx="5256">
                  <c:v>7.6379999999999999</c:v>
                </c:pt>
                <c:pt idx="5257">
                  <c:v>7.5890000000000004</c:v>
                </c:pt>
                <c:pt idx="5258">
                  <c:v>7.5149999999999997</c:v>
                </c:pt>
                <c:pt idx="5259">
                  <c:v>7.359</c:v>
                </c:pt>
                <c:pt idx="5260">
                  <c:v>7.077</c:v>
                </c:pt>
                <c:pt idx="5261">
                  <c:v>6.1639999999999997</c:v>
                </c:pt>
                <c:pt idx="5262">
                  <c:v>6.1260000000000003</c:v>
                </c:pt>
                <c:pt idx="5263">
                  <c:v>6.6</c:v>
                </c:pt>
                <c:pt idx="5264">
                  <c:v>6.9370000000000003</c:v>
                </c:pt>
                <c:pt idx="5265">
                  <c:v>7.1180000000000003</c:v>
                </c:pt>
                <c:pt idx="5266">
                  <c:v>7.1440000000000001</c:v>
                </c:pt>
                <c:pt idx="5267">
                  <c:v>7.133</c:v>
                </c:pt>
                <c:pt idx="5268">
                  <c:v>6.8869999999999996</c:v>
                </c:pt>
                <c:pt idx="5269">
                  <c:v>6.569</c:v>
                </c:pt>
                <c:pt idx="5270">
                  <c:v>5.9</c:v>
                </c:pt>
                <c:pt idx="5271">
                  <c:v>5.1719999999999997</c:v>
                </c:pt>
                <c:pt idx="5272">
                  <c:v>4.4569999999999999</c:v>
                </c:pt>
                <c:pt idx="5273">
                  <c:v>3.6539999999999999</c:v>
                </c:pt>
                <c:pt idx="5274">
                  <c:v>2.5979999999999999</c:v>
                </c:pt>
                <c:pt idx="5275">
                  <c:v>3.1429999999999998</c:v>
                </c:pt>
                <c:pt idx="5276">
                  <c:v>4.8120000000000003</c:v>
                </c:pt>
                <c:pt idx="5277">
                  <c:v>6.4050000000000002</c:v>
                </c:pt>
                <c:pt idx="5278">
                  <c:v>7.5140000000000002</c:v>
                </c:pt>
                <c:pt idx="5279">
                  <c:v>7.8559999999999999</c:v>
                </c:pt>
                <c:pt idx="5280">
                  <c:v>7.7850000000000001</c:v>
                </c:pt>
                <c:pt idx="5281">
                  <c:v>7.681</c:v>
                </c:pt>
                <c:pt idx="5282">
                  <c:v>7.5410000000000004</c:v>
                </c:pt>
                <c:pt idx="5283">
                  <c:v>7.492</c:v>
                </c:pt>
                <c:pt idx="5284">
                  <c:v>7.5910000000000002</c:v>
                </c:pt>
                <c:pt idx="5285">
                  <c:v>8.1669999999999998</c:v>
                </c:pt>
                <c:pt idx="5286">
                  <c:v>8.2750000000000004</c:v>
                </c:pt>
                <c:pt idx="5287">
                  <c:v>8.3539999999999992</c:v>
                </c:pt>
                <c:pt idx="5288">
                  <c:v>8.5250000000000004</c:v>
                </c:pt>
                <c:pt idx="5289">
                  <c:v>8.4489999999999998</c:v>
                </c:pt>
                <c:pt idx="5290">
                  <c:v>8.1980000000000004</c:v>
                </c:pt>
                <c:pt idx="5291">
                  <c:v>7.9980000000000002</c:v>
                </c:pt>
                <c:pt idx="5292">
                  <c:v>7.5650000000000004</c:v>
                </c:pt>
                <c:pt idx="5293">
                  <c:v>7.0990000000000002</c:v>
                </c:pt>
                <c:pt idx="5294">
                  <c:v>7.319</c:v>
                </c:pt>
                <c:pt idx="5295">
                  <c:v>7.4210000000000003</c:v>
                </c:pt>
                <c:pt idx="5296">
                  <c:v>7.5140000000000002</c:v>
                </c:pt>
                <c:pt idx="5297">
                  <c:v>7.7619999999999996</c:v>
                </c:pt>
                <c:pt idx="5298">
                  <c:v>8.2889999999999997</c:v>
                </c:pt>
                <c:pt idx="5299">
                  <c:v>8.7379999999999995</c:v>
                </c:pt>
                <c:pt idx="5300">
                  <c:v>9.1470000000000002</c:v>
                </c:pt>
                <c:pt idx="5301">
                  <c:v>9.4250000000000007</c:v>
                </c:pt>
                <c:pt idx="5302">
                  <c:v>9.7230000000000008</c:v>
                </c:pt>
                <c:pt idx="5303">
                  <c:v>10.173999999999999</c:v>
                </c:pt>
                <c:pt idx="5304">
                  <c:v>10.37</c:v>
                </c:pt>
                <c:pt idx="5305">
                  <c:v>10.46</c:v>
                </c:pt>
                <c:pt idx="5306">
                  <c:v>10.629</c:v>
                </c:pt>
                <c:pt idx="5307">
                  <c:v>10.747999999999999</c:v>
                </c:pt>
                <c:pt idx="5308">
                  <c:v>10.877000000000001</c:v>
                </c:pt>
                <c:pt idx="5309">
                  <c:v>10.952999999999999</c:v>
                </c:pt>
                <c:pt idx="5310">
                  <c:v>12.586</c:v>
                </c:pt>
                <c:pt idx="5311">
                  <c:v>13.275</c:v>
                </c:pt>
                <c:pt idx="5312">
                  <c:v>13.202</c:v>
                </c:pt>
                <c:pt idx="5313">
                  <c:v>12.968999999999999</c:v>
                </c:pt>
                <c:pt idx="5314">
                  <c:v>12.848000000000001</c:v>
                </c:pt>
                <c:pt idx="5315">
                  <c:v>12.906000000000001</c:v>
                </c:pt>
                <c:pt idx="5316">
                  <c:v>13.057</c:v>
                </c:pt>
                <c:pt idx="5317">
                  <c:v>13.217000000000001</c:v>
                </c:pt>
                <c:pt idx="5318">
                  <c:v>13.172000000000001</c:v>
                </c:pt>
                <c:pt idx="5319">
                  <c:v>12.808</c:v>
                </c:pt>
                <c:pt idx="5320">
                  <c:v>12.118</c:v>
                </c:pt>
                <c:pt idx="5321">
                  <c:v>11.154999999999999</c:v>
                </c:pt>
                <c:pt idx="5322">
                  <c:v>9.8770000000000007</c:v>
                </c:pt>
                <c:pt idx="5323">
                  <c:v>9.141</c:v>
                </c:pt>
                <c:pt idx="5324">
                  <c:v>8.4390000000000001</c:v>
                </c:pt>
                <c:pt idx="5325">
                  <c:v>8.0879999999999992</c:v>
                </c:pt>
                <c:pt idx="5326">
                  <c:v>8.0229999999999997</c:v>
                </c:pt>
                <c:pt idx="5327">
                  <c:v>7.798</c:v>
                </c:pt>
                <c:pt idx="5328">
                  <c:v>7.4850000000000003</c:v>
                </c:pt>
                <c:pt idx="5329">
                  <c:v>7.3890000000000002</c:v>
                </c:pt>
                <c:pt idx="5330">
                  <c:v>7.4429999999999996</c:v>
                </c:pt>
                <c:pt idx="5331">
                  <c:v>7.3490000000000002</c:v>
                </c:pt>
                <c:pt idx="5332">
                  <c:v>7.1820000000000004</c:v>
                </c:pt>
                <c:pt idx="5333">
                  <c:v>6.4329999999999998</c:v>
                </c:pt>
                <c:pt idx="5334">
                  <c:v>6.7430000000000003</c:v>
                </c:pt>
                <c:pt idx="5335">
                  <c:v>7.6289999999999996</c:v>
                </c:pt>
                <c:pt idx="5336">
                  <c:v>7.6239999999999997</c:v>
                </c:pt>
                <c:pt idx="5337">
                  <c:v>7.6159999999999997</c:v>
                </c:pt>
                <c:pt idx="5338">
                  <c:v>7.5339999999999998</c:v>
                </c:pt>
                <c:pt idx="5339">
                  <c:v>7.7789999999999999</c:v>
                </c:pt>
                <c:pt idx="5340">
                  <c:v>8.0399999999999991</c:v>
                </c:pt>
                <c:pt idx="5341">
                  <c:v>8.0229999999999997</c:v>
                </c:pt>
                <c:pt idx="5342">
                  <c:v>7.9119999999999999</c:v>
                </c:pt>
                <c:pt idx="5343">
                  <c:v>7.609</c:v>
                </c:pt>
                <c:pt idx="5344">
                  <c:v>7.59</c:v>
                </c:pt>
                <c:pt idx="5345">
                  <c:v>7.6150000000000002</c:v>
                </c:pt>
                <c:pt idx="5346">
                  <c:v>7.3410000000000002</c:v>
                </c:pt>
                <c:pt idx="5347">
                  <c:v>7.375</c:v>
                </c:pt>
                <c:pt idx="5348">
                  <c:v>7.3650000000000002</c:v>
                </c:pt>
                <c:pt idx="5349">
                  <c:v>7.5780000000000003</c:v>
                </c:pt>
                <c:pt idx="5350">
                  <c:v>7.577</c:v>
                </c:pt>
                <c:pt idx="5351">
                  <c:v>7.4859999999999998</c:v>
                </c:pt>
                <c:pt idx="5352">
                  <c:v>7.3559999999999999</c:v>
                </c:pt>
                <c:pt idx="5353">
                  <c:v>7.2889999999999997</c:v>
                </c:pt>
                <c:pt idx="5354">
                  <c:v>7.3019999999999996</c:v>
                </c:pt>
                <c:pt idx="5355">
                  <c:v>7.3120000000000003</c:v>
                </c:pt>
                <c:pt idx="5356">
                  <c:v>7.2160000000000002</c:v>
                </c:pt>
                <c:pt idx="5357">
                  <c:v>6.1349999999999998</c:v>
                </c:pt>
                <c:pt idx="5358">
                  <c:v>5.9279999999999999</c:v>
                </c:pt>
                <c:pt idx="5359">
                  <c:v>6.2530000000000001</c:v>
                </c:pt>
                <c:pt idx="5360">
                  <c:v>6.3360000000000003</c:v>
                </c:pt>
                <c:pt idx="5361">
                  <c:v>6.4580000000000002</c:v>
                </c:pt>
                <c:pt idx="5362">
                  <c:v>6.6840000000000002</c:v>
                </c:pt>
                <c:pt idx="5363">
                  <c:v>6.9080000000000004</c:v>
                </c:pt>
                <c:pt idx="5364">
                  <c:v>6.9960000000000004</c:v>
                </c:pt>
                <c:pt idx="5365">
                  <c:v>6.9260000000000002</c:v>
                </c:pt>
                <c:pt idx="5366">
                  <c:v>6.6680000000000001</c:v>
                </c:pt>
                <c:pt idx="5367">
                  <c:v>6.2839999999999998</c:v>
                </c:pt>
                <c:pt idx="5368">
                  <c:v>5.7869999999999999</c:v>
                </c:pt>
                <c:pt idx="5369">
                  <c:v>5.1029999999999998</c:v>
                </c:pt>
                <c:pt idx="5370">
                  <c:v>5.0599999999999996</c:v>
                </c:pt>
                <c:pt idx="5371">
                  <c:v>5.6959999999999997</c:v>
                </c:pt>
                <c:pt idx="5372">
                  <c:v>6.3540000000000001</c:v>
                </c:pt>
                <c:pt idx="5373">
                  <c:v>6.64</c:v>
                </c:pt>
                <c:pt idx="5374">
                  <c:v>6.8239999999999998</c:v>
                </c:pt>
                <c:pt idx="5375">
                  <c:v>6.9610000000000003</c:v>
                </c:pt>
                <c:pt idx="5376">
                  <c:v>7.1050000000000004</c:v>
                </c:pt>
                <c:pt idx="5377">
                  <c:v>7.1929999999999996</c:v>
                </c:pt>
                <c:pt idx="5378">
                  <c:v>7.08</c:v>
                </c:pt>
                <c:pt idx="5379">
                  <c:v>6.9909999999999997</c:v>
                </c:pt>
                <c:pt idx="5380">
                  <c:v>6.9260000000000002</c:v>
                </c:pt>
                <c:pt idx="5381">
                  <c:v>6.5430000000000001</c:v>
                </c:pt>
                <c:pt idx="5382">
                  <c:v>6.2439999999999998</c:v>
                </c:pt>
                <c:pt idx="5383">
                  <c:v>6.5990000000000002</c:v>
                </c:pt>
                <c:pt idx="5384">
                  <c:v>7.3769999999999998</c:v>
                </c:pt>
                <c:pt idx="5385">
                  <c:v>7.7759999999999998</c:v>
                </c:pt>
                <c:pt idx="5386">
                  <c:v>7.8390000000000004</c:v>
                </c:pt>
                <c:pt idx="5387">
                  <c:v>8.0790000000000006</c:v>
                </c:pt>
                <c:pt idx="5388">
                  <c:v>8.1590000000000007</c:v>
                </c:pt>
                <c:pt idx="5389">
                  <c:v>7.7850000000000001</c:v>
                </c:pt>
                <c:pt idx="5390">
                  <c:v>7.4870000000000001</c:v>
                </c:pt>
                <c:pt idx="5391">
                  <c:v>7.2569999999999997</c:v>
                </c:pt>
                <c:pt idx="5392">
                  <c:v>6.9480000000000004</c:v>
                </c:pt>
                <c:pt idx="5393">
                  <c:v>6.3440000000000003</c:v>
                </c:pt>
                <c:pt idx="5394">
                  <c:v>6.03</c:v>
                </c:pt>
                <c:pt idx="5395">
                  <c:v>6.4660000000000002</c:v>
                </c:pt>
                <c:pt idx="5396">
                  <c:v>6.7859999999999996</c:v>
                </c:pt>
                <c:pt idx="5397">
                  <c:v>7.0330000000000004</c:v>
                </c:pt>
                <c:pt idx="5398">
                  <c:v>7.2110000000000003</c:v>
                </c:pt>
                <c:pt idx="5399">
                  <c:v>7.1470000000000002</c:v>
                </c:pt>
                <c:pt idx="5400">
                  <c:v>6.9029999999999996</c:v>
                </c:pt>
                <c:pt idx="5401">
                  <c:v>6.6820000000000004</c:v>
                </c:pt>
                <c:pt idx="5402">
                  <c:v>6.593</c:v>
                </c:pt>
                <c:pt idx="5403">
                  <c:v>6.6120000000000001</c:v>
                </c:pt>
                <c:pt idx="5404">
                  <c:v>6.7290000000000001</c:v>
                </c:pt>
                <c:pt idx="5405">
                  <c:v>6.1429999999999998</c:v>
                </c:pt>
                <c:pt idx="5406">
                  <c:v>5.6449999999999996</c:v>
                </c:pt>
                <c:pt idx="5407">
                  <c:v>5.8540000000000001</c:v>
                </c:pt>
                <c:pt idx="5408">
                  <c:v>5.8209999999999997</c:v>
                </c:pt>
                <c:pt idx="5409">
                  <c:v>5.9489999999999998</c:v>
                </c:pt>
                <c:pt idx="5410">
                  <c:v>6.2549999999999999</c:v>
                </c:pt>
                <c:pt idx="5411">
                  <c:v>6.7729999999999997</c:v>
                </c:pt>
                <c:pt idx="5412">
                  <c:v>7.0919999999999996</c:v>
                </c:pt>
                <c:pt idx="5413">
                  <c:v>7.0069999999999997</c:v>
                </c:pt>
                <c:pt idx="5414">
                  <c:v>6.88</c:v>
                </c:pt>
                <c:pt idx="5415">
                  <c:v>7.0460000000000003</c:v>
                </c:pt>
                <c:pt idx="5416">
                  <c:v>7.258</c:v>
                </c:pt>
                <c:pt idx="5417">
                  <c:v>6.9669999999999996</c:v>
                </c:pt>
                <c:pt idx="5418">
                  <c:v>7.056</c:v>
                </c:pt>
                <c:pt idx="5419">
                  <c:v>7.5209999999999999</c:v>
                </c:pt>
                <c:pt idx="5420">
                  <c:v>7.742</c:v>
                </c:pt>
                <c:pt idx="5421">
                  <c:v>7.6520000000000001</c:v>
                </c:pt>
                <c:pt idx="5422">
                  <c:v>7.7880000000000003</c:v>
                </c:pt>
                <c:pt idx="5423">
                  <c:v>8.048</c:v>
                </c:pt>
                <c:pt idx="5424">
                  <c:v>8.6690000000000005</c:v>
                </c:pt>
                <c:pt idx="5425">
                  <c:v>9.0690000000000008</c:v>
                </c:pt>
                <c:pt idx="5426">
                  <c:v>9.0190000000000001</c:v>
                </c:pt>
                <c:pt idx="5427">
                  <c:v>8.7070000000000007</c:v>
                </c:pt>
                <c:pt idx="5428">
                  <c:v>8.625</c:v>
                </c:pt>
                <c:pt idx="5429">
                  <c:v>8.4760000000000009</c:v>
                </c:pt>
                <c:pt idx="5430">
                  <c:v>8.3230000000000004</c:v>
                </c:pt>
                <c:pt idx="5431">
                  <c:v>9.298</c:v>
                </c:pt>
                <c:pt idx="5432">
                  <c:v>9.8279999999999994</c:v>
                </c:pt>
                <c:pt idx="5433">
                  <c:v>9.9049999999999994</c:v>
                </c:pt>
                <c:pt idx="5434">
                  <c:v>9.8719999999999999</c:v>
                </c:pt>
                <c:pt idx="5435">
                  <c:v>9.7289999999999992</c:v>
                </c:pt>
                <c:pt idx="5436">
                  <c:v>9.6519999999999992</c:v>
                </c:pt>
                <c:pt idx="5437">
                  <c:v>9.6660000000000004</c:v>
                </c:pt>
                <c:pt idx="5438">
                  <c:v>9.5549999999999997</c:v>
                </c:pt>
                <c:pt idx="5439">
                  <c:v>9.44</c:v>
                </c:pt>
                <c:pt idx="5440">
                  <c:v>9.1669999999999998</c:v>
                </c:pt>
                <c:pt idx="5441">
                  <c:v>7.9470000000000001</c:v>
                </c:pt>
                <c:pt idx="5442">
                  <c:v>7.5609999999999999</c:v>
                </c:pt>
                <c:pt idx="5443">
                  <c:v>7.8239999999999998</c:v>
                </c:pt>
                <c:pt idx="5444">
                  <c:v>7.6079999999999997</c:v>
                </c:pt>
                <c:pt idx="5445">
                  <c:v>7.1050000000000004</c:v>
                </c:pt>
                <c:pt idx="5446">
                  <c:v>6.5529999999999999</c:v>
                </c:pt>
                <c:pt idx="5447">
                  <c:v>6.1619999999999999</c:v>
                </c:pt>
                <c:pt idx="5448">
                  <c:v>6.0549999999999997</c:v>
                </c:pt>
                <c:pt idx="5449">
                  <c:v>6.2990000000000004</c:v>
                </c:pt>
                <c:pt idx="5450">
                  <c:v>6.6619999999999999</c:v>
                </c:pt>
                <c:pt idx="5451">
                  <c:v>6.7750000000000004</c:v>
                </c:pt>
                <c:pt idx="5452">
                  <c:v>6.734</c:v>
                </c:pt>
                <c:pt idx="5453">
                  <c:v>5.9930000000000003</c:v>
                </c:pt>
                <c:pt idx="5454">
                  <c:v>5.4530000000000003</c:v>
                </c:pt>
                <c:pt idx="5455">
                  <c:v>5.6989999999999998</c:v>
                </c:pt>
                <c:pt idx="5456">
                  <c:v>6.2080000000000002</c:v>
                </c:pt>
                <c:pt idx="5457">
                  <c:v>6.86</c:v>
                </c:pt>
                <c:pt idx="5458">
                  <c:v>7.0659999999999998</c:v>
                </c:pt>
                <c:pt idx="5459">
                  <c:v>7.1289999999999996</c:v>
                </c:pt>
                <c:pt idx="5460">
                  <c:v>7.2539999999999996</c:v>
                </c:pt>
                <c:pt idx="5461">
                  <c:v>7.3869999999999996</c:v>
                </c:pt>
                <c:pt idx="5462">
                  <c:v>7.548</c:v>
                </c:pt>
                <c:pt idx="5463">
                  <c:v>7.3250000000000002</c:v>
                </c:pt>
                <c:pt idx="5464">
                  <c:v>6.4109999999999996</c:v>
                </c:pt>
                <c:pt idx="5465">
                  <c:v>5.7130000000000001</c:v>
                </c:pt>
                <c:pt idx="5466">
                  <c:v>6.0990000000000002</c:v>
                </c:pt>
                <c:pt idx="5467">
                  <c:v>7.2789999999999999</c:v>
                </c:pt>
                <c:pt idx="5468">
                  <c:v>8.3829999999999991</c:v>
                </c:pt>
                <c:pt idx="5469">
                  <c:v>8.5850000000000009</c:v>
                </c:pt>
                <c:pt idx="5470">
                  <c:v>8.2639999999999993</c:v>
                </c:pt>
                <c:pt idx="5471">
                  <c:v>7.7160000000000002</c:v>
                </c:pt>
                <c:pt idx="5472">
                  <c:v>7.7759999999999998</c:v>
                </c:pt>
                <c:pt idx="5473">
                  <c:v>7.79</c:v>
                </c:pt>
                <c:pt idx="5474">
                  <c:v>8.0419999999999998</c:v>
                </c:pt>
                <c:pt idx="5475">
                  <c:v>8.2910000000000004</c:v>
                </c:pt>
                <c:pt idx="5476">
                  <c:v>8.5009999999999994</c:v>
                </c:pt>
                <c:pt idx="5477">
                  <c:v>8.6029999999999998</c:v>
                </c:pt>
                <c:pt idx="5478">
                  <c:v>8.9250000000000007</c:v>
                </c:pt>
                <c:pt idx="5479">
                  <c:v>9.43</c:v>
                </c:pt>
                <c:pt idx="5480">
                  <c:v>9.5250000000000004</c:v>
                </c:pt>
                <c:pt idx="5481">
                  <c:v>9.4870000000000001</c:v>
                </c:pt>
                <c:pt idx="5482">
                  <c:v>9.4039999999999999</c:v>
                </c:pt>
                <c:pt idx="5483">
                  <c:v>9.343</c:v>
                </c:pt>
                <c:pt idx="5484">
                  <c:v>9.4009999999999998</c:v>
                </c:pt>
                <c:pt idx="5485">
                  <c:v>9.0860000000000003</c:v>
                </c:pt>
                <c:pt idx="5486">
                  <c:v>8.6539999999999999</c:v>
                </c:pt>
                <c:pt idx="5487">
                  <c:v>8.5150000000000006</c:v>
                </c:pt>
                <c:pt idx="5488">
                  <c:v>7.976</c:v>
                </c:pt>
                <c:pt idx="5489">
                  <c:v>7.14</c:v>
                </c:pt>
                <c:pt idx="5490">
                  <c:v>7.2160000000000002</c:v>
                </c:pt>
                <c:pt idx="5491">
                  <c:v>7.0810000000000004</c:v>
                </c:pt>
                <c:pt idx="5492">
                  <c:v>6.68</c:v>
                </c:pt>
                <c:pt idx="5493">
                  <c:v>6.242</c:v>
                </c:pt>
                <c:pt idx="5494">
                  <c:v>6.0679999999999996</c:v>
                </c:pt>
                <c:pt idx="5495">
                  <c:v>5.9109999999999996</c:v>
                </c:pt>
                <c:pt idx="5496">
                  <c:v>5.625</c:v>
                </c:pt>
                <c:pt idx="5497">
                  <c:v>5.7679999999999998</c:v>
                </c:pt>
                <c:pt idx="5498">
                  <c:v>5.8959999999999999</c:v>
                </c:pt>
                <c:pt idx="5499">
                  <c:v>5.2770000000000001</c:v>
                </c:pt>
                <c:pt idx="5500">
                  <c:v>4.6689999999999996</c:v>
                </c:pt>
                <c:pt idx="5501">
                  <c:v>4.3739999999999997</c:v>
                </c:pt>
                <c:pt idx="5502">
                  <c:v>4.2030000000000003</c:v>
                </c:pt>
                <c:pt idx="5503">
                  <c:v>3.7170000000000001</c:v>
                </c:pt>
                <c:pt idx="5504">
                  <c:v>3.9220000000000002</c:v>
                </c:pt>
                <c:pt idx="5505">
                  <c:v>4.7549999999999999</c:v>
                </c:pt>
                <c:pt idx="5506">
                  <c:v>5.6710000000000003</c:v>
                </c:pt>
                <c:pt idx="5507">
                  <c:v>6.5</c:v>
                </c:pt>
                <c:pt idx="5508">
                  <c:v>7.1420000000000003</c:v>
                </c:pt>
                <c:pt idx="5509">
                  <c:v>7.6909999999999998</c:v>
                </c:pt>
                <c:pt idx="5510">
                  <c:v>8.15</c:v>
                </c:pt>
                <c:pt idx="5511">
                  <c:v>8.34</c:v>
                </c:pt>
                <c:pt idx="5512">
                  <c:v>8.31</c:v>
                </c:pt>
                <c:pt idx="5513">
                  <c:v>8.2669999999999995</c:v>
                </c:pt>
                <c:pt idx="5514">
                  <c:v>8.4169999999999998</c:v>
                </c:pt>
                <c:pt idx="5515">
                  <c:v>8.4610000000000003</c:v>
                </c:pt>
                <c:pt idx="5516">
                  <c:v>8.0350000000000001</c:v>
                </c:pt>
                <c:pt idx="5517">
                  <c:v>7.931</c:v>
                </c:pt>
                <c:pt idx="5518">
                  <c:v>8.0790000000000006</c:v>
                </c:pt>
                <c:pt idx="5519">
                  <c:v>8.2270000000000003</c:v>
                </c:pt>
                <c:pt idx="5520">
                  <c:v>8.1999999999999993</c:v>
                </c:pt>
                <c:pt idx="5521">
                  <c:v>8.0280000000000005</c:v>
                </c:pt>
                <c:pt idx="5522">
                  <c:v>7.9290000000000003</c:v>
                </c:pt>
                <c:pt idx="5523">
                  <c:v>7.92</c:v>
                </c:pt>
                <c:pt idx="5524">
                  <c:v>7.9729999999999999</c:v>
                </c:pt>
                <c:pt idx="5525">
                  <c:v>7.3920000000000003</c:v>
                </c:pt>
                <c:pt idx="5526">
                  <c:v>7.2130000000000001</c:v>
                </c:pt>
                <c:pt idx="5527">
                  <c:v>8.1349999999999998</c:v>
                </c:pt>
                <c:pt idx="5528">
                  <c:v>8.4120000000000008</c:v>
                </c:pt>
                <c:pt idx="5529">
                  <c:v>8.6590000000000007</c:v>
                </c:pt>
                <c:pt idx="5530">
                  <c:v>8.8249999999999993</c:v>
                </c:pt>
                <c:pt idx="5531">
                  <c:v>8.9570000000000007</c:v>
                </c:pt>
                <c:pt idx="5532">
                  <c:v>8.9600000000000009</c:v>
                </c:pt>
                <c:pt idx="5533">
                  <c:v>8.7119999999999997</c:v>
                </c:pt>
                <c:pt idx="5534">
                  <c:v>8.3659999999999997</c:v>
                </c:pt>
                <c:pt idx="5535">
                  <c:v>8.202</c:v>
                </c:pt>
                <c:pt idx="5536">
                  <c:v>8.1010000000000009</c:v>
                </c:pt>
                <c:pt idx="5537">
                  <c:v>7.8440000000000003</c:v>
                </c:pt>
                <c:pt idx="5538">
                  <c:v>7.7329999999999997</c:v>
                </c:pt>
                <c:pt idx="5539">
                  <c:v>7.6559999999999997</c:v>
                </c:pt>
                <c:pt idx="5540">
                  <c:v>7.4610000000000003</c:v>
                </c:pt>
                <c:pt idx="5541">
                  <c:v>7.3860000000000001</c:v>
                </c:pt>
                <c:pt idx="5542">
                  <c:v>7.4</c:v>
                </c:pt>
                <c:pt idx="5543">
                  <c:v>7.3230000000000004</c:v>
                </c:pt>
                <c:pt idx="5544">
                  <c:v>7.2930000000000001</c:v>
                </c:pt>
                <c:pt idx="5545">
                  <c:v>7.27</c:v>
                </c:pt>
                <c:pt idx="5546">
                  <c:v>7.218</c:v>
                </c:pt>
                <c:pt idx="5547">
                  <c:v>7.1779999999999999</c:v>
                </c:pt>
                <c:pt idx="5548">
                  <c:v>7.2009999999999996</c:v>
                </c:pt>
                <c:pt idx="5549">
                  <c:v>6.4370000000000003</c:v>
                </c:pt>
                <c:pt idx="5550">
                  <c:v>5.08</c:v>
                </c:pt>
                <c:pt idx="5551">
                  <c:v>5.4470000000000001</c:v>
                </c:pt>
                <c:pt idx="5552">
                  <c:v>5.8310000000000004</c:v>
                </c:pt>
                <c:pt idx="5553">
                  <c:v>6.2119999999999997</c:v>
                </c:pt>
                <c:pt idx="5554">
                  <c:v>6.524</c:v>
                </c:pt>
                <c:pt idx="5555">
                  <c:v>6.67</c:v>
                </c:pt>
                <c:pt idx="5556">
                  <c:v>6.6769999999999996</c:v>
                </c:pt>
                <c:pt idx="5557">
                  <c:v>6.601</c:v>
                </c:pt>
                <c:pt idx="5558">
                  <c:v>6.4969999999999999</c:v>
                </c:pt>
                <c:pt idx="5559">
                  <c:v>6.3949999999999996</c:v>
                </c:pt>
                <c:pt idx="5560">
                  <c:v>6.29</c:v>
                </c:pt>
                <c:pt idx="5561">
                  <c:v>6.1520000000000001</c:v>
                </c:pt>
                <c:pt idx="5562">
                  <c:v>6.4059999999999997</c:v>
                </c:pt>
                <c:pt idx="5563">
                  <c:v>6.5209999999999999</c:v>
                </c:pt>
                <c:pt idx="5564">
                  <c:v>6.3380000000000001</c:v>
                </c:pt>
                <c:pt idx="5565">
                  <c:v>5.9139999999999997</c:v>
                </c:pt>
                <c:pt idx="5566">
                  <c:v>5.3810000000000002</c:v>
                </c:pt>
                <c:pt idx="5567">
                  <c:v>4.9240000000000004</c:v>
                </c:pt>
                <c:pt idx="5568">
                  <c:v>4.55</c:v>
                </c:pt>
                <c:pt idx="5569">
                  <c:v>4.165</c:v>
                </c:pt>
                <c:pt idx="5570">
                  <c:v>3.7749999999999999</c:v>
                </c:pt>
                <c:pt idx="5571">
                  <c:v>3.83</c:v>
                </c:pt>
                <c:pt idx="5572">
                  <c:v>4.2140000000000004</c:v>
                </c:pt>
                <c:pt idx="5573">
                  <c:v>4.5199999999999996</c:v>
                </c:pt>
                <c:pt idx="5574">
                  <c:v>3.82</c:v>
                </c:pt>
                <c:pt idx="5575">
                  <c:v>3.31</c:v>
                </c:pt>
                <c:pt idx="5576">
                  <c:v>2.9950000000000001</c:v>
                </c:pt>
                <c:pt idx="5577">
                  <c:v>2.6920000000000002</c:v>
                </c:pt>
                <c:pt idx="5578">
                  <c:v>2.5099999999999998</c:v>
                </c:pt>
                <c:pt idx="5579">
                  <c:v>2.3359999999999999</c:v>
                </c:pt>
                <c:pt idx="5580">
                  <c:v>2.1259999999999999</c:v>
                </c:pt>
                <c:pt idx="5581">
                  <c:v>2.016</c:v>
                </c:pt>
                <c:pt idx="5582">
                  <c:v>2.262</c:v>
                </c:pt>
                <c:pt idx="5583">
                  <c:v>2.3359999999999999</c:v>
                </c:pt>
                <c:pt idx="5584">
                  <c:v>2.6669999999999998</c:v>
                </c:pt>
                <c:pt idx="5585">
                  <c:v>3.2879999999999998</c:v>
                </c:pt>
                <c:pt idx="5586">
                  <c:v>3.9649999999999999</c:v>
                </c:pt>
                <c:pt idx="5587">
                  <c:v>4.5720000000000001</c:v>
                </c:pt>
                <c:pt idx="5588">
                  <c:v>5.0410000000000004</c:v>
                </c:pt>
                <c:pt idx="5589">
                  <c:v>5.38</c:v>
                </c:pt>
                <c:pt idx="5590">
                  <c:v>5.532</c:v>
                </c:pt>
                <c:pt idx="5591">
                  <c:v>5.4320000000000004</c:v>
                </c:pt>
                <c:pt idx="5592">
                  <c:v>5.1719999999999997</c:v>
                </c:pt>
                <c:pt idx="5593">
                  <c:v>5.077</c:v>
                </c:pt>
                <c:pt idx="5594">
                  <c:v>5.2729999999999997</c:v>
                </c:pt>
                <c:pt idx="5595">
                  <c:v>5.4989999999999997</c:v>
                </c:pt>
                <c:pt idx="5596">
                  <c:v>5.6440000000000001</c:v>
                </c:pt>
                <c:pt idx="5597">
                  <c:v>5.5449999999999999</c:v>
                </c:pt>
                <c:pt idx="5598">
                  <c:v>4.4509999999999996</c:v>
                </c:pt>
                <c:pt idx="5599">
                  <c:v>3.6589999999999998</c:v>
                </c:pt>
                <c:pt idx="5600">
                  <c:v>3.7330000000000001</c:v>
                </c:pt>
                <c:pt idx="5601">
                  <c:v>3.8849999999999998</c:v>
                </c:pt>
                <c:pt idx="5602">
                  <c:v>4.0529999999999999</c:v>
                </c:pt>
                <c:pt idx="5603">
                  <c:v>4.1790000000000003</c:v>
                </c:pt>
                <c:pt idx="5604">
                  <c:v>4.2889999999999997</c:v>
                </c:pt>
                <c:pt idx="5605">
                  <c:v>4.3849999999999998</c:v>
                </c:pt>
                <c:pt idx="5606">
                  <c:v>4.399</c:v>
                </c:pt>
                <c:pt idx="5607">
                  <c:v>4.3760000000000003</c:v>
                </c:pt>
                <c:pt idx="5608">
                  <c:v>4.3600000000000003</c:v>
                </c:pt>
                <c:pt idx="5609">
                  <c:v>4.7089999999999996</c:v>
                </c:pt>
                <c:pt idx="5610">
                  <c:v>5.0549999999999997</c:v>
                </c:pt>
                <c:pt idx="5611">
                  <c:v>5.0359999999999996</c:v>
                </c:pt>
                <c:pt idx="5612">
                  <c:v>4.827</c:v>
                </c:pt>
                <c:pt idx="5613">
                  <c:v>4.6479999999999997</c:v>
                </c:pt>
                <c:pt idx="5614">
                  <c:v>4.4320000000000004</c:v>
                </c:pt>
                <c:pt idx="5615">
                  <c:v>4.0209999999999999</c:v>
                </c:pt>
                <c:pt idx="5616">
                  <c:v>3.55</c:v>
                </c:pt>
                <c:pt idx="5617">
                  <c:v>3.1869999999999998</c:v>
                </c:pt>
                <c:pt idx="5618">
                  <c:v>3.0030000000000001</c:v>
                </c:pt>
                <c:pt idx="5619">
                  <c:v>3.1539999999999999</c:v>
                </c:pt>
                <c:pt idx="5620">
                  <c:v>3.5539999999999998</c:v>
                </c:pt>
                <c:pt idx="5621">
                  <c:v>3.9169999999999998</c:v>
                </c:pt>
                <c:pt idx="5622">
                  <c:v>3.3570000000000002</c:v>
                </c:pt>
                <c:pt idx="5623">
                  <c:v>2.9729999999999999</c:v>
                </c:pt>
                <c:pt idx="5624">
                  <c:v>3.5870000000000002</c:v>
                </c:pt>
                <c:pt idx="5625">
                  <c:v>3.5510000000000002</c:v>
                </c:pt>
                <c:pt idx="5626">
                  <c:v>3.4790000000000001</c:v>
                </c:pt>
                <c:pt idx="5627">
                  <c:v>3.444</c:v>
                </c:pt>
                <c:pt idx="5628">
                  <c:v>3.5249999999999999</c:v>
                </c:pt>
                <c:pt idx="5629">
                  <c:v>3.72</c:v>
                </c:pt>
                <c:pt idx="5630">
                  <c:v>4.0129999999999999</c:v>
                </c:pt>
                <c:pt idx="5631">
                  <c:v>4.3940000000000001</c:v>
                </c:pt>
                <c:pt idx="5632">
                  <c:v>4.9870000000000001</c:v>
                </c:pt>
                <c:pt idx="5633">
                  <c:v>6.0979999999999999</c:v>
                </c:pt>
                <c:pt idx="5634">
                  <c:v>7.5259999999999998</c:v>
                </c:pt>
                <c:pt idx="5635">
                  <c:v>8.4209999999999994</c:v>
                </c:pt>
                <c:pt idx="5636">
                  <c:v>8.6539999999999999</c:v>
                </c:pt>
                <c:pt idx="5637">
                  <c:v>8.5340000000000007</c:v>
                </c:pt>
                <c:pt idx="5638">
                  <c:v>8.2729999999999997</c:v>
                </c:pt>
                <c:pt idx="5639">
                  <c:v>7.9420000000000002</c:v>
                </c:pt>
                <c:pt idx="5640">
                  <c:v>7.52</c:v>
                </c:pt>
                <c:pt idx="5641">
                  <c:v>7.0519999999999996</c:v>
                </c:pt>
                <c:pt idx="5642">
                  <c:v>6.5919999999999996</c:v>
                </c:pt>
                <c:pt idx="5643">
                  <c:v>6.1349999999999998</c:v>
                </c:pt>
                <c:pt idx="5644">
                  <c:v>5.851</c:v>
                </c:pt>
                <c:pt idx="5645">
                  <c:v>5.774</c:v>
                </c:pt>
                <c:pt idx="5646">
                  <c:v>4.9630000000000001</c:v>
                </c:pt>
                <c:pt idx="5647">
                  <c:v>3.7120000000000002</c:v>
                </c:pt>
                <c:pt idx="5648">
                  <c:v>3.7869999999999999</c:v>
                </c:pt>
                <c:pt idx="5649">
                  <c:v>4.3220000000000001</c:v>
                </c:pt>
                <c:pt idx="5650">
                  <c:v>4.3150000000000004</c:v>
                </c:pt>
                <c:pt idx="5651">
                  <c:v>4.1890000000000001</c:v>
                </c:pt>
                <c:pt idx="5652">
                  <c:v>3.984</c:v>
                </c:pt>
                <c:pt idx="5653">
                  <c:v>3.7730000000000001</c:v>
                </c:pt>
                <c:pt idx="5654">
                  <c:v>3.601</c:v>
                </c:pt>
                <c:pt idx="5655">
                  <c:v>3.5310000000000001</c:v>
                </c:pt>
                <c:pt idx="5656">
                  <c:v>3.629</c:v>
                </c:pt>
                <c:pt idx="5657">
                  <c:v>3.8119999999999998</c:v>
                </c:pt>
                <c:pt idx="5658">
                  <c:v>4.4109999999999996</c:v>
                </c:pt>
                <c:pt idx="5659">
                  <c:v>5.2270000000000003</c:v>
                </c:pt>
                <c:pt idx="5660">
                  <c:v>5.851</c:v>
                </c:pt>
                <c:pt idx="5661">
                  <c:v>6.1609999999999996</c:v>
                </c:pt>
                <c:pt idx="5662">
                  <c:v>6.1749999999999998</c:v>
                </c:pt>
                <c:pt idx="5663">
                  <c:v>6.2140000000000004</c:v>
                </c:pt>
                <c:pt idx="5664">
                  <c:v>6.4379999999999997</c:v>
                </c:pt>
                <c:pt idx="5665">
                  <c:v>6.7759999999999998</c:v>
                </c:pt>
                <c:pt idx="5666">
                  <c:v>7.0510000000000002</c:v>
                </c:pt>
                <c:pt idx="5667">
                  <c:v>7.181</c:v>
                </c:pt>
                <c:pt idx="5668">
                  <c:v>7.1920000000000002</c:v>
                </c:pt>
                <c:pt idx="5669">
                  <c:v>7.0529999999999999</c:v>
                </c:pt>
                <c:pt idx="5670">
                  <c:v>5.7919999999999998</c:v>
                </c:pt>
                <c:pt idx="5671">
                  <c:v>4.1760000000000002</c:v>
                </c:pt>
                <c:pt idx="5672">
                  <c:v>3.6640000000000001</c:v>
                </c:pt>
                <c:pt idx="5673">
                  <c:v>3.96</c:v>
                </c:pt>
                <c:pt idx="5674">
                  <c:v>3.7570000000000001</c:v>
                </c:pt>
                <c:pt idx="5675">
                  <c:v>3.379</c:v>
                </c:pt>
                <c:pt idx="5676">
                  <c:v>2.9710000000000001</c:v>
                </c:pt>
                <c:pt idx="5677">
                  <c:v>2.5950000000000002</c:v>
                </c:pt>
                <c:pt idx="5678">
                  <c:v>2.3679999999999999</c:v>
                </c:pt>
                <c:pt idx="5679">
                  <c:v>2.5139999999999998</c:v>
                </c:pt>
                <c:pt idx="5680">
                  <c:v>2.6930000000000001</c:v>
                </c:pt>
                <c:pt idx="5681">
                  <c:v>3.5209999999999999</c:v>
                </c:pt>
                <c:pt idx="5682">
                  <c:v>4.7030000000000003</c:v>
                </c:pt>
                <c:pt idx="5683">
                  <c:v>5.7560000000000002</c:v>
                </c:pt>
                <c:pt idx="5684">
                  <c:v>6.5640000000000001</c:v>
                </c:pt>
                <c:pt idx="5685">
                  <c:v>7</c:v>
                </c:pt>
                <c:pt idx="5686">
                  <c:v>7</c:v>
                </c:pt>
                <c:pt idx="5687">
                  <c:v>6.6820000000000004</c:v>
                </c:pt>
                <c:pt idx="5688">
                  <c:v>6.1760000000000002</c:v>
                </c:pt>
                <c:pt idx="5689">
                  <c:v>5.5270000000000001</c:v>
                </c:pt>
                <c:pt idx="5690">
                  <c:v>4.8339999999999996</c:v>
                </c:pt>
                <c:pt idx="5691">
                  <c:v>4.1900000000000004</c:v>
                </c:pt>
                <c:pt idx="5692">
                  <c:v>3.7240000000000002</c:v>
                </c:pt>
                <c:pt idx="5693">
                  <c:v>3.4449999999999998</c:v>
                </c:pt>
                <c:pt idx="5694">
                  <c:v>2.8319999999999999</c:v>
                </c:pt>
                <c:pt idx="5695">
                  <c:v>2.2850000000000001</c:v>
                </c:pt>
                <c:pt idx="5696">
                  <c:v>2.8460000000000001</c:v>
                </c:pt>
                <c:pt idx="5697">
                  <c:v>3.5750000000000002</c:v>
                </c:pt>
                <c:pt idx="5698">
                  <c:v>3.5960000000000001</c:v>
                </c:pt>
                <c:pt idx="5699">
                  <c:v>3.4350000000000001</c:v>
                </c:pt>
                <c:pt idx="5700">
                  <c:v>3.169</c:v>
                </c:pt>
                <c:pt idx="5701">
                  <c:v>2.895</c:v>
                </c:pt>
                <c:pt idx="5702">
                  <c:v>2.7149999999999999</c:v>
                </c:pt>
                <c:pt idx="5703">
                  <c:v>2.9</c:v>
                </c:pt>
                <c:pt idx="5704">
                  <c:v>3.3769999999999998</c:v>
                </c:pt>
                <c:pt idx="5705">
                  <c:v>4.3849999999999998</c:v>
                </c:pt>
                <c:pt idx="5706">
                  <c:v>5.6420000000000003</c:v>
                </c:pt>
                <c:pt idx="5707">
                  <c:v>6.5659999999999998</c:v>
                </c:pt>
                <c:pt idx="5708">
                  <c:v>7.0330000000000004</c:v>
                </c:pt>
                <c:pt idx="5709">
                  <c:v>7.1230000000000002</c:v>
                </c:pt>
                <c:pt idx="5710">
                  <c:v>6.84</c:v>
                </c:pt>
                <c:pt idx="5711">
                  <c:v>6.3</c:v>
                </c:pt>
                <c:pt idx="5712">
                  <c:v>5.6669999999999998</c:v>
                </c:pt>
                <c:pt idx="5713">
                  <c:v>5.1109999999999998</c:v>
                </c:pt>
                <c:pt idx="5714">
                  <c:v>4.7809999999999997</c:v>
                </c:pt>
                <c:pt idx="5715">
                  <c:v>4.6849999999999996</c:v>
                </c:pt>
                <c:pt idx="5716">
                  <c:v>4.7859999999999996</c:v>
                </c:pt>
                <c:pt idx="5717">
                  <c:v>5.0999999999999996</c:v>
                </c:pt>
                <c:pt idx="5718">
                  <c:v>4.6440000000000001</c:v>
                </c:pt>
                <c:pt idx="5719">
                  <c:v>3.7080000000000002</c:v>
                </c:pt>
                <c:pt idx="5720">
                  <c:v>3.67</c:v>
                </c:pt>
                <c:pt idx="5721">
                  <c:v>3.82</c:v>
                </c:pt>
                <c:pt idx="5722">
                  <c:v>3.7669999999999999</c:v>
                </c:pt>
                <c:pt idx="5723">
                  <c:v>3.7469999999999999</c:v>
                </c:pt>
                <c:pt idx="5724">
                  <c:v>3.7850000000000001</c:v>
                </c:pt>
                <c:pt idx="5725">
                  <c:v>3.8050000000000002</c:v>
                </c:pt>
                <c:pt idx="5726">
                  <c:v>3.8</c:v>
                </c:pt>
                <c:pt idx="5727">
                  <c:v>3.823</c:v>
                </c:pt>
                <c:pt idx="5728">
                  <c:v>3.8290000000000002</c:v>
                </c:pt>
                <c:pt idx="5729">
                  <c:v>3.9169999999999998</c:v>
                </c:pt>
                <c:pt idx="5730">
                  <c:v>3.8439999999999999</c:v>
                </c:pt>
                <c:pt idx="5731">
                  <c:v>3.57</c:v>
                </c:pt>
                <c:pt idx="5732">
                  <c:v>3.3149999999999999</c:v>
                </c:pt>
                <c:pt idx="5733">
                  <c:v>3.327</c:v>
                </c:pt>
                <c:pt idx="5734">
                  <c:v>4.0220000000000002</c:v>
                </c:pt>
                <c:pt idx="5735">
                  <c:v>5.1319999999999997</c:v>
                </c:pt>
                <c:pt idx="5736">
                  <c:v>6.327</c:v>
                </c:pt>
                <c:pt idx="5737">
                  <c:v>7.1369999999999996</c:v>
                </c:pt>
                <c:pt idx="5738">
                  <c:v>7.25</c:v>
                </c:pt>
                <c:pt idx="5739">
                  <c:v>6.944</c:v>
                </c:pt>
                <c:pt idx="5740">
                  <c:v>6.702</c:v>
                </c:pt>
                <c:pt idx="5741">
                  <c:v>6.1689999999999996</c:v>
                </c:pt>
                <c:pt idx="5742">
                  <c:v>5.1779999999999999</c:v>
                </c:pt>
                <c:pt idx="5743">
                  <c:v>5.0940000000000003</c:v>
                </c:pt>
                <c:pt idx="5744">
                  <c:v>5.4710000000000001</c:v>
                </c:pt>
                <c:pt idx="5745">
                  <c:v>5.6059999999999999</c:v>
                </c:pt>
                <c:pt idx="5746">
                  <c:v>5.5439999999999996</c:v>
                </c:pt>
                <c:pt idx="5747">
                  <c:v>5.5209999999999999</c:v>
                </c:pt>
                <c:pt idx="5748">
                  <c:v>5.4630000000000001</c:v>
                </c:pt>
                <c:pt idx="5749">
                  <c:v>5.4420000000000002</c:v>
                </c:pt>
                <c:pt idx="5750">
                  <c:v>5.4139999999999997</c:v>
                </c:pt>
                <c:pt idx="5751">
                  <c:v>5.15</c:v>
                </c:pt>
                <c:pt idx="5752">
                  <c:v>4.6890000000000001</c:v>
                </c:pt>
                <c:pt idx="5753">
                  <c:v>4.2789999999999999</c:v>
                </c:pt>
                <c:pt idx="5754">
                  <c:v>3.9790000000000001</c:v>
                </c:pt>
                <c:pt idx="5755">
                  <c:v>3.92</c:v>
                </c:pt>
                <c:pt idx="5756">
                  <c:v>4.2910000000000004</c:v>
                </c:pt>
                <c:pt idx="5757">
                  <c:v>4.8869999999999996</c:v>
                </c:pt>
                <c:pt idx="5758">
                  <c:v>5.3920000000000003</c:v>
                </c:pt>
                <c:pt idx="5759">
                  <c:v>5.6150000000000002</c:v>
                </c:pt>
                <c:pt idx="5760">
                  <c:v>5.1769999999999996</c:v>
                </c:pt>
                <c:pt idx="5761">
                  <c:v>4.6589999999999998</c:v>
                </c:pt>
                <c:pt idx="5762">
                  <c:v>4.8360000000000003</c:v>
                </c:pt>
                <c:pt idx="5763">
                  <c:v>5.0579999999999998</c:v>
                </c:pt>
                <c:pt idx="5764">
                  <c:v>4.9169999999999998</c:v>
                </c:pt>
                <c:pt idx="5765">
                  <c:v>4.5</c:v>
                </c:pt>
                <c:pt idx="5766">
                  <c:v>4.1269999999999998</c:v>
                </c:pt>
                <c:pt idx="5767">
                  <c:v>4.7110000000000003</c:v>
                </c:pt>
                <c:pt idx="5768">
                  <c:v>5.109</c:v>
                </c:pt>
                <c:pt idx="5769">
                  <c:v>5.38</c:v>
                </c:pt>
                <c:pt idx="5770">
                  <c:v>5.7839999999999998</c:v>
                </c:pt>
                <c:pt idx="5771">
                  <c:v>6.1449999999999996</c:v>
                </c:pt>
                <c:pt idx="5772">
                  <c:v>6.3959999999999999</c:v>
                </c:pt>
                <c:pt idx="5773">
                  <c:v>6.4189999999999996</c:v>
                </c:pt>
                <c:pt idx="5774">
                  <c:v>6.1550000000000002</c:v>
                </c:pt>
                <c:pt idx="5775">
                  <c:v>5.78</c:v>
                </c:pt>
                <c:pt idx="5776">
                  <c:v>5.3470000000000004</c:v>
                </c:pt>
                <c:pt idx="5777">
                  <c:v>5.1520000000000001</c:v>
                </c:pt>
                <c:pt idx="5778">
                  <c:v>5.5579999999999998</c:v>
                </c:pt>
                <c:pt idx="5779">
                  <c:v>5.9820000000000002</c:v>
                </c:pt>
                <c:pt idx="5780">
                  <c:v>6.1</c:v>
                </c:pt>
                <c:pt idx="5781">
                  <c:v>5.9189999999999996</c:v>
                </c:pt>
                <c:pt idx="5782">
                  <c:v>5.375</c:v>
                </c:pt>
                <c:pt idx="5783">
                  <c:v>4.6130000000000004</c:v>
                </c:pt>
                <c:pt idx="5784">
                  <c:v>3.919</c:v>
                </c:pt>
                <c:pt idx="5785">
                  <c:v>3.4740000000000002</c:v>
                </c:pt>
                <c:pt idx="5786">
                  <c:v>3.5150000000000001</c:v>
                </c:pt>
                <c:pt idx="5787">
                  <c:v>3.8519999999999999</c:v>
                </c:pt>
                <c:pt idx="5788">
                  <c:v>4.2240000000000002</c:v>
                </c:pt>
                <c:pt idx="5789">
                  <c:v>4.4009999999999998</c:v>
                </c:pt>
                <c:pt idx="5790">
                  <c:v>3.7109999999999999</c:v>
                </c:pt>
                <c:pt idx="5791">
                  <c:v>3.6160000000000001</c:v>
                </c:pt>
                <c:pt idx="5792">
                  <c:v>3.7629999999999999</c:v>
                </c:pt>
                <c:pt idx="5793">
                  <c:v>3.766</c:v>
                </c:pt>
                <c:pt idx="5794">
                  <c:v>3.8340000000000001</c:v>
                </c:pt>
                <c:pt idx="5795">
                  <c:v>3.9729999999999999</c:v>
                </c:pt>
                <c:pt idx="5796">
                  <c:v>4.0860000000000003</c:v>
                </c:pt>
                <c:pt idx="5797">
                  <c:v>4.1660000000000004</c:v>
                </c:pt>
                <c:pt idx="5798">
                  <c:v>4.149</c:v>
                </c:pt>
                <c:pt idx="5799">
                  <c:v>3.988</c:v>
                </c:pt>
                <c:pt idx="5800">
                  <c:v>3.7759999999999998</c:v>
                </c:pt>
                <c:pt idx="5801">
                  <c:v>3.6749999999999998</c:v>
                </c:pt>
                <c:pt idx="5802">
                  <c:v>3.2549999999999999</c:v>
                </c:pt>
                <c:pt idx="5803">
                  <c:v>2.5779999999999998</c:v>
                </c:pt>
                <c:pt idx="5804">
                  <c:v>2.8570000000000002</c:v>
                </c:pt>
                <c:pt idx="5805">
                  <c:v>3.89</c:v>
                </c:pt>
                <c:pt idx="5806">
                  <c:v>4.835</c:v>
                </c:pt>
                <c:pt idx="5807">
                  <c:v>5.6150000000000002</c:v>
                </c:pt>
                <c:pt idx="5808">
                  <c:v>6.0149999999999997</c:v>
                </c:pt>
                <c:pt idx="5809">
                  <c:v>6.0860000000000003</c:v>
                </c:pt>
                <c:pt idx="5810">
                  <c:v>6.0940000000000003</c:v>
                </c:pt>
                <c:pt idx="5811">
                  <c:v>6.2859999999999996</c:v>
                </c:pt>
                <c:pt idx="5812">
                  <c:v>6.68</c:v>
                </c:pt>
                <c:pt idx="5813">
                  <c:v>7.0810000000000004</c:v>
                </c:pt>
                <c:pt idx="5814">
                  <c:v>6.2830000000000004</c:v>
                </c:pt>
                <c:pt idx="5815">
                  <c:v>4.7649999999999997</c:v>
                </c:pt>
                <c:pt idx="5816">
                  <c:v>4.9219999999999997</c:v>
                </c:pt>
                <c:pt idx="5817">
                  <c:v>5.7830000000000004</c:v>
                </c:pt>
                <c:pt idx="5818">
                  <c:v>6.1989999999999998</c:v>
                </c:pt>
                <c:pt idx="5819">
                  <c:v>6.71</c:v>
                </c:pt>
                <c:pt idx="5820">
                  <c:v>7.1989999999999998</c:v>
                </c:pt>
                <c:pt idx="5821">
                  <c:v>7.6130000000000004</c:v>
                </c:pt>
                <c:pt idx="5822">
                  <c:v>7.93</c:v>
                </c:pt>
                <c:pt idx="5823">
                  <c:v>7.9669999999999996</c:v>
                </c:pt>
                <c:pt idx="5824">
                  <c:v>8.1479999999999997</c:v>
                </c:pt>
                <c:pt idx="5825">
                  <c:v>8.9030000000000005</c:v>
                </c:pt>
                <c:pt idx="5826">
                  <c:v>9.2330000000000005</c:v>
                </c:pt>
                <c:pt idx="5827">
                  <c:v>8.8490000000000002</c:v>
                </c:pt>
                <c:pt idx="5828">
                  <c:v>7.9749999999999996</c:v>
                </c:pt>
                <c:pt idx="5829">
                  <c:v>7.0410000000000004</c:v>
                </c:pt>
                <c:pt idx="5830">
                  <c:v>6.49</c:v>
                </c:pt>
                <c:pt idx="5831">
                  <c:v>6.3280000000000003</c:v>
                </c:pt>
                <c:pt idx="5832">
                  <c:v>6.35</c:v>
                </c:pt>
                <c:pt idx="5833">
                  <c:v>6.2489999999999997</c:v>
                </c:pt>
                <c:pt idx="5834">
                  <c:v>5.9960000000000004</c:v>
                </c:pt>
                <c:pt idx="5835">
                  <c:v>5.8230000000000004</c:v>
                </c:pt>
                <c:pt idx="5836">
                  <c:v>5.8929999999999998</c:v>
                </c:pt>
                <c:pt idx="5837">
                  <c:v>5.8979999999999997</c:v>
                </c:pt>
                <c:pt idx="5838">
                  <c:v>5.4480000000000004</c:v>
                </c:pt>
                <c:pt idx="5839">
                  <c:v>5.5830000000000002</c:v>
                </c:pt>
                <c:pt idx="5840">
                  <c:v>5.5129999999999999</c:v>
                </c:pt>
                <c:pt idx="5841">
                  <c:v>5.4210000000000003</c:v>
                </c:pt>
                <c:pt idx="5842">
                  <c:v>5.2750000000000004</c:v>
                </c:pt>
                <c:pt idx="5843">
                  <c:v>5.2619999999999996</c:v>
                </c:pt>
                <c:pt idx="5844">
                  <c:v>5.4139999999999997</c:v>
                </c:pt>
                <c:pt idx="5845">
                  <c:v>5.7530000000000001</c:v>
                </c:pt>
                <c:pt idx="5846">
                  <c:v>6.1289999999999996</c:v>
                </c:pt>
                <c:pt idx="5847">
                  <c:v>6.3550000000000004</c:v>
                </c:pt>
                <c:pt idx="5848">
                  <c:v>6.468</c:v>
                </c:pt>
                <c:pt idx="5849">
                  <c:v>6.4630000000000001</c:v>
                </c:pt>
                <c:pt idx="5850">
                  <c:v>6.7279999999999998</c:v>
                </c:pt>
                <c:pt idx="5851">
                  <c:v>6.5359999999999996</c:v>
                </c:pt>
                <c:pt idx="5852">
                  <c:v>5.8390000000000004</c:v>
                </c:pt>
                <c:pt idx="5853">
                  <c:v>5.101</c:v>
                </c:pt>
                <c:pt idx="5854">
                  <c:v>4.6879999999999997</c:v>
                </c:pt>
                <c:pt idx="5855">
                  <c:v>4.6980000000000004</c:v>
                </c:pt>
                <c:pt idx="5856">
                  <c:v>4.9359999999999999</c:v>
                </c:pt>
                <c:pt idx="5857">
                  <c:v>5.0430000000000001</c:v>
                </c:pt>
                <c:pt idx="5858">
                  <c:v>4.99</c:v>
                </c:pt>
                <c:pt idx="5859">
                  <c:v>4.8650000000000002</c:v>
                </c:pt>
                <c:pt idx="5860">
                  <c:v>4.5810000000000004</c:v>
                </c:pt>
                <c:pt idx="5861">
                  <c:v>4.53</c:v>
                </c:pt>
                <c:pt idx="5862">
                  <c:v>4.0259999999999998</c:v>
                </c:pt>
                <c:pt idx="5863">
                  <c:v>4.1180000000000003</c:v>
                </c:pt>
                <c:pt idx="5864">
                  <c:v>4.6639999999999997</c:v>
                </c:pt>
                <c:pt idx="5865">
                  <c:v>5.1070000000000002</c:v>
                </c:pt>
                <c:pt idx="5866">
                  <c:v>5.2039999999999997</c:v>
                </c:pt>
                <c:pt idx="5867">
                  <c:v>5.2030000000000003</c:v>
                </c:pt>
                <c:pt idx="5868">
                  <c:v>5.1970000000000001</c:v>
                </c:pt>
                <c:pt idx="5869">
                  <c:v>5.2389999999999999</c:v>
                </c:pt>
                <c:pt idx="5870">
                  <c:v>5.3</c:v>
                </c:pt>
                <c:pt idx="5871">
                  <c:v>5.2869999999999999</c:v>
                </c:pt>
                <c:pt idx="5872">
                  <c:v>5.1559999999999997</c:v>
                </c:pt>
                <c:pt idx="5873">
                  <c:v>5.3920000000000003</c:v>
                </c:pt>
                <c:pt idx="5874">
                  <c:v>5.7560000000000002</c:v>
                </c:pt>
                <c:pt idx="5875">
                  <c:v>5.8570000000000002</c:v>
                </c:pt>
                <c:pt idx="5876">
                  <c:v>6.173</c:v>
                </c:pt>
                <c:pt idx="5877">
                  <c:v>6.5289999999999999</c:v>
                </c:pt>
                <c:pt idx="5878">
                  <c:v>6.5549999999999997</c:v>
                </c:pt>
                <c:pt idx="5879">
                  <c:v>6.5739999999999998</c:v>
                </c:pt>
                <c:pt idx="5880">
                  <c:v>6.6950000000000003</c:v>
                </c:pt>
                <c:pt idx="5881">
                  <c:v>6.9619999999999997</c:v>
                </c:pt>
                <c:pt idx="5882">
                  <c:v>7.2380000000000004</c:v>
                </c:pt>
                <c:pt idx="5883">
                  <c:v>7.4119999999999999</c:v>
                </c:pt>
                <c:pt idx="5884">
                  <c:v>7.4980000000000002</c:v>
                </c:pt>
                <c:pt idx="5885">
                  <c:v>7.2359999999999998</c:v>
                </c:pt>
                <c:pt idx="5886">
                  <c:v>6.3739999999999997</c:v>
                </c:pt>
                <c:pt idx="5887">
                  <c:v>7.3129999999999997</c:v>
                </c:pt>
                <c:pt idx="5888">
                  <c:v>7.5629999999999997</c:v>
                </c:pt>
                <c:pt idx="5889">
                  <c:v>7.5830000000000002</c:v>
                </c:pt>
                <c:pt idx="5890">
                  <c:v>7.4420000000000002</c:v>
                </c:pt>
                <c:pt idx="5891">
                  <c:v>7.2670000000000003</c:v>
                </c:pt>
                <c:pt idx="5892">
                  <c:v>7.13</c:v>
                </c:pt>
                <c:pt idx="5893">
                  <c:v>7.0190000000000001</c:v>
                </c:pt>
                <c:pt idx="5894">
                  <c:v>6.8780000000000001</c:v>
                </c:pt>
                <c:pt idx="5895">
                  <c:v>6.6920000000000002</c:v>
                </c:pt>
                <c:pt idx="5896">
                  <c:v>6.5190000000000001</c:v>
                </c:pt>
                <c:pt idx="5897">
                  <c:v>6.2489999999999997</c:v>
                </c:pt>
                <c:pt idx="5898">
                  <c:v>6.2389999999999999</c:v>
                </c:pt>
                <c:pt idx="5899">
                  <c:v>6.2309999999999999</c:v>
                </c:pt>
                <c:pt idx="5900">
                  <c:v>6.101</c:v>
                </c:pt>
                <c:pt idx="5901">
                  <c:v>6.1219999999999999</c:v>
                </c:pt>
                <c:pt idx="5902">
                  <c:v>6.2149999999999999</c:v>
                </c:pt>
                <c:pt idx="5903">
                  <c:v>6.2629999999999999</c:v>
                </c:pt>
                <c:pt idx="5904">
                  <c:v>6.4050000000000002</c:v>
                </c:pt>
                <c:pt idx="5905">
                  <c:v>6.617</c:v>
                </c:pt>
                <c:pt idx="5906">
                  <c:v>6.8029999999999999</c:v>
                </c:pt>
                <c:pt idx="5907">
                  <c:v>6.9580000000000002</c:v>
                </c:pt>
                <c:pt idx="5908">
                  <c:v>7.2530000000000001</c:v>
                </c:pt>
                <c:pt idx="5909">
                  <c:v>7.2249999999999996</c:v>
                </c:pt>
                <c:pt idx="5910">
                  <c:v>7.0229999999999997</c:v>
                </c:pt>
                <c:pt idx="5911">
                  <c:v>8.5280000000000005</c:v>
                </c:pt>
                <c:pt idx="5912">
                  <c:v>9.0039999999999996</c:v>
                </c:pt>
                <c:pt idx="5913">
                  <c:v>9.1929999999999996</c:v>
                </c:pt>
                <c:pt idx="5914">
                  <c:v>9.4039999999999999</c:v>
                </c:pt>
                <c:pt idx="5915">
                  <c:v>9.7439999999999998</c:v>
                </c:pt>
                <c:pt idx="5916">
                  <c:v>9.9860000000000007</c:v>
                </c:pt>
                <c:pt idx="5917">
                  <c:v>9.8239999999999998</c:v>
                </c:pt>
                <c:pt idx="5918">
                  <c:v>9.3309999999999995</c:v>
                </c:pt>
                <c:pt idx="5919">
                  <c:v>8.8409999999999993</c:v>
                </c:pt>
                <c:pt idx="5920">
                  <c:v>8.3119999999999994</c:v>
                </c:pt>
                <c:pt idx="5921">
                  <c:v>7.7080000000000002</c:v>
                </c:pt>
                <c:pt idx="5922">
                  <c:v>7.9009999999999998</c:v>
                </c:pt>
                <c:pt idx="5923">
                  <c:v>8.125</c:v>
                </c:pt>
                <c:pt idx="5924">
                  <c:v>8.2289999999999992</c:v>
                </c:pt>
                <c:pt idx="5925">
                  <c:v>8.3770000000000007</c:v>
                </c:pt>
                <c:pt idx="5926">
                  <c:v>8.4480000000000004</c:v>
                </c:pt>
                <c:pt idx="5927">
                  <c:v>8.4740000000000002</c:v>
                </c:pt>
                <c:pt idx="5928">
                  <c:v>8.4610000000000003</c:v>
                </c:pt>
                <c:pt idx="5929">
                  <c:v>8.3930000000000007</c:v>
                </c:pt>
                <c:pt idx="5930">
                  <c:v>8.0609999999999999</c:v>
                </c:pt>
                <c:pt idx="5931">
                  <c:v>7.8140000000000001</c:v>
                </c:pt>
                <c:pt idx="5932">
                  <c:v>7.6849999999999996</c:v>
                </c:pt>
                <c:pt idx="5933">
                  <c:v>7.4359999999999999</c:v>
                </c:pt>
                <c:pt idx="5934">
                  <c:v>6.6719999999999997</c:v>
                </c:pt>
                <c:pt idx="5935">
                  <c:v>7.7140000000000004</c:v>
                </c:pt>
                <c:pt idx="5936">
                  <c:v>7.9169999999999998</c:v>
                </c:pt>
                <c:pt idx="5937">
                  <c:v>8.0540000000000003</c:v>
                </c:pt>
                <c:pt idx="5938">
                  <c:v>8.2479999999999993</c:v>
                </c:pt>
                <c:pt idx="5939">
                  <c:v>8.4659999999999993</c:v>
                </c:pt>
                <c:pt idx="5940">
                  <c:v>8.4890000000000008</c:v>
                </c:pt>
                <c:pt idx="5941">
                  <c:v>8.4039999999999999</c:v>
                </c:pt>
                <c:pt idx="5942">
                  <c:v>8.34</c:v>
                </c:pt>
                <c:pt idx="5943">
                  <c:v>8.2029999999999994</c:v>
                </c:pt>
                <c:pt idx="5944">
                  <c:v>7.8689999999999998</c:v>
                </c:pt>
                <c:pt idx="5945">
                  <c:v>7.2290000000000001</c:v>
                </c:pt>
                <c:pt idx="5946">
                  <c:v>6.9020000000000001</c:v>
                </c:pt>
                <c:pt idx="5947">
                  <c:v>6.7619999999999996</c:v>
                </c:pt>
                <c:pt idx="5948">
                  <c:v>6.319</c:v>
                </c:pt>
                <c:pt idx="5949">
                  <c:v>5.5430000000000001</c:v>
                </c:pt>
                <c:pt idx="5950">
                  <c:v>4.55</c:v>
                </c:pt>
                <c:pt idx="5951">
                  <c:v>4.0149999999999997</c:v>
                </c:pt>
                <c:pt idx="5952">
                  <c:v>4.1589999999999998</c:v>
                </c:pt>
                <c:pt idx="5953">
                  <c:v>4.5259999999999998</c:v>
                </c:pt>
                <c:pt idx="5954">
                  <c:v>5.17</c:v>
                </c:pt>
                <c:pt idx="5955">
                  <c:v>5.875</c:v>
                </c:pt>
                <c:pt idx="5956">
                  <c:v>6.3540000000000001</c:v>
                </c:pt>
                <c:pt idx="5957">
                  <c:v>6.5659999999999998</c:v>
                </c:pt>
                <c:pt idx="5958">
                  <c:v>5.6029999999999998</c:v>
                </c:pt>
                <c:pt idx="5959">
                  <c:v>5.6580000000000004</c:v>
                </c:pt>
                <c:pt idx="5960">
                  <c:v>5.9180000000000001</c:v>
                </c:pt>
                <c:pt idx="5961">
                  <c:v>6.1310000000000002</c:v>
                </c:pt>
                <c:pt idx="5962">
                  <c:v>6.476</c:v>
                </c:pt>
                <c:pt idx="5963">
                  <c:v>6.8730000000000002</c:v>
                </c:pt>
                <c:pt idx="5964">
                  <c:v>7.2619999999999996</c:v>
                </c:pt>
                <c:pt idx="5965">
                  <c:v>7.6050000000000004</c:v>
                </c:pt>
                <c:pt idx="5966">
                  <c:v>7.7629999999999999</c:v>
                </c:pt>
                <c:pt idx="5967">
                  <c:v>7.76</c:v>
                </c:pt>
                <c:pt idx="5968">
                  <c:v>7.4649999999999999</c:v>
                </c:pt>
                <c:pt idx="5969">
                  <c:v>7.1749999999999998</c:v>
                </c:pt>
                <c:pt idx="5970">
                  <c:v>7.22</c:v>
                </c:pt>
                <c:pt idx="5971">
                  <c:v>7.11</c:v>
                </c:pt>
                <c:pt idx="5972">
                  <c:v>7.0570000000000004</c:v>
                </c:pt>
                <c:pt idx="5973">
                  <c:v>6.9560000000000004</c:v>
                </c:pt>
                <c:pt idx="5974">
                  <c:v>6.8650000000000002</c:v>
                </c:pt>
                <c:pt idx="5975">
                  <c:v>6.67</c:v>
                </c:pt>
                <c:pt idx="5976">
                  <c:v>6.5039999999999996</c:v>
                </c:pt>
                <c:pt idx="5977">
                  <c:v>6.25</c:v>
                </c:pt>
                <c:pt idx="5978">
                  <c:v>5.97</c:v>
                </c:pt>
                <c:pt idx="5979">
                  <c:v>5.6989999999999998</c:v>
                </c:pt>
                <c:pt idx="5980">
                  <c:v>5.5250000000000004</c:v>
                </c:pt>
                <c:pt idx="5981">
                  <c:v>5.2990000000000004</c:v>
                </c:pt>
                <c:pt idx="5982">
                  <c:v>4.5540000000000003</c:v>
                </c:pt>
                <c:pt idx="5983">
                  <c:v>4.63</c:v>
                </c:pt>
                <c:pt idx="5984">
                  <c:v>4.7850000000000001</c:v>
                </c:pt>
                <c:pt idx="5985">
                  <c:v>4.9180000000000001</c:v>
                </c:pt>
                <c:pt idx="5986">
                  <c:v>5.226</c:v>
                </c:pt>
                <c:pt idx="5987">
                  <c:v>5.657</c:v>
                </c:pt>
                <c:pt idx="5988">
                  <c:v>6.0659999999999998</c:v>
                </c:pt>
                <c:pt idx="5989">
                  <c:v>6.38</c:v>
                </c:pt>
                <c:pt idx="5990">
                  <c:v>6.6150000000000002</c:v>
                </c:pt>
                <c:pt idx="5991">
                  <c:v>6.7489999999999997</c:v>
                </c:pt>
                <c:pt idx="5992">
                  <c:v>6.6849999999999996</c:v>
                </c:pt>
                <c:pt idx="5993">
                  <c:v>6.508</c:v>
                </c:pt>
                <c:pt idx="5994">
                  <c:v>6.8250000000000002</c:v>
                </c:pt>
                <c:pt idx="5995">
                  <c:v>6.9660000000000002</c:v>
                </c:pt>
                <c:pt idx="5996">
                  <c:v>6.9690000000000003</c:v>
                </c:pt>
                <c:pt idx="5997">
                  <c:v>6.806</c:v>
                </c:pt>
                <c:pt idx="5998">
                  <c:v>6.766</c:v>
                </c:pt>
                <c:pt idx="5999">
                  <c:v>6.7930000000000001</c:v>
                </c:pt>
                <c:pt idx="6000">
                  <c:v>6.9089999999999998</c:v>
                </c:pt>
                <c:pt idx="6001">
                  <c:v>6.9240000000000004</c:v>
                </c:pt>
                <c:pt idx="6002">
                  <c:v>6.8540000000000001</c:v>
                </c:pt>
                <c:pt idx="6003">
                  <c:v>6.5979999999999999</c:v>
                </c:pt>
                <c:pt idx="6004">
                  <c:v>6.3659999999999997</c:v>
                </c:pt>
                <c:pt idx="6005">
                  <c:v>6.2770000000000001</c:v>
                </c:pt>
                <c:pt idx="6006">
                  <c:v>5.66</c:v>
                </c:pt>
                <c:pt idx="6007">
                  <c:v>5.8079999999999998</c:v>
                </c:pt>
                <c:pt idx="6008">
                  <c:v>6.2380000000000004</c:v>
                </c:pt>
                <c:pt idx="6009">
                  <c:v>6.0679999999999996</c:v>
                </c:pt>
                <c:pt idx="6010">
                  <c:v>5.9139999999999997</c:v>
                </c:pt>
                <c:pt idx="6011">
                  <c:v>5.6779999999999999</c:v>
                </c:pt>
                <c:pt idx="6012">
                  <c:v>5.468</c:v>
                </c:pt>
                <c:pt idx="6013">
                  <c:v>5.5259999999999998</c:v>
                </c:pt>
                <c:pt idx="6014">
                  <c:v>5.6849999999999996</c:v>
                </c:pt>
                <c:pt idx="6015">
                  <c:v>5.78</c:v>
                </c:pt>
                <c:pt idx="6016">
                  <c:v>5.8369999999999997</c:v>
                </c:pt>
                <c:pt idx="6017">
                  <c:v>5.9109999999999996</c:v>
                </c:pt>
                <c:pt idx="6018">
                  <c:v>6.4029999999999996</c:v>
                </c:pt>
                <c:pt idx="6019">
                  <c:v>6.5609999999999999</c:v>
                </c:pt>
                <c:pt idx="6020">
                  <c:v>6.37</c:v>
                </c:pt>
                <c:pt idx="6021">
                  <c:v>5.9089999999999998</c:v>
                </c:pt>
                <c:pt idx="6022">
                  <c:v>5.3730000000000002</c:v>
                </c:pt>
                <c:pt idx="6023">
                  <c:v>4.9240000000000004</c:v>
                </c:pt>
                <c:pt idx="6024">
                  <c:v>4.76</c:v>
                </c:pt>
                <c:pt idx="6025">
                  <c:v>5.0289999999999999</c:v>
                </c:pt>
                <c:pt idx="6026">
                  <c:v>5.5540000000000003</c:v>
                </c:pt>
                <c:pt idx="6027">
                  <c:v>5.8810000000000002</c:v>
                </c:pt>
                <c:pt idx="6028">
                  <c:v>5.819</c:v>
                </c:pt>
                <c:pt idx="6029">
                  <c:v>5.6369999999999996</c:v>
                </c:pt>
                <c:pt idx="6030">
                  <c:v>4.6079999999999997</c:v>
                </c:pt>
                <c:pt idx="6031">
                  <c:v>3.9119999999999999</c:v>
                </c:pt>
                <c:pt idx="6032">
                  <c:v>4.0460000000000003</c:v>
                </c:pt>
                <c:pt idx="6033">
                  <c:v>4.28</c:v>
                </c:pt>
                <c:pt idx="6034">
                  <c:v>4.5250000000000004</c:v>
                </c:pt>
                <c:pt idx="6035">
                  <c:v>4.8319999999999999</c:v>
                </c:pt>
                <c:pt idx="6036">
                  <c:v>5.1539999999999999</c:v>
                </c:pt>
                <c:pt idx="6037">
                  <c:v>5.3419999999999996</c:v>
                </c:pt>
                <c:pt idx="6038">
                  <c:v>5.2729999999999997</c:v>
                </c:pt>
                <c:pt idx="6039">
                  <c:v>4.9800000000000004</c:v>
                </c:pt>
                <c:pt idx="6040">
                  <c:v>4.5069999999999997</c:v>
                </c:pt>
                <c:pt idx="6041">
                  <c:v>3.9529999999999998</c:v>
                </c:pt>
                <c:pt idx="6042">
                  <c:v>3.2989999999999999</c:v>
                </c:pt>
                <c:pt idx="6043">
                  <c:v>2.988</c:v>
                </c:pt>
                <c:pt idx="6044">
                  <c:v>3.198</c:v>
                </c:pt>
                <c:pt idx="6045">
                  <c:v>3.524</c:v>
                </c:pt>
                <c:pt idx="6046">
                  <c:v>3.9129999999999998</c:v>
                </c:pt>
                <c:pt idx="6047">
                  <c:v>4.1680000000000001</c:v>
                </c:pt>
                <c:pt idx="6048">
                  <c:v>4.3120000000000003</c:v>
                </c:pt>
                <c:pt idx="6049">
                  <c:v>4.3929999999999998</c:v>
                </c:pt>
                <c:pt idx="6050">
                  <c:v>4.4009999999999998</c:v>
                </c:pt>
                <c:pt idx="6051">
                  <c:v>4.2949999999999999</c:v>
                </c:pt>
                <c:pt idx="6052">
                  <c:v>4.2309999999999999</c:v>
                </c:pt>
                <c:pt idx="6053">
                  <c:v>4.1929999999999996</c:v>
                </c:pt>
                <c:pt idx="6054">
                  <c:v>3.7919999999999998</c:v>
                </c:pt>
                <c:pt idx="6055">
                  <c:v>2.4830000000000001</c:v>
                </c:pt>
                <c:pt idx="6056">
                  <c:v>2.601</c:v>
                </c:pt>
                <c:pt idx="6057">
                  <c:v>2.653</c:v>
                </c:pt>
                <c:pt idx="6058">
                  <c:v>2.5499999999999998</c:v>
                </c:pt>
                <c:pt idx="6059">
                  <c:v>2.9049999999999998</c:v>
                </c:pt>
                <c:pt idx="6060">
                  <c:v>3.3290000000000002</c:v>
                </c:pt>
                <c:pt idx="6061">
                  <c:v>3.7589999999999999</c:v>
                </c:pt>
                <c:pt idx="6062">
                  <c:v>4.0279999999999996</c:v>
                </c:pt>
                <c:pt idx="6063">
                  <c:v>4.0599999999999996</c:v>
                </c:pt>
                <c:pt idx="6064">
                  <c:v>4.04</c:v>
                </c:pt>
                <c:pt idx="6065">
                  <c:v>4.7430000000000003</c:v>
                </c:pt>
                <c:pt idx="6066">
                  <c:v>5.5960000000000001</c:v>
                </c:pt>
                <c:pt idx="6067">
                  <c:v>6.0650000000000004</c:v>
                </c:pt>
                <c:pt idx="6068">
                  <c:v>5.5369999999999999</c:v>
                </c:pt>
                <c:pt idx="6069">
                  <c:v>4.492</c:v>
                </c:pt>
                <c:pt idx="6070">
                  <c:v>3.5049999999999999</c:v>
                </c:pt>
                <c:pt idx="6071">
                  <c:v>3.08</c:v>
                </c:pt>
                <c:pt idx="6072">
                  <c:v>3.74</c:v>
                </c:pt>
                <c:pt idx="6073">
                  <c:v>4.8170000000000002</c:v>
                </c:pt>
                <c:pt idx="6074">
                  <c:v>5.8230000000000004</c:v>
                </c:pt>
                <c:pt idx="6075">
                  <c:v>6.4569999999999999</c:v>
                </c:pt>
                <c:pt idx="6076">
                  <c:v>6.9459999999999997</c:v>
                </c:pt>
                <c:pt idx="6077">
                  <c:v>7.3520000000000003</c:v>
                </c:pt>
                <c:pt idx="6078">
                  <c:v>6.7050000000000001</c:v>
                </c:pt>
                <c:pt idx="6079">
                  <c:v>6.1950000000000003</c:v>
                </c:pt>
                <c:pt idx="6080">
                  <c:v>6.5090000000000003</c:v>
                </c:pt>
                <c:pt idx="6081">
                  <c:v>7.8719999999999999</c:v>
                </c:pt>
                <c:pt idx="6082">
                  <c:v>8.6910000000000007</c:v>
                </c:pt>
                <c:pt idx="6083">
                  <c:v>9.0329999999999995</c:v>
                </c:pt>
                <c:pt idx="6084">
                  <c:v>9.2509999999999994</c:v>
                </c:pt>
                <c:pt idx="6085">
                  <c:v>9.5079999999999991</c:v>
                </c:pt>
                <c:pt idx="6086">
                  <c:v>9.6310000000000002</c:v>
                </c:pt>
                <c:pt idx="6087">
                  <c:v>9.3209999999999997</c:v>
                </c:pt>
                <c:pt idx="6088">
                  <c:v>8.5459999999999994</c:v>
                </c:pt>
                <c:pt idx="6089">
                  <c:v>8.3829999999999991</c:v>
                </c:pt>
                <c:pt idx="6090">
                  <c:v>8.8580000000000005</c:v>
                </c:pt>
                <c:pt idx="6091">
                  <c:v>9.0090000000000003</c:v>
                </c:pt>
                <c:pt idx="6092">
                  <c:v>8.8249999999999993</c:v>
                </c:pt>
                <c:pt idx="6093">
                  <c:v>8.61</c:v>
                </c:pt>
                <c:pt idx="6094">
                  <c:v>8.4879999999999995</c:v>
                </c:pt>
                <c:pt idx="6095">
                  <c:v>8.173</c:v>
                </c:pt>
                <c:pt idx="6096">
                  <c:v>7.8940000000000001</c:v>
                </c:pt>
                <c:pt idx="6097">
                  <c:v>7.7430000000000003</c:v>
                </c:pt>
                <c:pt idx="6098">
                  <c:v>7.7160000000000002</c:v>
                </c:pt>
                <c:pt idx="6099">
                  <c:v>7.67</c:v>
                </c:pt>
                <c:pt idx="6100">
                  <c:v>7.6769999999999996</c:v>
                </c:pt>
                <c:pt idx="6101">
                  <c:v>7.5110000000000001</c:v>
                </c:pt>
                <c:pt idx="6102">
                  <c:v>6.6920000000000002</c:v>
                </c:pt>
                <c:pt idx="6103">
                  <c:v>6.6970000000000001</c:v>
                </c:pt>
                <c:pt idx="6104">
                  <c:v>7.3380000000000001</c:v>
                </c:pt>
                <c:pt idx="6105">
                  <c:v>7.6280000000000001</c:v>
                </c:pt>
                <c:pt idx="6106">
                  <c:v>7.6820000000000004</c:v>
                </c:pt>
                <c:pt idx="6107">
                  <c:v>7.5369999999999999</c:v>
                </c:pt>
                <c:pt idx="6108">
                  <c:v>7.399</c:v>
                </c:pt>
                <c:pt idx="6109">
                  <c:v>7.306</c:v>
                </c:pt>
                <c:pt idx="6110">
                  <c:v>7.2489999999999997</c:v>
                </c:pt>
                <c:pt idx="6111">
                  <c:v>7.3140000000000001</c:v>
                </c:pt>
                <c:pt idx="6112">
                  <c:v>7.4349999999999996</c:v>
                </c:pt>
                <c:pt idx="6113">
                  <c:v>7.44</c:v>
                </c:pt>
                <c:pt idx="6114">
                  <c:v>7.6710000000000003</c:v>
                </c:pt>
                <c:pt idx="6115">
                  <c:v>7.681</c:v>
                </c:pt>
                <c:pt idx="6116">
                  <c:v>7.657</c:v>
                </c:pt>
                <c:pt idx="6117">
                  <c:v>7.4749999999999996</c:v>
                </c:pt>
                <c:pt idx="6118">
                  <c:v>7.5039999999999996</c:v>
                </c:pt>
                <c:pt idx="6119">
                  <c:v>7.4850000000000003</c:v>
                </c:pt>
                <c:pt idx="6120">
                  <c:v>7.46</c:v>
                </c:pt>
                <c:pt idx="6121">
                  <c:v>7.2779999999999996</c:v>
                </c:pt>
                <c:pt idx="6122">
                  <c:v>7.1050000000000004</c:v>
                </c:pt>
                <c:pt idx="6123">
                  <c:v>7.0970000000000004</c:v>
                </c:pt>
                <c:pt idx="6124">
                  <c:v>7.0810000000000004</c:v>
                </c:pt>
                <c:pt idx="6125">
                  <c:v>6.9089999999999998</c:v>
                </c:pt>
                <c:pt idx="6126">
                  <c:v>5.8070000000000004</c:v>
                </c:pt>
                <c:pt idx="6127">
                  <c:v>5.1680000000000001</c:v>
                </c:pt>
                <c:pt idx="6128">
                  <c:v>4.5289999999999999</c:v>
                </c:pt>
                <c:pt idx="6129">
                  <c:v>4.2939999999999996</c:v>
                </c:pt>
                <c:pt idx="6130">
                  <c:v>4.3390000000000004</c:v>
                </c:pt>
                <c:pt idx="6131">
                  <c:v>4.359</c:v>
                </c:pt>
                <c:pt idx="6132">
                  <c:v>4.3659999999999997</c:v>
                </c:pt>
                <c:pt idx="6133">
                  <c:v>4.4409999999999998</c:v>
                </c:pt>
                <c:pt idx="6134">
                  <c:v>4.6559999999999997</c:v>
                </c:pt>
                <c:pt idx="6135">
                  <c:v>4.9420000000000002</c:v>
                </c:pt>
                <c:pt idx="6136">
                  <c:v>5.2590000000000003</c:v>
                </c:pt>
                <c:pt idx="6137">
                  <c:v>6.1509999999999998</c:v>
                </c:pt>
                <c:pt idx="6138">
                  <c:v>7.3040000000000003</c:v>
                </c:pt>
                <c:pt idx="6139">
                  <c:v>7.6459999999999999</c:v>
                </c:pt>
                <c:pt idx="6140">
                  <c:v>7.4829999999999997</c:v>
                </c:pt>
                <c:pt idx="6141">
                  <c:v>7.3150000000000004</c:v>
                </c:pt>
                <c:pt idx="6142">
                  <c:v>7.2279999999999998</c:v>
                </c:pt>
                <c:pt idx="6143">
                  <c:v>7.1150000000000002</c:v>
                </c:pt>
                <c:pt idx="6144">
                  <c:v>6.9740000000000002</c:v>
                </c:pt>
                <c:pt idx="6145">
                  <c:v>6.8460000000000001</c:v>
                </c:pt>
                <c:pt idx="6146">
                  <c:v>6.766</c:v>
                </c:pt>
                <c:pt idx="6147">
                  <c:v>6.6369999999999996</c:v>
                </c:pt>
                <c:pt idx="6148">
                  <c:v>6.6349999999999998</c:v>
                </c:pt>
                <c:pt idx="6149">
                  <c:v>6.6680000000000001</c:v>
                </c:pt>
                <c:pt idx="6150">
                  <c:v>5.4530000000000003</c:v>
                </c:pt>
                <c:pt idx="6151">
                  <c:v>4.2649999999999997</c:v>
                </c:pt>
                <c:pt idx="6152">
                  <c:v>4.9589999999999996</c:v>
                </c:pt>
                <c:pt idx="6153">
                  <c:v>4.3010000000000002</c:v>
                </c:pt>
                <c:pt idx="6154">
                  <c:v>3.8260000000000001</c:v>
                </c:pt>
                <c:pt idx="6155">
                  <c:v>3.851</c:v>
                </c:pt>
                <c:pt idx="6156">
                  <c:v>3.944</c:v>
                </c:pt>
                <c:pt idx="6157">
                  <c:v>3.9129999999999998</c:v>
                </c:pt>
                <c:pt idx="6158">
                  <c:v>3.8780000000000001</c:v>
                </c:pt>
                <c:pt idx="6159">
                  <c:v>3.9740000000000002</c:v>
                </c:pt>
                <c:pt idx="6160">
                  <c:v>4.4260000000000002</c:v>
                </c:pt>
                <c:pt idx="6161">
                  <c:v>5.5650000000000004</c:v>
                </c:pt>
                <c:pt idx="6162">
                  <c:v>6.3419999999999996</c:v>
                </c:pt>
                <c:pt idx="6163">
                  <c:v>6.5650000000000004</c:v>
                </c:pt>
                <c:pt idx="6164">
                  <c:v>6.5510000000000002</c:v>
                </c:pt>
                <c:pt idx="6165">
                  <c:v>6.319</c:v>
                </c:pt>
                <c:pt idx="6166">
                  <c:v>5.782</c:v>
                </c:pt>
                <c:pt idx="6167">
                  <c:v>5.2350000000000003</c:v>
                </c:pt>
                <c:pt idx="6168">
                  <c:v>5.0449999999999999</c:v>
                </c:pt>
                <c:pt idx="6169">
                  <c:v>5.2190000000000003</c:v>
                </c:pt>
                <c:pt idx="6170">
                  <c:v>5.4859999999999998</c:v>
                </c:pt>
                <c:pt idx="6171">
                  <c:v>5.6920000000000002</c:v>
                </c:pt>
                <c:pt idx="6172">
                  <c:v>5.8579999999999997</c:v>
                </c:pt>
                <c:pt idx="6173">
                  <c:v>6.141</c:v>
                </c:pt>
                <c:pt idx="6174">
                  <c:v>5.9050000000000002</c:v>
                </c:pt>
                <c:pt idx="6175">
                  <c:v>4.5650000000000004</c:v>
                </c:pt>
                <c:pt idx="6176">
                  <c:v>4.2229999999999999</c:v>
                </c:pt>
                <c:pt idx="6177">
                  <c:v>4.6539999999999999</c:v>
                </c:pt>
                <c:pt idx="6178">
                  <c:v>4.5670000000000002</c:v>
                </c:pt>
                <c:pt idx="6179">
                  <c:v>4.6399999999999997</c:v>
                </c:pt>
                <c:pt idx="6180">
                  <c:v>4.8540000000000001</c:v>
                </c:pt>
                <c:pt idx="6181">
                  <c:v>5.0439999999999996</c:v>
                </c:pt>
                <c:pt idx="6182">
                  <c:v>5.1120000000000001</c:v>
                </c:pt>
                <c:pt idx="6183">
                  <c:v>5.2169999999999996</c:v>
                </c:pt>
                <c:pt idx="6184">
                  <c:v>5.4260000000000002</c:v>
                </c:pt>
                <c:pt idx="6185">
                  <c:v>5.8470000000000004</c:v>
                </c:pt>
                <c:pt idx="6186">
                  <c:v>6.1360000000000001</c:v>
                </c:pt>
                <c:pt idx="6187">
                  <c:v>6.1520000000000001</c:v>
                </c:pt>
                <c:pt idx="6188">
                  <c:v>5.6890000000000001</c:v>
                </c:pt>
                <c:pt idx="6189">
                  <c:v>4.7839999999999998</c:v>
                </c:pt>
                <c:pt idx="6190">
                  <c:v>3.8210000000000002</c:v>
                </c:pt>
                <c:pt idx="6191">
                  <c:v>3.1030000000000002</c:v>
                </c:pt>
                <c:pt idx="6192">
                  <c:v>2.67</c:v>
                </c:pt>
                <c:pt idx="6193">
                  <c:v>2.859</c:v>
                </c:pt>
                <c:pt idx="6194">
                  <c:v>3.3879999999999999</c:v>
                </c:pt>
                <c:pt idx="6195">
                  <c:v>3.9279999999999999</c:v>
                </c:pt>
                <c:pt idx="6196">
                  <c:v>4.5549999999999997</c:v>
                </c:pt>
                <c:pt idx="6197">
                  <c:v>5.1310000000000002</c:v>
                </c:pt>
                <c:pt idx="6198">
                  <c:v>4.8369999999999997</c:v>
                </c:pt>
                <c:pt idx="6199">
                  <c:v>4.4420000000000002</c:v>
                </c:pt>
                <c:pt idx="6200">
                  <c:v>4.7480000000000002</c:v>
                </c:pt>
                <c:pt idx="6201">
                  <c:v>5.2789999999999999</c:v>
                </c:pt>
                <c:pt idx="6202">
                  <c:v>5.726</c:v>
                </c:pt>
                <c:pt idx="6203">
                  <c:v>6.0289999999999999</c:v>
                </c:pt>
                <c:pt idx="6204">
                  <c:v>6.4290000000000003</c:v>
                </c:pt>
                <c:pt idx="6205">
                  <c:v>6.8620000000000001</c:v>
                </c:pt>
                <c:pt idx="6206">
                  <c:v>6.9450000000000003</c:v>
                </c:pt>
                <c:pt idx="6207">
                  <c:v>6.5810000000000004</c:v>
                </c:pt>
                <c:pt idx="6208">
                  <c:v>5.8579999999999997</c:v>
                </c:pt>
                <c:pt idx="6209">
                  <c:v>5.31</c:v>
                </c:pt>
                <c:pt idx="6210">
                  <c:v>5.4329999999999998</c:v>
                </c:pt>
                <c:pt idx="6211">
                  <c:v>5.4290000000000003</c:v>
                </c:pt>
                <c:pt idx="6212">
                  <c:v>5.1890000000000001</c:v>
                </c:pt>
                <c:pt idx="6213">
                  <c:v>4.968</c:v>
                </c:pt>
                <c:pt idx="6214">
                  <c:v>4.9740000000000002</c:v>
                </c:pt>
                <c:pt idx="6215">
                  <c:v>5.0119999999999996</c:v>
                </c:pt>
                <c:pt idx="6216">
                  <c:v>4.8419999999999996</c:v>
                </c:pt>
                <c:pt idx="6217">
                  <c:v>4.617</c:v>
                </c:pt>
                <c:pt idx="6218">
                  <c:v>4.4260000000000002</c:v>
                </c:pt>
                <c:pt idx="6219">
                  <c:v>4.2549999999999999</c:v>
                </c:pt>
                <c:pt idx="6220">
                  <c:v>4.194</c:v>
                </c:pt>
                <c:pt idx="6221">
                  <c:v>4.476</c:v>
                </c:pt>
                <c:pt idx="6222">
                  <c:v>4.3339999999999996</c:v>
                </c:pt>
                <c:pt idx="6223">
                  <c:v>4.3369999999999997</c:v>
                </c:pt>
                <c:pt idx="6224">
                  <c:v>4.7439999999999998</c:v>
                </c:pt>
                <c:pt idx="6225">
                  <c:v>5.0819999999999999</c:v>
                </c:pt>
                <c:pt idx="6226">
                  <c:v>5.601</c:v>
                </c:pt>
                <c:pt idx="6227">
                  <c:v>6.1790000000000003</c:v>
                </c:pt>
                <c:pt idx="6228">
                  <c:v>6.7480000000000002</c:v>
                </c:pt>
                <c:pt idx="6229">
                  <c:v>7.2619999999999996</c:v>
                </c:pt>
                <c:pt idx="6230">
                  <c:v>7.6689999999999996</c:v>
                </c:pt>
                <c:pt idx="6231">
                  <c:v>7.9989999999999997</c:v>
                </c:pt>
                <c:pt idx="6232">
                  <c:v>8.109</c:v>
                </c:pt>
                <c:pt idx="6233">
                  <c:v>7.9109999999999996</c:v>
                </c:pt>
                <c:pt idx="6234">
                  <c:v>7.835</c:v>
                </c:pt>
                <c:pt idx="6235">
                  <c:v>7.6239999999999997</c:v>
                </c:pt>
                <c:pt idx="6236">
                  <c:v>7.4589999999999996</c:v>
                </c:pt>
                <c:pt idx="6237">
                  <c:v>6.8819999999999997</c:v>
                </c:pt>
                <c:pt idx="6238">
                  <c:v>6.44</c:v>
                </c:pt>
                <c:pt idx="6239">
                  <c:v>6.0739999999999998</c:v>
                </c:pt>
                <c:pt idx="6240">
                  <c:v>5.7770000000000001</c:v>
                </c:pt>
                <c:pt idx="6241">
                  <c:v>5.609</c:v>
                </c:pt>
                <c:pt idx="6242">
                  <c:v>5.59</c:v>
                </c:pt>
                <c:pt idx="6243">
                  <c:v>5.6740000000000004</c:v>
                </c:pt>
                <c:pt idx="6244">
                  <c:v>5.569</c:v>
                </c:pt>
                <c:pt idx="6245">
                  <c:v>5.2569999999999997</c:v>
                </c:pt>
                <c:pt idx="6246">
                  <c:v>4.423</c:v>
                </c:pt>
                <c:pt idx="6247">
                  <c:v>3.903</c:v>
                </c:pt>
                <c:pt idx="6248">
                  <c:v>5.0739999999999998</c:v>
                </c:pt>
                <c:pt idx="6249">
                  <c:v>4.8159999999999998</c:v>
                </c:pt>
                <c:pt idx="6250">
                  <c:v>4.7240000000000002</c:v>
                </c:pt>
                <c:pt idx="6251">
                  <c:v>4.8959999999999999</c:v>
                </c:pt>
                <c:pt idx="6252">
                  <c:v>5.1440000000000001</c:v>
                </c:pt>
                <c:pt idx="6253">
                  <c:v>5.4850000000000003</c:v>
                </c:pt>
                <c:pt idx="6254">
                  <c:v>5.9130000000000003</c:v>
                </c:pt>
                <c:pt idx="6255">
                  <c:v>6.3680000000000003</c:v>
                </c:pt>
                <c:pt idx="6256">
                  <c:v>6.8810000000000002</c:v>
                </c:pt>
                <c:pt idx="6257">
                  <c:v>7.57</c:v>
                </c:pt>
                <c:pt idx="6258">
                  <c:v>8.1120000000000001</c:v>
                </c:pt>
                <c:pt idx="6259">
                  <c:v>7.9649999999999999</c:v>
                </c:pt>
                <c:pt idx="6260">
                  <c:v>7.5830000000000002</c:v>
                </c:pt>
                <c:pt idx="6261">
                  <c:v>7.2510000000000003</c:v>
                </c:pt>
                <c:pt idx="6262">
                  <c:v>7.0060000000000002</c:v>
                </c:pt>
                <c:pt idx="6263">
                  <c:v>6.7930000000000001</c:v>
                </c:pt>
                <c:pt idx="6264">
                  <c:v>6.5510000000000002</c:v>
                </c:pt>
                <c:pt idx="6265">
                  <c:v>6.2560000000000002</c:v>
                </c:pt>
                <c:pt idx="6266">
                  <c:v>5.8970000000000002</c:v>
                </c:pt>
                <c:pt idx="6267">
                  <c:v>5.4880000000000004</c:v>
                </c:pt>
                <c:pt idx="6268">
                  <c:v>5.0960000000000001</c:v>
                </c:pt>
                <c:pt idx="6269">
                  <c:v>4.843</c:v>
                </c:pt>
                <c:pt idx="6270">
                  <c:v>4.1740000000000004</c:v>
                </c:pt>
                <c:pt idx="6271">
                  <c:v>3.879</c:v>
                </c:pt>
                <c:pt idx="6272">
                  <c:v>5.2949999999999999</c:v>
                </c:pt>
                <c:pt idx="6273">
                  <c:v>5.3</c:v>
                </c:pt>
                <c:pt idx="6274">
                  <c:v>5.1609999999999996</c:v>
                </c:pt>
                <c:pt idx="6275">
                  <c:v>5.37</c:v>
                </c:pt>
                <c:pt idx="6276">
                  <c:v>5.4530000000000003</c:v>
                </c:pt>
                <c:pt idx="6277">
                  <c:v>5.3979999999999997</c:v>
                </c:pt>
                <c:pt idx="6278">
                  <c:v>5.4260000000000002</c:v>
                </c:pt>
                <c:pt idx="6279">
                  <c:v>5.6219999999999999</c:v>
                </c:pt>
                <c:pt idx="6280">
                  <c:v>5.9329999999999998</c:v>
                </c:pt>
                <c:pt idx="6281">
                  <c:v>6.5789999999999997</c:v>
                </c:pt>
                <c:pt idx="6282">
                  <c:v>7.1829999999999998</c:v>
                </c:pt>
                <c:pt idx="6283">
                  <c:v>7.375</c:v>
                </c:pt>
                <c:pt idx="6284">
                  <c:v>7.3220000000000001</c:v>
                </c:pt>
                <c:pt idx="6285">
                  <c:v>7.1760000000000002</c:v>
                </c:pt>
                <c:pt idx="6286">
                  <c:v>6.9980000000000002</c:v>
                </c:pt>
                <c:pt idx="6287">
                  <c:v>6.8129999999999997</c:v>
                </c:pt>
                <c:pt idx="6288">
                  <c:v>6.6289999999999996</c:v>
                </c:pt>
                <c:pt idx="6289">
                  <c:v>6.4119999999999999</c:v>
                </c:pt>
                <c:pt idx="6290">
                  <c:v>6.1989999999999998</c:v>
                </c:pt>
                <c:pt idx="6291">
                  <c:v>6.0350000000000001</c:v>
                </c:pt>
                <c:pt idx="6292">
                  <c:v>5.9770000000000003</c:v>
                </c:pt>
                <c:pt idx="6293">
                  <c:v>6.0220000000000002</c:v>
                </c:pt>
                <c:pt idx="6294">
                  <c:v>5.46</c:v>
                </c:pt>
                <c:pt idx="6295">
                  <c:v>4.0750000000000002</c:v>
                </c:pt>
                <c:pt idx="6296">
                  <c:v>4.9359999999999999</c:v>
                </c:pt>
                <c:pt idx="6297">
                  <c:v>5.4480000000000004</c:v>
                </c:pt>
                <c:pt idx="6298">
                  <c:v>5.56</c:v>
                </c:pt>
                <c:pt idx="6299">
                  <c:v>5.7510000000000003</c:v>
                </c:pt>
                <c:pt idx="6300">
                  <c:v>5.9989999999999997</c:v>
                </c:pt>
                <c:pt idx="6301">
                  <c:v>6.2770000000000001</c:v>
                </c:pt>
                <c:pt idx="6302">
                  <c:v>6.5910000000000002</c:v>
                </c:pt>
                <c:pt idx="6303">
                  <c:v>6.9619999999999997</c:v>
                </c:pt>
                <c:pt idx="6304">
                  <c:v>7.2220000000000004</c:v>
                </c:pt>
                <c:pt idx="6305">
                  <c:v>8.1920000000000002</c:v>
                </c:pt>
                <c:pt idx="6306">
                  <c:v>9.0239999999999991</c:v>
                </c:pt>
                <c:pt idx="6307">
                  <c:v>8.9090000000000007</c:v>
                </c:pt>
                <c:pt idx="6308">
                  <c:v>8.6059999999999999</c:v>
                </c:pt>
                <c:pt idx="6309">
                  <c:v>8.3239999999999998</c:v>
                </c:pt>
                <c:pt idx="6310">
                  <c:v>8.1649999999999991</c:v>
                </c:pt>
                <c:pt idx="6311">
                  <c:v>8.0909999999999993</c:v>
                </c:pt>
                <c:pt idx="6312">
                  <c:v>8.0579999999999998</c:v>
                </c:pt>
                <c:pt idx="6313">
                  <c:v>8.0429999999999993</c:v>
                </c:pt>
                <c:pt idx="6314">
                  <c:v>8.0519999999999996</c:v>
                </c:pt>
                <c:pt idx="6315">
                  <c:v>8.1029999999999998</c:v>
                </c:pt>
                <c:pt idx="6316">
                  <c:v>8.1430000000000007</c:v>
                </c:pt>
                <c:pt idx="6317">
                  <c:v>8.1780000000000008</c:v>
                </c:pt>
                <c:pt idx="6318">
                  <c:v>7.2969999999999997</c:v>
                </c:pt>
                <c:pt idx="6319">
                  <c:v>6.2060000000000004</c:v>
                </c:pt>
                <c:pt idx="6320">
                  <c:v>7.2569999999999997</c:v>
                </c:pt>
                <c:pt idx="6321">
                  <c:v>7.375</c:v>
                </c:pt>
                <c:pt idx="6322">
                  <c:v>7.1589999999999998</c:v>
                </c:pt>
                <c:pt idx="6323">
                  <c:v>7.0640000000000001</c:v>
                </c:pt>
                <c:pt idx="6324">
                  <c:v>6.9720000000000004</c:v>
                </c:pt>
                <c:pt idx="6325">
                  <c:v>6.81</c:v>
                </c:pt>
                <c:pt idx="6326">
                  <c:v>6.665</c:v>
                </c:pt>
                <c:pt idx="6327">
                  <c:v>6.6689999999999996</c:v>
                </c:pt>
                <c:pt idx="6328">
                  <c:v>6.93</c:v>
                </c:pt>
                <c:pt idx="6329">
                  <c:v>8.32</c:v>
                </c:pt>
                <c:pt idx="6330">
                  <c:v>9.5280000000000005</c:v>
                </c:pt>
                <c:pt idx="6331">
                  <c:v>9.5519999999999996</c:v>
                </c:pt>
                <c:pt idx="6332">
                  <c:v>9.4179999999999993</c:v>
                </c:pt>
                <c:pt idx="6333">
                  <c:v>9.141</c:v>
                </c:pt>
                <c:pt idx="6334">
                  <c:v>9.0909999999999993</c:v>
                </c:pt>
                <c:pt idx="6335">
                  <c:v>9.0500000000000007</c:v>
                </c:pt>
                <c:pt idx="6336">
                  <c:v>8.8620000000000001</c:v>
                </c:pt>
                <c:pt idx="6337">
                  <c:v>8.8889999999999993</c:v>
                </c:pt>
                <c:pt idx="6338">
                  <c:v>8.6969999999999992</c:v>
                </c:pt>
                <c:pt idx="6339">
                  <c:v>8.6630000000000003</c:v>
                </c:pt>
                <c:pt idx="6340">
                  <c:v>8.5069999999999997</c:v>
                </c:pt>
                <c:pt idx="6341">
                  <c:v>8.3879999999999999</c:v>
                </c:pt>
                <c:pt idx="6342">
                  <c:v>7.8689999999999998</c:v>
                </c:pt>
                <c:pt idx="6343">
                  <c:v>7.1909999999999998</c:v>
                </c:pt>
                <c:pt idx="6344">
                  <c:v>7.8230000000000004</c:v>
                </c:pt>
                <c:pt idx="6345">
                  <c:v>7.9720000000000004</c:v>
                </c:pt>
                <c:pt idx="6346">
                  <c:v>8.1</c:v>
                </c:pt>
                <c:pt idx="6347">
                  <c:v>8.14</c:v>
                </c:pt>
                <c:pt idx="6348">
                  <c:v>7.9459999999999997</c:v>
                </c:pt>
                <c:pt idx="6349">
                  <c:v>7.7210000000000001</c:v>
                </c:pt>
                <c:pt idx="6350">
                  <c:v>7.5730000000000004</c:v>
                </c:pt>
                <c:pt idx="6351">
                  <c:v>7.3970000000000002</c:v>
                </c:pt>
                <c:pt idx="6352">
                  <c:v>7.2450000000000001</c:v>
                </c:pt>
                <c:pt idx="6353">
                  <c:v>7.3959999999999999</c:v>
                </c:pt>
                <c:pt idx="6354">
                  <c:v>7.5570000000000004</c:v>
                </c:pt>
                <c:pt idx="6355">
                  <c:v>7.3920000000000003</c:v>
                </c:pt>
                <c:pt idx="6356">
                  <c:v>6.5819999999999999</c:v>
                </c:pt>
                <c:pt idx="6357">
                  <c:v>5.851</c:v>
                </c:pt>
                <c:pt idx="6358">
                  <c:v>5.657</c:v>
                </c:pt>
                <c:pt idx="6359">
                  <c:v>6.3520000000000003</c:v>
                </c:pt>
                <c:pt idx="6360">
                  <c:v>7.0970000000000004</c:v>
                </c:pt>
                <c:pt idx="6361">
                  <c:v>6.7140000000000004</c:v>
                </c:pt>
                <c:pt idx="6362">
                  <c:v>6.9619999999999997</c:v>
                </c:pt>
                <c:pt idx="6363">
                  <c:v>7.17</c:v>
                </c:pt>
                <c:pt idx="6364">
                  <c:v>7.1539999999999999</c:v>
                </c:pt>
                <c:pt idx="6365">
                  <c:v>7.1740000000000004</c:v>
                </c:pt>
                <c:pt idx="6366">
                  <c:v>6.8239999999999998</c:v>
                </c:pt>
                <c:pt idx="6367">
                  <c:v>6.266</c:v>
                </c:pt>
                <c:pt idx="6368">
                  <c:v>6.5209999999999999</c:v>
                </c:pt>
                <c:pt idx="6369">
                  <c:v>6.45</c:v>
                </c:pt>
                <c:pt idx="6370">
                  <c:v>6.4240000000000004</c:v>
                </c:pt>
                <c:pt idx="6371">
                  <c:v>6.6849999999999996</c:v>
                </c:pt>
                <c:pt idx="6372">
                  <c:v>6.806</c:v>
                </c:pt>
                <c:pt idx="6373">
                  <c:v>6.569</c:v>
                </c:pt>
                <c:pt idx="6374">
                  <c:v>6.16</c:v>
                </c:pt>
                <c:pt idx="6375">
                  <c:v>5.9569999999999999</c:v>
                </c:pt>
                <c:pt idx="6376">
                  <c:v>5.8090000000000002</c:v>
                </c:pt>
                <c:pt idx="6377">
                  <c:v>5.8920000000000003</c:v>
                </c:pt>
                <c:pt idx="6378">
                  <c:v>6.1609999999999996</c:v>
                </c:pt>
                <c:pt idx="6379">
                  <c:v>6.8120000000000003</c:v>
                </c:pt>
                <c:pt idx="6380">
                  <c:v>7.5750000000000002</c:v>
                </c:pt>
                <c:pt idx="6381">
                  <c:v>8.0259999999999998</c:v>
                </c:pt>
                <c:pt idx="6382">
                  <c:v>8.0350000000000001</c:v>
                </c:pt>
                <c:pt idx="6383">
                  <c:v>7.9749999999999996</c:v>
                </c:pt>
                <c:pt idx="6384">
                  <c:v>7.8109999999999999</c:v>
                </c:pt>
                <c:pt idx="6385">
                  <c:v>7.6950000000000003</c:v>
                </c:pt>
                <c:pt idx="6386">
                  <c:v>7.657</c:v>
                </c:pt>
                <c:pt idx="6387">
                  <c:v>7.8319999999999999</c:v>
                </c:pt>
                <c:pt idx="6388">
                  <c:v>7.7229999999999999</c:v>
                </c:pt>
                <c:pt idx="6389">
                  <c:v>7.5970000000000004</c:v>
                </c:pt>
                <c:pt idx="6390">
                  <c:v>7.5449999999999999</c:v>
                </c:pt>
                <c:pt idx="6391">
                  <c:v>7.2439999999999998</c:v>
                </c:pt>
                <c:pt idx="6392">
                  <c:v>7.516</c:v>
                </c:pt>
                <c:pt idx="6393">
                  <c:v>8.52</c:v>
                </c:pt>
                <c:pt idx="6394">
                  <c:v>9.2729999999999997</c:v>
                </c:pt>
                <c:pt idx="6395">
                  <c:v>9.6010000000000009</c:v>
                </c:pt>
                <c:pt idx="6396">
                  <c:v>9.4719999999999995</c:v>
                </c:pt>
                <c:pt idx="6397">
                  <c:v>9.266</c:v>
                </c:pt>
                <c:pt idx="6398">
                  <c:v>8.8970000000000002</c:v>
                </c:pt>
                <c:pt idx="6399">
                  <c:v>8.17</c:v>
                </c:pt>
                <c:pt idx="6400">
                  <c:v>7.5570000000000004</c:v>
                </c:pt>
                <c:pt idx="6401">
                  <c:v>7.96</c:v>
                </c:pt>
                <c:pt idx="6402">
                  <c:v>7.7240000000000002</c:v>
                </c:pt>
                <c:pt idx="6403">
                  <c:v>7.415</c:v>
                </c:pt>
                <c:pt idx="6404">
                  <c:v>7.4089999999999998</c:v>
                </c:pt>
                <c:pt idx="6405">
                  <c:v>7.6559999999999997</c:v>
                </c:pt>
                <c:pt idx="6406">
                  <c:v>7.8250000000000002</c:v>
                </c:pt>
                <c:pt idx="6407">
                  <c:v>7.819</c:v>
                </c:pt>
                <c:pt idx="6408">
                  <c:v>7.8630000000000004</c:v>
                </c:pt>
                <c:pt idx="6409">
                  <c:v>7.843</c:v>
                </c:pt>
                <c:pt idx="6410">
                  <c:v>7.9189999999999996</c:v>
                </c:pt>
                <c:pt idx="6411">
                  <c:v>7.851</c:v>
                </c:pt>
                <c:pt idx="6412">
                  <c:v>7.5129999999999999</c:v>
                </c:pt>
                <c:pt idx="6413">
                  <c:v>7.7370000000000001</c:v>
                </c:pt>
                <c:pt idx="6414">
                  <c:v>7.8179999999999996</c:v>
                </c:pt>
                <c:pt idx="6415">
                  <c:v>7.7069999999999999</c:v>
                </c:pt>
                <c:pt idx="6416">
                  <c:v>9.0020000000000007</c:v>
                </c:pt>
                <c:pt idx="6417">
                  <c:v>9.5609999999999999</c:v>
                </c:pt>
                <c:pt idx="6418">
                  <c:v>9.718</c:v>
                </c:pt>
                <c:pt idx="6419">
                  <c:v>9.6440000000000001</c:v>
                </c:pt>
                <c:pt idx="6420">
                  <c:v>9.5180000000000007</c:v>
                </c:pt>
                <c:pt idx="6421">
                  <c:v>9.3360000000000003</c:v>
                </c:pt>
                <c:pt idx="6422">
                  <c:v>8.9969999999999999</c:v>
                </c:pt>
                <c:pt idx="6423">
                  <c:v>8.4870000000000001</c:v>
                </c:pt>
                <c:pt idx="6424">
                  <c:v>7.9210000000000003</c:v>
                </c:pt>
                <c:pt idx="6425">
                  <c:v>8.4440000000000008</c:v>
                </c:pt>
                <c:pt idx="6426">
                  <c:v>8.5229999999999997</c:v>
                </c:pt>
                <c:pt idx="6427">
                  <c:v>8.3979999999999997</c:v>
                </c:pt>
                <c:pt idx="6428">
                  <c:v>8.1170000000000009</c:v>
                </c:pt>
                <c:pt idx="6429">
                  <c:v>8.1370000000000005</c:v>
                </c:pt>
                <c:pt idx="6430">
                  <c:v>8.14</c:v>
                </c:pt>
                <c:pt idx="6431">
                  <c:v>8.2940000000000005</c:v>
                </c:pt>
                <c:pt idx="6432">
                  <c:v>8.17</c:v>
                </c:pt>
                <c:pt idx="6433">
                  <c:v>7.9169999999999998</c:v>
                </c:pt>
                <c:pt idx="6434">
                  <c:v>7.95</c:v>
                </c:pt>
                <c:pt idx="6435">
                  <c:v>7.8739999999999997</c:v>
                </c:pt>
                <c:pt idx="6436">
                  <c:v>7.9210000000000003</c:v>
                </c:pt>
                <c:pt idx="6437">
                  <c:v>7.9349999999999996</c:v>
                </c:pt>
                <c:pt idx="6438">
                  <c:v>7.83</c:v>
                </c:pt>
                <c:pt idx="6439">
                  <c:v>7.7060000000000004</c:v>
                </c:pt>
                <c:pt idx="6440">
                  <c:v>8.2680000000000007</c:v>
                </c:pt>
                <c:pt idx="6441">
                  <c:v>9.2110000000000003</c:v>
                </c:pt>
                <c:pt idx="6442">
                  <c:v>9.3810000000000002</c:v>
                </c:pt>
                <c:pt idx="6443">
                  <c:v>9.8209999999999997</c:v>
                </c:pt>
                <c:pt idx="6444">
                  <c:v>10.148</c:v>
                </c:pt>
                <c:pt idx="6445">
                  <c:v>10.298999999999999</c:v>
                </c:pt>
                <c:pt idx="6446">
                  <c:v>10.337</c:v>
                </c:pt>
                <c:pt idx="6447">
                  <c:v>9.6940000000000008</c:v>
                </c:pt>
                <c:pt idx="6448">
                  <c:v>9.3490000000000002</c:v>
                </c:pt>
                <c:pt idx="6449">
                  <c:v>9.6150000000000002</c:v>
                </c:pt>
                <c:pt idx="6450">
                  <c:v>9.1470000000000002</c:v>
                </c:pt>
                <c:pt idx="6451">
                  <c:v>8.6609999999999996</c:v>
                </c:pt>
                <c:pt idx="6452">
                  <c:v>8.2560000000000002</c:v>
                </c:pt>
                <c:pt idx="6453">
                  <c:v>7.8289999999999997</c:v>
                </c:pt>
                <c:pt idx="6454">
                  <c:v>7.4569999999999999</c:v>
                </c:pt>
                <c:pt idx="6455">
                  <c:v>7.2140000000000004</c:v>
                </c:pt>
                <c:pt idx="6456">
                  <c:v>7.181</c:v>
                </c:pt>
                <c:pt idx="6457">
                  <c:v>7.2409999999999997</c:v>
                </c:pt>
                <c:pt idx="6458">
                  <c:v>7.2919999999999998</c:v>
                </c:pt>
                <c:pt idx="6459">
                  <c:v>7.5919999999999996</c:v>
                </c:pt>
                <c:pt idx="6460">
                  <c:v>7.83</c:v>
                </c:pt>
                <c:pt idx="6461">
                  <c:v>8.0299999999999994</c:v>
                </c:pt>
                <c:pt idx="6462">
                  <c:v>7.859</c:v>
                </c:pt>
                <c:pt idx="6463">
                  <c:v>7.4930000000000003</c:v>
                </c:pt>
                <c:pt idx="6464">
                  <c:v>8.7289999999999992</c:v>
                </c:pt>
                <c:pt idx="6465">
                  <c:v>9.4819999999999993</c:v>
                </c:pt>
                <c:pt idx="6466">
                  <c:v>9.8970000000000002</c:v>
                </c:pt>
                <c:pt idx="6467">
                  <c:v>10.101000000000001</c:v>
                </c:pt>
                <c:pt idx="6468">
                  <c:v>10.257999999999999</c:v>
                </c:pt>
                <c:pt idx="6469">
                  <c:v>10.371</c:v>
                </c:pt>
                <c:pt idx="6470">
                  <c:v>10.493</c:v>
                </c:pt>
                <c:pt idx="6471">
                  <c:v>10.204000000000001</c:v>
                </c:pt>
                <c:pt idx="6472">
                  <c:v>9.3659999999999997</c:v>
                </c:pt>
                <c:pt idx="6473">
                  <c:v>9.3360000000000003</c:v>
                </c:pt>
                <c:pt idx="6474">
                  <c:v>9.7110000000000003</c:v>
                </c:pt>
                <c:pt idx="6475">
                  <c:v>9.6509999999999998</c:v>
                </c:pt>
                <c:pt idx="6476">
                  <c:v>9.7100000000000009</c:v>
                </c:pt>
                <c:pt idx="6477">
                  <c:v>10.065</c:v>
                </c:pt>
                <c:pt idx="6478">
                  <c:v>10.225</c:v>
                </c:pt>
                <c:pt idx="6479">
                  <c:v>10.301</c:v>
                </c:pt>
                <c:pt idx="6480">
                  <c:v>10.074</c:v>
                </c:pt>
                <c:pt idx="6481">
                  <c:v>9.7789999999999999</c:v>
                </c:pt>
                <c:pt idx="6482">
                  <c:v>9.6150000000000002</c:v>
                </c:pt>
                <c:pt idx="6483">
                  <c:v>9.609</c:v>
                </c:pt>
                <c:pt idx="6484">
                  <c:v>9.7129999999999992</c:v>
                </c:pt>
                <c:pt idx="6485">
                  <c:v>9.7279999999999998</c:v>
                </c:pt>
                <c:pt idx="6486">
                  <c:v>9.4260000000000002</c:v>
                </c:pt>
                <c:pt idx="6487">
                  <c:v>9.3510000000000009</c:v>
                </c:pt>
                <c:pt idx="6488">
                  <c:v>10.32</c:v>
                </c:pt>
                <c:pt idx="6489">
                  <c:v>11.298</c:v>
                </c:pt>
                <c:pt idx="6490">
                  <c:v>11.683</c:v>
                </c:pt>
                <c:pt idx="6491">
                  <c:v>11.805</c:v>
                </c:pt>
                <c:pt idx="6492">
                  <c:v>11.750999999999999</c:v>
                </c:pt>
                <c:pt idx="6493">
                  <c:v>11.428000000000001</c:v>
                </c:pt>
                <c:pt idx="6494">
                  <c:v>11.037000000000001</c:v>
                </c:pt>
                <c:pt idx="6495">
                  <c:v>10.56</c:v>
                </c:pt>
                <c:pt idx="6496">
                  <c:v>9.8140000000000001</c:v>
                </c:pt>
                <c:pt idx="6497">
                  <c:v>9.7360000000000007</c:v>
                </c:pt>
                <c:pt idx="6498">
                  <c:v>9.4610000000000003</c:v>
                </c:pt>
                <c:pt idx="6499">
                  <c:v>8.8160000000000007</c:v>
                </c:pt>
                <c:pt idx="6500">
                  <c:v>8.5239999999999991</c:v>
                </c:pt>
                <c:pt idx="6501">
                  <c:v>8.4559999999999995</c:v>
                </c:pt>
                <c:pt idx="6502">
                  <c:v>8.0869999999999997</c:v>
                </c:pt>
                <c:pt idx="6503">
                  <c:v>8.016</c:v>
                </c:pt>
                <c:pt idx="6504">
                  <c:v>8.234</c:v>
                </c:pt>
                <c:pt idx="6505">
                  <c:v>8.6669999999999998</c:v>
                </c:pt>
                <c:pt idx="6506">
                  <c:v>9.0990000000000002</c:v>
                </c:pt>
                <c:pt idx="6507">
                  <c:v>9.7799999999999994</c:v>
                </c:pt>
                <c:pt idx="6508">
                  <c:v>9.8889999999999993</c:v>
                </c:pt>
                <c:pt idx="6509">
                  <c:v>11.028</c:v>
                </c:pt>
                <c:pt idx="6510">
                  <c:v>11.597</c:v>
                </c:pt>
                <c:pt idx="6511">
                  <c:v>11.944000000000001</c:v>
                </c:pt>
                <c:pt idx="6512">
                  <c:v>12.923999999999999</c:v>
                </c:pt>
                <c:pt idx="6513">
                  <c:v>13.189</c:v>
                </c:pt>
                <c:pt idx="6514">
                  <c:v>13.228</c:v>
                </c:pt>
                <c:pt idx="6515">
                  <c:v>13.217000000000001</c:v>
                </c:pt>
                <c:pt idx="6516">
                  <c:v>13.407999999999999</c:v>
                </c:pt>
                <c:pt idx="6517">
                  <c:v>13.379</c:v>
                </c:pt>
                <c:pt idx="6518">
                  <c:v>12.817</c:v>
                </c:pt>
                <c:pt idx="6519">
                  <c:v>12.058999999999999</c:v>
                </c:pt>
                <c:pt idx="6520">
                  <c:v>11.882999999999999</c:v>
                </c:pt>
                <c:pt idx="6521">
                  <c:v>12.371</c:v>
                </c:pt>
                <c:pt idx="6522">
                  <c:v>13</c:v>
                </c:pt>
                <c:pt idx="6523">
                  <c:v>12.946999999999999</c:v>
                </c:pt>
                <c:pt idx="6524">
                  <c:v>12.781000000000001</c:v>
                </c:pt>
                <c:pt idx="6525">
                  <c:v>12.641999999999999</c:v>
                </c:pt>
                <c:pt idx="6526">
                  <c:v>12.489000000000001</c:v>
                </c:pt>
                <c:pt idx="6527">
                  <c:v>12.536</c:v>
                </c:pt>
                <c:pt idx="6528">
                  <c:v>11.882</c:v>
                </c:pt>
                <c:pt idx="6529">
                  <c:v>11.226000000000001</c:v>
                </c:pt>
                <c:pt idx="6530">
                  <c:v>10.526999999999999</c:v>
                </c:pt>
                <c:pt idx="6531">
                  <c:v>10.036</c:v>
                </c:pt>
                <c:pt idx="6532">
                  <c:v>9.4879999999999995</c:v>
                </c:pt>
                <c:pt idx="6533">
                  <c:v>9.1020000000000003</c:v>
                </c:pt>
                <c:pt idx="6534">
                  <c:v>8.7119999999999997</c:v>
                </c:pt>
                <c:pt idx="6535">
                  <c:v>8.1140000000000008</c:v>
                </c:pt>
                <c:pt idx="6536">
                  <c:v>8.5259999999999998</c:v>
                </c:pt>
                <c:pt idx="6537">
                  <c:v>8.4039999999999999</c:v>
                </c:pt>
                <c:pt idx="6538">
                  <c:v>7.9669999999999996</c:v>
                </c:pt>
                <c:pt idx="6539">
                  <c:v>7.6539999999999999</c:v>
                </c:pt>
                <c:pt idx="6540">
                  <c:v>7.47</c:v>
                </c:pt>
                <c:pt idx="6541">
                  <c:v>7.2249999999999996</c:v>
                </c:pt>
                <c:pt idx="6542">
                  <c:v>7.0010000000000003</c:v>
                </c:pt>
                <c:pt idx="6543">
                  <c:v>6.7889999999999997</c:v>
                </c:pt>
                <c:pt idx="6544">
                  <c:v>6.4160000000000004</c:v>
                </c:pt>
                <c:pt idx="6545">
                  <c:v>6.67</c:v>
                </c:pt>
                <c:pt idx="6546">
                  <c:v>7.1159999999999997</c:v>
                </c:pt>
                <c:pt idx="6547">
                  <c:v>7.3840000000000003</c:v>
                </c:pt>
                <c:pt idx="6548">
                  <c:v>7.7009999999999996</c:v>
                </c:pt>
                <c:pt idx="6549">
                  <c:v>8.0169999999999995</c:v>
                </c:pt>
                <c:pt idx="6550">
                  <c:v>8.6340000000000003</c:v>
                </c:pt>
                <c:pt idx="6551">
                  <c:v>10.222</c:v>
                </c:pt>
                <c:pt idx="6552">
                  <c:v>10.877000000000001</c:v>
                </c:pt>
                <c:pt idx="6553">
                  <c:v>10.429</c:v>
                </c:pt>
                <c:pt idx="6554">
                  <c:v>10.042999999999999</c:v>
                </c:pt>
                <c:pt idx="6555">
                  <c:v>10.099</c:v>
                </c:pt>
                <c:pt idx="6556">
                  <c:v>10.413</c:v>
                </c:pt>
                <c:pt idx="6557">
                  <c:v>10.242000000000001</c:v>
                </c:pt>
                <c:pt idx="6558">
                  <c:v>9.43</c:v>
                </c:pt>
                <c:pt idx="6559">
                  <c:v>8.4619999999999997</c:v>
                </c:pt>
                <c:pt idx="6560">
                  <c:v>7.8869999999999996</c:v>
                </c:pt>
                <c:pt idx="6561">
                  <c:v>8.5090000000000003</c:v>
                </c:pt>
                <c:pt idx="6562">
                  <c:v>8.9079999999999995</c:v>
                </c:pt>
                <c:pt idx="6563">
                  <c:v>8.9770000000000003</c:v>
                </c:pt>
                <c:pt idx="6564">
                  <c:v>9.0850000000000009</c:v>
                </c:pt>
                <c:pt idx="6565">
                  <c:v>8.9079999999999995</c:v>
                </c:pt>
                <c:pt idx="6566">
                  <c:v>8.2929999999999993</c:v>
                </c:pt>
                <c:pt idx="6567">
                  <c:v>7.7610000000000001</c:v>
                </c:pt>
                <c:pt idx="6568">
                  <c:v>7.6120000000000001</c:v>
                </c:pt>
                <c:pt idx="6569">
                  <c:v>7.9109999999999996</c:v>
                </c:pt>
                <c:pt idx="6570">
                  <c:v>7.97</c:v>
                </c:pt>
                <c:pt idx="6571">
                  <c:v>7.758</c:v>
                </c:pt>
                <c:pt idx="6572">
                  <c:v>7.5350000000000001</c:v>
                </c:pt>
                <c:pt idx="6573">
                  <c:v>7.258</c:v>
                </c:pt>
                <c:pt idx="6574">
                  <c:v>6.93</c:v>
                </c:pt>
                <c:pt idx="6575">
                  <c:v>6.6</c:v>
                </c:pt>
                <c:pt idx="6576">
                  <c:v>6.9630000000000001</c:v>
                </c:pt>
                <c:pt idx="6577">
                  <c:v>8.5440000000000005</c:v>
                </c:pt>
                <c:pt idx="6578">
                  <c:v>9.5329999999999995</c:v>
                </c:pt>
                <c:pt idx="6579">
                  <c:v>8.7569999999999997</c:v>
                </c:pt>
                <c:pt idx="6580">
                  <c:v>7.3730000000000002</c:v>
                </c:pt>
                <c:pt idx="6581">
                  <c:v>6.7210000000000001</c:v>
                </c:pt>
                <c:pt idx="6582">
                  <c:v>6.1429999999999998</c:v>
                </c:pt>
                <c:pt idx="6583">
                  <c:v>5.351</c:v>
                </c:pt>
                <c:pt idx="6584">
                  <c:v>6.7469999999999999</c:v>
                </c:pt>
                <c:pt idx="6585">
                  <c:v>7.4710000000000001</c:v>
                </c:pt>
                <c:pt idx="6586">
                  <c:v>7.97</c:v>
                </c:pt>
                <c:pt idx="6587">
                  <c:v>8.4990000000000006</c:v>
                </c:pt>
                <c:pt idx="6588">
                  <c:v>8.9169999999999998</c:v>
                </c:pt>
                <c:pt idx="6589">
                  <c:v>9.2210000000000001</c:v>
                </c:pt>
                <c:pt idx="6590">
                  <c:v>9.3320000000000007</c:v>
                </c:pt>
                <c:pt idx="6591">
                  <c:v>9.1150000000000002</c:v>
                </c:pt>
                <c:pt idx="6592">
                  <c:v>7.9470000000000001</c:v>
                </c:pt>
                <c:pt idx="6593">
                  <c:v>7.4480000000000004</c:v>
                </c:pt>
                <c:pt idx="6594">
                  <c:v>7.6840000000000002</c:v>
                </c:pt>
                <c:pt idx="6595">
                  <c:v>7.899</c:v>
                </c:pt>
                <c:pt idx="6596">
                  <c:v>7.86</c:v>
                </c:pt>
                <c:pt idx="6597">
                  <c:v>7.6980000000000004</c:v>
                </c:pt>
                <c:pt idx="6598">
                  <c:v>7.4340000000000002</c:v>
                </c:pt>
                <c:pt idx="6599">
                  <c:v>7.15</c:v>
                </c:pt>
                <c:pt idx="6600">
                  <c:v>6.9820000000000002</c:v>
                </c:pt>
                <c:pt idx="6601">
                  <c:v>6.8920000000000003</c:v>
                </c:pt>
                <c:pt idx="6602">
                  <c:v>6.899</c:v>
                </c:pt>
                <c:pt idx="6603">
                  <c:v>7.1059999999999999</c:v>
                </c:pt>
                <c:pt idx="6604">
                  <c:v>7.2640000000000002</c:v>
                </c:pt>
                <c:pt idx="6605">
                  <c:v>7.2949999999999999</c:v>
                </c:pt>
                <c:pt idx="6606">
                  <c:v>7.1680000000000001</c:v>
                </c:pt>
                <c:pt idx="6607">
                  <c:v>6.6319999999999997</c:v>
                </c:pt>
                <c:pt idx="6608">
                  <c:v>6.4710000000000001</c:v>
                </c:pt>
                <c:pt idx="6609">
                  <c:v>6.7050000000000001</c:v>
                </c:pt>
                <c:pt idx="6610">
                  <c:v>6.2930000000000001</c:v>
                </c:pt>
                <c:pt idx="6611">
                  <c:v>5.7530000000000001</c:v>
                </c:pt>
                <c:pt idx="6612">
                  <c:v>5.4720000000000004</c:v>
                </c:pt>
                <c:pt idx="6613">
                  <c:v>5.4130000000000003</c:v>
                </c:pt>
                <c:pt idx="6614">
                  <c:v>5.407</c:v>
                </c:pt>
                <c:pt idx="6615">
                  <c:v>5.2859999999999996</c:v>
                </c:pt>
                <c:pt idx="6616">
                  <c:v>5.2969999999999997</c:v>
                </c:pt>
                <c:pt idx="6617">
                  <c:v>5.5259999999999998</c:v>
                </c:pt>
                <c:pt idx="6618">
                  <c:v>5.87</c:v>
                </c:pt>
                <c:pt idx="6619">
                  <c:v>6.5460000000000003</c:v>
                </c:pt>
                <c:pt idx="6620">
                  <c:v>7.1890000000000001</c:v>
                </c:pt>
                <c:pt idx="6621">
                  <c:v>7.6260000000000003</c:v>
                </c:pt>
                <c:pt idx="6622">
                  <c:v>7.9320000000000004</c:v>
                </c:pt>
                <c:pt idx="6623">
                  <c:v>7.9260000000000002</c:v>
                </c:pt>
                <c:pt idx="6624">
                  <c:v>7.968</c:v>
                </c:pt>
                <c:pt idx="6625">
                  <c:v>8.2159999999999993</c:v>
                </c:pt>
                <c:pt idx="6626">
                  <c:v>8.5839999999999996</c:v>
                </c:pt>
                <c:pt idx="6627">
                  <c:v>8.9390000000000001</c:v>
                </c:pt>
                <c:pt idx="6628">
                  <c:v>9.1210000000000004</c:v>
                </c:pt>
                <c:pt idx="6629">
                  <c:v>9.4169999999999998</c:v>
                </c:pt>
                <c:pt idx="6630">
                  <c:v>9.7720000000000002</c:v>
                </c:pt>
                <c:pt idx="6631">
                  <c:v>9.8179999999999996</c:v>
                </c:pt>
                <c:pt idx="6632">
                  <c:v>9.6150000000000002</c:v>
                </c:pt>
                <c:pt idx="6633">
                  <c:v>10.29</c:v>
                </c:pt>
                <c:pt idx="6634">
                  <c:v>10.492000000000001</c:v>
                </c:pt>
                <c:pt idx="6635">
                  <c:v>10.484999999999999</c:v>
                </c:pt>
                <c:pt idx="6636">
                  <c:v>10.462999999999999</c:v>
                </c:pt>
                <c:pt idx="6637">
                  <c:v>10.414</c:v>
                </c:pt>
                <c:pt idx="6638">
                  <c:v>9.8949999999999996</c:v>
                </c:pt>
                <c:pt idx="6639">
                  <c:v>8.4939999999999998</c:v>
                </c:pt>
                <c:pt idx="6640">
                  <c:v>7.8360000000000003</c:v>
                </c:pt>
                <c:pt idx="6641">
                  <c:v>8.1769999999999996</c:v>
                </c:pt>
                <c:pt idx="6642">
                  <c:v>8.1059999999999999</c:v>
                </c:pt>
                <c:pt idx="6643">
                  <c:v>8.1150000000000002</c:v>
                </c:pt>
                <c:pt idx="6644">
                  <c:v>7.5490000000000004</c:v>
                </c:pt>
                <c:pt idx="6645">
                  <c:v>7.1639999999999997</c:v>
                </c:pt>
                <c:pt idx="6646">
                  <c:v>6.694</c:v>
                </c:pt>
                <c:pt idx="6647">
                  <c:v>6.2160000000000002</c:v>
                </c:pt>
                <c:pt idx="6648">
                  <c:v>5.8360000000000003</c:v>
                </c:pt>
                <c:pt idx="6649">
                  <c:v>5.742</c:v>
                </c:pt>
                <c:pt idx="6650">
                  <c:v>5.7270000000000003</c:v>
                </c:pt>
                <c:pt idx="6651">
                  <c:v>5.76</c:v>
                </c:pt>
                <c:pt idx="6652">
                  <c:v>5.6970000000000001</c:v>
                </c:pt>
                <c:pt idx="6653">
                  <c:v>5.5549999999999997</c:v>
                </c:pt>
                <c:pt idx="6654">
                  <c:v>5.4589999999999996</c:v>
                </c:pt>
                <c:pt idx="6655">
                  <c:v>5.3680000000000003</c:v>
                </c:pt>
                <c:pt idx="6656">
                  <c:v>5.1150000000000002</c:v>
                </c:pt>
                <c:pt idx="6657">
                  <c:v>4.9530000000000003</c:v>
                </c:pt>
                <c:pt idx="6658">
                  <c:v>4.7640000000000002</c:v>
                </c:pt>
                <c:pt idx="6659">
                  <c:v>4.6310000000000002</c:v>
                </c:pt>
                <c:pt idx="6660">
                  <c:v>4.641</c:v>
                </c:pt>
                <c:pt idx="6661">
                  <c:v>4.7489999999999997</c:v>
                </c:pt>
                <c:pt idx="6662">
                  <c:v>4.9349999999999996</c:v>
                </c:pt>
                <c:pt idx="6663">
                  <c:v>5.1310000000000002</c:v>
                </c:pt>
                <c:pt idx="6664">
                  <c:v>5.6</c:v>
                </c:pt>
                <c:pt idx="6665">
                  <c:v>6.6459999999999999</c:v>
                </c:pt>
                <c:pt idx="6666">
                  <c:v>7.4080000000000004</c:v>
                </c:pt>
                <c:pt idx="6667">
                  <c:v>7.6630000000000003</c:v>
                </c:pt>
                <c:pt idx="6668">
                  <c:v>7.6529999999999996</c:v>
                </c:pt>
                <c:pt idx="6669">
                  <c:v>7.5590000000000002</c:v>
                </c:pt>
                <c:pt idx="6670">
                  <c:v>7.4889999999999999</c:v>
                </c:pt>
                <c:pt idx="6671">
                  <c:v>7.3730000000000002</c:v>
                </c:pt>
                <c:pt idx="6672">
                  <c:v>7.2850000000000001</c:v>
                </c:pt>
                <c:pt idx="6673">
                  <c:v>7.1970000000000001</c:v>
                </c:pt>
                <c:pt idx="6674">
                  <c:v>6.9870000000000001</c:v>
                </c:pt>
                <c:pt idx="6675">
                  <c:v>6.82</c:v>
                </c:pt>
                <c:pt idx="6676">
                  <c:v>6.7190000000000003</c:v>
                </c:pt>
                <c:pt idx="6677">
                  <c:v>7.0339999999999998</c:v>
                </c:pt>
                <c:pt idx="6678">
                  <c:v>7.3869999999999996</c:v>
                </c:pt>
                <c:pt idx="6679">
                  <c:v>7.2610000000000001</c:v>
                </c:pt>
                <c:pt idx="6680">
                  <c:v>7.0229999999999997</c:v>
                </c:pt>
                <c:pt idx="6681">
                  <c:v>7.1390000000000002</c:v>
                </c:pt>
                <c:pt idx="6682">
                  <c:v>7.4349999999999996</c:v>
                </c:pt>
                <c:pt idx="6683">
                  <c:v>7.6849999999999996</c:v>
                </c:pt>
                <c:pt idx="6684">
                  <c:v>7.649</c:v>
                </c:pt>
                <c:pt idx="6685">
                  <c:v>7.9930000000000003</c:v>
                </c:pt>
                <c:pt idx="6686">
                  <c:v>9.2260000000000009</c:v>
                </c:pt>
                <c:pt idx="6687">
                  <c:v>9.3870000000000005</c:v>
                </c:pt>
                <c:pt idx="6688">
                  <c:v>8.6929999999999996</c:v>
                </c:pt>
                <c:pt idx="6689">
                  <c:v>8.5190000000000001</c:v>
                </c:pt>
                <c:pt idx="6690">
                  <c:v>8.016</c:v>
                </c:pt>
                <c:pt idx="6691">
                  <c:v>7.3090000000000002</c:v>
                </c:pt>
                <c:pt idx="6692">
                  <c:v>6.4420000000000002</c:v>
                </c:pt>
                <c:pt idx="6693">
                  <c:v>5.0389999999999997</c:v>
                </c:pt>
                <c:pt idx="6694">
                  <c:v>3.2040000000000002</c:v>
                </c:pt>
                <c:pt idx="6695">
                  <c:v>4.0659999999999998</c:v>
                </c:pt>
                <c:pt idx="6696">
                  <c:v>4.53</c:v>
                </c:pt>
                <c:pt idx="6697">
                  <c:v>4.9960000000000004</c:v>
                </c:pt>
                <c:pt idx="6698">
                  <c:v>5.3129999999999997</c:v>
                </c:pt>
                <c:pt idx="6699">
                  <c:v>5.0750000000000002</c:v>
                </c:pt>
                <c:pt idx="6700">
                  <c:v>5.2110000000000003</c:v>
                </c:pt>
                <c:pt idx="6701">
                  <c:v>5.4820000000000002</c:v>
                </c:pt>
                <c:pt idx="6702">
                  <c:v>5.3019999999999996</c:v>
                </c:pt>
                <c:pt idx="6703">
                  <c:v>4.3529999999999998</c:v>
                </c:pt>
                <c:pt idx="6704">
                  <c:v>3.9630000000000001</c:v>
                </c:pt>
                <c:pt idx="6705">
                  <c:v>3.927</c:v>
                </c:pt>
                <c:pt idx="6706">
                  <c:v>3.8479999999999999</c:v>
                </c:pt>
                <c:pt idx="6707">
                  <c:v>3.899</c:v>
                </c:pt>
                <c:pt idx="6708">
                  <c:v>4.1559999999999997</c:v>
                </c:pt>
                <c:pt idx="6709">
                  <c:v>4.5970000000000004</c:v>
                </c:pt>
                <c:pt idx="6710">
                  <c:v>4.9809999999999999</c:v>
                </c:pt>
                <c:pt idx="6711">
                  <c:v>5.1820000000000004</c:v>
                </c:pt>
                <c:pt idx="6712">
                  <c:v>5.4939999999999998</c:v>
                </c:pt>
                <c:pt idx="6713">
                  <c:v>6.5430000000000001</c:v>
                </c:pt>
                <c:pt idx="6714">
                  <c:v>7.4649999999999999</c:v>
                </c:pt>
                <c:pt idx="6715">
                  <c:v>7.9989999999999997</c:v>
                </c:pt>
                <c:pt idx="6716">
                  <c:v>8.1950000000000003</c:v>
                </c:pt>
                <c:pt idx="6717">
                  <c:v>8.1630000000000003</c:v>
                </c:pt>
                <c:pt idx="6718">
                  <c:v>8.3879999999999999</c:v>
                </c:pt>
                <c:pt idx="6719">
                  <c:v>8.7859999999999996</c:v>
                </c:pt>
                <c:pt idx="6720">
                  <c:v>9.2170000000000005</c:v>
                </c:pt>
                <c:pt idx="6721">
                  <c:v>9.5150000000000006</c:v>
                </c:pt>
                <c:pt idx="6722">
                  <c:v>9.5470000000000006</c:v>
                </c:pt>
                <c:pt idx="6723">
                  <c:v>9.4499999999999993</c:v>
                </c:pt>
                <c:pt idx="6724">
                  <c:v>9.0150000000000006</c:v>
                </c:pt>
                <c:pt idx="6725">
                  <c:v>8.4390000000000001</c:v>
                </c:pt>
                <c:pt idx="6726">
                  <c:v>7.8520000000000003</c:v>
                </c:pt>
                <c:pt idx="6727">
                  <c:v>7.2110000000000003</c:v>
                </c:pt>
                <c:pt idx="6728">
                  <c:v>6.2679999999999998</c:v>
                </c:pt>
                <c:pt idx="6729">
                  <c:v>5.8929999999999998</c:v>
                </c:pt>
                <c:pt idx="6730">
                  <c:v>6.2990000000000004</c:v>
                </c:pt>
                <c:pt idx="6731">
                  <c:v>7.2160000000000002</c:v>
                </c:pt>
                <c:pt idx="6732">
                  <c:v>7.3440000000000003</c:v>
                </c:pt>
                <c:pt idx="6733">
                  <c:v>7.4619999999999997</c:v>
                </c:pt>
                <c:pt idx="6734">
                  <c:v>7.9130000000000003</c:v>
                </c:pt>
                <c:pt idx="6735">
                  <c:v>7.8360000000000003</c:v>
                </c:pt>
                <c:pt idx="6736">
                  <c:v>8.1739999999999995</c:v>
                </c:pt>
                <c:pt idx="6737">
                  <c:v>8.8640000000000008</c:v>
                </c:pt>
                <c:pt idx="6738">
                  <c:v>9.0570000000000004</c:v>
                </c:pt>
                <c:pt idx="6739">
                  <c:v>8.9339999999999993</c:v>
                </c:pt>
                <c:pt idx="6740">
                  <c:v>8.8559999999999999</c:v>
                </c:pt>
                <c:pt idx="6741">
                  <c:v>8.9030000000000005</c:v>
                </c:pt>
                <c:pt idx="6742">
                  <c:v>9.0980000000000008</c:v>
                </c:pt>
                <c:pt idx="6743">
                  <c:v>9.0920000000000005</c:v>
                </c:pt>
                <c:pt idx="6744">
                  <c:v>8.8520000000000003</c:v>
                </c:pt>
                <c:pt idx="6745">
                  <c:v>8.7210000000000001</c:v>
                </c:pt>
                <c:pt idx="6746">
                  <c:v>8.6150000000000002</c:v>
                </c:pt>
                <c:pt idx="6747">
                  <c:v>8.5559999999999992</c:v>
                </c:pt>
                <c:pt idx="6748">
                  <c:v>8.4309999999999992</c:v>
                </c:pt>
                <c:pt idx="6749">
                  <c:v>8.3629999999999995</c:v>
                </c:pt>
                <c:pt idx="6750">
                  <c:v>8.4239999999999995</c:v>
                </c:pt>
                <c:pt idx="6751">
                  <c:v>8.1530000000000005</c:v>
                </c:pt>
                <c:pt idx="6752">
                  <c:v>8.3520000000000003</c:v>
                </c:pt>
                <c:pt idx="6753">
                  <c:v>9.5389999999999997</c:v>
                </c:pt>
                <c:pt idx="6754">
                  <c:v>10.313000000000001</c:v>
                </c:pt>
                <c:pt idx="6755">
                  <c:v>11.121</c:v>
                </c:pt>
                <c:pt idx="6756">
                  <c:v>11.063000000000001</c:v>
                </c:pt>
                <c:pt idx="6757">
                  <c:v>10.705</c:v>
                </c:pt>
                <c:pt idx="6758">
                  <c:v>10.342000000000001</c:v>
                </c:pt>
                <c:pt idx="6759">
                  <c:v>10.074</c:v>
                </c:pt>
                <c:pt idx="6760">
                  <c:v>10.093999999999999</c:v>
                </c:pt>
                <c:pt idx="6761">
                  <c:v>9.907</c:v>
                </c:pt>
                <c:pt idx="6762">
                  <c:v>9.4489999999999998</c:v>
                </c:pt>
                <c:pt idx="6763">
                  <c:v>9.2539999999999996</c:v>
                </c:pt>
                <c:pt idx="6764">
                  <c:v>9.3019999999999996</c:v>
                </c:pt>
                <c:pt idx="6765">
                  <c:v>9.3149999999999995</c:v>
                </c:pt>
                <c:pt idx="6766">
                  <c:v>9.0239999999999991</c:v>
                </c:pt>
                <c:pt idx="6767">
                  <c:v>8.8520000000000003</c:v>
                </c:pt>
                <c:pt idx="6768">
                  <c:v>8.7959999999999994</c:v>
                </c:pt>
                <c:pt idx="6769">
                  <c:v>8.9440000000000008</c:v>
                </c:pt>
                <c:pt idx="6770">
                  <c:v>8.5280000000000005</c:v>
                </c:pt>
                <c:pt idx="6771">
                  <c:v>8.2750000000000004</c:v>
                </c:pt>
                <c:pt idx="6772">
                  <c:v>8.5489999999999995</c:v>
                </c:pt>
                <c:pt idx="6773">
                  <c:v>8.4429999999999996</c:v>
                </c:pt>
                <c:pt idx="6774">
                  <c:v>8.3829999999999991</c:v>
                </c:pt>
                <c:pt idx="6775">
                  <c:v>8.3629999999999995</c:v>
                </c:pt>
                <c:pt idx="6776">
                  <c:v>8.9339999999999993</c:v>
                </c:pt>
                <c:pt idx="6777">
                  <c:v>9.6219999999999999</c:v>
                </c:pt>
                <c:pt idx="6778">
                  <c:v>9.9770000000000003</c:v>
                </c:pt>
                <c:pt idx="6779">
                  <c:v>10.050000000000001</c:v>
                </c:pt>
                <c:pt idx="6780">
                  <c:v>9.9710000000000001</c:v>
                </c:pt>
                <c:pt idx="6781">
                  <c:v>9.7579999999999991</c:v>
                </c:pt>
                <c:pt idx="6782">
                  <c:v>9.4990000000000006</c:v>
                </c:pt>
                <c:pt idx="6783">
                  <c:v>9.0589999999999993</c:v>
                </c:pt>
                <c:pt idx="6784">
                  <c:v>8.798</c:v>
                </c:pt>
                <c:pt idx="6785">
                  <c:v>9.2590000000000003</c:v>
                </c:pt>
                <c:pt idx="6786">
                  <c:v>9.2200000000000006</c:v>
                </c:pt>
                <c:pt idx="6787">
                  <c:v>9.1869999999999994</c:v>
                </c:pt>
                <c:pt idx="6788">
                  <c:v>9.5540000000000003</c:v>
                </c:pt>
                <c:pt idx="6789">
                  <c:v>9.5749999999999993</c:v>
                </c:pt>
                <c:pt idx="6790">
                  <c:v>8.83</c:v>
                </c:pt>
                <c:pt idx="6791">
                  <c:v>8.8390000000000004</c:v>
                </c:pt>
                <c:pt idx="6792">
                  <c:v>8.8919999999999995</c:v>
                </c:pt>
                <c:pt idx="6793">
                  <c:v>9.0030000000000001</c:v>
                </c:pt>
                <c:pt idx="6794">
                  <c:v>9.093</c:v>
                </c:pt>
                <c:pt idx="6795">
                  <c:v>9.1379999999999999</c:v>
                </c:pt>
                <c:pt idx="6796">
                  <c:v>9.1219999999999999</c:v>
                </c:pt>
                <c:pt idx="6797">
                  <c:v>9.2100000000000009</c:v>
                </c:pt>
                <c:pt idx="6798">
                  <c:v>9.3279999999999994</c:v>
                </c:pt>
                <c:pt idx="6799">
                  <c:v>9.2430000000000003</c:v>
                </c:pt>
                <c:pt idx="6800">
                  <c:v>9.5229999999999997</c:v>
                </c:pt>
                <c:pt idx="6801">
                  <c:v>10.885</c:v>
                </c:pt>
                <c:pt idx="6802">
                  <c:v>11.69</c:v>
                </c:pt>
                <c:pt idx="6803">
                  <c:v>12.084</c:v>
                </c:pt>
                <c:pt idx="6804">
                  <c:v>12.436</c:v>
                </c:pt>
                <c:pt idx="6805">
                  <c:v>12.367000000000001</c:v>
                </c:pt>
                <c:pt idx="6806">
                  <c:v>11.845000000000001</c:v>
                </c:pt>
                <c:pt idx="6807">
                  <c:v>11.401</c:v>
                </c:pt>
                <c:pt idx="6808">
                  <c:v>11.103</c:v>
                </c:pt>
                <c:pt idx="6809">
                  <c:v>10.978999999999999</c:v>
                </c:pt>
                <c:pt idx="6810">
                  <c:v>11.028</c:v>
                </c:pt>
                <c:pt idx="6811">
                  <c:v>10.563000000000001</c:v>
                </c:pt>
                <c:pt idx="6812">
                  <c:v>10.545999999999999</c:v>
                </c:pt>
                <c:pt idx="6813">
                  <c:v>10.34</c:v>
                </c:pt>
                <c:pt idx="6814">
                  <c:v>9.6639999999999997</c:v>
                </c:pt>
                <c:pt idx="6815">
                  <c:v>9.2829999999999995</c:v>
                </c:pt>
                <c:pt idx="6816">
                  <c:v>9.2469999999999999</c:v>
                </c:pt>
                <c:pt idx="6817">
                  <c:v>9.16</c:v>
                </c:pt>
                <c:pt idx="6818">
                  <c:v>9.0410000000000004</c:v>
                </c:pt>
                <c:pt idx="6819">
                  <c:v>8.9529999999999994</c:v>
                </c:pt>
                <c:pt idx="6820">
                  <c:v>8.9849999999999994</c:v>
                </c:pt>
                <c:pt idx="6821">
                  <c:v>9.0060000000000002</c:v>
                </c:pt>
                <c:pt idx="6822">
                  <c:v>8.8559999999999999</c:v>
                </c:pt>
                <c:pt idx="6823">
                  <c:v>8.4079999999999995</c:v>
                </c:pt>
                <c:pt idx="6824">
                  <c:v>8.9830000000000005</c:v>
                </c:pt>
                <c:pt idx="6825">
                  <c:v>9.3480000000000008</c:v>
                </c:pt>
                <c:pt idx="6826">
                  <c:v>9.0459999999999994</c:v>
                </c:pt>
                <c:pt idx="6827">
                  <c:v>8.7919999999999998</c:v>
                </c:pt>
                <c:pt idx="6828">
                  <c:v>8.7249999999999996</c:v>
                </c:pt>
                <c:pt idx="6829">
                  <c:v>8.4719999999999995</c:v>
                </c:pt>
                <c:pt idx="6830">
                  <c:v>7.9379999999999997</c:v>
                </c:pt>
                <c:pt idx="6831">
                  <c:v>7.0419999999999998</c:v>
                </c:pt>
                <c:pt idx="6832">
                  <c:v>6.681</c:v>
                </c:pt>
                <c:pt idx="6833">
                  <c:v>6.875</c:v>
                </c:pt>
                <c:pt idx="6834">
                  <c:v>6.8410000000000002</c:v>
                </c:pt>
                <c:pt idx="6835">
                  <c:v>6.6779999999999999</c:v>
                </c:pt>
                <c:pt idx="6836">
                  <c:v>6.7640000000000002</c:v>
                </c:pt>
                <c:pt idx="6837">
                  <c:v>7.2229999999999999</c:v>
                </c:pt>
                <c:pt idx="6838">
                  <c:v>7.7190000000000003</c:v>
                </c:pt>
                <c:pt idx="6839">
                  <c:v>8.077</c:v>
                </c:pt>
                <c:pt idx="6840">
                  <c:v>8.3719999999999999</c:v>
                </c:pt>
                <c:pt idx="6841">
                  <c:v>8.548</c:v>
                </c:pt>
                <c:pt idx="6842">
                  <c:v>8.5090000000000003</c:v>
                </c:pt>
                <c:pt idx="6843">
                  <c:v>8.3550000000000004</c:v>
                </c:pt>
                <c:pt idx="6844">
                  <c:v>8.4890000000000008</c:v>
                </c:pt>
                <c:pt idx="6845">
                  <c:v>8.4909999999999997</c:v>
                </c:pt>
                <c:pt idx="6846">
                  <c:v>8.5299999999999994</c:v>
                </c:pt>
                <c:pt idx="6847">
                  <c:v>8.4849999999999994</c:v>
                </c:pt>
                <c:pt idx="6848">
                  <c:v>8.3170000000000002</c:v>
                </c:pt>
                <c:pt idx="6849">
                  <c:v>9.5190000000000001</c:v>
                </c:pt>
                <c:pt idx="6850">
                  <c:v>10.831</c:v>
                </c:pt>
                <c:pt idx="6851">
                  <c:v>11.423</c:v>
                </c:pt>
                <c:pt idx="6852">
                  <c:v>11.525</c:v>
                </c:pt>
                <c:pt idx="6853">
                  <c:v>11.371</c:v>
                </c:pt>
                <c:pt idx="6854">
                  <c:v>11.038</c:v>
                </c:pt>
                <c:pt idx="6855">
                  <c:v>10.202</c:v>
                </c:pt>
                <c:pt idx="6856">
                  <c:v>9.4309999999999992</c:v>
                </c:pt>
                <c:pt idx="6857">
                  <c:v>9.2200000000000006</c:v>
                </c:pt>
                <c:pt idx="6858">
                  <c:v>8.4969999999999999</c:v>
                </c:pt>
                <c:pt idx="6859">
                  <c:v>8.0510000000000002</c:v>
                </c:pt>
                <c:pt idx="6860">
                  <c:v>7.4580000000000002</c:v>
                </c:pt>
                <c:pt idx="6861">
                  <c:v>7.0549999999999997</c:v>
                </c:pt>
                <c:pt idx="6862">
                  <c:v>6.3730000000000002</c:v>
                </c:pt>
                <c:pt idx="6863">
                  <c:v>5.58</c:v>
                </c:pt>
                <c:pt idx="6864">
                  <c:v>5.0039999999999996</c:v>
                </c:pt>
                <c:pt idx="6865">
                  <c:v>4.4560000000000004</c:v>
                </c:pt>
                <c:pt idx="6866">
                  <c:v>3.718</c:v>
                </c:pt>
                <c:pt idx="6867">
                  <c:v>2.92</c:v>
                </c:pt>
                <c:pt idx="6868">
                  <c:v>2.9020000000000001</c:v>
                </c:pt>
                <c:pt idx="6869">
                  <c:v>4.72</c:v>
                </c:pt>
                <c:pt idx="6870">
                  <c:v>6.4749999999999996</c:v>
                </c:pt>
                <c:pt idx="6871">
                  <c:v>6.8949999999999996</c:v>
                </c:pt>
                <c:pt idx="6872">
                  <c:v>6.2949999999999999</c:v>
                </c:pt>
                <c:pt idx="6873">
                  <c:v>6.0910000000000002</c:v>
                </c:pt>
                <c:pt idx="6874">
                  <c:v>6.7329999999999997</c:v>
                </c:pt>
                <c:pt idx="6875">
                  <c:v>7.2839999999999998</c:v>
                </c:pt>
                <c:pt idx="6876">
                  <c:v>7.45</c:v>
                </c:pt>
                <c:pt idx="6877">
                  <c:v>7.5190000000000001</c:v>
                </c:pt>
                <c:pt idx="6878">
                  <c:v>7.4960000000000004</c:v>
                </c:pt>
                <c:pt idx="6879">
                  <c:v>6.8769999999999998</c:v>
                </c:pt>
                <c:pt idx="6880">
                  <c:v>6.29</c:v>
                </c:pt>
                <c:pt idx="6881">
                  <c:v>7.8879999999999999</c:v>
                </c:pt>
                <c:pt idx="6882">
                  <c:v>9.1999999999999993</c:v>
                </c:pt>
                <c:pt idx="6883">
                  <c:v>9.4770000000000003</c:v>
                </c:pt>
                <c:pt idx="6884">
                  <c:v>8.1850000000000005</c:v>
                </c:pt>
                <c:pt idx="6885">
                  <c:v>7.931</c:v>
                </c:pt>
                <c:pt idx="6886">
                  <c:v>8.8640000000000008</c:v>
                </c:pt>
                <c:pt idx="6887">
                  <c:v>8.8469999999999995</c:v>
                </c:pt>
                <c:pt idx="6888">
                  <c:v>8.577</c:v>
                </c:pt>
                <c:pt idx="6889">
                  <c:v>8.2430000000000003</c:v>
                </c:pt>
                <c:pt idx="6890">
                  <c:v>7.6609999999999996</c:v>
                </c:pt>
                <c:pt idx="6891">
                  <c:v>6.9059999999999997</c:v>
                </c:pt>
                <c:pt idx="6892">
                  <c:v>6.2969999999999997</c:v>
                </c:pt>
                <c:pt idx="6893">
                  <c:v>6.0119999999999996</c:v>
                </c:pt>
                <c:pt idx="6894">
                  <c:v>5.3540000000000001</c:v>
                </c:pt>
                <c:pt idx="6895">
                  <c:v>4.22</c:v>
                </c:pt>
                <c:pt idx="6896">
                  <c:v>3.1480000000000001</c:v>
                </c:pt>
                <c:pt idx="6897">
                  <c:v>3.0259999999999998</c:v>
                </c:pt>
                <c:pt idx="6898">
                  <c:v>3.645</c:v>
                </c:pt>
                <c:pt idx="6899">
                  <c:v>4.0720000000000001</c:v>
                </c:pt>
                <c:pt idx="6900">
                  <c:v>5.2430000000000003</c:v>
                </c:pt>
                <c:pt idx="6901">
                  <c:v>6.4390000000000001</c:v>
                </c:pt>
                <c:pt idx="6902">
                  <c:v>6.492</c:v>
                </c:pt>
                <c:pt idx="6903">
                  <c:v>6.0629999999999997</c:v>
                </c:pt>
                <c:pt idx="6904">
                  <c:v>6.8209999999999997</c:v>
                </c:pt>
                <c:pt idx="6905">
                  <c:v>6.8719999999999999</c:v>
                </c:pt>
                <c:pt idx="6906">
                  <c:v>7.36</c:v>
                </c:pt>
                <c:pt idx="6907">
                  <c:v>7.8810000000000002</c:v>
                </c:pt>
                <c:pt idx="6908">
                  <c:v>7.8760000000000003</c:v>
                </c:pt>
                <c:pt idx="6909">
                  <c:v>7.8310000000000004</c:v>
                </c:pt>
                <c:pt idx="6910">
                  <c:v>7.915</c:v>
                </c:pt>
                <c:pt idx="6911">
                  <c:v>7.6989999999999998</c:v>
                </c:pt>
                <c:pt idx="6912">
                  <c:v>7.67</c:v>
                </c:pt>
                <c:pt idx="6913">
                  <c:v>7.883</c:v>
                </c:pt>
                <c:pt idx="6914">
                  <c:v>8.0229999999999997</c:v>
                </c:pt>
                <c:pt idx="6915">
                  <c:v>8.0229999999999997</c:v>
                </c:pt>
                <c:pt idx="6916">
                  <c:v>8.0050000000000008</c:v>
                </c:pt>
                <c:pt idx="6917">
                  <c:v>8.0619999999999994</c:v>
                </c:pt>
                <c:pt idx="6918">
                  <c:v>8.3000000000000007</c:v>
                </c:pt>
                <c:pt idx="6919">
                  <c:v>8.2729999999999997</c:v>
                </c:pt>
                <c:pt idx="6920">
                  <c:v>9.1750000000000007</c:v>
                </c:pt>
                <c:pt idx="6921">
                  <c:v>10.311999999999999</c:v>
                </c:pt>
                <c:pt idx="6922">
                  <c:v>10.599</c:v>
                </c:pt>
                <c:pt idx="6923">
                  <c:v>10.685</c:v>
                </c:pt>
                <c:pt idx="6924">
                  <c:v>10.615</c:v>
                </c:pt>
                <c:pt idx="6925">
                  <c:v>10.504</c:v>
                </c:pt>
                <c:pt idx="6926">
                  <c:v>10.388</c:v>
                </c:pt>
                <c:pt idx="6927">
                  <c:v>10.425000000000001</c:v>
                </c:pt>
                <c:pt idx="6928">
                  <c:v>10.641999999999999</c:v>
                </c:pt>
                <c:pt idx="6929">
                  <c:v>10.952</c:v>
                </c:pt>
                <c:pt idx="6930">
                  <c:v>11.189</c:v>
                </c:pt>
                <c:pt idx="6931">
                  <c:v>11.106999999999999</c:v>
                </c:pt>
                <c:pt idx="6932">
                  <c:v>10.544</c:v>
                </c:pt>
                <c:pt idx="6933">
                  <c:v>10.185</c:v>
                </c:pt>
                <c:pt idx="6934">
                  <c:v>9.9209999999999994</c:v>
                </c:pt>
                <c:pt idx="6935">
                  <c:v>9.9350000000000005</c:v>
                </c:pt>
                <c:pt idx="6936">
                  <c:v>9.56</c:v>
                </c:pt>
                <c:pt idx="6937">
                  <c:v>8.8390000000000004</c:v>
                </c:pt>
                <c:pt idx="6938">
                  <c:v>8.3829999999999991</c:v>
                </c:pt>
                <c:pt idx="6939">
                  <c:v>7.8120000000000003</c:v>
                </c:pt>
                <c:pt idx="6940">
                  <c:v>7.3319999999999999</c:v>
                </c:pt>
                <c:pt idx="6941">
                  <c:v>7.1109999999999998</c:v>
                </c:pt>
                <c:pt idx="6942">
                  <c:v>7.1749999999999998</c:v>
                </c:pt>
                <c:pt idx="6943">
                  <c:v>6.3470000000000004</c:v>
                </c:pt>
                <c:pt idx="6944">
                  <c:v>6.0369999999999999</c:v>
                </c:pt>
                <c:pt idx="6945">
                  <c:v>6.383</c:v>
                </c:pt>
                <c:pt idx="6946">
                  <c:v>6.5010000000000003</c:v>
                </c:pt>
                <c:pt idx="6947">
                  <c:v>6.7919999999999998</c:v>
                </c:pt>
                <c:pt idx="6948">
                  <c:v>6.9980000000000002</c:v>
                </c:pt>
                <c:pt idx="6949">
                  <c:v>7.0609999999999999</c:v>
                </c:pt>
                <c:pt idx="6950">
                  <c:v>7.0010000000000003</c:v>
                </c:pt>
                <c:pt idx="6951">
                  <c:v>6.6349999999999998</c:v>
                </c:pt>
                <c:pt idx="6952">
                  <c:v>7.0279999999999996</c:v>
                </c:pt>
                <c:pt idx="6953">
                  <c:v>7.9560000000000004</c:v>
                </c:pt>
                <c:pt idx="6954">
                  <c:v>8.0670000000000002</c:v>
                </c:pt>
                <c:pt idx="6955">
                  <c:v>8.1549999999999994</c:v>
                </c:pt>
                <c:pt idx="6956">
                  <c:v>8.4469999999999992</c:v>
                </c:pt>
                <c:pt idx="6957">
                  <c:v>8.7059999999999995</c:v>
                </c:pt>
                <c:pt idx="6958">
                  <c:v>8.8729999999999993</c:v>
                </c:pt>
                <c:pt idx="6959">
                  <c:v>8.5830000000000002</c:v>
                </c:pt>
                <c:pt idx="6960">
                  <c:v>8.4130000000000003</c:v>
                </c:pt>
                <c:pt idx="6961">
                  <c:v>8.4489999999999998</c:v>
                </c:pt>
                <c:pt idx="6962">
                  <c:v>8.4930000000000003</c:v>
                </c:pt>
                <c:pt idx="6963">
                  <c:v>8.6489999999999991</c:v>
                </c:pt>
                <c:pt idx="6964">
                  <c:v>8.9149999999999991</c:v>
                </c:pt>
                <c:pt idx="6965">
                  <c:v>9.8719999999999999</c:v>
                </c:pt>
                <c:pt idx="6966">
                  <c:v>10.321</c:v>
                </c:pt>
                <c:pt idx="6967">
                  <c:v>11.038</c:v>
                </c:pt>
                <c:pt idx="6968">
                  <c:v>12.125</c:v>
                </c:pt>
                <c:pt idx="6969">
                  <c:v>12.795</c:v>
                </c:pt>
                <c:pt idx="6970">
                  <c:v>12.718</c:v>
                </c:pt>
                <c:pt idx="6971">
                  <c:v>12.331</c:v>
                </c:pt>
                <c:pt idx="6972">
                  <c:v>11.831</c:v>
                </c:pt>
                <c:pt idx="6973">
                  <c:v>11.369</c:v>
                </c:pt>
                <c:pt idx="6974">
                  <c:v>10.833</c:v>
                </c:pt>
                <c:pt idx="6975">
                  <c:v>10.26</c:v>
                </c:pt>
                <c:pt idx="6976">
                  <c:v>9.8889999999999993</c:v>
                </c:pt>
                <c:pt idx="6977">
                  <c:v>9.9009999999999998</c:v>
                </c:pt>
                <c:pt idx="6978">
                  <c:v>9.6859999999999999</c:v>
                </c:pt>
                <c:pt idx="6979">
                  <c:v>9.8740000000000006</c:v>
                </c:pt>
                <c:pt idx="6980">
                  <c:v>9.8819999999999997</c:v>
                </c:pt>
                <c:pt idx="6981">
                  <c:v>9.423</c:v>
                </c:pt>
                <c:pt idx="6982">
                  <c:v>8.6080000000000005</c:v>
                </c:pt>
                <c:pt idx="6983">
                  <c:v>8.359</c:v>
                </c:pt>
                <c:pt idx="6984">
                  <c:v>8.4420000000000002</c:v>
                </c:pt>
                <c:pt idx="6985">
                  <c:v>8.8339999999999996</c:v>
                </c:pt>
                <c:pt idx="6986">
                  <c:v>8.734</c:v>
                </c:pt>
                <c:pt idx="6987">
                  <c:v>8.1069999999999993</c:v>
                </c:pt>
                <c:pt idx="6988">
                  <c:v>8.2569999999999997</c:v>
                </c:pt>
                <c:pt idx="6989">
                  <c:v>8.8059999999999992</c:v>
                </c:pt>
                <c:pt idx="6990">
                  <c:v>9.0500000000000007</c:v>
                </c:pt>
                <c:pt idx="6991">
                  <c:v>8.3369999999999997</c:v>
                </c:pt>
                <c:pt idx="6992">
                  <c:v>8.1150000000000002</c:v>
                </c:pt>
                <c:pt idx="6993">
                  <c:v>8.2550000000000008</c:v>
                </c:pt>
                <c:pt idx="6994">
                  <c:v>8.0459999999999994</c:v>
                </c:pt>
                <c:pt idx="6995">
                  <c:v>7.8380000000000001</c:v>
                </c:pt>
                <c:pt idx="6996">
                  <c:v>7.7889999999999997</c:v>
                </c:pt>
                <c:pt idx="6997">
                  <c:v>7.4889999999999999</c:v>
                </c:pt>
                <c:pt idx="6998">
                  <c:v>6.89</c:v>
                </c:pt>
                <c:pt idx="6999">
                  <c:v>6.5960000000000001</c:v>
                </c:pt>
                <c:pt idx="7000">
                  <c:v>6.8029999999999999</c:v>
                </c:pt>
                <c:pt idx="7001">
                  <c:v>7.2130000000000001</c:v>
                </c:pt>
                <c:pt idx="7002">
                  <c:v>7.27</c:v>
                </c:pt>
                <c:pt idx="7003">
                  <c:v>7.125</c:v>
                </c:pt>
                <c:pt idx="7004">
                  <c:v>6.8390000000000004</c:v>
                </c:pt>
                <c:pt idx="7005">
                  <c:v>6.6909999999999998</c:v>
                </c:pt>
                <c:pt idx="7006">
                  <c:v>6.4619999999999997</c:v>
                </c:pt>
                <c:pt idx="7007">
                  <c:v>6.19</c:v>
                </c:pt>
                <c:pt idx="7008">
                  <c:v>6.2990000000000004</c:v>
                </c:pt>
                <c:pt idx="7009">
                  <c:v>6.4779999999999998</c:v>
                </c:pt>
                <c:pt idx="7010">
                  <c:v>6.2590000000000003</c:v>
                </c:pt>
                <c:pt idx="7011">
                  <c:v>5.5410000000000004</c:v>
                </c:pt>
                <c:pt idx="7012">
                  <c:v>4.6079999999999997</c:v>
                </c:pt>
                <c:pt idx="7013">
                  <c:v>3.6509999999999998</c:v>
                </c:pt>
                <c:pt idx="7014">
                  <c:v>3.081</c:v>
                </c:pt>
                <c:pt idx="7015">
                  <c:v>2.9209999999999998</c:v>
                </c:pt>
                <c:pt idx="7016">
                  <c:v>3.278</c:v>
                </c:pt>
                <c:pt idx="7017">
                  <c:v>3.9159999999999999</c:v>
                </c:pt>
                <c:pt idx="7018">
                  <c:v>4.5990000000000002</c:v>
                </c:pt>
                <c:pt idx="7019">
                  <c:v>5.915</c:v>
                </c:pt>
                <c:pt idx="7020">
                  <c:v>7.2270000000000003</c:v>
                </c:pt>
                <c:pt idx="7021">
                  <c:v>7.8150000000000004</c:v>
                </c:pt>
                <c:pt idx="7022">
                  <c:v>7.4020000000000001</c:v>
                </c:pt>
                <c:pt idx="7023">
                  <c:v>7.0270000000000001</c:v>
                </c:pt>
                <c:pt idx="7024">
                  <c:v>7.6479999999999997</c:v>
                </c:pt>
                <c:pt idx="7025">
                  <c:v>8.6989999999999998</c:v>
                </c:pt>
                <c:pt idx="7026">
                  <c:v>8.2720000000000002</c:v>
                </c:pt>
                <c:pt idx="7027">
                  <c:v>8.4749999999999996</c:v>
                </c:pt>
                <c:pt idx="7028">
                  <c:v>8.6940000000000008</c:v>
                </c:pt>
                <c:pt idx="7029">
                  <c:v>8.5429999999999993</c:v>
                </c:pt>
                <c:pt idx="7030">
                  <c:v>8.2859999999999996</c:v>
                </c:pt>
                <c:pt idx="7031">
                  <c:v>8.2189999999999994</c:v>
                </c:pt>
                <c:pt idx="7032">
                  <c:v>7.37</c:v>
                </c:pt>
                <c:pt idx="7033">
                  <c:v>6.2750000000000004</c:v>
                </c:pt>
                <c:pt idx="7034">
                  <c:v>5.4589999999999996</c:v>
                </c:pt>
                <c:pt idx="7035">
                  <c:v>5.0010000000000003</c:v>
                </c:pt>
                <c:pt idx="7036">
                  <c:v>5.0970000000000004</c:v>
                </c:pt>
                <c:pt idx="7037">
                  <c:v>5.806</c:v>
                </c:pt>
                <c:pt idx="7038">
                  <c:v>7.0739999999999998</c:v>
                </c:pt>
                <c:pt idx="7039">
                  <c:v>7.7569999999999997</c:v>
                </c:pt>
                <c:pt idx="7040">
                  <c:v>7.9240000000000004</c:v>
                </c:pt>
                <c:pt idx="7041">
                  <c:v>9.2110000000000003</c:v>
                </c:pt>
                <c:pt idx="7042">
                  <c:v>9.6989999999999998</c:v>
                </c:pt>
                <c:pt idx="7043">
                  <c:v>9.8870000000000005</c:v>
                </c:pt>
                <c:pt idx="7044">
                  <c:v>9.1929999999999996</c:v>
                </c:pt>
                <c:pt idx="7045">
                  <c:v>8.4320000000000004</c:v>
                </c:pt>
                <c:pt idx="7046">
                  <c:v>7.6950000000000003</c:v>
                </c:pt>
                <c:pt idx="7047">
                  <c:v>7.173</c:v>
                </c:pt>
                <c:pt idx="7048">
                  <c:v>7.3869999999999996</c:v>
                </c:pt>
                <c:pt idx="7049">
                  <c:v>7.9480000000000004</c:v>
                </c:pt>
                <c:pt idx="7050">
                  <c:v>8.0220000000000002</c:v>
                </c:pt>
                <c:pt idx="7051">
                  <c:v>7.8449999999999998</c:v>
                </c:pt>
                <c:pt idx="7052">
                  <c:v>7.7510000000000003</c:v>
                </c:pt>
                <c:pt idx="7053">
                  <c:v>7.6859999999999999</c:v>
                </c:pt>
                <c:pt idx="7054">
                  <c:v>7.641</c:v>
                </c:pt>
                <c:pt idx="7055">
                  <c:v>7.5389999999999997</c:v>
                </c:pt>
                <c:pt idx="7056">
                  <c:v>7.3019999999999996</c:v>
                </c:pt>
                <c:pt idx="7057">
                  <c:v>7.1130000000000004</c:v>
                </c:pt>
                <c:pt idx="7058">
                  <c:v>7.1970000000000001</c:v>
                </c:pt>
                <c:pt idx="7059">
                  <c:v>6.8609999999999998</c:v>
                </c:pt>
                <c:pt idx="7060">
                  <c:v>6.6360000000000001</c:v>
                </c:pt>
                <c:pt idx="7061">
                  <c:v>6.6130000000000004</c:v>
                </c:pt>
                <c:pt idx="7062">
                  <c:v>6.7469999999999999</c:v>
                </c:pt>
                <c:pt idx="7063">
                  <c:v>6.2030000000000003</c:v>
                </c:pt>
                <c:pt idx="7064">
                  <c:v>5.383</c:v>
                </c:pt>
                <c:pt idx="7065">
                  <c:v>4.8579999999999997</c:v>
                </c:pt>
                <c:pt idx="7066">
                  <c:v>4.7439999999999998</c:v>
                </c:pt>
                <c:pt idx="7067">
                  <c:v>4.2910000000000004</c:v>
                </c:pt>
                <c:pt idx="7068">
                  <c:v>3.9820000000000002</c:v>
                </c:pt>
                <c:pt idx="7069">
                  <c:v>3.5590000000000002</c:v>
                </c:pt>
                <c:pt idx="7070">
                  <c:v>3.105</c:v>
                </c:pt>
                <c:pt idx="7071">
                  <c:v>2.7959999999999998</c:v>
                </c:pt>
                <c:pt idx="7072">
                  <c:v>3.0409999999999999</c:v>
                </c:pt>
                <c:pt idx="7073">
                  <c:v>3.4609999999999999</c:v>
                </c:pt>
                <c:pt idx="7074">
                  <c:v>4.0090000000000003</c:v>
                </c:pt>
                <c:pt idx="7075">
                  <c:v>4.3719999999999999</c:v>
                </c:pt>
                <c:pt idx="7076">
                  <c:v>4.76</c:v>
                </c:pt>
                <c:pt idx="7077">
                  <c:v>5.0659999999999998</c:v>
                </c:pt>
                <c:pt idx="7078">
                  <c:v>5.1079999999999997</c:v>
                </c:pt>
                <c:pt idx="7079">
                  <c:v>5.2729999999999997</c:v>
                </c:pt>
                <c:pt idx="7080">
                  <c:v>5.7670000000000003</c:v>
                </c:pt>
                <c:pt idx="7081">
                  <c:v>6.2930000000000001</c:v>
                </c:pt>
                <c:pt idx="7082">
                  <c:v>6.5970000000000004</c:v>
                </c:pt>
                <c:pt idx="7083">
                  <c:v>6.5010000000000003</c:v>
                </c:pt>
                <c:pt idx="7084">
                  <c:v>6.2530000000000001</c:v>
                </c:pt>
                <c:pt idx="7085">
                  <c:v>6.19</c:v>
                </c:pt>
                <c:pt idx="7086">
                  <c:v>6.49</c:v>
                </c:pt>
                <c:pt idx="7087">
                  <c:v>6.1870000000000003</c:v>
                </c:pt>
                <c:pt idx="7088">
                  <c:v>5.5869999999999997</c:v>
                </c:pt>
                <c:pt idx="7089">
                  <c:v>5.7110000000000003</c:v>
                </c:pt>
                <c:pt idx="7090">
                  <c:v>6.0419999999999998</c:v>
                </c:pt>
                <c:pt idx="7091">
                  <c:v>5.7850000000000001</c:v>
                </c:pt>
                <c:pt idx="7092">
                  <c:v>4.9109999999999996</c:v>
                </c:pt>
                <c:pt idx="7093">
                  <c:v>4.2279999999999998</c:v>
                </c:pt>
                <c:pt idx="7094">
                  <c:v>4.7249999999999996</c:v>
                </c:pt>
                <c:pt idx="7095">
                  <c:v>5.6509999999999998</c:v>
                </c:pt>
                <c:pt idx="7096">
                  <c:v>6.4530000000000003</c:v>
                </c:pt>
                <c:pt idx="7097">
                  <c:v>6.8209999999999997</c:v>
                </c:pt>
                <c:pt idx="7098">
                  <c:v>7.0609999999999999</c:v>
                </c:pt>
                <c:pt idx="7099">
                  <c:v>7.2</c:v>
                </c:pt>
                <c:pt idx="7100">
                  <c:v>7.3159999999999998</c:v>
                </c:pt>
                <c:pt idx="7101">
                  <c:v>7.28</c:v>
                </c:pt>
                <c:pt idx="7102">
                  <c:v>7.141</c:v>
                </c:pt>
                <c:pt idx="7103">
                  <c:v>6.5460000000000003</c:v>
                </c:pt>
                <c:pt idx="7104">
                  <c:v>6.25</c:v>
                </c:pt>
                <c:pt idx="7105">
                  <c:v>7.157</c:v>
                </c:pt>
                <c:pt idx="7106">
                  <c:v>7.6550000000000002</c:v>
                </c:pt>
                <c:pt idx="7107">
                  <c:v>7.5720000000000001</c:v>
                </c:pt>
                <c:pt idx="7108">
                  <c:v>7.8150000000000004</c:v>
                </c:pt>
                <c:pt idx="7109">
                  <c:v>8.07</c:v>
                </c:pt>
                <c:pt idx="7110">
                  <c:v>8.3800000000000008</c:v>
                </c:pt>
                <c:pt idx="7111">
                  <c:v>8.1999999999999993</c:v>
                </c:pt>
                <c:pt idx="7112">
                  <c:v>8.1590000000000007</c:v>
                </c:pt>
                <c:pt idx="7113">
                  <c:v>8.1349999999999998</c:v>
                </c:pt>
                <c:pt idx="7114">
                  <c:v>9.1289999999999996</c:v>
                </c:pt>
                <c:pt idx="7115">
                  <c:v>10.11</c:v>
                </c:pt>
                <c:pt idx="7116">
                  <c:v>10.922000000000001</c:v>
                </c:pt>
                <c:pt idx="7117">
                  <c:v>10.988</c:v>
                </c:pt>
                <c:pt idx="7118">
                  <c:v>10.772</c:v>
                </c:pt>
                <c:pt idx="7119">
                  <c:v>10.536</c:v>
                </c:pt>
                <c:pt idx="7120">
                  <c:v>10.127000000000001</c:v>
                </c:pt>
                <c:pt idx="7121">
                  <c:v>9.9109999999999996</c:v>
                </c:pt>
                <c:pt idx="7122">
                  <c:v>9.6560000000000006</c:v>
                </c:pt>
                <c:pt idx="7123">
                  <c:v>9.3260000000000005</c:v>
                </c:pt>
                <c:pt idx="7124">
                  <c:v>8.9420000000000002</c:v>
                </c:pt>
                <c:pt idx="7125">
                  <c:v>8.5340000000000007</c:v>
                </c:pt>
                <c:pt idx="7126">
                  <c:v>8.2949999999999999</c:v>
                </c:pt>
                <c:pt idx="7127">
                  <c:v>8.3550000000000004</c:v>
                </c:pt>
                <c:pt idx="7128">
                  <c:v>7.84</c:v>
                </c:pt>
                <c:pt idx="7129">
                  <c:v>7.8520000000000003</c:v>
                </c:pt>
                <c:pt idx="7130">
                  <c:v>8.0990000000000002</c:v>
                </c:pt>
                <c:pt idx="7131">
                  <c:v>8.1020000000000003</c:v>
                </c:pt>
                <c:pt idx="7132">
                  <c:v>8.0960000000000001</c:v>
                </c:pt>
                <c:pt idx="7133">
                  <c:v>8.1219999999999999</c:v>
                </c:pt>
                <c:pt idx="7134">
                  <c:v>8.1780000000000008</c:v>
                </c:pt>
                <c:pt idx="7135">
                  <c:v>7.7850000000000001</c:v>
                </c:pt>
                <c:pt idx="7136">
                  <c:v>7.6319999999999997</c:v>
                </c:pt>
                <c:pt idx="7137">
                  <c:v>8.5950000000000006</c:v>
                </c:pt>
                <c:pt idx="7138">
                  <c:v>9.0259999999999998</c:v>
                </c:pt>
                <c:pt idx="7139">
                  <c:v>9.4179999999999993</c:v>
                </c:pt>
                <c:pt idx="7140">
                  <c:v>9.782</c:v>
                </c:pt>
                <c:pt idx="7141">
                  <c:v>10.077</c:v>
                </c:pt>
                <c:pt idx="7142">
                  <c:v>10.189</c:v>
                </c:pt>
                <c:pt idx="7143">
                  <c:v>9.9860000000000007</c:v>
                </c:pt>
                <c:pt idx="7144">
                  <c:v>9.8640000000000008</c:v>
                </c:pt>
                <c:pt idx="7145">
                  <c:v>9.5289999999999999</c:v>
                </c:pt>
                <c:pt idx="7146">
                  <c:v>9.3970000000000002</c:v>
                </c:pt>
                <c:pt idx="7147">
                  <c:v>9.5709999999999997</c:v>
                </c:pt>
                <c:pt idx="7148">
                  <c:v>9.7550000000000008</c:v>
                </c:pt>
                <c:pt idx="7149">
                  <c:v>10.302</c:v>
                </c:pt>
                <c:pt idx="7150">
                  <c:v>10.59</c:v>
                </c:pt>
                <c:pt idx="7151">
                  <c:v>10.464</c:v>
                </c:pt>
                <c:pt idx="7152">
                  <c:v>10.532</c:v>
                </c:pt>
                <c:pt idx="7153">
                  <c:v>10.592000000000001</c:v>
                </c:pt>
                <c:pt idx="7154">
                  <c:v>10.894</c:v>
                </c:pt>
                <c:pt idx="7155">
                  <c:v>10.881</c:v>
                </c:pt>
                <c:pt idx="7156">
                  <c:v>10.618</c:v>
                </c:pt>
                <c:pt idx="7157">
                  <c:v>10.388999999999999</c:v>
                </c:pt>
                <c:pt idx="7158">
                  <c:v>10.177</c:v>
                </c:pt>
                <c:pt idx="7159">
                  <c:v>9.7840000000000007</c:v>
                </c:pt>
                <c:pt idx="7160">
                  <c:v>9.43</c:v>
                </c:pt>
                <c:pt idx="7161">
                  <c:v>10.651999999999999</c:v>
                </c:pt>
                <c:pt idx="7162">
                  <c:v>11.082000000000001</c:v>
                </c:pt>
                <c:pt idx="7163">
                  <c:v>11.238</c:v>
                </c:pt>
                <c:pt idx="7164">
                  <c:v>11.492000000000001</c:v>
                </c:pt>
                <c:pt idx="7165">
                  <c:v>11.59</c:v>
                </c:pt>
                <c:pt idx="7166">
                  <c:v>11.603</c:v>
                </c:pt>
                <c:pt idx="7167">
                  <c:v>11.555</c:v>
                </c:pt>
                <c:pt idx="7168">
                  <c:v>11.656000000000001</c:v>
                </c:pt>
                <c:pt idx="7169">
                  <c:v>11.718</c:v>
                </c:pt>
                <c:pt idx="7170">
                  <c:v>11.87</c:v>
                </c:pt>
                <c:pt idx="7171">
                  <c:v>12.013999999999999</c:v>
                </c:pt>
                <c:pt idx="7172">
                  <c:v>11.747999999999999</c:v>
                </c:pt>
                <c:pt idx="7173">
                  <c:v>11.101000000000001</c:v>
                </c:pt>
                <c:pt idx="7174">
                  <c:v>10.461</c:v>
                </c:pt>
                <c:pt idx="7175">
                  <c:v>9.6660000000000004</c:v>
                </c:pt>
                <c:pt idx="7176">
                  <c:v>8.3670000000000009</c:v>
                </c:pt>
                <c:pt idx="7177">
                  <c:v>7.484</c:v>
                </c:pt>
                <c:pt idx="7178">
                  <c:v>7.2720000000000002</c:v>
                </c:pt>
                <c:pt idx="7179">
                  <c:v>6.9820000000000002</c:v>
                </c:pt>
                <c:pt idx="7180">
                  <c:v>6.5510000000000002</c:v>
                </c:pt>
                <c:pt idx="7181">
                  <c:v>5.9770000000000003</c:v>
                </c:pt>
                <c:pt idx="7182">
                  <c:v>5.3869999999999996</c:v>
                </c:pt>
                <c:pt idx="7183">
                  <c:v>4.83</c:v>
                </c:pt>
                <c:pt idx="7184">
                  <c:v>4.4770000000000003</c:v>
                </c:pt>
                <c:pt idx="7185">
                  <c:v>4.2510000000000003</c:v>
                </c:pt>
                <c:pt idx="7186">
                  <c:v>4.149</c:v>
                </c:pt>
                <c:pt idx="7187">
                  <c:v>4.1239999999999997</c:v>
                </c:pt>
                <c:pt idx="7188">
                  <c:v>4.3689999999999998</c:v>
                </c:pt>
                <c:pt idx="7189">
                  <c:v>4.4939999999999998</c:v>
                </c:pt>
                <c:pt idx="7190">
                  <c:v>4.5910000000000002</c:v>
                </c:pt>
                <c:pt idx="7191">
                  <c:v>4.7690000000000001</c:v>
                </c:pt>
                <c:pt idx="7192">
                  <c:v>5.1769999999999996</c:v>
                </c:pt>
                <c:pt idx="7193">
                  <c:v>5.4809999999999999</c:v>
                </c:pt>
                <c:pt idx="7194">
                  <c:v>5.5439999999999996</c:v>
                </c:pt>
                <c:pt idx="7195">
                  <c:v>5.399</c:v>
                </c:pt>
                <c:pt idx="7196">
                  <c:v>5.0380000000000003</c:v>
                </c:pt>
                <c:pt idx="7197">
                  <c:v>4.6120000000000001</c:v>
                </c:pt>
                <c:pt idx="7198">
                  <c:v>4.2720000000000002</c:v>
                </c:pt>
                <c:pt idx="7199">
                  <c:v>3.907</c:v>
                </c:pt>
                <c:pt idx="7200">
                  <c:v>3.5369999999999999</c:v>
                </c:pt>
                <c:pt idx="7201">
                  <c:v>3.2559999999999998</c:v>
                </c:pt>
                <c:pt idx="7202">
                  <c:v>3.0179999999999998</c:v>
                </c:pt>
                <c:pt idx="7203">
                  <c:v>2.8090000000000002</c:v>
                </c:pt>
                <c:pt idx="7204">
                  <c:v>2.6819999999999999</c:v>
                </c:pt>
                <c:pt idx="7205">
                  <c:v>2.6640000000000001</c:v>
                </c:pt>
                <c:pt idx="7206">
                  <c:v>2.6709999999999998</c:v>
                </c:pt>
                <c:pt idx="7207">
                  <c:v>2.6890000000000001</c:v>
                </c:pt>
                <c:pt idx="7208">
                  <c:v>2.5499999999999998</c:v>
                </c:pt>
                <c:pt idx="7209">
                  <c:v>2.3650000000000002</c:v>
                </c:pt>
                <c:pt idx="7210">
                  <c:v>3.3130000000000002</c:v>
                </c:pt>
                <c:pt idx="7211">
                  <c:v>3.6349999999999998</c:v>
                </c:pt>
                <c:pt idx="7212">
                  <c:v>3.9169999999999998</c:v>
                </c:pt>
                <c:pt idx="7213">
                  <c:v>4.3109999999999999</c:v>
                </c:pt>
                <c:pt idx="7214">
                  <c:v>4.6870000000000003</c:v>
                </c:pt>
                <c:pt idx="7215">
                  <c:v>5.0819999999999999</c:v>
                </c:pt>
                <c:pt idx="7216">
                  <c:v>5.6319999999999997</c:v>
                </c:pt>
                <c:pt idx="7217">
                  <c:v>6.0190000000000001</c:v>
                </c:pt>
                <c:pt idx="7218">
                  <c:v>6.1520000000000001</c:v>
                </c:pt>
                <c:pt idx="7219">
                  <c:v>6.12</c:v>
                </c:pt>
                <c:pt idx="7220">
                  <c:v>6.0289999999999999</c:v>
                </c:pt>
                <c:pt idx="7221">
                  <c:v>5.9610000000000003</c:v>
                </c:pt>
                <c:pt idx="7222">
                  <c:v>5.9710000000000001</c:v>
                </c:pt>
                <c:pt idx="7223">
                  <c:v>6.1310000000000002</c:v>
                </c:pt>
                <c:pt idx="7224">
                  <c:v>6.2569999999999997</c:v>
                </c:pt>
                <c:pt idx="7225">
                  <c:v>6.2910000000000004</c:v>
                </c:pt>
                <c:pt idx="7226">
                  <c:v>6.22</c:v>
                </c:pt>
                <c:pt idx="7227">
                  <c:v>6.34</c:v>
                </c:pt>
                <c:pt idx="7228">
                  <c:v>6.5780000000000003</c:v>
                </c:pt>
                <c:pt idx="7229">
                  <c:v>6.6139999999999999</c:v>
                </c:pt>
                <c:pt idx="7230">
                  <c:v>6.3920000000000003</c:v>
                </c:pt>
                <c:pt idx="7231">
                  <c:v>5.8019999999999996</c:v>
                </c:pt>
                <c:pt idx="7232">
                  <c:v>5.5510000000000002</c:v>
                </c:pt>
                <c:pt idx="7233">
                  <c:v>6.2809999999999997</c:v>
                </c:pt>
                <c:pt idx="7234">
                  <c:v>6.7880000000000003</c:v>
                </c:pt>
                <c:pt idx="7235">
                  <c:v>6.6989999999999998</c:v>
                </c:pt>
                <c:pt idx="7236">
                  <c:v>6.5289999999999999</c:v>
                </c:pt>
                <c:pt idx="7237">
                  <c:v>6.4889999999999999</c:v>
                </c:pt>
                <c:pt idx="7238">
                  <c:v>6.6630000000000003</c:v>
                </c:pt>
                <c:pt idx="7239">
                  <c:v>6.8719999999999999</c:v>
                </c:pt>
                <c:pt idx="7240">
                  <c:v>7.843</c:v>
                </c:pt>
                <c:pt idx="7241">
                  <c:v>8.6080000000000005</c:v>
                </c:pt>
                <c:pt idx="7242">
                  <c:v>8.6259999999999994</c:v>
                </c:pt>
                <c:pt idx="7243">
                  <c:v>8.375</c:v>
                </c:pt>
                <c:pt idx="7244">
                  <c:v>8.2439999999999998</c:v>
                </c:pt>
                <c:pt idx="7245">
                  <c:v>8.0310000000000006</c:v>
                </c:pt>
                <c:pt idx="7246">
                  <c:v>7.8360000000000003</c:v>
                </c:pt>
                <c:pt idx="7247">
                  <c:v>7.5030000000000001</c:v>
                </c:pt>
                <c:pt idx="7248">
                  <c:v>7.2640000000000002</c:v>
                </c:pt>
                <c:pt idx="7249">
                  <c:v>7.1470000000000002</c:v>
                </c:pt>
                <c:pt idx="7250">
                  <c:v>7.0519999999999996</c:v>
                </c:pt>
                <c:pt idx="7251">
                  <c:v>6.9320000000000004</c:v>
                </c:pt>
                <c:pt idx="7252">
                  <c:v>6.7510000000000003</c:v>
                </c:pt>
                <c:pt idx="7253">
                  <c:v>6.5759999999999996</c:v>
                </c:pt>
                <c:pt idx="7254">
                  <c:v>6.4340000000000002</c:v>
                </c:pt>
                <c:pt idx="7255">
                  <c:v>6.1120000000000001</c:v>
                </c:pt>
                <c:pt idx="7256">
                  <c:v>5.5659999999999998</c:v>
                </c:pt>
                <c:pt idx="7257">
                  <c:v>5.625</c:v>
                </c:pt>
                <c:pt idx="7258">
                  <c:v>6.2779999999999996</c:v>
                </c:pt>
                <c:pt idx="7259">
                  <c:v>6.7210000000000001</c:v>
                </c:pt>
                <c:pt idx="7260">
                  <c:v>6.8760000000000003</c:v>
                </c:pt>
                <c:pt idx="7261">
                  <c:v>6.899</c:v>
                </c:pt>
                <c:pt idx="7262">
                  <c:v>6.7960000000000003</c:v>
                </c:pt>
                <c:pt idx="7263">
                  <c:v>6.5140000000000002</c:v>
                </c:pt>
                <c:pt idx="7264">
                  <c:v>7.2969999999999997</c:v>
                </c:pt>
                <c:pt idx="7265">
                  <c:v>8.1950000000000003</c:v>
                </c:pt>
                <c:pt idx="7266">
                  <c:v>8.32</c:v>
                </c:pt>
                <c:pt idx="7267">
                  <c:v>8.0790000000000006</c:v>
                </c:pt>
                <c:pt idx="7268">
                  <c:v>7.83</c:v>
                </c:pt>
                <c:pt idx="7269">
                  <c:v>7.633</c:v>
                </c:pt>
                <c:pt idx="7270">
                  <c:v>7.516</c:v>
                </c:pt>
                <c:pt idx="7271">
                  <c:v>7.4420000000000002</c:v>
                </c:pt>
                <c:pt idx="7272">
                  <c:v>7.4279999999999999</c:v>
                </c:pt>
                <c:pt idx="7273">
                  <c:v>7.3529999999999998</c:v>
                </c:pt>
                <c:pt idx="7274">
                  <c:v>7.1680000000000001</c:v>
                </c:pt>
                <c:pt idx="7275">
                  <c:v>7.0110000000000001</c:v>
                </c:pt>
                <c:pt idx="7276">
                  <c:v>6.843</c:v>
                </c:pt>
                <c:pt idx="7277">
                  <c:v>6.8239999999999998</c:v>
                </c:pt>
                <c:pt idx="7278">
                  <c:v>6.968</c:v>
                </c:pt>
                <c:pt idx="7279">
                  <c:v>6.681</c:v>
                </c:pt>
                <c:pt idx="7280">
                  <c:v>5.5549999999999997</c:v>
                </c:pt>
                <c:pt idx="7281">
                  <c:v>5.7939999999999996</c:v>
                </c:pt>
                <c:pt idx="7282">
                  <c:v>6.3250000000000002</c:v>
                </c:pt>
                <c:pt idx="7283">
                  <c:v>6.3940000000000001</c:v>
                </c:pt>
                <c:pt idx="7284">
                  <c:v>6.2720000000000002</c:v>
                </c:pt>
                <c:pt idx="7285">
                  <c:v>5.9509999999999996</c:v>
                </c:pt>
                <c:pt idx="7286">
                  <c:v>5.5720000000000001</c:v>
                </c:pt>
                <c:pt idx="7287">
                  <c:v>5.867</c:v>
                </c:pt>
                <c:pt idx="7288">
                  <c:v>6.8029999999999999</c:v>
                </c:pt>
                <c:pt idx="7289">
                  <c:v>7.7149999999999999</c:v>
                </c:pt>
                <c:pt idx="7290">
                  <c:v>8.0869999999999997</c:v>
                </c:pt>
                <c:pt idx="7291">
                  <c:v>8.1769999999999996</c:v>
                </c:pt>
                <c:pt idx="7292">
                  <c:v>7.9249999999999998</c:v>
                </c:pt>
                <c:pt idx="7293">
                  <c:v>7.4089999999999998</c:v>
                </c:pt>
                <c:pt idx="7294">
                  <c:v>7.2149999999999999</c:v>
                </c:pt>
                <c:pt idx="7295">
                  <c:v>7.181</c:v>
                </c:pt>
                <c:pt idx="7296">
                  <c:v>6.9749999999999996</c:v>
                </c:pt>
                <c:pt idx="7297">
                  <c:v>6.9550000000000001</c:v>
                </c:pt>
                <c:pt idx="7298">
                  <c:v>7.0519999999999996</c:v>
                </c:pt>
                <c:pt idx="7299">
                  <c:v>7.0149999999999997</c:v>
                </c:pt>
                <c:pt idx="7300">
                  <c:v>6.8609999999999998</c:v>
                </c:pt>
                <c:pt idx="7301">
                  <c:v>6.9870000000000001</c:v>
                </c:pt>
                <c:pt idx="7302">
                  <c:v>7.03</c:v>
                </c:pt>
                <c:pt idx="7303">
                  <c:v>7.0730000000000004</c:v>
                </c:pt>
                <c:pt idx="7304">
                  <c:v>7.0919999999999996</c:v>
                </c:pt>
                <c:pt idx="7305">
                  <c:v>7.399</c:v>
                </c:pt>
                <c:pt idx="7306">
                  <c:v>7.3390000000000004</c:v>
                </c:pt>
                <c:pt idx="7307">
                  <c:v>7.7560000000000002</c:v>
                </c:pt>
                <c:pt idx="7308">
                  <c:v>7.9530000000000003</c:v>
                </c:pt>
                <c:pt idx="7309">
                  <c:v>8.6140000000000008</c:v>
                </c:pt>
                <c:pt idx="7310">
                  <c:v>9.3000000000000007</c:v>
                </c:pt>
                <c:pt idx="7311">
                  <c:v>9.7789999999999999</c:v>
                </c:pt>
                <c:pt idx="7312">
                  <c:v>9.7989999999999995</c:v>
                </c:pt>
                <c:pt idx="7313">
                  <c:v>9.2289999999999992</c:v>
                </c:pt>
                <c:pt idx="7314">
                  <c:v>8.9879999999999995</c:v>
                </c:pt>
                <c:pt idx="7315">
                  <c:v>8.9410000000000007</c:v>
                </c:pt>
                <c:pt idx="7316">
                  <c:v>9.0109999999999992</c:v>
                </c:pt>
                <c:pt idx="7317">
                  <c:v>9.3330000000000002</c:v>
                </c:pt>
                <c:pt idx="7318">
                  <c:v>9.3919999999999995</c:v>
                </c:pt>
                <c:pt idx="7319">
                  <c:v>9.5749999999999993</c:v>
                </c:pt>
                <c:pt idx="7320">
                  <c:v>10.134</c:v>
                </c:pt>
                <c:pt idx="7321">
                  <c:v>10.566000000000001</c:v>
                </c:pt>
                <c:pt idx="7322">
                  <c:v>10.776</c:v>
                </c:pt>
                <c:pt idx="7323">
                  <c:v>10.907999999999999</c:v>
                </c:pt>
                <c:pt idx="7324">
                  <c:v>10.808</c:v>
                </c:pt>
                <c:pt idx="7325">
                  <c:v>10.811999999999999</c:v>
                </c:pt>
                <c:pt idx="7326">
                  <c:v>10.685</c:v>
                </c:pt>
                <c:pt idx="7327">
                  <c:v>10.16</c:v>
                </c:pt>
                <c:pt idx="7328">
                  <c:v>9.7929999999999993</c:v>
                </c:pt>
                <c:pt idx="7329">
                  <c:v>10.103999999999999</c:v>
                </c:pt>
                <c:pt idx="7330">
                  <c:v>11.125</c:v>
                </c:pt>
                <c:pt idx="7331">
                  <c:v>12.263999999999999</c:v>
                </c:pt>
                <c:pt idx="7332">
                  <c:v>13.13</c:v>
                </c:pt>
                <c:pt idx="7333">
                  <c:v>13.705</c:v>
                </c:pt>
                <c:pt idx="7334">
                  <c:v>13.845000000000001</c:v>
                </c:pt>
                <c:pt idx="7335">
                  <c:v>13.566000000000001</c:v>
                </c:pt>
                <c:pt idx="7336">
                  <c:v>13.217000000000001</c:v>
                </c:pt>
                <c:pt idx="7337">
                  <c:v>12.797000000000001</c:v>
                </c:pt>
                <c:pt idx="7338">
                  <c:v>12.286</c:v>
                </c:pt>
                <c:pt idx="7339">
                  <c:v>11.504</c:v>
                </c:pt>
                <c:pt idx="7340">
                  <c:v>10.569000000000001</c:v>
                </c:pt>
                <c:pt idx="7341">
                  <c:v>10.173</c:v>
                </c:pt>
                <c:pt idx="7342">
                  <c:v>9.9559999999999995</c:v>
                </c:pt>
                <c:pt idx="7343">
                  <c:v>9.7780000000000005</c:v>
                </c:pt>
                <c:pt idx="7344">
                  <c:v>9.4529999999999994</c:v>
                </c:pt>
                <c:pt idx="7345">
                  <c:v>9.2260000000000009</c:v>
                </c:pt>
                <c:pt idx="7346">
                  <c:v>9.0340000000000007</c:v>
                </c:pt>
                <c:pt idx="7347">
                  <c:v>8.5760000000000005</c:v>
                </c:pt>
                <c:pt idx="7348">
                  <c:v>8.0069999999999997</c:v>
                </c:pt>
                <c:pt idx="7349">
                  <c:v>7.4539999999999997</c:v>
                </c:pt>
                <c:pt idx="7350">
                  <c:v>7.05</c:v>
                </c:pt>
                <c:pt idx="7351">
                  <c:v>6.609</c:v>
                </c:pt>
                <c:pt idx="7352">
                  <c:v>5.8959999999999999</c:v>
                </c:pt>
                <c:pt idx="7353">
                  <c:v>5.476</c:v>
                </c:pt>
                <c:pt idx="7354">
                  <c:v>5.5510000000000002</c:v>
                </c:pt>
                <c:pt idx="7355">
                  <c:v>5.4569999999999999</c:v>
                </c:pt>
                <c:pt idx="7356">
                  <c:v>5.3369999999999997</c:v>
                </c:pt>
                <c:pt idx="7357">
                  <c:v>5.3630000000000004</c:v>
                </c:pt>
                <c:pt idx="7358">
                  <c:v>5.2309999999999999</c:v>
                </c:pt>
                <c:pt idx="7359">
                  <c:v>5.4509999999999996</c:v>
                </c:pt>
                <c:pt idx="7360">
                  <c:v>6.35</c:v>
                </c:pt>
                <c:pt idx="7361">
                  <c:v>6.9850000000000003</c:v>
                </c:pt>
                <c:pt idx="7362">
                  <c:v>7.2409999999999997</c:v>
                </c:pt>
                <c:pt idx="7363">
                  <c:v>7.3659999999999997</c:v>
                </c:pt>
                <c:pt idx="7364">
                  <c:v>7.3179999999999996</c:v>
                </c:pt>
                <c:pt idx="7365">
                  <c:v>7.0949999999999998</c:v>
                </c:pt>
                <c:pt idx="7366">
                  <c:v>7.2050000000000001</c:v>
                </c:pt>
                <c:pt idx="7367">
                  <c:v>7.8230000000000004</c:v>
                </c:pt>
                <c:pt idx="7368">
                  <c:v>8.4429999999999996</c:v>
                </c:pt>
                <c:pt idx="7369">
                  <c:v>8.827</c:v>
                </c:pt>
                <c:pt idx="7370">
                  <c:v>9.0500000000000007</c:v>
                </c:pt>
                <c:pt idx="7371">
                  <c:v>9.2309999999999999</c:v>
                </c:pt>
                <c:pt idx="7372">
                  <c:v>8.5890000000000004</c:v>
                </c:pt>
                <c:pt idx="7373">
                  <c:v>8.1720000000000006</c:v>
                </c:pt>
                <c:pt idx="7374">
                  <c:v>7.867</c:v>
                </c:pt>
                <c:pt idx="7375">
                  <c:v>7.6210000000000004</c:v>
                </c:pt>
                <c:pt idx="7376">
                  <c:v>7.6070000000000002</c:v>
                </c:pt>
                <c:pt idx="7377">
                  <c:v>7.3369999999999997</c:v>
                </c:pt>
                <c:pt idx="7378">
                  <c:v>7.58</c:v>
                </c:pt>
                <c:pt idx="7379">
                  <c:v>8.3450000000000006</c:v>
                </c:pt>
                <c:pt idx="7380">
                  <c:v>8.766</c:v>
                </c:pt>
                <c:pt idx="7381">
                  <c:v>8.6430000000000007</c:v>
                </c:pt>
                <c:pt idx="7382">
                  <c:v>8.15</c:v>
                </c:pt>
                <c:pt idx="7383">
                  <c:v>7.7050000000000001</c:v>
                </c:pt>
                <c:pt idx="7384">
                  <c:v>7.8380000000000001</c:v>
                </c:pt>
                <c:pt idx="7385">
                  <c:v>7.96</c:v>
                </c:pt>
                <c:pt idx="7386">
                  <c:v>8.0090000000000003</c:v>
                </c:pt>
                <c:pt idx="7387">
                  <c:v>8.0969999999999995</c:v>
                </c:pt>
                <c:pt idx="7388">
                  <c:v>8.0830000000000002</c:v>
                </c:pt>
                <c:pt idx="7389">
                  <c:v>8.0719999999999992</c:v>
                </c:pt>
                <c:pt idx="7390">
                  <c:v>8.0210000000000008</c:v>
                </c:pt>
                <c:pt idx="7391">
                  <c:v>7.9560000000000004</c:v>
                </c:pt>
                <c:pt idx="7392">
                  <c:v>8.1690000000000005</c:v>
                </c:pt>
                <c:pt idx="7393">
                  <c:v>7.9249999999999998</c:v>
                </c:pt>
                <c:pt idx="7394">
                  <c:v>7.6630000000000003</c:v>
                </c:pt>
                <c:pt idx="7395">
                  <c:v>7.2709999999999999</c:v>
                </c:pt>
                <c:pt idx="7396">
                  <c:v>7.0730000000000004</c:v>
                </c:pt>
                <c:pt idx="7397">
                  <c:v>6.92</c:v>
                </c:pt>
                <c:pt idx="7398">
                  <c:v>6.569</c:v>
                </c:pt>
                <c:pt idx="7399">
                  <c:v>6.1159999999999997</c:v>
                </c:pt>
                <c:pt idx="7400">
                  <c:v>5.7679999999999998</c:v>
                </c:pt>
                <c:pt idx="7401">
                  <c:v>5.165</c:v>
                </c:pt>
                <c:pt idx="7402">
                  <c:v>4.7869999999999999</c:v>
                </c:pt>
                <c:pt idx="7403">
                  <c:v>4.5030000000000001</c:v>
                </c:pt>
                <c:pt idx="7404">
                  <c:v>4.1180000000000003</c:v>
                </c:pt>
                <c:pt idx="7405">
                  <c:v>3.7770000000000001</c:v>
                </c:pt>
                <c:pt idx="7406">
                  <c:v>3.5489999999999999</c:v>
                </c:pt>
                <c:pt idx="7407">
                  <c:v>3.6019999999999999</c:v>
                </c:pt>
                <c:pt idx="7408">
                  <c:v>3.67</c:v>
                </c:pt>
                <c:pt idx="7409">
                  <c:v>3.7490000000000001</c:v>
                </c:pt>
                <c:pt idx="7410">
                  <c:v>3.9359999999999999</c:v>
                </c:pt>
                <c:pt idx="7411">
                  <c:v>4.29</c:v>
                </c:pt>
                <c:pt idx="7412">
                  <c:v>4.8029999999999999</c:v>
                </c:pt>
                <c:pt idx="7413">
                  <c:v>5.3959999999999999</c:v>
                </c:pt>
                <c:pt idx="7414">
                  <c:v>5.85</c:v>
                </c:pt>
                <c:pt idx="7415">
                  <c:v>6.0250000000000004</c:v>
                </c:pt>
                <c:pt idx="7416">
                  <c:v>5.9080000000000004</c:v>
                </c:pt>
                <c:pt idx="7417">
                  <c:v>5.6619999999999999</c:v>
                </c:pt>
                <c:pt idx="7418">
                  <c:v>5.5270000000000001</c:v>
                </c:pt>
                <c:pt idx="7419">
                  <c:v>5.4980000000000002</c:v>
                </c:pt>
                <c:pt idx="7420">
                  <c:v>5.5549999999999997</c:v>
                </c:pt>
                <c:pt idx="7421">
                  <c:v>5.71</c:v>
                </c:pt>
                <c:pt idx="7422">
                  <c:v>5.4550000000000001</c:v>
                </c:pt>
                <c:pt idx="7423">
                  <c:v>4.7930000000000001</c:v>
                </c:pt>
                <c:pt idx="7424">
                  <c:v>3.7170000000000001</c:v>
                </c:pt>
                <c:pt idx="7425">
                  <c:v>3.3490000000000002</c:v>
                </c:pt>
                <c:pt idx="7426">
                  <c:v>3.371</c:v>
                </c:pt>
                <c:pt idx="7427">
                  <c:v>3.2970000000000002</c:v>
                </c:pt>
                <c:pt idx="7428">
                  <c:v>3.573</c:v>
                </c:pt>
                <c:pt idx="7429">
                  <c:v>4.0439999999999996</c:v>
                </c:pt>
                <c:pt idx="7430">
                  <c:v>4.3570000000000002</c:v>
                </c:pt>
                <c:pt idx="7431">
                  <c:v>4.6840000000000002</c:v>
                </c:pt>
                <c:pt idx="7432">
                  <c:v>5.056</c:v>
                </c:pt>
                <c:pt idx="7433">
                  <c:v>5.008</c:v>
                </c:pt>
                <c:pt idx="7434">
                  <c:v>4.4249999999999998</c:v>
                </c:pt>
                <c:pt idx="7435">
                  <c:v>3.9319999999999999</c:v>
                </c:pt>
                <c:pt idx="7436">
                  <c:v>4.4240000000000004</c:v>
                </c:pt>
                <c:pt idx="7437">
                  <c:v>5.4340000000000002</c:v>
                </c:pt>
                <c:pt idx="7438">
                  <c:v>6.32</c:v>
                </c:pt>
                <c:pt idx="7439">
                  <c:v>6.9850000000000003</c:v>
                </c:pt>
                <c:pt idx="7440">
                  <c:v>7.3490000000000002</c:v>
                </c:pt>
                <c:pt idx="7441">
                  <c:v>7.3120000000000003</c:v>
                </c:pt>
                <c:pt idx="7442">
                  <c:v>7.3440000000000003</c:v>
                </c:pt>
                <c:pt idx="7443">
                  <c:v>7.5309999999999997</c:v>
                </c:pt>
                <c:pt idx="7444">
                  <c:v>8.1210000000000004</c:v>
                </c:pt>
                <c:pt idx="7445">
                  <c:v>8.702</c:v>
                </c:pt>
                <c:pt idx="7446">
                  <c:v>9.01</c:v>
                </c:pt>
                <c:pt idx="7447">
                  <c:v>8.8059999999999992</c:v>
                </c:pt>
                <c:pt idx="7448">
                  <c:v>8.8710000000000004</c:v>
                </c:pt>
                <c:pt idx="7449">
                  <c:v>8.9350000000000005</c:v>
                </c:pt>
                <c:pt idx="7450">
                  <c:v>8.8529999999999998</c:v>
                </c:pt>
                <c:pt idx="7451">
                  <c:v>8.6419999999999995</c:v>
                </c:pt>
                <c:pt idx="7452">
                  <c:v>9.0090000000000003</c:v>
                </c:pt>
                <c:pt idx="7453">
                  <c:v>10.022</c:v>
                </c:pt>
                <c:pt idx="7454">
                  <c:v>10.492000000000001</c:v>
                </c:pt>
                <c:pt idx="7455">
                  <c:v>10.144</c:v>
                </c:pt>
                <c:pt idx="7456">
                  <c:v>9.2739999999999991</c:v>
                </c:pt>
                <c:pt idx="7457">
                  <c:v>8.4250000000000007</c:v>
                </c:pt>
                <c:pt idx="7458">
                  <c:v>8.3450000000000006</c:v>
                </c:pt>
                <c:pt idx="7459">
                  <c:v>8.2140000000000004</c:v>
                </c:pt>
                <c:pt idx="7460">
                  <c:v>8.2530000000000001</c:v>
                </c:pt>
                <c:pt idx="7461">
                  <c:v>8.2840000000000007</c:v>
                </c:pt>
                <c:pt idx="7462">
                  <c:v>8.1549999999999994</c:v>
                </c:pt>
                <c:pt idx="7463">
                  <c:v>7.9950000000000001</c:v>
                </c:pt>
                <c:pt idx="7464">
                  <c:v>7.81</c:v>
                </c:pt>
                <c:pt idx="7465">
                  <c:v>7.4989999999999997</c:v>
                </c:pt>
                <c:pt idx="7466">
                  <c:v>7.1479999999999997</c:v>
                </c:pt>
                <c:pt idx="7467">
                  <c:v>6.9240000000000004</c:v>
                </c:pt>
                <c:pt idx="7468">
                  <c:v>6.87</c:v>
                </c:pt>
                <c:pt idx="7469">
                  <c:v>6.68</c:v>
                </c:pt>
                <c:pt idx="7470">
                  <c:v>6.44</c:v>
                </c:pt>
                <c:pt idx="7471">
                  <c:v>6.1619999999999999</c:v>
                </c:pt>
                <c:pt idx="7472">
                  <c:v>5.5250000000000004</c:v>
                </c:pt>
                <c:pt idx="7473">
                  <c:v>5.2329999999999997</c:v>
                </c:pt>
                <c:pt idx="7474">
                  <c:v>4.6310000000000002</c:v>
                </c:pt>
                <c:pt idx="7475">
                  <c:v>3.9220000000000002</c:v>
                </c:pt>
                <c:pt idx="7476">
                  <c:v>3.3679999999999999</c:v>
                </c:pt>
                <c:pt idx="7477">
                  <c:v>3.056</c:v>
                </c:pt>
                <c:pt idx="7478">
                  <c:v>3.0640000000000001</c:v>
                </c:pt>
                <c:pt idx="7479">
                  <c:v>3.734</c:v>
                </c:pt>
                <c:pt idx="7480">
                  <c:v>4.4870000000000001</c:v>
                </c:pt>
                <c:pt idx="7481">
                  <c:v>5.0999999999999996</c:v>
                </c:pt>
                <c:pt idx="7482">
                  <c:v>5.6020000000000003</c:v>
                </c:pt>
                <c:pt idx="7483">
                  <c:v>6.11</c:v>
                </c:pt>
                <c:pt idx="7484">
                  <c:v>6.6340000000000003</c:v>
                </c:pt>
                <c:pt idx="7485">
                  <c:v>7.0119999999999996</c:v>
                </c:pt>
                <c:pt idx="7486">
                  <c:v>7.2130000000000001</c:v>
                </c:pt>
                <c:pt idx="7487">
                  <c:v>7.1619999999999999</c:v>
                </c:pt>
                <c:pt idx="7488">
                  <c:v>6.77</c:v>
                </c:pt>
                <c:pt idx="7489">
                  <c:v>6.4160000000000004</c:v>
                </c:pt>
                <c:pt idx="7490">
                  <c:v>6.4180000000000001</c:v>
                </c:pt>
                <c:pt idx="7491">
                  <c:v>6.8789999999999996</c:v>
                </c:pt>
                <c:pt idx="7492">
                  <c:v>7.5</c:v>
                </c:pt>
                <c:pt idx="7493">
                  <c:v>7.5979999999999999</c:v>
                </c:pt>
                <c:pt idx="7494">
                  <c:v>7.7569999999999997</c:v>
                </c:pt>
                <c:pt idx="7495">
                  <c:v>7.56</c:v>
                </c:pt>
                <c:pt idx="7496">
                  <c:v>7.2380000000000004</c:v>
                </c:pt>
                <c:pt idx="7497">
                  <c:v>6.9359999999999999</c:v>
                </c:pt>
                <c:pt idx="7498">
                  <c:v>6.9740000000000002</c:v>
                </c:pt>
                <c:pt idx="7499">
                  <c:v>7.0140000000000002</c:v>
                </c:pt>
                <c:pt idx="7500">
                  <c:v>7.0250000000000004</c:v>
                </c:pt>
                <c:pt idx="7501">
                  <c:v>6.9580000000000002</c:v>
                </c:pt>
                <c:pt idx="7502">
                  <c:v>6.9169999999999998</c:v>
                </c:pt>
                <c:pt idx="7503">
                  <c:v>6.7060000000000004</c:v>
                </c:pt>
                <c:pt idx="7504">
                  <c:v>7.3230000000000004</c:v>
                </c:pt>
                <c:pt idx="7505">
                  <c:v>7.67</c:v>
                </c:pt>
                <c:pt idx="7506">
                  <c:v>7.6849999999999996</c:v>
                </c:pt>
                <c:pt idx="7507">
                  <c:v>7.6360000000000001</c:v>
                </c:pt>
                <c:pt idx="7508">
                  <c:v>7.5289999999999999</c:v>
                </c:pt>
                <c:pt idx="7509">
                  <c:v>7.0960000000000001</c:v>
                </c:pt>
                <c:pt idx="7510">
                  <c:v>6.5670000000000002</c:v>
                </c:pt>
                <c:pt idx="7511">
                  <c:v>6.1769999999999996</c:v>
                </c:pt>
                <c:pt idx="7512">
                  <c:v>5.7590000000000003</c:v>
                </c:pt>
                <c:pt idx="7513">
                  <c:v>5.3780000000000001</c:v>
                </c:pt>
                <c:pt idx="7514">
                  <c:v>5.1559999999999997</c:v>
                </c:pt>
                <c:pt idx="7515">
                  <c:v>5.173</c:v>
                </c:pt>
                <c:pt idx="7516">
                  <c:v>5.2990000000000004</c:v>
                </c:pt>
                <c:pt idx="7517">
                  <c:v>5.29</c:v>
                </c:pt>
                <c:pt idx="7518">
                  <c:v>5.1559999999999997</c:v>
                </c:pt>
                <c:pt idx="7519">
                  <c:v>4.8710000000000004</c:v>
                </c:pt>
                <c:pt idx="7520">
                  <c:v>4.4640000000000004</c:v>
                </c:pt>
                <c:pt idx="7521">
                  <c:v>4.0289999999999999</c:v>
                </c:pt>
                <c:pt idx="7522">
                  <c:v>3.9279999999999999</c:v>
                </c:pt>
                <c:pt idx="7523">
                  <c:v>3.847</c:v>
                </c:pt>
                <c:pt idx="7524">
                  <c:v>3.4079999999999999</c:v>
                </c:pt>
                <c:pt idx="7525">
                  <c:v>2.9169999999999998</c:v>
                </c:pt>
                <c:pt idx="7526">
                  <c:v>2.6850000000000001</c:v>
                </c:pt>
                <c:pt idx="7527">
                  <c:v>3.0910000000000002</c:v>
                </c:pt>
                <c:pt idx="7528">
                  <c:v>3.73</c:v>
                </c:pt>
                <c:pt idx="7529">
                  <c:v>4.2050000000000001</c:v>
                </c:pt>
                <c:pt idx="7530">
                  <c:v>4.76</c:v>
                </c:pt>
                <c:pt idx="7531">
                  <c:v>6.3680000000000003</c:v>
                </c:pt>
                <c:pt idx="7532">
                  <c:v>7.9980000000000002</c:v>
                </c:pt>
                <c:pt idx="7533">
                  <c:v>8.1769999999999996</c:v>
                </c:pt>
                <c:pt idx="7534">
                  <c:v>7.9660000000000002</c:v>
                </c:pt>
                <c:pt idx="7535">
                  <c:v>7.81</c:v>
                </c:pt>
                <c:pt idx="7536">
                  <c:v>7.4409999999999998</c:v>
                </c:pt>
                <c:pt idx="7537">
                  <c:v>7.2919999999999998</c:v>
                </c:pt>
                <c:pt idx="7538">
                  <c:v>7.4969999999999999</c:v>
                </c:pt>
                <c:pt idx="7539">
                  <c:v>7.8550000000000004</c:v>
                </c:pt>
                <c:pt idx="7540">
                  <c:v>8.3320000000000007</c:v>
                </c:pt>
                <c:pt idx="7541">
                  <c:v>9.2370000000000001</c:v>
                </c:pt>
                <c:pt idx="7542">
                  <c:v>9.5419999999999998</c:v>
                </c:pt>
                <c:pt idx="7543">
                  <c:v>9.6110000000000007</c:v>
                </c:pt>
                <c:pt idx="7544">
                  <c:v>9.875</c:v>
                </c:pt>
                <c:pt idx="7545">
                  <c:v>10.824999999999999</c:v>
                </c:pt>
                <c:pt idx="7546">
                  <c:v>11.455</c:v>
                </c:pt>
                <c:pt idx="7547">
                  <c:v>11.916</c:v>
                </c:pt>
                <c:pt idx="7548">
                  <c:v>11.544</c:v>
                </c:pt>
                <c:pt idx="7549">
                  <c:v>10.71</c:v>
                </c:pt>
                <c:pt idx="7550">
                  <c:v>9.5419999999999998</c:v>
                </c:pt>
                <c:pt idx="7551">
                  <c:v>8.6940000000000008</c:v>
                </c:pt>
                <c:pt idx="7552">
                  <c:v>8.4380000000000006</c:v>
                </c:pt>
                <c:pt idx="7553">
                  <c:v>8.2680000000000007</c:v>
                </c:pt>
                <c:pt idx="7554">
                  <c:v>8.1229999999999993</c:v>
                </c:pt>
                <c:pt idx="7555">
                  <c:v>8.1530000000000005</c:v>
                </c:pt>
                <c:pt idx="7556">
                  <c:v>8.0860000000000003</c:v>
                </c:pt>
                <c:pt idx="7557">
                  <c:v>7.9210000000000003</c:v>
                </c:pt>
                <c:pt idx="7558">
                  <c:v>7.8979999999999997</c:v>
                </c:pt>
                <c:pt idx="7559">
                  <c:v>7.9710000000000001</c:v>
                </c:pt>
                <c:pt idx="7560">
                  <c:v>8.0109999999999992</c:v>
                </c:pt>
                <c:pt idx="7561">
                  <c:v>7.6189999999999998</c:v>
                </c:pt>
                <c:pt idx="7562">
                  <c:v>7.8239999999999998</c:v>
                </c:pt>
                <c:pt idx="7563">
                  <c:v>7.5</c:v>
                </c:pt>
                <c:pt idx="7564">
                  <c:v>7.5359999999999996</c:v>
                </c:pt>
                <c:pt idx="7565">
                  <c:v>7.5860000000000003</c:v>
                </c:pt>
                <c:pt idx="7566">
                  <c:v>7.7430000000000003</c:v>
                </c:pt>
                <c:pt idx="7567">
                  <c:v>7.8609999999999998</c:v>
                </c:pt>
                <c:pt idx="7568">
                  <c:v>7.5990000000000002</c:v>
                </c:pt>
                <c:pt idx="7569">
                  <c:v>7.9029999999999996</c:v>
                </c:pt>
                <c:pt idx="7570">
                  <c:v>8.2230000000000008</c:v>
                </c:pt>
                <c:pt idx="7571">
                  <c:v>8.4390000000000001</c:v>
                </c:pt>
                <c:pt idx="7572">
                  <c:v>8.548</c:v>
                </c:pt>
                <c:pt idx="7573">
                  <c:v>8.4440000000000008</c:v>
                </c:pt>
                <c:pt idx="7574">
                  <c:v>8.1809999999999992</c:v>
                </c:pt>
                <c:pt idx="7575">
                  <c:v>8.593</c:v>
                </c:pt>
                <c:pt idx="7576">
                  <c:v>8.8960000000000008</c:v>
                </c:pt>
                <c:pt idx="7577">
                  <c:v>8.875</c:v>
                </c:pt>
                <c:pt idx="7578">
                  <c:v>8.9250000000000007</c:v>
                </c:pt>
                <c:pt idx="7579">
                  <c:v>8.9109999999999996</c:v>
                </c:pt>
                <c:pt idx="7580">
                  <c:v>8.9600000000000009</c:v>
                </c:pt>
                <c:pt idx="7581">
                  <c:v>9.1859999999999999</c:v>
                </c:pt>
                <c:pt idx="7582">
                  <c:v>9.0830000000000002</c:v>
                </c:pt>
                <c:pt idx="7583">
                  <c:v>8.9130000000000003</c:v>
                </c:pt>
                <c:pt idx="7584">
                  <c:v>8.4079999999999995</c:v>
                </c:pt>
                <c:pt idx="7585">
                  <c:v>8.0350000000000001</c:v>
                </c:pt>
                <c:pt idx="7586">
                  <c:v>7.641</c:v>
                </c:pt>
                <c:pt idx="7587">
                  <c:v>7.577</c:v>
                </c:pt>
                <c:pt idx="7588">
                  <c:v>7.6280000000000001</c:v>
                </c:pt>
                <c:pt idx="7589">
                  <c:v>7.6710000000000003</c:v>
                </c:pt>
                <c:pt idx="7590">
                  <c:v>7.6479999999999997</c:v>
                </c:pt>
                <c:pt idx="7591">
                  <c:v>7.6669999999999998</c:v>
                </c:pt>
                <c:pt idx="7592">
                  <c:v>7.359</c:v>
                </c:pt>
                <c:pt idx="7593">
                  <c:v>6.968</c:v>
                </c:pt>
                <c:pt idx="7594">
                  <c:v>6.7389999999999999</c:v>
                </c:pt>
                <c:pt idx="7595">
                  <c:v>6.8419999999999996</c:v>
                </c:pt>
                <c:pt idx="7596">
                  <c:v>6.8719999999999999</c:v>
                </c:pt>
                <c:pt idx="7597">
                  <c:v>6.6349999999999998</c:v>
                </c:pt>
                <c:pt idx="7598">
                  <c:v>6.3959999999999999</c:v>
                </c:pt>
                <c:pt idx="7599">
                  <c:v>7.11</c:v>
                </c:pt>
                <c:pt idx="7600">
                  <c:v>8.0060000000000002</c:v>
                </c:pt>
                <c:pt idx="7601">
                  <c:v>8.1150000000000002</c:v>
                </c:pt>
                <c:pt idx="7602">
                  <c:v>7.9939999999999998</c:v>
                </c:pt>
                <c:pt idx="7603">
                  <c:v>8.0869999999999997</c:v>
                </c:pt>
                <c:pt idx="7604">
                  <c:v>8.1989999999999998</c:v>
                </c:pt>
                <c:pt idx="7605">
                  <c:v>8.1240000000000006</c:v>
                </c:pt>
                <c:pt idx="7606">
                  <c:v>8.4529999999999994</c:v>
                </c:pt>
                <c:pt idx="7607">
                  <c:v>8.6739999999999995</c:v>
                </c:pt>
                <c:pt idx="7608">
                  <c:v>8.7390000000000008</c:v>
                </c:pt>
                <c:pt idx="7609">
                  <c:v>8.782</c:v>
                </c:pt>
                <c:pt idx="7610">
                  <c:v>8.8810000000000002</c:v>
                </c:pt>
                <c:pt idx="7611">
                  <c:v>8.9440000000000008</c:v>
                </c:pt>
                <c:pt idx="7612">
                  <c:v>8.9629999999999992</c:v>
                </c:pt>
                <c:pt idx="7613">
                  <c:v>8.8740000000000006</c:v>
                </c:pt>
                <c:pt idx="7614">
                  <c:v>8.9320000000000004</c:v>
                </c:pt>
                <c:pt idx="7615">
                  <c:v>8.7520000000000007</c:v>
                </c:pt>
                <c:pt idx="7616">
                  <c:v>8.3179999999999996</c:v>
                </c:pt>
                <c:pt idx="7617">
                  <c:v>7.8840000000000003</c:v>
                </c:pt>
                <c:pt idx="7618">
                  <c:v>7.4029999999999996</c:v>
                </c:pt>
                <c:pt idx="7619">
                  <c:v>6.8920000000000003</c:v>
                </c:pt>
                <c:pt idx="7620">
                  <c:v>6.2240000000000002</c:v>
                </c:pt>
                <c:pt idx="7621">
                  <c:v>5.34</c:v>
                </c:pt>
                <c:pt idx="7622">
                  <c:v>4.923</c:v>
                </c:pt>
                <c:pt idx="7623">
                  <c:v>4.7539999999999996</c:v>
                </c:pt>
                <c:pt idx="7624">
                  <c:v>4.069</c:v>
                </c:pt>
                <c:pt idx="7625">
                  <c:v>3.6219999999999999</c:v>
                </c:pt>
                <c:pt idx="7626">
                  <c:v>3.6709999999999998</c:v>
                </c:pt>
                <c:pt idx="7627">
                  <c:v>4.258</c:v>
                </c:pt>
                <c:pt idx="7628">
                  <c:v>5.0119999999999996</c:v>
                </c:pt>
                <c:pt idx="7629">
                  <c:v>5.6360000000000001</c:v>
                </c:pt>
                <c:pt idx="7630">
                  <c:v>6.3639999999999999</c:v>
                </c:pt>
                <c:pt idx="7631">
                  <c:v>7.0179999999999998</c:v>
                </c:pt>
                <c:pt idx="7632">
                  <c:v>7.274</c:v>
                </c:pt>
                <c:pt idx="7633">
                  <c:v>7.1440000000000001</c:v>
                </c:pt>
                <c:pt idx="7634">
                  <c:v>7.0069999999999997</c:v>
                </c:pt>
                <c:pt idx="7635">
                  <c:v>6.2329999999999997</c:v>
                </c:pt>
                <c:pt idx="7636">
                  <c:v>6.2949999999999999</c:v>
                </c:pt>
                <c:pt idx="7637">
                  <c:v>6.3780000000000001</c:v>
                </c:pt>
                <c:pt idx="7638">
                  <c:v>6.3940000000000001</c:v>
                </c:pt>
                <c:pt idx="7639">
                  <c:v>6.431</c:v>
                </c:pt>
                <c:pt idx="7640">
                  <c:v>6.1970000000000001</c:v>
                </c:pt>
                <c:pt idx="7641">
                  <c:v>6.2220000000000004</c:v>
                </c:pt>
                <c:pt idx="7642">
                  <c:v>6.1529999999999996</c:v>
                </c:pt>
                <c:pt idx="7643">
                  <c:v>6.101</c:v>
                </c:pt>
                <c:pt idx="7644">
                  <c:v>5.9829999999999997</c:v>
                </c:pt>
                <c:pt idx="7645">
                  <c:v>5.93</c:v>
                </c:pt>
                <c:pt idx="7646">
                  <c:v>5.93</c:v>
                </c:pt>
                <c:pt idx="7647">
                  <c:v>6.4850000000000003</c:v>
                </c:pt>
                <c:pt idx="7648">
                  <c:v>7.3940000000000001</c:v>
                </c:pt>
                <c:pt idx="7649">
                  <c:v>7.9870000000000001</c:v>
                </c:pt>
                <c:pt idx="7650">
                  <c:v>7.9610000000000003</c:v>
                </c:pt>
                <c:pt idx="7651">
                  <c:v>7.6219999999999999</c:v>
                </c:pt>
                <c:pt idx="7652">
                  <c:v>7.0430000000000001</c:v>
                </c:pt>
                <c:pt idx="7653">
                  <c:v>6.4279999999999999</c:v>
                </c:pt>
                <c:pt idx="7654">
                  <c:v>6.0410000000000004</c:v>
                </c:pt>
                <c:pt idx="7655">
                  <c:v>6.2140000000000004</c:v>
                </c:pt>
                <c:pt idx="7656">
                  <c:v>6.4790000000000001</c:v>
                </c:pt>
                <c:pt idx="7657">
                  <c:v>6.4359999999999999</c:v>
                </c:pt>
                <c:pt idx="7658">
                  <c:v>6.1630000000000003</c:v>
                </c:pt>
                <c:pt idx="7659">
                  <c:v>5.827</c:v>
                </c:pt>
                <c:pt idx="7660">
                  <c:v>5.6310000000000002</c:v>
                </c:pt>
                <c:pt idx="7661">
                  <c:v>5.5810000000000004</c:v>
                </c:pt>
                <c:pt idx="7662">
                  <c:v>5.6390000000000002</c:v>
                </c:pt>
                <c:pt idx="7663">
                  <c:v>5.84</c:v>
                </c:pt>
                <c:pt idx="7664">
                  <c:v>5.7119999999999997</c:v>
                </c:pt>
                <c:pt idx="7665">
                  <c:v>5.0129999999999999</c:v>
                </c:pt>
                <c:pt idx="7666">
                  <c:v>4.83</c:v>
                </c:pt>
                <c:pt idx="7667">
                  <c:v>5.9029999999999996</c:v>
                </c:pt>
                <c:pt idx="7668">
                  <c:v>6.7009999999999996</c:v>
                </c:pt>
                <c:pt idx="7669">
                  <c:v>6.8879999999999999</c:v>
                </c:pt>
                <c:pt idx="7670">
                  <c:v>6.4820000000000002</c:v>
                </c:pt>
                <c:pt idx="7671">
                  <c:v>6.3979999999999997</c:v>
                </c:pt>
                <c:pt idx="7672">
                  <c:v>6.7640000000000002</c:v>
                </c:pt>
                <c:pt idx="7673">
                  <c:v>7.2140000000000004</c:v>
                </c:pt>
                <c:pt idx="7674">
                  <c:v>7.6639999999999997</c:v>
                </c:pt>
                <c:pt idx="7675">
                  <c:v>7.7060000000000004</c:v>
                </c:pt>
                <c:pt idx="7676">
                  <c:v>7.45</c:v>
                </c:pt>
                <c:pt idx="7677">
                  <c:v>7.2619999999999996</c:v>
                </c:pt>
                <c:pt idx="7678">
                  <c:v>7.2430000000000003</c:v>
                </c:pt>
                <c:pt idx="7679">
                  <c:v>7.0750000000000002</c:v>
                </c:pt>
                <c:pt idx="7680">
                  <c:v>6.9740000000000002</c:v>
                </c:pt>
                <c:pt idx="7681">
                  <c:v>7</c:v>
                </c:pt>
                <c:pt idx="7682">
                  <c:v>6.3760000000000003</c:v>
                </c:pt>
                <c:pt idx="7683">
                  <c:v>5.6159999999999997</c:v>
                </c:pt>
                <c:pt idx="7684">
                  <c:v>4.9390000000000001</c:v>
                </c:pt>
                <c:pt idx="7685">
                  <c:v>4.3630000000000004</c:v>
                </c:pt>
                <c:pt idx="7686">
                  <c:v>3.782</c:v>
                </c:pt>
                <c:pt idx="7687">
                  <c:v>3.145</c:v>
                </c:pt>
                <c:pt idx="7688">
                  <c:v>3.339</c:v>
                </c:pt>
                <c:pt idx="7689">
                  <c:v>2.8149999999999999</c:v>
                </c:pt>
                <c:pt idx="7690">
                  <c:v>2.7269999999999999</c:v>
                </c:pt>
                <c:pt idx="7691">
                  <c:v>3.605</c:v>
                </c:pt>
                <c:pt idx="7692">
                  <c:v>4.1989999999999998</c:v>
                </c:pt>
                <c:pt idx="7693">
                  <c:v>4.8760000000000003</c:v>
                </c:pt>
                <c:pt idx="7694">
                  <c:v>5.3659999999999997</c:v>
                </c:pt>
                <c:pt idx="7695">
                  <c:v>6.3049999999999997</c:v>
                </c:pt>
                <c:pt idx="7696">
                  <c:v>6.9130000000000003</c:v>
                </c:pt>
                <c:pt idx="7697">
                  <c:v>6.9210000000000003</c:v>
                </c:pt>
                <c:pt idx="7698">
                  <c:v>6.8789999999999996</c:v>
                </c:pt>
                <c:pt idx="7699">
                  <c:v>7.0380000000000003</c:v>
                </c:pt>
                <c:pt idx="7700">
                  <c:v>7.0960000000000001</c:v>
                </c:pt>
                <c:pt idx="7701">
                  <c:v>6.6719999999999997</c:v>
                </c:pt>
                <c:pt idx="7702">
                  <c:v>6.3470000000000004</c:v>
                </c:pt>
                <c:pt idx="7703">
                  <c:v>6.2910000000000004</c:v>
                </c:pt>
                <c:pt idx="7704">
                  <c:v>6.2039999999999997</c:v>
                </c:pt>
                <c:pt idx="7705">
                  <c:v>6.0490000000000004</c:v>
                </c:pt>
                <c:pt idx="7706">
                  <c:v>6.1749999999999998</c:v>
                </c:pt>
                <c:pt idx="7707">
                  <c:v>6.04</c:v>
                </c:pt>
                <c:pt idx="7708">
                  <c:v>6.0789999999999997</c:v>
                </c:pt>
                <c:pt idx="7709">
                  <c:v>6.181</c:v>
                </c:pt>
                <c:pt idx="7710">
                  <c:v>6.2930000000000001</c:v>
                </c:pt>
                <c:pt idx="7711">
                  <c:v>6.42</c:v>
                </c:pt>
                <c:pt idx="7712">
                  <c:v>6.1920000000000002</c:v>
                </c:pt>
                <c:pt idx="7713">
                  <c:v>5.6890000000000001</c:v>
                </c:pt>
                <c:pt idx="7714">
                  <c:v>5.5309999999999997</c:v>
                </c:pt>
                <c:pt idx="7715">
                  <c:v>5.67</c:v>
                </c:pt>
                <c:pt idx="7716">
                  <c:v>5.8070000000000004</c:v>
                </c:pt>
                <c:pt idx="7717">
                  <c:v>5.9240000000000004</c:v>
                </c:pt>
                <c:pt idx="7718">
                  <c:v>6.2279999999999998</c:v>
                </c:pt>
                <c:pt idx="7719">
                  <c:v>6.6980000000000004</c:v>
                </c:pt>
                <c:pt idx="7720">
                  <c:v>7.1470000000000002</c:v>
                </c:pt>
                <c:pt idx="7721">
                  <c:v>7.42</c:v>
                </c:pt>
                <c:pt idx="7722">
                  <c:v>7.875</c:v>
                </c:pt>
                <c:pt idx="7723">
                  <c:v>8.1229999999999993</c:v>
                </c:pt>
                <c:pt idx="7724">
                  <c:v>8.4410000000000007</c:v>
                </c:pt>
                <c:pt idx="7725">
                  <c:v>8.5210000000000008</c:v>
                </c:pt>
                <c:pt idx="7726">
                  <c:v>8.4499999999999993</c:v>
                </c:pt>
                <c:pt idx="7727">
                  <c:v>8.3680000000000003</c:v>
                </c:pt>
                <c:pt idx="7728">
                  <c:v>8.35</c:v>
                </c:pt>
                <c:pt idx="7729">
                  <c:v>8.1690000000000005</c:v>
                </c:pt>
                <c:pt idx="7730">
                  <c:v>8.0449999999999999</c:v>
                </c:pt>
                <c:pt idx="7731">
                  <c:v>7.8449999999999998</c:v>
                </c:pt>
                <c:pt idx="7732">
                  <c:v>7.5759999999999996</c:v>
                </c:pt>
                <c:pt idx="7733">
                  <c:v>7.3920000000000003</c:v>
                </c:pt>
                <c:pt idx="7734">
                  <c:v>7.3789999999999996</c:v>
                </c:pt>
                <c:pt idx="7735">
                  <c:v>7.3259999999999996</c:v>
                </c:pt>
                <c:pt idx="7736">
                  <c:v>6.7569999999999997</c:v>
                </c:pt>
                <c:pt idx="7737">
                  <c:v>5.9790000000000001</c:v>
                </c:pt>
                <c:pt idx="7738">
                  <c:v>5.4359999999999999</c:v>
                </c:pt>
                <c:pt idx="7739">
                  <c:v>5.3449999999999998</c:v>
                </c:pt>
                <c:pt idx="7740">
                  <c:v>5.2670000000000003</c:v>
                </c:pt>
                <c:pt idx="7741">
                  <c:v>5.0410000000000004</c:v>
                </c:pt>
                <c:pt idx="7742">
                  <c:v>4.72</c:v>
                </c:pt>
                <c:pt idx="7743">
                  <c:v>4.5599999999999996</c:v>
                </c:pt>
                <c:pt idx="7744">
                  <c:v>4.3949999999999996</c:v>
                </c:pt>
                <c:pt idx="7745">
                  <c:v>4.5659999999999998</c:v>
                </c:pt>
                <c:pt idx="7746">
                  <c:v>5.0620000000000003</c:v>
                </c:pt>
                <c:pt idx="7747">
                  <c:v>5.6980000000000004</c:v>
                </c:pt>
                <c:pt idx="7748">
                  <c:v>6.2489999999999997</c:v>
                </c:pt>
                <c:pt idx="7749">
                  <c:v>6.4859999999999998</c:v>
                </c:pt>
                <c:pt idx="7750">
                  <c:v>6.4139999999999997</c:v>
                </c:pt>
                <c:pt idx="7751">
                  <c:v>6.1929999999999996</c:v>
                </c:pt>
                <c:pt idx="7752">
                  <c:v>5.9669999999999996</c:v>
                </c:pt>
                <c:pt idx="7753">
                  <c:v>5.8380000000000001</c:v>
                </c:pt>
                <c:pt idx="7754">
                  <c:v>5.827</c:v>
                </c:pt>
                <c:pt idx="7755">
                  <c:v>6.0170000000000003</c:v>
                </c:pt>
                <c:pt idx="7756">
                  <c:v>6.327</c:v>
                </c:pt>
                <c:pt idx="7757">
                  <c:v>6.6210000000000004</c:v>
                </c:pt>
                <c:pt idx="7758">
                  <c:v>6.8479999999999999</c:v>
                </c:pt>
                <c:pt idx="7759">
                  <c:v>6.8940000000000001</c:v>
                </c:pt>
                <c:pt idx="7760">
                  <c:v>6.0060000000000002</c:v>
                </c:pt>
                <c:pt idx="7761">
                  <c:v>4.601</c:v>
                </c:pt>
                <c:pt idx="7762">
                  <c:v>4.5570000000000004</c:v>
                </c:pt>
                <c:pt idx="7763">
                  <c:v>5.1269999999999998</c:v>
                </c:pt>
                <c:pt idx="7764">
                  <c:v>5.194</c:v>
                </c:pt>
                <c:pt idx="7765">
                  <c:v>5.5019999999999998</c:v>
                </c:pt>
                <c:pt idx="7766">
                  <c:v>5.8869999999999996</c:v>
                </c:pt>
                <c:pt idx="7767">
                  <c:v>6.9089999999999998</c:v>
                </c:pt>
                <c:pt idx="7768">
                  <c:v>7.9950000000000001</c:v>
                </c:pt>
                <c:pt idx="7769">
                  <c:v>8.4510000000000005</c:v>
                </c:pt>
                <c:pt idx="7770">
                  <c:v>8.4060000000000006</c:v>
                </c:pt>
                <c:pt idx="7771">
                  <c:v>8.1940000000000008</c:v>
                </c:pt>
                <c:pt idx="7772">
                  <c:v>7.8570000000000002</c:v>
                </c:pt>
                <c:pt idx="7773">
                  <c:v>7.476</c:v>
                </c:pt>
                <c:pt idx="7774">
                  <c:v>7.0970000000000004</c:v>
                </c:pt>
                <c:pt idx="7775">
                  <c:v>6.7949999999999999</c:v>
                </c:pt>
                <c:pt idx="7776">
                  <c:v>6.6959999999999997</c:v>
                </c:pt>
                <c:pt idx="7777">
                  <c:v>6.6520000000000001</c:v>
                </c:pt>
                <c:pt idx="7778">
                  <c:v>6.5839999999999996</c:v>
                </c:pt>
                <c:pt idx="7779">
                  <c:v>6.5119999999999996</c:v>
                </c:pt>
                <c:pt idx="7780">
                  <c:v>6.3140000000000001</c:v>
                </c:pt>
                <c:pt idx="7781">
                  <c:v>6.1319999999999997</c:v>
                </c:pt>
                <c:pt idx="7782">
                  <c:v>6.0629999999999997</c:v>
                </c:pt>
                <c:pt idx="7783">
                  <c:v>5.97</c:v>
                </c:pt>
                <c:pt idx="7784">
                  <c:v>5.6289999999999996</c:v>
                </c:pt>
                <c:pt idx="7785">
                  <c:v>5.383</c:v>
                </c:pt>
                <c:pt idx="7786">
                  <c:v>5.2640000000000002</c:v>
                </c:pt>
                <c:pt idx="7787">
                  <c:v>5.2720000000000002</c:v>
                </c:pt>
                <c:pt idx="7788">
                  <c:v>5.306</c:v>
                </c:pt>
                <c:pt idx="7789">
                  <c:v>5.3920000000000003</c:v>
                </c:pt>
                <c:pt idx="7790">
                  <c:v>5.7869999999999999</c:v>
                </c:pt>
                <c:pt idx="7791">
                  <c:v>6.8449999999999998</c:v>
                </c:pt>
                <c:pt idx="7792">
                  <c:v>7.8449999999999998</c:v>
                </c:pt>
                <c:pt idx="7793">
                  <c:v>8.18</c:v>
                </c:pt>
                <c:pt idx="7794">
                  <c:v>8.1750000000000007</c:v>
                </c:pt>
                <c:pt idx="7795">
                  <c:v>8.16</c:v>
                </c:pt>
                <c:pt idx="7796">
                  <c:v>8.2260000000000009</c:v>
                </c:pt>
                <c:pt idx="7797">
                  <c:v>7.9630000000000001</c:v>
                </c:pt>
                <c:pt idx="7798">
                  <c:v>8.2149999999999999</c:v>
                </c:pt>
                <c:pt idx="7799">
                  <c:v>8.4960000000000004</c:v>
                </c:pt>
                <c:pt idx="7800">
                  <c:v>8.8729999999999993</c:v>
                </c:pt>
                <c:pt idx="7801">
                  <c:v>8.8659999999999997</c:v>
                </c:pt>
                <c:pt idx="7802">
                  <c:v>8.9090000000000007</c:v>
                </c:pt>
                <c:pt idx="7803">
                  <c:v>8.8780000000000001</c:v>
                </c:pt>
                <c:pt idx="7804">
                  <c:v>8.5739999999999998</c:v>
                </c:pt>
                <c:pt idx="7805">
                  <c:v>8.3249999999999993</c:v>
                </c:pt>
                <c:pt idx="7806">
                  <c:v>8.5259999999999998</c:v>
                </c:pt>
                <c:pt idx="7807">
                  <c:v>8.468</c:v>
                </c:pt>
                <c:pt idx="7808">
                  <c:v>8.218</c:v>
                </c:pt>
                <c:pt idx="7809">
                  <c:v>7.7409999999999997</c:v>
                </c:pt>
                <c:pt idx="7810">
                  <c:v>8.1340000000000003</c:v>
                </c:pt>
                <c:pt idx="7811">
                  <c:v>8.1989999999999998</c:v>
                </c:pt>
                <c:pt idx="7812">
                  <c:v>8.0399999999999991</c:v>
                </c:pt>
                <c:pt idx="7813">
                  <c:v>7.8390000000000004</c:v>
                </c:pt>
                <c:pt idx="7814">
                  <c:v>7.85</c:v>
                </c:pt>
                <c:pt idx="7815">
                  <c:v>8.452</c:v>
                </c:pt>
                <c:pt idx="7816">
                  <c:v>8.8780000000000001</c:v>
                </c:pt>
                <c:pt idx="7817">
                  <c:v>9.0609999999999999</c:v>
                </c:pt>
                <c:pt idx="7818">
                  <c:v>9.0299999999999994</c:v>
                </c:pt>
                <c:pt idx="7819">
                  <c:v>9.0470000000000006</c:v>
                </c:pt>
                <c:pt idx="7820">
                  <c:v>8.9619999999999997</c:v>
                </c:pt>
                <c:pt idx="7821">
                  <c:v>9.5850000000000009</c:v>
                </c:pt>
                <c:pt idx="7822">
                  <c:v>9.9190000000000005</c:v>
                </c:pt>
                <c:pt idx="7823">
                  <c:v>9.8019999999999996</c:v>
                </c:pt>
                <c:pt idx="7824">
                  <c:v>9.657</c:v>
                </c:pt>
                <c:pt idx="7825">
                  <c:v>9.4920000000000009</c:v>
                </c:pt>
                <c:pt idx="7826">
                  <c:v>9.1780000000000008</c:v>
                </c:pt>
                <c:pt idx="7827">
                  <c:v>9.0679999999999996</c:v>
                </c:pt>
                <c:pt idx="7828">
                  <c:v>8.3360000000000003</c:v>
                </c:pt>
                <c:pt idx="7829">
                  <c:v>7.94</c:v>
                </c:pt>
                <c:pt idx="7830">
                  <c:v>7.5780000000000003</c:v>
                </c:pt>
                <c:pt idx="7831">
                  <c:v>7.6509999999999998</c:v>
                </c:pt>
                <c:pt idx="7832">
                  <c:v>7.26</c:v>
                </c:pt>
                <c:pt idx="7833">
                  <c:v>6.516</c:v>
                </c:pt>
                <c:pt idx="7834">
                  <c:v>6.1189999999999998</c:v>
                </c:pt>
                <c:pt idx="7835">
                  <c:v>5.6210000000000004</c:v>
                </c:pt>
                <c:pt idx="7836">
                  <c:v>5.3209999999999997</c:v>
                </c:pt>
                <c:pt idx="7837">
                  <c:v>5.2759999999999998</c:v>
                </c:pt>
                <c:pt idx="7838">
                  <c:v>5.5250000000000004</c:v>
                </c:pt>
                <c:pt idx="7839">
                  <c:v>6.5030000000000001</c:v>
                </c:pt>
                <c:pt idx="7840">
                  <c:v>7.423</c:v>
                </c:pt>
                <c:pt idx="7841">
                  <c:v>7.58</c:v>
                </c:pt>
                <c:pt idx="7842">
                  <c:v>7.3330000000000002</c:v>
                </c:pt>
                <c:pt idx="7843">
                  <c:v>7.0709999999999997</c:v>
                </c:pt>
                <c:pt idx="7844">
                  <c:v>6.8280000000000003</c:v>
                </c:pt>
                <c:pt idx="7845">
                  <c:v>6.657</c:v>
                </c:pt>
                <c:pt idx="7846">
                  <c:v>6.5970000000000004</c:v>
                </c:pt>
                <c:pt idx="7847">
                  <c:v>6.5659999999999998</c:v>
                </c:pt>
                <c:pt idx="7848">
                  <c:v>6.5220000000000002</c:v>
                </c:pt>
                <c:pt idx="7849">
                  <c:v>6.4420000000000002</c:v>
                </c:pt>
                <c:pt idx="7850">
                  <c:v>6.5469999999999997</c:v>
                </c:pt>
                <c:pt idx="7851">
                  <c:v>6.7720000000000002</c:v>
                </c:pt>
                <c:pt idx="7852">
                  <c:v>6.843</c:v>
                </c:pt>
                <c:pt idx="7853">
                  <c:v>6.7039999999999997</c:v>
                </c:pt>
                <c:pt idx="7854">
                  <c:v>6.383</c:v>
                </c:pt>
                <c:pt idx="7855">
                  <c:v>5.9359999999999999</c:v>
                </c:pt>
                <c:pt idx="7856">
                  <c:v>5.43</c:v>
                </c:pt>
                <c:pt idx="7857">
                  <c:v>4.8600000000000003</c:v>
                </c:pt>
                <c:pt idx="7858">
                  <c:v>4.4210000000000003</c:v>
                </c:pt>
                <c:pt idx="7859">
                  <c:v>4.2160000000000002</c:v>
                </c:pt>
                <c:pt idx="7860">
                  <c:v>4.25</c:v>
                </c:pt>
                <c:pt idx="7861">
                  <c:v>4.2140000000000004</c:v>
                </c:pt>
                <c:pt idx="7862">
                  <c:v>4.4980000000000002</c:v>
                </c:pt>
                <c:pt idx="7863">
                  <c:v>5.15</c:v>
                </c:pt>
                <c:pt idx="7864">
                  <c:v>5.7610000000000001</c:v>
                </c:pt>
                <c:pt idx="7865">
                  <c:v>6.5010000000000003</c:v>
                </c:pt>
                <c:pt idx="7866">
                  <c:v>7.0670000000000002</c:v>
                </c:pt>
                <c:pt idx="7867">
                  <c:v>7.2830000000000004</c:v>
                </c:pt>
                <c:pt idx="7868">
                  <c:v>7.1609999999999996</c:v>
                </c:pt>
                <c:pt idx="7869">
                  <c:v>6.8810000000000002</c:v>
                </c:pt>
                <c:pt idx="7870">
                  <c:v>6.6870000000000003</c:v>
                </c:pt>
                <c:pt idx="7871">
                  <c:v>6.5490000000000004</c:v>
                </c:pt>
                <c:pt idx="7872">
                  <c:v>6.5650000000000004</c:v>
                </c:pt>
                <c:pt idx="7873">
                  <c:v>6.7850000000000001</c:v>
                </c:pt>
                <c:pt idx="7874">
                  <c:v>7.0060000000000002</c:v>
                </c:pt>
                <c:pt idx="7875">
                  <c:v>7</c:v>
                </c:pt>
                <c:pt idx="7876">
                  <c:v>6.8929999999999998</c:v>
                </c:pt>
                <c:pt idx="7877">
                  <c:v>6.6529999999999996</c:v>
                </c:pt>
                <c:pt idx="7878">
                  <c:v>6.3760000000000003</c:v>
                </c:pt>
                <c:pt idx="7879">
                  <c:v>6.1230000000000002</c:v>
                </c:pt>
                <c:pt idx="7880">
                  <c:v>6.0149999999999997</c:v>
                </c:pt>
                <c:pt idx="7881">
                  <c:v>5.7519999999999998</c:v>
                </c:pt>
                <c:pt idx="7882">
                  <c:v>6.1479999999999997</c:v>
                </c:pt>
                <c:pt idx="7883">
                  <c:v>6.3609999999999998</c:v>
                </c:pt>
                <c:pt idx="7884">
                  <c:v>6.4909999999999997</c:v>
                </c:pt>
                <c:pt idx="7885">
                  <c:v>6.4560000000000004</c:v>
                </c:pt>
                <c:pt idx="7886">
                  <c:v>6.4530000000000003</c:v>
                </c:pt>
                <c:pt idx="7887">
                  <c:v>7.2130000000000001</c:v>
                </c:pt>
                <c:pt idx="7888">
                  <c:v>8.1649999999999991</c:v>
                </c:pt>
                <c:pt idx="7889">
                  <c:v>8.4659999999999993</c:v>
                </c:pt>
                <c:pt idx="7890">
                  <c:v>8.3870000000000005</c:v>
                </c:pt>
                <c:pt idx="7891">
                  <c:v>8.2430000000000003</c:v>
                </c:pt>
                <c:pt idx="7892">
                  <c:v>8.2110000000000003</c:v>
                </c:pt>
                <c:pt idx="7893">
                  <c:v>8.282</c:v>
                </c:pt>
                <c:pt idx="7894">
                  <c:v>8.09</c:v>
                </c:pt>
                <c:pt idx="7895">
                  <c:v>8.0220000000000002</c:v>
                </c:pt>
                <c:pt idx="7896">
                  <c:v>8.2050000000000001</c:v>
                </c:pt>
                <c:pt idx="7897">
                  <c:v>8.0980000000000008</c:v>
                </c:pt>
                <c:pt idx="7898">
                  <c:v>7.7240000000000002</c:v>
                </c:pt>
                <c:pt idx="7899">
                  <c:v>7.5910000000000002</c:v>
                </c:pt>
                <c:pt idx="7900">
                  <c:v>7.6269999999999998</c:v>
                </c:pt>
                <c:pt idx="7901">
                  <c:v>7.7770000000000001</c:v>
                </c:pt>
                <c:pt idx="7902">
                  <c:v>7.9249999999999998</c:v>
                </c:pt>
                <c:pt idx="7903">
                  <c:v>8.0250000000000004</c:v>
                </c:pt>
                <c:pt idx="7904">
                  <c:v>8.0719999999999992</c:v>
                </c:pt>
                <c:pt idx="7905">
                  <c:v>8.1470000000000002</c:v>
                </c:pt>
                <c:pt idx="7906">
                  <c:v>8.36</c:v>
                </c:pt>
                <c:pt idx="7907">
                  <c:v>9.2650000000000006</c:v>
                </c:pt>
                <c:pt idx="7908">
                  <c:v>9.1080000000000005</c:v>
                </c:pt>
                <c:pt idx="7909">
                  <c:v>8.9909999999999997</c:v>
                </c:pt>
                <c:pt idx="7910">
                  <c:v>9.4749999999999996</c:v>
                </c:pt>
                <c:pt idx="7911">
                  <c:v>9.8000000000000007</c:v>
                </c:pt>
                <c:pt idx="7912">
                  <c:v>9.8569999999999993</c:v>
                </c:pt>
                <c:pt idx="7913">
                  <c:v>9.6669999999999998</c:v>
                </c:pt>
                <c:pt idx="7914">
                  <c:v>9.2530000000000001</c:v>
                </c:pt>
                <c:pt idx="7915">
                  <c:v>8.8480000000000008</c:v>
                </c:pt>
                <c:pt idx="7916">
                  <c:v>8.4949999999999992</c:v>
                </c:pt>
                <c:pt idx="7917">
                  <c:v>8.5229999999999997</c:v>
                </c:pt>
                <c:pt idx="7918">
                  <c:v>8.5709999999999997</c:v>
                </c:pt>
                <c:pt idx="7919">
                  <c:v>8.4160000000000004</c:v>
                </c:pt>
                <c:pt idx="7920">
                  <c:v>8.3719999999999999</c:v>
                </c:pt>
                <c:pt idx="7921">
                  <c:v>8.6940000000000008</c:v>
                </c:pt>
                <c:pt idx="7922">
                  <c:v>9.5519999999999996</c:v>
                </c:pt>
                <c:pt idx="7923">
                  <c:v>9.83</c:v>
                </c:pt>
                <c:pt idx="7924">
                  <c:v>10.097</c:v>
                </c:pt>
                <c:pt idx="7925">
                  <c:v>11.332000000000001</c:v>
                </c:pt>
                <c:pt idx="7926">
                  <c:v>11.369</c:v>
                </c:pt>
                <c:pt idx="7927">
                  <c:v>11.21</c:v>
                </c:pt>
                <c:pt idx="7928">
                  <c:v>11.669</c:v>
                </c:pt>
                <c:pt idx="7929">
                  <c:v>11.734</c:v>
                </c:pt>
                <c:pt idx="7930">
                  <c:v>11.422000000000001</c:v>
                </c:pt>
                <c:pt idx="7931">
                  <c:v>11.222</c:v>
                </c:pt>
                <c:pt idx="7932">
                  <c:v>11.109</c:v>
                </c:pt>
                <c:pt idx="7933">
                  <c:v>10.62</c:v>
                </c:pt>
                <c:pt idx="7934">
                  <c:v>10.475</c:v>
                </c:pt>
                <c:pt idx="7935">
                  <c:v>11.159000000000001</c:v>
                </c:pt>
                <c:pt idx="7936">
                  <c:v>11.938000000000001</c:v>
                </c:pt>
                <c:pt idx="7937">
                  <c:v>12.704000000000001</c:v>
                </c:pt>
                <c:pt idx="7938">
                  <c:v>13.425000000000001</c:v>
                </c:pt>
                <c:pt idx="7939">
                  <c:v>13.96</c:v>
                </c:pt>
                <c:pt idx="7940">
                  <c:v>14.455</c:v>
                </c:pt>
                <c:pt idx="7941">
                  <c:v>14.637</c:v>
                </c:pt>
                <c:pt idx="7942">
                  <c:v>14.456</c:v>
                </c:pt>
                <c:pt idx="7943">
                  <c:v>14.006</c:v>
                </c:pt>
                <c:pt idx="7944">
                  <c:v>13.509</c:v>
                </c:pt>
                <c:pt idx="7945">
                  <c:v>12.983000000000001</c:v>
                </c:pt>
                <c:pt idx="7946">
                  <c:v>12.72</c:v>
                </c:pt>
                <c:pt idx="7947">
                  <c:v>12.66</c:v>
                </c:pt>
                <c:pt idx="7948">
                  <c:v>12.566000000000001</c:v>
                </c:pt>
                <c:pt idx="7949">
                  <c:v>12.257999999999999</c:v>
                </c:pt>
                <c:pt idx="7950">
                  <c:v>12.143000000000001</c:v>
                </c:pt>
                <c:pt idx="7951">
                  <c:v>11.797000000000001</c:v>
                </c:pt>
                <c:pt idx="7952">
                  <c:v>11.452</c:v>
                </c:pt>
                <c:pt idx="7953">
                  <c:v>11.352</c:v>
                </c:pt>
                <c:pt idx="7954">
                  <c:v>11.266</c:v>
                </c:pt>
                <c:pt idx="7955">
                  <c:v>11.182</c:v>
                </c:pt>
                <c:pt idx="7956">
                  <c:v>11.09</c:v>
                </c:pt>
                <c:pt idx="7957">
                  <c:v>10.776</c:v>
                </c:pt>
                <c:pt idx="7958">
                  <c:v>10.48</c:v>
                </c:pt>
                <c:pt idx="7959">
                  <c:v>10.07</c:v>
                </c:pt>
                <c:pt idx="7960">
                  <c:v>9.5039999999999996</c:v>
                </c:pt>
                <c:pt idx="7961">
                  <c:v>8.8770000000000007</c:v>
                </c:pt>
                <c:pt idx="7962">
                  <c:v>8.4760000000000009</c:v>
                </c:pt>
                <c:pt idx="7963">
                  <c:v>7.9809999999999999</c:v>
                </c:pt>
                <c:pt idx="7964">
                  <c:v>7.3810000000000002</c:v>
                </c:pt>
                <c:pt idx="7965">
                  <c:v>7.0270000000000001</c:v>
                </c:pt>
                <c:pt idx="7966">
                  <c:v>6.859</c:v>
                </c:pt>
                <c:pt idx="7967">
                  <c:v>6.4829999999999997</c:v>
                </c:pt>
                <c:pt idx="7968">
                  <c:v>6.1710000000000003</c:v>
                </c:pt>
                <c:pt idx="7969">
                  <c:v>6.01</c:v>
                </c:pt>
                <c:pt idx="7970">
                  <c:v>5.87</c:v>
                </c:pt>
                <c:pt idx="7971">
                  <c:v>5.7359999999999998</c:v>
                </c:pt>
                <c:pt idx="7972">
                  <c:v>5.5919999999999996</c:v>
                </c:pt>
                <c:pt idx="7973">
                  <c:v>5.593</c:v>
                </c:pt>
                <c:pt idx="7974">
                  <c:v>5.6859999999999999</c:v>
                </c:pt>
                <c:pt idx="7975">
                  <c:v>5.7009999999999996</c:v>
                </c:pt>
                <c:pt idx="7976">
                  <c:v>5.6440000000000001</c:v>
                </c:pt>
                <c:pt idx="7977">
                  <c:v>5.2309999999999999</c:v>
                </c:pt>
                <c:pt idx="7978">
                  <c:v>5.173</c:v>
                </c:pt>
                <c:pt idx="7979">
                  <c:v>5.7430000000000003</c:v>
                </c:pt>
                <c:pt idx="7980">
                  <c:v>6.133</c:v>
                </c:pt>
                <c:pt idx="7981">
                  <c:v>6.2130000000000001</c:v>
                </c:pt>
                <c:pt idx="7982">
                  <c:v>6.0750000000000002</c:v>
                </c:pt>
                <c:pt idx="7983">
                  <c:v>6.4980000000000002</c:v>
                </c:pt>
                <c:pt idx="7984">
                  <c:v>6.7729999999999997</c:v>
                </c:pt>
                <c:pt idx="7985">
                  <c:v>6.6660000000000004</c:v>
                </c:pt>
                <c:pt idx="7986">
                  <c:v>6.2770000000000001</c:v>
                </c:pt>
                <c:pt idx="7987">
                  <c:v>5.8739999999999997</c:v>
                </c:pt>
                <c:pt idx="7988">
                  <c:v>5.5949999999999998</c:v>
                </c:pt>
                <c:pt idx="7989">
                  <c:v>5.351</c:v>
                </c:pt>
                <c:pt idx="7990">
                  <c:v>5.0190000000000001</c:v>
                </c:pt>
                <c:pt idx="7991">
                  <c:v>4.4850000000000003</c:v>
                </c:pt>
                <c:pt idx="7992">
                  <c:v>3.871</c:v>
                </c:pt>
                <c:pt idx="7993">
                  <c:v>3.347</c:v>
                </c:pt>
                <c:pt idx="7994">
                  <c:v>3.1469999999999998</c:v>
                </c:pt>
                <c:pt idx="7995">
                  <c:v>3.3119999999999998</c:v>
                </c:pt>
                <c:pt idx="7996">
                  <c:v>3.5590000000000002</c:v>
                </c:pt>
                <c:pt idx="7997">
                  <c:v>3.9140000000000001</c:v>
                </c:pt>
                <c:pt idx="7998">
                  <c:v>4.1500000000000004</c:v>
                </c:pt>
                <c:pt idx="7999">
                  <c:v>4.101</c:v>
                </c:pt>
                <c:pt idx="8000">
                  <c:v>3.8130000000000002</c:v>
                </c:pt>
                <c:pt idx="8001">
                  <c:v>3.6469999999999998</c:v>
                </c:pt>
                <c:pt idx="8002">
                  <c:v>3.544</c:v>
                </c:pt>
                <c:pt idx="8003">
                  <c:v>3.4849999999999999</c:v>
                </c:pt>
                <c:pt idx="8004">
                  <c:v>3.726</c:v>
                </c:pt>
                <c:pt idx="8005">
                  <c:v>4.1219999999999999</c:v>
                </c:pt>
                <c:pt idx="8006">
                  <c:v>4.74</c:v>
                </c:pt>
                <c:pt idx="8007">
                  <c:v>5.8449999999999998</c:v>
                </c:pt>
                <c:pt idx="8008">
                  <c:v>7.1139999999999999</c:v>
                </c:pt>
                <c:pt idx="8009">
                  <c:v>8.0039999999999996</c:v>
                </c:pt>
                <c:pt idx="8010">
                  <c:v>8.26</c:v>
                </c:pt>
                <c:pt idx="8011">
                  <c:v>8.0229999999999997</c:v>
                </c:pt>
                <c:pt idx="8012">
                  <c:v>7.7130000000000001</c:v>
                </c:pt>
                <c:pt idx="8013">
                  <c:v>7.47</c:v>
                </c:pt>
                <c:pt idx="8014">
                  <c:v>7.3360000000000003</c:v>
                </c:pt>
                <c:pt idx="8015">
                  <c:v>7.077</c:v>
                </c:pt>
                <c:pt idx="8016">
                  <c:v>6.9610000000000003</c:v>
                </c:pt>
                <c:pt idx="8017">
                  <c:v>7.0330000000000004</c:v>
                </c:pt>
                <c:pt idx="8018">
                  <c:v>6.9489999999999998</c:v>
                </c:pt>
                <c:pt idx="8019">
                  <c:v>6.9569999999999999</c:v>
                </c:pt>
                <c:pt idx="8020">
                  <c:v>7.0030000000000001</c:v>
                </c:pt>
                <c:pt idx="8021">
                  <c:v>7.173</c:v>
                </c:pt>
                <c:pt idx="8022">
                  <c:v>7.117</c:v>
                </c:pt>
                <c:pt idx="8023">
                  <c:v>6.8280000000000003</c:v>
                </c:pt>
                <c:pt idx="8024">
                  <c:v>6.8220000000000001</c:v>
                </c:pt>
                <c:pt idx="8025">
                  <c:v>6.54</c:v>
                </c:pt>
                <c:pt idx="8026">
                  <c:v>6.5170000000000003</c:v>
                </c:pt>
                <c:pt idx="8027">
                  <c:v>6.556</c:v>
                </c:pt>
                <c:pt idx="8028">
                  <c:v>6.4790000000000001</c:v>
                </c:pt>
                <c:pt idx="8029">
                  <c:v>6.3559999999999999</c:v>
                </c:pt>
                <c:pt idx="8030">
                  <c:v>6.5110000000000001</c:v>
                </c:pt>
                <c:pt idx="8031">
                  <c:v>6.9340000000000002</c:v>
                </c:pt>
                <c:pt idx="8032">
                  <c:v>7.11</c:v>
                </c:pt>
                <c:pt idx="8033">
                  <c:v>6.9660000000000002</c:v>
                </c:pt>
                <c:pt idx="8034">
                  <c:v>6.7789999999999999</c:v>
                </c:pt>
                <c:pt idx="8035">
                  <c:v>6.3760000000000003</c:v>
                </c:pt>
                <c:pt idx="8036">
                  <c:v>5.5279999999999996</c:v>
                </c:pt>
                <c:pt idx="8037">
                  <c:v>4.8630000000000004</c:v>
                </c:pt>
                <c:pt idx="8038">
                  <c:v>4.3170000000000002</c:v>
                </c:pt>
                <c:pt idx="8039">
                  <c:v>4.0979999999999999</c:v>
                </c:pt>
                <c:pt idx="8040">
                  <c:v>3.9780000000000002</c:v>
                </c:pt>
                <c:pt idx="8041">
                  <c:v>3.8</c:v>
                </c:pt>
                <c:pt idx="8042">
                  <c:v>3.4279999999999999</c:v>
                </c:pt>
                <c:pt idx="8043">
                  <c:v>3.2959999999999998</c:v>
                </c:pt>
                <c:pt idx="8044">
                  <c:v>3.5169999999999999</c:v>
                </c:pt>
                <c:pt idx="8045">
                  <c:v>3.6459999999999999</c:v>
                </c:pt>
                <c:pt idx="8046">
                  <c:v>3.919</c:v>
                </c:pt>
                <c:pt idx="8047">
                  <c:v>4.508</c:v>
                </c:pt>
                <c:pt idx="8048">
                  <c:v>5.0869999999999997</c:v>
                </c:pt>
                <c:pt idx="8049">
                  <c:v>5.2409999999999997</c:v>
                </c:pt>
                <c:pt idx="8050">
                  <c:v>5.1829999999999998</c:v>
                </c:pt>
                <c:pt idx="8051">
                  <c:v>5.1719999999999997</c:v>
                </c:pt>
                <c:pt idx="8052">
                  <c:v>5.5430000000000001</c:v>
                </c:pt>
                <c:pt idx="8053">
                  <c:v>5.8220000000000001</c:v>
                </c:pt>
                <c:pt idx="8054">
                  <c:v>6.1829999999999998</c:v>
                </c:pt>
                <c:pt idx="8055">
                  <c:v>6.6859999999999999</c:v>
                </c:pt>
                <c:pt idx="8056">
                  <c:v>6.8280000000000003</c:v>
                </c:pt>
                <c:pt idx="8057">
                  <c:v>6.7560000000000002</c:v>
                </c:pt>
                <c:pt idx="8058">
                  <c:v>6.7960000000000003</c:v>
                </c:pt>
                <c:pt idx="8059">
                  <c:v>6.76</c:v>
                </c:pt>
                <c:pt idx="8060">
                  <c:v>6.7080000000000002</c:v>
                </c:pt>
                <c:pt idx="8061">
                  <c:v>6.43</c:v>
                </c:pt>
                <c:pt idx="8062">
                  <c:v>6.1710000000000003</c:v>
                </c:pt>
                <c:pt idx="8063">
                  <c:v>5.7279999999999998</c:v>
                </c:pt>
                <c:pt idx="8064">
                  <c:v>5.117</c:v>
                </c:pt>
                <c:pt idx="8065">
                  <c:v>4.6319999999999997</c:v>
                </c:pt>
                <c:pt idx="8066">
                  <c:v>4.3860000000000001</c:v>
                </c:pt>
                <c:pt idx="8067">
                  <c:v>4.0279999999999996</c:v>
                </c:pt>
                <c:pt idx="8068">
                  <c:v>3.8</c:v>
                </c:pt>
                <c:pt idx="8069">
                  <c:v>4.2969999999999997</c:v>
                </c:pt>
                <c:pt idx="8070">
                  <c:v>4.7160000000000002</c:v>
                </c:pt>
                <c:pt idx="8071">
                  <c:v>4.7469999999999999</c:v>
                </c:pt>
                <c:pt idx="8072">
                  <c:v>4.5540000000000003</c:v>
                </c:pt>
                <c:pt idx="8073">
                  <c:v>4.399</c:v>
                </c:pt>
                <c:pt idx="8074">
                  <c:v>4.5890000000000004</c:v>
                </c:pt>
                <c:pt idx="8075">
                  <c:v>5.1319999999999997</c:v>
                </c:pt>
                <c:pt idx="8076">
                  <c:v>5.0410000000000004</c:v>
                </c:pt>
                <c:pt idx="8077">
                  <c:v>4.8380000000000001</c:v>
                </c:pt>
                <c:pt idx="8078">
                  <c:v>4.9530000000000003</c:v>
                </c:pt>
                <c:pt idx="8079">
                  <c:v>5.2080000000000002</c:v>
                </c:pt>
                <c:pt idx="8080">
                  <c:v>5.4429999999999996</c:v>
                </c:pt>
                <c:pt idx="8081">
                  <c:v>5.8630000000000004</c:v>
                </c:pt>
                <c:pt idx="8082">
                  <c:v>6.2380000000000004</c:v>
                </c:pt>
                <c:pt idx="8083">
                  <c:v>6.4139999999999997</c:v>
                </c:pt>
                <c:pt idx="8084">
                  <c:v>6.242</c:v>
                </c:pt>
                <c:pt idx="8085">
                  <c:v>5.7220000000000004</c:v>
                </c:pt>
                <c:pt idx="8086">
                  <c:v>5.298</c:v>
                </c:pt>
                <c:pt idx="8087">
                  <c:v>5.0330000000000004</c:v>
                </c:pt>
                <c:pt idx="8088">
                  <c:v>4.8040000000000003</c:v>
                </c:pt>
                <c:pt idx="8089">
                  <c:v>4.5890000000000004</c:v>
                </c:pt>
                <c:pt idx="8090">
                  <c:v>4.4800000000000004</c:v>
                </c:pt>
                <c:pt idx="8091">
                  <c:v>4.593</c:v>
                </c:pt>
                <c:pt idx="8092">
                  <c:v>4.7750000000000004</c:v>
                </c:pt>
                <c:pt idx="8093">
                  <c:v>4.923</c:v>
                </c:pt>
                <c:pt idx="8094">
                  <c:v>5.0259999999999998</c:v>
                </c:pt>
                <c:pt idx="8095">
                  <c:v>4.9950000000000001</c:v>
                </c:pt>
                <c:pt idx="8096">
                  <c:v>4.6459999999999999</c:v>
                </c:pt>
                <c:pt idx="8097">
                  <c:v>3.9969999999999999</c:v>
                </c:pt>
                <c:pt idx="8098">
                  <c:v>3.5649999999999999</c:v>
                </c:pt>
                <c:pt idx="8099">
                  <c:v>3.6949999999999998</c:v>
                </c:pt>
                <c:pt idx="8100">
                  <c:v>3.7250000000000001</c:v>
                </c:pt>
                <c:pt idx="8101">
                  <c:v>3.532</c:v>
                </c:pt>
                <c:pt idx="8102">
                  <c:v>3.6280000000000001</c:v>
                </c:pt>
                <c:pt idx="8103">
                  <c:v>3.7789999999999999</c:v>
                </c:pt>
                <c:pt idx="8104">
                  <c:v>4.1399999999999997</c:v>
                </c:pt>
                <c:pt idx="8105">
                  <c:v>4.4740000000000002</c:v>
                </c:pt>
                <c:pt idx="8106">
                  <c:v>4.6900000000000004</c:v>
                </c:pt>
                <c:pt idx="8107">
                  <c:v>4.9400000000000004</c:v>
                </c:pt>
                <c:pt idx="8108">
                  <c:v>5.4550000000000001</c:v>
                </c:pt>
                <c:pt idx="8109">
                  <c:v>6.1609999999999996</c:v>
                </c:pt>
                <c:pt idx="8110">
                  <c:v>6.7629999999999999</c:v>
                </c:pt>
                <c:pt idx="8111">
                  <c:v>7.1790000000000003</c:v>
                </c:pt>
                <c:pt idx="8112">
                  <c:v>7.42</c:v>
                </c:pt>
                <c:pt idx="8113">
                  <c:v>7.3380000000000001</c:v>
                </c:pt>
                <c:pt idx="8114">
                  <c:v>6.7069999999999999</c:v>
                </c:pt>
                <c:pt idx="8115">
                  <c:v>6.09</c:v>
                </c:pt>
                <c:pt idx="8116">
                  <c:v>5.5129999999999999</c:v>
                </c:pt>
                <c:pt idx="8117">
                  <c:v>5.1340000000000003</c:v>
                </c:pt>
                <c:pt idx="8118">
                  <c:v>5.0620000000000003</c:v>
                </c:pt>
                <c:pt idx="8119">
                  <c:v>5.101</c:v>
                </c:pt>
                <c:pt idx="8120">
                  <c:v>5.18</c:v>
                </c:pt>
                <c:pt idx="8121">
                  <c:v>5.3559999999999999</c:v>
                </c:pt>
                <c:pt idx="8122">
                  <c:v>5.9</c:v>
                </c:pt>
                <c:pt idx="8123">
                  <c:v>6.1459999999999999</c:v>
                </c:pt>
                <c:pt idx="8124">
                  <c:v>6.3390000000000004</c:v>
                </c:pt>
                <c:pt idx="8125">
                  <c:v>6.5</c:v>
                </c:pt>
                <c:pt idx="8126">
                  <c:v>6.8070000000000004</c:v>
                </c:pt>
                <c:pt idx="8127">
                  <c:v>7.6859999999999999</c:v>
                </c:pt>
                <c:pt idx="8128">
                  <c:v>8.2050000000000001</c:v>
                </c:pt>
                <c:pt idx="8129">
                  <c:v>8.2569999999999997</c:v>
                </c:pt>
                <c:pt idx="8130">
                  <c:v>8.3640000000000008</c:v>
                </c:pt>
                <c:pt idx="8131">
                  <c:v>8.5660000000000007</c:v>
                </c:pt>
                <c:pt idx="8132">
                  <c:v>9.0389999999999997</c:v>
                </c:pt>
                <c:pt idx="8133">
                  <c:v>9.1199999999999992</c:v>
                </c:pt>
                <c:pt idx="8134">
                  <c:v>9.3659999999999997</c:v>
                </c:pt>
                <c:pt idx="8135">
                  <c:v>9.6</c:v>
                </c:pt>
                <c:pt idx="8136">
                  <c:v>9.6430000000000007</c:v>
                </c:pt>
                <c:pt idx="8137">
                  <c:v>9.7520000000000007</c:v>
                </c:pt>
                <c:pt idx="8138">
                  <c:v>9.8699999999999992</c:v>
                </c:pt>
                <c:pt idx="8139">
                  <c:v>10.006</c:v>
                </c:pt>
                <c:pt idx="8140">
                  <c:v>10.154</c:v>
                </c:pt>
                <c:pt idx="8141">
                  <c:v>10.874000000000001</c:v>
                </c:pt>
                <c:pt idx="8142">
                  <c:v>11.019</c:v>
                </c:pt>
                <c:pt idx="8143">
                  <c:v>10.795</c:v>
                </c:pt>
                <c:pt idx="8144">
                  <c:v>10.879</c:v>
                </c:pt>
                <c:pt idx="8145">
                  <c:v>11.03</c:v>
                </c:pt>
                <c:pt idx="8146">
                  <c:v>11.35</c:v>
                </c:pt>
                <c:pt idx="8147">
                  <c:v>11.486000000000001</c:v>
                </c:pt>
                <c:pt idx="8148">
                  <c:v>11.986000000000001</c:v>
                </c:pt>
                <c:pt idx="8149">
                  <c:v>12.068</c:v>
                </c:pt>
                <c:pt idx="8150">
                  <c:v>11.744</c:v>
                </c:pt>
                <c:pt idx="8151">
                  <c:v>12.028</c:v>
                </c:pt>
                <c:pt idx="8152">
                  <c:v>12.125</c:v>
                </c:pt>
                <c:pt idx="8153">
                  <c:v>12.468999999999999</c:v>
                </c:pt>
                <c:pt idx="8154">
                  <c:v>12.612</c:v>
                </c:pt>
                <c:pt idx="8155">
                  <c:v>12.398999999999999</c:v>
                </c:pt>
                <c:pt idx="8156">
                  <c:v>12.101000000000001</c:v>
                </c:pt>
                <c:pt idx="8157">
                  <c:v>11.805</c:v>
                </c:pt>
                <c:pt idx="8158">
                  <c:v>11.417999999999999</c:v>
                </c:pt>
                <c:pt idx="8159">
                  <c:v>10.702</c:v>
                </c:pt>
                <c:pt idx="8160">
                  <c:v>9.9090000000000007</c:v>
                </c:pt>
                <c:pt idx="8161">
                  <c:v>9.3610000000000007</c:v>
                </c:pt>
                <c:pt idx="8162">
                  <c:v>8.9390000000000001</c:v>
                </c:pt>
                <c:pt idx="8163">
                  <c:v>8.6460000000000008</c:v>
                </c:pt>
                <c:pt idx="8164">
                  <c:v>8.4629999999999992</c:v>
                </c:pt>
                <c:pt idx="8165">
                  <c:v>8.2629999999999999</c:v>
                </c:pt>
                <c:pt idx="8166">
                  <c:v>8.3249999999999993</c:v>
                </c:pt>
                <c:pt idx="8167">
                  <c:v>8.1440000000000001</c:v>
                </c:pt>
                <c:pt idx="8168">
                  <c:v>7.9180000000000001</c:v>
                </c:pt>
                <c:pt idx="8169">
                  <c:v>7.4530000000000003</c:v>
                </c:pt>
                <c:pt idx="8170">
                  <c:v>7.18</c:v>
                </c:pt>
                <c:pt idx="8171">
                  <c:v>7.2190000000000003</c:v>
                </c:pt>
                <c:pt idx="8172">
                  <c:v>7.633</c:v>
                </c:pt>
                <c:pt idx="8173">
                  <c:v>7.5540000000000003</c:v>
                </c:pt>
                <c:pt idx="8174">
                  <c:v>7.7560000000000002</c:v>
                </c:pt>
                <c:pt idx="8175">
                  <c:v>8.4819999999999993</c:v>
                </c:pt>
                <c:pt idx="8176">
                  <c:v>8.7449999999999992</c:v>
                </c:pt>
                <c:pt idx="8177">
                  <c:v>8.8030000000000008</c:v>
                </c:pt>
                <c:pt idx="8178">
                  <c:v>8.9949999999999992</c:v>
                </c:pt>
                <c:pt idx="8179">
                  <c:v>9.1639999999999997</c:v>
                </c:pt>
                <c:pt idx="8180">
                  <c:v>9.5459999999999994</c:v>
                </c:pt>
                <c:pt idx="8181">
                  <c:v>9.6039999999999992</c:v>
                </c:pt>
                <c:pt idx="8182">
                  <c:v>10.124000000000001</c:v>
                </c:pt>
                <c:pt idx="8183">
                  <c:v>10.340999999999999</c:v>
                </c:pt>
                <c:pt idx="8184">
                  <c:v>10.927</c:v>
                </c:pt>
                <c:pt idx="8185">
                  <c:v>11.459</c:v>
                </c:pt>
                <c:pt idx="8186">
                  <c:v>11.906000000000001</c:v>
                </c:pt>
                <c:pt idx="8187">
                  <c:v>12.907999999999999</c:v>
                </c:pt>
                <c:pt idx="8188">
                  <c:v>13.663</c:v>
                </c:pt>
                <c:pt idx="8189">
                  <c:v>14.228999999999999</c:v>
                </c:pt>
                <c:pt idx="8190">
                  <c:v>14.553000000000001</c:v>
                </c:pt>
                <c:pt idx="8191">
                  <c:v>14.781000000000001</c:v>
                </c:pt>
                <c:pt idx="8192">
                  <c:v>14.074999999999999</c:v>
                </c:pt>
                <c:pt idx="8193">
                  <c:v>13.098000000000001</c:v>
                </c:pt>
                <c:pt idx="8194">
                  <c:v>12.122999999999999</c:v>
                </c:pt>
                <c:pt idx="8195">
                  <c:v>11.675000000000001</c:v>
                </c:pt>
                <c:pt idx="8196">
                  <c:v>11.147</c:v>
                </c:pt>
                <c:pt idx="8197">
                  <c:v>11.022</c:v>
                </c:pt>
                <c:pt idx="8198">
                  <c:v>11.153</c:v>
                </c:pt>
                <c:pt idx="8199">
                  <c:v>11.526</c:v>
                </c:pt>
                <c:pt idx="8200">
                  <c:v>11.946999999999999</c:v>
                </c:pt>
                <c:pt idx="8201">
                  <c:v>12.196999999999999</c:v>
                </c:pt>
                <c:pt idx="8202">
                  <c:v>12.304</c:v>
                </c:pt>
                <c:pt idx="8203">
                  <c:v>12.398</c:v>
                </c:pt>
                <c:pt idx="8204">
                  <c:v>12.35</c:v>
                </c:pt>
                <c:pt idx="8205">
                  <c:v>11.919</c:v>
                </c:pt>
                <c:pt idx="8206">
                  <c:v>11.57</c:v>
                </c:pt>
                <c:pt idx="8207">
                  <c:v>11.754</c:v>
                </c:pt>
                <c:pt idx="8208">
                  <c:v>11.753</c:v>
                </c:pt>
                <c:pt idx="8209">
                  <c:v>11.925000000000001</c:v>
                </c:pt>
                <c:pt idx="8210">
                  <c:v>11.972</c:v>
                </c:pt>
                <c:pt idx="8211">
                  <c:v>11.89</c:v>
                </c:pt>
                <c:pt idx="8212">
                  <c:v>11.946</c:v>
                </c:pt>
                <c:pt idx="8213">
                  <c:v>11.616</c:v>
                </c:pt>
                <c:pt idx="8214">
                  <c:v>10.746</c:v>
                </c:pt>
                <c:pt idx="8215">
                  <c:v>10.192</c:v>
                </c:pt>
                <c:pt idx="8216">
                  <c:v>9.4649999999999999</c:v>
                </c:pt>
                <c:pt idx="8217">
                  <c:v>8.9600000000000009</c:v>
                </c:pt>
                <c:pt idx="8218">
                  <c:v>9.2880000000000003</c:v>
                </c:pt>
                <c:pt idx="8219">
                  <c:v>10.084</c:v>
                </c:pt>
                <c:pt idx="8220">
                  <c:v>10.715</c:v>
                </c:pt>
                <c:pt idx="8221">
                  <c:v>11.092000000000001</c:v>
                </c:pt>
                <c:pt idx="8222">
                  <c:v>11.581</c:v>
                </c:pt>
                <c:pt idx="8223">
                  <c:v>11.792999999999999</c:v>
                </c:pt>
                <c:pt idx="8224">
                  <c:v>11.449</c:v>
                </c:pt>
                <c:pt idx="8225">
                  <c:v>11.147</c:v>
                </c:pt>
                <c:pt idx="8226">
                  <c:v>10.364000000000001</c:v>
                </c:pt>
                <c:pt idx="8227">
                  <c:v>9.798</c:v>
                </c:pt>
                <c:pt idx="8228">
                  <c:v>9.2409999999999997</c:v>
                </c:pt>
                <c:pt idx="8229">
                  <c:v>8.6470000000000002</c:v>
                </c:pt>
                <c:pt idx="8230">
                  <c:v>8.2590000000000003</c:v>
                </c:pt>
                <c:pt idx="8231">
                  <c:v>7.8179999999999996</c:v>
                </c:pt>
                <c:pt idx="8232">
                  <c:v>7.4770000000000003</c:v>
                </c:pt>
                <c:pt idx="8233">
                  <c:v>7.1269999999999998</c:v>
                </c:pt>
                <c:pt idx="8234">
                  <c:v>6.6890000000000001</c:v>
                </c:pt>
                <c:pt idx="8235">
                  <c:v>6.8259999999999996</c:v>
                </c:pt>
                <c:pt idx="8236">
                  <c:v>6.6440000000000001</c:v>
                </c:pt>
                <c:pt idx="8237">
                  <c:v>7.1</c:v>
                </c:pt>
                <c:pt idx="8238">
                  <c:v>7.5359999999999996</c:v>
                </c:pt>
                <c:pt idx="8239">
                  <c:v>7.2119999999999997</c:v>
                </c:pt>
                <c:pt idx="8240">
                  <c:v>7.45</c:v>
                </c:pt>
                <c:pt idx="8241">
                  <c:v>7.6589999999999998</c:v>
                </c:pt>
                <c:pt idx="8242">
                  <c:v>8.4960000000000004</c:v>
                </c:pt>
                <c:pt idx="8243">
                  <c:v>8.9860000000000007</c:v>
                </c:pt>
                <c:pt idx="8244">
                  <c:v>9.3379999999999992</c:v>
                </c:pt>
                <c:pt idx="8245">
                  <c:v>9.875</c:v>
                </c:pt>
                <c:pt idx="8246">
                  <c:v>10.574999999999999</c:v>
                </c:pt>
                <c:pt idx="8247">
                  <c:v>11.183999999999999</c:v>
                </c:pt>
                <c:pt idx="8248">
                  <c:v>11.63</c:v>
                </c:pt>
                <c:pt idx="8249">
                  <c:v>12.086</c:v>
                </c:pt>
                <c:pt idx="8250">
                  <c:v>13.25</c:v>
                </c:pt>
                <c:pt idx="8251">
                  <c:v>13.244</c:v>
                </c:pt>
                <c:pt idx="8252">
                  <c:v>13.363</c:v>
                </c:pt>
                <c:pt idx="8253">
                  <c:v>13.269</c:v>
                </c:pt>
                <c:pt idx="8254">
                  <c:v>13.068</c:v>
                </c:pt>
                <c:pt idx="8255">
                  <c:v>12.629</c:v>
                </c:pt>
                <c:pt idx="8256">
                  <c:v>11.971</c:v>
                </c:pt>
                <c:pt idx="8257">
                  <c:v>11.199</c:v>
                </c:pt>
                <c:pt idx="8258">
                  <c:v>10.395</c:v>
                </c:pt>
                <c:pt idx="8259">
                  <c:v>9.1389999999999993</c:v>
                </c:pt>
                <c:pt idx="8260">
                  <c:v>8.51</c:v>
                </c:pt>
                <c:pt idx="8261">
                  <c:v>8.0920000000000005</c:v>
                </c:pt>
                <c:pt idx="8262">
                  <c:v>7.6710000000000003</c:v>
                </c:pt>
                <c:pt idx="8263">
                  <c:v>7.2690000000000001</c:v>
                </c:pt>
                <c:pt idx="8264">
                  <c:v>7.0919999999999996</c:v>
                </c:pt>
                <c:pt idx="8265">
                  <c:v>7.1029999999999998</c:v>
                </c:pt>
                <c:pt idx="8266">
                  <c:v>6.79</c:v>
                </c:pt>
                <c:pt idx="8267">
                  <c:v>6.4509999999999996</c:v>
                </c:pt>
                <c:pt idx="8268">
                  <c:v>6.298</c:v>
                </c:pt>
                <c:pt idx="8269">
                  <c:v>6.28</c:v>
                </c:pt>
                <c:pt idx="8270">
                  <c:v>6.524</c:v>
                </c:pt>
                <c:pt idx="8271">
                  <c:v>7.2140000000000004</c:v>
                </c:pt>
                <c:pt idx="8272">
                  <c:v>7.67</c:v>
                </c:pt>
                <c:pt idx="8273">
                  <c:v>7.8689999999999998</c:v>
                </c:pt>
                <c:pt idx="8274">
                  <c:v>7.931</c:v>
                </c:pt>
                <c:pt idx="8275">
                  <c:v>7.891</c:v>
                </c:pt>
                <c:pt idx="8276">
                  <c:v>7.7359999999999998</c:v>
                </c:pt>
                <c:pt idx="8277">
                  <c:v>7.5679999999999996</c:v>
                </c:pt>
                <c:pt idx="8278">
                  <c:v>7.6180000000000003</c:v>
                </c:pt>
                <c:pt idx="8279">
                  <c:v>7.5140000000000002</c:v>
                </c:pt>
                <c:pt idx="8280">
                  <c:v>7.3410000000000002</c:v>
                </c:pt>
                <c:pt idx="8281">
                  <c:v>7.0890000000000004</c:v>
                </c:pt>
                <c:pt idx="8282">
                  <c:v>7.0789999999999997</c:v>
                </c:pt>
                <c:pt idx="8283">
                  <c:v>7.149</c:v>
                </c:pt>
                <c:pt idx="8284">
                  <c:v>7.1050000000000004</c:v>
                </c:pt>
                <c:pt idx="8285">
                  <c:v>6.9880000000000004</c:v>
                </c:pt>
                <c:pt idx="8286">
                  <c:v>7.0460000000000003</c:v>
                </c:pt>
                <c:pt idx="8287">
                  <c:v>7.0590000000000002</c:v>
                </c:pt>
                <c:pt idx="8288">
                  <c:v>6.9740000000000002</c:v>
                </c:pt>
                <c:pt idx="8289">
                  <c:v>7.2380000000000004</c:v>
                </c:pt>
                <c:pt idx="8290">
                  <c:v>8.2569999999999997</c:v>
                </c:pt>
                <c:pt idx="8291">
                  <c:v>9.1059999999999999</c:v>
                </c:pt>
                <c:pt idx="8292">
                  <c:v>9.9130000000000003</c:v>
                </c:pt>
                <c:pt idx="8293">
                  <c:v>10.513999999999999</c:v>
                </c:pt>
                <c:pt idx="8294">
                  <c:v>10.696</c:v>
                </c:pt>
                <c:pt idx="8295">
                  <c:v>11.276999999999999</c:v>
                </c:pt>
                <c:pt idx="8296">
                  <c:v>11.819000000000001</c:v>
                </c:pt>
                <c:pt idx="8297">
                  <c:v>12.336</c:v>
                </c:pt>
                <c:pt idx="8298">
                  <c:v>12.91</c:v>
                </c:pt>
                <c:pt idx="8299">
                  <c:v>13.205</c:v>
                </c:pt>
                <c:pt idx="8300">
                  <c:v>13.37</c:v>
                </c:pt>
                <c:pt idx="8301">
                  <c:v>13.478</c:v>
                </c:pt>
                <c:pt idx="8302">
                  <c:v>13.202999999999999</c:v>
                </c:pt>
                <c:pt idx="8303">
                  <c:v>12.366</c:v>
                </c:pt>
                <c:pt idx="8304">
                  <c:v>10.747999999999999</c:v>
                </c:pt>
                <c:pt idx="8305">
                  <c:v>9.4969999999999999</c:v>
                </c:pt>
                <c:pt idx="8306">
                  <c:v>9.2379999999999995</c:v>
                </c:pt>
                <c:pt idx="8307">
                  <c:v>9.11</c:v>
                </c:pt>
                <c:pt idx="8308">
                  <c:v>9.1530000000000005</c:v>
                </c:pt>
                <c:pt idx="8309">
                  <c:v>8.5589999999999993</c:v>
                </c:pt>
                <c:pt idx="8310">
                  <c:v>7.8819999999999997</c:v>
                </c:pt>
                <c:pt idx="8311">
                  <c:v>7.3659999999999997</c:v>
                </c:pt>
                <c:pt idx="8312">
                  <c:v>7.9569999999999999</c:v>
                </c:pt>
                <c:pt idx="8313">
                  <c:v>8.7729999999999997</c:v>
                </c:pt>
                <c:pt idx="8314">
                  <c:v>9.4060000000000006</c:v>
                </c:pt>
                <c:pt idx="8315">
                  <c:v>9.9060000000000006</c:v>
                </c:pt>
                <c:pt idx="8316">
                  <c:v>10.157</c:v>
                </c:pt>
                <c:pt idx="8317">
                  <c:v>10.329000000000001</c:v>
                </c:pt>
                <c:pt idx="8318">
                  <c:v>10.191000000000001</c:v>
                </c:pt>
                <c:pt idx="8319">
                  <c:v>9.8919999999999995</c:v>
                </c:pt>
                <c:pt idx="8320">
                  <c:v>9.4220000000000006</c:v>
                </c:pt>
                <c:pt idx="8321">
                  <c:v>9.3260000000000005</c:v>
                </c:pt>
                <c:pt idx="8322">
                  <c:v>9.7539999999999996</c:v>
                </c:pt>
                <c:pt idx="8323">
                  <c:v>10.127000000000001</c:v>
                </c:pt>
                <c:pt idx="8324">
                  <c:v>10.278</c:v>
                </c:pt>
                <c:pt idx="8325">
                  <c:v>10.199</c:v>
                </c:pt>
                <c:pt idx="8326">
                  <c:v>10.071999999999999</c:v>
                </c:pt>
                <c:pt idx="8327">
                  <c:v>10.034000000000001</c:v>
                </c:pt>
                <c:pt idx="8328">
                  <c:v>9.85</c:v>
                </c:pt>
                <c:pt idx="8329">
                  <c:v>9.5790000000000006</c:v>
                </c:pt>
                <c:pt idx="8330">
                  <c:v>9.0719999999999992</c:v>
                </c:pt>
                <c:pt idx="8331">
                  <c:v>8.7460000000000004</c:v>
                </c:pt>
                <c:pt idx="8332">
                  <c:v>9.577</c:v>
                </c:pt>
                <c:pt idx="8333">
                  <c:v>9.9469999999999992</c:v>
                </c:pt>
                <c:pt idx="8334">
                  <c:v>10.348000000000001</c:v>
                </c:pt>
                <c:pt idx="8335">
                  <c:v>11.125999999999999</c:v>
                </c:pt>
                <c:pt idx="8336">
                  <c:v>11.869</c:v>
                </c:pt>
                <c:pt idx="8337">
                  <c:v>12.269</c:v>
                </c:pt>
                <c:pt idx="8338">
                  <c:v>12.297000000000001</c:v>
                </c:pt>
                <c:pt idx="8339">
                  <c:v>12.906000000000001</c:v>
                </c:pt>
                <c:pt idx="8340">
                  <c:v>13.433</c:v>
                </c:pt>
                <c:pt idx="8341">
                  <c:v>13.371</c:v>
                </c:pt>
                <c:pt idx="8342">
                  <c:v>12.787000000000001</c:v>
                </c:pt>
                <c:pt idx="8343">
                  <c:v>12.536</c:v>
                </c:pt>
                <c:pt idx="8344">
                  <c:v>12.596</c:v>
                </c:pt>
                <c:pt idx="8345">
                  <c:v>12.215999999999999</c:v>
                </c:pt>
                <c:pt idx="8346">
                  <c:v>11.382</c:v>
                </c:pt>
                <c:pt idx="8347">
                  <c:v>9.9149999999999991</c:v>
                </c:pt>
                <c:pt idx="8348">
                  <c:v>8.81</c:v>
                </c:pt>
                <c:pt idx="8349">
                  <c:v>8.4359999999999999</c:v>
                </c:pt>
                <c:pt idx="8350">
                  <c:v>8.3729999999999993</c:v>
                </c:pt>
                <c:pt idx="8351">
                  <c:v>8.6630000000000003</c:v>
                </c:pt>
                <c:pt idx="8352">
                  <c:v>9.2579999999999991</c:v>
                </c:pt>
                <c:pt idx="8353">
                  <c:v>10.079000000000001</c:v>
                </c:pt>
                <c:pt idx="8354">
                  <c:v>10.802</c:v>
                </c:pt>
                <c:pt idx="8355">
                  <c:v>12.382</c:v>
                </c:pt>
                <c:pt idx="8356">
                  <c:v>13.369</c:v>
                </c:pt>
                <c:pt idx="8357">
                  <c:v>12.77</c:v>
                </c:pt>
                <c:pt idx="8358">
                  <c:v>12.260999999999999</c:v>
                </c:pt>
                <c:pt idx="8359">
                  <c:v>11.68</c:v>
                </c:pt>
                <c:pt idx="8360">
                  <c:v>10.85</c:v>
                </c:pt>
                <c:pt idx="8361">
                  <c:v>9.7449999999999992</c:v>
                </c:pt>
                <c:pt idx="8362">
                  <c:v>9.4920000000000009</c:v>
                </c:pt>
                <c:pt idx="8363">
                  <c:v>10.505000000000001</c:v>
                </c:pt>
                <c:pt idx="8364">
                  <c:v>11.292999999999999</c:v>
                </c:pt>
                <c:pt idx="8365">
                  <c:v>11.371</c:v>
                </c:pt>
                <c:pt idx="8366">
                  <c:v>11.141</c:v>
                </c:pt>
                <c:pt idx="8367">
                  <c:v>10.89</c:v>
                </c:pt>
                <c:pt idx="8368">
                  <c:v>10.204000000000001</c:v>
                </c:pt>
                <c:pt idx="8369">
                  <c:v>9.3689999999999998</c:v>
                </c:pt>
                <c:pt idx="8370">
                  <c:v>9.0139999999999993</c:v>
                </c:pt>
                <c:pt idx="8371">
                  <c:v>9.0039999999999996</c:v>
                </c:pt>
                <c:pt idx="8372">
                  <c:v>8.9060000000000006</c:v>
                </c:pt>
                <c:pt idx="8373">
                  <c:v>8.6760000000000002</c:v>
                </c:pt>
                <c:pt idx="8374">
                  <c:v>8.266</c:v>
                </c:pt>
                <c:pt idx="8375">
                  <c:v>8.0180000000000007</c:v>
                </c:pt>
                <c:pt idx="8376">
                  <c:v>7.782</c:v>
                </c:pt>
                <c:pt idx="8377">
                  <c:v>7.6989999999999998</c:v>
                </c:pt>
                <c:pt idx="8378">
                  <c:v>7.7030000000000003</c:v>
                </c:pt>
                <c:pt idx="8379">
                  <c:v>7.7469999999999999</c:v>
                </c:pt>
                <c:pt idx="8380">
                  <c:v>7.8</c:v>
                </c:pt>
                <c:pt idx="8381">
                  <c:v>7.8380000000000001</c:v>
                </c:pt>
                <c:pt idx="8382">
                  <c:v>7.8360000000000003</c:v>
                </c:pt>
                <c:pt idx="8383">
                  <c:v>7.8010000000000002</c:v>
                </c:pt>
                <c:pt idx="8384">
                  <c:v>7.6689999999999996</c:v>
                </c:pt>
                <c:pt idx="8385">
                  <c:v>7.032</c:v>
                </c:pt>
                <c:pt idx="8386">
                  <c:v>6.2759999999999998</c:v>
                </c:pt>
                <c:pt idx="8387">
                  <c:v>5.6879999999999997</c:v>
                </c:pt>
                <c:pt idx="8388">
                  <c:v>5.2350000000000003</c:v>
                </c:pt>
                <c:pt idx="8389">
                  <c:v>5.2320000000000002</c:v>
                </c:pt>
                <c:pt idx="8390">
                  <c:v>5.6020000000000003</c:v>
                </c:pt>
                <c:pt idx="8391">
                  <c:v>6.1109999999999998</c:v>
                </c:pt>
                <c:pt idx="8392">
                  <c:v>6.55</c:v>
                </c:pt>
                <c:pt idx="8393">
                  <c:v>6.9379999999999997</c:v>
                </c:pt>
                <c:pt idx="8394">
                  <c:v>7.0720000000000001</c:v>
                </c:pt>
                <c:pt idx="8395">
                  <c:v>7.1280000000000001</c:v>
                </c:pt>
                <c:pt idx="8396">
                  <c:v>7.101</c:v>
                </c:pt>
                <c:pt idx="8397">
                  <c:v>7.2939999999999996</c:v>
                </c:pt>
                <c:pt idx="8398">
                  <c:v>7.7130000000000001</c:v>
                </c:pt>
                <c:pt idx="8399">
                  <c:v>8.2970000000000006</c:v>
                </c:pt>
                <c:pt idx="8400">
                  <c:v>8.8510000000000009</c:v>
                </c:pt>
                <c:pt idx="8401">
                  <c:v>9.1440000000000001</c:v>
                </c:pt>
                <c:pt idx="8402">
                  <c:v>9.2219999999999995</c:v>
                </c:pt>
                <c:pt idx="8403">
                  <c:v>9.4580000000000002</c:v>
                </c:pt>
                <c:pt idx="8404">
                  <c:v>9.7070000000000007</c:v>
                </c:pt>
                <c:pt idx="8405">
                  <c:v>10.372</c:v>
                </c:pt>
                <c:pt idx="8406">
                  <c:v>9.7509999999999994</c:v>
                </c:pt>
                <c:pt idx="8407">
                  <c:v>9.609</c:v>
                </c:pt>
                <c:pt idx="8408">
                  <c:v>9.7919999999999998</c:v>
                </c:pt>
                <c:pt idx="8409">
                  <c:v>10.241</c:v>
                </c:pt>
                <c:pt idx="8410">
                  <c:v>9.9239999999999995</c:v>
                </c:pt>
                <c:pt idx="8411">
                  <c:v>10.135</c:v>
                </c:pt>
                <c:pt idx="8412">
                  <c:v>10.63</c:v>
                </c:pt>
                <c:pt idx="8413">
                  <c:v>10.878</c:v>
                </c:pt>
                <c:pt idx="8414">
                  <c:v>11.023</c:v>
                </c:pt>
                <c:pt idx="8415">
                  <c:v>10.412000000000001</c:v>
                </c:pt>
                <c:pt idx="8416">
                  <c:v>9.5269999999999992</c:v>
                </c:pt>
                <c:pt idx="8417">
                  <c:v>8.85</c:v>
                </c:pt>
                <c:pt idx="8418">
                  <c:v>8.1069999999999993</c:v>
                </c:pt>
                <c:pt idx="8419">
                  <c:v>8.1820000000000004</c:v>
                </c:pt>
                <c:pt idx="8420">
                  <c:v>7.9059999999999997</c:v>
                </c:pt>
                <c:pt idx="8421">
                  <c:v>7.1539999999999999</c:v>
                </c:pt>
                <c:pt idx="8422">
                  <c:v>7.1260000000000003</c:v>
                </c:pt>
                <c:pt idx="8423">
                  <c:v>7.1849999999999996</c:v>
                </c:pt>
                <c:pt idx="8424">
                  <c:v>6.8860000000000001</c:v>
                </c:pt>
                <c:pt idx="8425">
                  <c:v>6.5410000000000004</c:v>
                </c:pt>
                <c:pt idx="8426">
                  <c:v>6.4809999999999999</c:v>
                </c:pt>
                <c:pt idx="8427">
                  <c:v>6.5369999999999999</c:v>
                </c:pt>
                <c:pt idx="8428">
                  <c:v>6.6719999999999997</c:v>
                </c:pt>
                <c:pt idx="8429">
                  <c:v>7.0330000000000004</c:v>
                </c:pt>
                <c:pt idx="8430">
                  <c:v>7.2069999999999999</c:v>
                </c:pt>
                <c:pt idx="8431">
                  <c:v>7.2130000000000001</c:v>
                </c:pt>
                <c:pt idx="8432">
                  <c:v>7.0250000000000004</c:v>
                </c:pt>
                <c:pt idx="8433">
                  <c:v>6.62</c:v>
                </c:pt>
                <c:pt idx="8434">
                  <c:v>6.3220000000000001</c:v>
                </c:pt>
                <c:pt idx="8435">
                  <c:v>6.1230000000000002</c:v>
                </c:pt>
                <c:pt idx="8436">
                  <c:v>5.992</c:v>
                </c:pt>
                <c:pt idx="8437">
                  <c:v>5.7290000000000001</c:v>
                </c:pt>
                <c:pt idx="8438">
                  <c:v>5.8520000000000003</c:v>
                </c:pt>
                <c:pt idx="8439">
                  <c:v>7.2450000000000001</c:v>
                </c:pt>
                <c:pt idx="8440">
                  <c:v>8.48</c:v>
                </c:pt>
                <c:pt idx="8441">
                  <c:v>8.9290000000000003</c:v>
                </c:pt>
                <c:pt idx="8442">
                  <c:v>9.1839999999999993</c:v>
                </c:pt>
                <c:pt idx="8443">
                  <c:v>9.3729999999999993</c:v>
                </c:pt>
                <c:pt idx="8444">
                  <c:v>9.484</c:v>
                </c:pt>
                <c:pt idx="8445">
                  <c:v>9.4930000000000003</c:v>
                </c:pt>
                <c:pt idx="8446">
                  <c:v>9.6229999999999993</c:v>
                </c:pt>
                <c:pt idx="8447">
                  <c:v>9.9160000000000004</c:v>
                </c:pt>
                <c:pt idx="8448">
                  <c:v>10.096</c:v>
                </c:pt>
                <c:pt idx="8449">
                  <c:v>9.99</c:v>
                </c:pt>
                <c:pt idx="8450">
                  <c:v>9.8490000000000002</c:v>
                </c:pt>
                <c:pt idx="8451">
                  <c:v>9.9550000000000001</c:v>
                </c:pt>
                <c:pt idx="8452">
                  <c:v>9.9469999999999992</c:v>
                </c:pt>
                <c:pt idx="8453">
                  <c:v>9.8930000000000007</c:v>
                </c:pt>
                <c:pt idx="8454">
                  <c:v>9.8290000000000006</c:v>
                </c:pt>
                <c:pt idx="8455">
                  <c:v>9.8049999999999997</c:v>
                </c:pt>
                <c:pt idx="8456">
                  <c:v>9.4220000000000006</c:v>
                </c:pt>
                <c:pt idx="8457">
                  <c:v>9.0009999999999994</c:v>
                </c:pt>
                <c:pt idx="8458">
                  <c:v>8.7379999999999995</c:v>
                </c:pt>
                <c:pt idx="8459">
                  <c:v>8.5370000000000008</c:v>
                </c:pt>
                <c:pt idx="8460">
                  <c:v>8.8209999999999997</c:v>
                </c:pt>
                <c:pt idx="8461">
                  <c:v>9.1229999999999993</c:v>
                </c:pt>
                <c:pt idx="8462">
                  <c:v>9.4700000000000006</c:v>
                </c:pt>
                <c:pt idx="8463">
                  <c:v>10.067</c:v>
                </c:pt>
                <c:pt idx="8464">
                  <c:v>10.385</c:v>
                </c:pt>
                <c:pt idx="8465">
                  <c:v>10.667999999999999</c:v>
                </c:pt>
                <c:pt idx="8466">
                  <c:v>10.702999999999999</c:v>
                </c:pt>
                <c:pt idx="8467">
                  <c:v>10.971</c:v>
                </c:pt>
                <c:pt idx="8468">
                  <c:v>11.526</c:v>
                </c:pt>
                <c:pt idx="8469">
                  <c:v>11.484</c:v>
                </c:pt>
                <c:pt idx="8470">
                  <c:v>10.923999999999999</c:v>
                </c:pt>
                <c:pt idx="8471">
                  <c:v>10.105</c:v>
                </c:pt>
                <c:pt idx="8472">
                  <c:v>10.045</c:v>
                </c:pt>
                <c:pt idx="8473">
                  <c:v>10.641999999999999</c:v>
                </c:pt>
                <c:pt idx="8474">
                  <c:v>11.798999999999999</c:v>
                </c:pt>
                <c:pt idx="8475">
                  <c:v>12.792</c:v>
                </c:pt>
                <c:pt idx="8476">
                  <c:v>13.079000000000001</c:v>
                </c:pt>
                <c:pt idx="8477">
                  <c:v>13.38</c:v>
                </c:pt>
                <c:pt idx="8478">
                  <c:v>13.744</c:v>
                </c:pt>
                <c:pt idx="8479">
                  <c:v>14.144</c:v>
                </c:pt>
                <c:pt idx="8480">
                  <c:v>14.398999999999999</c:v>
                </c:pt>
                <c:pt idx="8481">
                  <c:v>14.702</c:v>
                </c:pt>
                <c:pt idx="8482">
                  <c:v>14.343</c:v>
                </c:pt>
                <c:pt idx="8483">
                  <c:v>13.037000000000001</c:v>
                </c:pt>
                <c:pt idx="8484">
                  <c:v>12.144</c:v>
                </c:pt>
                <c:pt idx="8485">
                  <c:v>10.662000000000001</c:v>
                </c:pt>
                <c:pt idx="8486">
                  <c:v>9.7200000000000006</c:v>
                </c:pt>
                <c:pt idx="8487">
                  <c:v>10.311999999999999</c:v>
                </c:pt>
                <c:pt idx="8488">
                  <c:v>10.398999999999999</c:v>
                </c:pt>
                <c:pt idx="8489">
                  <c:v>10.223000000000001</c:v>
                </c:pt>
                <c:pt idx="8490">
                  <c:v>10.179</c:v>
                </c:pt>
                <c:pt idx="8491">
                  <c:v>10.145</c:v>
                </c:pt>
                <c:pt idx="8492">
                  <c:v>9.9139999999999997</c:v>
                </c:pt>
                <c:pt idx="8493">
                  <c:v>9.6649999999999991</c:v>
                </c:pt>
                <c:pt idx="8494">
                  <c:v>9.4960000000000004</c:v>
                </c:pt>
                <c:pt idx="8495">
                  <c:v>9.1999999999999993</c:v>
                </c:pt>
                <c:pt idx="8496">
                  <c:v>8.6880000000000006</c:v>
                </c:pt>
                <c:pt idx="8497">
                  <c:v>8.1750000000000007</c:v>
                </c:pt>
                <c:pt idx="8498">
                  <c:v>7.968</c:v>
                </c:pt>
                <c:pt idx="8499">
                  <c:v>7.8019999999999996</c:v>
                </c:pt>
                <c:pt idx="8500">
                  <c:v>7.8070000000000004</c:v>
                </c:pt>
                <c:pt idx="8501">
                  <c:v>7.9690000000000003</c:v>
                </c:pt>
                <c:pt idx="8502">
                  <c:v>8.1649999999999991</c:v>
                </c:pt>
                <c:pt idx="8503">
                  <c:v>8.7710000000000008</c:v>
                </c:pt>
                <c:pt idx="8504">
                  <c:v>9.1649999999999991</c:v>
                </c:pt>
                <c:pt idx="8505">
                  <c:v>9.3960000000000008</c:v>
                </c:pt>
                <c:pt idx="8506">
                  <c:v>9.3469999999999995</c:v>
                </c:pt>
                <c:pt idx="8507">
                  <c:v>9.9350000000000005</c:v>
                </c:pt>
                <c:pt idx="8508">
                  <c:v>10.103999999999999</c:v>
                </c:pt>
                <c:pt idx="8509">
                  <c:v>9.7189999999999994</c:v>
                </c:pt>
                <c:pt idx="8510">
                  <c:v>9.3529999999999998</c:v>
                </c:pt>
                <c:pt idx="8511">
                  <c:v>9.3819999999999997</c:v>
                </c:pt>
                <c:pt idx="8512">
                  <c:v>9.7829999999999995</c:v>
                </c:pt>
                <c:pt idx="8513">
                  <c:v>9.8819999999999997</c:v>
                </c:pt>
                <c:pt idx="8514">
                  <c:v>9.5579999999999998</c:v>
                </c:pt>
                <c:pt idx="8515">
                  <c:v>9.4260000000000002</c:v>
                </c:pt>
                <c:pt idx="8516">
                  <c:v>9.3849999999999998</c:v>
                </c:pt>
                <c:pt idx="8517">
                  <c:v>9.1159999999999997</c:v>
                </c:pt>
                <c:pt idx="8518">
                  <c:v>9.0640000000000001</c:v>
                </c:pt>
                <c:pt idx="8519">
                  <c:v>9.3239999999999998</c:v>
                </c:pt>
                <c:pt idx="8520">
                  <c:v>8.8849999999999998</c:v>
                </c:pt>
                <c:pt idx="8521">
                  <c:v>8.9580000000000002</c:v>
                </c:pt>
                <c:pt idx="8522">
                  <c:v>9.2279999999999998</c:v>
                </c:pt>
                <c:pt idx="8523">
                  <c:v>9.1010000000000009</c:v>
                </c:pt>
                <c:pt idx="8524">
                  <c:v>8.5039999999999996</c:v>
                </c:pt>
                <c:pt idx="8525">
                  <c:v>8.0150000000000006</c:v>
                </c:pt>
                <c:pt idx="8526">
                  <c:v>7.6890000000000001</c:v>
                </c:pt>
                <c:pt idx="8527">
                  <c:v>7.524</c:v>
                </c:pt>
                <c:pt idx="8528">
                  <c:v>7.2960000000000003</c:v>
                </c:pt>
                <c:pt idx="8529">
                  <c:v>7.0839999999999996</c:v>
                </c:pt>
                <c:pt idx="8530">
                  <c:v>7.4960000000000004</c:v>
                </c:pt>
                <c:pt idx="8531">
                  <c:v>8.7690000000000001</c:v>
                </c:pt>
                <c:pt idx="8532">
                  <c:v>10.045999999999999</c:v>
                </c:pt>
                <c:pt idx="8533">
                  <c:v>10.845000000000001</c:v>
                </c:pt>
                <c:pt idx="8534">
                  <c:v>11.05</c:v>
                </c:pt>
                <c:pt idx="8535">
                  <c:v>11.228999999999999</c:v>
                </c:pt>
                <c:pt idx="8536">
                  <c:v>10.968</c:v>
                </c:pt>
                <c:pt idx="8537">
                  <c:v>10.396000000000001</c:v>
                </c:pt>
                <c:pt idx="8538">
                  <c:v>9.7569999999999997</c:v>
                </c:pt>
                <c:pt idx="8539">
                  <c:v>9.15</c:v>
                </c:pt>
                <c:pt idx="8540">
                  <c:v>8.5909999999999993</c:v>
                </c:pt>
                <c:pt idx="8541">
                  <c:v>8.19</c:v>
                </c:pt>
                <c:pt idx="8542">
                  <c:v>8.0310000000000006</c:v>
                </c:pt>
                <c:pt idx="8543">
                  <c:v>8.1959999999999997</c:v>
                </c:pt>
                <c:pt idx="8544">
                  <c:v>8.6460000000000008</c:v>
                </c:pt>
                <c:pt idx="8545">
                  <c:v>9.2479999999999993</c:v>
                </c:pt>
                <c:pt idx="8546">
                  <c:v>9.4489999999999998</c:v>
                </c:pt>
                <c:pt idx="8547">
                  <c:v>9.3409999999999993</c:v>
                </c:pt>
                <c:pt idx="8548">
                  <c:v>8.9789999999999992</c:v>
                </c:pt>
                <c:pt idx="8549">
                  <c:v>8.6639999999999997</c:v>
                </c:pt>
                <c:pt idx="8550">
                  <c:v>8.5630000000000006</c:v>
                </c:pt>
                <c:pt idx="8551">
                  <c:v>8.3629999999999995</c:v>
                </c:pt>
                <c:pt idx="8552">
                  <c:v>8.4280000000000008</c:v>
                </c:pt>
                <c:pt idx="8553">
                  <c:v>8.3670000000000009</c:v>
                </c:pt>
                <c:pt idx="8554">
                  <c:v>8.3119999999999994</c:v>
                </c:pt>
                <c:pt idx="8555">
                  <c:v>8.9640000000000004</c:v>
                </c:pt>
                <c:pt idx="8556">
                  <c:v>9.3070000000000004</c:v>
                </c:pt>
                <c:pt idx="8557">
                  <c:v>9.4149999999999991</c:v>
                </c:pt>
                <c:pt idx="8558">
                  <c:v>9.2159999999999993</c:v>
                </c:pt>
                <c:pt idx="8559">
                  <c:v>9.2750000000000004</c:v>
                </c:pt>
                <c:pt idx="8560">
                  <c:v>9.2200000000000006</c:v>
                </c:pt>
                <c:pt idx="8561">
                  <c:v>8.92</c:v>
                </c:pt>
                <c:pt idx="8562">
                  <c:v>8.7010000000000005</c:v>
                </c:pt>
                <c:pt idx="8563">
                  <c:v>8.3109999999999999</c:v>
                </c:pt>
                <c:pt idx="8564">
                  <c:v>7.8259999999999996</c:v>
                </c:pt>
                <c:pt idx="8565">
                  <c:v>7.6529999999999996</c:v>
                </c:pt>
                <c:pt idx="8566">
                  <c:v>7.3789999999999996</c:v>
                </c:pt>
                <c:pt idx="8567">
                  <c:v>7.5389999999999997</c:v>
                </c:pt>
                <c:pt idx="8568">
                  <c:v>7.6280000000000001</c:v>
                </c:pt>
                <c:pt idx="8569">
                  <c:v>7.4210000000000003</c:v>
                </c:pt>
                <c:pt idx="8570">
                  <c:v>7.2969999999999997</c:v>
                </c:pt>
                <c:pt idx="8571">
                  <c:v>7.282</c:v>
                </c:pt>
                <c:pt idx="8572">
                  <c:v>7.72</c:v>
                </c:pt>
                <c:pt idx="8573">
                  <c:v>9.0920000000000005</c:v>
                </c:pt>
                <c:pt idx="8574">
                  <c:v>10.967000000000001</c:v>
                </c:pt>
                <c:pt idx="8575">
                  <c:v>10.797000000000001</c:v>
                </c:pt>
                <c:pt idx="8576">
                  <c:v>10.742000000000001</c:v>
                </c:pt>
                <c:pt idx="8577">
                  <c:v>11.367000000000001</c:v>
                </c:pt>
                <c:pt idx="8578">
                  <c:v>12.34</c:v>
                </c:pt>
                <c:pt idx="8579">
                  <c:v>12.244999999999999</c:v>
                </c:pt>
                <c:pt idx="8580">
                  <c:v>12.301</c:v>
                </c:pt>
                <c:pt idx="8581">
                  <c:v>12.321</c:v>
                </c:pt>
                <c:pt idx="8582">
                  <c:v>12.189</c:v>
                </c:pt>
                <c:pt idx="8583">
                  <c:v>11.875999999999999</c:v>
                </c:pt>
                <c:pt idx="8584">
                  <c:v>11.47</c:v>
                </c:pt>
                <c:pt idx="8585">
                  <c:v>11.151</c:v>
                </c:pt>
                <c:pt idx="8586">
                  <c:v>10.071999999999999</c:v>
                </c:pt>
                <c:pt idx="8587">
                  <c:v>9.59</c:v>
                </c:pt>
                <c:pt idx="8588">
                  <c:v>9.5589999999999993</c:v>
                </c:pt>
                <c:pt idx="8589">
                  <c:v>9.4209999999999994</c:v>
                </c:pt>
                <c:pt idx="8590">
                  <c:v>9.2210000000000001</c:v>
                </c:pt>
                <c:pt idx="8591">
                  <c:v>8.6129999999999995</c:v>
                </c:pt>
                <c:pt idx="8592">
                  <c:v>8.1940000000000008</c:v>
                </c:pt>
                <c:pt idx="8593">
                  <c:v>8.0860000000000003</c:v>
                </c:pt>
                <c:pt idx="8594">
                  <c:v>8.2330000000000005</c:v>
                </c:pt>
                <c:pt idx="8595">
                  <c:v>8.7829999999999995</c:v>
                </c:pt>
                <c:pt idx="8596">
                  <c:v>8.9649999999999999</c:v>
                </c:pt>
                <c:pt idx="8597">
                  <c:v>9.1639999999999997</c:v>
                </c:pt>
                <c:pt idx="8598">
                  <c:v>9.1969999999999992</c:v>
                </c:pt>
                <c:pt idx="8599">
                  <c:v>9.0389999999999997</c:v>
                </c:pt>
                <c:pt idx="8600">
                  <c:v>8.6590000000000007</c:v>
                </c:pt>
                <c:pt idx="8601">
                  <c:v>8.1780000000000008</c:v>
                </c:pt>
                <c:pt idx="8602">
                  <c:v>7.673</c:v>
                </c:pt>
                <c:pt idx="8603">
                  <c:v>7.649</c:v>
                </c:pt>
                <c:pt idx="8604">
                  <c:v>7.4390000000000001</c:v>
                </c:pt>
                <c:pt idx="8605">
                  <c:v>6.976</c:v>
                </c:pt>
                <c:pt idx="8606">
                  <c:v>6.702</c:v>
                </c:pt>
                <c:pt idx="8607">
                  <c:v>6.8310000000000004</c:v>
                </c:pt>
                <c:pt idx="8608">
                  <c:v>6.5170000000000003</c:v>
                </c:pt>
                <c:pt idx="8609">
                  <c:v>5.8920000000000003</c:v>
                </c:pt>
                <c:pt idx="8610">
                  <c:v>5.0229999999999997</c:v>
                </c:pt>
                <c:pt idx="8611">
                  <c:v>4.1289999999999996</c:v>
                </c:pt>
                <c:pt idx="8612">
                  <c:v>3.7770000000000001</c:v>
                </c:pt>
                <c:pt idx="8613">
                  <c:v>3.99</c:v>
                </c:pt>
                <c:pt idx="8614">
                  <c:v>4.21</c:v>
                </c:pt>
                <c:pt idx="8615">
                  <c:v>4.2249999999999996</c:v>
                </c:pt>
                <c:pt idx="8616">
                  <c:v>4.0110000000000001</c:v>
                </c:pt>
                <c:pt idx="8617">
                  <c:v>3.6920000000000002</c:v>
                </c:pt>
                <c:pt idx="8618">
                  <c:v>3.6949999999999998</c:v>
                </c:pt>
                <c:pt idx="8619">
                  <c:v>4.141</c:v>
                </c:pt>
                <c:pt idx="8620">
                  <c:v>4.8070000000000004</c:v>
                </c:pt>
                <c:pt idx="8621">
                  <c:v>5.4340000000000002</c:v>
                </c:pt>
                <c:pt idx="8622">
                  <c:v>5.8490000000000002</c:v>
                </c:pt>
                <c:pt idx="8623">
                  <c:v>6.0460000000000003</c:v>
                </c:pt>
                <c:pt idx="8624">
                  <c:v>6.1180000000000003</c:v>
                </c:pt>
                <c:pt idx="8625">
                  <c:v>6.1879999999999997</c:v>
                </c:pt>
                <c:pt idx="8626">
                  <c:v>6.2380000000000004</c:v>
                </c:pt>
                <c:pt idx="8627">
                  <c:v>6.5519999999999996</c:v>
                </c:pt>
                <c:pt idx="8628">
                  <c:v>6.6210000000000004</c:v>
                </c:pt>
                <c:pt idx="8629">
                  <c:v>6.7119999999999997</c:v>
                </c:pt>
                <c:pt idx="8630">
                  <c:v>7.2649999999999997</c:v>
                </c:pt>
                <c:pt idx="8631">
                  <c:v>8.0920000000000005</c:v>
                </c:pt>
                <c:pt idx="8632">
                  <c:v>8.69</c:v>
                </c:pt>
                <c:pt idx="8633">
                  <c:v>8.9710000000000001</c:v>
                </c:pt>
                <c:pt idx="8634">
                  <c:v>8.5820000000000007</c:v>
                </c:pt>
                <c:pt idx="8635">
                  <c:v>8.1519999999999992</c:v>
                </c:pt>
                <c:pt idx="8636">
                  <c:v>8.0839999999999996</c:v>
                </c:pt>
                <c:pt idx="8637">
                  <c:v>8.109</c:v>
                </c:pt>
                <c:pt idx="8638">
                  <c:v>8.1669999999999998</c:v>
                </c:pt>
                <c:pt idx="8639">
                  <c:v>7.633</c:v>
                </c:pt>
                <c:pt idx="8640">
                  <c:v>6.8920000000000003</c:v>
                </c:pt>
                <c:pt idx="8641">
                  <c:v>5.7539999999999996</c:v>
                </c:pt>
                <c:pt idx="8642">
                  <c:v>4.2510000000000003</c:v>
                </c:pt>
                <c:pt idx="8643">
                  <c:v>3.133</c:v>
                </c:pt>
                <c:pt idx="8644">
                  <c:v>3.5089999999999999</c:v>
                </c:pt>
                <c:pt idx="8645">
                  <c:v>4.5960000000000001</c:v>
                </c:pt>
                <c:pt idx="8646">
                  <c:v>5.24</c:v>
                </c:pt>
                <c:pt idx="8647">
                  <c:v>5.5510000000000002</c:v>
                </c:pt>
                <c:pt idx="8648">
                  <c:v>5.6340000000000003</c:v>
                </c:pt>
                <c:pt idx="8649">
                  <c:v>5.3220000000000001</c:v>
                </c:pt>
                <c:pt idx="8650">
                  <c:v>4.984</c:v>
                </c:pt>
                <c:pt idx="8651">
                  <c:v>4.5860000000000003</c:v>
                </c:pt>
                <c:pt idx="8652">
                  <c:v>4.3570000000000002</c:v>
                </c:pt>
                <c:pt idx="8653">
                  <c:v>4.4210000000000003</c:v>
                </c:pt>
                <c:pt idx="8654">
                  <c:v>4.6050000000000004</c:v>
                </c:pt>
                <c:pt idx="8655">
                  <c:v>5.0609999999999999</c:v>
                </c:pt>
                <c:pt idx="8656">
                  <c:v>5.4809999999999999</c:v>
                </c:pt>
                <c:pt idx="8657">
                  <c:v>5.6820000000000004</c:v>
                </c:pt>
                <c:pt idx="8658">
                  <c:v>5.6130000000000004</c:v>
                </c:pt>
                <c:pt idx="8659">
                  <c:v>5.4950000000000001</c:v>
                </c:pt>
                <c:pt idx="8660">
                  <c:v>5.3070000000000004</c:v>
                </c:pt>
                <c:pt idx="8661">
                  <c:v>5.0129999999999999</c:v>
                </c:pt>
                <c:pt idx="8662">
                  <c:v>4.6980000000000004</c:v>
                </c:pt>
                <c:pt idx="8663">
                  <c:v>4.5529999999999999</c:v>
                </c:pt>
                <c:pt idx="8664">
                  <c:v>4.5469999999999997</c:v>
                </c:pt>
                <c:pt idx="8665">
                  <c:v>4.3049999999999997</c:v>
                </c:pt>
                <c:pt idx="8666">
                  <c:v>3.9780000000000002</c:v>
                </c:pt>
                <c:pt idx="8667">
                  <c:v>3.9350000000000001</c:v>
                </c:pt>
                <c:pt idx="8668">
                  <c:v>3.9660000000000002</c:v>
                </c:pt>
                <c:pt idx="8669">
                  <c:v>4.2220000000000004</c:v>
                </c:pt>
                <c:pt idx="8670">
                  <c:v>4.5510000000000002</c:v>
                </c:pt>
                <c:pt idx="8671">
                  <c:v>4.782</c:v>
                </c:pt>
                <c:pt idx="8672">
                  <c:v>5.0890000000000004</c:v>
                </c:pt>
                <c:pt idx="8673">
                  <c:v>5.0780000000000003</c:v>
                </c:pt>
                <c:pt idx="8674">
                  <c:v>4.5279999999999996</c:v>
                </c:pt>
                <c:pt idx="8675">
                  <c:v>4.1909999999999998</c:v>
                </c:pt>
                <c:pt idx="8676">
                  <c:v>4.1360000000000001</c:v>
                </c:pt>
                <c:pt idx="8677">
                  <c:v>4.0220000000000002</c:v>
                </c:pt>
                <c:pt idx="8678">
                  <c:v>4.1230000000000002</c:v>
                </c:pt>
                <c:pt idx="8679">
                  <c:v>4.6929999999999996</c:v>
                </c:pt>
                <c:pt idx="8680">
                  <c:v>5.9039999999999999</c:v>
                </c:pt>
                <c:pt idx="8681">
                  <c:v>7.1580000000000004</c:v>
                </c:pt>
                <c:pt idx="8682">
                  <c:v>7.6289999999999996</c:v>
                </c:pt>
                <c:pt idx="8683">
                  <c:v>7.3109999999999999</c:v>
                </c:pt>
                <c:pt idx="8684">
                  <c:v>6.92</c:v>
                </c:pt>
                <c:pt idx="8685">
                  <c:v>6.585</c:v>
                </c:pt>
                <c:pt idx="8686">
                  <c:v>6.6390000000000002</c:v>
                </c:pt>
                <c:pt idx="8687">
                  <c:v>7.23</c:v>
                </c:pt>
                <c:pt idx="8688">
                  <c:v>7.5960000000000001</c:v>
                </c:pt>
                <c:pt idx="8689">
                  <c:v>7.3869999999999996</c:v>
                </c:pt>
                <c:pt idx="8690">
                  <c:v>7.0229999999999997</c:v>
                </c:pt>
                <c:pt idx="8691">
                  <c:v>6.4960000000000004</c:v>
                </c:pt>
                <c:pt idx="8692">
                  <c:v>6.2610000000000001</c:v>
                </c:pt>
                <c:pt idx="8693">
                  <c:v>6.4080000000000004</c:v>
                </c:pt>
                <c:pt idx="8694">
                  <c:v>6.39</c:v>
                </c:pt>
                <c:pt idx="8695">
                  <c:v>6.3769999999999998</c:v>
                </c:pt>
                <c:pt idx="8696">
                  <c:v>6.0659999999999998</c:v>
                </c:pt>
                <c:pt idx="8697">
                  <c:v>5.375</c:v>
                </c:pt>
                <c:pt idx="8698">
                  <c:v>4.9770000000000003</c:v>
                </c:pt>
                <c:pt idx="8699">
                  <c:v>4.6740000000000004</c:v>
                </c:pt>
                <c:pt idx="8700">
                  <c:v>4.875</c:v>
                </c:pt>
                <c:pt idx="8701">
                  <c:v>5.2050000000000001</c:v>
                </c:pt>
                <c:pt idx="8702">
                  <c:v>6.04</c:v>
                </c:pt>
                <c:pt idx="8703">
                  <c:v>7.0810000000000004</c:v>
                </c:pt>
                <c:pt idx="8704">
                  <c:v>7.8719999999999999</c:v>
                </c:pt>
                <c:pt idx="8705">
                  <c:v>8.3330000000000002</c:v>
                </c:pt>
                <c:pt idx="8706">
                  <c:v>8.4849999999999994</c:v>
                </c:pt>
                <c:pt idx="8707">
                  <c:v>8.42</c:v>
                </c:pt>
                <c:pt idx="8708">
                  <c:v>8.3940000000000001</c:v>
                </c:pt>
                <c:pt idx="8709">
                  <c:v>8.4610000000000003</c:v>
                </c:pt>
                <c:pt idx="8710">
                  <c:v>8.5329999999999995</c:v>
                </c:pt>
                <c:pt idx="8711">
                  <c:v>8.5399999999999991</c:v>
                </c:pt>
                <c:pt idx="8712">
                  <c:v>8.4890000000000008</c:v>
                </c:pt>
                <c:pt idx="8713">
                  <c:v>8.4849999999999994</c:v>
                </c:pt>
                <c:pt idx="8714">
                  <c:v>8.5679999999999996</c:v>
                </c:pt>
                <c:pt idx="8715">
                  <c:v>8.6240000000000006</c:v>
                </c:pt>
                <c:pt idx="8716">
                  <c:v>8.6310000000000002</c:v>
                </c:pt>
                <c:pt idx="8717">
                  <c:v>8.6379999999999999</c:v>
                </c:pt>
                <c:pt idx="8718">
                  <c:v>8.6620000000000008</c:v>
                </c:pt>
                <c:pt idx="8719">
                  <c:v>8.6829999999999998</c:v>
                </c:pt>
                <c:pt idx="8720">
                  <c:v>8.3670000000000009</c:v>
                </c:pt>
                <c:pt idx="8721">
                  <c:v>7.6559999999999997</c:v>
                </c:pt>
                <c:pt idx="8722">
                  <c:v>7.2869999999999999</c:v>
                </c:pt>
                <c:pt idx="8723">
                  <c:v>7.2229999999999999</c:v>
                </c:pt>
                <c:pt idx="8724">
                  <c:v>7.4089999999999998</c:v>
                </c:pt>
                <c:pt idx="8725">
                  <c:v>7.9720000000000004</c:v>
                </c:pt>
                <c:pt idx="8726">
                  <c:v>8.9629999999999992</c:v>
                </c:pt>
                <c:pt idx="8727">
                  <c:v>9.9700000000000006</c:v>
                </c:pt>
                <c:pt idx="8728">
                  <c:v>10.007999999999999</c:v>
                </c:pt>
                <c:pt idx="8729">
                  <c:v>9.6620000000000008</c:v>
                </c:pt>
                <c:pt idx="8730">
                  <c:v>9.3699999999999992</c:v>
                </c:pt>
                <c:pt idx="8731">
                  <c:v>9.0809999999999995</c:v>
                </c:pt>
                <c:pt idx="8732">
                  <c:v>8.81</c:v>
                </c:pt>
                <c:pt idx="8733">
                  <c:v>8.69</c:v>
                </c:pt>
                <c:pt idx="8734">
                  <c:v>8.66</c:v>
                </c:pt>
                <c:pt idx="8735">
                  <c:v>8.4849999999999994</c:v>
                </c:pt>
                <c:pt idx="8736">
                  <c:v>8.1530000000000005</c:v>
                </c:pt>
                <c:pt idx="8737">
                  <c:v>7.7450000000000001</c:v>
                </c:pt>
                <c:pt idx="8738">
                  <c:v>7.2720000000000002</c:v>
                </c:pt>
                <c:pt idx="8739">
                  <c:v>6.6539999999999999</c:v>
                </c:pt>
                <c:pt idx="8740">
                  <c:v>5.7519999999999998</c:v>
                </c:pt>
                <c:pt idx="8741">
                  <c:v>4.742</c:v>
                </c:pt>
                <c:pt idx="8742">
                  <c:v>4.0369999999999999</c:v>
                </c:pt>
                <c:pt idx="8743">
                  <c:v>3.5750000000000002</c:v>
                </c:pt>
                <c:pt idx="8744">
                  <c:v>3.1360000000000001</c:v>
                </c:pt>
                <c:pt idx="8745">
                  <c:v>3.0569999999999999</c:v>
                </c:pt>
                <c:pt idx="8746">
                  <c:v>3.016</c:v>
                </c:pt>
                <c:pt idx="8747">
                  <c:v>3.0179999999999998</c:v>
                </c:pt>
                <c:pt idx="8748">
                  <c:v>3.3490000000000002</c:v>
                </c:pt>
                <c:pt idx="8749">
                  <c:v>3.8730000000000002</c:v>
                </c:pt>
                <c:pt idx="8750">
                  <c:v>4.7720000000000002</c:v>
                </c:pt>
                <c:pt idx="8751">
                  <c:v>5.8920000000000003</c:v>
                </c:pt>
                <c:pt idx="8752">
                  <c:v>6.907</c:v>
                </c:pt>
                <c:pt idx="8753">
                  <c:v>7.6020000000000003</c:v>
                </c:pt>
                <c:pt idx="8754">
                  <c:v>7.8470000000000004</c:v>
                </c:pt>
                <c:pt idx="8755">
                  <c:v>7.5529999999999999</c:v>
                </c:pt>
                <c:pt idx="8756">
                  <c:v>7.0369999999999999</c:v>
                </c:pt>
                <c:pt idx="8757">
                  <c:v>6.4249999999999998</c:v>
                </c:pt>
                <c:pt idx="8758">
                  <c:v>5.8440000000000003</c:v>
                </c:pt>
                <c:pt idx="8759">
                  <c:v>5.5090000000000003</c:v>
                </c:pt>
              </c:numCache>
            </c:numRef>
          </c:yVal>
          <c:smooth val="0"/>
          <c:extLst>
            <c:ext xmlns:c16="http://schemas.microsoft.com/office/drawing/2014/chart" uri="{C3380CC4-5D6E-409C-BE32-E72D297353CC}">
              <c16:uniqueId val="{00000000-8D7E-440D-848B-F45AB4E93C83}"/>
            </c:ext>
          </c:extLst>
        </c:ser>
        <c:dLbls>
          <c:showLegendKey val="0"/>
          <c:showVal val="0"/>
          <c:showCatName val="0"/>
          <c:showSerName val="0"/>
          <c:showPercent val="0"/>
          <c:showBubbleSize val="0"/>
        </c:dLbls>
        <c:axId val="1137520688"/>
        <c:axId val="1137522984"/>
      </c:scatterChart>
      <c:valAx>
        <c:axId val="1137520688"/>
        <c:scaling>
          <c:orientation val="minMax"/>
          <c:max val="8784"/>
          <c:min val="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7522984"/>
        <c:crosses val="autoZero"/>
        <c:crossBetween val="midCat"/>
        <c:majorUnit val="1000"/>
      </c:valAx>
      <c:valAx>
        <c:axId val="1137522984"/>
        <c:scaling>
          <c:orientation val="minMax"/>
          <c:max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Wind speed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75206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5875" cap="rnd">
              <a:solidFill>
                <a:schemeClr val="accent4"/>
              </a:solidFill>
              <a:round/>
            </a:ln>
            <a:effectLst/>
          </c:spPr>
          <c:marker>
            <c:symbol val="none"/>
          </c:marker>
          <c:yVal>
            <c:numRef>
              <c:f>'Renewable electricity'!$R$8:$R$8767</c:f>
              <c:numCache>
                <c:formatCode>General</c:formatCode>
                <c:ptCount val="8760"/>
                <c:pt idx="0">
                  <c:v>0</c:v>
                </c:pt>
                <c:pt idx="1">
                  <c:v>0</c:v>
                </c:pt>
                <c:pt idx="2">
                  <c:v>0</c:v>
                </c:pt>
                <c:pt idx="3">
                  <c:v>0</c:v>
                </c:pt>
                <c:pt idx="4">
                  <c:v>0</c:v>
                </c:pt>
                <c:pt idx="5">
                  <c:v>0</c:v>
                </c:pt>
                <c:pt idx="6">
                  <c:v>0</c:v>
                </c:pt>
                <c:pt idx="7">
                  <c:v>0</c:v>
                </c:pt>
                <c:pt idx="8">
                  <c:v>9.0000000000000011E-3</c:v>
                </c:pt>
                <c:pt idx="9">
                  <c:v>2.2000000000000002E-2</c:v>
                </c:pt>
                <c:pt idx="10">
                  <c:v>2.9000000000000001E-2</c:v>
                </c:pt>
                <c:pt idx="11">
                  <c:v>3.3000000000000002E-2</c:v>
                </c:pt>
                <c:pt idx="12">
                  <c:v>4.4999999999999998E-2</c:v>
                </c:pt>
                <c:pt idx="13">
                  <c:v>5.1000000000000004E-2</c:v>
                </c:pt>
                <c:pt idx="14">
                  <c:v>4.7E-2</c:v>
                </c:pt>
                <c:pt idx="15">
                  <c:v>8.0000000000000002E-3</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2E-3</c:v>
                </c:pt>
                <c:pt idx="32">
                  <c:v>9.7000000000000003E-2</c:v>
                </c:pt>
                <c:pt idx="33">
                  <c:v>0.27300000000000002</c:v>
                </c:pt>
                <c:pt idx="34">
                  <c:v>0.41500000000000004</c:v>
                </c:pt>
                <c:pt idx="35">
                  <c:v>0.46900000000000003</c:v>
                </c:pt>
                <c:pt idx="36">
                  <c:v>0.45400000000000001</c:v>
                </c:pt>
                <c:pt idx="37">
                  <c:v>0.34300000000000003</c:v>
                </c:pt>
                <c:pt idx="38">
                  <c:v>0.154</c:v>
                </c:pt>
                <c:pt idx="39">
                  <c:v>1.7000000000000001E-2</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1E-3</c:v>
                </c:pt>
                <c:pt idx="56">
                  <c:v>5.3999999999999999E-2</c:v>
                </c:pt>
                <c:pt idx="57">
                  <c:v>0.14100000000000001</c:v>
                </c:pt>
                <c:pt idx="58">
                  <c:v>0.19500000000000001</c:v>
                </c:pt>
                <c:pt idx="59">
                  <c:v>0.25800000000000001</c:v>
                </c:pt>
                <c:pt idx="60">
                  <c:v>0.22899999999999998</c:v>
                </c:pt>
                <c:pt idx="61">
                  <c:v>0.154</c:v>
                </c:pt>
                <c:pt idx="62">
                  <c:v>7.4999999999999997E-2</c:v>
                </c:pt>
                <c:pt idx="63">
                  <c:v>1.2E-2</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1E-3</c:v>
                </c:pt>
                <c:pt idx="80">
                  <c:v>2.4E-2</c:v>
                </c:pt>
                <c:pt idx="81">
                  <c:v>5.9000000000000004E-2</c:v>
                </c:pt>
                <c:pt idx="82">
                  <c:v>0.122</c:v>
                </c:pt>
                <c:pt idx="83">
                  <c:v>0.18</c:v>
                </c:pt>
                <c:pt idx="84">
                  <c:v>0.125</c:v>
                </c:pt>
                <c:pt idx="85">
                  <c:v>8.2000000000000003E-2</c:v>
                </c:pt>
                <c:pt idx="86">
                  <c:v>3.7999999999999999E-2</c:v>
                </c:pt>
                <c:pt idx="87">
                  <c:v>5.0000000000000001E-3</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2.1999999999999999E-2</c:v>
                </c:pt>
                <c:pt idx="105">
                  <c:v>5.2999999999999999E-2</c:v>
                </c:pt>
                <c:pt idx="106">
                  <c:v>0.08</c:v>
                </c:pt>
                <c:pt idx="107">
                  <c:v>9.8000000000000004E-2</c:v>
                </c:pt>
                <c:pt idx="108">
                  <c:v>9.9000000000000005E-2</c:v>
                </c:pt>
                <c:pt idx="109">
                  <c:v>7.5999999999999998E-2</c:v>
                </c:pt>
                <c:pt idx="110">
                  <c:v>3.9E-2</c:v>
                </c:pt>
                <c:pt idx="111">
                  <c:v>6.0000000000000001E-3</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1E-3</c:v>
                </c:pt>
                <c:pt idx="128">
                  <c:v>4.3999999999999997E-2</c:v>
                </c:pt>
                <c:pt idx="129">
                  <c:v>0.106</c:v>
                </c:pt>
                <c:pt idx="130">
                  <c:v>0.159</c:v>
                </c:pt>
                <c:pt idx="131">
                  <c:v>0.19400000000000001</c:v>
                </c:pt>
                <c:pt idx="132">
                  <c:v>0.19400000000000001</c:v>
                </c:pt>
                <c:pt idx="133">
                  <c:v>0.14399999999999999</c:v>
                </c:pt>
                <c:pt idx="134">
                  <c:v>7.0000000000000007E-2</c:v>
                </c:pt>
                <c:pt idx="135">
                  <c:v>0.01</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1E-3</c:v>
                </c:pt>
                <c:pt idx="152">
                  <c:v>2.1999999999999999E-2</c:v>
                </c:pt>
                <c:pt idx="153">
                  <c:v>5.1999999999999998E-2</c:v>
                </c:pt>
                <c:pt idx="154">
                  <c:v>7.2000000000000008E-2</c:v>
                </c:pt>
                <c:pt idx="155">
                  <c:v>7.5000000000000011E-2</c:v>
                </c:pt>
                <c:pt idx="156">
                  <c:v>5.6000000000000001E-2</c:v>
                </c:pt>
                <c:pt idx="157">
                  <c:v>3.1E-2</c:v>
                </c:pt>
                <c:pt idx="158">
                  <c:v>0.02</c:v>
                </c:pt>
                <c:pt idx="159">
                  <c:v>5.0000000000000001E-3</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1E-3</c:v>
                </c:pt>
                <c:pt idx="176">
                  <c:v>2.8000000000000001E-2</c:v>
                </c:pt>
                <c:pt idx="177">
                  <c:v>7.9000000000000001E-2</c:v>
                </c:pt>
                <c:pt idx="178">
                  <c:v>0.13400000000000001</c:v>
                </c:pt>
                <c:pt idx="179">
                  <c:v>0.14000000000000001</c:v>
                </c:pt>
                <c:pt idx="180">
                  <c:v>0.153</c:v>
                </c:pt>
                <c:pt idx="181">
                  <c:v>0.108</c:v>
                </c:pt>
                <c:pt idx="182">
                  <c:v>5.5999999999999994E-2</c:v>
                </c:pt>
                <c:pt idx="183">
                  <c:v>9.0000000000000011E-3</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1E-3</c:v>
                </c:pt>
                <c:pt idx="200">
                  <c:v>4.3999999999999997E-2</c:v>
                </c:pt>
                <c:pt idx="201">
                  <c:v>0.11899999999999999</c:v>
                </c:pt>
                <c:pt idx="202">
                  <c:v>0.17199999999999999</c:v>
                </c:pt>
                <c:pt idx="203">
                  <c:v>0.3</c:v>
                </c:pt>
                <c:pt idx="204">
                  <c:v>0.38200000000000001</c:v>
                </c:pt>
                <c:pt idx="205">
                  <c:v>0.34100000000000003</c:v>
                </c:pt>
                <c:pt idx="206">
                  <c:v>0.188</c:v>
                </c:pt>
                <c:pt idx="207">
                  <c:v>2.8999999999999998E-2</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1E-3</c:v>
                </c:pt>
                <c:pt idx="224">
                  <c:v>2.9000000000000001E-2</c:v>
                </c:pt>
                <c:pt idx="225">
                  <c:v>6.4000000000000001E-2</c:v>
                </c:pt>
                <c:pt idx="226">
                  <c:v>8.7999999999999995E-2</c:v>
                </c:pt>
                <c:pt idx="227">
                  <c:v>0.105</c:v>
                </c:pt>
                <c:pt idx="228">
                  <c:v>0.11</c:v>
                </c:pt>
                <c:pt idx="229">
                  <c:v>8.8999999999999996E-2</c:v>
                </c:pt>
                <c:pt idx="230">
                  <c:v>6.2E-2</c:v>
                </c:pt>
                <c:pt idx="231">
                  <c:v>1.4999999999999999E-2</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1.2E-2</c:v>
                </c:pt>
                <c:pt idx="249">
                  <c:v>0.03</c:v>
                </c:pt>
                <c:pt idx="250">
                  <c:v>5.2000000000000005E-2</c:v>
                </c:pt>
                <c:pt idx="251">
                  <c:v>6.8000000000000005E-2</c:v>
                </c:pt>
                <c:pt idx="252">
                  <c:v>7.9000000000000001E-2</c:v>
                </c:pt>
                <c:pt idx="253">
                  <c:v>8.7999999999999995E-2</c:v>
                </c:pt>
                <c:pt idx="254">
                  <c:v>5.0999999999999997E-2</c:v>
                </c:pt>
                <c:pt idx="255">
                  <c:v>7.0000000000000001E-3</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1E-3</c:v>
                </c:pt>
                <c:pt idx="272">
                  <c:v>3.5000000000000003E-2</c:v>
                </c:pt>
                <c:pt idx="273">
                  <c:v>7.1999999999999995E-2</c:v>
                </c:pt>
                <c:pt idx="274">
                  <c:v>7.2000000000000008E-2</c:v>
                </c:pt>
                <c:pt idx="275">
                  <c:v>3.9E-2</c:v>
                </c:pt>
                <c:pt idx="276">
                  <c:v>2.1000000000000001E-2</c:v>
                </c:pt>
                <c:pt idx="277">
                  <c:v>8.0000000000000002E-3</c:v>
                </c:pt>
                <c:pt idx="278">
                  <c:v>5.0000000000000001E-3</c:v>
                </c:pt>
                <c:pt idx="279">
                  <c:v>3.0000000000000001E-3</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8.9999999999999993E-3</c:v>
                </c:pt>
                <c:pt idx="297">
                  <c:v>2.7E-2</c:v>
                </c:pt>
                <c:pt idx="298">
                  <c:v>4.8000000000000001E-2</c:v>
                </c:pt>
                <c:pt idx="299">
                  <c:v>5.2000000000000005E-2</c:v>
                </c:pt>
                <c:pt idx="300">
                  <c:v>4.8000000000000001E-2</c:v>
                </c:pt>
                <c:pt idx="301">
                  <c:v>3.9E-2</c:v>
                </c:pt>
                <c:pt idx="302">
                  <c:v>1.9E-2</c:v>
                </c:pt>
                <c:pt idx="303">
                  <c:v>5.0000000000000001E-3</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1E-3</c:v>
                </c:pt>
                <c:pt idx="320">
                  <c:v>2.8000000000000001E-2</c:v>
                </c:pt>
                <c:pt idx="321">
                  <c:v>6.0999999999999999E-2</c:v>
                </c:pt>
                <c:pt idx="322">
                  <c:v>0.108</c:v>
                </c:pt>
                <c:pt idx="323">
                  <c:v>0.17299999999999999</c:v>
                </c:pt>
                <c:pt idx="324">
                  <c:v>0.17899999999999999</c:v>
                </c:pt>
                <c:pt idx="325">
                  <c:v>0.13</c:v>
                </c:pt>
                <c:pt idx="326">
                  <c:v>9.1999999999999998E-2</c:v>
                </c:pt>
                <c:pt idx="327">
                  <c:v>2.1999999999999999E-2</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2E-3</c:v>
                </c:pt>
                <c:pt idx="344">
                  <c:v>3.7000000000000005E-2</c:v>
                </c:pt>
                <c:pt idx="345">
                  <c:v>0.14700000000000002</c:v>
                </c:pt>
                <c:pt idx="346">
                  <c:v>0.29299999999999998</c:v>
                </c:pt>
                <c:pt idx="347">
                  <c:v>0.35699999999999998</c:v>
                </c:pt>
                <c:pt idx="348">
                  <c:v>0.26200000000000001</c:v>
                </c:pt>
                <c:pt idx="349">
                  <c:v>0.157</c:v>
                </c:pt>
                <c:pt idx="350">
                  <c:v>8.5000000000000006E-2</c:v>
                </c:pt>
                <c:pt idx="351">
                  <c:v>1.8000000000000002E-2</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2E-3</c:v>
                </c:pt>
                <c:pt idx="368">
                  <c:v>3.9E-2</c:v>
                </c:pt>
                <c:pt idx="369">
                  <c:v>0.104</c:v>
                </c:pt>
                <c:pt idx="370">
                  <c:v>0.129</c:v>
                </c:pt>
                <c:pt idx="371">
                  <c:v>0.152</c:v>
                </c:pt>
                <c:pt idx="372">
                  <c:v>0.13</c:v>
                </c:pt>
                <c:pt idx="373">
                  <c:v>8.3999999999999991E-2</c:v>
                </c:pt>
                <c:pt idx="374">
                  <c:v>4.3999999999999997E-2</c:v>
                </c:pt>
                <c:pt idx="375">
                  <c:v>0.01</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1E-3</c:v>
                </c:pt>
                <c:pt idx="392">
                  <c:v>9.9999999999999985E-3</c:v>
                </c:pt>
                <c:pt idx="393">
                  <c:v>3.0000000000000002E-2</c:v>
                </c:pt>
                <c:pt idx="394">
                  <c:v>3.4000000000000002E-2</c:v>
                </c:pt>
                <c:pt idx="395">
                  <c:v>8.7999999999999995E-2</c:v>
                </c:pt>
                <c:pt idx="396">
                  <c:v>0.14600000000000002</c:v>
                </c:pt>
                <c:pt idx="397">
                  <c:v>0.12</c:v>
                </c:pt>
                <c:pt idx="398">
                  <c:v>6.7000000000000004E-2</c:v>
                </c:pt>
                <c:pt idx="399">
                  <c:v>1.3999999999999999E-2</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9.0000000000000011E-3</c:v>
                </c:pt>
                <c:pt idx="416">
                  <c:v>7.6999999999999999E-2</c:v>
                </c:pt>
                <c:pt idx="417">
                  <c:v>0.156</c:v>
                </c:pt>
                <c:pt idx="418">
                  <c:v>0.25700000000000001</c:v>
                </c:pt>
                <c:pt idx="419">
                  <c:v>0.34099999999999997</c:v>
                </c:pt>
                <c:pt idx="420">
                  <c:v>0.378</c:v>
                </c:pt>
                <c:pt idx="421">
                  <c:v>0.307</c:v>
                </c:pt>
                <c:pt idx="422">
                  <c:v>0.14400000000000002</c:v>
                </c:pt>
                <c:pt idx="423">
                  <c:v>2.7E-2</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1.4999999999999999E-2</c:v>
                </c:pt>
                <c:pt idx="440">
                  <c:v>0.19700000000000001</c:v>
                </c:pt>
                <c:pt idx="441">
                  <c:v>0.39900000000000002</c:v>
                </c:pt>
                <c:pt idx="442">
                  <c:v>0.53500000000000003</c:v>
                </c:pt>
                <c:pt idx="443">
                  <c:v>0.57899999999999996</c:v>
                </c:pt>
                <c:pt idx="444">
                  <c:v>0.54200000000000004</c:v>
                </c:pt>
                <c:pt idx="445">
                  <c:v>0.438</c:v>
                </c:pt>
                <c:pt idx="446">
                  <c:v>0.26100000000000001</c:v>
                </c:pt>
                <c:pt idx="447">
                  <c:v>6.8999999999999992E-2</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2.4E-2</c:v>
                </c:pt>
                <c:pt idx="464">
                  <c:v>0.28399999999999997</c:v>
                </c:pt>
                <c:pt idx="465">
                  <c:v>0.49399999999999999</c:v>
                </c:pt>
                <c:pt idx="466">
                  <c:v>0.628</c:v>
                </c:pt>
                <c:pt idx="467">
                  <c:v>0.68</c:v>
                </c:pt>
                <c:pt idx="468">
                  <c:v>0.64900000000000002</c:v>
                </c:pt>
                <c:pt idx="469">
                  <c:v>0.53600000000000003</c:v>
                </c:pt>
                <c:pt idx="470">
                  <c:v>0.33999999999999997</c:v>
                </c:pt>
                <c:pt idx="471">
                  <c:v>0.1</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2.7E-2</c:v>
                </c:pt>
                <c:pt idx="488">
                  <c:v>0.27899999999999997</c:v>
                </c:pt>
                <c:pt idx="489">
                  <c:v>0.48599999999999999</c:v>
                </c:pt>
                <c:pt idx="490">
                  <c:v>0.621</c:v>
                </c:pt>
                <c:pt idx="491">
                  <c:v>0.67500000000000004</c:v>
                </c:pt>
                <c:pt idx="492">
                  <c:v>0.64400000000000002</c:v>
                </c:pt>
                <c:pt idx="493">
                  <c:v>0.53100000000000003</c:v>
                </c:pt>
                <c:pt idx="494">
                  <c:v>0.33599999999999997</c:v>
                </c:pt>
                <c:pt idx="495">
                  <c:v>9.9000000000000005E-2</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5.0000000000000001E-3</c:v>
                </c:pt>
                <c:pt idx="512">
                  <c:v>3.5000000000000003E-2</c:v>
                </c:pt>
                <c:pt idx="513">
                  <c:v>5.5999999999999994E-2</c:v>
                </c:pt>
                <c:pt idx="514">
                  <c:v>6.4000000000000001E-2</c:v>
                </c:pt>
                <c:pt idx="515">
                  <c:v>0.05</c:v>
                </c:pt>
                <c:pt idx="516">
                  <c:v>4.7E-2</c:v>
                </c:pt>
                <c:pt idx="517">
                  <c:v>3.6000000000000004E-2</c:v>
                </c:pt>
                <c:pt idx="518">
                  <c:v>2.2000000000000002E-2</c:v>
                </c:pt>
                <c:pt idx="519">
                  <c:v>6.0000000000000001E-3</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9.0000000000000011E-3</c:v>
                </c:pt>
                <c:pt idx="536">
                  <c:v>0.09</c:v>
                </c:pt>
                <c:pt idx="537">
                  <c:v>0.246</c:v>
                </c:pt>
                <c:pt idx="538">
                  <c:v>0.39299999999999996</c:v>
                </c:pt>
                <c:pt idx="539">
                  <c:v>0.42699999999999999</c:v>
                </c:pt>
                <c:pt idx="540">
                  <c:v>0.314</c:v>
                </c:pt>
                <c:pt idx="541">
                  <c:v>0.20900000000000002</c:v>
                </c:pt>
                <c:pt idx="542">
                  <c:v>0.11700000000000001</c:v>
                </c:pt>
                <c:pt idx="543">
                  <c:v>3.4000000000000002E-2</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1.3000000000000001E-2</c:v>
                </c:pt>
                <c:pt idx="560">
                  <c:v>0.111</c:v>
                </c:pt>
                <c:pt idx="561">
                  <c:v>0.222</c:v>
                </c:pt>
                <c:pt idx="562">
                  <c:v>0.32</c:v>
                </c:pt>
                <c:pt idx="563">
                  <c:v>0.36</c:v>
                </c:pt>
                <c:pt idx="564">
                  <c:v>0.30000000000000004</c:v>
                </c:pt>
                <c:pt idx="565">
                  <c:v>0.17799999999999999</c:v>
                </c:pt>
                <c:pt idx="566">
                  <c:v>8.4999999999999992E-2</c:v>
                </c:pt>
                <c:pt idx="567">
                  <c:v>2.3E-2</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7.0000000000000001E-3</c:v>
                </c:pt>
                <c:pt idx="584">
                  <c:v>5.8999999999999997E-2</c:v>
                </c:pt>
                <c:pt idx="585">
                  <c:v>0.122</c:v>
                </c:pt>
                <c:pt idx="586">
                  <c:v>0.14400000000000002</c:v>
                </c:pt>
                <c:pt idx="587">
                  <c:v>0.18</c:v>
                </c:pt>
                <c:pt idx="588">
                  <c:v>0.17099999999999999</c:v>
                </c:pt>
                <c:pt idx="589">
                  <c:v>0.11700000000000001</c:v>
                </c:pt>
                <c:pt idx="590">
                  <c:v>0.04</c:v>
                </c:pt>
                <c:pt idx="591">
                  <c:v>6.0000000000000001E-3</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2E-3</c:v>
                </c:pt>
                <c:pt idx="608">
                  <c:v>1.4999999999999999E-2</c:v>
                </c:pt>
                <c:pt idx="609">
                  <c:v>3.3000000000000002E-2</c:v>
                </c:pt>
                <c:pt idx="610">
                  <c:v>5.2000000000000005E-2</c:v>
                </c:pt>
                <c:pt idx="611">
                  <c:v>6.6000000000000003E-2</c:v>
                </c:pt>
                <c:pt idx="612">
                  <c:v>8.1000000000000003E-2</c:v>
                </c:pt>
                <c:pt idx="613">
                  <c:v>7.2000000000000008E-2</c:v>
                </c:pt>
                <c:pt idx="614">
                  <c:v>3.7999999999999999E-2</c:v>
                </c:pt>
                <c:pt idx="615">
                  <c:v>1.0999999999999999E-2</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4.0000000000000001E-3</c:v>
                </c:pt>
                <c:pt idx="632">
                  <c:v>0.02</c:v>
                </c:pt>
                <c:pt idx="633">
                  <c:v>3.0000000000000002E-2</c:v>
                </c:pt>
                <c:pt idx="634">
                  <c:v>4.1000000000000002E-2</c:v>
                </c:pt>
                <c:pt idx="635">
                  <c:v>4.9000000000000002E-2</c:v>
                </c:pt>
                <c:pt idx="636">
                  <c:v>4.9000000000000002E-2</c:v>
                </c:pt>
                <c:pt idx="637">
                  <c:v>5.2999999999999999E-2</c:v>
                </c:pt>
                <c:pt idx="638">
                  <c:v>3.3000000000000002E-2</c:v>
                </c:pt>
                <c:pt idx="639">
                  <c:v>1.2E-2</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3.0000000000000001E-3</c:v>
                </c:pt>
                <c:pt idx="656">
                  <c:v>2.8999999999999998E-2</c:v>
                </c:pt>
                <c:pt idx="657">
                  <c:v>6.7000000000000004E-2</c:v>
                </c:pt>
                <c:pt idx="658">
                  <c:v>9.1999999999999998E-2</c:v>
                </c:pt>
                <c:pt idx="659">
                  <c:v>0.11</c:v>
                </c:pt>
                <c:pt idx="660">
                  <c:v>0.11499999999999999</c:v>
                </c:pt>
                <c:pt idx="661">
                  <c:v>0.10299999999999999</c:v>
                </c:pt>
                <c:pt idx="662">
                  <c:v>5.7999999999999996E-2</c:v>
                </c:pt>
                <c:pt idx="663">
                  <c:v>1.9000000000000003E-2</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2.1999999999999999E-2</c:v>
                </c:pt>
                <c:pt idx="680">
                  <c:v>0.127</c:v>
                </c:pt>
                <c:pt idx="681">
                  <c:v>0.35599999999999998</c:v>
                </c:pt>
                <c:pt idx="682">
                  <c:v>0.6339999999999999</c:v>
                </c:pt>
                <c:pt idx="683">
                  <c:v>0.67999999999999994</c:v>
                </c:pt>
                <c:pt idx="684">
                  <c:v>0.55300000000000005</c:v>
                </c:pt>
                <c:pt idx="685">
                  <c:v>0.37</c:v>
                </c:pt>
                <c:pt idx="686">
                  <c:v>0.19800000000000001</c:v>
                </c:pt>
                <c:pt idx="687">
                  <c:v>3.5000000000000003E-2</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3.0000000000000001E-3</c:v>
                </c:pt>
                <c:pt idx="704">
                  <c:v>2.2000000000000002E-2</c:v>
                </c:pt>
                <c:pt idx="705">
                  <c:v>4.7E-2</c:v>
                </c:pt>
                <c:pt idx="706">
                  <c:v>7.0000000000000007E-2</c:v>
                </c:pt>
                <c:pt idx="707">
                  <c:v>7.9000000000000001E-2</c:v>
                </c:pt>
                <c:pt idx="708">
                  <c:v>7.2000000000000008E-2</c:v>
                </c:pt>
                <c:pt idx="709">
                  <c:v>5.2999999999999999E-2</c:v>
                </c:pt>
                <c:pt idx="710">
                  <c:v>3.5000000000000003E-2</c:v>
                </c:pt>
                <c:pt idx="711">
                  <c:v>1.3000000000000001E-2</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2.8000000000000001E-2</c:v>
                </c:pt>
                <c:pt idx="728">
                  <c:v>0.159</c:v>
                </c:pt>
                <c:pt idx="729">
                  <c:v>0.35299999999999998</c:v>
                </c:pt>
                <c:pt idx="730">
                  <c:v>0.57999999999999996</c:v>
                </c:pt>
                <c:pt idx="731">
                  <c:v>0.65499999999999992</c:v>
                </c:pt>
                <c:pt idx="732">
                  <c:v>0.61799999999999999</c:v>
                </c:pt>
                <c:pt idx="733">
                  <c:v>0.51100000000000001</c:v>
                </c:pt>
                <c:pt idx="734">
                  <c:v>0.33900000000000002</c:v>
                </c:pt>
                <c:pt idx="735">
                  <c:v>0.127</c:v>
                </c:pt>
                <c:pt idx="736">
                  <c:v>2E-3</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7.0000000000000001E-3</c:v>
                </c:pt>
                <c:pt idx="752">
                  <c:v>3.1E-2</c:v>
                </c:pt>
                <c:pt idx="753">
                  <c:v>5.7999999999999996E-2</c:v>
                </c:pt>
                <c:pt idx="754">
                  <c:v>7.8E-2</c:v>
                </c:pt>
                <c:pt idx="755">
                  <c:v>0.14099999999999999</c:v>
                </c:pt>
                <c:pt idx="756">
                  <c:v>0.16300000000000001</c:v>
                </c:pt>
                <c:pt idx="757">
                  <c:v>0.14500000000000002</c:v>
                </c:pt>
                <c:pt idx="758">
                  <c:v>0.10500000000000001</c:v>
                </c:pt>
                <c:pt idx="759">
                  <c:v>4.7E-2</c:v>
                </c:pt>
                <c:pt idx="760">
                  <c:v>1E-3</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7.0000000000000001E-3</c:v>
                </c:pt>
                <c:pt idx="776">
                  <c:v>3.4000000000000002E-2</c:v>
                </c:pt>
                <c:pt idx="777">
                  <c:v>7.0000000000000007E-2</c:v>
                </c:pt>
                <c:pt idx="778">
                  <c:v>0.109</c:v>
                </c:pt>
                <c:pt idx="779">
                  <c:v>0.11599999999999999</c:v>
                </c:pt>
                <c:pt idx="780">
                  <c:v>0.106</c:v>
                </c:pt>
                <c:pt idx="781">
                  <c:v>8.2000000000000003E-2</c:v>
                </c:pt>
                <c:pt idx="782">
                  <c:v>0.05</c:v>
                </c:pt>
                <c:pt idx="783">
                  <c:v>1.7000000000000001E-2</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2.5000000000000001E-2</c:v>
                </c:pt>
                <c:pt idx="800">
                  <c:v>0.13800000000000001</c:v>
                </c:pt>
                <c:pt idx="801">
                  <c:v>0.308</c:v>
                </c:pt>
                <c:pt idx="802">
                  <c:v>0.47</c:v>
                </c:pt>
                <c:pt idx="803">
                  <c:v>0.56800000000000006</c:v>
                </c:pt>
                <c:pt idx="804">
                  <c:v>0.57999999999999996</c:v>
                </c:pt>
                <c:pt idx="805">
                  <c:v>0.43000000000000005</c:v>
                </c:pt>
                <c:pt idx="806">
                  <c:v>0.23799999999999999</c:v>
                </c:pt>
                <c:pt idx="807">
                  <c:v>8.5999999999999993E-2</c:v>
                </c:pt>
                <c:pt idx="808">
                  <c:v>2E-3</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2.2000000000000002E-2</c:v>
                </c:pt>
                <c:pt idx="824">
                  <c:v>8.5000000000000006E-2</c:v>
                </c:pt>
                <c:pt idx="825">
                  <c:v>0.13500000000000001</c:v>
                </c:pt>
                <c:pt idx="826">
                  <c:v>0.125</c:v>
                </c:pt>
                <c:pt idx="827">
                  <c:v>9.5000000000000001E-2</c:v>
                </c:pt>
                <c:pt idx="828">
                  <c:v>7.4999999999999997E-2</c:v>
                </c:pt>
                <c:pt idx="829">
                  <c:v>5.9000000000000004E-2</c:v>
                </c:pt>
                <c:pt idx="830">
                  <c:v>3.7000000000000005E-2</c:v>
                </c:pt>
                <c:pt idx="831">
                  <c:v>1.3000000000000001E-2</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2.1999999999999999E-2</c:v>
                </c:pt>
                <c:pt idx="848">
                  <c:v>8.8999999999999996E-2</c:v>
                </c:pt>
                <c:pt idx="849">
                  <c:v>0.18099999999999999</c:v>
                </c:pt>
                <c:pt idx="850">
                  <c:v>0.245</c:v>
                </c:pt>
                <c:pt idx="851">
                  <c:v>0.27200000000000002</c:v>
                </c:pt>
                <c:pt idx="852">
                  <c:v>0.28600000000000003</c:v>
                </c:pt>
                <c:pt idx="853">
                  <c:v>0.34399999999999997</c:v>
                </c:pt>
                <c:pt idx="854">
                  <c:v>0.33600000000000002</c:v>
                </c:pt>
                <c:pt idx="855">
                  <c:v>0.156</c:v>
                </c:pt>
                <c:pt idx="856">
                  <c:v>6.0000000000000001E-3</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1.2E-2</c:v>
                </c:pt>
                <c:pt idx="872">
                  <c:v>3.6000000000000004E-2</c:v>
                </c:pt>
                <c:pt idx="873">
                  <c:v>5.8000000000000003E-2</c:v>
                </c:pt>
                <c:pt idx="874">
                  <c:v>8.2000000000000003E-2</c:v>
                </c:pt>
                <c:pt idx="875">
                  <c:v>9.6000000000000002E-2</c:v>
                </c:pt>
                <c:pt idx="876">
                  <c:v>8.6000000000000007E-2</c:v>
                </c:pt>
                <c:pt idx="877">
                  <c:v>6.5000000000000002E-2</c:v>
                </c:pt>
                <c:pt idx="878">
                  <c:v>4.9000000000000002E-2</c:v>
                </c:pt>
                <c:pt idx="879">
                  <c:v>2.2000000000000002E-2</c:v>
                </c:pt>
                <c:pt idx="880">
                  <c:v>1E-3</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1.6E-2</c:v>
                </c:pt>
                <c:pt idx="896">
                  <c:v>8.1000000000000003E-2</c:v>
                </c:pt>
                <c:pt idx="897">
                  <c:v>0.21</c:v>
                </c:pt>
                <c:pt idx="898">
                  <c:v>0.33999999999999997</c:v>
                </c:pt>
                <c:pt idx="899">
                  <c:v>0.44599999999999995</c:v>
                </c:pt>
                <c:pt idx="900">
                  <c:v>0.46600000000000003</c:v>
                </c:pt>
                <c:pt idx="901">
                  <c:v>0.35099999999999998</c:v>
                </c:pt>
                <c:pt idx="902">
                  <c:v>0.14899999999999999</c:v>
                </c:pt>
                <c:pt idx="903">
                  <c:v>5.8999999999999997E-2</c:v>
                </c:pt>
                <c:pt idx="904">
                  <c:v>3.0000000000000001E-3</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02</c:v>
                </c:pt>
                <c:pt idx="920">
                  <c:v>6.8999999999999992E-2</c:v>
                </c:pt>
                <c:pt idx="921">
                  <c:v>0.114</c:v>
                </c:pt>
                <c:pt idx="922">
                  <c:v>0.13700000000000001</c:v>
                </c:pt>
                <c:pt idx="923">
                  <c:v>0.129</c:v>
                </c:pt>
                <c:pt idx="924">
                  <c:v>9.7000000000000003E-2</c:v>
                </c:pt>
                <c:pt idx="925">
                  <c:v>0.08</c:v>
                </c:pt>
                <c:pt idx="926">
                  <c:v>5.7999999999999996E-2</c:v>
                </c:pt>
                <c:pt idx="927">
                  <c:v>2.6000000000000002E-2</c:v>
                </c:pt>
                <c:pt idx="928">
                  <c:v>2E-3</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4.7E-2</c:v>
                </c:pt>
                <c:pt idx="944">
                  <c:v>0.14800000000000002</c:v>
                </c:pt>
                <c:pt idx="945">
                  <c:v>0.25600000000000001</c:v>
                </c:pt>
                <c:pt idx="946">
                  <c:v>0.38800000000000001</c:v>
                </c:pt>
                <c:pt idx="947">
                  <c:v>0.35199999999999998</c:v>
                </c:pt>
                <c:pt idx="948">
                  <c:v>0.222</c:v>
                </c:pt>
                <c:pt idx="949">
                  <c:v>0.17199999999999999</c:v>
                </c:pt>
                <c:pt idx="950">
                  <c:v>0.13700000000000001</c:v>
                </c:pt>
                <c:pt idx="951">
                  <c:v>5.4999999999999993E-2</c:v>
                </c:pt>
                <c:pt idx="952">
                  <c:v>4.0000000000000001E-3</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5.0000000000000001E-3</c:v>
                </c:pt>
                <c:pt idx="968">
                  <c:v>2.1000000000000001E-2</c:v>
                </c:pt>
                <c:pt idx="969">
                  <c:v>0.04</c:v>
                </c:pt>
                <c:pt idx="970">
                  <c:v>8.7000000000000008E-2</c:v>
                </c:pt>
                <c:pt idx="971">
                  <c:v>0.14600000000000002</c:v>
                </c:pt>
                <c:pt idx="972">
                  <c:v>0.17699999999999999</c:v>
                </c:pt>
                <c:pt idx="973">
                  <c:v>0.14599999999999999</c:v>
                </c:pt>
                <c:pt idx="974">
                  <c:v>4.5999999999999999E-2</c:v>
                </c:pt>
                <c:pt idx="975">
                  <c:v>2.8999999999999998E-2</c:v>
                </c:pt>
                <c:pt idx="976">
                  <c:v>3.0000000000000001E-3</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1.9E-2</c:v>
                </c:pt>
                <c:pt idx="992">
                  <c:v>5.3999999999999999E-2</c:v>
                </c:pt>
                <c:pt idx="993">
                  <c:v>0.114</c:v>
                </c:pt>
                <c:pt idx="994">
                  <c:v>0.247</c:v>
                </c:pt>
                <c:pt idx="995">
                  <c:v>0.39800000000000002</c:v>
                </c:pt>
                <c:pt idx="996">
                  <c:v>0.51</c:v>
                </c:pt>
                <c:pt idx="997">
                  <c:v>0.435</c:v>
                </c:pt>
                <c:pt idx="998">
                  <c:v>0.27500000000000002</c:v>
                </c:pt>
                <c:pt idx="999">
                  <c:v>0.09</c:v>
                </c:pt>
                <c:pt idx="1000">
                  <c:v>7.0000000000000001E-3</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1.6E-2</c:v>
                </c:pt>
                <c:pt idx="1016">
                  <c:v>5.0999999999999997E-2</c:v>
                </c:pt>
                <c:pt idx="1017">
                  <c:v>0.12000000000000001</c:v>
                </c:pt>
                <c:pt idx="1018">
                  <c:v>0.23699999999999999</c:v>
                </c:pt>
                <c:pt idx="1019">
                  <c:v>0.42600000000000005</c:v>
                </c:pt>
                <c:pt idx="1020">
                  <c:v>0.57400000000000007</c:v>
                </c:pt>
                <c:pt idx="1021">
                  <c:v>0.55100000000000005</c:v>
                </c:pt>
                <c:pt idx="1022">
                  <c:v>0.39100000000000001</c:v>
                </c:pt>
                <c:pt idx="1023">
                  <c:v>0.158</c:v>
                </c:pt>
                <c:pt idx="1024">
                  <c:v>1.4E-2</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1E-3</c:v>
                </c:pt>
                <c:pt idx="1039">
                  <c:v>6.0999999999999999E-2</c:v>
                </c:pt>
                <c:pt idx="1040">
                  <c:v>0.26600000000000001</c:v>
                </c:pt>
                <c:pt idx="1041">
                  <c:v>0.44100000000000006</c:v>
                </c:pt>
                <c:pt idx="1042">
                  <c:v>0.57899999999999996</c:v>
                </c:pt>
                <c:pt idx="1043">
                  <c:v>0.63700000000000001</c:v>
                </c:pt>
                <c:pt idx="1044">
                  <c:v>0.58199999999999996</c:v>
                </c:pt>
                <c:pt idx="1045">
                  <c:v>0.45799999999999996</c:v>
                </c:pt>
                <c:pt idx="1046">
                  <c:v>0.33199999999999996</c:v>
                </c:pt>
                <c:pt idx="1047">
                  <c:v>0.156</c:v>
                </c:pt>
                <c:pt idx="1048">
                  <c:v>1.6E-2</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1E-3</c:v>
                </c:pt>
                <c:pt idx="1063">
                  <c:v>0.125</c:v>
                </c:pt>
                <c:pt idx="1064">
                  <c:v>0.35199999999999998</c:v>
                </c:pt>
                <c:pt idx="1065">
                  <c:v>0.57099999999999995</c:v>
                </c:pt>
                <c:pt idx="1066">
                  <c:v>0.70799999999999996</c:v>
                </c:pt>
                <c:pt idx="1067">
                  <c:v>0.76400000000000001</c:v>
                </c:pt>
                <c:pt idx="1068">
                  <c:v>0.73599999999999999</c:v>
                </c:pt>
                <c:pt idx="1069">
                  <c:v>0.6339999999999999</c:v>
                </c:pt>
                <c:pt idx="1070">
                  <c:v>0.45700000000000002</c:v>
                </c:pt>
                <c:pt idx="1071">
                  <c:v>0.22199999999999998</c:v>
                </c:pt>
                <c:pt idx="1072">
                  <c:v>2.6000000000000002E-2</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4.0000000000000001E-3</c:v>
                </c:pt>
                <c:pt idx="1087">
                  <c:v>0.185</c:v>
                </c:pt>
                <c:pt idx="1088">
                  <c:v>0.41799999999999998</c:v>
                </c:pt>
                <c:pt idx="1089">
                  <c:v>0.6120000000000001</c:v>
                </c:pt>
                <c:pt idx="1090">
                  <c:v>0.73599999999999999</c:v>
                </c:pt>
                <c:pt idx="1091">
                  <c:v>0.78699999999999992</c:v>
                </c:pt>
                <c:pt idx="1092">
                  <c:v>0.7609999999999999</c:v>
                </c:pt>
                <c:pt idx="1093">
                  <c:v>0.65599999999999992</c:v>
                </c:pt>
                <c:pt idx="1094">
                  <c:v>0.47799999999999998</c:v>
                </c:pt>
                <c:pt idx="1095">
                  <c:v>0.24</c:v>
                </c:pt>
                <c:pt idx="1096">
                  <c:v>3.3000000000000002E-2</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3.0000000000000001E-3</c:v>
                </c:pt>
                <c:pt idx="1111">
                  <c:v>0.121</c:v>
                </c:pt>
                <c:pt idx="1112">
                  <c:v>0.40499999999999997</c:v>
                </c:pt>
                <c:pt idx="1113">
                  <c:v>0.61899999999999999</c:v>
                </c:pt>
                <c:pt idx="1114">
                  <c:v>0.74199999999999999</c:v>
                </c:pt>
                <c:pt idx="1115">
                  <c:v>0.78899999999999992</c:v>
                </c:pt>
                <c:pt idx="1116">
                  <c:v>0.75499999999999989</c:v>
                </c:pt>
                <c:pt idx="1117">
                  <c:v>0.64599999999999991</c:v>
                </c:pt>
                <c:pt idx="1118">
                  <c:v>0.46500000000000002</c:v>
                </c:pt>
                <c:pt idx="1119">
                  <c:v>0.23099999999999998</c:v>
                </c:pt>
                <c:pt idx="1120">
                  <c:v>3.4000000000000002E-2</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4.0000000000000001E-3</c:v>
                </c:pt>
                <c:pt idx="1135">
                  <c:v>0.13800000000000001</c:v>
                </c:pt>
                <c:pt idx="1136">
                  <c:v>0.372</c:v>
                </c:pt>
                <c:pt idx="1137">
                  <c:v>0.57099999999999995</c:v>
                </c:pt>
                <c:pt idx="1138">
                  <c:v>0.71499999999999997</c:v>
                </c:pt>
                <c:pt idx="1139">
                  <c:v>0.78400000000000003</c:v>
                </c:pt>
                <c:pt idx="1140">
                  <c:v>0.754</c:v>
                </c:pt>
                <c:pt idx="1141">
                  <c:v>0.64100000000000001</c:v>
                </c:pt>
                <c:pt idx="1142">
                  <c:v>0.46300000000000002</c:v>
                </c:pt>
                <c:pt idx="1143">
                  <c:v>0.23499999999999999</c:v>
                </c:pt>
                <c:pt idx="1144">
                  <c:v>3.7999999999999999E-2</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4.0000000000000001E-3</c:v>
                </c:pt>
                <c:pt idx="1159">
                  <c:v>0.152</c:v>
                </c:pt>
                <c:pt idx="1160">
                  <c:v>0.38400000000000001</c:v>
                </c:pt>
                <c:pt idx="1161">
                  <c:v>0.58499999999999996</c:v>
                </c:pt>
                <c:pt idx="1162">
                  <c:v>0.70699999999999996</c:v>
                </c:pt>
                <c:pt idx="1163">
                  <c:v>0.752</c:v>
                </c:pt>
                <c:pt idx="1164">
                  <c:v>0.71899999999999997</c:v>
                </c:pt>
                <c:pt idx="1165">
                  <c:v>0.61099999999999999</c:v>
                </c:pt>
                <c:pt idx="1166">
                  <c:v>0.436</c:v>
                </c:pt>
                <c:pt idx="1167">
                  <c:v>0.214</c:v>
                </c:pt>
                <c:pt idx="1168">
                  <c:v>3.1E-2</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1E-3</c:v>
                </c:pt>
                <c:pt idx="1183">
                  <c:v>2.4999999999999998E-2</c:v>
                </c:pt>
                <c:pt idx="1184">
                  <c:v>0.123</c:v>
                </c:pt>
                <c:pt idx="1185">
                  <c:v>0.45400000000000001</c:v>
                </c:pt>
                <c:pt idx="1186">
                  <c:v>0.70399999999999996</c:v>
                </c:pt>
                <c:pt idx="1187">
                  <c:v>0.76500000000000001</c:v>
                </c:pt>
                <c:pt idx="1188">
                  <c:v>0.72299999999999998</c:v>
                </c:pt>
                <c:pt idx="1189">
                  <c:v>0.61</c:v>
                </c:pt>
                <c:pt idx="1190">
                  <c:v>0.40500000000000003</c:v>
                </c:pt>
                <c:pt idx="1191">
                  <c:v>0.14599999999999999</c:v>
                </c:pt>
                <c:pt idx="1192">
                  <c:v>1.4999999999999999E-2</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2E-3</c:v>
                </c:pt>
                <c:pt idx="1207">
                  <c:v>4.1000000000000002E-2</c:v>
                </c:pt>
                <c:pt idx="1208">
                  <c:v>0.20300000000000001</c:v>
                </c:pt>
                <c:pt idx="1209">
                  <c:v>0.41</c:v>
                </c:pt>
                <c:pt idx="1210">
                  <c:v>0.57700000000000007</c:v>
                </c:pt>
                <c:pt idx="1211">
                  <c:v>0.66600000000000004</c:v>
                </c:pt>
                <c:pt idx="1212">
                  <c:v>0.66899999999999993</c:v>
                </c:pt>
                <c:pt idx="1213">
                  <c:v>0.60399999999999998</c:v>
                </c:pt>
                <c:pt idx="1214">
                  <c:v>0.44600000000000001</c:v>
                </c:pt>
                <c:pt idx="1215">
                  <c:v>0.23100000000000001</c:v>
                </c:pt>
                <c:pt idx="1216">
                  <c:v>4.3999999999999997E-2</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4.0000000000000001E-3</c:v>
                </c:pt>
                <c:pt idx="1231">
                  <c:v>0.04</c:v>
                </c:pt>
                <c:pt idx="1232">
                  <c:v>0.19800000000000001</c:v>
                </c:pt>
                <c:pt idx="1233">
                  <c:v>0.51</c:v>
                </c:pt>
                <c:pt idx="1234">
                  <c:v>0.70399999999999996</c:v>
                </c:pt>
                <c:pt idx="1235">
                  <c:v>0.76300000000000001</c:v>
                </c:pt>
                <c:pt idx="1236">
                  <c:v>0.70199999999999996</c:v>
                </c:pt>
                <c:pt idx="1237">
                  <c:v>0.56600000000000006</c:v>
                </c:pt>
                <c:pt idx="1238">
                  <c:v>0.39100000000000001</c:v>
                </c:pt>
                <c:pt idx="1239">
                  <c:v>0.188</c:v>
                </c:pt>
                <c:pt idx="1240">
                  <c:v>3.1E-2</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2E-3</c:v>
                </c:pt>
                <c:pt idx="1255">
                  <c:v>3.2000000000000001E-2</c:v>
                </c:pt>
                <c:pt idx="1256">
                  <c:v>8.4999999999999992E-2</c:v>
                </c:pt>
                <c:pt idx="1257">
                  <c:v>0.17899999999999999</c:v>
                </c:pt>
                <c:pt idx="1258">
                  <c:v>0.33099999999999996</c:v>
                </c:pt>
                <c:pt idx="1259">
                  <c:v>0.5</c:v>
                </c:pt>
                <c:pt idx="1260">
                  <c:v>0.66900000000000004</c:v>
                </c:pt>
                <c:pt idx="1261">
                  <c:v>0.624</c:v>
                </c:pt>
                <c:pt idx="1262">
                  <c:v>0.46100000000000002</c:v>
                </c:pt>
                <c:pt idx="1263">
                  <c:v>0.247</c:v>
                </c:pt>
                <c:pt idx="1264">
                  <c:v>5.1000000000000004E-2</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1.3000000000000001E-2</c:v>
                </c:pt>
                <c:pt idx="1279">
                  <c:v>0.20900000000000002</c:v>
                </c:pt>
                <c:pt idx="1280">
                  <c:v>0.45700000000000002</c:v>
                </c:pt>
                <c:pt idx="1281">
                  <c:v>0.64599999999999991</c:v>
                </c:pt>
                <c:pt idx="1282">
                  <c:v>0.76899999999999991</c:v>
                </c:pt>
                <c:pt idx="1283">
                  <c:v>0.82000000000000006</c:v>
                </c:pt>
                <c:pt idx="1284">
                  <c:v>0.78899999999999992</c:v>
                </c:pt>
                <c:pt idx="1285">
                  <c:v>0.69</c:v>
                </c:pt>
                <c:pt idx="1286">
                  <c:v>0.52300000000000002</c:v>
                </c:pt>
                <c:pt idx="1287">
                  <c:v>0.29799999999999999</c:v>
                </c:pt>
                <c:pt idx="1288">
                  <c:v>7.0999999999999994E-2</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1.8000000000000002E-2</c:v>
                </c:pt>
                <c:pt idx="1303">
                  <c:v>0.24300000000000002</c:v>
                </c:pt>
                <c:pt idx="1304">
                  <c:v>0.47699999999999998</c:v>
                </c:pt>
                <c:pt idx="1305">
                  <c:v>0.65999999999999992</c:v>
                </c:pt>
                <c:pt idx="1306">
                  <c:v>0.78200000000000003</c:v>
                </c:pt>
                <c:pt idx="1307">
                  <c:v>0.83099999999999996</c:v>
                </c:pt>
                <c:pt idx="1308">
                  <c:v>0.80099999999999993</c:v>
                </c:pt>
                <c:pt idx="1309">
                  <c:v>0.69799999999999995</c:v>
                </c:pt>
                <c:pt idx="1310">
                  <c:v>0.52800000000000002</c:v>
                </c:pt>
                <c:pt idx="1311">
                  <c:v>0.29899999999999999</c:v>
                </c:pt>
                <c:pt idx="1312">
                  <c:v>6.9000000000000006E-2</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1.9E-2</c:v>
                </c:pt>
                <c:pt idx="1327">
                  <c:v>0.24099999999999999</c:v>
                </c:pt>
                <c:pt idx="1328">
                  <c:v>0.46899999999999997</c:v>
                </c:pt>
                <c:pt idx="1329">
                  <c:v>0.65399999999999991</c:v>
                </c:pt>
                <c:pt idx="1330">
                  <c:v>0.77699999999999991</c:v>
                </c:pt>
                <c:pt idx="1331">
                  <c:v>0.82800000000000007</c:v>
                </c:pt>
                <c:pt idx="1332">
                  <c:v>0.8</c:v>
                </c:pt>
                <c:pt idx="1333">
                  <c:v>0.69900000000000007</c:v>
                </c:pt>
                <c:pt idx="1334">
                  <c:v>0.53099999999999992</c:v>
                </c:pt>
                <c:pt idx="1335">
                  <c:v>0.307</c:v>
                </c:pt>
                <c:pt idx="1336">
                  <c:v>7.8E-2</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2.4E-2</c:v>
                </c:pt>
                <c:pt idx="1351">
                  <c:v>0.254</c:v>
                </c:pt>
                <c:pt idx="1352">
                  <c:v>0.48299999999999998</c:v>
                </c:pt>
                <c:pt idx="1353">
                  <c:v>0.66199999999999992</c:v>
                </c:pt>
                <c:pt idx="1354">
                  <c:v>0.78499999999999992</c:v>
                </c:pt>
                <c:pt idx="1355">
                  <c:v>0.83699999999999997</c:v>
                </c:pt>
                <c:pt idx="1356">
                  <c:v>0.81099999999999994</c:v>
                </c:pt>
                <c:pt idx="1357">
                  <c:v>0.71</c:v>
                </c:pt>
                <c:pt idx="1358">
                  <c:v>0.54200000000000004</c:v>
                </c:pt>
                <c:pt idx="1359">
                  <c:v>0.314</c:v>
                </c:pt>
                <c:pt idx="1360">
                  <c:v>7.9000000000000001E-2</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2.6000000000000002E-2</c:v>
                </c:pt>
                <c:pt idx="1375">
                  <c:v>0.255</c:v>
                </c:pt>
                <c:pt idx="1376">
                  <c:v>0.48499999999999999</c:v>
                </c:pt>
                <c:pt idx="1377">
                  <c:v>0.66999999999999993</c:v>
                </c:pt>
                <c:pt idx="1378">
                  <c:v>0.79200000000000004</c:v>
                </c:pt>
                <c:pt idx="1379">
                  <c:v>0.84099999999999997</c:v>
                </c:pt>
                <c:pt idx="1380">
                  <c:v>0.81299999999999994</c:v>
                </c:pt>
                <c:pt idx="1381">
                  <c:v>0.70900000000000007</c:v>
                </c:pt>
                <c:pt idx="1382">
                  <c:v>0.54</c:v>
                </c:pt>
                <c:pt idx="1383">
                  <c:v>0.314</c:v>
                </c:pt>
                <c:pt idx="1384">
                  <c:v>7.9000000000000001E-2</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01</c:v>
                </c:pt>
                <c:pt idx="1399">
                  <c:v>6.3E-2</c:v>
                </c:pt>
                <c:pt idx="1400">
                  <c:v>0.183</c:v>
                </c:pt>
                <c:pt idx="1401">
                  <c:v>0.47100000000000003</c:v>
                </c:pt>
                <c:pt idx="1402">
                  <c:v>0.66900000000000004</c:v>
                </c:pt>
                <c:pt idx="1403">
                  <c:v>0.73699999999999999</c:v>
                </c:pt>
                <c:pt idx="1404">
                  <c:v>0.73499999999999999</c:v>
                </c:pt>
                <c:pt idx="1405">
                  <c:v>0.498</c:v>
                </c:pt>
                <c:pt idx="1406">
                  <c:v>0.18099999999999999</c:v>
                </c:pt>
                <c:pt idx="1407">
                  <c:v>8.8999999999999996E-2</c:v>
                </c:pt>
                <c:pt idx="1408">
                  <c:v>2.4E-2</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3.0000000000000001E-3</c:v>
                </c:pt>
                <c:pt idx="1423">
                  <c:v>1.9E-2</c:v>
                </c:pt>
                <c:pt idx="1424">
                  <c:v>5.5E-2</c:v>
                </c:pt>
                <c:pt idx="1425">
                  <c:v>9.9000000000000005E-2</c:v>
                </c:pt>
                <c:pt idx="1426">
                  <c:v>0.157</c:v>
                </c:pt>
                <c:pt idx="1427">
                  <c:v>0.16599999999999998</c:v>
                </c:pt>
                <c:pt idx="1428">
                  <c:v>0.19999999999999998</c:v>
                </c:pt>
                <c:pt idx="1429">
                  <c:v>0.15200000000000002</c:v>
                </c:pt>
                <c:pt idx="1430">
                  <c:v>0.11799999999999999</c:v>
                </c:pt>
                <c:pt idx="1431">
                  <c:v>6.2E-2</c:v>
                </c:pt>
                <c:pt idx="1432">
                  <c:v>2.1000000000000001E-2</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8.0000000000000002E-3</c:v>
                </c:pt>
                <c:pt idx="1447">
                  <c:v>4.2000000000000003E-2</c:v>
                </c:pt>
                <c:pt idx="1448">
                  <c:v>0.123</c:v>
                </c:pt>
                <c:pt idx="1449">
                  <c:v>0.312</c:v>
                </c:pt>
                <c:pt idx="1450">
                  <c:v>0.47500000000000003</c:v>
                </c:pt>
                <c:pt idx="1451">
                  <c:v>0.36299999999999999</c:v>
                </c:pt>
                <c:pt idx="1452">
                  <c:v>0.2</c:v>
                </c:pt>
                <c:pt idx="1453">
                  <c:v>0.109</c:v>
                </c:pt>
                <c:pt idx="1454">
                  <c:v>5.2000000000000005E-2</c:v>
                </c:pt>
                <c:pt idx="1455">
                  <c:v>4.4000000000000004E-2</c:v>
                </c:pt>
                <c:pt idx="1456">
                  <c:v>2.8000000000000001E-2</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5.0000000000000001E-3</c:v>
                </c:pt>
                <c:pt idx="1471">
                  <c:v>0.02</c:v>
                </c:pt>
                <c:pt idx="1472">
                  <c:v>4.3000000000000003E-2</c:v>
                </c:pt>
                <c:pt idx="1473">
                  <c:v>7.0000000000000007E-2</c:v>
                </c:pt>
                <c:pt idx="1474">
                  <c:v>9.2999999999999999E-2</c:v>
                </c:pt>
                <c:pt idx="1475">
                  <c:v>0.16200000000000001</c:v>
                </c:pt>
                <c:pt idx="1476">
                  <c:v>0.221</c:v>
                </c:pt>
                <c:pt idx="1477">
                  <c:v>0.245</c:v>
                </c:pt>
                <c:pt idx="1478">
                  <c:v>0.20300000000000001</c:v>
                </c:pt>
                <c:pt idx="1479">
                  <c:v>6.7000000000000004E-2</c:v>
                </c:pt>
                <c:pt idx="1480">
                  <c:v>2.6000000000000002E-2</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1.8000000000000002E-2</c:v>
                </c:pt>
                <c:pt idx="1495">
                  <c:v>9.9999999999999992E-2</c:v>
                </c:pt>
                <c:pt idx="1496">
                  <c:v>8.6999999999999994E-2</c:v>
                </c:pt>
                <c:pt idx="1497">
                  <c:v>7.0000000000000007E-2</c:v>
                </c:pt>
                <c:pt idx="1498">
                  <c:v>0.08</c:v>
                </c:pt>
                <c:pt idx="1499">
                  <c:v>0.32100000000000001</c:v>
                </c:pt>
                <c:pt idx="1500">
                  <c:v>0.56899999999999995</c:v>
                </c:pt>
                <c:pt idx="1501">
                  <c:v>0.497</c:v>
                </c:pt>
                <c:pt idx="1502">
                  <c:v>0.33999999999999997</c:v>
                </c:pt>
                <c:pt idx="1503">
                  <c:v>0.16399999999999998</c:v>
                </c:pt>
                <c:pt idx="1504">
                  <c:v>0.04</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9.0000000000000011E-3</c:v>
                </c:pt>
                <c:pt idx="1519">
                  <c:v>3.7000000000000005E-2</c:v>
                </c:pt>
                <c:pt idx="1520">
                  <c:v>8.6999999999999994E-2</c:v>
                </c:pt>
                <c:pt idx="1521">
                  <c:v>0.19800000000000001</c:v>
                </c:pt>
                <c:pt idx="1522">
                  <c:v>0.41299999999999998</c:v>
                </c:pt>
                <c:pt idx="1523">
                  <c:v>0.5</c:v>
                </c:pt>
                <c:pt idx="1524">
                  <c:v>0.49299999999999999</c:v>
                </c:pt>
                <c:pt idx="1525">
                  <c:v>0.51100000000000001</c:v>
                </c:pt>
                <c:pt idx="1526">
                  <c:v>0.373</c:v>
                </c:pt>
                <c:pt idx="1527">
                  <c:v>0.18099999999999999</c:v>
                </c:pt>
                <c:pt idx="1528">
                  <c:v>3.7999999999999999E-2</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8.0000000000000002E-3</c:v>
                </c:pt>
                <c:pt idx="1543">
                  <c:v>3.3000000000000002E-2</c:v>
                </c:pt>
                <c:pt idx="1544">
                  <c:v>8.7000000000000008E-2</c:v>
                </c:pt>
                <c:pt idx="1545">
                  <c:v>0.14600000000000002</c:v>
                </c:pt>
                <c:pt idx="1546">
                  <c:v>0.12100000000000001</c:v>
                </c:pt>
                <c:pt idx="1547">
                  <c:v>0.14000000000000001</c:v>
                </c:pt>
                <c:pt idx="1548">
                  <c:v>0.16300000000000001</c:v>
                </c:pt>
                <c:pt idx="1549">
                  <c:v>9.0999999999999998E-2</c:v>
                </c:pt>
                <c:pt idx="1550">
                  <c:v>4.9000000000000002E-2</c:v>
                </c:pt>
                <c:pt idx="1551">
                  <c:v>2.8000000000000001E-2</c:v>
                </c:pt>
                <c:pt idx="1552">
                  <c:v>7.0000000000000001E-3</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9.9999999999999985E-3</c:v>
                </c:pt>
                <c:pt idx="1567">
                  <c:v>0.04</c:v>
                </c:pt>
                <c:pt idx="1568">
                  <c:v>0.16600000000000001</c:v>
                </c:pt>
                <c:pt idx="1569">
                  <c:v>0.52500000000000002</c:v>
                </c:pt>
                <c:pt idx="1570">
                  <c:v>0.498</c:v>
                </c:pt>
                <c:pt idx="1571">
                  <c:v>0.38200000000000001</c:v>
                </c:pt>
                <c:pt idx="1572">
                  <c:v>0.31</c:v>
                </c:pt>
                <c:pt idx="1573">
                  <c:v>0.27800000000000002</c:v>
                </c:pt>
                <c:pt idx="1574">
                  <c:v>0.187</c:v>
                </c:pt>
                <c:pt idx="1575">
                  <c:v>0.11599999999999999</c:v>
                </c:pt>
                <c:pt idx="1576">
                  <c:v>0.05</c:v>
                </c:pt>
                <c:pt idx="1577">
                  <c:v>1E-3</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2.3E-2</c:v>
                </c:pt>
                <c:pt idx="1591">
                  <c:v>0.13200000000000001</c:v>
                </c:pt>
                <c:pt idx="1592">
                  <c:v>0.39299999999999996</c:v>
                </c:pt>
                <c:pt idx="1593">
                  <c:v>0.63300000000000001</c:v>
                </c:pt>
                <c:pt idx="1594">
                  <c:v>0.7</c:v>
                </c:pt>
                <c:pt idx="1595">
                  <c:v>0.69300000000000006</c:v>
                </c:pt>
                <c:pt idx="1596">
                  <c:v>0.59699999999999998</c:v>
                </c:pt>
                <c:pt idx="1597">
                  <c:v>0.53200000000000003</c:v>
                </c:pt>
                <c:pt idx="1598">
                  <c:v>0.41100000000000003</c:v>
                </c:pt>
                <c:pt idx="1599">
                  <c:v>0.10200000000000001</c:v>
                </c:pt>
                <c:pt idx="1600">
                  <c:v>1.4999999999999999E-2</c:v>
                </c:pt>
                <c:pt idx="1601">
                  <c:v>1E-3</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2.5000000000000001E-2</c:v>
                </c:pt>
                <c:pt idx="1615">
                  <c:v>0.121</c:v>
                </c:pt>
                <c:pt idx="1616">
                  <c:v>0.17699999999999999</c:v>
                </c:pt>
                <c:pt idx="1617">
                  <c:v>0.20300000000000001</c:v>
                </c:pt>
                <c:pt idx="1618">
                  <c:v>0.33099999999999996</c:v>
                </c:pt>
                <c:pt idx="1619">
                  <c:v>0.51500000000000001</c:v>
                </c:pt>
                <c:pt idx="1620">
                  <c:v>0.61499999999999999</c:v>
                </c:pt>
                <c:pt idx="1621">
                  <c:v>0.34099999999999997</c:v>
                </c:pt>
                <c:pt idx="1622">
                  <c:v>0.20799999999999999</c:v>
                </c:pt>
                <c:pt idx="1623">
                  <c:v>0.183</c:v>
                </c:pt>
                <c:pt idx="1624">
                  <c:v>6.4000000000000001E-2</c:v>
                </c:pt>
                <c:pt idx="1625">
                  <c:v>2E-3</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2E-3</c:v>
                </c:pt>
                <c:pt idx="1639">
                  <c:v>3.1E-2</c:v>
                </c:pt>
                <c:pt idx="1640">
                  <c:v>0.11799999999999999</c:v>
                </c:pt>
                <c:pt idx="1641">
                  <c:v>0.17499999999999999</c:v>
                </c:pt>
                <c:pt idx="1642">
                  <c:v>0.14100000000000001</c:v>
                </c:pt>
                <c:pt idx="1643">
                  <c:v>0.183</c:v>
                </c:pt>
                <c:pt idx="1644">
                  <c:v>0.19499999999999998</c:v>
                </c:pt>
                <c:pt idx="1645">
                  <c:v>0.23499999999999999</c:v>
                </c:pt>
                <c:pt idx="1646">
                  <c:v>0.20900000000000002</c:v>
                </c:pt>
                <c:pt idx="1647">
                  <c:v>0.161</c:v>
                </c:pt>
                <c:pt idx="1648">
                  <c:v>7.6999999999999999E-2</c:v>
                </c:pt>
                <c:pt idx="1649">
                  <c:v>4.0000000000000001E-3</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1.4999999999999999E-2</c:v>
                </c:pt>
                <c:pt idx="1663">
                  <c:v>4.8000000000000001E-2</c:v>
                </c:pt>
                <c:pt idx="1664">
                  <c:v>9.5000000000000001E-2</c:v>
                </c:pt>
                <c:pt idx="1665">
                  <c:v>0.21000000000000002</c:v>
                </c:pt>
                <c:pt idx="1666">
                  <c:v>0.27100000000000002</c:v>
                </c:pt>
                <c:pt idx="1667">
                  <c:v>0.371</c:v>
                </c:pt>
                <c:pt idx="1668">
                  <c:v>0.53</c:v>
                </c:pt>
                <c:pt idx="1669">
                  <c:v>0.45100000000000001</c:v>
                </c:pt>
                <c:pt idx="1670">
                  <c:v>0.372</c:v>
                </c:pt>
                <c:pt idx="1671">
                  <c:v>0.26200000000000001</c:v>
                </c:pt>
                <c:pt idx="1672">
                  <c:v>0.10100000000000001</c:v>
                </c:pt>
                <c:pt idx="1673">
                  <c:v>5.0000000000000001E-3</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2.4E-2</c:v>
                </c:pt>
                <c:pt idx="1687">
                  <c:v>7.9000000000000001E-2</c:v>
                </c:pt>
                <c:pt idx="1688">
                  <c:v>0.13699999999999998</c:v>
                </c:pt>
                <c:pt idx="1689">
                  <c:v>0.22299999999999998</c:v>
                </c:pt>
                <c:pt idx="1690">
                  <c:v>0.379</c:v>
                </c:pt>
                <c:pt idx="1691">
                  <c:v>0.48599999999999999</c:v>
                </c:pt>
                <c:pt idx="1692">
                  <c:v>0.46699999999999997</c:v>
                </c:pt>
                <c:pt idx="1693">
                  <c:v>0.376</c:v>
                </c:pt>
                <c:pt idx="1694">
                  <c:v>0.18</c:v>
                </c:pt>
                <c:pt idx="1695">
                  <c:v>7.9000000000000001E-2</c:v>
                </c:pt>
                <c:pt idx="1696">
                  <c:v>2.2000000000000002E-2</c:v>
                </c:pt>
                <c:pt idx="1697">
                  <c:v>1E-3</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4.8000000000000001E-2</c:v>
                </c:pt>
                <c:pt idx="1711">
                  <c:v>0.152</c:v>
                </c:pt>
                <c:pt idx="1712">
                  <c:v>0.16200000000000001</c:v>
                </c:pt>
                <c:pt idx="1713">
                  <c:v>0.188</c:v>
                </c:pt>
                <c:pt idx="1714">
                  <c:v>0.23100000000000001</c:v>
                </c:pt>
                <c:pt idx="1715">
                  <c:v>0.221</c:v>
                </c:pt>
                <c:pt idx="1716">
                  <c:v>0.16900000000000001</c:v>
                </c:pt>
                <c:pt idx="1717">
                  <c:v>0.156</c:v>
                </c:pt>
                <c:pt idx="1718">
                  <c:v>0.13</c:v>
                </c:pt>
                <c:pt idx="1719">
                  <c:v>8.900000000000001E-2</c:v>
                </c:pt>
                <c:pt idx="1720">
                  <c:v>4.1000000000000002E-2</c:v>
                </c:pt>
                <c:pt idx="1721">
                  <c:v>2E-3</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8.0000000000000002E-3</c:v>
                </c:pt>
                <c:pt idx="1735">
                  <c:v>2.1999999999999999E-2</c:v>
                </c:pt>
                <c:pt idx="1736">
                  <c:v>3.6000000000000004E-2</c:v>
                </c:pt>
                <c:pt idx="1737">
                  <c:v>5.8000000000000003E-2</c:v>
                </c:pt>
                <c:pt idx="1738">
                  <c:v>0.10500000000000001</c:v>
                </c:pt>
                <c:pt idx="1739">
                  <c:v>0.11900000000000001</c:v>
                </c:pt>
                <c:pt idx="1740">
                  <c:v>0.11</c:v>
                </c:pt>
                <c:pt idx="1741">
                  <c:v>0.13900000000000001</c:v>
                </c:pt>
                <c:pt idx="1742">
                  <c:v>0.13700000000000001</c:v>
                </c:pt>
                <c:pt idx="1743">
                  <c:v>0.14199999999999999</c:v>
                </c:pt>
                <c:pt idx="1744">
                  <c:v>9.5000000000000001E-2</c:v>
                </c:pt>
                <c:pt idx="1745">
                  <c:v>7.0000000000000001E-3</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5.0000000000000001E-3</c:v>
                </c:pt>
                <c:pt idx="1759">
                  <c:v>2.1999999999999999E-2</c:v>
                </c:pt>
                <c:pt idx="1760">
                  <c:v>5.3999999999999999E-2</c:v>
                </c:pt>
                <c:pt idx="1761">
                  <c:v>0.10400000000000001</c:v>
                </c:pt>
                <c:pt idx="1762">
                  <c:v>0.151</c:v>
                </c:pt>
                <c:pt idx="1763">
                  <c:v>0.18100000000000002</c:v>
                </c:pt>
                <c:pt idx="1764">
                  <c:v>0.13800000000000001</c:v>
                </c:pt>
                <c:pt idx="1765">
                  <c:v>0.09</c:v>
                </c:pt>
                <c:pt idx="1766">
                  <c:v>6.9000000000000006E-2</c:v>
                </c:pt>
                <c:pt idx="1767">
                  <c:v>0.05</c:v>
                </c:pt>
                <c:pt idx="1768">
                  <c:v>1.9E-2</c:v>
                </c:pt>
                <c:pt idx="1769">
                  <c:v>2E-3</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1.0999999999999999E-2</c:v>
                </c:pt>
                <c:pt idx="1783">
                  <c:v>4.5999999999999999E-2</c:v>
                </c:pt>
                <c:pt idx="1784">
                  <c:v>0.122</c:v>
                </c:pt>
                <c:pt idx="1785">
                  <c:v>0.35699999999999998</c:v>
                </c:pt>
                <c:pt idx="1786">
                  <c:v>0.55099999999999993</c:v>
                </c:pt>
                <c:pt idx="1787">
                  <c:v>0.60499999999999998</c:v>
                </c:pt>
                <c:pt idx="1788">
                  <c:v>0.498</c:v>
                </c:pt>
                <c:pt idx="1789">
                  <c:v>0.38900000000000001</c:v>
                </c:pt>
                <c:pt idx="1790">
                  <c:v>0.377</c:v>
                </c:pt>
                <c:pt idx="1791">
                  <c:v>0.24099999999999999</c:v>
                </c:pt>
                <c:pt idx="1792">
                  <c:v>0.10100000000000001</c:v>
                </c:pt>
                <c:pt idx="1793">
                  <c:v>0.01</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3.2000000000000001E-2</c:v>
                </c:pt>
                <c:pt idx="1807">
                  <c:v>0.13200000000000001</c:v>
                </c:pt>
                <c:pt idx="1808">
                  <c:v>0.28500000000000003</c:v>
                </c:pt>
                <c:pt idx="1809">
                  <c:v>0.47499999999999998</c:v>
                </c:pt>
                <c:pt idx="1810">
                  <c:v>0.53400000000000003</c:v>
                </c:pt>
                <c:pt idx="1811">
                  <c:v>0.48799999999999999</c:v>
                </c:pt>
                <c:pt idx="1812">
                  <c:v>0.45600000000000002</c:v>
                </c:pt>
                <c:pt idx="1813">
                  <c:v>0.371</c:v>
                </c:pt>
                <c:pt idx="1814">
                  <c:v>0.255</c:v>
                </c:pt>
                <c:pt idx="1815">
                  <c:v>0.15000000000000002</c:v>
                </c:pt>
                <c:pt idx="1816">
                  <c:v>7.9000000000000001E-2</c:v>
                </c:pt>
                <c:pt idx="1817">
                  <c:v>8.0000000000000002E-3</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1.9E-2</c:v>
                </c:pt>
                <c:pt idx="1831">
                  <c:v>8.199999999999999E-2</c:v>
                </c:pt>
                <c:pt idx="1832">
                  <c:v>0.23699999999999999</c:v>
                </c:pt>
                <c:pt idx="1833">
                  <c:v>0.54600000000000004</c:v>
                </c:pt>
                <c:pt idx="1834">
                  <c:v>0.68300000000000005</c:v>
                </c:pt>
                <c:pt idx="1835">
                  <c:v>0.73699999999999999</c:v>
                </c:pt>
                <c:pt idx="1836">
                  <c:v>0.64600000000000002</c:v>
                </c:pt>
                <c:pt idx="1837">
                  <c:v>0.55500000000000005</c:v>
                </c:pt>
                <c:pt idx="1838">
                  <c:v>0.43999999999999995</c:v>
                </c:pt>
                <c:pt idx="1839">
                  <c:v>0.307</c:v>
                </c:pt>
                <c:pt idx="1840">
                  <c:v>0.14600000000000002</c:v>
                </c:pt>
                <c:pt idx="1841">
                  <c:v>1.6E-2</c:v>
                </c:pt>
                <c:pt idx="1842">
                  <c:v>0</c:v>
                </c:pt>
                <c:pt idx="1843">
                  <c:v>0</c:v>
                </c:pt>
                <c:pt idx="1844">
                  <c:v>0</c:v>
                </c:pt>
                <c:pt idx="1845">
                  <c:v>0</c:v>
                </c:pt>
                <c:pt idx="1846">
                  <c:v>0</c:v>
                </c:pt>
                <c:pt idx="1847">
                  <c:v>0</c:v>
                </c:pt>
                <c:pt idx="1848">
                  <c:v>0</c:v>
                </c:pt>
                <c:pt idx="1849">
                  <c:v>0</c:v>
                </c:pt>
                <c:pt idx="1850">
                  <c:v>0</c:v>
                </c:pt>
                <c:pt idx="1851">
                  <c:v>0</c:v>
                </c:pt>
                <c:pt idx="1852">
                  <c:v>0</c:v>
                </c:pt>
                <c:pt idx="1853">
                  <c:v>1E-3</c:v>
                </c:pt>
                <c:pt idx="1854">
                  <c:v>0.10900000000000001</c:v>
                </c:pt>
                <c:pt idx="1855">
                  <c:v>0.32900000000000001</c:v>
                </c:pt>
                <c:pt idx="1856">
                  <c:v>0.55000000000000004</c:v>
                </c:pt>
                <c:pt idx="1857">
                  <c:v>0.71299999999999997</c:v>
                </c:pt>
                <c:pt idx="1858">
                  <c:v>0.79799999999999993</c:v>
                </c:pt>
                <c:pt idx="1859">
                  <c:v>0.77200000000000002</c:v>
                </c:pt>
                <c:pt idx="1860">
                  <c:v>0.64100000000000001</c:v>
                </c:pt>
                <c:pt idx="1861">
                  <c:v>0.51300000000000001</c:v>
                </c:pt>
                <c:pt idx="1862">
                  <c:v>0.41800000000000004</c:v>
                </c:pt>
                <c:pt idx="1863">
                  <c:v>0.29799999999999999</c:v>
                </c:pt>
                <c:pt idx="1864">
                  <c:v>0.13300000000000001</c:v>
                </c:pt>
                <c:pt idx="1865">
                  <c:v>1.4999999999999999E-2</c:v>
                </c:pt>
                <c:pt idx="1866">
                  <c:v>0</c:v>
                </c:pt>
                <c:pt idx="1867">
                  <c:v>0</c:v>
                </c:pt>
                <c:pt idx="1868">
                  <c:v>0</c:v>
                </c:pt>
                <c:pt idx="1869">
                  <c:v>0</c:v>
                </c:pt>
                <c:pt idx="1870">
                  <c:v>0</c:v>
                </c:pt>
                <c:pt idx="1871">
                  <c:v>0</c:v>
                </c:pt>
                <c:pt idx="1872">
                  <c:v>0</c:v>
                </c:pt>
                <c:pt idx="1873">
                  <c:v>0</c:v>
                </c:pt>
                <c:pt idx="1874">
                  <c:v>0</c:v>
                </c:pt>
                <c:pt idx="1875">
                  <c:v>0</c:v>
                </c:pt>
                <c:pt idx="1876">
                  <c:v>0</c:v>
                </c:pt>
                <c:pt idx="1877">
                  <c:v>2E-3</c:v>
                </c:pt>
                <c:pt idx="1878">
                  <c:v>7.400000000000001E-2</c:v>
                </c:pt>
                <c:pt idx="1879">
                  <c:v>0.20300000000000001</c:v>
                </c:pt>
                <c:pt idx="1880">
                  <c:v>0.30000000000000004</c:v>
                </c:pt>
                <c:pt idx="1881">
                  <c:v>0.33899999999999997</c:v>
                </c:pt>
                <c:pt idx="1882">
                  <c:v>0.29299999999999998</c:v>
                </c:pt>
                <c:pt idx="1883">
                  <c:v>0.30399999999999999</c:v>
                </c:pt>
                <c:pt idx="1884">
                  <c:v>0.42799999999999999</c:v>
                </c:pt>
                <c:pt idx="1885">
                  <c:v>0.501</c:v>
                </c:pt>
                <c:pt idx="1886">
                  <c:v>0.371</c:v>
                </c:pt>
                <c:pt idx="1887">
                  <c:v>0.23300000000000001</c:v>
                </c:pt>
                <c:pt idx="1888">
                  <c:v>9.6000000000000002E-2</c:v>
                </c:pt>
                <c:pt idx="1889">
                  <c:v>1.2999999999999999E-2</c:v>
                </c:pt>
                <c:pt idx="1890">
                  <c:v>0</c:v>
                </c:pt>
                <c:pt idx="1891">
                  <c:v>0</c:v>
                </c:pt>
                <c:pt idx="1892">
                  <c:v>0</c:v>
                </c:pt>
                <c:pt idx="1893">
                  <c:v>0</c:v>
                </c:pt>
                <c:pt idx="1894">
                  <c:v>0</c:v>
                </c:pt>
                <c:pt idx="1895">
                  <c:v>0</c:v>
                </c:pt>
                <c:pt idx="1896">
                  <c:v>0</c:v>
                </c:pt>
                <c:pt idx="1897">
                  <c:v>0</c:v>
                </c:pt>
                <c:pt idx="1898">
                  <c:v>0</c:v>
                </c:pt>
                <c:pt idx="1899">
                  <c:v>0</c:v>
                </c:pt>
                <c:pt idx="1900">
                  <c:v>0</c:v>
                </c:pt>
                <c:pt idx="1901">
                  <c:v>2E-3</c:v>
                </c:pt>
                <c:pt idx="1902">
                  <c:v>7.1000000000000008E-2</c:v>
                </c:pt>
                <c:pt idx="1903">
                  <c:v>0.20900000000000002</c:v>
                </c:pt>
                <c:pt idx="1904">
                  <c:v>0.46499999999999997</c:v>
                </c:pt>
                <c:pt idx="1905">
                  <c:v>0.70499999999999996</c:v>
                </c:pt>
                <c:pt idx="1906">
                  <c:v>0.82499999999999996</c:v>
                </c:pt>
                <c:pt idx="1907">
                  <c:v>0.875</c:v>
                </c:pt>
                <c:pt idx="1908">
                  <c:v>0.84499999999999997</c:v>
                </c:pt>
                <c:pt idx="1909">
                  <c:v>0.75</c:v>
                </c:pt>
                <c:pt idx="1910">
                  <c:v>0.59199999999999997</c:v>
                </c:pt>
                <c:pt idx="1911">
                  <c:v>0.38500000000000001</c:v>
                </c:pt>
                <c:pt idx="1912">
                  <c:v>0.16999999999999998</c:v>
                </c:pt>
                <c:pt idx="1913">
                  <c:v>2.1000000000000001E-2</c:v>
                </c:pt>
                <c:pt idx="1914">
                  <c:v>0</c:v>
                </c:pt>
                <c:pt idx="1915">
                  <c:v>0</c:v>
                </c:pt>
                <c:pt idx="1916">
                  <c:v>0</c:v>
                </c:pt>
                <c:pt idx="1917">
                  <c:v>0</c:v>
                </c:pt>
                <c:pt idx="1918">
                  <c:v>0</c:v>
                </c:pt>
                <c:pt idx="1919">
                  <c:v>0</c:v>
                </c:pt>
                <c:pt idx="1920">
                  <c:v>0</c:v>
                </c:pt>
                <c:pt idx="1921">
                  <c:v>0</c:v>
                </c:pt>
                <c:pt idx="1922">
                  <c:v>0</c:v>
                </c:pt>
                <c:pt idx="1923">
                  <c:v>0</c:v>
                </c:pt>
                <c:pt idx="1924">
                  <c:v>0</c:v>
                </c:pt>
                <c:pt idx="1925">
                  <c:v>3.0000000000000001E-3</c:v>
                </c:pt>
                <c:pt idx="1926">
                  <c:v>0.09</c:v>
                </c:pt>
                <c:pt idx="1927">
                  <c:v>0.313</c:v>
                </c:pt>
                <c:pt idx="1928">
                  <c:v>0.55400000000000005</c:v>
                </c:pt>
                <c:pt idx="1929">
                  <c:v>0.73599999999999999</c:v>
                </c:pt>
                <c:pt idx="1930">
                  <c:v>0.85699999999999998</c:v>
                </c:pt>
                <c:pt idx="1931">
                  <c:v>0.90799999999999992</c:v>
                </c:pt>
                <c:pt idx="1932">
                  <c:v>0.88200000000000001</c:v>
                </c:pt>
                <c:pt idx="1933">
                  <c:v>0.78799999999999992</c:v>
                </c:pt>
                <c:pt idx="1934">
                  <c:v>0.63</c:v>
                </c:pt>
                <c:pt idx="1935">
                  <c:v>0.42399999999999999</c:v>
                </c:pt>
                <c:pt idx="1936">
                  <c:v>0.19699999999999998</c:v>
                </c:pt>
                <c:pt idx="1937">
                  <c:v>2.5999999999999999E-2</c:v>
                </c:pt>
                <c:pt idx="1938">
                  <c:v>0</c:v>
                </c:pt>
                <c:pt idx="1939">
                  <c:v>0</c:v>
                </c:pt>
                <c:pt idx="1940">
                  <c:v>0</c:v>
                </c:pt>
                <c:pt idx="1941">
                  <c:v>0</c:v>
                </c:pt>
                <c:pt idx="1942">
                  <c:v>0</c:v>
                </c:pt>
                <c:pt idx="1943">
                  <c:v>0</c:v>
                </c:pt>
                <c:pt idx="1944">
                  <c:v>0</c:v>
                </c:pt>
                <c:pt idx="1945">
                  <c:v>0</c:v>
                </c:pt>
                <c:pt idx="1946">
                  <c:v>0</c:v>
                </c:pt>
                <c:pt idx="1947">
                  <c:v>0</c:v>
                </c:pt>
                <c:pt idx="1948">
                  <c:v>0</c:v>
                </c:pt>
                <c:pt idx="1949">
                  <c:v>1E-3</c:v>
                </c:pt>
                <c:pt idx="1950">
                  <c:v>2.5000000000000001E-2</c:v>
                </c:pt>
                <c:pt idx="1951">
                  <c:v>6.8000000000000005E-2</c:v>
                </c:pt>
                <c:pt idx="1952">
                  <c:v>0.124</c:v>
                </c:pt>
                <c:pt idx="1953">
                  <c:v>0.20399999999999999</c:v>
                </c:pt>
                <c:pt idx="1954">
                  <c:v>0.23299999999999998</c:v>
                </c:pt>
                <c:pt idx="1955">
                  <c:v>0.28399999999999997</c:v>
                </c:pt>
                <c:pt idx="1956">
                  <c:v>0.25600000000000001</c:v>
                </c:pt>
                <c:pt idx="1957">
                  <c:v>0.23699999999999999</c:v>
                </c:pt>
                <c:pt idx="1958">
                  <c:v>0.187</c:v>
                </c:pt>
                <c:pt idx="1959">
                  <c:v>0.11199999999999999</c:v>
                </c:pt>
                <c:pt idx="1960">
                  <c:v>4.9000000000000002E-2</c:v>
                </c:pt>
                <c:pt idx="1961">
                  <c:v>8.0000000000000002E-3</c:v>
                </c:pt>
                <c:pt idx="1962">
                  <c:v>0</c:v>
                </c:pt>
                <c:pt idx="1963">
                  <c:v>0</c:v>
                </c:pt>
                <c:pt idx="1964">
                  <c:v>0</c:v>
                </c:pt>
                <c:pt idx="1965">
                  <c:v>0</c:v>
                </c:pt>
                <c:pt idx="1966">
                  <c:v>0</c:v>
                </c:pt>
                <c:pt idx="1967">
                  <c:v>0</c:v>
                </c:pt>
                <c:pt idx="1968">
                  <c:v>0</c:v>
                </c:pt>
                <c:pt idx="1969">
                  <c:v>0</c:v>
                </c:pt>
                <c:pt idx="1970">
                  <c:v>0</c:v>
                </c:pt>
                <c:pt idx="1971">
                  <c:v>0</c:v>
                </c:pt>
                <c:pt idx="1972">
                  <c:v>0</c:v>
                </c:pt>
                <c:pt idx="1973">
                  <c:v>3.0000000000000001E-3</c:v>
                </c:pt>
                <c:pt idx="1974">
                  <c:v>5.8999999999999997E-2</c:v>
                </c:pt>
                <c:pt idx="1975">
                  <c:v>0.245</c:v>
                </c:pt>
                <c:pt idx="1976">
                  <c:v>0.48799999999999999</c:v>
                </c:pt>
                <c:pt idx="1977">
                  <c:v>0.69099999999999995</c:v>
                </c:pt>
                <c:pt idx="1978">
                  <c:v>0.80099999999999993</c:v>
                </c:pt>
                <c:pt idx="1979">
                  <c:v>0.80399999999999994</c:v>
                </c:pt>
                <c:pt idx="1980">
                  <c:v>0.82399999999999995</c:v>
                </c:pt>
                <c:pt idx="1981">
                  <c:v>0.78999999999999992</c:v>
                </c:pt>
                <c:pt idx="1982">
                  <c:v>0.64899999999999991</c:v>
                </c:pt>
                <c:pt idx="1983">
                  <c:v>0.442</c:v>
                </c:pt>
                <c:pt idx="1984">
                  <c:v>0.21</c:v>
                </c:pt>
                <c:pt idx="1985">
                  <c:v>3.1E-2</c:v>
                </c:pt>
                <c:pt idx="1986">
                  <c:v>0</c:v>
                </c:pt>
                <c:pt idx="1987">
                  <c:v>0</c:v>
                </c:pt>
                <c:pt idx="1988">
                  <c:v>0</c:v>
                </c:pt>
                <c:pt idx="1989">
                  <c:v>0</c:v>
                </c:pt>
                <c:pt idx="1990">
                  <c:v>0</c:v>
                </c:pt>
                <c:pt idx="1991">
                  <c:v>0</c:v>
                </c:pt>
                <c:pt idx="1992">
                  <c:v>0</c:v>
                </c:pt>
                <c:pt idx="1993">
                  <c:v>0</c:v>
                </c:pt>
                <c:pt idx="1994">
                  <c:v>0</c:v>
                </c:pt>
                <c:pt idx="1995">
                  <c:v>0</c:v>
                </c:pt>
                <c:pt idx="1996">
                  <c:v>0</c:v>
                </c:pt>
                <c:pt idx="1997">
                  <c:v>4.0000000000000001E-3</c:v>
                </c:pt>
                <c:pt idx="1998">
                  <c:v>7.0999999999999994E-2</c:v>
                </c:pt>
                <c:pt idx="1999">
                  <c:v>0.28300000000000003</c:v>
                </c:pt>
                <c:pt idx="2000">
                  <c:v>0.48299999999999998</c:v>
                </c:pt>
                <c:pt idx="2001">
                  <c:v>0.5</c:v>
                </c:pt>
                <c:pt idx="2002">
                  <c:v>0.59</c:v>
                </c:pt>
                <c:pt idx="2003">
                  <c:v>0.70000000000000007</c:v>
                </c:pt>
                <c:pt idx="2004">
                  <c:v>0.73</c:v>
                </c:pt>
                <c:pt idx="2005">
                  <c:v>0.65600000000000003</c:v>
                </c:pt>
                <c:pt idx="2006">
                  <c:v>0.52700000000000002</c:v>
                </c:pt>
                <c:pt idx="2007">
                  <c:v>0.32900000000000001</c:v>
                </c:pt>
                <c:pt idx="2008">
                  <c:v>0.11799999999999999</c:v>
                </c:pt>
                <c:pt idx="2009">
                  <c:v>1.3000000000000001E-2</c:v>
                </c:pt>
                <c:pt idx="2010">
                  <c:v>0</c:v>
                </c:pt>
                <c:pt idx="2011">
                  <c:v>0</c:v>
                </c:pt>
                <c:pt idx="2012">
                  <c:v>0</c:v>
                </c:pt>
                <c:pt idx="2013">
                  <c:v>0</c:v>
                </c:pt>
                <c:pt idx="2014">
                  <c:v>0</c:v>
                </c:pt>
                <c:pt idx="2015">
                  <c:v>0</c:v>
                </c:pt>
                <c:pt idx="2016">
                  <c:v>0</c:v>
                </c:pt>
                <c:pt idx="2017">
                  <c:v>0</c:v>
                </c:pt>
                <c:pt idx="2018">
                  <c:v>0</c:v>
                </c:pt>
                <c:pt idx="2019">
                  <c:v>0</c:v>
                </c:pt>
                <c:pt idx="2020">
                  <c:v>0</c:v>
                </c:pt>
                <c:pt idx="2021">
                  <c:v>5.0000000000000001E-3</c:v>
                </c:pt>
                <c:pt idx="2022">
                  <c:v>9.2999999999999999E-2</c:v>
                </c:pt>
                <c:pt idx="2023">
                  <c:v>0.23899999999999999</c:v>
                </c:pt>
                <c:pt idx="2024">
                  <c:v>0.40600000000000003</c:v>
                </c:pt>
                <c:pt idx="2025">
                  <c:v>0.53</c:v>
                </c:pt>
                <c:pt idx="2026">
                  <c:v>0.53100000000000003</c:v>
                </c:pt>
                <c:pt idx="2027">
                  <c:v>0.60400000000000009</c:v>
                </c:pt>
                <c:pt idx="2028">
                  <c:v>0.64</c:v>
                </c:pt>
                <c:pt idx="2029">
                  <c:v>0.49299999999999999</c:v>
                </c:pt>
                <c:pt idx="2030">
                  <c:v>0.39200000000000002</c:v>
                </c:pt>
                <c:pt idx="2031">
                  <c:v>0.29500000000000004</c:v>
                </c:pt>
                <c:pt idx="2032">
                  <c:v>0.15300000000000002</c:v>
                </c:pt>
                <c:pt idx="2033">
                  <c:v>2.3E-2</c:v>
                </c:pt>
                <c:pt idx="2034">
                  <c:v>0</c:v>
                </c:pt>
                <c:pt idx="2035">
                  <c:v>0</c:v>
                </c:pt>
                <c:pt idx="2036">
                  <c:v>0</c:v>
                </c:pt>
                <c:pt idx="2037">
                  <c:v>0</c:v>
                </c:pt>
                <c:pt idx="2038">
                  <c:v>0</c:v>
                </c:pt>
                <c:pt idx="2039">
                  <c:v>0</c:v>
                </c:pt>
                <c:pt idx="2040">
                  <c:v>0</c:v>
                </c:pt>
                <c:pt idx="2041">
                  <c:v>0</c:v>
                </c:pt>
                <c:pt idx="2042">
                  <c:v>0</c:v>
                </c:pt>
                <c:pt idx="2043">
                  <c:v>0</c:v>
                </c:pt>
                <c:pt idx="2044">
                  <c:v>0</c:v>
                </c:pt>
                <c:pt idx="2045">
                  <c:v>5.0000000000000001E-3</c:v>
                </c:pt>
                <c:pt idx="2046">
                  <c:v>8.3000000000000004E-2</c:v>
                </c:pt>
                <c:pt idx="2047">
                  <c:v>0.23799999999999999</c:v>
                </c:pt>
                <c:pt idx="2048">
                  <c:v>0.49399999999999999</c:v>
                </c:pt>
                <c:pt idx="2049">
                  <c:v>0.72299999999999998</c:v>
                </c:pt>
                <c:pt idx="2050">
                  <c:v>0.85099999999999998</c:v>
                </c:pt>
                <c:pt idx="2051">
                  <c:v>0.90599999999999992</c:v>
                </c:pt>
                <c:pt idx="2052">
                  <c:v>0.88600000000000001</c:v>
                </c:pt>
                <c:pt idx="2053">
                  <c:v>0.79099999999999993</c:v>
                </c:pt>
                <c:pt idx="2054">
                  <c:v>0.63100000000000001</c:v>
                </c:pt>
                <c:pt idx="2055">
                  <c:v>0.40600000000000003</c:v>
                </c:pt>
                <c:pt idx="2056">
                  <c:v>0.16499999999999998</c:v>
                </c:pt>
                <c:pt idx="2057">
                  <c:v>2.7999999999999997E-2</c:v>
                </c:pt>
                <c:pt idx="2058">
                  <c:v>0</c:v>
                </c:pt>
                <c:pt idx="2059">
                  <c:v>0</c:v>
                </c:pt>
                <c:pt idx="2060">
                  <c:v>0</c:v>
                </c:pt>
                <c:pt idx="2061">
                  <c:v>0</c:v>
                </c:pt>
                <c:pt idx="2062">
                  <c:v>0</c:v>
                </c:pt>
                <c:pt idx="2063">
                  <c:v>0</c:v>
                </c:pt>
                <c:pt idx="2064">
                  <c:v>0</c:v>
                </c:pt>
                <c:pt idx="2065">
                  <c:v>0</c:v>
                </c:pt>
                <c:pt idx="2066">
                  <c:v>0</c:v>
                </c:pt>
                <c:pt idx="2067">
                  <c:v>0</c:v>
                </c:pt>
                <c:pt idx="2068">
                  <c:v>0</c:v>
                </c:pt>
                <c:pt idx="2069">
                  <c:v>6.0000000000000001E-3</c:v>
                </c:pt>
                <c:pt idx="2070">
                  <c:v>7.5999999999999998E-2</c:v>
                </c:pt>
                <c:pt idx="2071">
                  <c:v>0.21800000000000003</c:v>
                </c:pt>
                <c:pt idx="2072">
                  <c:v>0.41400000000000003</c:v>
                </c:pt>
                <c:pt idx="2073">
                  <c:v>0.54500000000000004</c:v>
                </c:pt>
                <c:pt idx="2074">
                  <c:v>0.57699999999999996</c:v>
                </c:pt>
                <c:pt idx="2075">
                  <c:v>0.60400000000000009</c:v>
                </c:pt>
                <c:pt idx="2076">
                  <c:v>0.71600000000000008</c:v>
                </c:pt>
                <c:pt idx="2077">
                  <c:v>0.65500000000000003</c:v>
                </c:pt>
                <c:pt idx="2078">
                  <c:v>0.497</c:v>
                </c:pt>
                <c:pt idx="2079">
                  <c:v>0.34700000000000003</c:v>
                </c:pt>
                <c:pt idx="2080">
                  <c:v>0.18099999999999999</c:v>
                </c:pt>
                <c:pt idx="2081">
                  <c:v>3.6000000000000004E-2</c:v>
                </c:pt>
                <c:pt idx="2082">
                  <c:v>0</c:v>
                </c:pt>
                <c:pt idx="2083">
                  <c:v>0</c:v>
                </c:pt>
                <c:pt idx="2084">
                  <c:v>0</c:v>
                </c:pt>
                <c:pt idx="2085">
                  <c:v>0</c:v>
                </c:pt>
                <c:pt idx="2086">
                  <c:v>0</c:v>
                </c:pt>
                <c:pt idx="2087">
                  <c:v>0</c:v>
                </c:pt>
                <c:pt idx="2088">
                  <c:v>0</c:v>
                </c:pt>
                <c:pt idx="2089">
                  <c:v>0</c:v>
                </c:pt>
                <c:pt idx="2090">
                  <c:v>0</c:v>
                </c:pt>
                <c:pt idx="2091">
                  <c:v>0</c:v>
                </c:pt>
                <c:pt idx="2092">
                  <c:v>0</c:v>
                </c:pt>
                <c:pt idx="2093">
                  <c:v>8.0000000000000002E-3</c:v>
                </c:pt>
                <c:pt idx="2094">
                  <c:v>0.11699999999999999</c:v>
                </c:pt>
                <c:pt idx="2095">
                  <c:v>0.32200000000000001</c:v>
                </c:pt>
                <c:pt idx="2096">
                  <c:v>0.56999999999999995</c:v>
                </c:pt>
                <c:pt idx="2097">
                  <c:v>0.749</c:v>
                </c:pt>
                <c:pt idx="2098">
                  <c:v>0.86899999999999999</c:v>
                </c:pt>
                <c:pt idx="2099">
                  <c:v>0.91999999999999993</c:v>
                </c:pt>
                <c:pt idx="2100">
                  <c:v>0.89600000000000002</c:v>
                </c:pt>
                <c:pt idx="2101">
                  <c:v>0.80399999999999994</c:v>
                </c:pt>
                <c:pt idx="2102">
                  <c:v>0.64899999999999991</c:v>
                </c:pt>
                <c:pt idx="2103">
                  <c:v>0.44500000000000001</c:v>
                </c:pt>
                <c:pt idx="2104">
                  <c:v>0.22</c:v>
                </c:pt>
                <c:pt idx="2105">
                  <c:v>0.04</c:v>
                </c:pt>
                <c:pt idx="2106">
                  <c:v>0</c:v>
                </c:pt>
                <c:pt idx="2107">
                  <c:v>0</c:v>
                </c:pt>
                <c:pt idx="2108">
                  <c:v>0</c:v>
                </c:pt>
                <c:pt idx="2109">
                  <c:v>0</c:v>
                </c:pt>
                <c:pt idx="2110">
                  <c:v>0</c:v>
                </c:pt>
                <c:pt idx="2111">
                  <c:v>0</c:v>
                </c:pt>
                <c:pt idx="2112">
                  <c:v>0</c:v>
                </c:pt>
                <c:pt idx="2113">
                  <c:v>0</c:v>
                </c:pt>
                <c:pt idx="2114">
                  <c:v>0</c:v>
                </c:pt>
                <c:pt idx="2115">
                  <c:v>0</c:v>
                </c:pt>
                <c:pt idx="2116">
                  <c:v>0</c:v>
                </c:pt>
                <c:pt idx="2117">
                  <c:v>0.01</c:v>
                </c:pt>
                <c:pt idx="2118">
                  <c:v>0.13600000000000001</c:v>
                </c:pt>
                <c:pt idx="2119">
                  <c:v>0.35199999999999998</c:v>
                </c:pt>
                <c:pt idx="2120">
                  <c:v>0.56799999999999995</c:v>
                </c:pt>
                <c:pt idx="2121">
                  <c:v>0.73599999999999999</c:v>
                </c:pt>
                <c:pt idx="2122">
                  <c:v>0.85499999999999998</c:v>
                </c:pt>
                <c:pt idx="2123">
                  <c:v>0.90500000000000003</c:v>
                </c:pt>
                <c:pt idx="2124">
                  <c:v>0.874</c:v>
                </c:pt>
                <c:pt idx="2125">
                  <c:v>0.78</c:v>
                </c:pt>
                <c:pt idx="2126">
                  <c:v>0.622</c:v>
                </c:pt>
                <c:pt idx="2127">
                  <c:v>0.41300000000000003</c:v>
                </c:pt>
                <c:pt idx="2128">
                  <c:v>0.19700000000000001</c:v>
                </c:pt>
                <c:pt idx="2129">
                  <c:v>3.7000000000000005E-2</c:v>
                </c:pt>
                <c:pt idx="2130">
                  <c:v>0</c:v>
                </c:pt>
                <c:pt idx="2131">
                  <c:v>0</c:v>
                </c:pt>
                <c:pt idx="2132">
                  <c:v>0</c:v>
                </c:pt>
                <c:pt idx="2133">
                  <c:v>0</c:v>
                </c:pt>
                <c:pt idx="2134">
                  <c:v>0</c:v>
                </c:pt>
                <c:pt idx="2135">
                  <c:v>0</c:v>
                </c:pt>
                <c:pt idx="2136">
                  <c:v>0</c:v>
                </c:pt>
                <c:pt idx="2137">
                  <c:v>0</c:v>
                </c:pt>
                <c:pt idx="2138">
                  <c:v>0</c:v>
                </c:pt>
                <c:pt idx="2139">
                  <c:v>0</c:v>
                </c:pt>
                <c:pt idx="2140">
                  <c:v>0</c:v>
                </c:pt>
                <c:pt idx="2141">
                  <c:v>8.9999999999999993E-3</c:v>
                </c:pt>
                <c:pt idx="2142">
                  <c:v>9.8000000000000004E-2</c:v>
                </c:pt>
                <c:pt idx="2143">
                  <c:v>0.25700000000000001</c:v>
                </c:pt>
                <c:pt idx="2144">
                  <c:v>0.42300000000000004</c:v>
                </c:pt>
                <c:pt idx="2145">
                  <c:v>0.5</c:v>
                </c:pt>
                <c:pt idx="2146">
                  <c:v>0.56699999999999995</c:v>
                </c:pt>
                <c:pt idx="2147">
                  <c:v>0.60199999999999998</c:v>
                </c:pt>
                <c:pt idx="2148">
                  <c:v>0.60399999999999998</c:v>
                </c:pt>
                <c:pt idx="2149">
                  <c:v>0.58499999999999996</c:v>
                </c:pt>
                <c:pt idx="2150">
                  <c:v>0.47899999999999998</c:v>
                </c:pt>
                <c:pt idx="2151">
                  <c:v>0.313</c:v>
                </c:pt>
                <c:pt idx="2152">
                  <c:v>0.14699999999999999</c:v>
                </c:pt>
                <c:pt idx="2153">
                  <c:v>3.4999999999999996E-2</c:v>
                </c:pt>
                <c:pt idx="2154">
                  <c:v>0</c:v>
                </c:pt>
                <c:pt idx="2155">
                  <c:v>0</c:v>
                </c:pt>
                <c:pt idx="2156">
                  <c:v>0</c:v>
                </c:pt>
                <c:pt idx="2157">
                  <c:v>0</c:v>
                </c:pt>
                <c:pt idx="2158">
                  <c:v>0</c:v>
                </c:pt>
                <c:pt idx="2159">
                  <c:v>0</c:v>
                </c:pt>
                <c:pt idx="2160">
                  <c:v>0</c:v>
                </c:pt>
                <c:pt idx="2161">
                  <c:v>0</c:v>
                </c:pt>
                <c:pt idx="2162">
                  <c:v>0</c:v>
                </c:pt>
                <c:pt idx="2163">
                  <c:v>0</c:v>
                </c:pt>
                <c:pt idx="2164">
                  <c:v>0</c:v>
                </c:pt>
                <c:pt idx="2165">
                  <c:v>1.0999999999999999E-2</c:v>
                </c:pt>
                <c:pt idx="2166">
                  <c:v>0.121</c:v>
                </c:pt>
                <c:pt idx="2167">
                  <c:v>0.33</c:v>
                </c:pt>
                <c:pt idx="2168">
                  <c:v>0.54300000000000004</c:v>
                </c:pt>
                <c:pt idx="2169">
                  <c:v>0.73</c:v>
                </c:pt>
                <c:pt idx="2170">
                  <c:v>0.85</c:v>
                </c:pt>
                <c:pt idx="2171">
                  <c:v>0.9</c:v>
                </c:pt>
                <c:pt idx="2172">
                  <c:v>0.878</c:v>
                </c:pt>
                <c:pt idx="2173">
                  <c:v>0.78299999999999992</c:v>
                </c:pt>
                <c:pt idx="2174">
                  <c:v>0.627</c:v>
                </c:pt>
                <c:pt idx="2175">
                  <c:v>0.43</c:v>
                </c:pt>
                <c:pt idx="2176">
                  <c:v>0.217</c:v>
                </c:pt>
                <c:pt idx="2177">
                  <c:v>4.7E-2</c:v>
                </c:pt>
                <c:pt idx="2178">
                  <c:v>0</c:v>
                </c:pt>
                <c:pt idx="2179">
                  <c:v>0</c:v>
                </c:pt>
                <c:pt idx="2180">
                  <c:v>0</c:v>
                </c:pt>
                <c:pt idx="2181">
                  <c:v>0</c:v>
                </c:pt>
                <c:pt idx="2182">
                  <c:v>0</c:v>
                </c:pt>
                <c:pt idx="2183">
                  <c:v>0</c:v>
                </c:pt>
                <c:pt idx="2184">
                  <c:v>0</c:v>
                </c:pt>
                <c:pt idx="2185">
                  <c:v>0</c:v>
                </c:pt>
                <c:pt idx="2186">
                  <c:v>0</c:v>
                </c:pt>
                <c:pt idx="2187">
                  <c:v>0</c:v>
                </c:pt>
                <c:pt idx="2188">
                  <c:v>0</c:v>
                </c:pt>
                <c:pt idx="2189">
                  <c:v>8.9999999999999993E-3</c:v>
                </c:pt>
                <c:pt idx="2190">
                  <c:v>0.06</c:v>
                </c:pt>
                <c:pt idx="2191">
                  <c:v>0.125</c:v>
                </c:pt>
                <c:pt idx="2192">
                  <c:v>0.15100000000000002</c:v>
                </c:pt>
                <c:pt idx="2193">
                  <c:v>0.17700000000000002</c:v>
                </c:pt>
                <c:pt idx="2194">
                  <c:v>0.20700000000000002</c:v>
                </c:pt>
                <c:pt idx="2195">
                  <c:v>0.20800000000000002</c:v>
                </c:pt>
                <c:pt idx="2196">
                  <c:v>0.20100000000000001</c:v>
                </c:pt>
                <c:pt idx="2197">
                  <c:v>0.23199999999999998</c:v>
                </c:pt>
                <c:pt idx="2198">
                  <c:v>0.23300000000000001</c:v>
                </c:pt>
                <c:pt idx="2199">
                  <c:v>0.14800000000000002</c:v>
                </c:pt>
                <c:pt idx="2200">
                  <c:v>7.0000000000000007E-2</c:v>
                </c:pt>
                <c:pt idx="2201">
                  <c:v>1.7000000000000001E-2</c:v>
                </c:pt>
                <c:pt idx="2202">
                  <c:v>0</c:v>
                </c:pt>
                <c:pt idx="2203">
                  <c:v>0</c:v>
                </c:pt>
                <c:pt idx="2204">
                  <c:v>0</c:v>
                </c:pt>
                <c:pt idx="2205">
                  <c:v>0</c:v>
                </c:pt>
                <c:pt idx="2206">
                  <c:v>0</c:v>
                </c:pt>
                <c:pt idx="2207">
                  <c:v>0</c:v>
                </c:pt>
                <c:pt idx="2208">
                  <c:v>0</c:v>
                </c:pt>
                <c:pt idx="2209">
                  <c:v>0</c:v>
                </c:pt>
                <c:pt idx="2210">
                  <c:v>0</c:v>
                </c:pt>
                <c:pt idx="2211">
                  <c:v>0</c:v>
                </c:pt>
                <c:pt idx="2212">
                  <c:v>0</c:v>
                </c:pt>
                <c:pt idx="2213">
                  <c:v>0.01</c:v>
                </c:pt>
                <c:pt idx="2214">
                  <c:v>0.08</c:v>
                </c:pt>
                <c:pt idx="2215">
                  <c:v>0.24100000000000002</c:v>
                </c:pt>
                <c:pt idx="2216">
                  <c:v>0.36699999999999999</c:v>
                </c:pt>
                <c:pt idx="2217">
                  <c:v>0.36299999999999999</c:v>
                </c:pt>
                <c:pt idx="2218">
                  <c:v>0.42200000000000004</c:v>
                </c:pt>
                <c:pt idx="2219">
                  <c:v>0.43900000000000006</c:v>
                </c:pt>
                <c:pt idx="2220">
                  <c:v>0.40900000000000003</c:v>
                </c:pt>
                <c:pt idx="2221">
                  <c:v>0.29500000000000004</c:v>
                </c:pt>
                <c:pt idx="2222">
                  <c:v>0.23699999999999999</c:v>
                </c:pt>
                <c:pt idx="2223">
                  <c:v>0.17399999999999999</c:v>
                </c:pt>
                <c:pt idx="2224">
                  <c:v>9.6999999999999989E-2</c:v>
                </c:pt>
                <c:pt idx="2225">
                  <c:v>2.9000000000000001E-2</c:v>
                </c:pt>
                <c:pt idx="2226">
                  <c:v>0</c:v>
                </c:pt>
                <c:pt idx="2227">
                  <c:v>0</c:v>
                </c:pt>
                <c:pt idx="2228">
                  <c:v>0</c:v>
                </c:pt>
                <c:pt idx="2229">
                  <c:v>0</c:v>
                </c:pt>
                <c:pt idx="2230">
                  <c:v>0</c:v>
                </c:pt>
                <c:pt idx="2231">
                  <c:v>0</c:v>
                </c:pt>
                <c:pt idx="2232">
                  <c:v>0</c:v>
                </c:pt>
                <c:pt idx="2233">
                  <c:v>0</c:v>
                </c:pt>
                <c:pt idx="2234">
                  <c:v>0</c:v>
                </c:pt>
                <c:pt idx="2235">
                  <c:v>0</c:v>
                </c:pt>
                <c:pt idx="2236">
                  <c:v>0</c:v>
                </c:pt>
                <c:pt idx="2237">
                  <c:v>7.0000000000000001E-3</c:v>
                </c:pt>
                <c:pt idx="2238">
                  <c:v>4.4000000000000004E-2</c:v>
                </c:pt>
                <c:pt idx="2239">
                  <c:v>0.123</c:v>
                </c:pt>
                <c:pt idx="2240">
                  <c:v>0.23099999999999998</c:v>
                </c:pt>
                <c:pt idx="2241">
                  <c:v>0.316</c:v>
                </c:pt>
                <c:pt idx="2242">
                  <c:v>0.35799999999999998</c:v>
                </c:pt>
                <c:pt idx="2243">
                  <c:v>0.32900000000000001</c:v>
                </c:pt>
                <c:pt idx="2244">
                  <c:v>0.31</c:v>
                </c:pt>
                <c:pt idx="2245">
                  <c:v>0.26200000000000001</c:v>
                </c:pt>
                <c:pt idx="2246">
                  <c:v>0.22600000000000001</c:v>
                </c:pt>
                <c:pt idx="2247">
                  <c:v>0.18099999999999999</c:v>
                </c:pt>
                <c:pt idx="2248">
                  <c:v>0.104</c:v>
                </c:pt>
                <c:pt idx="2249">
                  <c:v>3.5000000000000003E-2</c:v>
                </c:pt>
                <c:pt idx="2250">
                  <c:v>0</c:v>
                </c:pt>
                <c:pt idx="2251">
                  <c:v>0</c:v>
                </c:pt>
                <c:pt idx="2252">
                  <c:v>0</c:v>
                </c:pt>
                <c:pt idx="2253">
                  <c:v>0</c:v>
                </c:pt>
                <c:pt idx="2254">
                  <c:v>0</c:v>
                </c:pt>
                <c:pt idx="2255">
                  <c:v>0</c:v>
                </c:pt>
                <c:pt idx="2256">
                  <c:v>0</c:v>
                </c:pt>
                <c:pt idx="2257">
                  <c:v>0</c:v>
                </c:pt>
                <c:pt idx="2258">
                  <c:v>0</c:v>
                </c:pt>
                <c:pt idx="2259">
                  <c:v>0</c:v>
                </c:pt>
                <c:pt idx="2260">
                  <c:v>0</c:v>
                </c:pt>
                <c:pt idx="2261">
                  <c:v>1.7000000000000001E-2</c:v>
                </c:pt>
                <c:pt idx="2262">
                  <c:v>0.158</c:v>
                </c:pt>
                <c:pt idx="2263">
                  <c:v>0.38700000000000001</c:v>
                </c:pt>
                <c:pt idx="2264">
                  <c:v>0.60199999999999998</c:v>
                </c:pt>
                <c:pt idx="2265">
                  <c:v>0.77499999999999991</c:v>
                </c:pt>
                <c:pt idx="2266">
                  <c:v>0.89800000000000002</c:v>
                </c:pt>
                <c:pt idx="2267">
                  <c:v>0.94699999999999995</c:v>
                </c:pt>
                <c:pt idx="2268">
                  <c:v>0.91299999999999992</c:v>
                </c:pt>
                <c:pt idx="2269">
                  <c:v>0.78799999999999992</c:v>
                </c:pt>
                <c:pt idx="2270">
                  <c:v>0.59599999999999997</c:v>
                </c:pt>
                <c:pt idx="2271">
                  <c:v>0.36199999999999999</c:v>
                </c:pt>
                <c:pt idx="2272">
                  <c:v>0.13300000000000001</c:v>
                </c:pt>
                <c:pt idx="2273">
                  <c:v>3.5000000000000003E-2</c:v>
                </c:pt>
                <c:pt idx="2274">
                  <c:v>0</c:v>
                </c:pt>
                <c:pt idx="2275">
                  <c:v>0</c:v>
                </c:pt>
                <c:pt idx="2276">
                  <c:v>0</c:v>
                </c:pt>
                <c:pt idx="2277">
                  <c:v>0</c:v>
                </c:pt>
                <c:pt idx="2278">
                  <c:v>0</c:v>
                </c:pt>
                <c:pt idx="2279">
                  <c:v>0</c:v>
                </c:pt>
                <c:pt idx="2280">
                  <c:v>0</c:v>
                </c:pt>
                <c:pt idx="2281">
                  <c:v>0</c:v>
                </c:pt>
                <c:pt idx="2282">
                  <c:v>0</c:v>
                </c:pt>
                <c:pt idx="2283">
                  <c:v>0</c:v>
                </c:pt>
                <c:pt idx="2284">
                  <c:v>0</c:v>
                </c:pt>
                <c:pt idx="2285">
                  <c:v>1.2999999999999999E-2</c:v>
                </c:pt>
                <c:pt idx="2286">
                  <c:v>8.199999999999999E-2</c:v>
                </c:pt>
                <c:pt idx="2287">
                  <c:v>0.21499999999999997</c:v>
                </c:pt>
                <c:pt idx="2288">
                  <c:v>0.374</c:v>
                </c:pt>
                <c:pt idx="2289">
                  <c:v>0.49</c:v>
                </c:pt>
                <c:pt idx="2290">
                  <c:v>0.55699999999999994</c:v>
                </c:pt>
                <c:pt idx="2291">
                  <c:v>0.58800000000000008</c:v>
                </c:pt>
                <c:pt idx="2292">
                  <c:v>0.56099999999999994</c:v>
                </c:pt>
                <c:pt idx="2293">
                  <c:v>0.46099999999999997</c:v>
                </c:pt>
                <c:pt idx="2294">
                  <c:v>0.318</c:v>
                </c:pt>
                <c:pt idx="2295">
                  <c:v>0.19400000000000001</c:v>
                </c:pt>
                <c:pt idx="2296">
                  <c:v>9.5000000000000001E-2</c:v>
                </c:pt>
                <c:pt idx="2297">
                  <c:v>2.9000000000000001E-2</c:v>
                </c:pt>
                <c:pt idx="2298">
                  <c:v>1E-3</c:v>
                </c:pt>
                <c:pt idx="2299">
                  <c:v>0</c:v>
                </c:pt>
                <c:pt idx="2300">
                  <c:v>0</c:v>
                </c:pt>
                <c:pt idx="2301">
                  <c:v>0</c:v>
                </c:pt>
                <c:pt idx="2302">
                  <c:v>0</c:v>
                </c:pt>
                <c:pt idx="2303">
                  <c:v>0</c:v>
                </c:pt>
                <c:pt idx="2304">
                  <c:v>0</c:v>
                </c:pt>
                <c:pt idx="2305">
                  <c:v>0</c:v>
                </c:pt>
                <c:pt idx="2306">
                  <c:v>0</c:v>
                </c:pt>
                <c:pt idx="2307">
                  <c:v>0</c:v>
                </c:pt>
                <c:pt idx="2308">
                  <c:v>0</c:v>
                </c:pt>
                <c:pt idx="2309">
                  <c:v>1.6E-2</c:v>
                </c:pt>
                <c:pt idx="2310">
                  <c:v>0.10200000000000001</c:v>
                </c:pt>
                <c:pt idx="2311">
                  <c:v>0.249</c:v>
                </c:pt>
                <c:pt idx="2312">
                  <c:v>0.43800000000000006</c:v>
                </c:pt>
                <c:pt idx="2313">
                  <c:v>0.61</c:v>
                </c:pt>
                <c:pt idx="2314">
                  <c:v>0.69900000000000007</c:v>
                </c:pt>
                <c:pt idx="2315">
                  <c:v>0.69599999999999995</c:v>
                </c:pt>
                <c:pt idx="2316">
                  <c:v>0.61599999999999999</c:v>
                </c:pt>
                <c:pt idx="2317">
                  <c:v>0.51300000000000001</c:v>
                </c:pt>
                <c:pt idx="2318">
                  <c:v>0.34299999999999997</c:v>
                </c:pt>
                <c:pt idx="2319">
                  <c:v>0.21299999999999999</c:v>
                </c:pt>
                <c:pt idx="2320">
                  <c:v>0.11800000000000001</c:v>
                </c:pt>
                <c:pt idx="2321">
                  <c:v>3.5000000000000003E-2</c:v>
                </c:pt>
                <c:pt idx="2322">
                  <c:v>1E-3</c:v>
                </c:pt>
                <c:pt idx="2323">
                  <c:v>0</c:v>
                </c:pt>
                <c:pt idx="2324">
                  <c:v>0</c:v>
                </c:pt>
                <c:pt idx="2325">
                  <c:v>0</c:v>
                </c:pt>
                <c:pt idx="2326">
                  <c:v>0</c:v>
                </c:pt>
                <c:pt idx="2327">
                  <c:v>0</c:v>
                </c:pt>
                <c:pt idx="2328">
                  <c:v>0</c:v>
                </c:pt>
                <c:pt idx="2329">
                  <c:v>0</c:v>
                </c:pt>
                <c:pt idx="2330">
                  <c:v>0</c:v>
                </c:pt>
                <c:pt idx="2331">
                  <c:v>0</c:v>
                </c:pt>
                <c:pt idx="2332">
                  <c:v>0</c:v>
                </c:pt>
                <c:pt idx="2333">
                  <c:v>1.2999999999999999E-2</c:v>
                </c:pt>
                <c:pt idx="2334">
                  <c:v>6.2E-2</c:v>
                </c:pt>
                <c:pt idx="2335">
                  <c:v>0.14100000000000001</c:v>
                </c:pt>
                <c:pt idx="2336">
                  <c:v>0.26100000000000001</c:v>
                </c:pt>
                <c:pt idx="2337">
                  <c:v>0.40200000000000002</c:v>
                </c:pt>
                <c:pt idx="2338">
                  <c:v>0.52300000000000002</c:v>
                </c:pt>
                <c:pt idx="2339">
                  <c:v>0.53100000000000003</c:v>
                </c:pt>
                <c:pt idx="2340">
                  <c:v>0.51800000000000002</c:v>
                </c:pt>
                <c:pt idx="2341">
                  <c:v>0.39300000000000002</c:v>
                </c:pt>
                <c:pt idx="2342">
                  <c:v>0.223</c:v>
                </c:pt>
                <c:pt idx="2343">
                  <c:v>0.126</c:v>
                </c:pt>
                <c:pt idx="2344">
                  <c:v>8.2000000000000003E-2</c:v>
                </c:pt>
                <c:pt idx="2345">
                  <c:v>3.0000000000000002E-2</c:v>
                </c:pt>
                <c:pt idx="2346">
                  <c:v>1E-3</c:v>
                </c:pt>
                <c:pt idx="2347">
                  <c:v>0</c:v>
                </c:pt>
                <c:pt idx="2348">
                  <c:v>0</c:v>
                </c:pt>
                <c:pt idx="2349">
                  <c:v>0</c:v>
                </c:pt>
                <c:pt idx="2350">
                  <c:v>0</c:v>
                </c:pt>
                <c:pt idx="2351">
                  <c:v>0</c:v>
                </c:pt>
                <c:pt idx="2352">
                  <c:v>0</c:v>
                </c:pt>
                <c:pt idx="2353">
                  <c:v>0</c:v>
                </c:pt>
                <c:pt idx="2354">
                  <c:v>0</c:v>
                </c:pt>
                <c:pt idx="2355">
                  <c:v>0</c:v>
                </c:pt>
                <c:pt idx="2356">
                  <c:v>0</c:v>
                </c:pt>
                <c:pt idx="2357">
                  <c:v>1.6E-2</c:v>
                </c:pt>
                <c:pt idx="2358">
                  <c:v>7.3000000000000009E-2</c:v>
                </c:pt>
                <c:pt idx="2359">
                  <c:v>0.14400000000000002</c:v>
                </c:pt>
                <c:pt idx="2360">
                  <c:v>0.223</c:v>
                </c:pt>
                <c:pt idx="2361">
                  <c:v>0.31</c:v>
                </c:pt>
                <c:pt idx="2362">
                  <c:v>0.374</c:v>
                </c:pt>
                <c:pt idx="2363">
                  <c:v>0.39400000000000002</c:v>
                </c:pt>
                <c:pt idx="2364">
                  <c:v>0.33900000000000002</c:v>
                </c:pt>
                <c:pt idx="2365">
                  <c:v>0.26500000000000001</c:v>
                </c:pt>
                <c:pt idx="2366">
                  <c:v>0.19899999999999998</c:v>
                </c:pt>
                <c:pt idx="2367">
                  <c:v>0.124</c:v>
                </c:pt>
                <c:pt idx="2368">
                  <c:v>6.4000000000000001E-2</c:v>
                </c:pt>
                <c:pt idx="2369">
                  <c:v>2.1000000000000001E-2</c:v>
                </c:pt>
                <c:pt idx="2370">
                  <c:v>1E-3</c:v>
                </c:pt>
                <c:pt idx="2371">
                  <c:v>0</c:v>
                </c:pt>
                <c:pt idx="2372">
                  <c:v>0</c:v>
                </c:pt>
                <c:pt idx="2373">
                  <c:v>0</c:v>
                </c:pt>
                <c:pt idx="2374">
                  <c:v>0</c:v>
                </c:pt>
                <c:pt idx="2375">
                  <c:v>0</c:v>
                </c:pt>
                <c:pt idx="2376">
                  <c:v>0</c:v>
                </c:pt>
                <c:pt idx="2377">
                  <c:v>0</c:v>
                </c:pt>
                <c:pt idx="2378">
                  <c:v>0</c:v>
                </c:pt>
                <c:pt idx="2379">
                  <c:v>0</c:v>
                </c:pt>
                <c:pt idx="2380">
                  <c:v>0</c:v>
                </c:pt>
                <c:pt idx="2381">
                  <c:v>2.3E-2</c:v>
                </c:pt>
                <c:pt idx="2382">
                  <c:v>0.11899999999999999</c:v>
                </c:pt>
                <c:pt idx="2383">
                  <c:v>0.27500000000000002</c:v>
                </c:pt>
                <c:pt idx="2384">
                  <c:v>0.46900000000000003</c:v>
                </c:pt>
                <c:pt idx="2385">
                  <c:v>0.66600000000000004</c:v>
                </c:pt>
                <c:pt idx="2386">
                  <c:v>0.82499999999999996</c:v>
                </c:pt>
                <c:pt idx="2387">
                  <c:v>0.90200000000000002</c:v>
                </c:pt>
                <c:pt idx="2388">
                  <c:v>0.9</c:v>
                </c:pt>
                <c:pt idx="2389">
                  <c:v>0.82699999999999996</c:v>
                </c:pt>
                <c:pt idx="2390">
                  <c:v>0.68899999999999995</c:v>
                </c:pt>
                <c:pt idx="2391">
                  <c:v>0.49099999999999999</c:v>
                </c:pt>
                <c:pt idx="2392">
                  <c:v>0.26900000000000002</c:v>
                </c:pt>
                <c:pt idx="2393">
                  <c:v>7.4999999999999997E-2</c:v>
                </c:pt>
                <c:pt idx="2394">
                  <c:v>3.0000000000000001E-3</c:v>
                </c:pt>
                <c:pt idx="2395">
                  <c:v>0</c:v>
                </c:pt>
                <c:pt idx="2396">
                  <c:v>0</c:v>
                </c:pt>
                <c:pt idx="2397">
                  <c:v>0</c:v>
                </c:pt>
                <c:pt idx="2398">
                  <c:v>0</c:v>
                </c:pt>
                <c:pt idx="2399">
                  <c:v>0</c:v>
                </c:pt>
                <c:pt idx="2400">
                  <c:v>0</c:v>
                </c:pt>
                <c:pt idx="2401">
                  <c:v>0</c:v>
                </c:pt>
                <c:pt idx="2402">
                  <c:v>0</c:v>
                </c:pt>
                <c:pt idx="2403">
                  <c:v>0</c:v>
                </c:pt>
                <c:pt idx="2404">
                  <c:v>0</c:v>
                </c:pt>
                <c:pt idx="2405">
                  <c:v>2.7E-2</c:v>
                </c:pt>
                <c:pt idx="2406">
                  <c:v>0.188</c:v>
                </c:pt>
                <c:pt idx="2407">
                  <c:v>0.41799999999999998</c:v>
                </c:pt>
                <c:pt idx="2408">
                  <c:v>0.63500000000000001</c:v>
                </c:pt>
                <c:pt idx="2409">
                  <c:v>0.81099999999999994</c:v>
                </c:pt>
                <c:pt idx="2410">
                  <c:v>0.93099999999999994</c:v>
                </c:pt>
                <c:pt idx="2411">
                  <c:v>0.97899999999999998</c:v>
                </c:pt>
                <c:pt idx="2412">
                  <c:v>0.95099999999999996</c:v>
                </c:pt>
                <c:pt idx="2413">
                  <c:v>0.85499999999999998</c:v>
                </c:pt>
                <c:pt idx="2414">
                  <c:v>0.69699999999999995</c:v>
                </c:pt>
                <c:pt idx="2415">
                  <c:v>0.49199999999999999</c:v>
                </c:pt>
                <c:pt idx="2416">
                  <c:v>0.26800000000000002</c:v>
                </c:pt>
                <c:pt idx="2417">
                  <c:v>7.4999999999999997E-2</c:v>
                </c:pt>
                <c:pt idx="2418">
                  <c:v>3.0000000000000001E-3</c:v>
                </c:pt>
                <c:pt idx="2419">
                  <c:v>0</c:v>
                </c:pt>
                <c:pt idx="2420">
                  <c:v>0</c:v>
                </c:pt>
                <c:pt idx="2421">
                  <c:v>0</c:v>
                </c:pt>
                <c:pt idx="2422">
                  <c:v>0</c:v>
                </c:pt>
                <c:pt idx="2423">
                  <c:v>0</c:v>
                </c:pt>
                <c:pt idx="2424">
                  <c:v>0</c:v>
                </c:pt>
                <c:pt idx="2425">
                  <c:v>0</c:v>
                </c:pt>
                <c:pt idx="2426">
                  <c:v>0</c:v>
                </c:pt>
                <c:pt idx="2427">
                  <c:v>0</c:v>
                </c:pt>
                <c:pt idx="2428">
                  <c:v>0</c:v>
                </c:pt>
                <c:pt idx="2429">
                  <c:v>2.9000000000000001E-2</c:v>
                </c:pt>
                <c:pt idx="2430">
                  <c:v>0.185</c:v>
                </c:pt>
                <c:pt idx="2431">
                  <c:v>0.39200000000000002</c:v>
                </c:pt>
                <c:pt idx="2432">
                  <c:v>0.59399999999999997</c:v>
                </c:pt>
                <c:pt idx="2433">
                  <c:v>0.74099999999999999</c:v>
                </c:pt>
                <c:pt idx="2434">
                  <c:v>0.83599999999999997</c:v>
                </c:pt>
                <c:pt idx="2435">
                  <c:v>0.82899999999999996</c:v>
                </c:pt>
                <c:pt idx="2436">
                  <c:v>0.83499999999999996</c:v>
                </c:pt>
                <c:pt idx="2437">
                  <c:v>0.70499999999999996</c:v>
                </c:pt>
                <c:pt idx="2438">
                  <c:v>0.53200000000000003</c:v>
                </c:pt>
                <c:pt idx="2439">
                  <c:v>0.37</c:v>
                </c:pt>
                <c:pt idx="2440">
                  <c:v>0.183</c:v>
                </c:pt>
                <c:pt idx="2441">
                  <c:v>0.06</c:v>
                </c:pt>
                <c:pt idx="2442">
                  <c:v>3.0000000000000001E-3</c:v>
                </c:pt>
                <c:pt idx="2443">
                  <c:v>0</c:v>
                </c:pt>
                <c:pt idx="2444">
                  <c:v>0</c:v>
                </c:pt>
                <c:pt idx="2445">
                  <c:v>0</c:v>
                </c:pt>
                <c:pt idx="2446">
                  <c:v>0</c:v>
                </c:pt>
                <c:pt idx="2447">
                  <c:v>0</c:v>
                </c:pt>
                <c:pt idx="2448">
                  <c:v>0</c:v>
                </c:pt>
                <c:pt idx="2449">
                  <c:v>0</c:v>
                </c:pt>
                <c:pt idx="2450">
                  <c:v>0</c:v>
                </c:pt>
                <c:pt idx="2451">
                  <c:v>0</c:v>
                </c:pt>
                <c:pt idx="2452">
                  <c:v>0</c:v>
                </c:pt>
                <c:pt idx="2453">
                  <c:v>3.3000000000000002E-2</c:v>
                </c:pt>
                <c:pt idx="2454">
                  <c:v>0.16500000000000001</c:v>
                </c:pt>
                <c:pt idx="2455">
                  <c:v>0.377</c:v>
                </c:pt>
                <c:pt idx="2456">
                  <c:v>0.54499999999999993</c:v>
                </c:pt>
                <c:pt idx="2457">
                  <c:v>0.62</c:v>
                </c:pt>
                <c:pt idx="2458">
                  <c:v>0.63300000000000001</c:v>
                </c:pt>
                <c:pt idx="2459">
                  <c:v>0.502</c:v>
                </c:pt>
                <c:pt idx="2460">
                  <c:v>0.40900000000000003</c:v>
                </c:pt>
                <c:pt idx="2461">
                  <c:v>0.36299999999999999</c:v>
                </c:pt>
                <c:pt idx="2462">
                  <c:v>0.309</c:v>
                </c:pt>
                <c:pt idx="2463">
                  <c:v>0.23299999999999998</c:v>
                </c:pt>
                <c:pt idx="2464">
                  <c:v>0.14300000000000002</c:v>
                </c:pt>
                <c:pt idx="2465">
                  <c:v>5.4999999999999993E-2</c:v>
                </c:pt>
                <c:pt idx="2466">
                  <c:v>3.0000000000000001E-3</c:v>
                </c:pt>
                <c:pt idx="2467">
                  <c:v>0</c:v>
                </c:pt>
                <c:pt idx="2468">
                  <c:v>0</c:v>
                </c:pt>
                <c:pt idx="2469">
                  <c:v>0</c:v>
                </c:pt>
                <c:pt idx="2470">
                  <c:v>0</c:v>
                </c:pt>
                <c:pt idx="2471">
                  <c:v>0</c:v>
                </c:pt>
                <c:pt idx="2472">
                  <c:v>0</c:v>
                </c:pt>
                <c:pt idx="2473">
                  <c:v>0</c:v>
                </c:pt>
                <c:pt idx="2474">
                  <c:v>0</c:v>
                </c:pt>
                <c:pt idx="2475">
                  <c:v>0</c:v>
                </c:pt>
                <c:pt idx="2476">
                  <c:v>0</c:v>
                </c:pt>
                <c:pt idx="2477">
                  <c:v>2.7E-2</c:v>
                </c:pt>
                <c:pt idx="2478">
                  <c:v>0.109</c:v>
                </c:pt>
                <c:pt idx="2479">
                  <c:v>0.32300000000000001</c:v>
                </c:pt>
                <c:pt idx="2480">
                  <c:v>0.55600000000000005</c:v>
                </c:pt>
                <c:pt idx="2481">
                  <c:v>0.60499999999999998</c:v>
                </c:pt>
                <c:pt idx="2482">
                  <c:v>0.58199999999999996</c:v>
                </c:pt>
                <c:pt idx="2483">
                  <c:v>0.58499999999999996</c:v>
                </c:pt>
                <c:pt idx="2484">
                  <c:v>0.51600000000000001</c:v>
                </c:pt>
                <c:pt idx="2485">
                  <c:v>0.46199999999999997</c:v>
                </c:pt>
                <c:pt idx="2486">
                  <c:v>0.38500000000000001</c:v>
                </c:pt>
                <c:pt idx="2487">
                  <c:v>0.28699999999999998</c:v>
                </c:pt>
                <c:pt idx="2488">
                  <c:v>0.16599999999999998</c:v>
                </c:pt>
                <c:pt idx="2489">
                  <c:v>6.7999999999999991E-2</c:v>
                </c:pt>
                <c:pt idx="2490">
                  <c:v>5.0000000000000001E-3</c:v>
                </c:pt>
                <c:pt idx="2491">
                  <c:v>0</c:v>
                </c:pt>
                <c:pt idx="2492">
                  <c:v>0</c:v>
                </c:pt>
                <c:pt idx="2493">
                  <c:v>0</c:v>
                </c:pt>
                <c:pt idx="2494">
                  <c:v>0</c:v>
                </c:pt>
                <c:pt idx="2495">
                  <c:v>0</c:v>
                </c:pt>
                <c:pt idx="2496">
                  <c:v>0</c:v>
                </c:pt>
                <c:pt idx="2497">
                  <c:v>0</c:v>
                </c:pt>
                <c:pt idx="2498">
                  <c:v>0</c:v>
                </c:pt>
                <c:pt idx="2499">
                  <c:v>0</c:v>
                </c:pt>
                <c:pt idx="2500">
                  <c:v>0</c:v>
                </c:pt>
                <c:pt idx="2501">
                  <c:v>3.2000000000000001E-2</c:v>
                </c:pt>
                <c:pt idx="2502">
                  <c:v>0.16200000000000001</c:v>
                </c:pt>
                <c:pt idx="2503">
                  <c:v>0.40500000000000003</c:v>
                </c:pt>
                <c:pt idx="2504">
                  <c:v>0.61699999999999999</c:v>
                </c:pt>
                <c:pt idx="2505">
                  <c:v>0.78699999999999992</c:v>
                </c:pt>
                <c:pt idx="2506">
                  <c:v>0.90399999999999991</c:v>
                </c:pt>
                <c:pt idx="2507">
                  <c:v>0.95299999999999996</c:v>
                </c:pt>
                <c:pt idx="2508">
                  <c:v>0.92699999999999994</c:v>
                </c:pt>
                <c:pt idx="2509">
                  <c:v>0.83299999999999996</c:v>
                </c:pt>
                <c:pt idx="2510">
                  <c:v>0.68199999999999994</c:v>
                </c:pt>
                <c:pt idx="2511">
                  <c:v>0.48400000000000004</c:v>
                </c:pt>
                <c:pt idx="2512">
                  <c:v>0.26900000000000002</c:v>
                </c:pt>
                <c:pt idx="2513">
                  <c:v>8.299999999999999E-2</c:v>
                </c:pt>
                <c:pt idx="2514">
                  <c:v>6.0000000000000001E-3</c:v>
                </c:pt>
                <c:pt idx="2515">
                  <c:v>0</c:v>
                </c:pt>
                <c:pt idx="2516">
                  <c:v>0</c:v>
                </c:pt>
                <c:pt idx="2517">
                  <c:v>0</c:v>
                </c:pt>
                <c:pt idx="2518">
                  <c:v>0</c:v>
                </c:pt>
                <c:pt idx="2519">
                  <c:v>0</c:v>
                </c:pt>
                <c:pt idx="2520">
                  <c:v>0</c:v>
                </c:pt>
                <c:pt idx="2521">
                  <c:v>0</c:v>
                </c:pt>
                <c:pt idx="2522">
                  <c:v>0</c:v>
                </c:pt>
                <c:pt idx="2523">
                  <c:v>0</c:v>
                </c:pt>
                <c:pt idx="2524">
                  <c:v>0</c:v>
                </c:pt>
                <c:pt idx="2525">
                  <c:v>3.9E-2</c:v>
                </c:pt>
                <c:pt idx="2526">
                  <c:v>0.184</c:v>
                </c:pt>
                <c:pt idx="2527">
                  <c:v>0.371</c:v>
                </c:pt>
                <c:pt idx="2528">
                  <c:v>0.55099999999999993</c:v>
                </c:pt>
                <c:pt idx="2529">
                  <c:v>0.67100000000000004</c:v>
                </c:pt>
                <c:pt idx="2530">
                  <c:v>0.71</c:v>
                </c:pt>
                <c:pt idx="2531">
                  <c:v>0.64</c:v>
                </c:pt>
                <c:pt idx="2532">
                  <c:v>0.504</c:v>
                </c:pt>
                <c:pt idx="2533">
                  <c:v>0.316</c:v>
                </c:pt>
                <c:pt idx="2534">
                  <c:v>0.17899999999999999</c:v>
                </c:pt>
                <c:pt idx="2535">
                  <c:v>0.11600000000000001</c:v>
                </c:pt>
                <c:pt idx="2536">
                  <c:v>7.2000000000000008E-2</c:v>
                </c:pt>
                <c:pt idx="2537">
                  <c:v>3.2000000000000001E-2</c:v>
                </c:pt>
                <c:pt idx="2538">
                  <c:v>3.0000000000000001E-3</c:v>
                </c:pt>
                <c:pt idx="2539">
                  <c:v>0</c:v>
                </c:pt>
                <c:pt idx="2540">
                  <c:v>0</c:v>
                </c:pt>
                <c:pt idx="2541">
                  <c:v>0</c:v>
                </c:pt>
                <c:pt idx="2542">
                  <c:v>0</c:v>
                </c:pt>
                <c:pt idx="2543">
                  <c:v>0</c:v>
                </c:pt>
                <c:pt idx="2544">
                  <c:v>0</c:v>
                </c:pt>
                <c:pt idx="2545">
                  <c:v>0</c:v>
                </c:pt>
                <c:pt idx="2546">
                  <c:v>0</c:v>
                </c:pt>
                <c:pt idx="2547">
                  <c:v>0</c:v>
                </c:pt>
                <c:pt idx="2548">
                  <c:v>0</c:v>
                </c:pt>
                <c:pt idx="2549">
                  <c:v>3.1E-2</c:v>
                </c:pt>
                <c:pt idx="2550">
                  <c:v>0.11700000000000001</c:v>
                </c:pt>
                <c:pt idx="2551">
                  <c:v>0.24099999999999999</c:v>
                </c:pt>
                <c:pt idx="2552">
                  <c:v>0.38600000000000001</c:v>
                </c:pt>
                <c:pt idx="2553">
                  <c:v>0.53600000000000003</c:v>
                </c:pt>
                <c:pt idx="2554">
                  <c:v>0.58899999999999997</c:v>
                </c:pt>
                <c:pt idx="2555">
                  <c:v>0.41599999999999998</c:v>
                </c:pt>
                <c:pt idx="2556">
                  <c:v>0.35000000000000003</c:v>
                </c:pt>
                <c:pt idx="2557">
                  <c:v>0.32700000000000001</c:v>
                </c:pt>
                <c:pt idx="2558">
                  <c:v>0.28200000000000003</c:v>
                </c:pt>
                <c:pt idx="2559">
                  <c:v>0.22999999999999998</c:v>
                </c:pt>
                <c:pt idx="2560">
                  <c:v>0.14899999999999999</c:v>
                </c:pt>
                <c:pt idx="2561">
                  <c:v>7.3000000000000009E-2</c:v>
                </c:pt>
                <c:pt idx="2562">
                  <c:v>8.0000000000000002E-3</c:v>
                </c:pt>
                <c:pt idx="2563">
                  <c:v>0</c:v>
                </c:pt>
                <c:pt idx="2564">
                  <c:v>0</c:v>
                </c:pt>
                <c:pt idx="2565">
                  <c:v>0</c:v>
                </c:pt>
                <c:pt idx="2566">
                  <c:v>0</c:v>
                </c:pt>
                <c:pt idx="2567">
                  <c:v>0</c:v>
                </c:pt>
                <c:pt idx="2568">
                  <c:v>0</c:v>
                </c:pt>
                <c:pt idx="2569">
                  <c:v>0</c:v>
                </c:pt>
                <c:pt idx="2570">
                  <c:v>0</c:v>
                </c:pt>
                <c:pt idx="2571">
                  <c:v>0</c:v>
                </c:pt>
                <c:pt idx="2572">
                  <c:v>1E-3</c:v>
                </c:pt>
                <c:pt idx="2573">
                  <c:v>3.9E-2</c:v>
                </c:pt>
                <c:pt idx="2574">
                  <c:v>0.19900000000000001</c:v>
                </c:pt>
                <c:pt idx="2575">
                  <c:v>0.41799999999999998</c:v>
                </c:pt>
                <c:pt idx="2576">
                  <c:v>0.628</c:v>
                </c:pt>
                <c:pt idx="2577">
                  <c:v>0.80199999999999994</c:v>
                </c:pt>
                <c:pt idx="2578">
                  <c:v>0.91399999999999992</c:v>
                </c:pt>
                <c:pt idx="2579">
                  <c:v>0.96</c:v>
                </c:pt>
                <c:pt idx="2580">
                  <c:v>0.93199999999999994</c:v>
                </c:pt>
                <c:pt idx="2581">
                  <c:v>0.83799999999999997</c:v>
                </c:pt>
                <c:pt idx="2582">
                  <c:v>0.68599999999999994</c:v>
                </c:pt>
                <c:pt idx="2583">
                  <c:v>0.48899999999999999</c:v>
                </c:pt>
                <c:pt idx="2584">
                  <c:v>0.27500000000000002</c:v>
                </c:pt>
                <c:pt idx="2585">
                  <c:v>8.7999999999999995E-2</c:v>
                </c:pt>
                <c:pt idx="2586">
                  <c:v>8.9999999999999993E-3</c:v>
                </c:pt>
                <c:pt idx="2587">
                  <c:v>0</c:v>
                </c:pt>
                <c:pt idx="2588">
                  <c:v>0</c:v>
                </c:pt>
                <c:pt idx="2589">
                  <c:v>0</c:v>
                </c:pt>
                <c:pt idx="2590">
                  <c:v>0</c:v>
                </c:pt>
                <c:pt idx="2591">
                  <c:v>0</c:v>
                </c:pt>
                <c:pt idx="2592">
                  <c:v>0</c:v>
                </c:pt>
                <c:pt idx="2593">
                  <c:v>0</c:v>
                </c:pt>
                <c:pt idx="2594">
                  <c:v>0</c:v>
                </c:pt>
                <c:pt idx="2595">
                  <c:v>0</c:v>
                </c:pt>
                <c:pt idx="2596">
                  <c:v>1E-3</c:v>
                </c:pt>
                <c:pt idx="2597">
                  <c:v>4.1000000000000002E-2</c:v>
                </c:pt>
                <c:pt idx="2598">
                  <c:v>0.20399999999999999</c:v>
                </c:pt>
                <c:pt idx="2599">
                  <c:v>0.41899999999999998</c:v>
                </c:pt>
                <c:pt idx="2600">
                  <c:v>0.628</c:v>
                </c:pt>
                <c:pt idx="2601">
                  <c:v>0.79799999999999993</c:v>
                </c:pt>
                <c:pt idx="2602">
                  <c:v>0.91299999999999992</c:v>
                </c:pt>
                <c:pt idx="2603">
                  <c:v>0.96</c:v>
                </c:pt>
                <c:pt idx="2604">
                  <c:v>0.93299999999999994</c:v>
                </c:pt>
                <c:pt idx="2605">
                  <c:v>0.84</c:v>
                </c:pt>
                <c:pt idx="2606">
                  <c:v>0.68899999999999995</c:v>
                </c:pt>
                <c:pt idx="2607">
                  <c:v>0.49299999999999999</c:v>
                </c:pt>
                <c:pt idx="2608">
                  <c:v>0.27400000000000002</c:v>
                </c:pt>
                <c:pt idx="2609">
                  <c:v>8.8999999999999996E-2</c:v>
                </c:pt>
                <c:pt idx="2610">
                  <c:v>0.01</c:v>
                </c:pt>
                <c:pt idx="2611">
                  <c:v>0</c:v>
                </c:pt>
                <c:pt idx="2612">
                  <c:v>0</c:v>
                </c:pt>
                <c:pt idx="2613">
                  <c:v>0</c:v>
                </c:pt>
                <c:pt idx="2614">
                  <c:v>0</c:v>
                </c:pt>
                <c:pt idx="2615">
                  <c:v>0</c:v>
                </c:pt>
                <c:pt idx="2616">
                  <c:v>0</c:v>
                </c:pt>
                <c:pt idx="2617">
                  <c:v>0</c:v>
                </c:pt>
                <c:pt idx="2618">
                  <c:v>0</c:v>
                </c:pt>
                <c:pt idx="2619">
                  <c:v>0</c:v>
                </c:pt>
                <c:pt idx="2620">
                  <c:v>1E-3</c:v>
                </c:pt>
                <c:pt idx="2621">
                  <c:v>3.9999999999999994E-2</c:v>
                </c:pt>
                <c:pt idx="2622">
                  <c:v>0.215</c:v>
                </c:pt>
                <c:pt idx="2623">
                  <c:v>0.436</c:v>
                </c:pt>
                <c:pt idx="2624">
                  <c:v>0.64499999999999991</c:v>
                </c:pt>
                <c:pt idx="2625">
                  <c:v>0.80599999999999994</c:v>
                </c:pt>
                <c:pt idx="2626">
                  <c:v>0.91799999999999993</c:v>
                </c:pt>
                <c:pt idx="2627">
                  <c:v>0.96299999999999997</c:v>
                </c:pt>
                <c:pt idx="2628">
                  <c:v>0.93399999999999994</c:v>
                </c:pt>
                <c:pt idx="2629">
                  <c:v>0.84</c:v>
                </c:pt>
                <c:pt idx="2630">
                  <c:v>0.68799999999999994</c:v>
                </c:pt>
                <c:pt idx="2631">
                  <c:v>0.49099999999999999</c:v>
                </c:pt>
                <c:pt idx="2632">
                  <c:v>0.27799999999999997</c:v>
                </c:pt>
                <c:pt idx="2633">
                  <c:v>9.1999999999999998E-2</c:v>
                </c:pt>
                <c:pt idx="2634">
                  <c:v>1.0999999999999999E-2</c:v>
                </c:pt>
                <c:pt idx="2635">
                  <c:v>0</c:v>
                </c:pt>
                <c:pt idx="2636">
                  <c:v>0</c:v>
                </c:pt>
                <c:pt idx="2637">
                  <c:v>0</c:v>
                </c:pt>
                <c:pt idx="2638">
                  <c:v>0</c:v>
                </c:pt>
                <c:pt idx="2639">
                  <c:v>0</c:v>
                </c:pt>
                <c:pt idx="2640">
                  <c:v>0</c:v>
                </c:pt>
                <c:pt idx="2641">
                  <c:v>0</c:v>
                </c:pt>
                <c:pt idx="2642">
                  <c:v>0</c:v>
                </c:pt>
                <c:pt idx="2643">
                  <c:v>0</c:v>
                </c:pt>
                <c:pt idx="2644">
                  <c:v>2E-3</c:v>
                </c:pt>
                <c:pt idx="2645">
                  <c:v>4.3999999999999997E-2</c:v>
                </c:pt>
                <c:pt idx="2646">
                  <c:v>0.20799999999999999</c:v>
                </c:pt>
                <c:pt idx="2647">
                  <c:v>0.42299999999999999</c:v>
                </c:pt>
                <c:pt idx="2648">
                  <c:v>0.63200000000000001</c:v>
                </c:pt>
                <c:pt idx="2649">
                  <c:v>0.80199999999999994</c:v>
                </c:pt>
                <c:pt idx="2650">
                  <c:v>0.91599999999999993</c:v>
                </c:pt>
                <c:pt idx="2651">
                  <c:v>0.96399999999999997</c:v>
                </c:pt>
                <c:pt idx="2652">
                  <c:v>0.93699999999999994</c:v>
                </c:pt>
                <c:pt idx="2653">
                  <c:v>0.84699999999999998</c:v>
                </c:pt>
                <c:pt idx="2654">
                  <c:v>0.69699999999999995</c:v>
                </c:pt>
                <c:pt idx="2655">
                  <c:v>0.501</c:v>
                </c:pt>
                <c:pt idx="2656">
                  <c:v>0.28600000000000003</c:v>
                </c:pt>
                <c:pt idx="2657">
                  <c:v>9.5000000000000001E-2</c:v>
                </c:pt>
                <c:pt idx="2658">
                  <c:v>1.2E-2</c:v>
                </c:pt>
                <c:pt idx="2659">
                  <c:v>0</c:v>
                </c:pt>
                <c:pt idx="2660">
                  <c:v>0</c:v>
                </c:pt>
                <c:pt idx="2661">
                  <c:v>0</c:v>
                </c:pt>
                <c:pt idx="2662">
                  <c:v>0</c:v>
                </c:pt>
                <c:pt idx="2663">
                  <c:v>0</c:v>
                </c:pt>
                <c:pt idx="2664">
                  <c:v>0</c:v>
                </c:pt>
                <c:pt idx="2665">
                  <c:v>0</c:v>
                </c:pt>
                <c:pt idx="2666">
                  <c:v>0</c:v>
                </c:pt>
                <c:pt idx="2667">
                  <c:v>0</c:v>
                </c:pt>
                <c:pt idx="2668">
                  <c:v>2E-3</c:v>
                </c:pt>
                <c:pt idx="2669">
                  <c:v>4.8000000000000001E-2</c:v>
                </c:pt>
                <c:pt idx="2670">
                  <c:v>0.20200000000000001</c:v>
                </c:pt>
                <c:pt idx="2671">
                  <c:v>0.41500000000000004</c:v>
                </c:pt>
                <c:pt idx="2672">
                  <c:v>0.62</c:v>
                </c:pt>
                <c:pt idx="2673">
                  <c:v>0.78799999999999992</c:v>
                </c:pt>
                <c:pt idx="2674">
                  <c:v>0.90400000000000003</c:v>
                </c:pt>
                <c:pt idx="2675">
                  <c:v>0.94799999999999995</c:v>
                </c:pt>
                <c:pt idx="2676">
                  <c:v>0.91999999999999993</c:v>
                </c:pt>
                <c:pt idx="2677">
                  <c:v>0.82199999999999995</c:v>
                </c:pt>
                <c:pt idx="2678">
                  <c:v>0.64900000000000002</c:v>
                </c:pt>
                <c:pt idx="2679">
                  <c:v>0.42899999999999999</c:v>
                </c:pt>
                <c:pt idx="2680">
                  <c:v>0.20599999999999999</c:v>
                </c:pt>
                <c:pt idx="2681">
                  <c:v>7.5999999999999998E-2</c:v>
                </c:pt>
                <c:pt idx="2682">
                  <c:v>1.2E-2</c:v>
                </c:pt>
                <c:pt idx="2683">
                  <c:v>0</c:v>
                </c:pt>
                <c:pt idx="2684">
                  <c:v>0</c:v>
                </c:pt>
                <c:pt idx="2685">
                  <c:v>0</c:v>
                </c:pt>
                <c:pt idx="2686">
                  <c:v>0</c:v>
                </c:pt>
                <c:pt idx="2687">
                  <c:v>0</c:v>
                </c:pt>
                <c:pt idx="2688">
                  <c:v>0</c:v>
                </c:pt>
                <c:pt idx="2689">
                  <c:v>0</c:v>
                </c:pt>
                <c:pt idx="2690">
                  <c:v>0</c:v>
                </c:pt>
                <c:pt idx="2691">
                  <c:v>0</c:v>
                </c:pt>
                <c:pt idx="2692">
                  <c:v>3.0000000000000001E-3</c:v>
                </c:pt>
                <c:pt idx="2693">
                  <c:v>5.1000000000000004E-2</c:v>
                </c:pt>
                <c:pt idx="2694">
                  <c:v>0.20100000000000001</c:v>
                </c:pt>
                <c:pt idx="2695">
                  <c:v>0.39800000000000002</c:v>
                </c:pt>
                <c:pt idx="2696">
                  <c:v>0.59099999999999997</c:v>
                </c:pt>
                <c:pt idx="2697">
                  <c:v>0.749</c:v>
                </c:pt>
                <c:pt idx="2698">
                  <c:v>0.85</c:v>
                </c:pt>
                <c:pt idx="2699">
                  <c:v>0.88</c:v>
                </c:pt>
                <c:pt idx="2700">
                  <c:v>0.84799999999999998</c:v>
                </c:pt>
                <c:pt idx="2701">
                  <c:v>0.751</c:v>
                </c:pt>
                <c:pt idx="2702">
                  <c:v>0.59000000000000008</c:v>
                </c:pt>
                <c:pt idx="2703">
                  <c:v>0.39800000000000002</c:v>
                </c:pt>
                <c:pt idx="2704">
                  <c:v>0.21299999999999999</c:v>
                </c:pt>
                <c:pt idx="2705">
                  <c:v>7.9000000000000001E-2</c:v>
                </c:pt>
                <c:pt idx="2706">
                  <c:v>1.0999999999999999E-2</c:v>
                </c:pt>
                <c:pt idx="2707">
                  <c:v>0</c:v>
                </c:pt>
                <c:pt idx="2708">
                  <c:v>0</c:v>
                </c:pt>
                <c:pt idx="2709">
                  <c:v>0</c:v>
                </c:pt>
                <c:pt idx="2710">
                  <c:v>0</c:v>
                </c:pt>
                <c:pt idx="2711">
                  <c:v>0</c:v>
                </c:pt>
                <c:pt idx="2712">
                  <c:v>0</c:v>
                </c:pt>
                <c:pt idx="2713">
                  <c:v>0</c:v>
                </c:pt>
                <c:pt idx="2714">
                  <c:v>0</c:v>
                </c:pt>
                <c:pt idx="2715">
                  <c:v>0</c:v>
                </c:pt>
                <c:pt idx="2716">
                  <c:v>3.0000000000000001E-3</c:v>
                </c:pt>
                <c:pt idx="2717">
                  <c:v>5.2999999999999999E-2</c:v>
                </c:pt>
                <c:pt idx="2718">
                  <c:v>0.184</c:v>
                </c:pt>
                <c:pt idx="2719">
                  <c:v>0.36299999999999999</c:v>
                </c:pt>
                <c:pt idx="2720">
                  <c:v>0.54800000000000004</c:v>
                </c:pt>
                <c:pt idx="2721">
                  <c:v>0.73099999999999998</c:v>
                </c:pt>
                <c:pt idx="2722">
                  <c:v>0.82600000000000007</c:v>
                </c:pt>
                <c:pt idx="2723">
                  <c:v>0.82400000000000007</c:v>
                </c:pt>
                <c:pt idx="2724">
                  <c:v>0.7609999999999999</c:v>
                </c:pt>
                <c:pt idx="2725">
                  <c:v>0.47199999999999998</c:v>
                </c:pt>
                <c:pt idx="2726">
                  <c:v>0.29700000000000004</c:v>
                </c:pt>
                <c:pt idx="2727">
                  <c:v>0.15899999999999997</c:v>
                </c:pt>
                <c:pt idx="2728">
                  <c:v>7.3000000000000009E-2</c:v>
                </c:pt>
                <c:pt idx="2729">
                  <c:v>2.7E-2</c:v>
                </c:pt>
                <c:pt idx="2730">
                  <c:v>5.0000000000000001E-3</c:v>
                </c:pt>
                <c:pt idx="2731">
                  <c:v>0</c:v>
                </c:pt>
                <c:pt idx="2732">
                  <c:v>0</c:v>
                </c:pt>
                <c:pt idx="2733">
                  <c:v>0</c:v>
                </c:pt>
                <c:pt idx="2734">
                  <c:v>0</c:v>
                </c:pt>
                <c:pt idx="2735">
                  <c:v>0</c:v>
                </c:pt>
                <c:pt idx="2736">
                  <c:v>0</c:v>
                </c:pt>
                <c:pt idx="2737">
                  <c:v>0</c:v>
                </c:pt>
                <c:pt idx="2738">
                  <c:v>0</c:v>
                </c:pt>
                <c:pt idx="2739">
                  <c:v>0</c:v>
                </c:pt>
                <c:pt idx="2740">
                  <c:v>3.0000000000000001E-3</c:v>
                </c:pt>
                <c:pt idx="2741">
                  <c:v>3.2000000000000001E-2</c:v>
                </c:pt>
                <c:pt idx="2742">
                  <c:v>8.3000000000000004E-2</c:v>
                </c:pt>
                <c:pt idx="2743">
                  <c:v>0.115</c:v>
                </c:pt>
                <c:pt idx="2744">
                  <c:v>0.19699999999999998</c:v>
                </c:pt>
                <c:pt idx="2745">
                  <c:v>0.32</c:v>
                </c:pt>
                <c:pt idx="2746">
                  <c:v>0.45599999999999996</c:v>
                </c:pt>
                <c:pt idx="2747">
                  <c:v>0.39900000000000002</c:v>
                </c:pt>
                <c:pt idx="2748">
                  <c:v>0.40900000000000003</c:v>
                </c:pt>
                <c:pt idx="2749">
                  <c:v>0.41599999999999998</c:v>
                </c:pt>
                <c:pt idx="2750">
                  <c:v>0.25600000000000001</c:v>
                </c:pt>
                <c:pt idx="2751">
                  <c:v>0.155</c:v>
                </c:pt>
                <c:pt idx="2752">
                  <c:v>9.1999999999999998E-2</c:v>
                </c:pt>
                <c:pt idx="2753">
                  <c:v>5.6000000000000001E-2</c:v>
                </c:pt>
                <c:pt idx="2754">
                  <c:v>8.0000000000000002E-3</c:v>
                </c:pt>
                <c:pt idx="2755">
                  <c:v>0</c:v>
                </c:pt>
                <c:pt idx="2756">
                  <c:v>0</c:v>
                </c:pt>
                <c:pt idx="2757">
                  <c:v>0</c:v>
                </c:pt>
                <c:pt idx="2758">
                  <c:v>0</c:v>
                </c:pt>
                <c:pt idx="2759">
                  <c:v>0</c:v>
                </c:pt>
                <c:pt idx="2760">
                  <c:v>0</c:v>
                </c:pt>
                <c:pt idx="2761">
                  <c:v>0</c:v>
                </c:pt>
                <c:pt idx="2762">
                  <c:v>0</c:v>
                </c:pt>
                <c:pt idx="2763">
                  <c:v>0</c:v>
                </c:pt>
                <c:pt idx="2764">
                  <c:v>4.0000000000000001E-3</c:v>
                </c:pt>
                <c:pt idx="2765">
                  <c:v>5.1000000000000004E-2</c:v>
                </c:pt>
                <c:pt idx="2766">
                  <c:v>0.19700000000000001</c:v>
                </c:pt>
                <c:pt idx="2767">
                  <c:v>0.41500000000000004</c:v>
                </c:pt>
                <c:pt idx="2768">
                  <c:v>0.60499999999999998</c:v>
                </c:pt>
                <c:pt idx="2769">
                  <c:v>0.73799999999999999</c:v>
                </c:pt>
                <c:pt idx="2770">
                  <c:v>0.85</c:v>
                </c:pt>
                <c:pt idx="2771">
                  <c:v>0.82300000000000006</c:v>
                </c:pt>
                <c:pt idx="2772">
                  <c:v>0.754</c:v>
                </c:pt>
                <c:pt idx="2773">
                  <c:v>0.67800000000000005</c:v>
                </c:pt>
                <c:pt idx="2774">
                  <c:v>0.54600000000000004</c:v>
                </c:pt>
                <c:pt idx="2775">
                  <c:v>0.39900000000000002</c:v>
                </c:pt>
                <c:pt idx="2776">
                  <c:v>0.247</c:v>
                </c:pt>
                <c:pt idx="2777">
                  <c:v>0.10199999999999999</c:v>
                </c:pt>
                <c:pt idx="2778">
                  <c:v>1.7999999999999999E-2</c:v>
                </c:pt>
                <c:pt idx="2779">
                  <c:v>0</c:v>
                </c:pt>
                <c:pt idx="2780">
                  <c:v>0</c:v>
                </c:pt>
                <c:pt idx="2781">
                  <c:v>0</c:v>
                </c:pt>
                <c:pt idx="2782">
                  <c:v>0</c:v>
                </c:pt>
                <c:pt idx="2783">
                  <c:v>0</c:v>
                </c:pt>
                <c:pt idx="2784">
                  <c:v>0</c:v>
                </c:pt>
                <c:pt idx="2785">
                  <c:v>0</c:v>
                </c:pt>
                <c:pt idx="2786">
                  <c:v>0</c:v>
                </c:pt>
                <c:pt idx="2787">
                  <c:v>0</c:v>
                </c:pt>
                <c:pt idx="2788">
                  <c:v>3.0000000000000001E-3</c:v>
                </c:pt>
                <c:pt idx="2789">
                  <c:v>3.4000000000000002E-2</c:v>
                </c:pt>
                <c:pt idx="2790">
                  <c:v>0.122</c:v>
                </c:pt>
                <c:pt idx="2791">
                  <c:v>0.315</c:v>
                </c:pt>
                <c:pt idx="2792">
                  <c:v>0.53800000000000003</c:v>
                </c:pt>
                <c:pt idx="2793">
                  <c:v>0.55000000000000004</c:v>
                </c:pt>
                <c:pt idx="2794">
                  <c:v>0.505</c:v>
                </c:pt>
                <c:pt idx="2795">
                  <c:v>0.437</c:v>
                </c:pt>
                <c:pt idx="2796">
                  <c:v>0.39899999999999997</c:v>
                </c:pt>
                <c:pt idx="2797">
                  <c:v>0.41799999999999998</c:v>
                </c:pt>
                <c:pt idx="2798">
                  <c:v>0.35</c:v>
                </c:pt>
                <c:pt idx="2799">
                  <c:v>0.245</c:v>
                </c:pt>
                <c:pt idx="2800">
                  <c:v>0.13700000000000001</c:v>
                </c:pt>
                <c:pt idx="2801">
                  <c:v>5.8000000000000003E-2</c:v>
                </c:pt>
                <c:pt idx="2802">
                  <c:v>1.0999999999999999E-2</c:v>
                </c:pt>
                <c:pt idx="2803">
                  <c:v>0</c:v>
                </c:pt>
                <c:pt idx="2804">
                  <c:v>0</c:v>
                </c:pt>
                <c:pt idx="2805">
                  <c:v>0</c:v>
                </c:pt>
                <c:pt idx="2806">
                  <c:v>0</c:v>
                </c:pt>
                <c:pt idx="2807">
                  <c:v>0</c:v>
                </c:pt>
                <c:pt idx="2808">
                  <c:v>0</c:v>
                </c:pt>
                <c:pt idx="2809">
                  <c:v>0</c:v>
                </c:pt>
                <c:pt idx="2810">
                  <c:v>0</c:v>
                </c:pt>
                <c:pt idx="2811">
                  <c:v>0</c:v>
                </c:pt>
                <c:pt idx="2812">
                  <c:v>4.0000000000000001E-3</c:v>
                </c:pt>
                <c:pt idx="2813">
                  <c:v>4.2000000000000003E-2</c:v>
                </c:pt>
                <c:pt idx="2814">
                  <c:v>9.8000000000000004E-2</c:v>
                </c:pt>
                <c:pt idx="2815">
                  <c:v>0.11800000000000001</c:v>
                </c:pt>
                <c:pt idx="2816">
                  <c:v>0.111</c:v>
                </c:pt>
                <c:pt idx="2817">
                  <c:v>0.14200000000000002</c:v>
                </c:pt>
                <c:pt idx="2818">
                  <c:v>0.17500000000000002</c:v>
                </c:pt>
                <c:pt idx="2819">
                  <c:v>0.21500000000000002</c:v>
                </c:pt>
                <c:pt idx="2820">
                  <c:v>0.252</c:v>
                </c:pt>
                <c:pt idx="2821">
                  <c:v>0.39300000000000002</c:v>
                </c:pt>
                <c:pt idx="2822">
                  <c:v>0.41600000000000004</c:v>
                </c:pt>
                <c:pt idx="2823">
                  <c:v>0.32899999999999996</c:v>
                </c:pt>
                <c:pt idx="2824">
                  <c:v>0.21099999999999999</c:v>
                </c:pt>
                <c:pt idx="2825">
                  <c:v>8.2000000000000003E-2</c:v>
                </c:pt>
                <c:pt idx="2826">
                  <c:v>1.7999999999999999E-2</c:v>
                </c:pt>
                <c:pt idx="2827">
                  <c:v>0</c:v>
                </c:pt>
                <c:pt idx="2828">
                  <c:v>0</c:v>
                </c:pt>
                <c:pt idx="2829">
                  <c:v>0</c:v>
                </c:pt>
                <c:pt idx="2830">
                  <c:v>0</c:v>
                </c:pt>
                <c:pt idx="2831">
                  <c:v>0</c:v>
                </c:pt>
                <c:pt idx="2832">
                  <c:v>0</c:v>
                </c:pt>
                <c:pt idx="2833">
                  <c:v>0</c:v>
                </c:pt>
                <c:pt idx="2834">
                  <c:v>0</c:v>
                </c:pt>
                <c:pt idx="2835">
                  <c:v>0</c:v>
                </c:pt>
                <c:pt idx="2836">
                  <c:v>7.0000000000000001E-3</c:v>
                </c:pt>
                <c:pt idx="2837">
                  <c:v>6.2E-2</c:v>
                </c:pt>
                <c:pt idx="2838">
                  <c:v>0.19400000000000001</c:v>
                </c:pt>
                <c:pt idx="2839">
                  <c:v>0.38600000000000001</c:v>
                </c:pt>
                <c:pt idx="2840">
                  <c:v>0.57900000000000007</c:v>
                </c:pt>
                <c:pt idx="2841">
                  <c:v>0.69899999999999995</c:v>
                </c:pt>
                <c:pt idx="2842">
                  <c:v>0.79300000000000004</c:v>
                </c:pt>
                <c:pt idx="2843">
                  <c:v>0.877</c:v>
                </c:pt>
                <c:pt idx="2844">
                  <c:v>0.91300000000000003</c:v>
                </c:pt>
                <c:pt idx="2845">
                  <c:v>0.83399999999999996</c:v>
                </c:pt>
                <c:pt idx="2846">
                  <c:v>0.67199999999999993</c:v>
                </c:pt>
                <c:pt idx="2847">
                  <c:v>0.435</c:v>
                </c:pt>
                <c:pt idx="2848">
                  <c:v>0.20500000000000002</c:v>
                </c:pt>
                <c:pt idx="2849">
                  <c:v>0.08</c:v>
                </c:pt>
                <c:pt idx="2850">
                  <c:v>0.02</c:v>
                </c:pt>
                <c:pt idx="2851">
                  <c:v>0</c:v>
                </c:pt>
                <c:pt idx="2852">
                  <c:v>0</c:v>
                </c:pt>
                <c:pt idx="2853">
                  <c:v>0</c:v>
                </c:pt>
                <c:pt idx="2854">
                  <c:v>0</c:v>
                </c:pt>
                <c:pt idx="2855">
                  <c:v>0</c:v>
                </c:pt>
                <c:pt idx="2856">
                  <c:v>0</c:v>
                </c:pt>
                <c:pt idx="2857">
                  <c:v>0</c:v>
                </c:pt>
                <c:pt idx="2858">
                  <c:v>0</c:v>
                </c:pt>
                <c:pt idx="2859">
                  <c:v>0</c:v>
                </c:pt>
                <c:pt idx="2860">
                  <c:v>5.0000000000000001E-3</c:v>
                </c:pt>
                <c:pt idx="2861">
                  <c:v>0.05</c:v>
                </c:pt>
                <c:pt idx="2862">
                  <c:v>0.128</c:v>
                </c:pt>
                <c:pt idx="2863">
                  <c:v>0.25700000000000001</c:v>
                </c:pt>
                <c:pt idx="2864">
                  <c:v>0.45999999999999996</c:v>
                </c:pt>
                <c:pt idx="2865">
                  <c:v>0.67500000000000004</c:v>
                </c:pt>
                <c:pt idx="2866">
                  <c:v>0.86799999999999999</c:v>
                </c:pt>
                <c:pt idx="2867">
                  <c:v>0.95499999999999996</c:v>
                </c:pt>
                <c:pt idx="2868">
                  <c:v>0.92999999999999994</c:v>
                </c:pt>
                <c:pt idx="2869">
                  <c:v>0.84199999999999997</c:v>
                </c:pt>
                <c:pt idx="2870">
                  <c:v>0.69499999999999995</c:v>
                </c:pt>
                <c:pt idx="2871">
                  <c:v>0.503</c:v>
                </c:pt>
                <c:pt idx="2872">
                  <c:v>0.29399999999999998</c:v>
                </c:pt>
                <c:pt idx="2873">
                  <c:v>0.11099999999999999</c:v>
                </c:pt>
                <c:pt idx="2874">
                  <c:v>2.4E-2</c:v>
                </c:pt>
                <c:pt idx="2875">
                  <c:v>0</c:v>
                </c:pt>
                <c:pt idx="2876">
                  <c:v>0</c:v>
                </c:pt>
                <c:pt idx="2877">
                  <c:v>0</c:v>
                </c:pt>
                <c:pt idx="2878">
                  <c:v>0</c:v>
                </c:pt>
                <c:pt idx="2879">
                  <c:v>0</c:v>
                </c:pt>
                <c:pt idx="2880">
                  <c:v>0</c:v>
                </c:pt>
                <c:pt idx="2881">
                  <c:v>0</c:v>
                </c:pt>
                <c:pt idx="2882">
                  <c:v>0</c:v>
                </c:pt>
                <c:pt idx="2883">
                  <c:v>0</c:v>
                </c:pt>
                <c:pt idx="2884">
                  <c:v>4.0000000000000001E-3</c:v>
                </c:pt>
                <c:pt idx="2885">
                  <c:v>3.3000000000000002E-2</c:v>
                </c:pt>
                <c:pt idx="2886">
                  <c:v>9.0000000000000011E-2</c:v>
                </c:pt>
                <c:pt idx="2887">
                  <c:v>0.186</c:v>
                </c:pt>
                <c:pt idx="2888">
                  <c:v>0.39100000000000001</c:v>
                </c:pt>
                <c:pt idx="2889">
                  <c:v>0.73599999999999999</c:v>
                </c:pt>
                <c:pt idx="2890">
                  <c:v>0.88700000000000001</c:v>
                </c:pt>
                <c:pt idx="2891">
                  <c:v>0.93699999999999994</c:v>
                </c:pt>
                <c:pt idx="2892">
                  <c:v>0.89700000000000002</c:v>
                </c:pt>
                <c:pt idx="2893">
                  <c:v>0.81</c:v>
                </c:pt>
                <c:pt idx="2894">
                  <c:v>0.66400000000000003</c:v>
                </c:pt>
                <c:pt idx="2895">
                  <c:v>0.48399999999999999</c:v>
                </c:pt>
                <c:pt idx="2896">
                  <c:v>0.27700000000000002</c:v>
                </c:pt>
                <c:pt idx="2897">
                  <c:v>0.10900000000000001</c:v>
                </c:pt>
                <c:pt idx="2898">
                  <c:v>2.5000000000000001E-2</c:v>
                </c:pt>
                <c:pt idx="2899">
                  <c:v>0</c:v>
                </c:pt>
                <c:pt idx="2900">
                  <c:v>0</c:v>
                </c:pt>
                <c:pt idx="2901">
                  <c:v>0</c:v>
                </c:pt>
                <c:pt idx="2902">
                  <c:v>0</c:v>
                </c:pt>
                <c:pt idx="2903">
                  <c:v>0</c:v>
                </c:pt>
                <c:pt idx="2904">
                  <c:v>0</c:v>
                </c:pt>
                <c:pt idx="2905">
                  <c:v>0</c:v>
                </c:pt>
                <c:pt idx="2906">
                  <c:v>0</c:v>
                </c:pt>
                <c:pt idx="2907">
                  <c:v>0</c:v>
                </c:pt>
                <c:pt idx="2908">
                  <c:v>6.0000000000000001E-3</c:v>
                </c:pt>
                <c:pt idx="2909">
                  <c:v>4.5999999999999999E-2</c:v>
                </c:pt>
                <c:pt idx="2910">
                  <c:v>0.14399999999999999</c:v>
                </c:pt>
                <c:pt idx="2911">
                  <c:v>0.27300000000000002</c:v>
                </c:pt>
                <c:pt idx="2912">
                  <c:v>0.38100000000000001</c:v>
                </c:pt>
                <c:pt idx="2913">
                  <c:v>0.55600000000000005</c:v>
                </c:pt>
                <c:pt idx="2914">
                  <c:v>0.61499999999999999</c:v>
                </c:pt>
                <c:pt idx="2915">
                  <c:v>0.46299999999999997</c:v>
                </c:pt>
                <c:pt idx="2916">
                  <c:v>0.29699999999999999</c:v>
                </c:pt>
                <c:pt idx="2917">
                  <c:v>0.2</c:v>
                </c:pt>
                <c:pt idx="2918">
                  <c:v>0.155</c:v>
                </c:pt>
                <c:pt idx="2919">
                  <c:v>0.158</c:v>
                </c:pt>
                <c:pt idx="2920">
                  <c:v>0.16199999999999998</c:v>
                </c:pt>
                <c:pt idx="2921">
                  <c:v>9.9999999999999992E-2</c:v>
                </c:pt>
                <c:pt idx="2922">
                  <c:v>2.8000000000000001E-2</c:v>
                </c:pt>
                <c:pt idx="2923">
                  <c:v>0</c:v>
                </c:pt>
                <c:pt idx="2924">
                  <c:v>0</c:v>
                </c:pt>
                <c:pt idx="2925">
                  <c:v>0</c:v>
                </c:pt>
                <c:pt idx="2926">
                  <c:v>0</c:v>
                </c:pt>
                <c:pt idx="2927">
                  <c:v>0</c:v>
                </c:pt>
                <c:pt idx="2928">
                  <c:v>0</c:v>
                </c:pt>
                <c:pt idx="2929">
                  <c:v>0</c:v>
                </c:pt>
                <c:pt idx="2930">
                  <c:v>0</c:v>
                </c:pt>
                <c:pt idx="2931">
                  <c:v>0</c:v>
                </c:pt>
                <c:pt idx="2932">
                  <c:v>6.0000000000000001E-3</c:v>
                </c:pt>
                <c:pt idx="2933">
                  <c:v>6.0000000000000005E-2</c:v>
                </c:pt>
                <c:pt idx="2934">
                  <c:v>0.17599999999999999</c:v>
                </c:pt>
                <c:pt idx="2935">
                  <c:v>0.40300000000000002</c:v>
                </c:pt>
                <c:pt idx="2936">
                  <c:v>0.56399999999999995</c:v>
                </c:pt>
                <c:pt idx="2937">
                  <c:v>0.66999999999999993</c:v>
                </c:pt>
                <c:pt idx="2938">
                  <c:v>0.68400000000000005</c:v>
                </c:pt>
                <c:pt idx="2939">
                  <c:v>0.65500000000000003</c:v>
                </c:pt>
                <c:pt idx="2940">
                  <c:v>0.56499999999999995</c:v>
                </c:pt>
                <c:pt idx="2941">
                  <c:v>0.44500000000000006</c:v>
                </c:pt>
                <c:pt idx="2942">
                  <c:v>0.433</c:v>
                </c:pt>
                <c:pt idx="2943">
                  <c:v>0.312</c:v>
                </c:pt>
                <c:pt idx="2944">
                  <c:v>0.19700000000000001</c:v>
                </c:pt>
                <c:pt idx="2945">
                  <c:v>7.3000000000000009E-2</c:v>
                </c:pt>
                <c:pt idx="2946">
                  <c:v>1.7999999999999999E-2</c:v>
                </c:pt>
                <c:pt idx="2947">
                  <c:v>0</c:v>
                </c:pt>
                <c:pt idx="2948">
                  <c:v>0</c:v>
                </c:pt>
                <c:pt idx="2949">
                  <c:v>0</c:v>
                </c:pt>
                <c:pt idx="2950">
                  <c:v>0</c:v>
                </c:pt>
                <c:pt idx="2951">
                  <c:v>0</c:v>
                </c:pt>
                <c:pt idx="2952">
                  <c:v>0</c:v>
                </c:pt>
                <c:pt idx="2953">
                  <c:v>0</c:v>
                </c:pt>
                <c:pt idx="2954">
                  <c:v>0</c:v>
                </c:pt>
                <c:pt idx="2955">
                  <c:v>0</c:v>
                </c:pt>
                <c:pt idx="2956">
                  <c:v>5.0000000000000001E-3</c:v>
                </c:pt>
                <c:pt idx="2957">
                  <c:v>5.3999999999999999E-2</c:v>
                </c:pt>
                <c:pt idx="2958">
                  <c:v>0.14799999999999999</c:v>
                </c:pt>
                <c:pt idx="2959">
                  <c:v>0.28500000000000003</c:v>
                </c:pt>
                <c:pt idx="2960">
                  <c:v>0.34199999999999997</c:v>
                </c:pt>
                <c:pt idx="2961">
                  <c:v>0.41199999999999998</c:v>
                </c:pt>
                <c:pt idx="2962">
                  <c:v>0.45099999999999996</c:v>
                </c:pt>
                <c:pt idx="2963">
                  <c:v>0.439</c:v>
                </c:pt>
                <c:pt idx="2964">
                  <c:v>0.40700000000000003</c:v>
                </c:pt>
                <c:pt idx="2965">
                  <c:v>0.38700000000000001</c:v>
                </c:pt>
                <c:pt idx="2966">
                  <c:v>0.30499999999999999</c:v>
                </c:pt>
                <c:pt idx="2967">
                  <c:v>0.218</c:v>
                </c:pt>
                <c:pt idx="2968">
                  <c:v>0.16399999999999998</c:v>
                </c:pt>
                <c:pt idx="2969">
                  <c:v>8.5000000000000006E-2</c:v>
                </c:pt>
                <c:pt idx="2970">
                  <c:v>2.5000000000000001E-2</c:v>
                </c:pt>
                <c:pt idx="2971">
                  <c:v>0</c:v>
                </c:pt>
                <c:pt idx="2972">
                  <c:v>0</c:v>
                </c:pt>
                <c:pt idx="2973">
                  <c:v>0</c:v>
                </c:pt>
                <c:pt idx="2974">
                  <c:v>0</c:v>
                </c:pt>
                <c:pt idx="2975">
                  <c:v>0</c:v>
                </c:pt>
                <c:pt idx="2976">
                  <c:v>0</c:v>
                </c:pt>
                <c:pt idx="2977">
                  <c:v>0</c:v>
                </c:pt>
                <c:pt idx="2978">
                  <c:v>0</c:v>
                </c:pt>
                <c:pt idx="2979">
                  <c:v>0</c:v>
                </c:pt>
                <c:pt idx="2980">
                  <c:v>7.0000000000000001E-3</c:v>
                </c:pt>
                <c:pt idx="2981">
                  <c:v>6.0000000000000005E-2</c:v>
                </c:pt>
                <c:pt idx="2982">
                  <c:v>0.16999999999999998</c:v>
                </c:pt>
                <c:pt idx="2983">
                  <c:v>0.34299999999999997</c:v>
                </c:pt>
                <c:pt idx="2984">
                  <c:v>0.48299999999999998</c:v>
                </c:pt>
                <c:pt idx="2985">
                  <c:v>0.55900000000000005</c:v>
                </c:pt>
                <c:pt idx="2986">
                  <c:v>0.60000000000000009</c:v>
                </c:pt>
                <c:pt idx="2987">
                  <c:v>0.6140000000000001</c:v>
                </c:pt>
                <c:pt idx="2988">
                  <c:v>0.58699999999999997</c:v>
                </c:pt>
                <c:pt idx="2989">
                  <c:v>0.54099999999999993</c:v>
                </c:pt>
                <c:pt idx="2990">
                  <c:v>0.46699999999999997</c:v>
                </c:pt>
                <c:pt idx="2991">
                  <c:v>0.34099999999999997</c:v>
                </c:pt>
                <c:pt idx="2992">
                  <c:v>0.22599999999999998</c:v>
                </c:pt>
                <c:pt idx="2993">
                  <c:v>0.114</c:v>
                </c:pt>
                <c:pt idx="2994">
                  <c:v>3.3000000000000002E-2</c:v>
                </c:pt>
                <c:pt idx="2995">
                  <c:v>0</c:v>
                </c:pt>
                <c:pt idx="2996">
                  <c:v>0</c:v>
                </c:pt>
                <c:pt idx="2997">
                  <c:v>0</c:v>
                </c:pt>
                <c:pt idx="2998">
                  <c:v>0</c:v>
                </c:pt>
                <c:pt idx="2999">
                  <c:v>0</c:v>
                </c:pt>
                <c:pt idx="3000">
                  <c:v>0</c:v>
                </c:pt>
                <c:pt idx="3001">
                  <c:v>0</c:v>
                </c:pt>
                <c:pt idx="3002">
                  <c:v>0</c:v>
                </c:pt>
                <c:pt idx="3003">
                  <c:v>0</c:v>
                </c:pt>
                <c:pt idx="3004">
                  <c:v>1.0999999999999999E-2</c:v>
                </c:pt>
                <c:pt idx="3005">
                  <c:v>7.5999999999999998E-2</c:v>
                </c:pt>
                <c:pt idx="3006">
                  <c:v>0.191</c:v>
                </c:pt>
                <c:pt idx="3007">
                  <c:v>0.317</c:v>
                </c:pt>
                <c:pt idx="3008">
                  <c:v>0.434</c:v>
                </c:pt>
                <c:pt idx="3009">
                  <c:v>0.56800000000000006</c:v>
                </c:pt>
                <c:pt idx="3010">
                  <c:v>0.56899999999999995</c:v>
                </c:pt>
                <c:pt idx="3011">
                  <c:v>0.504</c:v>
                </c:pt>
                <c:pt idx="3012">
                  <c:v>0.48199999999999998</c:v>
                </c:pt>
                <c:pt idx="3013">
                  <c:v>0.36300000000000004</c:v>
                </c:pt>
                <c:pt idx="3014">
                  <c:v>0.28599999999999998</c:v>
                </c:pt>
                <c:pt idx="3015">
                  <c:v>0.23900000000000002</c:v>
                </c:pt>
                <c:pt idx="3016">
                  <c:v>0.17499999999999999</c:v>
                </c:pt>
                <c:pt idx="3017">
                  <c:v>0.1</c:v>
                </c:pt>
                <c:pt idx="3018">
                  <c:v>2.8000000000000001E-2</c:v>
                </c:pt>
                <c:pt idx="3019">
                  <c:v>0</c:v>
                </c:pt>
                <c:pt idx="3020">
                  <c:v>0</c:v>
                </c:pt>
                <c:pt idx="3021">
                  <c:v>0</c:v>
                </c:pt>
                <c:pt idx="3022">
                  <c:v>0</c:v>
                </c:pt>
                <c:pt idx="3023">
                  <c:v>0</c:v>
                </c:pt>
                <c:pt idx="3024">
                  <c:v>0</c:v>
                </c:pt>
                <c:pt idx="3025">
                  <c:v>0</c:v>
                </c:pt>
                <c:pt idx="3026">
                  <c:v>0</c:v>
                </c:pt>
                <c:pt idx="3027">
                  <c:v>0</c:v>
                </c:pt>
                <c:pt idx="3028">
                  <c:v>1.0999999999999999E-2</c:v>
                </c:pt>
                <c:pt idx="3029">
                  <c:v>6.6000000000000003E-2</c:v>
                </c:pt>
                <c:pt idx="3030">
                  <c:v>0.17799999999999999</c:v>
                </c:pt>
                <c:pt idx="3031">
                  <c:v>0.31900000000000001</c:v>
                </c:pt>
                <c:pt idx="3032">
                  <c:v>0.45499999999999996</c:v>
                </c:pt>
                <c:pt idx="3033">
                  <c:v>0.50900000000000001</c:v>
                </c:pt>
                <c:pt idx="3034">
                  <c:v>0.58000000000000007</c:v>
                </c:pt>
                <c:pt idx="3035">
                  <c:v>0.74099999999999999</c:v>
                </c:pt>
                <c:pt idx="3036">
                  <c:v>0.77200000000000002</c:v>
                </c:pt>
                <c:pt idx="3037">
                  <c:v>0.72700000000000009</c:v>
                </c:pt>
                <c:pt idx="3038">
                  <c:v>0.627</c:v>
                </c:pt>
                <c:pt idx="3039">
                  <c:v>0.40600000000000003</c:v>
                </c:pt>
                <c:pt idx="3040">
                  <c:v>0.219</c:v>
                </c:pt>
                <c:pt idx="3041">
                  <c:v>9.2000000000000012E-2</c:v>
                </c:pt>
                <c:pt idx="3042">
                  <c:v>2.9000000000000001E-2</c:v>
                </c:pt>
                <c:pt idx="3043">
                  <c:v>0</c:v>
                </c:pt>
                <c:pt idx="3044">
                  <c:v>0</c:v>
                </c:pt>
                <c:pt idx="3045">
                  <c:v>0</c:v>
                </c:pt>
                <c:pt idx="3046">
                  <c:v>0</c:v>
                </c:pt>
                <c:pt idx="3047">
                  <c:v>0</c:v>
                </c:pt>
                <c:pt idx="3048">
                  <c:v>0</c:v>
                </c:pt>
                <c:pt idx="3049">
                  <c:v>0</c:v>
                </c:pt>
                <c:pt idx="3050">
                  <c:v>0</c:v>
                </c:pt>
                <c:pt idx="3051">
                  <c:v>0</c:v>
                </c:pt>
                <c:pt idx="3052">
                  <c:v>4.0000000000000001E-3</c:v>
                </c:pt>
                <c:pt idx="3053">
                  <c:v>3.2000000000000001E-2</c:v>
                </c:pt>
                <c:pt idx="3054">
                  <c:v>6.5000000000000002E-2</c:v>
                </c:pt>
                <c:pt idx="3055">
                  <c:v>0.10400000000000001</c:v>
                </c:pt>
                <c:pt idx="3056">
                  <c:v>0.17</c:v>
                </c:pt>
                <c:pt idx="3057">
                  <c:v>0.24099999999999999</c:v>
                </c:pt>
                <c:pt idx="3058">
                  <c:v>0.152</c:v>
                </c:pt>
                <c:pt idx="3059">
                  <c:v>0.154</c:v>
                </c:pt>
                <c:pt idx="3060">
                  <c:v>0.20200000000000001</c:v>
                </c:pt>
                <c:pt idx="3061">
                  <c:v>0.252</c:v>
                </c:pt>
                <c:pt idx="3062">
                  <c:v>0.247</c:v>
                </c:pt>
                <c:pt idx="3063">
                  <c:v>0.28100000000000003</c:v>
                </c:pt>
                <c:pt idx="3064">
                  <c:v>0.17399999999999999</c:v>
                </c:pt>
                <c:pt idx="3065">
                  <c:v>0.11799999999999999</c:v>
                </c:pt>
                <c:pt idx="3066">
                  <c:v>0.04</c:v>
                </c:pt>
                <c:pt idx="3067">
                  <c:v>0</c:v>
                </c:pt>
                <c:pt idx="3068">
                  <c:v>0</c:v>
                </c:pt>
                <c:pt idx="3069">
                  <c:v>0</c:v>
                </c:pt>
                <c:pt idx="3070">
                  <c:v>0</c:v>
                </c:pt>
                <c:pt idx="3071">
                  <c:v>0</c:v>
                </c:pt>
                <c:pt idx="3072">
                  <c:v>0</c:v>
                </c:pt>
                <c:pt idx="3073">
                  <c:v>0</c:v>
                </c:pt>
                <c:pt idx="3074">
                  <c:v>0</c:v>
                </c:pt>
                <c:pt idx="3075">
                  <c:v>0</c:v>
                </c:pt>
                <c:pt idx="3076">
                  <c:v>1.0999999999999999E-2</c:v>
                </c:pt>
                <c:pt idx="3077">
                  <c:v>7.1000000000000008E-2</c:v>
                </c:pt>
                <c:pt idx="3078">
                  <c:v>0.22199999999999998</c:v>
                </c:pt>
                <c:pt idx="3079">
                  <c:v>0.38900000000000001</c:v>
                </c:pt>
                <c:pt idx="3080">
                  <c:v>0.502</c:v>
                </c:pt>
                <c:pt idx="3081">
                  <c:v>0.66500000000000004</c:v>
                </c:pt>
                <c:pt idx="3082">
                  <c:v>0.65799999999999992</c:v>
                </c:pt>
                <c:pt idx="3083">
                  <c:v>0.59299999999999997</c:v>
                </c:pt>
                <c:pt idx="3084">
                  <c:v>0.501</c:v>
                </c:pt>
                <c:pt idx="3085">
                  <c:v>0.41199999999999998</c:v>
                </c:pt>
                <c:pt idx="3086">
                  <c:v>0.33500000000000002</c:v>
                </c:pt>
                <c:pt idx="3087">
                  <c:v>0.27</c:v>
                </c:pt>
                <c:pt idx="3088">
                  <c:v>0.16299999999999998</c:v>
                </c:pt>
                <c:pt idx="3089">
                  <c:v>9.5000000000000001E-2</c:v>
                </c:pt>
                <c:pt idx="3090">
                  <c:v>3.4000000000000002E-2</c:v>
                </c:pt>
                <c:pt idx="3091">
                  <c:v>1E-3</c:v>
                </c:pt>
                <c:pt idx="3092">
                  <c:v>0</c:v>
                </c:pt>
                <c:pt idx="3093">
                  <c:v>0</c:v>
                </c:pt>
                <c:pt idx="3094">
                  <c:v>0</c:v>
                </c:pt>
                <c:pt idx="3095">
                  <c:v>0</c:v>
                </c:pt>
                <c:pt idx="3096">
                  <c:v>0</c:v>
                </c:pt>
                <c:pt idx="3097">
                  <c:v>0</c:v>
                </c:pt>
                <c:pt idx="3098">
                  <c:v>0</c:v>
                </c:pt>
                <c:pt idx="3099">
                  <c:v>0</c:v>
                </c:pt>
                <c:pt idx="3100">
                  <c:v>8.9999999999999993E-3</c:v>
                </c:pt>
                <c:pt idx="3101">
                  <c:v>4.8000000000000001E-2</c:v>
                </c:pt>
                <c:pt idx="3102">
                  <c:v>0.10400000000000001</c:v>
                </c:pt>
                <c:pt idx="3103">
                  <c:v>0.19600000000000001</c:v>
                </c:pt>
                <c:pt idx="3104">
                  <c:v>0.33499999999999996</c:v>
                </c:pt>
                <c:pt idx="3105">
                  <c:v>0.55299999999999994</c:v>
                </c:pt>
                <c:pt idx="3106">
                  <c:v>0.746</c:v>
                </c:pt>
                <c:pt idx="3107">
                  <c:v>0.752</c:v>
                </c:pt>
                <c:pt idx="3108">
                  <c:v>0.73</c:v>
                </c:pt>
                <c:pt idx="3109">
                  <c:v>0.65</c:v>
                </c:pt>
                <c:pt idx="3110">
                  <c:v>0.51700000000000002</c:v>
                </c:pt>
                <c:pt idx="3111">
                  <c:v>0.36199999999999999</c:v>
                </c:pt>
                <c:pt idx="3112">
                  <c:v>0.17799999999999999</c:v>
                </c:pt>
                <c:pt idx="3113">
                  <c:v>8.2000000000000003E-2</c:v>
                </c:pt>
                <c:pt idx="3114">
                  <c:v>2.5000000000000001E-2</c:v>
                </c:pt>
                <c:pt idx="3115">
                  <c:v>0</c:v>
                </c:pt>
                <c:pt idx="3116">
                  <c:v>0</c:v>
                </c:pt>
                <c:pt idx="3117">
                  <c:v>0</c:v>
                </c:pt>
                <c:pt idx="3118">
                  <c:v>0</c:v>
                </c:pt>
                <c:pt idx="3119">
                  <c:v>0</c:v>
                </c:pt>
                <c:pt idx="3120">
                  <c:v>0</c:v>
                </c:pt>
                <c:pt idx="3121">
                  <c:v>0</c:v>
                </c:pt>
                <c:pt idx="3122">
                  <c:v>0</c:v>
                </c:pt>
                <c:pt idx="3123">
                  <c:v>0</c:v>
                </c:pt>
                <c:pt idx="3124">
                  <c:v>1.0999999999999999E-2</c:v>
                </c:pt>
                <c:pt idx="3125">
                  <c:v>5.3999999999999999E-2</c:v>
                </c:pt>
                <c:pt idx="3126">
                  <c:v>0.11199999999999999</c:v>
                </c:pt>
                <c:pt idx="3127">
                  <c:v>0.21</c:v>
                </c:pt>
                <c:pt idx="3128">
                  <c:v>0.32500000000000001</c:v>
                </c:pt>
                <c:pt idx="3129">
                  <c:v>0.49399999999999999</c:v>
                </c:pt>
                <c:pt idx="3130">
                  <c:v>0.64200000000000002</c:v>
                </c:pt>
                <c:pt idx="3131">
                  <c:v>0.71299999999999997</c:v>
                </c:pt>
                <c:pt idx="3132">
                  <c:v>0.71399999999999997</c:v>
                </c:pt>
                <c:pt idx="3133">
                  <c:v>0.68100000000000005</c:v>
                </c:pt>
                <c:pt idx="3134">
                  <c:v>0.56899999999999995</c:v>
                </c:pt>
                <c:pt idx="3135">
                  <c:v>0.43200000000000005</c:v>
                </c:pt>
                <c:pt idx="3136">
                  <c:v>0.27600000000000002</c:v>
                </c:pt>
                <c:pt idx="3137">
                  <c:v>0.128</c:v>
                </c:pt>
                <c:pt idx="3138">
                  <c:v>4.2000000000000003E-2</c:v>
                </c:pt>
                <c:pt idx="3139">
                  <c:v>1E-3</c:v>
                </c:pt>
                <c:pt idx="3140">
                  <c:v>0</c:v>
                </c:pt>
                <c:pt idx="3141">
                  <c:v>0</c:v>
                </c:pt>
                <c:pt idx="3142">
                  <c:v>0</c:v>
                </c:pt>
                <c:pt idx="3143">
                  <c:v>0</c:v>
                </c:pt>
                <c:pt idx="3144">
                  <c:v>0</c:v>
                </c:pt>
                <c:pt idx="3145">
                  <c:v>0</c:v>
                </c:pt>
                <c:pt idx="3146">
                  <c:v>0</c:v>
                </c:pt>
                <c:pt idx="3147">
                  <c:v>0</c:v>
                </c:pt>
                <c:pt idx="3148">
                  <c:v>1.7999999999999999E-2</c:v>
                </c:pt>
                <c:pt idx="3149">
                  <c:v>0.08</c:v>
                </c:pt>
                <c:pt idx="3150">
                  <c:v>0.248</c:v>
                </c:pt>
                <c:pt idx="3151">
                  <c:v>0.45</c:v>
                </c:pt>
                <c:pt idx="3152">
                  <c:v>0.65599999999999992</c:v>
                </c:pt>
                <c:pt idx="3153">
                  <c:v>0.77200000000000002</c:v>
                </c:pt>
                <c:pt idx="3154">
                  <c:v>0.85599999999999998</c:v>
                </c:pt>
                <c:pt idx="3155">
                  <c:v>0.90100000000000002</c:v>
                </c:pt>
                <c:pt idx="3156">
                  <c:v>0.88100000000000001</c:v>
                </c:pt>
                <c:pt idx="3157">
                  <c:v>0.80699999999999994</c:v>
                </c:pt>
                <c:pt idx="3158">
                  <c:v>0.67999999999999994</c:v>
                </c:pt>
                <c:pt idx="3159">
                  <c:v>0.505</c:v>
                </c:pt>
                <c:pt idx="3160">
                  <c:v>0.315</c:v>
                </c:pt>
                <c:pt idx="3161">
                  <c:v>0.128</c:v>
                </c:pt>
                <c:pt idx="3162">
                  <c:v>0.04</c:v>
                </c:pt>
                <c:pt idx="3163">
                  <c:v>1E-3</c:v>
                </c:pt>
                <c:pt idx="3164">
                  <c:v>0</c:v>
                </c:pt>
                <c:pt idx="3165">
                  <c:v>0</c:v>
                </c:pt>
                <c:pt idx="3166">
                  <c:v>0</c:v>
                </c:pt>
                <c:pt idx="3167">
                  <c:v>0</c:v>
                </c:pt>
                <c:pt idx="3168">
                  <c:v>0</c:v>
                </c:pt>
                <c:pt idx="3169">
                  <c:v>0</c:v>
                </c:pt>
                <c:pt idx="3170">
                  <c:v>0</c:v>
                </c:pt>
                <c:pt idx="3171">
                  <c:v>0</c:v>
                </c:pt>
                <c:pt idx="3172">
                  <c:v>1.7999999999999999E-2</c:v>
                </c:pt>
                <c:pt idx="3173">
                  <c:v>7.4999999999999997E-2</c:v>
                </c:pt>
                <c:pt idx="3174">
                  <c:v>0.26400000000000001</c:v>
                </c:pt>
                <c:pt idx="3175">
                  <c:v>0.48099999999999998</c:v>
                </c:pt>
                <c:pt idx="3176">
                  <c:v>0.68300000000000005</c:v>
                </c:pt>
                <c:pt idx="3177">
                  <c:v>0.84799999999999998</c:v>
                </c:pt>
                <c:pt idx="3178">
                  <c:v>0.95799999999999996</c:v>
                </c:pt>
                <c:pt idx="3179">
                  <c:v>1.002</c:v>
                </c:pt>
                <c:pt idx="3180">
                  <c:v>0.97699999999999998</c:v>
                </c:pt>
                <c:pt idx="3181">
                  <c:v>0.88600000000000001</c:v>
                </c:pt>
                <c:pt idx="3182">
                  <c:v>0.73799999999999999</c:v>
                </c:pt>
                <c:pt idx="3183">
                  <c:v>0.54699999999999993</c:v>
                </c:pt>
                <c:pt idx="3184">
                  <c:v>0.33400000000000002</c:v>
                </c:pt>
                <c:pt idx="3185">
                  <c:v>0.129</c:v>
                </c:pt>
                <c:pt idx="3186">
                  <c:v>3.6999999999999998E-2</c:v>
                </c:pt>
                <c:pt idx="3187">
                  <c:v>2E-3</c:v>
                </c:pt>
                <c:pt idx="3188">
                  <c:v>0</c:v>
                </c:pt>
                <c:pt idx="3189">
                  <c:v>0</c:v>
                </c:pt>
                <c:pt idx="3190">
                  <c:v>0</c:v>
                </c:pt>
                <c:pt idx="3191">
                  <c:v>0</c:v>
                </c:pt>
                <c:pt idx="3192">
                  <c:v>0</c:v>
                </c:pt>
                <c:pt idx="3193">
                  <c:v>0</c:v>
                </c:pt>
                <c:pt idx="3194">
                  <c:v>0</c:v>
                </c:pt>
                <c:pt idx="3195">
                  <c:v>0</c:v>
                </c:pt>
                <c:pt idx="3196">
                  <c:v>2.1999999999999999E-2</c:v>
                </c:pt>
                <c:pt idx="3197">
                  <c:v>8.3000000000000004E-2</c:v>
                </c:pt>
                <c:pt idx="3198">
                  <c:v>0.24</c:v>
                </c:pt>
                <c:pt idx="3199">
                  <c:v>0.43000000000000005</c:v>
                </c:pt>
                <c:pt idx="3200">
                  <c:v>0.64700000000000002</c:v>
                </c:pt>
                <c:pt idx="3201">
                  <c:v>0.82899999999999996</c:v>
                </c:pt>
                <c:pt idx="3202">
                  <c:v>0.94099999999999995</c:v>
                </c:pt>
                <c:pt idx="3203">
                  <c:v>0.98599999999999999</c:v>
                </c:pt>
                <c:pt idx="3204">
                  <c:v>0.96</c:v>
                </c:pt>
                <c:pt idx="3205">
                  <c:v>0.78900000000000003</c:v>
                </c:pt>
                <c:pt idx="3206">
                  <c:v>0.55500000000000005</c:v>
                </c:pt>
                <c:pt idx="3207">
                  <c:v>0.44900000000000001</c:v>
                </c:pt>
                <c:pt idx="3208">
                  <c:v>0.32</c:v>
                </c:pt>
                <c:pt idx="3209">
                  <c:v>0.13300000000000001</c:v>
                </c:pt>
                <c:pt idx="3210">
                  <c:v>0.04</c:v>
                </c:pt>
                <c:pt idx="3211">
                  <c:v>2E-3</c:v>
                </c:pt>
                <c:pt idx="3212">
                  <c:v>0</c:v>
                </c:pt>
                <c:pt idx="3213">
                  <c:v>0</c:v>
                </c:pt>
                <c:pt idx="3214">
                  <c:v>0</c:v>
                </c:pt>
                <c:pt idx="3215">
                  <c:v>0</c:v>
                </c:pt>
                <c:pt idx="3216">
                  <c:v>0</c:v>
                </c:pt>
                <c:pt idx="3217">
                  <c:v>0</c:v>
                </c:pt>
                <c:pt idx="3218">
                  <c:v>0</c:v>
                </c:pt>
                <c:pt idx="3219">
                  <c:v>0</c:v>
                </c:pt>
                <c:pt idx="3220">
                  <c:v>2.1999999999999999E-2</c:v>
                </c:pt>
                <c:pt idx="3221">
                  <c:v>8.1000000000000003E-2</c:v>
                </c:pt>
                <c:pt idx="3222">
                  <c:v>0.26100000000000001</c:v>
                </c:pt>
                <c:pt idx="3223">
                  <c:v>0.47000000000000003</c:v>
                </c:pt>
                <c:pt idx="3224">
                  <c:v>0.66899999999999993</c:v>
                </c:pt>
                <c:pt idx="3225">
                  <c:v>0.83099999999999996</c:v>
                </c:pt>
                <c:pt idx="3226">
                  <c:v>0.94099999999999995</c:v>
                </c:pt>
                <c:pt idx="3227">
                  <c:v>0.98899999999999999</c:v>
                </c:pt>
                <c:pt idx="3228">
                  <c:v>0.96899999999999997</c:v>
                </c:pt>
                <c:pt idx="3229">
                  <c:v>0.88200000000000001</c:v>
                </c:pt>
                <c:pt idx="3230">
                  <c:v>0.73599999999999999</c:v>
                </c:pt>
                <c:pt idx="3231">
                  <c:v>0.54499999999999993</c:v>
                </c:pt>
                <c:pt idx="3232">
                  <c:v>0.33300000000000002</c:v>
                </c:pt>
                <c:pt idx="3233">
                  <c:v>0.13300000000000001</c:v>
                </c:pt>
                <c:pt idx="3234">
                  <c:v>0.04</c:v>
                </c:pt>
                <c:pt idx="3235">
                  <c:v>2E-3</c:v>
                </c:pt>
                <c:pt idx="3236">
                  <c:v>0</c:v>
                </c:pt>
                <c:pt idx="3237">
                  <c:v>0</c:v>
                </c:pt>
                <c:pt idx="3238">
                  <c:v>0</c:v>
                </c:pt>
                <c:pt idx="3239">
                  <c:v>0</c:v>
                </c:pt>
                <c:pt idx="3240">
                  <c:v>0</c:v>
                </c:pt>
                <c:pt idx="3241">
                  <c:v>0</c:v>
                </c:pt>
                <c:pt idx="3242">
                  <c:v>0</c:v>
                </c:pt>
                <c:pt idx="3243">
                  <c:v>0</c:v>
                </c:pt>
                <c:pt idx="3244">
                  <c:v>2.4E-2</c:v>
                </c:pt>
                <c:pt idx="3245">
                  <c:v>8.4999999999999992E-2</c:v>
                </c:pt>
                <c:pt idx="3246">
                  <c:v>0.25700000000000001</c:v>
                </c:pt>
                <c:pt idx="3247">
                  <c:v>0.46300000000000002</c:v>
                </c:pt>
                <c:pt idx="3248">
                  <c:v>0.65499999999999992</c:v>
                </c:pt>
                <c:pt idx="3249">
                  <c:v>0.81899999999999995</c:v>
                </c:pt>
                <c:pt idx="3250">
                  <c:v>0.92899999999999994</c:v>
                </c:pt>
                <c:pt idx="3251">
                  <c:v>0.97299999999999998</c:v>
                </c:pt>
                <c:pt idx="3252">
                  <c:v>0.94799999999999995</c:v>
                </c:pt>
                <c:pt idx="3253">
                  <c:v>0.85699999999999998</c:v>
                </c:pt>
                <c:pt idx="3254">
                  <c:v>0.69699999999999995</c:v>
                </c:pt>
                <c:pt idx="3255">
                  <c:v>0.48499999999999999</c:v>
                </c:pt>
                <c:pt idx="3256">
                  <c:v>0.28100000000000003</c:v>
                </c:pt>
                <c:pt idx="3257">
                  <c:v>0.127</c:v>
                </c:pt>
                <c:pt idx="3258">
                  <c:v>4.2999999999999997E-2</c:v>
                </c:pt>
                <c:pt idx="3259">
                  <c:v>2E-3</c:v>
                </c:pt>
                <c:pt idx="3260">
                  <c:v>0</c:v>
                </c:pt>
                <c:pt idx="3261">
                  <c:v>0</c:v>
                </c:pt>
                <c:pt idx="3262">
                  <c:v>0</c:v>
                </c:pt>
                <c:pt idx="3263">
                  <c:v>0</c:v>
                </c:pt>
                <c:pt idx="3264">
                  <c:v>0</c:v>
                </c:pt>
                <c:pt idx="3265">
                  <c:v>0</c:v>
                </c:pt>
                <c:pt idx="3266">
                  <c:v>0</c:v>
                </c:pt>
                <c:pt idx="3267">
                  <c:v>0</c:v>
                </c:pt>
                <c:pt idx="3268">
                  <c:v>1.0999999999999999E-2</c:v>
                </c:pt>
                <c:pt idx="3269">
                  <c:v>4.3999999999999997E-2</c:v>
                </c:pt>
                <c:pt idx="3270">
                  <c:v>0.10400000000000001</c:v>
                </c:pt>
                <c:pt idx="3271">
                  <c:v>0.19999999999999998</c:v>
                </c:pt>
                <c:pt idx="3272">
                  <c:v>0.28299999999999997</c:v>
                </c:pt>
                <c:pt idx="3273">
                  <c:v>0.32800000000000001</c:v>
                </c:pt>
                <c:pt idx="3274">
                  <c:v>0.32799999999999996</c:v>
                </c:pt>
                <c:pt idx="3275">
                  <c:v>0.34099999999999997</c:v>
                </c:pt>
                <c:pt idx="3276">
                  <c:v>0.32799999999999996</c:v>
                </c:pt>
                <c:pt idx="3277">
                  <c:v>0.31</c:v>
                </c:pt>
                <c:pt idx="3278">
                  <c:v>0.25600000000000001</c:v>
                </c:pt>
                <c:pt idx="3279">
                  <c:v>0.221</c:v>
                </c:pt>
                <c:pt idx="3280">
                  <c:v>0.159</c:v>
                </c:pt>
                <c:pt idx="3281">
                  <c:v>9.0999999999999998E-2</c:v>
                </c:pt>
                <c:pt idx="3282">
                  <c:v>0.04</c:v>
                </c:pt>
                <c:pt idx="3283">
                  <c:v>2E-3</c:v>
                </c:pt>
                <c:pt idx="3284">
                  <c:v>0</c:v>
                </c:pt>
                <c:pt idx="3285">
                  <c:v>0</c:v>
                </c:pt>
                <c:pt idx="3286">
                  <c:v>0</c:v>
                </c:pt>
                <c:pt idx="3287">
                  <c:v>0</c:v>
                </c:pt>
                <c:pt idx="3288">
                  <c:v>0</c:v>
                </c:pt>
                <c:pt idx="3289">
                  <c:v>0</c:v>
                </c:pt>
                <c:pt idx="3290">
                  <c:v>0</c:v>
                </c:pt>
                <c:pt idx="3291">
                  <c:v>0</c:v>
                </c:pt>
                <c:pt idx="3292">
                  <c:v>2.5000000000000001E-2</c:v>
                </c:pt>
                <c:pt idx="3293">
                  <c:v>9.2999999999999999E-2</c:v>
                </c:pt>
                <c:pt idx="3294">
                  <c:v>0.21099999999999999</c:v>
                </c:pt>
                <c:pt idx="3295">
                  <c:v>0.36299999999999999</c:v>
                </c:pt>
                <c:pt idx="3296">
                  <c:v>0.50900000000000001</c:v>
                </c:pt>
                <c:pt idx="3297">
                  <c:v>0.57200000000000006</c:v>
                </c:pt>
                <c:pt idx="3298">
                  <c:v>0.56099999999999994</c:v>
                </c:pt>
                <c:pt idx="3299">
                  <c:v>0.46900000000000003</c:v>
                </c:pt>
                <c:pt idx="3300">
                  <c:v>0.32300000000000001</c:v>
                </c:pt>
                <c:pt idx="3301">
                  <c:v>0.35699999999999998</c:v>
                </c:pt>
                <c:pt idx="3302">
                  <c:v>0.34700000000000003</c:v>
                </c:pt>
                <c:pt idx="3303">
                  <c:v>0.252</c:v>
                </c:pt>
                <c:pt idx="3304">
                  <c:v>0.14000000000000001</c:v>
                </c:pt>
                <c:pt idx="3305">
                  <c:v>7.8E-2</c:v>
                </c:pt>
                <c:pt idx="3306">
                  <c:v>3.2000000000000001E-2</c:v>
                </c:pt>
                <c:pt idx="3307">
                  <c:v>2E-3</c:v>
                </c:pt>
                <c:pt idx="3308">
                  <c:v>0</c:v>
                </c:pt>
                <c:pt idx="3309">
                  <c:v>0</c:v>
                </c:pt>
                <c:pt idx="3310">
                  <c:v>0</c:v>
                </c:pt>
                <c:pt idx="3311">
                  <c:v>0</c:v>
                </c:pt>
                <c:pt idx="3312">
                  <c:v>0</c:v>
                </c:pt>
                <c:pt idx="3313">
                  <c:v>0</c:v>
                </c:pt>
                <c:pt idx="3314">
                  <c:v>0</c:v>
                </c:pt>
                <c:pt idx="3315">
                  <c:v>0</c:v>
                </c:pt>
                <c:pt idx="3316">
                  <c:v>1.2E-2</c:v>
                </c:pt>
                <c:pt idx="3317">
                  <c:v>4.2000000000000003E-2</c:v>
                </c:pt>
                <c:pt idx="3318">
                  <c:v>7.8E-2</c:v>
                </c:pt>
                <c:pt idx="3319">
                  <c:v>0.11800000000000001</c:v>
                </c:pt>
                <c:pt idx="3320">
                  <c:v>0.187</c:v>
                </c:pt>
                <c:pt idx="3321">
                  <c:v>0.28600000000000003</c:v>
                </c:pt>
                <c:pt idx="3322">
                  <c:v>0.4</c:v>
                </c:pt>
                <c:pt idx="3323">
                  <c:v>0.44100000000000006</c:v>
                </c:pt>
                <c:pt idx="3324">
                  <c:v>0.40200000000000002</c:v>
                </c:pt>
                <c:pt idx="3325">
                  <c:v>0.32</c:v>
                </c:pt>
                <c:pt idx="3326">
                  <c:v>0.27500000000000002</c:v>
                </c:pt>
                <c:pt idx="3327">
                  <c:v>0.21199999999999999</c:v>
                </c:pt>
                <c:pt idx="3328">
                  <c:v>0.154</c:v>
                </c:pt>
                <c:pt idx="3329">
                  <c:v>0.10100000000000001</c:v>
                </c:pt>
                <c:pt idx="3330">
                  <c:v>3.6999999999999998E-2</c:v>
                </c:pt>
                <c:pt idx="3331">
                  <c:v>2E-3</c:v>
                </c:pt>
                <c:pt idx="3332">
                  <c:v>0</c:v>
                </c:pt>
                <c:pt idx="3333">
                  <c:v>0</c:v>
                </c:pt>
                <c:pt idx="3334">
                  <c:v>0</c:v>
                </c:pt>
                <c:pt idx="3335">
                  <c:v>0</c:v>
                </c:pt>
                <c:pt idx="3336">
                  <c:v>0</c:v>
                </c:pt>
                <c:pt idx="3337">
                  <c:v>0</c:v>
                </c:pt>
                <c:pt idx="3338">
                  <c:v>0</c:v>
                </c:pt>
                <c:pt idx="3339">
                  <c:v>0</c:v>
                </c:pt>
                <c:pt idx="3340">
                  <c:v>1.9E-2</c:v>
                </c:pt>
                <c:pt idx="3341">
                  <c:v>6.4000000000000001E-2</c:v>
                </c:pt>
                <c:pt idx="3342">
                  <c:v>0.124</c:v>
                </c:pt>
                <c:pt idx="3343">
                  <c:v>0.19499999999999998</c:v>
                </c:pt>
                <c:pt idx="3344">
                  <c:v>0.31900000000000001</c:v>
                </c:pt>
                <c:pt idx="3345">
                  <c:v>0.40899999999999997</c:v>
                </c:pt>
                <c:pt idx="3346">
                  <c:v>0.5</c:v>
                </c:pt>
                <c:pt idx="3347">
                  <c:v>0.47699999999999998</c:v>
                </c:pt>
                <c:pt idx="3348">
                  <c:v>0.442</c:v>
                </c:pt>
                <c:pt idx="3349">
                  <c:v>0.40300000000000002</c:v>
                </c:pt>
                <c:pt idx="3350">
                  <c:v>0.34600000000000003</c:v>
                </c:pt>
                <c:pt idx="3351">
                  <c:v>0.25900000000000001</c:v>
                </c:pt>
                <c:pt idx="3352">
                  <c:v>0.193</c:v>
                </c:pt>
                <c:pt idx="3353">
                  <c:v>0.11499999999999999</c:v>
                </c:pt>
                <c:pt idx="3354">
                  <c:v>4.2999999999999997E-2</c:v>
                </c:pt>
                <c:pt idx="3355">
                  <c:v>3.0000000000000001E-3</c:v>
                </c:pt>
                <c:pt idx="3356">
                  <c:v>0</c:v>
                </c:pt>
                <c:pt idx="3357">
                  <c:v>0</c:v>
                </c:pt>
                <c:pt idx="3358">
                  <c:v>0</c:v>
                </c:pt>
                <c:pt idx="3359">
                  <c:v>0</c:v>
                </c:pt>
                <c:pt idx="3360">
                  <c:v>0</c:v>
                </c:pt>
                <c:pt idx="3361">
                  <c:v>0</c:v>
                </c:pt>
                <c:pt idx="3362">
                  <c:v>0</c:v>
                </c:pt>
                <c:pt idx="3363">
                  <c:v>0</c:v>
                </c:pt>
                <c:pt idx="3364">
                  <c:v>2.1000000000000001E-2</c:v>
                </c:pt>
                <c:pt idx="3365">
                  <c:v>8.1000000000000003E-2</c:v>
                </c:pt>
                <c:pt idx="3366">
                  <c:v>0.17799999999999999</c:v>
                </c:pt>
                <c:pt idx="3367">
                  <c:v>0.28999999999999998</c:v>
                </c:pt>
                <c:pt idx="3368">
                  <c:v>0.39300000000000002</c:v>
                </c:pt>
                <c:pt idx="3369">
                  <c:v>0.47</c:v>
                </c:pt>
                <c:pt idx="3370">
                  <c:v>0.503</c:v>
                </c:pt>
                <c:pt idx="3371">
                  <c:v>0.497</c:v>
                </c:pt>
                <c:pt idx="3372">
                  <c:v>0.45600000000000002</c:v>
                </c:pt>
                <c:pt idx="3373">
                  <c:v>0.39300000000000002</c:v>
                </c:pt>
                <c:pt idx="3374">
                  <c:v>0.32</c:v>
                </c:pt>
                <c:pt idx="3375">
                  <c:v>0.24299999999999999</c:v>
                </c:pt>
                <c:pt idx="3376">
                  <c:v>0.16499999999999998</c:v>
                </c:pt>
                <c:pt idx="3377">
                  <c:v>9.5000000000000001E-2</c:v>
                </c:pt>
                <c:pt idx="3378">
                  <c:v>3.9E-2</c:v>
                </c:pt>
                <c:pt idx="3379">
                  <c:v>4.0000000000000001E-3</c:v>
                </c:pt>
                <c:pt idx="3380">
                  <c:v>0</c:v>
                </c:pt>
                <c:pt idx="3381">
                  <c:v>0</c:v>
                </c:pt>
                <c:pt idx="3382">
                  <c:v>0</c:v>
                </c:pt>
                <c:pt idx="3383">
                  <c:v>0</c:v>
                </c:pt>
                <c:pt idx="3384">
                  <c:v>0</c:v>
                </c:pt>
                <c:pt idx="3385">
                  <c:v>0</c:v>
                </c:pt>
                <c:pt idx="3386">
                  <c:v>0</c:v>
                </c:pt>
                <c:pt idx="3387">
                  <c:v>0</c:v>
                </c:pt>
                <c:pt idx="3388">
                  <c:v>2.9000000000000001E-2</c:v>
                </c:pt>
                <c:pt idx="3389">
                  <c:v>9.6000000000000002E-2</c:v>
                </c:pt>
                <c:pt idx="3390">
                  <c:v>0.23499999999999999</c:v>
                </c:pt>
                <c:pt idx="3391">
                  <c:v>0.46699999999999997</c:v>
                </c:pt>
                <c:pt idx="3392">
                  <c:v>0.65100000000000002</c:v>
                </c:pt>
                <c:pt idx="3393">
                  <c:v>0.77300000000000002</c:v>
                </c:pt>
                <c:pt idx="3394">
                  <c:v>0.84899999999999998</c:v>
                </c:pt>
                <c:pt idx="3395">
                  <c:v>0.86799999999999999</c:v>
                </c:pt>
                <c:pt idx="3396">
                  <c:v>0.81600000000000006</c:v>
                </c:pt>
                <c:pt idx="3397">
                  <c:v>0.70700000000000007</c:v>
                </c:pt>
                <c:pt idx="3398">
                  <c:v>0.52300000000000002</c:v>
                </c:pt>
                <c:pt idx="3399">
                  <c:v>0.33199999999999996</c:v>
                </c:pt>
                <c:pt idx="3400">
                  <c:v>0.19500000000000001</c:v>
                </c:pt>
                <c:pt idx="3401">
                  <c:v>9.9000000000000005E-2</c:v>
                </c:pt>
                <c:pt idx="3402">
                  <c:v>3.6999999999999998E-2</c:v>
                </c:pt>
                <c:pt idx="3403">
                  <c:v>3.0000000000000001E-3</c:v>
                </c:pt>
                <c:pt idx="3404">
                  <c:v>0</c:v>
                </c:pt>
                <c:pt idx="3405">
                  <c:v>0</c:v>
                </c:pt>
                <c:pt idx="3406">
                  <c:v>0</c:v>
                </c:pt>
                <c:pt idx="3407">
                  <c:v>0</c:v>
                </c:pt>
                <c:pt idx="3408">
                  <c:v>0</c:v>
                </c:pt>
                <c:pt idx="3409">
                  <c:v>0</c:v>
                </c:pt>
                <c:pt idx="3410">
                  <c:v>0</c:v>
                </c:pt>
                <c:pt idx="3411">
                  <c:v>0</c:v>
                </c:pt>
                <c:pt idx="3412">
                  <c:v>3.3000000000000002E-2</c:v>
                </c:pt>
                <c:pt idx="3413">
                  <c:v>9.8999999999999991E-2</c:v>
                </c:pt>
                <c:pt idx="3414">
                  <c:v>0.26200000000000001</c:v>
                </c:pt>
                <c:pt idx="3415">
                  <c:v>0.441</c:v>
                </c:pt>
                <c:pt idx="3416">
                  <c:v>0.57099999999999995</c:v>
                </c:pt>
                <c:pt idx="3417">
                  <c:v>0.623</c:v>
                </c:pt>
                <c:pt idx="3418">
                  <c:v>0.61699999999999999</c:v>
                </c:pt>
                <c:pt idx="3419">
                  <c:v>0.56400000000000006</c:v>
                </c:pt>
                <c:pt idx="3420">
                  <c:v>0.498</c:v>
                </c:pt>
                <c:pt idx="3421">
                  <c:v>0.44199999999999995</c:v>
                </c:pt>
                <c:pt idx="3422">
                  <c:v>0.39800000000000002</c:v>
                </c:pt>
                <c:pt idx="3423">
                  <c:v>0.32200000000000001</c:v>
                </c:pt>
                <c:pt idx="3424">
                  <c:v>0.20500000000000002</c:v>
                </c:pt>
                <c:pt idx="3425">
                  <c:v>0.1</c:v>
                </c:pt>
                <c:pt idx="3426">
                  <c:v>3.7999999999999999E-2</c:v>
                </c:pt>
                <c:pt idx="3427">
                  <c:v>4.0000000000000001E-3</c:v>
                </c:pt>
                <c:pt idx="3428">
                  <c:v>0</c:v>
                </c:pt>
                <c:pt idx="3429">
                  <c:v>0</c:v>
                </c:pt>
                <c:pt idx="3430">
                  <c:v>0</c:v>
                </c:pt>
                <c:pt idx="3431">
                  <c:v>0</c:v>
                </c:pt>
                <c:pt idx="3432">
                  <c:v>0</c:v>
                </c:pt>
                <c:pt idx="3433">
                  <c:v>0</c:v>
                </c:pt>
                <c:pt idx="3434">
                  <c:v>0</c:v>
                </c:pt>
                <c:pt idx="3435">
                  <c:v>0</c:v>
                </c:pt>
                <c:pt idx="3436">
                  <c:v>2.9000000000000001E-2</c:v>
                </c:pt>
                <c:pt idx="3437">
                  <c:v>9.1999999999999998E-2</c:v>
                </c:pt>
                <c:pt idx="3438">
                  <c:v>0.21000000000000002</c:v>
                </c:pt>
                <c:pt idx="3439">
                  <c:v>0.35899999999999999</c:v>
                </c:pt>
                <c:pt idx="3440">
                  <c:v>0.51100000000000001</c:v>
                </c:pt>
                <c:pt idx="3441">
                  <c:v>0.63600000000000001</c:v>
                </c:pt>
                <c:pt idx="3442">
                  <c:v>0.82000000000000006</c:v>
                </c:pt>
                <c:pt idx="3443">
                  <c:v>0.88600000000000001</c:v>
                </c:pt>
                <c:pt idx="3444">
                  <c:v>0.84899999999999998</c:v>
                </c:pt>
                <c:pt idx="3445">
                  <c:v>0.76800000000000002</c:v>
                </c:pt>
                <c:pt idx="3446">
                  <c:v>0.64600000000000002</c:v>
                </c:pt>
                <c:pt idx="3447">
                  <c:v>0.495</c:v>
                </c:pt>
                <c:pt idx="3448">
                  <c:v>0.317</c:v>
                </c:pt>
                <c:pt idx="3449">
                  <c:v>0.14500000000000002</c:v>
                </c:pt>
                <c:pt idx="3450">
                  <c:v>5.1999999999999998E-2</c:v>
                </c:pt>
                <c:pt idx="3451">
                  <c:v>6.0000000000000001E-3</c:v>
                </c:pt>
                <c:pt idx="3452">
                  <c:v>0</c:v>
                </c:pt>
                <c:pt idx="3453">
                  <c:v>0</c:v>
                </c:pt>
                <c:pt idx="3454">
                  <c:v>0</c:v>
                </c:pt>
                <c:pt idx="3455">
                  <c:v>0</c:v>
                </c:pt>
                <c:pt idx="3456">
                  <c:v>0</c:v>
                </c:pt>
                <c:pt idx="3457">
                  <c:v>0</c:v>
                </c:pt>
                <c:pt idx="3458">
                  <c:v>0</c:v>
                </c:pt>
                <c:pt idx="3459">
                  <c:v>0</c:v>
                </c:pt>
                <c:pt idx="3460">
                  <c:v>3.5000000000000003E-2</c:v>
                </c:pt>
                <c:pt idx="3461">
                  <c:v>0.10400000000000001</c:v>
                </c:pt>
                <c:pt idx="3462">
                  <c:v>0.246</c:v>
                </c:pt>
                <c:pt idx="3463">
                  <c:v>0.33299999999999996</c:v>
                </c:pt>
                <c:pt idx="3464">
                  <c:v>0.32700000000000001</c:v>
                </c:pt>
                <c:pt idx="3465">
                  <c:v>0.3</c:v>
                </c:pt>
                <c:pt idx="3466">
                  <c:v>0.34299999999999997</c:v>
                </c:pt>
                <c:pt idx="3467">
                  <c:v>0.53400000000000003</c:v>
                </c:pt>
                <c:pt idx="3468">
                  <c:v>0.64500000000000002</c:v>
                </c:pt>
                <c:pt idx="3469">
                  <c:v>0.54600000000000004</c:v>
                </c:pt>
                <c:pt idx="3470">
                  <c:v>0.43200000000000005</c:v>
                </c:pt>
                <c:pt idx="3471">
                  <c:v>0.32100000000000001</c:v>
                </c:pt>
                <c:pt idx="3472">
                  <c:v>0.24</c:v>
                </c:pt>
                <c:pt idx="3473">
                  <c:v>0.13100000000000001</c:v>
                </c:pt>
                <c:pt idx="3474">
                  <c:v>5.6000000000000001E-2</c:v>
                </c:pt>
                <c:pt idx="3475">
                  <c:v>6.0000000000000001E-3</c:v>
                </c:pt>
                <c:pt idx="3476">
                  <c:v>0</c:v>
                </c:pt>
                <c:pt idx="3477">
                  <c:v>0</c:v>
                </c:pt>
                <c:pt idx="3478">
                  <c:v>0</c:v>
                </c:pt>
                <c:pt idx="3479">
                  <c:v>0</c:v>
                </c:pt>
                <c:pt idx="3480">
                  <c:v>0</c:v>
                </c:pt>
                <c:pt idx="3481">
                  <c:v>0</c:v>
                </c:pt>
                <c:pt idx="3482">
                  <c:v>0</c:v>
                </c:pt>
                <c:pt idx="3483">
                  <c:v>1E-3</c:v>
                </c:pt>
                <c:pt idx="3484">
                  <c:v>3.4000000000000002E-2</c:v>
                </c:pt>
                <c:pt idx="3485">
                  <c:v>9.9000000000000005E-2</c:v>
                </c:pt>
                <c:pt idx="3486">
                  <c:v>0.25</c:v>
                </c:pt>
                <c:pt idx="3487">
                  <c:v>0.44</c:v>
                </c:pt>
                <c:pt idx="3488">
                  <c:v>0.621</c:v>
                </c:pt>
                <c:pt idx="3489">
                  <c:v>0.78500000000000003</c:v>
                </c:pt>
                <c:pt idx="3490">
                  <c:v>0.86499999999999999</c:v>
                </c:pt>
                <c:pt idx="3491">
                  <c:v>0.86499999999999999</c:v>
                </c:pt>
                <c:pt idx="3492">
                  <c:v>0.75100000000000011</c:v>
                </c:pt>
                <c:pt idx="3493">
                  <c:v>0.60599999999999998</c:v>
                </c:pt>
                <c:pt idx="3494">
                  <c:v>0.52</c:v>
                </c:pt>
                <c:pt idx="3495">
                  <c:v>0.44099999999999995</c:v>
                </c:pt>
                <c:pt idx="3496">
                  <c:v>0.313</c:v>
                </c:pt>
                <c:pt idx="3497">
                  <c:v>0.14500000000000002</c:v>
                </c:pt>
                <c:pt idx="3498">
                  <c:v>5.2999999999999999E-2</c:v>
                </c:pt>
                <c:pt idx="3499">
                  <c:v>6.0000000000000001E-3</c:v>
                </c:pt>
                <c:pt idx="3500">
                  <c:v>0</c:v>
                </c:pt>
                <c:pt idx="3501">
                  <c:v>0</c:v>
                </c:pt>
                <c:pt idx="3502">
                  <c:v>0</c:v>
                </c:pt>
                <c:pt idx="3503">
                  <c:v>0</c:v>
                </c:pt>
                <c:pt idx="3504">
                  <c:v>0</c:v>
                </c:pt>
                <c:pt idx="3505">
                  <c:v>0</c:v>
                </c:pt>
                <c:pt idx="3506">
                  <c:v>0</c:v>
                </c:pt>
                <c:pt idx="3507">
                  <c:v>0</c:v>
                </c:pt>
                <c:pt idx="3508">
                  <c:v>2.5999999999999999E-2</c:v>
                </c:pt>
                <c:pt idx="3509">
                  <c:v>0.1</c:v>
                </c:pt>
                <c:pt idx="3510">
                  <c:v>0.22700000000000001</c:v>
                </c:pt>
                <c:pt idx="3511">
                  <c:v>0.374</c:v>
                </c:pt>
                <c:pt idx="3512">
                  <c:v>0.52500000000000002</c:v>
                </c:pt>
                <c:pt idx="3513">
                  <c:v>0.70400000000000007</c:v>
                </c:pt>
                <c:pt idx="3514">
                  <c:v>0.82200000000000006</c:v>
                </c:pt>
                <c:pt idx="3515">
                  <c:v>0.88300000000000001</c:v>
                </c:pt>
                <c:pt idx="3516">
                  <c:v>0.76300000000000001</c:v>
                </c:pt>
                <c:pt idx="3517">
                  <c:v>0.48199999999999998</c:v>
                </c:pt>
                <c:pt idx="3518">
                  <c:v>0.31</c:v>
                </c:pt>
                <c:pt idx="3519">
                  <c:v>0.223</c:v>
                </c:pt>
                <c:pt idx="3520">
                  <c:v>0.187</c:v>
                </c:pt>
                <c:pt idx="3521">
                  <c:v>0.11899999999999999</c:v>
                </c:pt>
                <c:pt idx="3522">
                  <c:v>5.2999999999999999E-2</c:v>
                </c:pt>
                <c:pt idx="3523">
                  <c:v>6.0000000000000001E-3</c:v>
                </c:pt>
                <c:pt idx="3524">
                  <c:v>0</c:v>
                </c:pt>
                <c:pt idx="3525">
                  <c:v>0</c:v>
                </c:pt>
                <c:pt idx="3526">
                  <c:v>0</c:v>
                </c:pt>
                <c:pt idx="3527">
                  <c:v>0</c:v>
                </c:pt>
                <c:pt idx="3528">
                  <c:v>0</c:v>
                </c:pt>
                <c:pt idx="3529">
                  <c:v>0</c:v>
                </c:pt>
                <c:pt idx="3530">
                  <c:v>0</c:v>
                </c:pt>
                <c:pt idx="3531">
                  <c:v>1E-3</c:v>
                </c:pt>
                <c:pt idx="3532">
                  <c:v>3.3000000000000002E-2</c:v>
                </c:pt>
                <c:pt idx="3533">
                  <c:v>0.1</c:v>
                </c:pt>
                <c:pt idx="3534">
                  <c:v>0.20400000000000001</c:v>
                </c:pt>
                <c:pt idx="3535">
                  <c:v>0.30199999999999999</c:v>
                </c:pt>
                <c:pt idx="3536">
                  <c:v>0.28899999999999998</c:v>
                </c:pt>
                <c:pt idx="3537">
                  <c:v>0.24199999999999999</c:v>
                </c:pt>
                <c:pt idx="3538">
                  <c:v>0.27200000000000002</c:v>
                </c:pt>
                <c:pt idx="3539">
                  <c:v>0.254</c:v>
                </c:pt>
                <c:pt idx="3540">
                  <c:v>0.22</c:v>
                </c:pt>
                <c:pt idx="3541">
                  <c:v>0.20900000000000002</c:v>
                </c:pt>
                <c:pt idx="3542">
                  <c:v>0.21300000000000002</c:v>
                </c:pt>
                <c:pt idx="3543">
                  <c:v>0.19400000000000001</c:v>
                </c:pt>
                <c:pt idx="3544">
                  <c:v>0.14200000000000002</c:v>
                </c:pt>
                <c:pt idx="3545">
                  <c:v>0.10200000000000001</c:v>
                </c:pt>
                <c:pt idx="3546">
                  <c:v>5.5E-2</c:v>
                </c:pt>
                <c:pt idx="3547">
                  <c:v>7.0000000000000001E-3</c:v>
                </c:pt>
                <c:pt idx="3548">
                  <c:v>0</c:v>
                </c:pt>
                <c:pt idx="3549">
                  <c:v>0</c:v>
                </c:pt>
                <c:pt idx="3550">
                  <c:v>0</c:v>
                </c:pt>
                <c:pt idx="3551">
                  <c:v>0</c:v>
                </c:pt>
                <c:pt idx="3552">
                  <c:v>0</c:v>
                </c:pt>
                <c:pt idx="3553">
                  <c:v>0</c:v>
                </c:pt>
                <c:pt idx="3554">
                  <c:v>0</c:v>
                </c:pt>
                <c:pt idx="3555">
                  <c:v>1E-3</c:v>
                </c:pt>
                <c:pt idx="3556">
                  <c:v>3.5999999999999997E-2</c:v>
                </c:pt>
                <c:pt idx="3557">
                  <c:v>9.7000000000000003E-2</c:v>
                </c:pt>
                <c:pt idx="3558">
                  <c:v>0.27</c:v>
                </c:pt>
                <c:pt idx="3559">
                  <c:v>0.47100000000000003</c:v>
                </c:pt>
                <c:pt idx="3560">
                  <c:v>0.65400000000000003</c:v>
                </c:pt>
                <c:pt idx="3561">
                  <c:v>0.79899999999999993</c:v>
                </c:pt>
                <c:pt idx="3562">
                  <c:v>0.88</c:v>
                </c:pt>
                <c:pt idx="3563">
                  <c:v>0.89500000000000002</c:v>
                </c:pt>
                <c:pt idx="3564">
                  <c:v>0.85699999999999998</c:v>
                </c:pt>
                <c:pt idx="3565">
                  <c:v>0.78200000000000003</c:v>
                </c:pt>
                <c:pt idx="3566">
                  <c:v>0.65600000000000003</c:v>
                </c:pt>
                <c:pt idx="3567">
                  <c:v>0.49099999999999999</c:v>
                </c:pt>
                <c:pt idx="3568">
                  <c:v>0.27800000000000002</c:v>
                </c:pt>
                <c:pt idx="3569">
                  <c:v>0.14100000000000001</c:v>
                </c:pt>
                <c:pt idx="3570">
                  <c:v>5.6000000000000001E-2</c:v>
                </c:pt>
                <c:pt idx="3571">
                  <c:v>7.0000000000000001E-3</c:v>
                </c:pt>
                <c:pt idx="3572">
                  <c:v>0</c:v>
                </c:pt>
                <c:pt idx="3573">
                  <c:v>0</c:v>
                </c:pt>
                <c:pt idx="3574">
                  <c:v>0</c:v>
                </c:pt>
                <c:pt idx="3575">
                  <c:v>0</c:v>
                </c:pt>
                <c:pt idx="3576">
                  <c:v>0</c:v>
                </c:pt>
                <c:pt idx="3577">
                  <c:v>0</c:v>
                </c:pt>
                <c:pt idx="3578">
                  <c:v>0</c:v>
                </c:pt>
                <c:pt idx="3579">
                  <c:v>0</c:v>
                </c:pt>
                <c:pt idx="3580">
                  <c:v>2.9000000000000001E-2</c:v>
                </c:pt>
                <c:pt idx="3581">
                  <c:v>0.10199999999999999</c:v>
                </c:pt>
                <c:pt idx="3582">
                  <c:v>0.22500000000000001</c:v>
                </c:pt>
                <c:pt idx="3583">
                  <c:v>0.36299999999999999</c:v>
                </c:pt>
                <c:pt idx="3584">
                  <c:v>0.53099999999999992</c:v>
                </c:pt>
                <c:pt idx="3585">
                  <c:v>0.626</c:v>
                </c:pt>
                <c:pt idx="3586">
                  <c:v>0.71</c:v>
                </c:pt>
                <c:pt idx="3587">
                  <c:v>0.78299999999999992</c:v>
                </c:pt>
                <c:pt idx="3588">
                  <c:v>0.81200000000000006</c:v>
                </c:pt>
                <c:pt idx="3589">
                  <c:v>0.67100000000000004</c:v>
                </c:pt>
                <c:pt idx="3590">
                  <c:v>0.60099999999999998</c:v>
                </c:pt>
                <c:pt idx="3591">
                  <c:v>0.47900000000000004</c:v>
                </c:pt>
                <c:pt idx="3592">
                  <c:v>0.32100000000000001</c:v>
                </c:pt>
                <c:pt idx="3593">
                  <c:v>0.153</c:v>
                </c:pt>
                <c:pt idx="3594">
                  <c:v>0.06</c:v>
                </c:pt>
                <c:pt idx="3595">
                  <c:v>8.0000000000000002E-3</c:v>
                </c:pt>
                <c:pt idx="3596">
                  <c:v>0</c:v>
                </c:pt>
                <c:pt idx="3597">
                  <c:v>0</c:v>
                </c:pt>
                <c:pt idx="3598">
                  <c:v>0</c:v>
                </c:pt>
                <c:pt idx="3599">
                  <c:v>0</c:v>
                </c:pt>
                <c:pt idx="3600">
                  <c:v>0</c:v>
                </c:pt>
                <c:pt idx="3601">
                  <c:v>0</c:v>
                </c:pt>
                <c:pt idx="3602">
                  <c:v>0</c:v>
                </c:pt>
                <c:pt idx="3603">
                  <c:v>1E-3</c:v>
                </c:pt>
                <c:pt idx="3604">
                  <c:v>3.5999999999999997E-2</c:v>
                </c:pt>
                <c:pt idx="3605">
                  <c:v>9.6000000000000002E-2</c:v>
                </c:pt>
                <c:pt idx="3606">
                  <c:v>0.26700000000000002</c:v>
                </c:pt>
                <c:pt idx="3607">
                  <c:v>0.46600000000000003</c:v>
                </c:pt>
                <c:pt idx="3608">
                  <c:v>0.65599999999999992</c:v>
                </c:pt>
                <c:pt idx="3609">
                  <c:v>0.80899999999999994</c:v>
                </c:pt>
                <c:pt idx="3610">
                  <c:v>0.91399999999999992</c:v>
                </c:pt>
                <c:pt idx="3611">
                  <c:v>0.96099999999999997</c:v>
                </c:pt>
                <c:pt idx="3612">
                  <c:v>0.93899999999999995</c:v>
                </c:pt>
                <c:pt idx="3613">
                  <c:v>0.85499999999999998</c:v>
                </c:pt>
                <c:pt idx="3614">
                  <c:v>0.71499999999999997</c:v>
                </c:pt>
                <c:pt idx="3615">
                  <c:v>0.53700000000000003</c:v>
                </c:pt>
                <c:pt idx="3616">
                  <c:v>0.33900000000000002</c:v>
                </c:pt>
                <c:pt idx="3617">
                  <c:v>0.15000000000000002</c:v>
                </c:pt>
                <c:pt idx="3618">
                  <c:v>5.1999999999999998E-2</c:v>
                </c:pt>
                <c:pt idx="3619">
                  <c:v>8.9999999999999993E-3</c:v>
                </c:pt>
                <c:pt idx="3620">
                  <c:v>0</c:v>
                </c:pt>
                <c:pt idx="3621">
                  <c:v>0</c:v>
                </c:pt>
                <c:pt idx="3622">
                  <c:v>0</c:v>
                </c:pt>
                <c:pt idx="3623">
                  <c:v>0</c:v>
                </c:pt>
                <c:pt idx="3624">
                  <c:v>0</c:v>
                </c:pt>
                <c:pt idx="3625">
                  <c:v>0</c:v>
                </c:pt>
                <c:pt idx="3626">
                  <c:v>0</c:v>
                </c:pt>
                <c:pt idx="3627">
                  <c:v>1E-3</c:v>
                </c:pt>
                <c:pt idx="3628">
                  <c:v>3.7999999999999999E-2</c:v>
                </c:pt>
                <c:pt idx="3629">
                  <c:v>9.8000000000000004E-2</c:v>
                </c:pt>
                <c:pt idx="3630">
                  <c:v>0.26900000000000002</c:v>
                </c:pt>
                <c:pt idx="3631">
                  <c:v>0.44699999999999995</c:v>
                </c:pt>
                <c:pt idx="3632">
                  <c:v>0.58299999999999996</c:v>
                </c:pt>
                <c:pt idx="3633">
                  <c:v>0.67900000000000005</c:v>
                </c:pt>
                <c:pt idx="3634">
                  <c:v>0.75</c:v>
                </c:pt>
                <c:pt idx="3635">
                  <c:v>0.83400000000000007</c:v>
                </c:pt>
                <c:pt idx="3636">
                  <c:v>0.84199999999999997</c:v>
                </c:pt>
                <c:pt idx="3637">
                  <c:v>0.78200000000000003</c:v>
                </c:pt>
                <c:pt idx="3638">
                  <c:v>0.68099999999999994</c:v>
                </c:pt>
                <c:pt idx="3639">
                  <c:v>0.52900000000000003</c:v>
                </c:pt>
                <c:pt idx="3640">
                  <c:v>0.33599999999999997</c:v>
                </c:pt>
                <c:pt idx="3641">
                  <c:v>0.152</c:v>
                </c:pt>
                <c:pt idx="3642">
                  <c:v>5.5E-2</c:v>
                </c:pt>
                <c:pt idx="3643">
                  <c:v>0.01</c:v>
                </c:pt>
                <c:pt idx="3644">
                  <c:v>0</c:v>
                </c:pt>
                <c:pt idx="3645">
                  <c:v>0</c:v>
                </c:pt>
                <c:pt idx="3646">
                  <c:v>0</c:v>
                </c:pt>
                <c:pt idx="3647">
                  <c:v>0</c:v>
                </c:pt>
                <c:pt idx="3648">
                  <c:v>0</c:v>
                </c:pt>
                <c:pt idx="3649">
                  <c:v>0</c:v>
                </c:pt>
                <c:pt idx="3650">
                  <c:v>0</c:v>
                </c:pt>
                <c:pt idx="3651">
                  <c:v>2E-3</c:v>
                </c:pt>
                <c:pt idx="3652">
                  <c:v>3.7999999999999999E-2</c:v>
                </c:pt>
                <c:pt idx="3653">
                  <c:v>9.8000000000000004E-2</c:v>
                </c:pt>
                <c:pt idx="3654">
                  <c:v>0.26600000000000001</c:v>
                </c:pt>
                <c:pt idx="3655">
                  <c:v>0.44699999999999995</c:v>
                </c:pt>
                <c:pt idx="3656">
                  <c:v>0.60399999999999998</c:v>
                </c:pt>
                <c:pt idx="3657">
                  <c:v>0.74</c:v>
                </c:pt>
                <c:pt idx="3658">
                  <c:v>0.85299999999999998</c:v>
                </c:pt>
                <c:pt idx="3659">
                  <c:v>0.91900000000000004</c:v>
                </c:pt>
                <c:pt idx="3660">
                  <c:v>0.91600000000000004</c:v>
                </c:pt>
                <c:pt idx="3661">
                  <c:v>0.84399999999999997</c:v>
                </c:pt>
                <c:pt idx="3662">
                  <c:v>0.70899999999999996</c:v>
                </c:pt>
                <c:pt idx="3663">
                  <c:v>0.53300000000000003</c:v>
                </c:pt>
                <c:pt idx="3664">
                  <c:v>0.33800000000000002</c:v>
                </c:pt>
                <c:pt idx="3665">
                  <c:v>0.151</c:v>
                </c:pt>
                <c:pt idx="3666">
                  <c:v>5.3999999999999999E-2</c:v>
                </c:pt>
                <c:pt idx="3667">
                  <c:v>0.01</c:v>
                </c:pt>
                <c:pt idx="3668">
                  <c:v>0</c:v>
                </c:pt>
                <c:pt idx="3669">
                  <c:v>0</c:v>
                </c:pt>
                <c:pt idx="3670">
                  <c:v>0</c:v>
                </c:pt>
                <c:pt idx="3671">
                  <c:v>0</c:v>
                </c:pt>
                <c:pt idx="3672">
                  <c:v>0</c:v>
                </c:pt>
                <c:pt idx="3673">
                  <c:v>0</c:v>
                </c:pt>
                <c:pt idx="3674">
                  <c:v>0</c:v>
                </c:pt>
                <c:pt idx="3675">
                  <c:v>2E-3</c:v>
                </c:pt>
                <c:pt idx="3676">
                  <c:v>0.03</c:v>
                </c:pt>
                <c:pt idx="3677">
                  <c:v>7.9000000000000001E-2</c:v>
                </c:pt>
                <c:pt idx="3678">
                  <c:v>0.14900000000000002</c:v>
                </c:pt>
                <c:pt idx="3679">
                  <c:v>0.3</c:v>
                </c:pt>
                <c:pt idx="3680">
                  <c:v>0.51500000000000001</c:v>
                </c:pt>
                <c:pt idx="3681">
                  <c:v>0.46899999999999997</c:v>
                </c:pt>
                <c:pt idx="3682">
                  <c:v>0.27800000000000002</c:v>
                </c:pt>
                <c:pt idx="3683">
                  <c:v>0.20700000000000002</c:v>
                </c:pt>
                <c:pt idx="3684">
                  <c:v>0.22900000000000001</c:v>
                </c:pt>
                <c:pt idx="3685">
                  <c:v>0.23899999999999999</c:v>
                </c:pt>
                <c:pt idx="3686">
                  <c:v>0.34700000000000003</c:v>
                </c:pt>
                <c:pt idx="3687">
                  <c:v>0.41900000000000004</c:v>
                </c:pt>
                <c:pt idx="3688">
                  <c:v>0.26700000000000002</c:v>
                </c:pt>
                <c:pt idx="3689">
                  <c:v>0.13400000000000001</c:v>
                </c:pt>
                <c:pt idx="3690">
                  <c:v>5.3999999999999999E-2</c:v>
                </c:pt>
                <c:pt idx="3691">
                  <c:v>8.0000000000000002E-3</c:v>
                </c:pt>
                <c:pt idx="3692">
                  <c:v>0</c:v>
                </c:pt>
                <c:pt idx="3693">
                  <c:v>0</c:v>
                </c:pt>
                <c:pt idx="3694">
                  <c:v>0</c:v>
                </c:pt>
                <c:pt idx="3695">
                  <c:v>0</c:v>
                </c:pt>
                <c:pt idx="3696">
                  <c:v>0</c:v>
                </c:pt>
                <c:pt idx="3697">
                  <c:v>0</c:v>
                </c:pt>
                <c:pt idx="3698">
                  <c:v>0</c:v>
                </c:pt>
                <c:pt idx="3699">
                  <c:v>2E-3</c:v>
                </c:pt>
                <c:pt idx="3700">
                  <c:v>4.1000000000000002E-2</c:v>
                </c:pt>
                <c:pt idx="3701">
                  <c:v>0.108</c:v>
                </c:pt>
                <c:pt idx="3702">
                  <c:v>0.24399999999999999</c:v>
                </c:pt>
                <c:pt idx="3703">
                  <c:v>0.43099999999999999</c:v>
                </c:pt>
                <c:pt idx="3704">
                  <c:v>0.57799999999999996</c:v>
                </c:pt>
                <c:pt idx="3705">
                  <c:v>0.56000000000000005</c:v>
                </c:pt>
                <c:pt idx="3706">
                  <c:v>0.48</c:v>
                </c:pt>
                <c:pt idx="3707">
                  <c:v>0.46100000000000002</c:v>
                </c:pt>
                <c:pt idx="3708">
                  <c:v>0.63700000000000001</c:v>
                </c:pt>
                <c:pt idx="3709">
                  <c:v>0.71599999999999997</c:v>
                </c:pt>
                <c:pt idx="3710">
                  <c:v>0.47399999999999998</c:v>
                </c:pt>
                <c:pt idx="3711">
                  <c:v>0.25600000000000001</c:v>
                </c:pt>
                <c:pt idx="3712">
                  <c:v>0.11600000000000001</c:v>
                </c:pt>
                <c:pt idx="3713">
                  <c:v>6.9000000000000006E-2</c:v>
                </c:pt>
                <c:pt idx="3714">
                  <c:v>0.03</c:v>
                </c:pt>
                <c:pt idx="3715">
                  <c:v>4.0000000000000001E-3</c:v>
                </c:pt>
                <c:pt idx="3716">
                  <c:v>0</c:v>
                </c:pt>
                <c:pt idx="3717">
                  <c:v>0</c:v>
                </c:pt>
                <c:pt idx="3718">
                  <c:v>0</c:v>
                </c:pt>
                <c:pt idx="3719">
                  <c:v>0</c:v>
                </c:pt>
                <c:pt idx="3720">
                  <c:v>0</c:v>
                </c:pt>
                <c:pt idx="3721">
                  <c:v>0</c:v>
                </c:pt>
                <c:pt idx="3722">
                  <c:v>0</c:v>
                </c:pt>
                <c:pt idx="3723">
                  <c:v>2E-3</c:v>
                </c:pt>
                <c:pt idx="3724">
                  <c:v>3.6999999999999998E-2</c:v>
                </c:pt>
                <c:pt idx="3725">
                  <c:v>0.05</c:v>
                </c:pt>
                <c:pt idx="3726">
                  <c:v>6.2E-2</c:v>
                </c:pt>
                <c:pt idx="3727">
                  <c:v>0.127</c:v>
                </c:pt>
                <c:pt idx="3728">
                  <c:v>0.22199999999999998</c:v>
                </c:pt>
                <c:pt idx="3729">
                  <c:v>0.29499999999999998</c:v>
                </c:pt>
                <c:pt idx="3730">
                  <c:v>0.46100000000000002</c:v>
                </c:pt>
                <c:pt idx="3731">
                  <c:v>0.56700000000000006</c:v>
                </c:pt>
                <c:pt idx="3732">
                  <c:v>0.54100000000000004</c:v>
                </c:pt>
                <c:pt idx="3733">
                  <c:v>0.41799999999999998</c:v>
                </c:pt>
                <c:pt idx="3734">
                  <c:v>0.312</c:v>
                </c:pt>
                <c:pt idx="3735">
                  <c:v>0.318</c:v>
                </c:pt>
                <c:pt idx="3736">
                  <c:v>0.24299999999999999</c:v>
                </c:pt>
                <c:pt idx="3737">
                  <c:v>0.14600000000000002</c:v>
                </c:pt>
                <c:pt idx="3738">
                  <c:v>6.3E-2</c:v>
                </c:pt>
                <c:pt idx="3739">
                  <c:v>8.9999999999999993E-3</c:v>
                </c:pt>
                <c:pt idx="3740">
                  <c:v>0</c:v>
                </c:pt>
                <c:pt idx="3741">
                  <c:v>0</c:v>
                </c:pt>
                <c:pt idx="3742">
                  <c:v>0</c:v>
                </c:pt>
                <c:pt idx="3743">
                  <c:v>0</c:v>
                </c:pt>
                <c:pt idx="3744">
                  <c:v>0</c:v>
                </c:pt>
                <c:pt idx="3745">
                  <c:v>0</c:v>
                </c:pt>
                <c:pt idx="3746">
                  <c:v>0</c:v>
                </c:pt>
                <c:pt idx="3747">
                  <c:v>1E-3</c:v>
                </c:pt>
                <c:pt idx="3748">
                  <c:v>4.2000000000000003E-2</c:v>
                </c:pt>
                <c:pt idx="3749">
                  <c:v>0.112</c:v>
                </c:pt>
                <c:pt idx="3750">
                  <c:v>0.22200000000000003</c:v>
                </c:pt>
                <c:pt idx="3751">
                  <c:v>0.437</c:v>
                </c:pt>
                <c:pt idx="3752">
                  <c:v>0.55700000000000005</c:v>
                </c:pt>
                <c:pt idx="3753">
                  <c:v>0.53600000000000003</c:v>
                </c:pt>
                <c:pt idx="3754">
                  <c:v>0.51800000000000002</c:v>
                </c:pt>
                <c:pt idx="3755">
                  <c:v>0.44800000000000001</c:v>
                </c:pt>
                <c:pt idx="3756">
                  <c:v>0.67100000000000004</c:v>
                </c:pt>
                <c:pt idx="3757">
                  <c:v>0.75600000000000001</c:v>
                </c:pt>
                <c:pt idx="3758">
                  <c:v>0.50900000000000001</c:v>
                </c:pt>
                <c:pt idx="3759">
                  <c:v>0.33700000000000002</c:v>
                </c:pt>
                <c:pt idx="3760">
                  <c:v>0.23399999999999999</c:v>
                </c:pt>
                <c:pt idx="3761">
                  <c:v>0.13700000000000001</c:v>
                </c:pt>
                <c:pt idx="3762">
                  <c:v>6.4000000000000001E-2</c:v>
                </c:pt>
                <c:pt idx="3763">
                  <c:v>1.2E-2</c:v>
                </c:pt>
                <c:pt idx="3764">
                  <c:v>0</c:v>
                </c:pt>
                <c:pt idx="3765">
                  <c:v>0</c:v>
                </c:pt>
                <c:pt idx="3766">
                  <c:v>0</c:v>
                </c:pt>
                <c:pt idx="3767">
                  <c:v>0</c:v>
                </c:pt>
                <c:pt idx="3768">
                  <c:v>0</c:v>
                </c:pt>
                <c:pt idx="3769">
                  <c:v>0</c:v>
                </c:pt>
                <c:pt idx="3770">
                  <c:v>0</c:v>
                </c:pt>
                <c:pt idx="3771">
                  <c:v>2E-3</c:v>
                </c:pt>
                <c:pt idx="3772">
                  <c:v>4.1000000000000002E-2</c:v>
                </c:pt>
                <c:pt idx="3773">
                  <c:v>0.104</c:v>
                </c:pt>
                <c:pt idx="3774">
                  <c:v>0.27500000000000002</c:v>
                </c:pt>
                <c:pt idx="3775">
                  <c:v>0.46799999999999997</c:v>
                </c:pt>
                <c:pt idx="3776">
                  <c:v>0.65100000000000002</c:v>
                </c:pt>
                <c:pt idx="3777">
                  <c:v>0.80199999999999994</c:v>
                </c:pt>
                <c:pt idx="3778">
                  <c:v>0.89500000000000002</c:v>
                </c:pt>
                <c:pt idx="3779">
                  <c:v>0.93100000000000005</c:v>
                </c:pt>
                <c:pt idx="3780">
                  <c:v>0.88700000000000001</c:v>
                </c:pt>
                <c:pt idx="3781">
                  <c:v>0.67999999999999994</c:v>
                </c:pt>
                <c:pt idx="3782">
                  <c:v>0.28300000000000003</c:v>
                </c:pt>
                <c:pt idx="3783">
                  <c:v>0.19399999999999998</c:v>
                </c:pt>
                <c:pt idx="3784">
                  <c:v>0.19900000000000001</c:v>
                </c:pt>
                <c:pt idx="3785">
                  <c:v>0.15000000000000002</c:v>
                </c:pt>
                <c:pt idx="3786">
                  <c:v>6.3E-2</c:v>
                </c:pt>
                <c:pt idx="3787">
                  <c:v>1.2E-2</c:v>
                </c:pt>
                <c:pt idx="3788">
                  <c:v>0</c:v>
                </c:pt>
                <c:pt idx="3789">
                  <c:v>0</c:v>
                </c:pt>
                <c:pt idx="3790">
                  <c:v>0</c:v>
                </c:pt>
                <c:pt idx="3791">
                  <c:v>0</c:v>
                </c:pt>
                <c:pt idx="3792">
                  <c:v>0</c:v>
                </c:pt>
                <c:pt idx="3793">
                  <c:v>0</c:v>
                </c:pt>
                <c:pt idx="3794">
                  <c:v>0</c:v>
                </c:pt>
                <c:pt idx="3795">
                  <c:v>1E-3</c:v>
                </c:pt>
                <c:pt idx="3796">
                  <c:v>1.7000000000000001E-2</c:v>
                </c:pt>
                <c:pt idx="3797">
                  <c:v>7.9000000000000001E-2</c:v>
                </c:pt>
                <c:pt idx="3798">
                  <c:v>0.183</c:v>
                </c:pt>
                <c:pt idx="3799">
                  <c:v>0.36199999999999999</c:v>
                </c:pt>
                <c:pt idx="3800">
                  <c:v>0.58399999999999996</c:v>
                </c:pt>
                <c:pt idx="3801">
                  <c:v>0.75800000000000001</c:v>
                </c:pt>
                <c:pt idx="3802">
                  <c:v>0.82400000000000007</c:v>
                </c:pt>
                <c:pt idx="3803">
                  <c:v>0.79</c:v>
                </c:pt>
                <c:pt idx="3804">
                  <c:v>0.73499999999999999</c:v>
                </c:pt>
                <c:pt idx="3805">
                  <c:v>0.65500000000000003</c:v>
                </c:pt>
                <c:pt idx="3806">
                  <c:v>0.55800000000000005</c:v>
                </c:pt>
                <c:pt idx="3807">
                  <c:v>0.44900000000000007</c:v>
                </c:pt>
                <c:pt idx="3808">
                  <c:v>0.3</c:v>
                </c:pt>
                <c:pt idx="3809">
                  <c:v>0.158</c:v>
                </c:pt>
                <c:pt idx="3810">
                  <c:v>6.4000000000000001E-2</c:v>
                </c:pt>
                <c:pt idx="3811">
                  <c:v>1.4E-2</c:v>
                </c:pt>
                <c:pt idx="3812">
                  <c:v>0</c:v>
                </c:pt>
                <c:pt idx="3813">
                  <c:v>0</c:v>
                </c:pt>
                <c:pt idx="3814">
                  <c:v>0</c:v>
                </c:pt>
                <c:pt idx="3815">
                  <c:v>0</c:v>
                </c:pt>
                <c:pt idx="3816">
                  <c:v>0</c:v>
                </c:pt>
                <c:pt idx="3817">
                  <c:v>0</c:v>
                </c:pt>
                <c:pt idx="3818">
                  <c:v>0</c:v>
                </c:pt>
                <c:pt idx="3819">
                  <c:v>2E-3</c:v>
                </c:pt>
                <c:pt idx="3820">
                  <c:v>2.5999999999999999E-2</c:v>
                </c:pt>
                <c:pt idx="3821">
                  <c:v>0.10400000000000001</c:v>
                </c:pt>
                <c:pt idx="3822">
                  <c:v>0.23899999999999999</c:v>
                </c:pt>
                <c:pt idx="3823">
                  <c:v>0.34299999999999997</c:v>
                </c:pt>
                <c:pt idx="3824">
                  <c:v>0.47299999999999998</c:v>
                </c:pt>
                <c:pt idx="3825">
                  <c:v>0.64500000000000002</c:v>
                </c:pt>
                <c:pt idx="3826">
                  <c:v>0.77</c:v>
                </c:pt>
                <c:pt idx="3827">
                  <c:v>0.753</c:v>
                </c:pt>
                <c:pt idx="3828">
                  <c:v>0.74399999999999999</c:v>
                </c:pt>
                <c:pt idx="3829">
                  <c:v>0.67700000000000005</c:v>
                </c:pt>
                <c:pt idx="3830">
                  <c:v>0.47</c:v>
                </c:pt>
                <c:pt idx="3831">
                  <c:v>0.24199999999999999</c:v>
                </c:pt>
                <c:pt idx="3832">
                  <c:v>0.187</c:v>
                </c:pt>
                <c:pt idx="3833">
                  <c:v>0.123</c:v>
                </c:pt>
                <c:pt idx="3834">
                  <c:v>6.4000000000000001E-2</c:v>
                </c:pt>
                <c:pt idx="3835">
                  <c:v>1.2999999999999999E-2</c:v>
                </c:pt>
                <c:pt idx="3836">
                  <c:v>0</c:v>
                </c:pt>
                <c:pt idx="3837">
                  <c:v>0</c:v>
                </c:pt>
                <c:pt idx="3838">
                  <c:v>0</c:v>
                </c:pt>
                <c:pt idx="3839">
                  <c:v>0</c:v>
                </c:pt>
                <c:pt idx="3840">
                  <c:v>0</c:v>
                </c:pt>
                <c:pt idx="3841">
                  <c:v>0</c:v>
                </c:pt>
                <c:pt idx="3842">
                  <c:v>0</c:v>
                </c:pt>
                <c:pt idx="3843">
                  <c:v>3.0000000000000001E-3</c:v>
                </c:pt>
                <c:pt idx="3844">
                  <c:v>4.4999999999999998E-2</c:v>
                </c:pt>
                <c:pt idx="3845">
                  <c:v>0.115</c:v>
                </c:pt>
                <c:pt idx="3846">
                  <c:v>0.217</c:v>
                </c:pt>
                <c:pt idx="3847">
                  <c:v>0.36399999999999999</c:v>
                </c:pt>
                <c:pt idx="3848">
                  <c:v>0.61899999999999999</c:v>
                </c:pt>
                <c:pt idx="3849">
                  <c:v>0.70700000000000007</c:v>
                </c:pt>
                <c:pt idx="3850">
                  <c:v>0.64500000000000002</c:v>
                </c:pt>
                <c:pt idx="3851">
                  <c:v>0.60299999999999998</c:v>
                </c:pt>
                <c:pt idx="3852">
                  <c:v>0.39700000000000002</c:v>
                </c:pt>
                <c:pt idx="3853">
                  <c:v>0.27500000000000002</c:v>
                </c:pt>
                <c:pt idx="3854">
                  <c:v>0.27699999999999997</c:v>
                </c:pt>
                <c:pt idx="3855">
                  <c:v>0.215</c:v>
                </c:pt>
                <c:pt idx="3856">
                  <c:v>0.193</c:v>
                </c:pt>
                <c:pt idx="3857">
                  <c:v>0.152</c:v>
                </c:pt>
                <c:pt idx="3858">
                  <c:v>6.6000000000000003E-2</c:v>
                </c:pt>
                <c:pt idx="3859">
                  <c:v>1.2999999999999999E-2</c:v>
                </c:pt>
                <c:pt idx="3860">
                  <c:v>0</c:v>
                </c:pt>
                <c:pt idx="3861">
                  <c:v>0</c:v>
                </c:pt>
                <c:pt idx="3862">
                  <c:v>0</c:v>
                </c:pt>
                <c:pt idx="3863">
                  <c:v>0</c:v>
                </c:pt>
                <c:pt idx="3864">
                  <c:v>0</c:v>
                </c:pt>
                <c:pt idx="3865">
                  <c:v>0</c:v>
                </c:pt>
                <c:pt idx="3866">
                  <c:v>0</c:v>
                </c:pt>
                <c:pt idx="3867">
                  <c:v>2E-3</c:v>
                </c:pt>
                <c:pt idx="3868">
                  <c:v>3.6999999999999998E-2</c:v>
                </c:pt>
                <c:pt idx="3869">
                  <c:v>0.10400000000000001</c:v>
                </c:pt>
                <c:pt idx="3870">
                  <c:v>0.23899999999999999</c:v>
                </c:pt>
                <c:pt idx="3871">
                  <c:v>0.442</c:v>
                </c:pt>
                <c:pt idx="3872">
                  <c:v>0.64900000000000002</c:v>
                </c:pt>
                <c:pt idx="3873">
                  <c:v>0.77500000000000002</c:v>
                </c:pt>
                <c:pt idx="3874">
                  <c:v>0.77499999999999991</c:v>
                </c:pt>
                <c:pt idx="3875">
                  <c:v>0.59499999999999997</c:v>
                </c:pt>
                <c:pt idx="3876">
                  <c:v>0.40400000000000003</c:v>
                </c:pt>
                <c:pt idx="3877">
                  <c:v>0.376</c:v>
                </c:pt>
                <c:pt idx="3878">
                  <c:v>0.56299999999999994</c:v>
                </c:pt>
                <c:pt idx="3879">
                  <c:v>0.52500000000000002</c:v>
                </c:pt>
                <c:pt idx="3880">
                  <c:v>0.33</c:v>
                </c:pt>
                <c:pt idx="3881">
                  <c:v>0.11</c:v>
                </c:pt>
                <c:pt idx="3882">
                  <c:v>3.7999999999999999E-2</c:v>
                </c:pt>
                <c:pt idx="3883">
                  <c:v>6.0000000000000001E-3</c:v>
                </c:pt>
                <c:pt idx="3884">
                  <c:v>0</c:v>
                </c:pt>
                <c:pt idx="3885">
                  <c:v>0</c:v>
                </c:pt>
                <c:pt idx="3886">
                  <c:v>0</c:v>
                </c:pt>
                <c:pt idx="3887">
                  <c:v>0</c:v>
                </c:pt>
                <c:pt idx="3888">
                  <c:v>0</c:v>
                </c:pt>
                <c:pt idx="3889">
                  <c:v>0</c:v>
                </c:pt>
                <c:pt idx="3890">
                  <c:v>0</c:v>
                </c:pt>
                <c:pt idx="3891">
                  <c:v>1E-3</c:v>
                </c:pt>
                <c:pt idx="3892">
                  <c:v>1.4E-2</c:v>
                </c:pt>
                <c:pt idx="3893">
                  <c:v>4.1000000000000002E-2</c:v>
                </c:pt>
                <c:pt idx="3894">
                  <c:v>7.0000000000000007E-2</c:v>
                </c:pt>
                <c:pt idx="3895">
                  <c:v>0.11</c:v>
                </c:pt>
                <c:pt idx="3896">
                  <c:v>0.17100000000000001</c:v>
                </c:pt>
                <c:pt idx="3897">
                  <c:v>0.23899999999999999</c:v>
                </c:pt>
                <c:pt idx="3898">
                  <c:v>0.33499999999999996</c:v>
                </c:pt>
                <c:pt idx="3899">
                  <c:v>0.58600000000000008</c:v>
                </c:pt>
                <c:pt idx="3900">
                  <c:v>0.751</c:v>
                </c:pt>
                <c:pt idx="3901">
                  <c:v>0.70599999999999996</c:v>
                </c:pt>
                <c:pt idx="3902">
                  <c:v>0.60699999999999998</c:v>
                </c:pt>
                <c:pt idx="3903">
                  <c:v>0.44400000000000001</c:v>
                </c:pt>
                <c:pt idx="3904">
                  <c:v>0.28899999999999998</c:v>
                </c:pt>
                <c:pt idx="3905">
                  <c:v>0.15</c:v>
                </c:pt>
                <c:pt idx="3906">
                  <c:v>6.9000000000000006E-2</c:v>
                </c:pt>
                <c:pt idx="3907">
                  <c:v>1.2999999999999999E-2</c:v>
                </c:pt>
                <c:pt idx="3908">
                  <c:v>0</c:v>
                </c:pt>
                <c:pt idx="3909">
                  <c:v>0</c:v>
                </c:pt>
                <c:pt idx="3910">
                  <c:v>0</c:v>
                </c:pt>
                <c:pt idx="3911">
                  <c:v>0</c:v>
                </c:pt>
                <c:pt idx="3912">
                  <c:v>0</c:v>
                </c:pt>
                <c:pt idx="3913">
                  <c:v>0</c:v>
                </c:pt>
                <c:pt idx="3914">
                  <c:v>0</c:v>
                </c:pt>
                <c:pt idx="3915">
                  <c:v>3.0000000000000001E-3</c:v>
                </c:pt>
                <c:pt idx="3916">
                  <c:v>4.4999999999999998E-2</c:v>
                </c:pt>
                <c:pt idx="3917">
                  <c:v>0.105</c:v>
                </c:pt>
                <c:pt idx="3918">
                  <c:v>0.27900000000000003</c:v>
                </c:pt>
                <c:pt idx="3919">
                  <c:v>0.45599999999999996</c:v>
                </c:pt>
                <c:pt idx="3920">
                  <c:v>0.50900000000000001</c:v>
                </c:pt>
                <c:pt idx="3921">
                  <c:v>0.48099999999999998</c:v>
                </c:pt>
                <c:pt idx="3922">
                  <c:v>0.47199999999999998</c:v>
                </c:pt>
                <c:pt idx="3923">
                  <c:v>0.45899999999999996</c:v>
                </c:pt>
                <c:pt idx="3924">
                  <c:v>0.55099999999999993</c:v>
                </c:pt>
                <c:pt idx="3925">
                  <c:v>0.51200000000000001</c:v>
                </c:pt>
                <c:pt idx="3926">
                  <c:v>0.435</c:v>
                </c:pt>
                <c:pt idx="3927">
                  <c:v>0.375</c:v>
                </c:pt>
                <c:pt idx="3928">
                  <c:v>0.27500000000000002</c:v>
                </c:pt>
                <c:pt idx="3929">
                  <c:v>0.156</c:v>
                </c:pt>
                <c:pt idx="3930">
                  <c:v>6.7000000000000004E-2</c:v>
                </c:pt>
                <c:pt idx="3931">
                  <c:v>1.2E-2</c:v>
                </c:pt>
                <c:pt idx="3932">
                  <c:v>0</c:v>
                </c:pt>
                <c:pt idx="3933">
                  <c:v>0</c:v>
                </c:pt>
                <c:pt idx="3934">
                  <c:v>0</c:v>
                </c:pt>
                <c:pt idx="3935">
                  <c:v>0</c:v>
                </c:pt>
                <c:pt idx="3936">
                  <c:v>0</c:v>
                </c:pt>
                <c:pt idx="3937">
                  <c:v>0</c:v>
                </c:pt>
                <c:pt idx="3938">
                  <c:v>0</c:v>
                </c:pt>
                <c:pt idx="3939">
                  <c:v>4.0000000000000001E-3</c:v>
                </c:pt>
                <c:pt idx="3940">
                  <c:v>3.5000000000000003E-2</c:v>
                </c:pt>
                <c:pt idx="3941">
                  <c:v>6.0999999999999999E-2</c:v>
                </c:pt>
                <c:pt idx="3942">
                  <c:v>9.7000000000000003E-2</c:v>
                </c:pt>
                <c:pt idx="3943">
                  <c:v>0.18099999999999999</c:v>
                </c:pt>
                <c:pt idx="3944">
                  <c:v>0.44</c:v>
                </c:pt>
                <c:pt idx="3945">
                  <c:v>0.61199999999999999</c:v>
                </c:pt>
                <c:pt idx="3946">
                  <c:v>0.70199999999999996</c:v>
                </c:pt>
                <c:pt idx="3947">
                  <c:v>0.70300000000000007</c:v>
                </c:pt>
                <c:pt idx="3948">
                  <c:v>0.66800000000000004</c:v>
                </c:pt>
                <c:pt idx="3949">
                  <c:v>0.59099999999999997</c:v>
                </c:pt>
                <c:pt idx="3950">
                  <c:v>0.58699999999999997</c:v>
                </c:pt>
                <c:pt idx="3951">
                  <c:v>0.47</c:v>
                </c:pt>
                <c:pt idx="3952">
                  <c:v>0.28700000000000003</c:v>
                </c:pt>
                <c:pt idx="3953">
                  <c:v>0.13200000000000001</c:v>
                </c:pt>
                <c:pt idx="3954">
                  <c:v>4.3999999999999997E-2</c:v>
                </c:pt>
                <c:pt idx="3955">
                  <c:v>7.0000000000000001E-3</c:v>
                </c:pt>
                <c:pt idx="3956">
                  <c:v>0</c:v>
                </c:pt>
                <c:pt idx="3957">
                  <c:v>0</c:v>
                </c:pt>
                <c:pt idx="3958">
                  <c:v>0</c:v>
                </c:pt>
                <c:pt idx="3959">
                  <c:v>0</c:v>
                </c:pt>
                <c:pt idx="3960">
                  <c:v>0</c:v>
                </c:pt>
                <c:pt idx="3961">
                  <c:v>0</c:v>
                </c:pt>
                <c:pt idx="3962">
                  <c:v>0</c:v>
                </c:pt>
                <c:pt idx="3963">
                  <c:v>1E-3</c:v>
                </c:pt>
                <c:pt idx="3964">
                  <c:v>2.3E-2</c:v>
                </c:pt>
                <c:pt idx="3965">
                  <c:v>8.3000000000000004E-2</c:v>
                </c:pt>
                <c:pt idx="3966">
                  <c:v>0.15799999999999997</c:v>
                </c:pt>
                <c:pt idx="3967">
                  <c:v>0.23</c:v>
                </c:pt>
                <c:pt idx="3968">
                  <c:v>0.29299999999999998</c:v>
                </c:pt>
                <c:pt idx="3969">
                  <c:v>0.433</c:v>
                </c:pt>
                <c:pt idx="3970">
                  <c:v>0.61699999999999999</c:v>
                </c:pt>
                <c:pt idx="3971">
                  <c:v>0.79399999999999993</c:v>
                </c:pt>
                <c:pt idx="3972">
                  <c:v>0.76700000000000002</c:v>
                </c:pt>
                <c:pt idx="3973">
                  <c:v>0.64300000000000002</c:v>
                </c:pt>
                <c:pt idx="3974">
                  <c:v>0.48299999999999998</c:v>
                </c:pt>
                <c:pt idx="3975">
                  <c:v>0.36699999999999999</c:v>
                </c:pt>
                <c:pt idx="3976">
                  <c:v>0.316</c:v>
                </c:pt>
                <c:pt idx="3977">
                  <c:v>0.16</c:v>
                </c:pt>
                <c:pt idx="3978">
                  <c:v>7.0000000000000007E-2</c:v>
                </c:pt>
                <c:pt idx="3979">
                  <c:v>1.6E-2</c:v>
                </c:pt>
                <c:pt idx="3980">
                  <c:v>0</c:v>
                </c:pt>
                <c:pt idx="3981">
                  <c:v>0</c:v>
                </c:pt>
                <c:pt idx="3982">
                  <c:v>0</c:v>
                </c:pt>
                <c:pt idx="3983">
                  <c:v>0</c:v>
                </c:pt>
                <c:pt idx="3984">
                  <c:v>0</c:v>
                </c:pt>
                <c:pt idx="3985">
                  <c:v>0</c:v>
                </c:pt>
                <c:pt idx="3986">
                  <c:v>0</c:v>
                </c:pt>
                <c:pt idx="3987">
                  <c:v>4.0000000000000001E-3</c:v>
                </c:pt>
                <c:pt idx="3988">
                  <c:v>4.2999999999999997E-2</c:v>
                </c:pt>
                <c:pt idx="3989">
                  <c:v>0.1</c:v>
                </c:pt>
                <c:pt idx="3990">
                  <c:v>0.26900000000000002</c:v>
                </c:pt>
                <c:pt idx="3991">
                  <c:v>0.46199999999999997</c:v>
                </c:pt>
                <c:pt idx="3992">
                  <c:v>0.64500000000000002</c:v>
                </c:pt>
                <c:pt idx="3993">
                  <c:v>0.78100000000000003</c:v>
                </c:pt>
                <c:pt idx="3994">
                  <c:v>0.86499999999999999</c:v>
                </c:pt>
                <c:pt idx="3995">
                  <c:v>0.88300000000000001</c:v>
                </c:pt>
                <c:pt idx="3996">
                  <c:v>0.82900000000000007</c:v>
                </c:pt>
                <c:pt idx="3997">
                  <c:v>0.71600000000000008</c:v>
                </c:pt>
                <c:pt idx="3998">
                  <c:v>0.60099999999999998</c:v>
                </c:pt>
                <c:pt idx="3999">
                  <c:v>0.42400000000000004</c:v>
                </c:pt>
                <c:pt idx="4000">
                  <c:v>0.26400000000000001</c:v>
                </c:pt>
                <c:pt idx="4001">
                  <c:v>0.156</c:v>
                </c:pt>
                <c:pt idx="4002">
                  <c:v>6.2E-2</c:v>
                </c:pt>
                <c:pt idx="4003">
                  <c:v>1.4999999999999999E-2</c:v>
                </c:pt>
                <c:pt idx="4004">
                  <c:v>0</c:v>
                </c:pt>
                <c:pt idx="4005">
                  <c:v>0</c:v>
                </c:pt>
                <c:pt idx="4006">
                  <c:v>0</c:v>
                </c:pt>
                <c:pt idx="4007">
                  <c:v>0</c:v>
                </c:pt>
                <c:pt idx="4008">
                  <c:v>0</c:v>
                </c:pt>
                <c:pt idx="4009">
                  <c:v>0</c:v>
                </c:pt>
                <c:pt idx="4010">
                  <c:v>0</c:v>
                </c:pt>
                <c:pt idx="4011">
                  <c:v>4.0000000000000001E-3</c:v>
                </c:pt>
                <c:pt idx="4012">
                  <c:v>4.1000000000000002E-2</c:v>
                </c:pt>
                <c:pt idx="4013">
                  <c:v>9.6000000000000002E-2</c:v>
                </c:pt>
                <c:pt idx="4014">
                  <c:v>0.27200000000000002</c:v>
                </c:pt>
                <c:pt idx="4015">
                  <c:v>0.46800000000000003</c:v>
                </c:pt>
                <c:pt idx="4016">
                  <c:v>0.65299999999999991</c:v>
                </c:pt>
                <c:pt idx="4017">
                  <c:v>0.80199999999999994</c:v>
                </c:pt>
                <c:pt idx="4018">
                  <c:v>0.90400000000000003</c:v>
                </c:pt>
                <c:pt idx="4019">
                  <c:v>0.94699999999999995</c:v>
                </c:pt>
                <c:pt idx="4020">
                  <c:v>0.92699999999999994</c:v>
                </c:pt>
                <c:pt idx="4021">
                  <c:v>0.84599999999999997</c:v>
                </c:pt>
                <c:pt idx="4022">
                  <c:v>0.71099999999999997</c:v>
                </c:pt>
                <c:pt idx="4023">
                  <c:v>0.52900000000000003</c:v>
                </c:pt>
                <c:pt idx="4024">
                  <c:v>0.32900000000000001</c:v>
                </c:pt>
                <c:pt idx="4025">
                  <c:v>0.159</c:v>
                </c:pt>
                <c:pt idx="4026">
                  <c:v>6.3E-2</c:v>
                </c:pt>
                <c:pt idx="4027">
                  <c:v>1.4E-2</c:v>
                </c:pt>
                <c:pt idx="4028">
                  <c:v>0</c:v>
                </c:pt>
                <c:pt idx="4029">
                  <c:v>0</c:v>
                </c:pt>
                <c:pt idx="4030">
                  <c:v>0</c:v>
                </c:pt>
                <c:pt idx="4031">
                  <c:v>0</c:v>
                </c:pt>
                <c:pt idx="4032">
                  <c:v>0</c:v>
                </c:pt>
                <c:pt idx="4033">
                  <c:v>0</c:v>
                </c:pt>
                <c:pt idx="4034">
                  <c:v>0</c:v>
                </c:pt>
                <c:pt idx="4035">
                  <c:v>4.0000000000000001E-3</c:v>
                </c:pt>
                <c:pt idx="4036">
                  <c:v>4.4999999999999998E-2</c:v>
                </c:pt>
                <c:pt idx="4037">
                  <c:v>0.104</c:v>
                </c:pt>
                <c:pt idx="4038">
                  <c:v>0.26400000000000001</c:v>
                </c:pt>
                <c:pt idx="4039">
                  <c:v>0.435</c:v>
                </c:pt>
                <c:pt idx="4040">
                  <c:v>0.48499999999999999</c:v>
                </c:pt>
                <c:pt idx="4041">
                  <c:v>0.55499999999999994</c:v>
                </c:pt>
                <c:pt idx="4042">
                  <c:v>0.75100000000000011</c:v>
                </c:pt>
                <c:pt idx="4043">
                  <c:v>0.76</c:v>
                </c:pt>
                <c:pt idx="4044">
                  <c:v>0.6180000000000001</c:v>
                </c:pt>
                <c:pt idx="4045">
                  <c:v>0.41499999999999998</c:v>
                </c:pt>
                <c:pt idx="4046">
                  <c:v>0.34200000000000003</c:v>
                </c:pt>
                <c:pt idx="4047">
                  <c:v>0.312</c:v>
                </c:pt>
                <c:pt idx="4048">
                  <c:v>0.26800000000000002</c:v>
                </c:pt>
                <c:pt idx="4049">
                  <c:v>0.16300000000000001</c:v>
                </c:pt>
                <c:pt idx="4050">
                  <c:v>6.6000000000000003E-2</c:v>
                </c:pt>
                <c:pt idx="4051">
                  <c:v>1.4999999999999999E-2</c:v>
                </c:pt>
                <c:pt idx="4052">
                  <c:v>0</c:v>
                </c:pt>
                <c:pt idx="4053">
                  <c:v>0</c:v>
                </c:pt>
                <c:pt idx="4054">
                  <c:v>0</c:v>
                </c:pt>
                <c:pt idx="4055">
                  <c:v>0</c:v>
                </c:pt>
                <c:pt idx="4056">
                  <c:v>0</c:v>
                </c:pt>
                <c:pt idx="4057">
                  <c:v>0</c:v>
                </c:pt>
                <c:pt idx="4058">
                  <c:v>0</c:v>
                </c:pt>
                <c:pt idx="4059">
                  <c:v>4.0000000000000001E-3</c:v>
                </c:pt>
                <c:pt idx="4060">
                  <c:v>4.5999999999999999E-2</c:v>
                </c:pt>
                <c:pt idx="4061">
                  <c:v>0.10700000000000001</c:v>
                </c:pt>
                <c:pt idx="4062">
                  <c:v>0.26300000000000001</c:v>
                </c:pt>
                <c:pt idx="4063">
                  <c:v>0.439</c:v>
                </c:pt>
                <c:pt idx="4064">
                  <c:v>0.54</c:v>
                </c:pt>
                <c:pt idx="4065">
                  <c:v>0.47100000000000003</c:v>
                </c:pt>
                <c:pt idx="4066">
                  <c:v>0.44799999999999995</c:v>
                </c:pt>
                <c:pt idx="4067">
                  <c:v>0.68199999999999994</c:v>
                </c:pt>
                <c:pt idx="4068">
                  <c:v>0.79099999999999993</c:v>
                </c:pt>
                <c:pt idx="4069">
                  <c:v>0.73499999999999988</c:v>
                </c:pt>
                <c:pt idx="4070">
                  <c:v>0.59899999999999998</c:v>
                </c:pt>
                <c:pt idx="4071">
                  <c:v>0.44899999999999995</c:v>
                </c:pt>
                <c:pt idx="4072">
                  <c:v>0.29399999999999998</c:v>
                </c:pt>
                <c:pt idx="4073">
                  <c:v>0.151</c:v>
                </c:pt>
                <c:pt idx="4074">
                  <c:v>6.3E-2</c:v>
                </c:pt>
                <c:pt idx="4075">
                  <c:v>1.2E-2</c:v>
                </c:pt>
                <c:pt idx="4076">
                  <c:v>0</c:v>
                </c:pt>
                <c:pt idx="4077">
                  <c:v>0</c:v>
                </c:pt>
                <c:pt idx="4078">
                  <c:v>0</c:v>
                </c:pt>
                <c:pt idx="4079">
                  <c:v>0</c:v>
                </c:pt>
                <c:pt idx="4080">
                  <c:v>0</c:v>
                </c:pt>
                <c:pt idx="4081">
                  <c:v>0</c:v>
                </c:pt>
                <c:pt idx="4082">
                  <c:v>0</c:v>
                </c:pt>
                <c:pt idx="4083">
                  <c:v>4.0000000000000001E-3</c:v>
                </c:pt>
                <c:pt idx="4084">
                  <c:v>4.5999999999999999E-2</c:v>
                </c:pt>
                <c:pt idx="4085">
                  <c:v>0.112</c:v>
                </c:pt>
                <c:pt idx="4086">
                  <c:v>0.24199999999999999</c:v>
                </c:pt>
                <c:pt idx="4087">
                  <c:v>0.372</c:v>
                </c:pt>
                <c:pt idx="4088">
                  <c:v>0.51200000000000001</c:v>
                </c:pt>
                <c:pt idx="4089">
                  <c:v>0.60899999999999999</c:v>
                </c:pt>
                <c:pt idx="4090">
                  <c:v>0.70599999999999996</c:v>
                </c:pt>
                <c:pt idx="4091">
                  <c:v>0.66200000000000003</c:v>
                </c:pt>
                <c:pt idx="4092">
                  <c:v>0.627</c:v>
                </c:pt>
                <c:pt idx="4093">
                  <c:v>0.52100000000000002</c:v>
                </c:pt>
                <c:pt idx="4094">
                  <c:v>0.48599999999999999</c:v>
                </c:pt>
                <c:pt idx="4095">
                  <c:v>0.376</c:v>
                </c:pt>
                <c:pt idx="4096">
                  <c:v>0.27300000000000002</c:v>
                </c:pt>
                <c:pt idx="4097">
                  <c:v>0.16</c:v>
                </c:pt>
                <c:pt idx="4098">
                  <c:v>6.6000000000000003E-2</c:v>
                </c:pt>
                <c:pt idx="4099">
                  <c:v>1.6E-2</c:v>
                </c:pt>
                <c:pt idx="4100">
                  <c:v>0</c:v>
                </c:pt>
                <c:pt idx="4101">
                  <c:v>0</c:v>
                </c:pt>
                <c:pt idx="4102">
                  <c:v>0</c:v>
                </c:pt>
                <c:pt idx="4103">
                  <c:v>0</c:v>
                </c:pt>
                <c:pt idx="4104">
                  <c:v>0</c:v>
                </c:pt>
                <c:pt idx="4105">
                  <c:v>0</c:v>
                </c:pt>
                <c:pt idx="4106">
                  <c:v>0</c:v>
                </c:pt>
                <c:pt idx="4107">
                  <c:v>4.0000000000000001E-3</c:v>
                </c:pt>
                <c:pt idx="4108">
                  <c:v>4.1000000000000002E-2</c:v>
                </c:pt>
                <c:pt idx="4109">
                  <c:v>9.4E-2</c:v>
                </c:pt>
                <c:pt idx="4110">
                  <c:v>0.27500000000000002</c:v>
                </c:pt>
                <c:pt idx="4111">
                  <c:v>0.47600000000000003</c:v>
                </c:pt>
                <c:pt idx="4112">
                  <c:v>0.65699999999999992</c:v>
                </c:pt>
                <c:pt idx="4113">
                  <c:v>0.79199999999999993</c:v>
                </c:pt>
                <c:pt idx="4114">
                  <c:v>0.88200000000000001</c:v>
                </c:pt>
                <c:pt idx="4115">
                  <c:v>0.88800000000000001</c:v>
                </c:pt>
                <c:pt idx="4116">
                  <c:v>0.86699999999999999</c:v>
                </c:pt>
                <c:pt idx="4117">
                  <c:v>0.81599999999999995</c:v>
                </c:pt>
                <c:pt idx="4118">
                  <c:v>0.67599999999999993</c:v>
                </c:pt>
                <c:pt idx="4119">
                  <c:v>0.51300000000000001</c:v>
                </c:pt>
                <c:pt idx="4120">
                  <c:v>0.32600000000000001</c:v>
                </c:pt>
                <c:pt idx="4121">
                  <c:v>0.16200000000000001</c:v>
                </c:pt>
                <c:pt idx="4122">
                  <c:v>5.7000000000000002E-2</c:v>
                </c:pt>
                <c:pt idx="4123">
                  <c:v>1.4999999999999999E-2</c:v>
                </c:pt>
                <c:pt idx="4124">
                  <c:v>0</c:v>
                </c:pt>
                <c:pt idx="4125">
                  <c:v>0</c:v>
                </c:pt>
                <c:pt idx="4126">
                  <c:v>0</c:v>
                </c:pt>
                <c:pt idx="4127">
                  <c:v>0</c:v>
                </c:pt>
                <c:pt idx="4128">
                  <c:v>0</c:v>
                </c:pt>
                <c:pt idx="4129">
                  <c:v>0</c:v>
                </c:pt>
                <c:pt idx="4130">
                  <c:v>0</c:v>
                </c:pt>
                <c:pt idx="4131">
                  <c:v>4.0000000000000001E-3</c:v>
                </c:pt>
                <c:pt idx="4132">
                  <c:v>4.2999999999999997E-2</c:v>
                </c:pt>
                <c:pt idx="4133">
                  <c:v>9.8000000000000004E-2</c:v>
                </c:pt>
                <c:pt idx="4134">
                  <c:v>0.26600000000000001</c:v>
                </c:pt>
                <c:pt idx="4135">
                  <c:v>0.45499999999999996</c:v>
                </c:pt>
                <c:pt idx="4136">
                  <c:v>0.63</c:v>
                </c:pt>
                <c:pt idx="4137">
                  <c:v>0.752</c:v>
                </c:pt>
                <c:pt idx="4138">
                  <c:v>0.80300000000000005</c:v>
                </c:pt>
                <c:pt idx="4139">
                  <c:v>0.84699999999999998</c:v>
                </c:pt>
                <c:pt idx="4140">
                  <c:v>0.84</c:v>
                </c:pt>
                <c:pt idx="4141">
                  <c:v>0.77600000000000002</c:v>
                </c:pt>
                <c:pt idx="4142">
                  <c:v>0.67700000000000005</c:v>
                </c:pt>
                <c:pt idx="4143">
                  <c:v>0.51700000000000002</c:v>
                </c:pt>
                <c:pt idx="4144">
                  <c:v>0.32800000000000001</c:v>
                </c:pt>
                <c:pt idx="4145">
                  <c:v>0.161</c:v>
                </c:pt>
                <c:pt idx="4146">
                  <c:v>6.2E-2</c:v>
                </c:pt>
                <c:pt idx="4147">
                  <c:v>1.4999999999999999E-2</c:v>
                </c:pt>
                <c:pt idx="4148">
                  <c:v>0</c:v>
                </c:pt>
                <c:pt idx="4149">
                  <c:v>0</c:v>
                </c:pt>
                <c:pt idx="4150">
                  <c:v>0</c:v>
                </c:pt>
                <c:pt idx="4151">
                  <c:v>0</c:v>
                </c:pt>
                <c:pt idx="4152">
                  <c:v>0</c:v>
                </c:pt>
                <c:pt idx="4153">
                  <c:v>0</c:v>
                </c:pt>
                <c:pt idx="4154">
                  <c:v>0</c:v>
                </c:pt>
                <c:pt idx="4155">
                  <c:v>4.0000000000000001E-3</c:v>
                </c:pt>
                <c:pt idx="4156">
                  <c:v>4.3999999999999997E-2</c:v>
                </c:pt>
                <c:pt idx="4157">
                  <c:v>9.9999999999999992E-2</c:v>
                </c:pt>
                <c:pt idx="4158">
                  <c:v>0.26600000000000001</c:v>
                </c:pt>
                <c:pt idx="4159">
                  <c:v>0.45199999999999996</c:v>
                </c:pt>
                <c:pt idx="4160">
                  <c:v>0.623</c:v>
                </c:pt>
                <c:pt idx="4161">
                  <c:v>0.76600000000000001</c:v>
                </c:pt>
                <c:pt idx="4162">
                  <c:v>0.874</c:v>
                </c:pt>
                <c:pt idx="4163">
                  <c:v>0.92200000000000004</c:v>
                </c:pt>
                <c:pt idx="4164">
                  <c:v>0.90900000000000003</c:v>
                </c:pt>
                <c:pt idx="4165">
                  <c:v>0.81599999999999995</c:v>
                </c:pt>
                <c:pt idx="4166">
                  <c:v>0.65800000000000003</c:v>
                </c:pt>
                <c:pt idx="4167">
                  <c:v>0.45699999999999996</c:v>
                </c:pt>
                <c:pt idx="4168">
                  <c:v>0.29700000000000004</c:v>
                </c:pt>
                <c:pt idx="4169">
                  <c:v>0.153</c:v>
                </c:pt>
                <c:pt idx="4170">
                  <c:v>6.0999999999999999E-2</c:v>
                </c:pt>
                <c:pt idx="4171">
                  <c:v>0.01</c:v>
                </c:pt>
                <c:pt idx="4172">
                  <c:v>0</c:v>
                </c:pt>
                <c:pt idx="4173">
                  <c:v>0</c:v>
                </c:pt>
                <c:pt idx="4174">
                  <c:v>0</c:v>
                </c:pt>
                <c:pt idx="4175">
                  <c:v>0</c:v>
                </c:pt>
                <c:pt idx="4176">
                  <c:v>0</c:v>
                </c:pt>
                <c:pt idx="4177">
                  <c:v>0</c:v>
                </c:pt>
                <c:pt idx="4178">
                  <c:v>0</c:v>
                </c:pt>
                <c:pt idx="4179">
                  <c:v>4.0000000000000001E-3</c:v>
                </c:pt>
                <c:pt idx="4180">
                  <c:v>4.4999999999999998E-2</c:v>
                </c:pt>
                <c:pt idx="4181">
                  <c:v>0.10199999999999999</c:v>
                </c:pt>
                <c:pt idx="4182">
                  <c:v>0.26600000000000001</c:v>
                </c:pt>
                <c:pt idx="4183">
                  <c:v>0.45699999999999996</c:v>
                </c:pt>
                <c:pt idx="4184">
                  <c:v>0.63300000000000001</c:v>
                </c:pt>
                <c:pt idx="4185">
                  <c:v>0.77</c:v>
                </c:pt>
                <c:pt idx="4186">
                  <c:v>0.86</c:v>
                </c:pt>
                <c:pt idx="4187">
                  <c:v>0.88600000000000001</c:v>
                </c:pt>
                <c:pt idx="4188">
                  <c:v>0.79200000000000004</c:v>
                </c:pt>
                <c:pt idx="4189">
                  <c:v>0.61199999999999999</c:v>
                </c:pt>
                <c:pt idx="4190">
                  <c:v>0.45499999999999996</c:v>
                </c:pt>
                <c:pt idx="4191">
                  <c:v>0.34699999999999998</c:v>
                </c:pt>
                <c:pt idx="4192">
                  <c:v>0.27700000000000002</c:v>
                </c:pt>
                <c:pt idx="4193">
                  <c:v>0.155</c:v>
                </c:pt>
                <c:pt idx="4194">
                  <c:v>6.6000000000000003E-2</c:v>
                </c:pt>
                <c:pt idx="4195">
                  <c:v>1.2E-2</c:v>
                </c:pt>
                <c:pt idx="4196">
                  <c:v>0</c:v>
                </c:pt>
                <c:pt idx="4197">
                  <c:v>0</c:v>
                </c:pt>
                <c:pt idx="4198">
                  <c:v>0</c:v>
                </c:pt>
                <c:pt idx="4199">
                  <c:v>0</c:v>
                </c:pt>
                <c:pt idx="4200">
                  <c:v>0</c:v>
                </c:pt>
                <c:pt idx="4201">
                  <c:v>0</c:v>
                </c:pt>
                <c:pt idx="4202">
                  <c:v>0</c:v>
                </c:pt>
                <c:pt idx="4203">
                  <c:v>3.0000000000000001E-3</c:v>
                </c:pt>
                <c:pt idx="4204">
                  <c:v>2.9000000000000001E-2</c:v>
                </c:pt>
                <c:pt idx="4205">
                  <c:v>9.7000000000000003E-2</c:v>
                </c:pt>
                <c:pt idx="4206">
                  <c:v>0.23300000000000001</c:v>
                </c:pt>
                <c:pt idx="4207">
                  <c:v>0.438</c:v>
                </c:pt>
                <c:pt idx="4208">
                  <c:v>0.623</c:v>
                </c:pt>
                <c:pt idx="4209">
                  <c:v>0.76300000000000001</c:v>
                </c:pt>
                <c:pt idx="4210">
                  <c:v>0.85899999999999999</c:v>
                </c:pt>
                <c:pt idx="4211">
                  <c:v>0.89200000000000002</c:v>
                </c:pt>
                <c:pt idx="4212">
                  <c:v>0.82800000000000007</c:v>
                </c:pt>
                <c:pt idx="4213">
                  <c:v>0.65500000000000003</c:v>
                </c:pt>
                <c:pt idx="4214">
                  <c:v>0.53</c:v>
                </c:pt>
                <c:pt idx="4215">
                  <c:v>0.42300000000000004</c:v>
                </c:pt>
                <c:pt idx="4216">
                  <c:v>0.252</c:v>
                </c:pt>
                <c:pt idx="4217">
                  <c:v>0.11399999999999999</c:v>
                </c:pt>
                <c:pt idx="4218">
                  <c:v>5.1999999999999998E-2</c:v>
                </c:pt>
                <c:pt idx="4219">
                  <c:v>1.2E-2</c:v>
                </c:pt>
                <c:pt idx="4220">
                  <c:v>0</c:v>
                </c:pt>
                <c:pt idx="4221">
                  <c:v>0</c:v>
                </c:pt>
                <c:pt idx="4222">
                  <c:v>0</c:v>
                </c:pt>
                <c:pt idx="4223">
                  <c:v>0</c:v>
                </c:pt>
                <c:pt idx="4224">
                  <c:v>0</c:v>
                </c:pt>
                <c:pt idx="4225">
                  <c:v>0</c:v>
                </c:pt>
                <c:pt idx="4226">
                  <c:v>0</c:v>
                </c:pt>
                <c:pt idx="4227">
                  <c:v>4.0000000000000001E-3</c:v>
                </c:pt>
                <c:pt idx="4228">
                  <c:v>4.3999999999999997E-2</c:v>
                </c:pt>
                <c:pt idx="4229">
                  <c:v>0.1</c:v>
                </c:pt>
                <c:pt idx="4230">
                  <c:v>0.25700000000000001</c:v>
                </c:pt>
                <c:pt idx="4231">
                  <c:v>0.44200000000000006</c:v>
                </c:pt>
                <c:pt idx="4232">
                  <c:v>0.621</c:v>
                </c:pt>
                <c:pt idx="4233">
                  <c:v>0.76800000000000002</c:v>
                </c:pt>
                <c:pt idx="4234">
                  <c:v>0.86699999999999999</c:v>
                </c:pt>
                <c:pt idx="4235">
                  <c:v>0.90800000000000003</c:v>
                </c:pt>
                <c:pt idx="4236">
                  <c:v>0.87</c:v>
                </c:pt>
                <c:pt idx="4237">
                  <c:v>0.79400000000000004</c:v>
                </c:pt>
                <c:pt idx="4238">
                  <c:v>0.66800000000000004</c:v>
                </c:pt>
                <c:pt idx="4239">
                  <c:v>0.505</c:v>
                </c:pt>
                <c:pt idx="4240">
                  <c:v>0.32600000000000001</c:v>
                </c:pt>
                <c:pt idx="4241">
                  <c:v>0.16200000000000001</c:v>
                </c:pt>
                <c:pt idx="4242">
                  <c:v>6.4000000000000001E-2</c:v>
                </c:pt>
                <c:pt idx="4243">
                  <c:v>1.4E-2</c:v>
                </c:pt>
                <c:pt idx="4244">
                  <c:v>0</c:v>
                </c:pt>
                <c:pt idx="4245">
                  <c:v>0</c:v>
                </c:pt>
                <c:pt idx="4246">
                  <c:v>0</c:v>
                </c:pt>
                <c:pt idx="4247">
                  <c:v>0</c:v>
                </c:pt>
                <c:pt idx="4248">
                  <c:v>0</c:v>
                </c:pt>
                <c:pt idx="4249">
                  <c:v>0</c:v>
                </c:pt>
                <c:pt idx="4250">
                  <c:v>0</c:v>
                </c:pt>
                <c:pt idx="4251">
                  <c:v>4.0000000000000001E-3</c:v>
                </c:pt>
                <c:pt idx="4252">
                  <c:v>4.2999999999999997E-2</c:v>
                </c:pt>
                <c:pt idx="4253">
                  <c:v>9.5000000000000001E-2</c:v>
                </c:pt>
                <c:pt idx="4254">
                  <c:v>0.26200000000000001</c:v>
                </c:pt>
                <c:pt idx="4255">
                  <c:v>0.45599999999999996</c:v>
                </c:pt>
                <c:pt idx="4256">
                  <c:v>0.64</c:v>
                </c:pt>
                <c:pt idx="4257">
                  <c:v>0.79399999999999993</c:v>
                </c:pt>
                <c:pt idx="4258">
                  <c:v>0.89700000000000002</c:v>
                </c:pt>
                <c:pt idx="4259">
                  <c:v>0.94399999999999995</c:v>
                </c:pt>
                <c:pt idx="4260">
                  <c:v>0.93299999999999994</c:v>
                </c:pt>
                <c:pt idx="4261">
                  <c:v>0.85499999999999998</c:v>
                </c:pt>
                <c:pt idx="4262">
                  <c:v>0.72199999999999998</c:v>
                </c:pt>
                <c:pt idx="4263">
                  <c:v>0.54800000000000004</c:v>
                </c:pt>
                <c:pt idx="4264">
                  <c:v>0.35200000000000004</c:v>
                </c:pt>
                <c:pt idx="4265">
                  <c:v>0.16500000000000001</c:v>
                </c:pt>
                <c:pt idx="4266">
                  <c:v>5.5E-2</c:v>
                </c:pt>
                <c:pt idx="4267">
                  <c:v>1.4999999999999999E-2</c:v>
                </c:pt>
                <c:pt idx="4268">
                  <c:v>0</c:v>
                </c:pt>
                <c:pt idx="4269">
                  <c:v>0</c:v>
                </c:pt>
                <c:pt idx="4270">
                  <c:v>0</c:v>
                </c:pt>
                <c:pt idx="4271">
                  <c:v>0</c:v>
                </c:pt>
                <c:pt idx="4272">
                  <c:v>0</c:v>
                </c:pt>
                <c:pt idx="4273">
                  <c:v>0</c:v>
                </c:pt>
                <c:pt idx="4274">
                  <c:v>0</c:v>
                </c:pt>
                <c:pt idx="4275">
                  <c:v>4.0000000000000001E-3</c:v>
                </c:pt>
                <c:pt idx="4276">
                  <c:v>0.04</c:v>
                </c:pt>
                <c:pt idx="4277">
                  <c:v>0.09</c:v>
                </c:pt>
                <c:pt idx="4278">
                  <c:v>0.26900000000000002</c:v>
                </c:pt>
                <c:pt idx="4279">
                  <c:v>0.47000000000000003</c:v>
                </c:pt>
                <c:pt idx="4280">
                  <c:v>0.65699999999999992</c:v>
                </c:pt>
                <c:pt idx="4281">
                  <c:v>0.81199999999999994</c:v>
                </c:pt>
                <c:pt idx="4282">
                  <c:v>0.91499999999999992</c:v>
                </c:pt>
                <c:pt idx="4283">
                  <c:v>0.95899999999999996</c:v>
                </c:pt>
                <c:pt idx="4284">
                  <c:v>0.93899999999999995</c:v>
                </c:pt>
                <c:pt idx="4285">
                  <c:v>0.85699999999999998</c:v>
                </c:pt>
                <c:pt idx="4286">
                  <c:v>0.72199999999999998</c:v>
                </c:pt>
                <c:pt idx="4287">
                  <c:v>0.54800000000000004</c:v>
                </c:pt>
                <c:pt idx="4288">
                  <c:v>0.35200000000000004</c:v>
                </c:pt>
                <c:pt idx="4289">
                  <c:v>0.16400000000000001</c:v>
                </c:pt>
                <c:pt idx="4290">
                  <c:v>5.2999999999999999E-2</c:v>
                </c:pt>
                <c:pt idx="4291">
                  <c:v>1.4999999999999999E-2</c:v>
                </c:pt>
                <c:pt idx="4292">
                  <c:v>0</c:v>
                </c:pt>
                <c:pt idx="4293">
                  <c:v>0</c:v>
                </c:pt>
                <c:pt idx="4294">
                  <c:v>0</c:v>
                </c:pt>
                <c:pt idx="4295">
                  <c:v>0</c:v>
                </c:pt>
                <c:pt idx="4296">
                  <c:v>0</c:v>
                </c:pt>
                <c:pt idx="4297">
                  <c:v>0</c:v>
                </c:pt>
                <c:pt idx="4298">
                  <c:v>0</c:v>
                </c:pt>
                <c:pt idx="4299">
                  <c:v>4.0000000000000001E-3</c:v>
                </c:pt>
                <c:pt idx="4300">
                  <c:v>3.7999999999999999E-2</c:v>
                </c:pt>
                <c:pt idx="4301">
                  <c:v>8.5999999999999993E-2</c:v>
                </c:pt>
                <c:pt idx="4302">
                  <c:v>0.27300000000000002</c:v>
                </c:pt>
                <c:pt idx="4303">
                  <c:v>0.48</c:v>
                </c:pt>
                <c:pt idx="4304">
                  <c:v>0.67199999999999993</c:v>
                </c:pt>
                <c:pt idx="4305">
                  <c:v>0.82799999999999996</c:v>
                </c:pt>
                <c:pt idx="4306">
                  <c:v>0.93299999999999994</c:v>
                </c:pt>
                <c:pt idx="4307">
                  <c:v>0.97599999999999998</c:v>
                </c:pt>
                <c:pt idx="4308">
                  <c:v>0.95799999999999996</c:v>
                </c:pt>
                <c:pt idx="4309">
                  <c:v>0.872</c:v>
                </c:pt>
                <c:pt idx="4310">
                  <c:v>0.73199999999999998</c:v>
                </c:pt>
                <c:pt idx="4311">
                  <c:v>0.55299999999999994</c:v>
                </c:pt>
                <c:pt idx="4312">
                  <c:v>0.35699999999999998</c:v>
                </c:pt>
                <c:pt idx="4313">
                  <c:v>0.16499999999999998</c:v>
                </c:pt>
                <c:pt idx="4314">
                  <c:v>4.8000000000000001E-2</c:v>
                </c:pt>
                <c:pt idx="4315">
                  <c:v>1.4E-2</c:v>
                </c:pt>
                <c:pt idx="4316">
                  <c:v>0</c:v>
                </c:pt>
                <c:pt idx="4317">
                  <c:v>0</c:v>
                </c:pt>
                <c:pt idx="4318">
                  <c:v>0</c:v>
                </c:pt>
                <c:pt idx="4319">
                  <c:v>0</c:v>
                </c:pt>
                <c:pt idx="4320">
                  <c:v>0</c:v>
                </c:pt>
                <c:pt idx="4321">
                  <c:v>0</c:v>
                </c:pt>
                <c:pt idx="4322">
                  <c:v>0</c:v>
                </c:pt>
                <c:pt idx="4323">
                  <c:v>4.0000000000000001E-3</c:v>
                </c:pt>
                <c:pt idx="4324">
                  <c:v>4.4999999999999998E-2</c:v>
                </c:pt>
                <c:pt idx="4325">
                  <c:v>0.104</c:v>
                </c:pt>
                <c:pt idx="4326">
                  <c:v>0.251</c:v>
                </c:pt>
                <c:pt idx="4327">
                  <c:v>0.42799999999999999</c:v>
                </c:pt>
                <c:pt idx="4328">
                  <c:v>0.60299999999999998</c:v>
                </c:pt>
                <c:pt idx="4329">
                  <c:v>0.754</c:v>
                </c:pt>
                <c:pt idx="4330">
                  <c:v>0.85199999999999998</c:v>
                </c:pt>
                <c:pt idx="4331">
                  <c:v>0.88500000000000001</c:v>
                </c:pt>
                <c:pt idx="4332">
                  <c:v>0.82299999999999995</c:v>
                </c:pt>
                <c:pt idx="4333">
                  <c:v>0.43399999999999994</c:v>
                </c:pt>
                <c:pt idx="4334">
                  <c:v>0.185</c:v>
                </c:pt>
                <c:pt idx="4335">
                  <c:v>0.29399999999999998</c:v>
                </c:pt>
                <c:pt idx="4336">
                  <c:v>0.30199999999999999</c:v>
                </c:pt>
                <c:pt idx="4337">
                  <c:v>0.16699999999999998</c:v>
                </c:pt>
                <c:pt idx="4338">
                  <c:v>6.4000000000000001E-2</c:v>
                </c:pt>
                <c:pt idx="4339">
                  <c:v>1.4E-2</c:v>
                </c:pt>
                <c:pt idx="4340">
                  <c:v>0</c:v>
                </c:pt>
                <c:pt idx="4341">
                  <c:v>0</c:v>
                </c:pt>
                <c:pt idx="4342">
                  <c:v>0</c:v>
                </c:pt>
                <c:pt idx="4343">
                  <c:v>0</c:v>
                </c:pt>
                <c:pt idx="4344">
                  <c:v>0</c:v>
                </c:pt>
                <c:pt idx="4345">
                  <c:v>0</c:v>
                </c:pt>
                <c:pt idx="4346">
                  <c:v>0</c:v>
                </c:pt>
                <c:pt idx="4347">
                  <c:v>3.0000000000000001E-3</c:v>
                </c:pt>
                <c:pt idx="4348">
                  <c:v>4.2000000000000003E-2</c:v>
                </c:pt>
                <c:pt idx="4349">
                  <c:v>9.2999999999999999E-2</c:v>
                </c:pt>
                <c:pt idx="4350">
                  <c:v>0.26100000000000001</c:v>
                </c:pt>
                <c:pt idx="4351">
                  <c:v>0.46500000000000002</c:v>
                </c:pt>
                <c:pt idx="4352">
                  <c:v>0.64900000000000002</c:v>
                </c:pt>
                <c:pt idx="4353">
                  <c:v>0.79799999999999993</c:v>
                </c:pt>
                <c:pt idx="4354">
                  <c:v>0.90300000000000002</c:v>
                </c:pt>
                <c:pt idx="4355">
                  <c:v>0.95299999999999996</c:v>
                </c:pt>
                <c:pt idx="4356">
                  <c:v>0.94</c:v>
                </c:pt>
                <c:pt idx="4357">
                  <c:v>0.86</c:v>
                </c:pt>
                <c:pt idx="4358">
                  <c:v>0.72499999999999998</c:v>
                </c:pt>
                <c:pt idx="4359">
                  <c:v>0.55000000000000004</c:v>
                </c:pt>
                <c:pt idx="4360">
                  <c:v>0.35500000000000004</c:v>
                </c:pt>
                <c:pt idx="4361">
                  <c:v>0.16600000000000001</c:v>
                </c:pt>
                <c:pt idx="4362">
                  <c:v>5.2999999999999999E-2</c:v>
                </c:pt>
                <c:pt idx="4363">
                  <c:v>1.4E-2</c:v>
                </c:pt>
                <c:pt idx="4364">
                  <c:v>0</c:v>
                </c:pt>
                <c:pt idx="4365">
                  <c:v>0</c:v>
                </c:pt>
                <c:pt idx="4366">
                  <c:v>0</c:v>
                </c:pt>
                <c:pt idx="4367">
                  <c:v>0</c:v>
                </c:pt>
                <c:pt idx="4368">
                  <c:v>0</c:v>
                </c:pt>
                <c:pt idx="4369">
                  <c:v>0</c:v>
                </c:pt>
                <c:pt idx="4370">
                  <c:v>0</c:v>
                </c:pt>
                <c:pt idx="4371">
                  <c:v>3.0000000000000001E-3</c:v>
                </c:pt>
                <c:pt idx="4372">
                  <c:v>4.1000000000000002E-2</c:v>
                </c:pt>
                <c:pt idx="4373">
                  <c:v>0.09</c:v>
                </c:pt>
                <c:pt idx="4374">
                  <c:v>0.26800000000000002</c:v>
                </c:pt>
                <c:pt idx="4375">
                  <c:v>0.46400000000000002</c:v>
                </c:pt>
                <c:pt idx="4376">
                  <c:v>0.64700000000000002</c:v>
                </c:pt>
                <c:pt idx="4377">
                  <c:v>0.77800000000000002</c:v>
                </c:pt>
                <c:pt idx="4378">
                  <c:v>0.85199999999999998</c:v>
                </c:pt>
                <c:pt idx="4379">
                  <c:v>0.92200000000000004</c:v>
                </c:pt>
                <c:pt idx="4380">
                  <c:v>0.90600000000000003</c:v>
                </c:pt>
                <c:pt idx="4381">
                  <c:v>0.80300000000000005</c:v>
                </c:pt>
                <c:pt idx="4382">
                  <c:v>0.65400000000000003</c:v>
                </c:pt>
                <c:pt idx="4383">
                  <c:v>0.498</c:v>
                </c:pt>
                <c:pt idx="4384">
                  <c:v>0.33200000000000002</c:v>
                </c:pt>
                <c:pt idx="4385">
                  <c:v>0.16099999999999998</c:v>
                </c:pt>
                <c:pt idx="4386">
                  <c:v>5.8999999999999997E-2</c:v>
                </c:pt>
                <c:pt idx="4387">
                  <c:v>1.4E-2</c:v>
                </c:pt>
                <c:pt idx="4388">
                  <c:v>0</c:v>
                </c:pt>
                <c:pt idx="4389">
                  <c:v>0</c:v>
                </c:pt>
                <c:pt idx="4390">
                  <c:v>0</c:v>
                </c:pt>
                <c:pt idx="4391">
                  <c:v>0</c:v>
                </c:pt>
                <c:pt idx="4392">
                  <c:v>0</c:v>
                </c:pt>
                <c:pt idx="4393">
                  <c:v>0</c:v>
                </c:pt>
                <c:pt idx="4394">
                  <c:v>0</c:v>
                </c:pt>
                <c:pt idx="4395">
                  <c:v>3.0000000000000001E-3</c:v>
                </c:pt>
                <c:pt idx="4396">
                  <c:v>3.6999999999999998E-2</c:v>
                </c:pt>
                <c:pt idx="4397">
                  <c:v>8.4000000000000005E-2</c:v>
                </c:pt>
                <c:pt idx="4398">
                  <c:v>0.27</c:v>
                </c:pt>
                <c:pt idx="4399">
                  <c:v>0.47700000000000004</c:v>
                </c:pt>
                <c:pt idx="4400">
                  <c:v>0.66899999999999993</c:v>
                </c:pt>
                <c:pt idx="4401">
                  <c:v>0.82499999999999996</c:v>
                </c:pt>
                <c:pt idx="4402">
                  <c:v>0.92999999999999994</c:v>
                </c:pt>
                <c:pt idx="4403">
                  <c:v>0.97499999999999998</c:v>
                </c:pt>
                <c:pt idx="4404">
                  <c:v>0.95099999999999996</c:v>
                </c:pt>
                <c:pt idx="4405">
                  <c:v>0.87</c:v>
                </c:pt>
                <c:pt idx="4406">
                  <c:v>0.73399999999999999</c:v>
                </c:pt>
                <c:pt idx="4407">
                  <c:v>0.55599999999999994</c:v>
                </c:pt>
                <c:pt idx="4408">
                  <c:v>0.35699999999999998</c:v>
                </c:pt>
                <c:pt idx="4409">
                  <c:v>0.16500000000000001</c:v>
                </c:pt>
                <c:pt idx="4410">
                  <c:v>0.05</c:v>
                </c:pt>
                <c:pt idx="4411">
                  <c:v>1.2999999999999999E-2</c:v>
                </c:pt>
                <c:pt idx="4412">
                  <c:v>0</c:v>
                </c:pt>
                <c:pt idx="4413">
                  <c:v>0</c:v>
                </c:pt>
                <c:pt idx="4414">
                  <c:v>0</c:v>
                </c:pt>
                <c:pt idx="4415">
                  <c:v>0</c:v>
                </c:pt>
                <c:pt idx="4416">
                  <c:v>0</c:v>
                </c:pt>
                <c:pt idx="4417">
                  <c:v>0</c:v>
                </c:pt>
                <c:pt idx="4418">
                  <c:v>0</c:v>
                </c:pt>
                <c:pt idx="4419">
                  <c:v>3.0000000000000001E-3</c:v>
                </c:pt>
                <c:pt idx="4420">
                  <c:v>3.7999999999999999E-2</c:v>
                </c:pt>
                <c:pt idx="4421">
                  <c:v>8.5000000000000006E-2</c:v>
                </c:pt>
                <c:pt idx="4422">
                  <c:v>0.26900000000000002</c:v>
                </c:pt>
                <c:pt idx="4423">
                  <c:v>0.47200000000000003</c:v>
                </c:pt>
                <c:pt idx="4424">
                  <c:v>0.66199999999999992</c:v>
                </c:pt>
                <c:pt idx="4425">
                  <c:v>0.81299999999999994</c:v>
                </c:pt>
                <c:pt idx="4426">
                  <c:v>0.91799999999999993</c:v>
                </c:pt>
                <c:pt idx="4427">
                  <c:v>0.96299999999999997</c:v>
                </c:pt>
                <c:pt idx="4428">
                  <c:v>0.94299999999999995</c:v>
                </c:pt>
                <c:pt idx="4429">
                  <c:v>0.86199999999999999</c:v>
                </c:pt>
                <c:pt idx="4430">
                  <c:v>0.72799999999999998</c:v>
                </c:pt>
                <c:pt idx="4431">
                  <c:v>0.55199999999999994</c:v>
                </c:pt>
                <c:pt idx="4432">
                  <c:v>0.35500000000000004</c:v>
                </c:pt>
                <c:pt idx="4433">
                  <c:v>0.16499999999999998</c:v>
                </c:pt>
                <c:pt idx="4434">
                  <c:v>6.0999999999999999E-2</c:v>
                </c:pt>
                <c:pt idx="4435">
                  <c:v>0.01</c:v>
                </c:pt>
                <c:pt idx="4436">
                  <c:v>0</c:v>
                </c:pt>
                <c:pt idx="4437">
                  <c:v>0</c:v>
                </c:pt>
                <c:pt idx="4438">
                  <c:v>0</c:v>
                </c:pt>
                <c:pt idx="4439">
                  <c:v>0</c:v>
                </c:pt>
                <c:pt idx="4440">
                  <c:v>0</c:v>
                </c:pt>
                <c:pt idx="4441">
                  <c:v>0</c:v>
                </c:pt>
                <c:pt idx="4442">
                  <c:v>0</c:v>
                </c:pt>
                <c:pt idx="4443">
                  <c:v>2E-3</c:v>
                </c:pt>
                <c:pt idx="4444">
                  <c:v>0.04</c:v>
                </c:pt>
                <c:pt idx="4445">
                  <c:v>9.9000000000000005E-2</c:v>
                </c:pt>
                <c:pt idx="4446">
                  <c:v>0.255</c:v>
                </c:pt>
                <c:pt idx="4447">
                  <c:v>0.439</c:v>
                </c:pt>
                <c:pt idx="4448">
                  <c:v>0.626</c:v>
                </c:pt>
                <c:pt idx="4449">
                  <c:v>0.78700000000000003</c:v>
                </c:pt>
                <c:pt idx="4450">
                  <c:v>0.89</c:v>
                </c:pt>
                <c:pt idx="4451">
                  <c:v>0.93399999999999994</c:v>
                </c:pt>
                <c:pt idx="4452">
                  <c:v>0.91100000000000003</c:v>
                </c:pt>
                <c:pt idx="4453">
                  <c:v>0.82499999999999996</c:v>
                </c:pt>
                <c:pt idx="4454">
                  <c:v>0.67100000000000004</c:v>
                </c:pt>
                <c:pt idx="4455">
                  <c:v>0.47099999999999997</c:v>
                </c:pt>
                <c:pt idx="4456">
                  <c:v>0.28200000000000003</c:v>
                </c:pt>
                <c:pt idx="4457">
                  <c:v>0.14400000000000002</c:v>
                </c:pt>
                <c:pt idx="4458">
                  <c:v>6.0999999999999999E-2</c:v>
                </c:pt>
                <c:pt idx="4459">
                  <c:v>0.01</c:v>
                </c:pt>
                <c:pt idx="4460">
                  <c:v>0</c:v>
                </c:pt>
                <c:pt idx="4461">
                  <c:v>0</c:v>
                </c:pt>
                <c:pt idx="4462">
                  <c:v>0</c:v>
                </c:pt>
                <c:pt idx="4463">
                  <c:v>0</c:v>
                </c:pt>
                <c:pt idx="4464">
                  <c:v>0</c:v>
                </c:pt>
                <c:pt idx="4465">
                  <c:v>0</c:v>
                </c:pt>
                <c:pt idx="4466">
                  <c:v>0</c:v>
                </c:pt>
                <c:pt idx="4467">
                  <c:v>3.0000000000000001E-3</c:v>
                </c:pt>
                <c:pt idx="4468">
                  <c:v>4.3999999999999997E-2</c:v>
                </c:pt>
                <c:pt idx="4469">
                  <c:v>0.106</c:v>
                </c:pt>
                <c:pt idx="4470">
                  <c:v>0.24199999999999999</c:v>
                </c:pt>
                <c:pt idx="4471">
                  <c:v>0.40400000000000003</c:v>
                </c:pt>
                <c:pt idx="4472">
                  <c:v>0.54099999999999993</c:v>
                </c:pt>
                <c:pt idx="4473">
                  <c:v>0.64800000000000002</c:v>
                </c:pt>
                <c:pt idx="4474">
                  <c:v>0.71</c:v>
                </c:pt>
                <c:pt idx="4475">
                  <c:v>0.69799999999999995</c:v>
                </c:pt>
                <c:pt idx="4476">
                  <c:v>0.63900000000000001</c:v>
                </c:pt>
                <c:pt idx="4477">
                  <c:v>0.54600000000000004</c:v>
                </c:pt>
                <c:pt idx="4478">
                  <c:v>0.43300000000000005</c:v>
                </c:pt>
                <c:pt idx="4479">
                  <c:v>0.31</c:v>
                </c:pt>
                <c:pt idx="4480">
                  <c:v>0.19500000000000001</c:v>
                </c:pt>
                <c:pt idx="4481">
                  <c:v>0.10300000000000001</c:v>
                </c:pt>
                <c:pt idx="4482">
                  <c:v>4.2000000000000003E-2</c:v>
                </c:pt>
                <c:pt idx="4483">
                  <c:v>6.0000000000000001E-3</c:v>
                </c:pt>
                <c:pt idx="4484">
                  <c:v>0</c:v>
                </c:pt>
                <c:pt idx="4485">
                  <c:v>0</c:v>
                </c:pt>
                <c:pt idx="4486">
                  <c:v>0</c:v>
                </c:pt>
                <c:pt idx="4487">
                  <c:v>0</c:v>
                </c:pt>
                <c:pt idx="4488">
                  <c:v>0</c:v>
                </c:pt>
                <c:pt idx="4489">
                  <c:v>0</c:v>
                </c:pt>
                <c:pt idx="4490">
                  <c:v>0</c:v>
                </c:pt>
                <c:pt idx="4491">
                  <c:v>2E-3</c:v>
                </c:pt>
                <c:pt idx="4492">
                  <c:v>3.7999999999999999E-2</c:v>
                </c:pt>
                <c:pt idx="4493">
                  <c:v>0.10100000000000001</c:v>
                </c:pt>
                <c:pt idx="4494">
                  <c:v>0.21600000000000003</c:v>
                </c:pt>
                <c:pt idx="4495">
                  <c:v>0.35599999999999998</c:v>
                </c:pt>
                <c:pt idx="4496">
                  <c:v>0.50800000000000001</c:v>
                </c:pt>
                <c:pt idx="4497">
                  <c:v>0.65700000000000003</c:v>
                </c:pt>
                <c:pt idx="4498">
                  <c:v>0.79900000000000004</c:v>
                </c:pt>
                <c:pt idx="4499">
                  <c:v>0.88600000000000001</c:v>
                </c:pt>
                <c:pt idx="4500">
                  <c:v>0.89700000000000002</c:v>
                </c:pt>
                <c:pt idx="4501">
                  <c:v>0.83</c:v>
                </c:pt>
                <c:pt idx="4502">
                  <c:v>0.68399999999999994</c:v>
                </c:pt>
                <c:pt idx="4503">
                  <c:v>0.52100000000000002</c:v>
                </c:pt>
                <c:pt idx="4504">
                  <c:v>0.33200000000000002</c:v>
                </c:pt>
                <c:pt idx="4505">
                  <c:v>0.16500000000000001</c:v>
                </c:pt>
                <c:pt idx="4506">
                  <c:v>5.7000000000000002E-2</c:v>
                </c:pt>
                <c:pt idx="4507">
                  <c:v>1.2999999999999999E-2</c:v>
                </c:pt>
                <c:pt idx="4508">
                  <c:v>0</c:v>
                </c:pt>
                <c:pt idx="4509">
                  <c:v>0</c:v>
                </c:pt>
                <c:pt idx="4510">
                  <c:v>0</c:v>
                </c:pt>
                <c:pt idx="4511">
                  <c:v>0</c:v>
                </c:pt>
                <c:pt idx="4512">
                  <c:v>0</c:v>
                </c:pt>
                <c:pt idx="4513">
                  <c:v>0</c:v>
                </c:pt>
                <c:pt idx="4514">
                  <c:v>0</c:v>
                </c:pt>
                <c:pt idx="4515">
                  <c:v>3.0000000000000001E-3</c:v>
                </c:pt>
                <c:pt idx="4516">
                  <c:v>0.04</c:v>
                </c:pt>
                <c:pt idx="4517">
                  <c:v>8.8999999999999996E-2</c:v>
                </c:pt>
                <c:pt idx="4518">
                  <c:v>0.26200000000000001</c:v>
                </c:pt>
                <c:pt idx="4519">
                  <c:v>0.44599999999999995</c:v>
                </c:pt>
                <c:pt idx="4520">
                  <c:v>0.61399999999999999</c:v>
                </c:pt>
                <c:pt idx="4521">
                  <c:v>0.71100000000000008</c:v>
                </c:pt>
                <c:pt idx="4522">
                  <c:v>0.58800000000000008</c:v>
                </c:pt>
                <c:pt idx="4523">
                  <c:v>0.498</c:v>
                </c:pt>
                <c:pt idx="4524">
                  <c:v>0.60600000000000009</c:v>
                </c:pt>
                <c:pt idx="4525">
                  <c:v>0.56099999999999994</c:v>
                </c:pt>
                <c:pt idx="4526">
                  <c:v>0.35399999999999998</c:v>
                </c:pt>
                <c:pt idx="4527">
                  <c:v>0.33099999999999996</c:v>
                </c:pt>
                <c:pt idx="4528">
                  <c:v>0.33900000000000002</c:v>
                </c:pt>
                <c:pt idx="4529">
                  <c:v>0.16899999999999998</c:v>
                </c:pt>
                <c:pt idx="4530">
                  <c:v>5.3999999999999999E-2</c:v>
                </c:pt>
                <c:pt idx="4531">
                  <c:v>1.2E-2</c:v>
                </c:pt>
                <c:pt idx="4532">
                  <c:v>0</c:v>
                </c:pt>
                <c:pt idx="4533">
                  <c:v>0</c:v>
                </c:pt>
                <c:pt idx="4534">
                  <c:v>0</c:v>
                </c:pt>
                <c:pt idx="4535">
                  <c:v>0</c:v>
                </c:pt>
                <c:pt idx="4536">
                  <c:v>0</c:v>
                </c:pt>
                <c:pt idx="4537">
                  <c:v>0</c:v>
                </c:pt>
                <c:pt idx="4538">
                  <c:v>0</c:v>
                </c:pt>
                <c:pt idx="4539">
                  <c:v>2E-3</c:v>
                </c:pt>
                <c:pt idx="4540">
                  <c:v>0.04</c:v>
                </c:pt>
                <c:pt idx="4541">
                  <c:v>9.2999999999999999E-2</c:v>
                </c:pt>
                <c:pt idx="4542">
                  <c:v>0.253</c:v>
                </c:pt>
                <c:pt idx="4543">
                  <c:v>0.46800000000000003</c:v>
                </c:pt>
                <c:pt idx="4544">
                  <c:v>0.65799999999999992</c:v>
                </c:pt>
                <c:pt idx="4545">
                  <c:v>0.80999999999999994</c:v>
                </c:pt>
                <c:pt idx="4546">
                  <c:v>0.91399999999999992</c:v>
                </c:pt>
                <c:pt idx="4547">
                  <c:v>0.95799999999999996</c:v>
                </c:pt>
                <c:pt idx="4548">
                  <c:v>0.93399999999999994</c:v>
                </c:pt>
                <c:pt idx="4549">
                  <c:v>0.85099999999999998</c:v>
                </c:pt>
                <c:pt idx="4550">
                  <c:v>0.71499999999999997</c:v>
                </c:pt>
                <c:pt idx="4551">
                  <c:v>0.54400000000000004</c:v>
                </c:pt>
                <c:pt idx="4552">
                  <c:v>0.34900000000000003</c:v>
                </c:pt>
                <c:pt idx="4553">
                  <c:v>0.16299999999999998</c:v>
                </c:pt>
                <c:pt idx="4554">
                  <c:v>5.2999999999999999E-2</c:v>
                </c:pt>
                <c:pt idx="4555">
                  <c:v>1.0999999999999999E-2</c:v>
                </c:pt>
                <c:pt idx="4556">
                  <c:v>0</c:v>
                </c:pt>
                <c:pt idx="4557">
                  <c:v>0</c:v>
                </c:pt>
                <c:pt idx="4558">
                  <c:v>0</c:v>
                </c:pt>
                <c:pt idx="4559">
                  <c:v>0</c:v>
                </c:pt>
                <c:pt idx="4560">
                  <c:v>0</c:v>
                </c:pt>
                <c:pt idx="4561">
                  <c:v>0</c:v>
                </c:pt>
                <c:pt idx="4562">
                  <c:v>0</c:v>
                </c:pt>
                <c:pt idx="4563">
                  <c:v>2E-3</c:v>
                </c:pt>
                <c:pt idx="4564">
                  <c:v>4.2000000000000003E-2</c:v>
                </c:pt>
                <c:pt idx="4565">
                  <c:v>9.4E-2</c:v>
                </c:pt>
                <c:pt idx="4566">
                  <c:v>0.26200000000000001</c:v>
                </c:pt>
                <c:pt idx="4567">
                  <c:v>0.45599999999999996</c:v>
                </c:pt>
                <c:pt idx="4568">
                  <c:v>0.63100000000000001</c:v>
                </c:pt>
                <c:pt idx="4569">
                  <c:v>0.73799999999999999</c:v>
                </c:pt>
                <c:pt idx="4570">
                  <c:v>0.77800000000000002</c:v>
                </c:pt>
                <c:pt idx="4571">
                  <c:v>0.82499999999999996</c:v>
                </c:pt>
                <c:pt idx="4572">
                  <c:v>0.78299999999999992</c:v>
                </c:pt>
                <c:pt idx="4573">
                  <c:v>0.64600000000000002</c:v>
                </c:pt>
                <c:pt idx="4574">
                  <c:v>0.39200000000000002</c:v>
                </c:pt>
                <c:pt idx="4575">
                  <c:v>0.20899999999999999</c:v>
                </c:pt>
                <c:pt idx="4576">
                  <c:v>0.12400000000000001</c:v>
                </c:pt>
                <c:pt idx="4577">
                  <c:v>9.5000000000000001E-2</c:v>
                </c:pt>
                <c:pt idx="4578">
                  <c:v>4.7E-2</c:v>
                </c:pt>
                <c:pt idx="4579">
                  <c:v>7.0000000000000001E-3</c:v>
                </c:pt>
                <c:pt idx="4580">
                  <c:v>0</c:v>
                </c:pt>
                <c:pt idx="4581">
                  <c:v>0</c:v>
                </c:pt>
                <c:pt idx="4582">
                  <c:v>0</c:v>
                </c:pt>
                <c:pt idx="4583">
                  <c:v>0</c:v>
                </c:pt>
                <c:pt idx="4584">
                  <c:v>0</c:v>
                </c:pt>
                <c:pt idx="4585">
                  <c:v>0</c:v>
                </c:pt>
                <c:pt idx="4586">
                  <c:v>0</c:v>
                </c:pt>
                <c:pt idx="4587">
                  <c:v>0</c:v>
                </c:pt>
                <c:pt idx="4588">
                  <c:v>1.2999999999999999E-2</c:v>
                </c:pt>
                <c:pt idx="4589">
                  <c:v>0.04</c:v>
                </c:pt>
                <c:pt idx="4590">
                  <c:v>8.5000000000000006E-2</c:v>
                </c:pt>
                <c:pt idx="4591">
                  <c:v>0.156</c:v>
                </c:pt>
                <c:pt idx="4592">
                  <c:v>0.26100000000000001</c:v>
                </c:pt>
                <c:pt idx="4593">
                  <c:v>0.42199999999999999</c:v>
                </c:pt>
                <c:pt idx="4594">
                  <c:v>0.63700000000000001</c:v>
                </c:pt>
                <c:pt idx="4595">
                  <c:v>0.78199999999999992</c:v>
                </c:pt>
                <c:pt idx="4596">
                  <c:v>0.77499999999999991</c:v>
                </c:pt>
                <c:pt idx="4597">
                  <c:v>0.72300000000000009</c:v>
                </c:pt>
                <c:pt idx="4598">
                  <c:v>0.59499999999999997</c:v>
                </c:pt>
                <c:pt idx="4599">
                  <c:v>0.46099999999999997</c:v>
                </c:pt>
                <c:pt idx="4600">
                  <c:v>0.30399999999999999</c:v>
                </c:pt>
                <c:pt idx="4601">
                  <c:v>0.16</c:v>
                </c:pt>
                <c:pt idx="4602">
                  <c:v>6.5000000000000002E-2</c:v>
                </c:pt>
                <c:pt idx="4603">
                  <c:v>0.01</c:v>
                </c:pt>
                <c:pt idx="4604">
                  <c:v>0</c:v>
                </c:pt>
                <c:pt idx="4605">
                  <c:v>0</c:v>
                </c:pt>
                <c:pt idx="4606">
                  <c:v>0</c:v>
                </c:pt>
                <c:pt idx="4607">
                  <c:v>0</c:v>
                </c:pt>
                <c:pt idx="4608">
                  <c:v>0</c:v>
                </c:pt>
                <c:pt idx="4609">
                  <c:v>0</c:v>
                </c:pt>
                <c:pt idx="4610">
                  <c:v>0</c:v>
                </c:pt>
                <c:pt idx="4611">
                  <c:v>1E-3</c:v>
                </c:pt>
                <c:pt idx="4612">
                  <c:v>3.9E-2</c:v>
                </c:pt>
                <c:pt idx="4613">
                  <c:v>0.10199999999999999</c:v>
                </c:pt>
                <c:pt idx="4614">
                  <c:v>0.24</c:v>
                </c:pt>
                <c:pt idx="4615">
                  <c:v>0.4</c:v>
                </c:pt>
                <c:pt idx="4616">
                  <c:v>0.55000000000000004</c:v>
                </c:pt>
                <c:pt idx="4617">
                  <c:v>0.58399999999999996</c:v>
                </c:pt>
                <c:pt idx="4618">
                  <c:v>0.46799999999999997</c:v>
                </c:pt>
                <c:pt idx="4619">
                  <c:v>0.32700000000000001</c:v>
                </c:pt>
                <c:pt idx="4620">
                  <c:v>0.35399999999999998</c:v>
                </c:pt>
                <c:pt idx="4621">
                  <c:v>0.43</c:v>
                </c:pt>
                <c:pt idx="4622">
                  <c:v>0.55000000000000004</c:v>
                </c:pt>
                <c:pt idx="4623">
                  <c:v>0.44600000000000001</c:v>
                </c:pt>
                <c:pt idx="4624">
                  <c:v>0.29199999999999998</c:v>
                </c:pt>
                <c:pt idx="4625">
                  <c:v>0.156</c:v>
                </c:pt>
                <c:pt idx="4626">
                  <c:v>6.0999999999999999E-2</c:v>
                </c:pt>
                <c:pt idx="4627">
                  <c:v>0.01</c:v>
                </c:pt>
                <c:pt idx="4628">
                  <c:v>0</c:v>
                </c:pt>
                <c:pt idx="4629">
                  <c:v>0</c:v>
                </c:pt>
                <c:pt idx="4630">
                  <c:v>0</c:v>
                </c:pt>
                <c:pt idx="4631">
                  <c:v>0</c:v>
                </c:pt>
                <c:pt idx="4632">
                  <c:v>0</c:v>
                </c:pt>
                <c:pt idx="4633">
                  <c:v>0</c:v>
                </c:pt>
                <c:pt idx="4634">
                  <c:v>0</c:v>
                </c:pt>
                <c:pt idx="4635">
                  <c:v>1E-3</c:v>
                </c:pt>
                <c:pt idx="4636">
                  <c:v>3.5999999999999997E-2</c:v>
                </c:pt>
                <c:pt idx="4637">
                  <c:v>9.6000000000000002E-2</c:v>
                </c:pt>
                <c:pt idx="4638">
                  <c:v>0.19700000000000001</c:v>
                </c:pt>
                <c:pt idx="4639">
                  <c:v>0.309</c:v>
                </c:pt>
                <c:pt idx="4640">
                  <c:v>0.503</c:v>
                </c:pt>
                <c:pt idx="4641">
                  <c:v>0.70600000000000007</c:v>
                </c:pt>
                <c:pt idx="4642">
                  <c:v>0.748</c:v>
                </c:pt>
                <c:pt idx="4643">
                  <c:v>0.75800000000000001</c:v>
                </c:pt>
                <c:pt idx="4644">
                  <c:v>0.66599999999999993</c:v>
                </c:pt>
                <c:pt idx="4645">
                  <c:v>0.56499999999999995</c:v>
                </c:pt>
                <c:pt idx="4646">
                  <c:v>0.48199999999999998</c:v>
                </c:pt>
                <c:pt idx="4647">
                  <c:v>0.36099999999999999</c:v>
                </c:pt>
                <c:pt idx="4648">
                  <c:v>0.25700000000000001</c:v>
                </c:pt>
                <c:pt idx="4649">
                  <c:v>0.13400000000000001</c:v>
                </c:pt>
                <c:pt idx="4650">
                  <c:v>5.8000000000000003E-2</c:v>
                </c:pt>
                <c:pt idx="4651">
                  <c:v>8.0000000000000002E-3</c:v>
                </c:pt>
                <c:pt idx="4652">
                  <c:v>0</c:v>
                </c:pt>
                <c:pt idx="4653">
                  <c:v>0</c:v>
                </c:pt>
                <c:pt idx="4654">
                  <c:v>0</c:v>
                </c:pt>
                <c:pt idx="4655">
                  <c:v>0</c:v>
                </c:pt>
                <c:pt idx="4656">
                  <c:v>0</c:v>
                </c:pt>
                <c:pt idx="4657">
                  <c:v>0</c:v>
                </c:pt>
                <c:pt idx="4658">
                  <c:v>0</c:v>
                </c:pt>
                <c:pt idx="4659">
                  <c:v>1E-3</c:v>
                </c:pt>
                <c:pt idx="4660">
                  <c:v>3.5000000000000003E-2</c:v>
                </c:pt>
                <c:pt idx="4661">
                  <c:v>9.7000000000000003E-2</c:v>
                </c:pt>
                <c:pt idx="4662">
                  <c:v>0.21099999999999999</c:v>
                </c:pt>
                <c:pt idx="4663">
                  <c:v>0.316</c:v>
                </c:pt>
                <c:pt idx="4664">
                  <c:v>0.40200000000000002</c:v>
                </c:pt>
                <c:pt idx="4665">
                  <c:v>0.51</c:v>
                </c:pt>
                <c:pt idx="4666">
                  <c:v>0.60299999999999998</c:v>
                </c:pt>
                <c:pt idx="4667">
                  <c:v>0.66400000000000003</c:v>
                </c:pt>
                <c:pt idx="4668">
                  <c:v>0.7</c:v>
                </c:pt>
                <c:pt idx="4669">
                  <c:v>0.67100000000000004</c:v>
                </c:pt>
                <c:pt idx="4670">
                  <c:v>0.54700000000000004</c:v>
                </c:pt>
                <c:pt idx="4671">
                  <c:v>0.38500000000000001</c:v>
                </c:pt>
                <c:pt idx="4672">
                  <c:v>0.21600000000000003</c:v>
                </c:pt>
                <c:pt idx="4673">
                  <c:v>0.13200000000000001</c:v>
                </c:pt>
                <c:pt idx="4674">
                  <c:v>5.6000000000000001E-2</c:v>
                </c:pt>
                <c:pt idx="4675">
                  <c:v>7.0000000000000001E-3</c:v>
                </c:pt>
                <c:pt idx="4676">
                  <c:v>0</c:v>
                </c:pt>
                <c:pt idx="4677">
                  <c:v>0</c:v>
                </c:pt>
                <c:pt idx="4678">
                  <c:v>0</c:v>
                </c:pt>
                <c:pt idx="4679">
                  <c:v>0</c:v>
                </c:pt>
                <c:pt idx="4680">
                  <c:v>0</c:v>
                </c:pt>
                <c:pt idx="4681">
                  <c:v>0</c:v>
                </c:pt>
                <c:pt idx="4682">
                  <c:v>0</c:v>
                </c:pt>
                <c:pt idx="4683">
                  <c:v>1E-3</c:v>
                </c:pt>
                <c:pt idx="4684">
                  <c:v>3.6999999999999998E-2</c:v>
                </c:pt>
                <c:pt idx="4685">
                  <c:v>9.2999999999999999E-2</c:v>
                </c:pt>
                <c:pt idx="4686">
                  <c:v>0.216</c:v>
                </c:pt>
                <c:pt idx="4687">
                  <c:v>0.40799999999999997</c:v>
                </c:pt>
                <c:pt idx="4688">
                  <c:v>0.58799999999999997</c:v>
                </c:pt>
                <c:pt idx="4689">
                  <c:v>0.76800000000000002</c:v>
                </c:pt>
                <c:pt idx="4690">
                  <c:v>0.88800000000000001</c:v>
                </c:pt>
                <c:pt idx="4691">
                  <c:v>0.95399999999999996</c:v>
                </c:pt>
                <c:pt idx="4692">
                  <c:v>0.93599999999999994</c:v>
                </c:pt>
                <c:pt idx="4693">
                  <c:v>0.85599999999999998</c:v>
                </c:pt>
                <c:pt idx="4694">
                  <c:v>0.72099999999999997</c:v>
                </c:pt>
                <c:pt idx="4695">
                  <c:v>0.54500000000000004</c:v>
                </c:pt>
                <c:pt idx="4696">
                  <c:v>0.34700000000000003</c:v>
                </c:pt>
                <c:pt idx="4697">
                  <c:v>0.16199999999999998</c:v>
                </c:pt>
                <c:pt idx="4698">
                  <c:v>5.2999999999999999E-2</c:v>
                </c:pt>
                <c:pt idx="4699">
                  <c:v>8.9999999999999993E-3</c:v>
                </c:pt>
                <c:pt idx="4700">
                  <c:v>0</c:v>
                </c:pt>
                <c:pt idx="4701">
                  <c:v>0</c:v>
                </c:pt>
                <c:pt idx="4702">
                  <c:v>0</c:v>
                </c:pt>
                <c:pt idx="4703">
                  <c:v>0</c:v>
                </c:pt>
                <c:pt idx="4704">
                  <c:v>0</c:v>
                </c:pt>
                <c:pt idx="4705">
                  <c:v>0</c:v>
                </c:pt>
                <c:pt idx="4706">
                  <c:v>0</c:v>
                </c:pt>
                <c:pt idx="4707">
                  <c:v>1E-3</c:v>
                </c:pt>
                <c:pt idx="4708">
                  <c:v>3.5000000000000003E-2</c:v>
                </c:pt>
                <c:pt idx="4709">
                  <c:v>8.5999999999999993E-2</c:v>
                </c:pt>
                <c:pt idx="4710">
                  <c:v>0.251</c:v>
                </c:pt>
                <c:pt idx="4711">
                  <c:v>0.46100000000000002</c:v>
                </c:pt>
                <c:pt idx="4712">
                  <c:v>0.65299999999999991</c:v>
                </c:pt>
                <c:pt idx="4713">
                  <c:v>0.80699999999999994</c:v>
                </c:pt>
                <c:pt idx="4714">
                  <c:v>0.90300000000000002</c:v>
                </c:pt>
                <c:pt idx="4715">
                  <c:v>0.93399999999999994</c:v>
                </c:pt>
                <c:pt idx="4716">
                  <c:v>0.89700000000000002</c:v>
                </c:pt>
                <c:pt idx="4717">
                  <c:v>0.79700000000000004</c:v>
                </c:pt>
                <c:pt idx="4718">
                  <c:v>0.624</c:v>
                </c:pt>
                <c:pt idx="4719">
                  <c:v>0.45800000000000002</c:v>
                </c:pt>
                <c:pt idx="4720">
                  <c:v>0.32</c:v>
                </c:pt>
                <c:pt idx="4721">
                  <c:v>0.15999999999999998</c:v>
                </c:pt>
                <c:pt idx="4722">
                  <c:v>0.05</c:v>
                </c:pt>
                <c:pt idx="4723">
                  <c:v>8.0000000000000002E-3</c:v>
                </c:pt>
                <c:pt idx="4724">
                  <c:v>0</c:v>
                </c:pt>
                <c:pt idx="4725">
                  <c:v>0</c:v>
                </c:pt>
                <c:pt idx="4726">
                  <c:v>0</c:v>
                </c:pt>
                <c:pt idx="4727">
                  <c:v>0</c:v>
                </c:pt>
                <c:pt idx="4728">
                  <c:v>0</c:v>
                </c:pt>
                <c:pt idx="4729">
                  <c:v>0</c:v>
                </c:pt>
                <c:pt idx="4730">
                  <c:v>0</c:v>
                </c:pt>
                <c:pt idx="4731">
                  <c:v>1E-3</c:v>
                </c:pt>
                <c:pt idx="4732">
                  <c:v>3.5000000000000003E-2</c:v>
                </c:pt>
                <c:pt idx="4733">
                  <c:v>8.4000000000000005E-2</c:v>
                </c:pt>
                <c:pt idx="4734">
                  <c:v>0.255</c:v>
                </c:pt>
                <c:pt idx="4735">
                  <c:v>0.45399999999999996</c:v>
                </c:pt>
                <c:pt idx="4736">
                  <c:v>0.64300000000000002</c:v>
                </c:pt>
                <c:pt idx="4737">
                  <c:v>0.79499999999999993</c:v>
                </c:pt>
                <c:pt idx="4738">
                  <c:v>0.88900000000000001</c:v>
                </c:pt>
                <c:pt idx="4739">
                  <c:v>0.90400000000000003</c:v>
                </c:pt>
                <c:pt idx="4740">
                  <c:v>0.85899999999999999</c:v>
                </c:pt>
                <c:pt idx="4741">
                  <c:v>0.77200000000000002</c:v>
                </c:pt>
                <c:pt idx="4742">
                  <c:v>0.63400000000000001</c:v>
                </c:pt>
                <c:pt idx="4743">
                  <c:v>0.45999999999999996</c:v>
                </c:pt>
                <c:pt idx="4744">
                  <c:v>0.29100000000000004</c:v>
                </c:pt>
                <c:pt idx="4745">
                  <c:v>0.14100000000000001</c:v>
                </c:pt>
                <c:pt idx="4746">
                  <c:v>5.0999999999999997E-2</c:v>
                </c:pt>
                <c:pt idx="4747">
                  <c:v>5.0000000000000001E-3</c:v>
                </c:pt>
                <c:pt idx="4748">
                  <c:v>0</c:v>
                </c:pt>
                <c:pt idx="4749">
                  <c:v>0</c:v>
                </c:pt>
                <c:pt idx="4750">
                  <c:v>0</c:v>
                </c:pt>
                <c:pt idx="4751">
                  <c:v>0</c:v>
                </c:pt>
                <c:pt idx="4752">
                  <c:v>0</c:v>
                </c:pt>
                <c:pt idx="4753">
                  <c:v>0</c:v>
                </c:pt>
                <c:pt idx="4754">
                  <c:v>0</c:v>
                </c:pt>
                <c:pt idx="4755">
                  <c:v>0</c:v>
                </c:pt>
                <c:pt idx="4756">
                  <c:v>2.9000000000000001E-2</c:v>
                </c:pt>
                <c:pt idx="4757">
                  <c:v>0.10200000000000001</c:v>
                </c:pt>
                <c:pt idx="4758">
                  <c:v>0.23599999999999999</c:v>
                </c:pt>
                <c:pt idx="4759">
                  <c:v>0.375</c:v>
                </c:pt>
                <c:pt idx="4760">
                  <c:v>0.432</c:v>
                </c:pt>
                <c:pt idx="4761">
                  <c:v>0.44399999999999995</c:v>
                </c:pt>
                <c:pt idx="4762">
                  <c:v>0.55000000000000004</c:v>
                </c:pt>
                <c:pt idx="4763">
                  <c:v>0.49099999999999999</c:v>
                </c:pt>
                <c:pt idx="4764">
                  <c:v>0.315</c:v>
                </c:pt>
                <c:pt idx="4765">
                  <c:v>0.26</c:v>
                </c:pt>
                <c:pt idx="4766">
                  <c:v>0.378</c:v>
                </c:pt>
                <c:pt idx="4767">
                  <c:v>0.372</c:v>
                </c:pt>
                <c:pt idx="4768">
                  <c:v>0.21999999999999997</c:v>
                </c:pt>
                <c:pt idx="4769">
                  <c:v>9.0999999999999998E-2</c:v>
                </c:pt>
                <c:pt idx="4770">
                  <c:v>0.04</c:v>
                </c:pt>
                <c:pt idx="4771">
                  <c:v>6.0000000000000001E-3</c:v>
                </c:pt>
                <c:pt idx="4772">
                  <c:v>0</c:v>
                </c:pt>
                <c:pt idx="4773">
                  <c:v>0</c:v>
                </c:pt>
                <c:pt idx="4774">
                  <c:v>0</c:v>
                </c:pt>
                <c:pt idx="4775">
                  <c:v>0</c:v>
                </c:pt>
                <c:pt idx="4776">
                  <c:v>0</c:v>
                </c:pt>
                <c:pt idx="4777">
                  <c:v>0</c:v>
                </c:pt>
                <c:pt idx="4778">
                  <c:v>0</c:v>
                </c:pt>
                <c:pt idx="4779">
                  <c:v>1E-3</c:v>
                </c:pt>
                <c:pt idx="4780">
                  <c:v>3.2000000000000001E-2</c:v>
                </c:pt>
                <c:pt idx="4781">
                  <c:v>9.5000000000000001E-2</c:v>
                </c:pt>
                <c:pt idx="4782">
                  <c:v>0.21000000000000002</c:v>
                </c:pt>
                <c:pt idx="4783">
                  <c:v>0.32499999999999996</c:v>
                </c:pt>
                <c:pt idx="4784">
                  <c:v>0.51899999999999991</c:v>
                </c:pt>
                <c:pt idx="4785">
                  <c:v>0.69300000000000006</c:v>
                </c:pt>
                <c:pt idx="4786">
                  <c:v>0.81400000000000006</c:v>
                </c:pt>
                <c:pt idx="4787">
                  <c:v>0.82300000000000006</c:v>
                </c:pt>
                <c:pt idx="4788">
                  <c:v>0.77</c:v>
                </c:pt>
                <c:pt idx="4789">
                  <c:v>0.70399999999999996</c:v>
                </c:pt>
                <c:pt idx="4790">
                  <c:v>0.60599999999999998</c:v>
                </c:pt>
                <c:pt idx="4791">
                  <c:v>0.48699999999999999</c:v>
                </c:pt>
                <c:pt idx="4792">
                  <c:v>0.316</c:v>
                </c:pt>
                <c:pt idx="4793">
                  <c:v>0.14300000000000002</c:v>
                </c:pt>
                <c:pt idx="4794">
                  <c:v>4.9000000000000002E-2</c:v>
                </c:pt>
                <c:pt idx="4795">
                  <c:v>5.0000000000000001E-3</c:v>
                </c:pt>
                <c:pt idx="4796">
                  <c:v>0</c:v>
                </c:pt>
                <c:pt idx="4797">
                  <c:v>0</c:v>
                </c:pt>
                <c:pt idx="4798">
                  <c:v>0</c:v>
                </c:pt>
                <c:pt idx="4799">
                  <c:v>0</c:v>
                </c:pt>
                <c:pt idx="4800">
                  <c:v>0</c:v>
                </c:pt>
                <c:pt idx="4801">
                  <c:v>0</c:v>
                </c:pt>
                <c:pt idx="4802">
                  <c:v>0</c:v>
                </c:pt>
                <c:pt idx="4803">
                  <c:v>0</c:v>
                </c:pt>
                <c:pt idx="4804">
                  <c:v>3.2000000000000001E-2</c:v>
                </c:pt>
                <c:pt idx="4805">
                  <c:v>9.5000000000000001E-2</c:v>
                </c:pt>
                <c:pt idx="4806">
                  <c:v>0.192</c:v>
                </c:pt>
                <c:pt idx="4807">
                  <c:v>0.26200000000000001</c:v>
                </c:pt>
                <c:pt idx="4808">
                  <c:v>0.246</c:v>
                </c:pt>
                <c:pt idx="4809">
                  <c:v>0.34200000000000003</c:v>
                </c:pt>
                <c:pt idx="4810">
                  <c:v>0.71699999999999997</c:v>
                </c:pt>
                <c:pt idx="4811">
                  <c:v>0.86799999999999999</c:v>
                </c:pt>
                <c:pt idx="4812">
                  <c:v>0.77299999999999991</c:v>
                </c:pt>
                <c:pt idx="4813">
                  <c:v>0.622</c:v>
                </c:pt>
                <c:pt idx="4814">
                  <c:v>0.45100000000000001</c:v>
                </c:pt>
                <c:pt idx="4815">
                  <c:v>0.30199999999999999</c:v>
                </c:pt>
                <c:pt idx="4816">
                  <c:v>0.20600000000000002</c:v>
                </c:pt>
                <c:pt idx="4817">
                  <c:v>0.13700000000000001</c:v>
                </c:pt>
                <c:pt idx="4818">
                  <c:v>5.8000000000000003E-2</c:v>
                </c:pt>
                <c:pt idx="4819">
                  <c:v>6.0000000000000001E-3</c:v>
                </c:pt>
                <c:pt idx="4820">
                  <c:v>0</c:v>
                </c:pt>
                <c:pt idx="4821">
                  <c:v>0</c:v>
                </c:pt>
                <c:pt idx="4822">
                  <c:v>0</c:v>
                </c:pt>
                <c:pt idx="4823">
                  <c:v>0</c:v>
                </c:pt>
                <c:pt idx="4824">
                  <c:v>0</c:v>
                </c:pt>
                <c:pt idx="4825">
                  <c:v>0</c:v>
                </c:pt>
                <c:pt idx="4826">
                  <c:v>0</c:v>
                </c:pt>
                <c:pt idx="4827">
                  <c:v>0</c:v>
                </c:pt>
                <c:pt idx="4828">
                  <c:v>3.2000000000000001E-2</c:v>
                </c:pt>
                <c:pt idx="4829">
                  <c:v>8.299999999999999E-2</c:v>
                </c:pt>
                <c:pt idx="4830">
                  <c:v>0.24299999999999999</c:v>
                </c:pt>
                <c:pt idx="4831">
                  <c:v>0.42199999999999999</c:v>
                </c:pt>
                <c:pt idx="4832">
                  <c:v>0.59699999999999998</c:v>
                </c:pt>
                <c:pt idx="4833">
                  <c:v>0.66200000000000003</c:v>
                </c:pt>
                <c:pt idx="4834">
                  <c:v>0.72399999999999998</c:v>
                </c:pt>
                <c:pt idx="4835">
                  <c:v>0.85299999999999998</c:v>
                </c:pt>
                <c:pt idx="4836">
                  <c:v>0.86399999999999999</c:v>
                </c:pt>
                <c:pt idx="4837">
                  <c:v>0.79300000000000004</c:v>
                </c:pt>
                <c:pt idx="4838">
                  <c:v>0.66100000000000003</c:v>
                </c:pt>
                <c:pt idx="4839">
                  <c:v>0.51300000000000001</c:v>
                </c:pt>
                <c:pt idx="4840">
                  <c:v>0.33299999999999996</c:v>
                </c:pt>
                <c:pt idx="4841">
                  <c:v>0.155</c:v>
                </c:pt>
                <c:pt idx="4842">
                  <c:v>5.1999999999999998E-2</c:v>
                </c:pt>
                <c:pt idx="4843">
                  <c:v>5.0000000000000001E-3</c:v>
                </c:pt>
                <c:pt idx="4844">
                  <c:v>0</c:v>
                </c:pt>
                <c:pt idx="4845">
                  <c:v>0</c:v>
                </c:pt>
                <c:pt idx="4846">
                  <c:v>0</c:v>
                </c:pt>
                <c:pt idx="4847">
                  <c:v>0</c:v>
                </c:pt>
                <c:pt idx="4848">
                  <c:v>0</c:v>
                </c:pt>
                <c:pt idx="4849">
                  <c:v>0</c:v>
                </c:pt>
                <c:pt idx="4850">
                  <c:v>0</c:v>
                </c:pt>
                <c:pt idx="4851">
                  <c:v>0</c:v>
                </c:pt>
                <c:pt idx="4852">
                  <c:v>0.03</c:v>
                </c:pt>
                <c:pt idx="4853">
                  <c:v>7.6999999999999999E-2</c:v>
                </c:pt>
                <c:pt idx="4854">
                  <c:v>0.13700000000000001</c:v>
                </c:pt>
                <c:pt idx="4855">
                  <c:v>0.26</c:v>
                </c:pt>
                <c:pt idx="4856">
                  <c:v>0.52600000000000002</c:v>
                </c:pt>
                <c:pt idx="4857">
                  <c:v>0.61599999999999999</c:v>
                </c:pt>
                <c:pt idx="4858">
                  <c:v>0.60499999999999998</c:v>
                </c:pt>
                <c:pt idx="4859">
                  <c:v>0.66100000000000003</c:v>
                </c:pt>
                <c:pt idx="4860">
                  <c:v>0.76400000000000001</c:v>
                </c:pt>
                <c:pt idx="4861">
                  <c:v>0.753</c:v>
                </c:pt>
                <c:pt idx="4862">
                  <c:v>0.623</c:v>
                </c:pt>
                <c:pt idx="4863">
                  <c:v>0.42899999999999999</c:v>
                </c:pt>
                <c:pt idx="4864">
                  <c:v>0.26500000000000001</c:v>
                </c:pt>
                <c:pt idx="4865">
                  <c:v>0.13500000000000001</c:v>
                </c:pt>
                <c:pt idx="4866">
                  <c:v>5.2999999999999999E-2</c:v>
                </c:pt>
                <c:pt idx="4867">
                  <c:v>5.0000000000000001E-3</c:v>
                </c:pt>
                <c:pt idx="4868">
                  <c:v>0</c:v>
                </c:pt>
                <c:pt idx="4869">
                  <c:v>0</c:v>
                </c:pt>
                <c:pt idx="4870">
                  <c:v>0</c:v>
                </c:pt>
                <c:pt idx="4871">
                  <c:v>0</c:v>
                </c:pt>
                <c:pt idx="4872">
                  <c:v>0</c:v>
                </c:pt>
                <c:pt idx="4873">
                  <c:v>0</c:v>
                </c:pt>
                <c:pt idx="4874">
                  <c:v>0</c:v>
                </c:pt>
                <c:pt idx="4875">
                  <c:v>0</c:v>
                </c:pt>
                <c:pt idx="4876">
                  <c:v>0.03</c:v>
                </c:pt>
                <c:pt idx="4877">
                  <c:v>7.4999999999999997E-2</c:v>
                </c:pt>
                <c:pt idx="4878">
                  <c:v>0.245</c:v>
                </c:pt>
                <c:pt idx="4879">
                  <c:v>0.44600000000000001</c:v>
                </c:pt>
                <c:pt idx="4880">
                  <c:v>0.63600000000000001</c:v>
                </c:pt>
                <c:pt idx="4881">
                  <c:v>0.79299999999999993</c:v>
                </c:pt>
                <c:pt idx="4882">
                  <c:v>0.89800000000000002</c:v>
                </c:pt>
                <c:pt idx="4883">
                  <c:v>0.94299999999999995</c:v>
                </c:pt>
                <c:pt idx="4884">
                  <c:v>0.92199999999999993</c:v>
                </c:pt>
                <c:pt idx="4885">
                  <c:v>0.84099999999999997</c:v>
                </c:pt>
                <c:pt idx="4886">
                  <c:v>0.70699999999999996</c:v>
                </c:pt>
                <c:pt idx="4887">
                  <c:v>0.53100000000000003</c:v>
                </c:pt>
                <c:pt idx="4888">
                  <c:v>0.33600000000000002</c:v>
                </c:pt>
                <c:pt idx="4889">
                  <c:v>0.152</c:v>
                </c:pt>
                <c:pt idx="4890">
                  <c:v>4.8000000000000001E-2</c:v>
                </c:pt>
                <c:pt idx="4891">
                  <c:v>5.0000000000000001E-3</c:v>
                </c:pt>
                <c:pt idx="4892">
                  <c:v>0</c:v>
                </c:pt>
                <c:pt idx="4893">
                  <c:v>0</c:v>
                </c:pt>
                <c:pt idx="4894">
                  <c:v>0</c:v>
                </c:pt>
                <c:pt idx="4895">
                  <c:v>0</c:v>
                </c:pt>
                <c:pt idx="4896">
                  <c:v>0</c:v>
                </c:pt>
                <c:pt idx="4897">
                  <c:v>0</c:v>
                </c:pt>
                <c:pt idx="4898">
                  <c:v>0</c:v>
                </c:pt>
                <c:pt idx="4899">
                  <c:v>1E-3</c:v>
                </c:pt>
                <c:pt idx="4900">
                  <c:v>2.9000000000000001E-2</c:v>
                </c:pt>
                <c:pt idx="4901">
                  <c:v>7.6999999999999999E-2</c:v>
                </c:pt>
                <c:pt idx="4902">
                  <c:v>0.24099999999999999</c:v>
                </c:pt>
                <c:pt idx="4903">
                  <c:v>0.43600000000000005</c:v>
                </c:pt>
                <c:pt idx="4904">
                  <c:v>0.621</c:v>
                </c:pt>
                <c:pt idx="4905">
                  <c:v>0.77100000000000002</c:v>
                </c:pt>
                <c:pt idx="4906">
                  <c:v>0.871</c:v>
                </c:pt>
                <c:pt idx="4907">
                  <c:v>0.91100000000000003</c:v>
                </c:pt>
                <c:pt idx="4908">
                  <c:v>0.875</c:v>
                </c:pt>
                <c:pt idx="4909">
                  <c:v>0.79</c:v>
                </c:pt>
                <c:pt idx="4910">
                  <c:v>0.65500000000000003</c:v>
                </c:pt>
                <c:pt idx="4911">
                  <c:v>0.48199999999999998</c:v>
                </c:pt>
                <c:pt idx="4912">
                  <c:v>0.307</c:v>
                </c:pt>
                <c:pt idx="4913">
                  <c:v>0.14599999999999999</c:v>
                </c:pt>
                <c:pt idx="4914">
                  <c:v>4.9000000000000002E-2</c:v>
                </c:pt>
                <c:pt idx="4915">
                  <c:v>4.0000000000000001E-3</c:v>
                </c:pt>
                <c:pt idx="4916">
                  <c:v>0</c:v>
                </c:pt>
                <c:pt idx="4917">
                  <c:v>0</c:v>
                </c:pt>
                <c:pt idx="4918">
                  <c:v>0</c:v>
                </c:pt>
                <c:pt idx="4919">
                  <c:v>0</c:v>
                </c:pt>
                <c:pt idx="4920">
                  <c:v>0</c:v>
                </c:pt>
                <c:pt idx="4921">
                  <c:v>0</c:v>
                </c:pt>
                <c:pt idx="4922">
                  <c:v>0</c:v>
                </c:pt>
                <c:pt idx="4923">
                  <c:v>0</c:v>
                </c:pt>
                <c:pt idx="4924">
                  <c:v>2.8000000000000001E-2</c:v>
                </c:pt>
                <c:pt idx="4925">
                  <c:v>8.900000000000001E-2</c:v>
                </c:pt>
                <c:pt idx="4926">
                  <c:v>0.20500000000000002</c:v>
                </c:pt>
                <c:pt idx="4927">
                  <c:v>0.318</c:v>
                </c:pt>
                <c:pt idx="4928">
                  <c:v>0.434</c:v>
                </c:pt>
                <c:pt idx="4929">
                  <c:v>0.53</c:v>
                </c:pt>
                <c:pt idx="4930">
                  <c:v>0.62</c:v>
                </c:pt>
                <c:pt idx="4931">
                  <c:v>0.68199999999999994</c:v>
                </c:pt>
                <c:pt idx="4932">
                  <c:v>0.72499999999999998</c:v>
                </c:pt>
                <c:pt idx="4933">
                  <c:v>0.68599999999999994</c:v>
                </c:pt>
                <c:pt idx="4934">
                  <c:v>0.57299999999999995</c:v>
                </c:pt>
                <c:pt idx="4935">
                  <c:v>0.42499999999999999</c:v>
                </c:pt>
                <c:pt idx="4936">
                  <c:v>0.26900000000000002</c:v>
                </c:pt>
                <c:pt idx="4937">
                  <c:v>0.13300000000000001</c:v>
                </c:pt>
                <c:pt idx="4938">
                  <c:v>4.5999999999999999E-2</c:v>
                </c:pt>
                <c:pt idx="4939">
                  <c:v>3.0000000000000001E-3</c:v>
                </c:pt>
                <c:pt idx="4940">
                  <c:v>0</c:v>
                </c:pt>
                <c:pt idx="4941">
                  <c:v>0</c:v>
                </c:pt>
                <c:pt idx="4942">
                  <c:v>0</c:v>
                </c:pt>
                <c:pt idx="4943">
                  <c:v>0</c:v>
                </c:pt>
                <c:pt idx="4944">
                  <c:v>0</c:v>
                </c:pt>
                <c:pt idx="4945">
                  <c:v>0</c:v>
                </c:pt>
                <c:pt idx="4946">
                  <c:v>0</c:v>
                </c:pt>
                <c:pt idx="4947">
                  <c:v>0</c:v>
                </c:pt>
                <c:pt idx="4948">
                  <c:v>2.3E-2</c:v>
                </c:pt>
                <c:pt idx="4949">
                  <c:v>8.4000000000000005E-2</c:v>
                </c:pt>
                <c:pt idx="4950">
                  <c:v>0.16300000000000001</c:v>
                </c:pt>
                <c:pt idx="4951">
                  <c:v>0.28200000000000003</c:v>
                </c:pt>
                <c:pt idx="4952">
                  <c:v>0.441</c:v>
                </c:pt>
                <c:pt idx="4953">
                  <c:v>0.628</c:v>
                </c:pt>
                <c:pt idx="4954">
                  <c:v>0.77899999999999991</c:v>
                </c:pt>
                <c:pt idx="4955">
                  <c:v>0.82299999999999995</c:v>
                </c:pt>
                <c:pt idx="4956">
                  <c:v>0.80299999999999994</c:v>
                </c:pt>
                <c:pt idx="4957">
                  <c:v>0.71300000000000008</c:v>
                </c:pt>
                <c:pt idx="4958">
                  <c:v>0.54400000000000004</c:v>
                </c:pt>
                <c:pt idx="4959">
                  <c:v>0.38400000000000001</c:v>
                </c:pt>
                <c:pt idx="4960">
                  <c:v>0.24</c:v>
                </c:pt>
                <c:pt idx="4961">
                  <c:v>0.112</c:v>
                </c:pt>
                <c:pt idx="4962">
                  <c:v>3.5000000000000003E-2</c:v>
                </c:pt>
                <c:pt idx="4963">
                  <c:v>2E-3</c:v>
                </c:pt>
                <c:pt idx="4964">
                  <c:v>0</c:v>
                </c:pt>
                <c:pt idx="4965">
                  <c:v>0</c:v>
                </c:pt>
                <c:pt idx="4966">
                  <c:v>0</c:v>
                </c:pt>
                <c:pt idx="4967">
                  <c:v>0</c:v>
                </c:pt>
                <c:pt idx="4968">
                  <c:v>0</c:v>
                </c:pt>
                <c:pt idx="4969">
                  <c:v>0</c:v>
                </c:pt>
                <c:pt idx="4970">
                  <c:v>0</c:v>
                </c:pt>
                <c:pt idx="4971">
                  <c:v>0</c:v>
                </c:pt>
                <c:pt idx="4972">
                  <c:v>2.5000000000000001E-2</c:v>
                </c:pt>
                <c:pt idx="4973">
                  <c:v>9.5000000000000001E-2</c:v>
                </c:pt>
                <c:pt idx="4974">
                  <c:v>0.19900000000000001</c:v>
                </c:pt>
                <c:pt idx="4975">
                  <c:v>0.27400000000000002</c:v>
                </c:pt>
                <c:pt idx="4976">
                  <c:v>0.29599999999999999</c:v>
                </c:pt>
                <c:pt idx="4977">
                  <c:v>0.22199999999999998</c:v>
                </c:pt>
                <c:pt idx="4978">
                  <c:v>0.219</c:v>
                </c:pt>
                <c:pt idx="4979">
                  <c:v>0.253</c:v>
                </c:pt>
                <c:pt idx="4980">
                  <c:v>0.28300000000000003</c:v>
                </c:pt>
                <c:pt idx="4981">
                  <c:v>0.24199999999999999</c:v>
                </c:pt>
                <c:pt idx="4982">
                  <c:v>0.18099999999999999</c:v>
                </c:pt>
                <c:pt idx="4983">
                  <c:v>0.12000000000000001</c:v>
                </c:pt>
                <c:pt idx="4984">
                  <c:v>8.1000000000000003E-2</c:v>
                </c:pt>
                <c:pt idx="4985">
                  <c:v>4.7E-2</c:v>
                </c:pt>
                <c:pt idx="4986">
                  <c:v>1.6E-2</c:v>
                </c:pt>
                <c:pt idx="4987">
                  <c:v>1E-3</c:v>
                </c:pt>
                <c:pt idx="4988">
                  <c:v>0</c:v>
                </c:pt>
                <c:pt idx="4989">
                  <c:v>0</c:v>
                </c:pt>
                <c:pt idx="4990">
                  <c:v>0</c:v>
                </c:pt>
                <c:pt idx="4991">
                  <c:v>0</c:v>
                </c:pt>
                <c:pt idx="4992">
                  <c:v>0</c:v>
                </c:pt>
                <c:pt idx="4993">
                  <c:v>0</c:v>
                </c:pt>
                <c:pt idx="4994">
                  <c:v>0</c:v>
                </c:pt>
                <c:pt idx="4995">
                  <c:v>0</c:v>
                </c:pt>
                <c:pt idx="4996">
                  <c:v>1.2E-2</c:v>
                </c:pt>
                <c:pt idx="4997">
                  <c:v>5.6000000000000001E-2</c:v>
                </c:pt>
                <c:pt idx="4998">
                  <c:v>0.11900000000000001</c:v>
                </c:pt>
                <c:pt idx="4999">
                  <c:v>0.18</c:v>
                </c:pt>
                <c:pt idx="5000">
                  <c:v>0.22899999999999998</c:v>
                </c:pt>
                <c:pt idx="5001">
                  <c:v>0.26200000000000001</c:v>
                </c:pt>
                <c:pt idx="5002">
                  <c:v>0.28700000000000003</c:v>
                </c:pt>
                <c:pt idx="5003">
                  <c:v>0.30600000000000005</c:v>
                </c:pt>
                <c:pt idx="5004">
                  <c:v>0.29200000000000004</c:v>
                </c:pt>
                <c:pt idx="5005">
                  <c:v>0.30000000000000004</c:v>
                </c:pt>
                <c:pt idx="5006">
                  <c:v>0.29699999999999999</c:v>
                </c:pt>
                <c:pt idx="5007">
                  <c:v>0.26</c:v>
                </c:pt>
                <c:pt idx="5008">
                  <c:v>0.19700000000000001</c:v>
                </c:pt>
                <c:pt idx="5009">
                  <c:v>0.11499999999999999</c:v>
                </c:pt>
                <c:pt idx="5010">
                  <c:v>4.2000000000000003E-2</c:v>
                </c:pt>
                <c:pt idx="5011">
                  <c:v>2E-3</c:v>
                </c:pt>
                <c:pt idx="5012">
                  <c:v>0</c:v>
                </c:pt>
                <c:pt idx="5013">
                  <c:v>0</c:v>
                </c:pt>
                <c:pt idx="5014">
                  <c:v>0</c:v>
                </c:pt>
                <c:pt idx="5015">
                  <c:v>0</c:v>
                </c:pt>
                <c:pt idx="5016">
                  <c:v>0</c:v>
                </c:pt>
                <c:pt idx="5017">
                  <c:v>0</c:v>
                </c:pt>
                <c:pt idx="5018">
                  <c:v>0</c:v>
                </c:pt>
                <c:pt idx="5019">
                  <c:v>0</c:v>
                </c:pt>
                <c:pt idx="5020">
                  <c:v>2.1999999999999999E-2</c:v>
                </c:pt>
                <c:pt idx="5021">
                  <c:v>6.9000000000000006E-2</c:v>
                </c:pt>
                <c:pt idx="5022">
                  <c:v>0.23899999999999999</c:v>
                </c:pt>
                <c:pt idx="5023">
                  <c:v>0.443</c:v>
                </c:pt>
                <c:pt idx="5024">
                  <c:v>0.63900000000000001</c:v>
                </c:pt>
                <c:pt idx="5025">
                  <c:v>0.79999999999999993</c:v>
                </c:pt>
                <c:pt idx="5026">
                  <c:v>0.90899999999999992</c:v>
                </c:pt>
                <c:pt idx="5027">
                  <c:v>0.95599999999999996</c:v>
                </c:pt>
                <c:pt idx="5028">
                  <c:v>0.93799999999999994</c:v>
                </c:pt>
                <c:pt idx="5029">
                  <c:v>0.85499999999999998</c:v>
                </c:pt>
                <c:pt idx="5030">
                  <c:v>0.71699999999999997</c:v>
                </c:pt>
                <c:pt idx="5031">
                  <c:v>0.53600000000000003</c:v>
                </c:pt>
                <c:pt idx="5032">
                  <c:v>0.33600000000000002</c:v>
                </c:pt>
                <c:pt idx="5033">
                  <c:v>0.14700000000000002</c:v>
                </c:pt>
                <c:pt idx="5034">
                  <c:v>4.1000000000000002E-2</c:v>
                </c:pt>
                <c:pt idx="5035">
                  <c:v>2E-3</c:v>
                </c:pt>
                <c:pt idx="5036">
                  <c:v>0</c:v>
                </c:pt>
                <c:pt idx="5037">
                  <c:v>0</c:v>
                </c:pt>
                <c:pt idx="5038">
                  <c:v>0</c:v>
                </c:pt>
                <c:pt idx="5039">
                  <c:v>0</c:v>
                </c:pt>
                <c:pt idx="5040">
                  <c:v>0</c:v>
                </c:pt>
                <c:pt idx="5041">
                  <c:v>0</c:v>
                </c:pt>
                <c:pt idx="5042">
                  <c:v>0</c:v>
                </c:pt>
                <c:pt idx="5043">
                  <c:v>0</c:v>
                </c:pt>
                <c:pt idx="5044">
                  <c:v>2.1999999999999999E-2</c:v>
                </c:pt>
                <c:pt idx="5045">
                  <c:v>6.9000000000000006E-2</c:v>
                </c:pt>
                <c:pt idx="5046">
                  <c:v>0.24</c:v>
                </c:pt>
                <c:pt idx="5047">
                  <c:v>0.44099999999999995</c:v>
                </c:pt>
                <c:pt idx="5048">
                  <c:v>0.63200000000000001</c:v>
                </c:pt>
                <c:pt idx="5049">
                  <c:v>0.79099999999999993</c:v>
                </c:pt>
                <c:pt idx="5050">
                  <c:v>0.89400000000000002</c:v>
                </c:pt>
                <c:pt idx="5051">
                  <c:v>0.9</c:v>
                </c:pt>
                <c:pt idx="5052">
                  <c:v>0.79800000000000004</c:v>
                </c:pt>
                <c:pt idx="5053">
                  <c:v>0.68700000000000006</c:v>
                </c:pt>
                <c:pt idx="5054">
                  <c:v>0.63800000000000001</c:v>
                </c:pt>
                <c:pt idx="5055">
                  <c:v>0.5</c:v>
                </c:pt>
                <c:pt idx="5056">
                  <c:v>0.3</c:v>
                </c:pt>
                <c:pt idx="5057">
                  <c:v>0.13700000000000001</c:v>
                </c:pt>
                <c:pt idx="5058">
                  <c:v>4.3999999999999997E-2</c:v>
                </c:pt>
                <c:pt idx="5059">
                  <c:v>2E-3</c:v>
                </c:pt>
                <c:pt idx="5060">
                  <c:v>0</c:v>
                </c:pt>
                <c:pt idx="5061">
                  <c:v>0</c:v>
                </c:pt>
                <c:pt idx="5062">
                  <c:v>0</c:v>
                </c:pt>
                <c:pt idx="5063">
                  <c:v>0</c:v>
                </c:pt>
                <c:pt idx="5064">
                  <c:v>0</c:v>
                </c:pt>
                <c:pt idx="5065">
                  <c:v>0</c:v>
                </c:pt>
                <c:pt idx="5066">
                  <c:v>0</c:v>
                </c:pt>
                <c:pt idx="5067">
                  <c:v>0</c:v>
                </c:pt>
                <c:pt idx="5068">
                  <c:v>1.9E-2</c:v>
                </c:pt>
                <c:pt idx="5069">
                  <c:v>7.1999999999999995E-2</c:v>
                </c:pt>
                <c:pt idx="5070">
                  <c:v>0.14499999999999999</c:v>
                </c:pt>
                <c:pt idx="5071">
                  <c:v>0.247</c:v>
                </c:pt>
                <c:pt idx="5072">
                  <c:v>0.39900000000000002</c:v>
                </c:pt>
                <c:pt idx="5073">
                  <c:v>0.57599999999999996</c:v>
                </c:pt>
                <c:pt idx="5074">
                  <c:v>0.68600000000000005</c:v>
                </c:pt>
                <c:pt idx="5075">
                  <c:v>0.67799999999999994</c:v>
                </c:pt>
                <c:pt idx="5076">
                  <c:v>0.58800000000000008</c:v>
                </c:pt>
                <c:pt idx="5077">
                  <c:v>0.55400000000000005</c:v>
                </c:pt>
                <c:pt idx="5078">
                  <c:v>0.48399999999999999</c:v>
                </c:pt>
                <c:pt idx="5079">
                  <c:v>0.38300000000000001</c:v>
                </c:pt>
                <c:pt idx="5080">
                  <c:v>0.23100000000000001</c:v>
                </c:pt>
                <c:pt idx="5081">
                  <c:v>0.115</c:v>
                </c:pt>
                <c:pt idx="5082">
                  <c:v>4.1000000000000002E-2</c:v>
                </c:pt>
                <c:pt idx="5083">
                  <c:v>2E-3</c:v>
                </c:pt>
                <c:pt idx="5084">
                  <c:v>0</c:v>
                </c:pt>
                <c:pt idx="5085">
                  <c:v>0</c:v>
                </c:pt>
                <c:pt idx="5086">
                  <c:v>0</c:v>
                </c:pt>
                <c:pt idx="5087">
                  <c:v>0</c:v>
                </c:pt>
                <c:pt idx="5088">
                  <c:v>0</c:v>
                </c:pt>
                <c:pt idx="5089">
                  <c:v>0</c:v>
                </c:pt>
                <c:pt idx="5090">
                  <c:v>0</c:v>
                </c:pt>
                <c:pt idx="5091">
                  <c:v>0</c:v>
                </c:pt>
                <c:pt idx="5092">
                  <c:v>0.02</c:v>
                </c:pt>
                <c:pt idx="5093">
                  <c:v>6.9000000000000006E-2</c:v>
                </c:pt>
                <c:pt idx="5094">
                  <c:v>0.23599999999999999</c:v>
                </c:pt>
                <c:pt idx="5095">
                  <c:v>0.43599999999999994</c:v>
                </c:pt>
                <c:pt idx="5096">
                  <c:v>0.622</c:v>
                </c:pt>
                <c:pt idx="5097">
                  <c:v>0.77200000000000002</c:v>
                </c:pt>
                <c:pt idx="5098">
                  <c:v>0.85899999999999999</c:v>
                </c:pt>
                <c:pt idx="5099">
                  <c:v>0.89400000000000002</c:v>
                </c:pt>
                <c:pt idx="5100">
                  <c:v>0.84099999999999997</c:v>
                </c:pt>
                <c:pt idx="5101">
                  <c:v>0.68100000000000005</c:v>
                </c:pt>
                <c:pt idx="5102">
                  <c:v>0.434</c:v>
                </c:pt>
                <c:pt idx="5103">
                  <c:v>0.28800000000000003</c:v>
                </c:pt>
                <c:pt idx="5104">
                  <c:v>0.23399999999999999</c:v>
                </c:pt>
                <c:pt idx="5105">
                  <c:v>0.115</c:v>
                </c:pt>
                <c:pt idx="5106">
                  <c:v>3.9E-2</c:v>
                </c:pt>
                <c:pt idx="5107">
                  <c:v>1E-3</c:v>
                </c:pt>
                <c:pt idx="5108">
                  <c:v>0</c:v>
                </c:pt>
                <c:pt idx="5109">
                  <c:v>0</c:v>
                </c:pt>
                <c:pt idx="5110">
                  <c:v>0</c:v>
                </c:pt>
                <c:pt idx="5111">
                  <c:v>0</c:v>
                </c:pt>
                <c:pt idx="5112">
                  <c:v>0</c:v>
                </c:pt>
                <c:pt idx="5113">
                  <c:v>0</c:v>
                </c:pt>
                <c:pt idx="5114">
                  <c:v>0</c:v>
                </c:pt>
                <c:pt idx="5115">
                  <c:v>0</c:v>
                </c:pt>
                <c:pt idx="5116">
                  <c:v>1.9E-2</c:v>
                </c:pt>
                <c:pt idx="5117">
                  <c:v>7.1000000000000008E-2</c:v>
                </c:pt>
                <c:pt idx="5118">
                  <c:v>0.22999999999999998</c:v>
                </c:pt>
                <c:pt idx="5119">
                  <c:v>0.42500000000000004</c:v>
                </c:pt>
                <c:pt idx="5120">
                  <c:v>0.61099999999999999</c:v>
                </c:pt>
                <c:pt idx="5121">
                  <c:v>0.755</c:v>
                </c:pt>
                <c:pt idx="5122">
                  <c:v>0.84499999999999997</c:v>
                </c:pt>
                <c:pt idx="5123">
                  <c:v>0.85199999999999998</c:v>
                </c:pt>
                <c:pt idx="5124">
                  <c:v>0.80800000000000005</c:v>
                </c:pt>
                <c:pt idx="5125">
                  <c:v>0.69100000000000006</c:v>
                </c:pt>
                <c:pt idx="5126">
                  <c:v>0.55099999999999993</c:v>
                </c:pt>
                <c:pt idx="5127">
                  <c:v>0.4</c:v>
                </c:pt>
                <c:pt idx="5128">
                  <c:v>0.23099999999999998</c:v>
                </c:pt>
                <c:pt idx="5129">
                  <c:v>0.121</c:v>
                </c:pt>
                <c:pt idx="5130">
                  <c:v>3.5999999999999997E-2</c:v>
                </c:pt>
                <c:pt idx="5131">
                  <c:v>1E-3</c:v>
                </c:pt>
                <c:pt idx="5132">
                  <c:v>0</c:v>
                </c:pt>
                <c:pt idx="5133">
                  <c:v>0</c:v>
                </c:pt>
                <c:pt idx="5134">
                  <c:v>0</c:v>
                </c:pt>
                <c:pt idx="5135">
                  <c:v>0</c:v>
                </c:pt>
                <c:pt idx="5136">
                  <c:v>0</c:v>
                </c:pt>
                <c:pt idx="5137">
                  <c:v>0</c:v>
                </c:pt>
                <c:pt idx="5138">
                  <c:v>0</c:v>
                </c:pt>
                <c:pt idx="5139">
                  <c:v>0</c:v>
                </c:pt>
                <c:pt idx="5140">
                  <c:v>1.7999999999999999E-2</c:v>
                </c:pt>
                <c:pt idx="5141">
                  <c:v>7.2000000000000008E-2</c:v>
                </c:pt>
                <c:pt idx="5142">
                  <c:v>0.22700000000000001</c:v>
                </c:pt>
                <c:pt idx="5143">
                  <c:v>0.41599999999999998</c:v>
                </c:pt>
                <c:pt idx="5144">
                  <c:v>0.59899999999999998</c:v>
                </c:pt>
                <c:pt idx="5145">
                  <c:v>0.67900000000000005</c:v>
                </c:pt>
                <c:pt idx="5146">
                  <c:v>0.84599999999999997</c:v>
                </c:pt>
                <c:pt idx="5147">
                  <c:v>0.85</c:v>
                </c:pt>
                <c:pt idx="5148">
                  <c:v>0.77400000000000002</c:v>
                </c:pt>
                <c:pt idx="5149">
                  <c:v>0.71100000000000008</c:v>
                </c:pt>
                <c:pt idx="5150">
                  <c:v>0.53899999999999992</c:v>
                </c:pt>
                <c:pt idx="5151">
                  <c:v>0.316</c:v>
                </c:pt>
                <c:pt idx="5152">
                  <c:v>0.18</c:v>
                </c:pt>
                <c:pt idx="5153">
                  <c:v>9.799999999999999E-2</c:v>
                </c:pt>
                <c:pt idx="5154">
                  <c:v>2.4E-2</c:v>
                </c:pt>
                <c:pt idx="5155">
                  <c:v>0</c:v>
                </c:pt>
                <c:pt idx="5156">
                  <c:v>0</c:v>
                </c:pt>
                <c:pt idx="5157">
                  <c:v>0</c:v>
                </c:pt>
                <c:pt idx="5158">
                  <c:v>0</c:v>
                </c:pt>
                <c:pt idx="5159">
                  <c:v>0</c:v>
                </c:pt>
                <c:pt idx="5160">
                  <c:v>0</c:v>
                </c:pt>
                <c:pt idx="5161">
                  <c:v>0</c:v>
                </c:pt>
                <c:pt idx="5162">
                  <c:v>0</c:v>
                </c:pt>
                <c:pt idx="5163">
                  <c:v>0</c:v>
                </c:pt>
                <c:pt idx="5164">
                  <c:v>1.7000000000000001E-2</c:v>
                </c:pt>
                <c:pt idx="5165">
                  <c:v>7.5999999999999998E-2</c:v>
                </c:pt>
                <c:pt idx="5166">
                  <c:v>0.20300000000000001</c:v>
                </c:pt>
                <c:pt idx="5167">
                  <c:v>0.39500000000000002</c:v>
                </c:pt>
                <c:pt idx="5168">
                  <c:v>0.60399999999999998</c:v>
                </c:pt>
                <c:pt idx="5169">
                  <c:v>0.77100000000000002</c:v>
                </c:pt>
                <c:pt idx="5170">
                  <c:v>0.871</c:v>
                </c:pt>
                <c:pt idx="5171">
                  <c:v>0.876</c:v>
                </c:pt>
                <c:pt idx="5172">
                  <c:v>0.78699999999999992</c:v>
                </c:pt>
                <c:pt idx="5173">
                  <c:v>0.50900000000000001</c:v>
                </c:pt>
                <c:pt idx="5174">
                  <c:v>0.26800000000000002</c:v>
                </c:pt>
                <c:pt idx="5175">
                  <c:v>0.215</c:v>
                </c:pt>
                <c:pt idx="5176">
                  <c:v>0.13800000000000001</c:v>
                </c:pt>
                <c:pt idx="5177">
                  <c:v>5.1000000000000004E-2</c:v>
                </c:pt>
                <c:pt idx="5178">
                  <c:v>1.6E-2</c:v>
                </c:pt>
                <c:pt idx="5179">
                  <c:v>0</c:v>
                </c:pt>
                <c:pt idx="5180">
                  <c:v>0</c:v>
                </c:pt>
                <c:pt idx="5181">
                  <c:v>0</c:v>
                </c:pt>
                <c:pt idx="5182">
                  <c:v>0</c:v>
                </c:pt>
                <c:pt idx="5183">
                  <c:v>0</c:v>
                </c:pt>
                <c:pt idx="5184">
                  <c:v>0</c:v>
                </c:pt>
                <c:pt idx="5185">
                  <c:v>0</c:v>
                </c:pt>
                <c:pt idx="5186">
                  <c:v>0</c:v>
                </c:pt>
                <c:pt idx="5187">
                  <c:v>0</c:v>
                </c:pt>
                <c:pt idx="5188">
                  <c:v>0.01</c:v>
                </c:pt>
                <c:pt idx="5189">
                  <c:v>5.5E-2</c:v>
                </c:pt>
                <c:pt idx="5190">
                  <c:v>0.151</c:v>
                </c:pt>
                <c:pt idx="5191">
                  <c:v>0.25800000000000001</c:v>
                </c:pt>
                <c:pt idx="5192">
                  <c:v>0.38900000000000001</c:v>
                </c:pt>
                <c:pt idx="5193">
                  <c:v>0.55400000000000005</c:v>
                </c:pt>
                <c:pt idx="5194">
                  <c:v>0.64900000000000002</c:v>
                </c:pt>
                <c:pt idx="5195">
                  <c:v>0.73599999999999999</c:v>
                </c:pt>
                <c:pt idx="5196">
                  <c:v>0.7669999999999999</c:v>
                </c:pt>
                <c:pt idx="5197">
                  <c:v>0.74099999999999999</c:v>
                </c:pt>
                <c:pt idx="5198">
                  <c:v>0.60599999999999998</c:v>
                </c:pt>
                <c:pt idx="5199">
                  <c:v>0.371</c:v>
                </c:pt>
                <c:pt idx="5200">
                  <c:v>0.216</c:v>
                </c:pt>
                <c:pt idx="5201">
                  <c:v>0.11</c:v>
                </c:pt>
                <c:pt idx="5202">
                  <c:v>3.2000000000000001E-2</c:v>
                </c:pt>
                <c:pt idx="5203">
                  <c:v>0</c:v>
                </c:pt>
                <c:pt idx="5204">
                  <c:v>0</c:v>
                </c:pt>
                <c:pt idx="5205">
                  <c:v>0</c:v>
                </c:pt>
                <c:pt idx="5206">
                  <c:v>0</c:v>
                </c:pt>
                <c:pt idx="5207">
                  <c:v>0</c:v>
                </c:pt>
                <c:pt idx="5208">
                  <c:v>0</c:v>
                </c:pt>
                <c:pt idx="5209">
                  <c:v>0</c:v>
                </c:pt>
                <c:pt idx="5210">
                  <c:v>0</c:v>
                </c:pt>
                <c:pt idx="5211">
                  <c:v>0</c:v>
                </c:pt>
                <c:pt idx="5212">
                  <c:v>8.9999999999999993E-3</c:v>
                </c:pt>
                <c:pt idx="5213">
                  <c:v>5.6000000000000001E-2</c:v>
                </c:pt>
                <c:pt idx="5214">
                  <c:v>0.14000000000000001</c:v>
                </c:pt>
                <c:pt idx="5215">
                  <c:v>0.22499999999999998</c:v>
                </c:pt>
                <c:pt idx="5216">
                  <c:v>0.312</c:v>
                </c:pt>
                <c:pt idx="5217">
                  <c:v>0.40900000000000003</c:v>
                </c:pt>
                <c:pt idx="5218">
                  <c:v>0.52900000000000003</c:v>
                </c:pt>
                <c:pt idx="5219">
                  <c:v>0.36299999999999999</c:v>
                </c:pt>
                <c:pt idx="5220">
                  <c:v>0.312</c:v>
                </c:pt>
                <c:pt idx="5221">
                  <c:v>0.48399999999999999</c:v>
                </c:pt>
                <c:pt idx="5222">
                  <c:v>0.64900000000000002</c:v>
                </c:pt>
                <c:pt idx="5223">
                  <c:v>0.47299999999999998</c:v>
                </c:pt>
                <c:pt idx="5224">
                  <c:v>0.27500000000000002</c:v>
                </c:pt>
                <c:pt idx="5225">
                  <c:v>0.107</c:v>
                </c:pt>
                <c:pt idx="5226">
                  <c:v>2.5999999999999999E-2</c:v>
                </c:pt>
                <c:pt idx="5227">
                  <c:v>0</c:v>
                </c:pt>
                <c:pt idx="5228">
                  <c:v>0</c:v>
                </c:pt>
                <c:pt idx="5229">
                  <c:v>0</c:v>
                </c:pt>
                <c:pt idx="5230">
                  <c:v>0</c:v>
                </c:pt>
                <c:pt idx="5231">
                  <c:v>0</c:v>
                </c:pt>
                <c:pt idx="5232">
                  <c:v>0</c:v>
                </c:pt>
                <c:pt idx="5233">
                  <c:v>0</c:v>
                </c:pt>
                <c:pt idx="5234">
                  <c:v>0</c:v>
                </c:pt>
                <c:pt idx="5235">
                  <c:v>0</c:v>
                </c:pt>
                <c:pt idx="5236">
                  <c:v>1.2999999999999999E-2</c:v>
                </c:pt>
                <c:pt idx="5237">
                  <c:v>6.8000000000000005E-2</c:v>
                </c:pt>
                <c:pt idx="5238">
                  <c:v>0.20400000000000001</c:v>
                </c:pt>
                <c:pt idx="5239">
                  <c:v>0.33099999999999996</c:v>
                </c:pt>
                <c:pt idx="5240">
                  <c:v>0.45200000000000001</c:v>
                </c:pt>
                <c:pt idx="5241">
                  <c:v>0.70499999999999996</c:v>
                </c:pt>
                <c:pt idx="5242">
                  <c:v>0.79100000000000004</c:v>
                </c:pt>
                <c:pt idx="5243">
                  <c:v>0.81900000000000006</c:v>
                </c:pt>
                <c:pt idx="5244">
                  <c:v>0.82500000000000007</c:v>
                </c:pt>
                <c:pt idx="5245">
                  <c:v>0.77</c:v>
                </c:pt>
                <c:pt idx="5246">
                  <c:v>0.63400000000000001</c:v>
                </c:pt>
                <c:pt idx="5247">
                  <c:v>0.47099999999999997</c:v>
                </c:pt>
                <c:pt idx="5248">
                  <c:v>0.29199999999999998</c:v>
                </c:pt>
                <c:pt idx="5249">
                  <c:v>0.13</c:v>
                </c:pt>
                <c:pt idx="5250">
                  <c:v>3.4000000000000002E-2</c:v>
                </c:pt>
                <c:pt idx="5251">
                  <c:v>0</c:v>
                </c:pt>
                <c:pt idx="5252">
                  <c:v>0</c:v>
                </c:pt>
                <c:pt idx="5253">
                  <c:v>0</c:v>
                </c:pt>
                <c:pt idx="5254">
                  <c:v>0</c:v>
                </c:pt>
                <c:pt idx="5255">
                  <c:v>0</c:v>
                </c:pt>
                <c:pt idx="5256">
                  <c:v>0</c:v>
                </c:pt>
                <c:pt idx="5257">
                  <c:v>0</c:v>
                </c:pt>
                <c:pt idx="5258">
                  <c:v>0</c:v>
                </c:pt>
                <c:pt idx="5259">
                  <c:v>0</c:v>
                </c:pt>
                <c:pt idx="5260">
                  <c:v>1.2999999999999999E-2</c:v>
                </c:pt>
                <c:pt idx="5261">
                  <c:v>6.9000000000000006E-2</c:v>
                </c:pt>
                <c:pt idx="5262">
                  <c:v>0.16499999999999998</c:v>
                </c:pt>
                <c:pt idx="5263">
                  <c:v>0.373</c:v>
                </c:pt>
                <c:pt idx="5264">
                  <c:v>0.59000000000000008</c:v>
                </c:pt>
                <c:pt idx="5265">
                  <c:v>0.68100000000000005</c:v>
                </c:pt>
                <c:pt idx="5266">
                  <c:v>0.72199999999999998</c:v>
                </c:pt>
                <c:pt idx="5267">
                  <c:v>0.81200000000000006</c:v>
                </c:pt>
                <c:pt idx="5268">
                  <c:v>0.81899999999999995</c:v>
                </c:pt>
                <c:pt idx="5269">
                  <c:v>0.41600000000000004</c:v>
                </c:pt>
                <c:pt idx="5270">
                  <c:v>0.36699999999999999</c:v>
                </c:pt>
                <c:pt idx="5271">
                  <c:v>0.33400000000000002</c:v>
                </c:pt>
                <c:pt idx="5272">
                  <c:v>0.20699999999999999</c:v>
                </c:pt>
                <c:pt idx="5273">
                  <c:v>0.11599999999999999</c:v>
                </c:pt>
                <c:pt idx="5274">
                  <c:v>3.2000000000000001E-2</c:v>
                </c:pt>
                <c:pt idx="5275">
                  <c:v>0</c:v>
                </c:pt>
                <c:pt idx="5276">
                  <c:v>0</c:v>
                </c:pt>
                <c:pt idx="5277">
                  <c:v>0</c:v>
                </c:pt>
                <c:pt idx="5278">
                  <c:v>0</c:v>
                </c:pt>
                <c:pt idx="5279">
                  <c:v>0</c:v>
                </c:pt>
                <c:pt idx="5280">
                  <c:v>0</c:v>
                </c:pt>
                <c:pt idx="5281">
                  <c:v>0</c:v>
                </c:pt>
                <c:pt idx="5282">
                  <c:v>0</c:v>
                </c:pt>
                <c:pt idx="5283">
                  <c:v>0</c:v>
                </c:pt>
                <c:pt idx="5284">
                  <c:v>4.0000000000000001E-3</c:v>
                </c:pt>
                <c:pt idx="5285">
                  <c:v>5.0999999999999997E-2</c:v>
                </c:pt>
                <c:pt idx="5286">
                  <c:v>0.17400000000000002</c:v>
                </c:pt>
                <c:pt idx="5287">
                  <c:v>0.36299999999999999</c:v>
                </c:pt>
                <c:pt idx="5288">
                  <c:v>0.53</c:v>
                </c:pt>
                <c:pt idx="5289">
                  <c:v>0.58599999999999997</c:v>
                </c:pt>
                <c:pt idx="5290">
                  <c:v>0.45899999999999996</c:v>
                </c:pt>
                <c:pt idx="5291">
                  <c:v>0.32999999999999996</c:v>
                </c:pt>
                <c:pt idx="5292">
                  <c:v>0.185</c:v>
                </c:pt>
                <c:pt idx="5293">
                  <c:v>0.21000000000000002</c:v>
                </c:pt>
                <c:pt idx="5294">
                  <c:v>0.189</c:v>
                </c:pt>
                <c:pt idx="5295">
                  <c:v>0.158</c:v>
                </c:pt>
                <c:pt idx="5296">
                  <c:v>0.125</c:v>
                </c:pt>
                <c:pt idx="5297">
                  <c:v>6.5000000000000002E-2</c:v>
                </c:pt>
                <c:pt idx="5298">
                  <c:v>2.1000000000000001E-2</c:v>
                </c:pt>
                <c:pt idx="5299">
                  <c:v>0</c:v>
                </c:pt>
                <c:pt idx="5300">
                  <c:v>0</c:v>
                </c:pt>
                <c:pt idx="5301">
                  <c:v>0</c:v>
                </c:pt>
                <c:pt idx="5302">
                  <c:v>0</c:v>
                </c:pt>
                <c:pt idx="5303">
                  <c:v>0</c:v>
                </c:pt>
                <c:pt idx="5304">
                  <c:v>0</c:v>
                </c:pt>
                <c:pt idx="5305">
                  <c:v>0</c:v>
                </c:pt>
                <c:pt idx="5306">
                  <c:v>0</c:v>
                </c:pt>
                <c:pt idx="5307">
                  <c:v>0</c:v>
                </c:pt>
                <c:pt idx="5308">
                  <c:v>8.9999999999999993E-3</c:v>
                </c:pt>
                <c:pt idx="5309">
                  <c:v>6.4000000000000001E-2</c:v>
                </c:pt>
                <c:pt idx="5310">
                  <c:v>0.151</c:v>
                </c:pt>
                <c:pt idx="5311">
                  <c:v>0.33499999999999996</c:v>
                </c:pt>
                <c:pt idx="5312">
                  <c:v>0.59099999999999997</c:v>
                </c:pt>
                <c:pt idx="5313">
                  <c:v>0.754</c:v>
                </c:pt>
                <c:pt idx="5314">
                  <c:v>0.89400000000000002</c:v>
                </c:pt>
                <c:pt idx="5315">
                  <c:v>0.94499999999999995</c:v>
                </c:pt>
                <c:pt idx="5316">
                  <c:v>0.91100000000000003</c:v>
                </c:pt>
                <c:pt idx="5317">
                  <c:v>0.82199999999999995</c:v>
                </c:pt>
                <c:pt idx="5318">
                  <c:v>0.63700000000000001</c:v>
                </c:pt>
                <c:pt idx="5319">
                  <c:v>0.40800000000000003</c:v>
                </c:pt>
                <c:pt idx="5320">
                  <c:v>0.27800000000000002</c:v>
                </c:pt>
                <c:pt idx="5321">
                  <c:v>0.124</c:v>
                </c:pt>
                <c:pt idx="5322">
                  <c:v>2.9000000000000001E-2</c:v>
                </c:pt>
                <c:pt idx="5323">
                  <c:v>0</c:v>
                </c:pt>
                <c:pt idx="5324">
                  <c:v>0</c:v>
                </c:pt>
                <c:pt idx="5325">
                  <c:v>0</c:v>
                </c:pt>
                <c:pt idx="5326">
                  <c:v>0</c:v>
                </c:pt>
                <c:pt idx="5327">
                  <c:v>0</c:v>
                </c:pt>
                <c:pt idx="5328">
                  <c:v>0</c:v>
                </c:pt>
                <c:pt idx="5329">
                  <c:v>0</c:v>
                </c:pt>
                <c:pt idx="5330">
                  <c:v>0</c:v>
                </c:pt>
                <c:pt idx="5331">
                  <c:v>0</c:v>
                </c:pt>
                <c:pt idx="5332">
                  <c:v>8.9999999999999993E-3</c:v>
                </c:pt>
                <c:pt idx="5333">
                  <c:v>5.7000000000000002E-2</c:v>
                </c:pt>
                <c:pt idx="5334">
                  <c:v>0.127</c:v>
                </c:pt>
                <c:pt idx="5335">
                  <c:v>0.16899999999999998</c:v>
                </c:pt>
                <c:pt idx="5336">
                  <c:v>0.216</c:v>
                </c:pt>
                <c:pt idx="5337">
                  <c:v>0.31</c:v>
                </c:pt>
                <c:pt idx="5338">
                  <c:v>0.64800000000000002</c:v>
                </c:pt>
                <c:pt idx="5339">
                  <c:v>0.8879999999999999</c:v>
                </c:pt>
                <c:pt idx="5340">
                  <c:v>0.35900000000000004</c:v>
                </c:pt>
                <c:pt idx="5341">
                  <c:v>0.32</c:v>
                </c:pt>
                <c:pt idx="5342">
                  <c:v>0.33799999999999997</c:v>
                </c:pt>
                <c:pt idx="5343">
                  <c:v>0.30399999999999999</c:v>
                </c:pt>
                <c:pt idx="5344">
                  <c:v>0.22599999999999998</c:v>
                </c:pt>
                <c:pt idx="5345">
                  <c:v>0.10099999999999999</c:v>
                </c:pt>
                <c:pt idx="5346">
                  <c:v>2.3E-2</c:v>
                </c:pt>
                <c:pt idx="5347">
                  <c:v>0</c:v>
                </c:pt>
                <c:pt idx="5348">
                  <c:v>0</c:v>
                </c:pt>
                <c:pt idx="5349">
                  <c:v>0</c:v>
                </c:pt>
                <c:pt idx="5350">
                  <c:v>0</c:v>
                </c:pt>
                <c:pt idx="5351">
                  <c:v>0</c:v>
                </c:pt>
                <c:pt idx="5352">
                  <c:v>0</c:v>
                </c:pt>
                <c:pt idx="5353">
                  <c:v>0</c:v>
                </c:pt>
                <c:pt idx="5354">
                  <c:v>0</c:v>
                </c:pt>
                <c:pt idx="5355">
                  <c:v>0</c:v>
                </c:pt>
                <c:pt idx="5356">
                  <c:v>8.9999999999999993E-3</c:v>
                </c:pt>
                <c:pt idx="5357">
                  <c:v>6.3E-2</c:v>
                </c:pt>
                <c:pt idx="5358">
                  <c:v>0.217</c:v>
                </c:pt>
                <c:pt idx="5359">
                  <c:v>0.40899999999999997</c:v>
                </c:pt>
                <c:pt idx="5360">
                  <c:v>0.58200000000000007</c:v>
                </c:pt>
                <c:pt idx="5361">
                  <c:v>0.68600000000000005</c:v>
                </c:pt>
                <c:pt idx="5362">
                  <c:v>0.71799999999999997</c:v>
                </c:pt>
                <c:pt idx="5363">
                  <c:v>0.66599999999999993</c:v>
                </c:pt>
                <c:pt idx="5364">
                  <c:v>0.52699999999999991</c:v>
                </c:pt>
                <c:pt idx="5365">
                  <c:v>0.42699999999999994</c:v>
                </c:pt>
                <c:pt idx="5366">
                  <c:v>0.221</c:v>
                </c:pt>
                <c:pt idx="5367">
                  <c:v>0.17599999999999999</c:v>
                </c:pt>
                <c:pt idx="5368">
                  <c:v>0.13600000000000001</c:v>
                </c:pt>
                <c:pt idx="5369">
                  <c:v>8.3000000000000004E-2</c:v>
                </c:pt>
                <c:pt idx="5370">
                  <c:v>2.1000000000000001E-2</c:v>
                </c:pt>
                <c:pt idx="5371">
                  <c:v>0</c:v>
                </c:pt>
                <c:pt idx="5372">
                  <c:v>0</c:v>
                </c:pt>
                <c:pt idx="5373">
                  <c:v>0</c:v>
                </c:pt>
                <c:pt idx="5374">
                  <c:v>0</c:v>
                </c:pt>
                <c:pt idx="5375">
                  <c:v>0</c:v>
                </c:pt>
                <c:pt idx="5376">
                  <c:v>0</c:v>
                </c:pt>
                <c:pt idx="5377">
                  <c:v>0</c:v>
                </c:pt>
                <c:pt idx="5378">
                  <c:v>0</c:v>
                </c:pt>
                <c:pt idx="5379">
                  <c:v>0</c:v>
                </c:pt>
                <c:pt idx="5380">
                  <c:v>8.0000000000000002E-3</c:v>
                </c:pt>
                <c:pt idx="5381">
                  <c:v>6.2E-2</c:v>
                </c:pt>
                <c:pt idx="5382">
                  <c:v>0.20900000000000002</c:v>
                </c:pt>
                <c:pt idx="5383">
                  <c:v>0.39699999999999996</c:v>
                </c:pt>
                <c:pt idx="5384">
                  <c:v>0.56800000000000006</c:v>
                </c:pt>
                <c:pt idx="5385">
                  <c:v>0.68900000000000006</c:v>
                </c:pt>
                <c:pt idx="5386">
                  <c:v>0.69</c:v>
                </c:pt>
                <c:pt idx="5387">
                  <c:v>0.497</c:v>
                </c:pt>
                <c:pt idx="5388">
                  <c:v>0.36599999999999999</c:v>
                </c:pt>
                <c:pt idx="5389">
                  <c:v>0.45900000000000002</c:v>
                </c:pt>
                <c:pt idx="5390">
                  <c:v>0.46899999999999997</c:v>
                </c:pt>
                <c:pt idx="5391">
                  <c:v>0.29699999999999999</c:v>
                </c:pt>
                <c:pt idx="5392">
                  <c:v>0.21500000000000002</c:v>
                </c:pt>
                <c:pt idx="5393">
                  <c:v>0.10900000000000001</c:v>
                </c:pt>
                <c:pt idx="5394">
                  <c:v>2.3E-2</c:v>
                </c:pt>
                <c:pt idx="5395">
                  <c:v>0</c:v>
                </c:pt>
                <c:pt idx="5396">
                  <c:v>0</c:v>
                </c:pt>
                <c:pt idx="5397">
                  <c:v>0</c:v>
                </c:pt>
                <c:pt idx="5398">
                  <c:v>0</c:v>
                </c:pt>
                <c:pt idx="5399">
                  <c:v>0</c:v>
                </c:pt>
                <c:pt idx="5400">
                  <c:v>0</c:v>
                </c:pt>
                <c:pt idx="5401">
                  <c:v>0</c:v>
                </c:pt>
                <c:pt idx="5402">
                  <c:v>0</c:v>
                </c:pt>
                <c:pt idx="5403">
                  <c:v>0</c:v>
                </c:pt>
                <c:pt idx="5404">
                  <c:v>8.0000000000000002E-3</c:v>
                </c:pt>
                <c:pt idx="5405">
                  <c:v>6.2E-2</c:v>
                </c:pt>
                <c:pt idx="5406">
                  <c:v>0.20800000000000002</c:v>
                </c:pt>
                <c:pt idx="5407">
                  <c:v>0.41700000000000004</c:v>
                </c:pt>
                <c:pt idx="5408">
                  <c:v>0.60299999999999998</c:v>
                </c:pt>
                <c:pt idx="5409">
                  <c:v>0.72</c:v>
                </c:pt>
                <c:pt idx="5410">
                  <c:v>0.65100000000000002</c:v>
                </c:pt>
                <c:pt idx="5411">
                  <c:v>0.41599999999999998</c:v>
                </c:pt>
                <c:pt idx="5412">
                  <c:v>0.26200000000000001</c:v>
                </c:pt>
                <c:pt idx="5413">
                  <c:v>0.26300000000000001</c:v>
                </c:pt>
                <c:pt idx="5414">
                  <c:v>0.311</c:v>
                </c:pt>
                <c:pt idx="5415">
                  <c:v>0.26200000000000001</c:v>
                </c:pt>
                <c:pt idx="5416">
                  <c:v>0.18</c:v>
                </c:pt>
                <c:pt idx="5417">
                  <c:v>7.5999999999999998E-2</c:v>
                </c:pt>
                <c:pt idx="5418">
                  <c:v>1.2999999999999999E-2</c:v>
                </c:pt>
                <c:pt idx="5419">
                  <c:v>0</c:v>
                </c:pt>
                <c:pt idx="5420">
                  <c:v>0</c:v>
                </c:pt>
                <c:pt idx="5421">
                  <c:v>0</c:v>
                </c:pt>
                <c:pt idx="5422">
                  <c:v>0</c:v>
                </c:pt>
                <c:pt idx="5423">
                  <c:v>0</c:v>
                </c:pt>
                <c:pt idx="5424">
                  <c:v>0</c:v>
                </c:pt>
                <c:pt idx="5425">
                  <c:v>0</c:v>
                </c:pt>
                <c:pt idx="5426">
                  <c:v>0</c:v>
                </c:pt>
                <c:pt idx="5427">
                  <c:v>0</c:v>
                </c:pt>
                <c:pt idx="5428">
                  <c:v>3.0000000000000001E-3</c:v>
                </c:pt>
                <c:pt idx="5429">
                  <c:v>3.7999999999999999E-2</c:v>
                </c:pt>
                <c:pt idx="5430">
                  <c:v>0.13100000000000001</c:v>
                </c:pt>
                <c:pt idx="5431">
                  <c:v>0.27300000000000002</c:v>
                </c:pt>
                <c:pt idx="5432">
                  <c:v>0.45100000000000001</c:v>
                </c:pt>
                <c:pt idx="5433">
                  <c:v>0.58399999999999996</c:v>
                </c:pt>
                <c:pt idx="5434">
                  <c:v>0.48799999999999999</c:v>
                </c:pt>
                <c:pt idx="5435">
                  <c:v>0.46599999999999997</c:v>
                </c:pt>
                <c:pt idx="5436">
                  <c:v>0.54700000000000004</c:v>
                </c:pt>
                <c:pt idx="5437">
                  <c:v>0.62</c:v>
                </c:pt>
                <c:pt idx="5438">
                  <c:v>0.56299999999999994</c:v>
                </c:pt>
                <c:pt idx="5439">
                  <c:v>0.40200000000000002</c:v>
                </c:pt>
                <c:pt idx="5440">
                  <c:v>0.24399999999999999</c:v>
                </c:pt>
                <c:pt idx="5441">
                  <c:v>0.10300000000000001</c:v>
                </c:pt>
                <c:pt idx="5442">
                  <c:v>0.02</c:v>
                </c:pt>
                <c:pt idx="5443">
                  <c:v>0</c:v>
                </c:pt>
                <c:pt idx="5444">
                  <c:v>0</c:v>
                </c:pt>
                <c:pt idx="5445">
                  <c:v>0</c:v>
                </c:pt>
                <c:pt idx="5446">
                  <c:v>0</c:v>
                </c:pt>
                <c:pt idx="5447">
                  <c:v>0</c:v>
                </c:pt>
                <c:pt idx="5448">
                  <c:v>0</c:v>
                </c:pt>
                <c:pt idx="5449">
                  <c:v>0</c:v>
                </c:pt>
                <c:pt idx="5450">
                  <c:v>0</c:v>
                </c:pt>
                <c:pt idx="5451">
                  <c:v>0</c:v>
                </c:pt>
                <c:pt idx="5452">
                  <c:v>5.0000000000000001E-3</c:v>
                </c:pt>
                <c:pt idx="5453">
                  <c:v>5.8000000000000003E-2</c:v>
                </c:pt>
                <c:pt idx="5454">
                  <c:v>0.17699999999999999</c:v>
                </c:pt>
                <c:pt idx="5455">
                  <c:v>0.24199999999999999</c:v>
                </c:pt>
                <c:pt idx="5456">
                  <c:v>0.216</c:v>
                </c:pt>
                <c:pt idx="5457">
                  <c:v>0.40600000000000003</c:v>
                </c:pt>
                <c:pt idx="5458">
                  <c:v>0.74399999999999999</c:v>
                </c:pt>
                <c:pt idx="5459">
                  <c:v>0.69500000000000006</c:v>
                </c:pt>
                <c:pt idx="5460">
                  <c:v>0.59800000000000009</c:v>
                </c:pt>
                <c:pt idx="5461">
                  <c:v>0.628</c:v>
                </c:pt>
                <c:pt idx="5462">
                  <c:v>0.32400000000000001</c:v>
                </c:pt>
                <c:pt idx="5463">
                  <c:v>0.14200000000000002</c:v>
                </c:pt>
                <c:pt idx="5464">
                  <c:v>8.5000000000000006E-2</c:v>
                </c:pt>
                <c:pt idx="5465">
                  <c:v>3.6999999999999998E-2</c:v>
                </c:pt>
                <c:pt idx="5466">
                  <c:v>7.0000000000000001E-3</c:v>
                </c:pt>
                <c:pt idx="5467">
                  <c:v>0</c:v>
                </c:pt>
                <c:pt idx="5468">
                  <c:v>0</c:v>
                </c:pt>
                <c:pt idx="5469">
                  <c:v>0</c:v>
                </c:pt>
                <c:pt idx="5470">
                  <c:v>0</c:v>
                </c:pt>
                <c:pt idx="5471">
                  <c:v>0</c:v>
                </c:pt>
                <c:pt idx="5472">
                  <c:v>0</c:v>
                </c:pt>
                <c:pt idx="5473">
                  <c:v>0</c:v>
                </c:pt>
                <c:pt idx="5474">
                  <c:v>0</c:v>
                </c:pt>
                <c:pt idx="5475">
                  <c:v>0</c:v>
                </c:pt>
                <c:pt idx="5476">
                  <c:v>2E-3</c:v>
                </c:pt>
                <c:pt idx="5477">
                  <c:v>3.1E-2</c:v>
                </c:pt>
                <c:pt idx="5478">
                  <c:v>7.9000000000000001E-2</c:v>
                </c:pt>
                <c:pt idx="5479">
                  <c:v>0.12300000000000001</c:v>
                </c:pt>
                <c:pt idx="5480">
                  <c:v>0.157</c:v>
                </c:pt>
                <c:pt idx="5481">
                  <c:v>0.20200000000000001</c:v>
                </c:pt>
                <c:pt idx="5482">
                  <c:v>0.23599999999999999</c:v>
                </c:pt>
                <c:pt idx="5483">
                  <c:v>0.248</c:v>
                </c:pt>
                <c:pt idx="5484">
                  <c:v>0.36399999999999999</c:v>
                </c:pt>
                <c:pt idx="5485">
                  <c:v>0.20500000000000002</c:v>
                </c:pt>
                <c:pt idx="5486">
                  <c:v>0.161</c:v>
                </c:pt>
                <c:pt idx="5487">
                  <c:v>0.158</c:v>
                </c:pt>
                <c:pt idx="5488">
                  <c:v>9.9000000000000005E-2</c:v>
                </c:pt>
                <c:pt idx="5489">
                  <c:v>0.04</c:v>
                </c:pt>
                <c:pt idx="5490">
                  <c:v>7.0000000000000001E-3</c:v>
                </c:pt>
                <c:pt idx="5491">
                  <c:v>0</c:v>
                </c:pt>
                <c:pt idx="5492">
                  <c:v>0</c:v>
                </c:pt>
                <c:pt idx="5493">
                  <c:v>0</c:v>
                </c:pt>
                <c:pt idx="5494">
                  <c:v>0</c:v>
                </c:pt>
                <c:pt idx="5495">
                  <c:v>0</c:v>
                </c:pt>
                <c:pt idx="5496">
                  <c:v>0</c:v>
                </c:pt>
                <c:pt idx="5497">
                  <c:v>0</c:v>
                </c:pt>
                <c:pt idx="5498">
                  <c:v>0</c:v>
                </c:pt>
                <c:pt idx="5499">
                  <c:v>0</c:v>
                </c:pt>
                <c:pt idx="5500">
                  <c:v>1E-3</c:v>
                </c:pt>
                <c:pt idx="5501">
                  <c:v>1.2999999999999999E-2</c:v>
                </c:pt>
                <c:pt idx="5502">
                  <c:v>3.7999999999999999E-2</c:v>
                </c:pt>
                <c:pt idx="5503">
                  <c:v>7.5999999999999998E-2</c:v>
                </c:pt>
                <c:pt idx="5504">
                  <c:v>0.105</c:v>
                </c:pt>
                <c:pt idx="5505">
                  <c:v>0.14200000000000002</c:v>
                </c:pt>
                <c:pt idx="5506">
                  <c:v>0.193</c:v>
                </c:pt>
                <c:pt idx="5507">
                  <c:v>0.27700000000000002</c:v>
                </c:pt>
                <c:pt idx="5508">
                  <c:v>0.33899999999999997</c:v>
                </c:pt>
                <c:pt idx="5509">
                  <c:v>0.42499999999999999</c:v>
                </c:pt>
                <c:pt idx="5510">
                  <c:v>0.40900000000000003</c:v>
                </c:pt>
                <c:pt idx="5511">
                  <c:v>0.314</c:v>
                </c:pt>
                <c:pt idx="5512">
                  <c:v>0.22999999999999998</c:v>
                </c:pt>
                <c:pt idx="5513">
                  <c:v>9.9000000000000005E-2</c:v>
                </c:pt>
                <c:pt idx="5514">
                  <c:v>1.7999999999999999E-2</c:v>
                </c:pt>
                <c:pt idx="5515">
                  <c:v>0</c:v>
                </c:pt>
                <c:pt idx="5516">
                  <c:v>0</c:v>
                </c:pt>
                <c:pt idx="5517">
                  <c:v>0</c:v>
                </c:pt>
                <c:pt idx="5518">
                  <c:v>0</c:v>
                </c:pt>
                <c:pt idx="5519">
                  <c:v>0</c:v>
                </c:pt>
                <c:pt idx="5520">
                  <c:v>0</c:v>
                </c:pt>
                <c:pt idx="5521">
                  <c:v>0</c:v>
                </c:pt>
                <c:pt idx="5522">
                  <c:v>0</c:v>
                </c:pt>
                <c:pt idx="5523">
                  <c:v>0</c:v>
                </c:pt>
                <c:pt idx="5524">
                  <c:v>4.0000000000000001E-3</c:v>
                </c:pt>
                <c:pt idx="5525">
                  <c:v>4.7E-2</c:v>
                </c:pt>
                <c:pt idx="5526">
                  <c:v>0.20800000000000002</c:v>
                </c:pt>
                <c:pt idx="5527">
                  <c:v>0.41300000000000003</c:v>
                </c:pt>
                <c:pt idx="5528">
                  <c:v>0.59899999999999998</c:v>
                </c:pt>
                <c:pt idx="5529">
                  <c:v>0.74199999999999999</c:v>
                </c:pt>
                <c:pt idx="5530">
                  <c:v>0.84299999999999997</c:v>
                </c:pt>
                <c:pt idx="5531">
                  <c:v>0.89100000000000001</c:v>
                </c:pt>
                <c:pt idx="5532">
                  <c:v>0.82000000000000006</c:v>
                </c:pt>
                <c:pt idx="5533">
                  <c:v>0.74399999999999999</c:v>
                </c:pt>
                <c:pt idx="5534">
                  <c:v>0.60000000000000009</c:v>
                </c:pt>
                <c:pt idx="5535">
                  <c:v>0.38400000000000001</c:v>
                </c:pt>
                <c:pt idx="5536">
                  <c:v>0.23699999999999999</c:v>
                </c:pt>
                <c:pt idx="5537">
                  <c:v>8.3999999999999991E-2</c:v>
                </c:pt>
                <c:pt idx="5538">
                  <c:v>1.4E-2</c:v>
                </c:pt>
                <c:pt idx="5539">
                  <c:v>0</c:v>
                </c:pt>
                <c:pt idx="5540">
                  <c:v>0</c:v>
                </c:pt>
                <c:pt idx="5541">
                  <c:v>0</c:v>
                </c:pt>
                <c:pt idx="5542">
                  <c:v>0</c:v>
                </c:pt>
                <c:pt idx="5543">
                  <c:v>0</c:v>
                </c:pt>
                <c:pt idx="5544">
                  <c:v>0</c:v>
                </c:pt>
                <c:pt idx="5545">
                  <c:v>0</c:v>
                </c:pt>
                <c:pt idx="5546">
                  <c:v>0</c:v>
                </c:pt>
                <c:pt idx="5547">
                  <c:v>0</c:v>
                </c:pt>
                <c:pt idx="5548">
                  <c:v>3.0000000000000001E-3</c:v>
                </c:pt>
                <c:pt idx="5549">
                  <c:v>4.8000000000000001E-2</c:v>
                </c:pt>
                <c:pt idx="5550">
                  <c:v>0.20100000000000001</c:v>
                </c:pt>
                <c:pt idx="5551">
                  <c:v>0.40900000000000003</c:v>
                </c:pt>
                <c:pt idx="5552">
                  <c:v>0.59499999999999997</c:v>
                </c:pt>
                <c:pt idx="5553">
                  <c:v>0.73</c:v>
                </c:pt>
                <c:pt idx="5554">
                  <c:v>0.82599999999999996</c:v>
                </c:pt>
                <c:pt idx="5555">
                  <c:v>0.872</c:v>
                </c:pt>
                <c:pt idx="5556">
                  <c:v>0.85199999999999998</c:v>
                </c:pt>
                <c:pt idx="5557">
                  <c:v>0.76200000000000001</c:v>
                </c:pt>
                <c:pt idx="5558">
                  <c:v>0.60899999999999999</c:v>
                </c:pt>
                <c:pt idx="5559">
                  <c:v>0.38</c:v>
                </c:pt>
                <c:pt idx="5560">
                  <c:v>0.20200000000000001</c:v>
                </c:pt>
                <c:pt idx="5561">
                  <c:v>0.08</c:v>
                </c:pt>
                <c:pt idx="5562">
                  <c:v>1.2999999999999999E-2</c:v>
                </c:pt>
                <c:pt idx="5563">
                  <c:v>0</c:v>
                </c:pt>
                <c:pt idx="5564">
                  <c:v>0</c:v>
                </c:pt>
                <c:pt idx="5565">
                  <c:v>0</c:v>
                </c:pt>
                <c:pt idx="5566">
                  <c:v>0</c:v>
                </c:pt>
                <c:pt idx="5567">
                  <c:v>0</c:v>
                </c:pt>
                <c:pt idx="5568">
                  <c:v>0</c:v>
                </c:pt>
                <c:pt idx="5569">
                  <c:v>0</c:v>
                </c:pt>
                <c:pt idx="5570">
                  <c:v>0</c:v>
                </c:pt>
                <c:pt idx="5571">
                  <c:v>0</c:v>
                </c:pt>
                <c:pt idx="5572">
                  <c:v>3.0000000000000001E-3</c:v>
                </c:pt>
                <c:pt idx="5573">
                  <c:v>4.5999999999999999E-2</c:v>
                </c:pt>
                <c:pt idx="5574">
                  <c:v>0.20500000000000002</c:v>
                </c:pt>
                <c:pt idx="5575">
                  <c:v>0.41300000000000003</c:v>
                </c:pt>
                <c:pt idx="5576">
                  <c:v>0.61499999999999999</c:v>
                </c:pt>
                <c:pt idx="5577">
                  <c:v>0.76500000000000001</c:v>
                </c:pt>
                <c:pt idx="5578">
                  <c:v>0.85299999999999998</c:v>
                </c:pt>
                <c:pt idx="5579">
                  <c:v>0.89300000000000002</c:v>
                </c:pt>
                <c:pt idx="5580">
                  <c:v>0.80400000000000005</c:v>
                </c:pt>
                <c:pt idx="5581">
                  <c:v>0.60499999999999998</c:v>
                </c:pt>
                <c:pt idx="5582">
                  <c:v>0.41599999999999998</c:v>
                </c:pt>
                <c:pt idx="5583">
                  <c:v>0.28599999999999998</c:v>
                </c:pt>
                <c:pt idx="5584">
                  <c:v>0.20200000000000001</c:v>
                </c:pt>
                <c:pt idx="5585">
                  <c:v>9.6000000000000002E-2</c:v>
                </c:pt>
                <c:pt idx="5586">
                  <c:v>1.4E-2</c:v>
                </c:pt>
                <c:pt idx="5587">
                  <c:v>0</c:v>
                </c:pt>
                <c:pt idx="5588">
                  <c:v>0</c:v>
                </c:pt>
                <c:pt idx="5589">
                  <c:v>0</c:v>
                </c:pt>
                <c:pt idx="5590">
                  <c:v>0</c:v>
                </c:pt>
                <c:pt idx="5591">
                  <c:v>0</c:v>
                </c:pt>
                <c:pt idx="5592">
                  <c:v>0</c:v>
                </c:pt>
                <c:pt idx="5593">
                  <c:v>0</c:v>
                </c:pt>
                <c:pt idx="5594">
                  <c:v>0</c:v>
                </c:pt>
                <c:pt idx="5595">
                  <c:v>0</c:v>
                </c:pt>
                <c:pt idx="5596">
                  <c:v>2E-3</c:v>
                </c:pt>
                <c:pt idx="5597">
                  <c:v>4.2999999999999997E-2</c:v>
                </c:pt>
                <c:pt idx="5598">
                  <c:v>0.20300000000000001</c:v>
                </c:pt>
                <c:pt idx="5599">
                  <c:v>0.377</c:v>
                </c:pt>
                <c:pt idx="5600">
                  <c:v>0.498</c:v>
                </c:pt>
                <c:pt idx="5601">
                  <c:v>0.57300000000000006</c:v>
                </c:pt>
                <c:pt idx="5602">
                  <c:v>0.77500000000000002</c:v>
                </c:pt>
                <c:pt idx="5603">
                  <c:v>0.91500000000000004</c:v>
                </c:pt>
                <c:pt idx="5604">
                  <c:v>0.91499999999999992</c:v>
                </c:pt>
                <c:pt idx="5605">
                  <c:v>0.82799999999999996</c:v>
                </c:pt>
                <c:pt idx="5606">
                  <c:v>0.68199999999999994</c:v>
                </c:pt>
                <c:pt idx="5607">
                  <c:v>0.49399999999999999</c:v>
                </c:pt>
                <c:pt idx="5608">
                  <c:v>0.28699999999999998</c:v>
                </c:pt>
                <c:pt idx="5609">
                  <c:v>0.1</c:v>
                </c:pt>
                <c:pt idx="5610">
                  <c:v>1.2999999999999999E-2</c:v>
                </c:pt>
                <c:pt idx="5611">
                  <c:v>0</c:v>
                </c:pt>
                <c:pt idx="5612">
                  <c:v>0</c:v>
                </c:pt>
                <c:pt idx="5613">
                  <c:v>0</c:v>
                </c:pt>
                <c:pt idx="5614">
                  <c:v>0</c:v>
                </c:pt>
                <c:pt idx="5615">
                  <c:v>0</c:v>
                </c:pt>
                <c:pt idx="5616">
                  <c:v>0</c:v>
                </c:pt>
                <c:pt idx="5617">
                  <c:v>0</c:v>
                </c:pt>
                <c:pt idx="5618">
                  <c:v>0</c:v>
                </c:pt>
                <c:pt idx="5619">
                  <c:v>0</c:v>
                </c:pt>
                <c:pt idx="5620">
                  <c:v>2E-3</c:v>
                </c:pt>
                <c:pt idx="5621">
                  <c:v>4.2000000000000003E-2</c:v>
                </c:pt>
                <c:pt idx="5622">
                  <c:v>0.19500000000000001</c:v>
                </c:pt>
                <c:pt idx="5623">
                  <c:v>0.39300000000000002</c:v>
                </c:pt>
                <c:pt idx="5624">
                  <c:v>0.58399999999999996</c:v>
                </c:pt>
                <c:pt idx="5625">
                  <c:v>0.73699999999999999</c:v>
                </c:pt>
                <c:pt idx="5626">
                  <c:v>0.83799999999999997</c:v>
                </c:pt>
                <c:pt idx="5627">
                  <c:v>0.88</c:v>
                </c:pt>
                <c:pt idx="5628">
                  <c:v>0.86</c:v>
                </c:pt>
                <c:pt idx="5629">
                  <c:v>0.78100000000000003</c:v>
                </c:pt>
                <c:pt idx="5630">
                  <c:v>0.64900000000000002</c:v>
                </c:pt>
                <c:pt idx="5631">
                  <c:v>0.47199999999999998</c:v>
                </c:pt>
                <c:pt idx="5632">
                  <c:v>0.27600000000000002</c:v>
                </c:pt>
                <c:pt idx="5633">
                  <c:v>9.5000000000000001E-2</c:v>
                </c:pt>
                <c:pt idx="5634">
                  <c:v>1.0999999999999999E-2</c:v>
                </c:pt>
                <c:pt idx="5635">
                  <c:v>0</c:v>
                </c:pt>
                <c:pt idx="5636">
                  <c:v>0</c:v>
                </c:pt>
                <c:pt idx="5637">
                  <c:v>0</c:v>
                </c:pt>
                <c:pt idx="5638">
                  <c:v>0</c:v>
                </c:pt>
                <c:pt idx="5639">
                  <c:v>0</c:v>
                </c:pt>
                <c:pt idx="5640">
                  <c:v>0</c:v>
                </c:pt>
                <c:pt idx="5641">
                  <c:v>0</c:v>
                </c:pt>
                <c:pt idx="5642">
                  <c:v>0</c:v>
                </c:pt>
                <c:pt idx="5643">
                  <c:v>0</c:v>
                </c:pt>
                <c:pt idx="5644">
                  <c:v>2E-3</c:v>
                </c:pt>
                <c:pt idx="5645">
                  <c:v>3.9E-2</c:v>
                </c:pt>
                <c:pt idx="5646">
                  <c:v>0.20299999999999999</c:v>
                </c:pt>
                <c:pt idx="5647">
                  <c:v>0.41400000000000003</c:v>
                </c:pt>
                <c:pt idx="5648">
                  <c:v>0.61699999999999999</c:v>
                </c:pt>
                <c:pt idx="5649">
                  <c:v>0.78199999999999992</c:v>
                </c:pt>
                <c:pt idx="5650">
                  <c:v>0.89500000000000002</c:v>
                </c:pt>
                <c:pt idx="5651">
                  <c:v>0.94199999999999995</c:v>
                </c:pt>
                <c:pt idx="5652">
                  <c:v>0.91899999999999993</c:v>
                </c:pt>
                <c:pt idx="5653">
                  <c:v>0.83</c:v>
                </c:pt>
                <c:pt idx="5654">
                  <c:v>0.68199999999999994</c:v>
                </c:pt>
                <c:pt idx="5655">
                  <c:v>0.49099999999999999</c:v>
                </c:pt>
                <c:pt idx="5656">
                  <c:v>0.27999999999999997</c:v>
                </c:pt>
                <c:pt idx="5657">
                  <c:v>9.4E-2</c:v>
                </c:pt>
                <c:pt idx="5658">
                  <c:v>0.01</c:v>
                </c:pt>
                <c:pt idx="5659">
                  <c:v>0</c:v>
                </c:pt>
                <c:pt idx="5660">
                  <c:v>0</c:v>
                </c:pt>
                <c:pt idx="5661">
                  <c:v>0</c:v>
                </c:pt>
                <c:pt idx="5662">
                  <c:v>0</c:v>
                </c:pt>
                <c:pt idx="5663">
                  <c:v>0</c:v>
                </c:pt>
                <c:pt idx="5664">
                  <c:v>0</c:v>
                </c:pt>
                <c:pt idx="5665">
                  <c:v>0</c:v>
                </c:pt>
                <c:pt idx="5666">
                  <c:v>0</c:v>
                </c:pt>
                <c:pt idx="5667">
                  <c:v>0</c:v>
                </c:pt>
                <c:pt idx="5668">
                  <c:v>1E-3</c:v>
                </c:pt>
                <c:pt idx="5669">
                  <c:v>4.1000000000000002E-2</c:v>
                </c:pt>
                <c:pt idx="5670">
                  <c:v>0.16999999999999998</c:v>
                </c:pt>
                <c:pt idx="5671">
                  <c:v>0.33200000000000002</c:v>
                </c:pt>
                <c:pt idx="5672">
                  <c:v>0.501</c:v>
                </c:pt>
                <c:pt idx="5673">
                  <c:v>0.66200000000000003</c:v>
                </c:pt>
                <c:pt idx="5674">
                  <c:v>0.79200000000000004</c:v>
                </c:pt>
                <c:pt idx="5675">
                  <c:v>0.84899999999999998</c:v>
                </c:pt>
                <c:pt idx="5676">
                  <c:v>0.83499999999999996</c:v>
                </c:pt>
                <c:pt idx="5677">
                  <c:v>0.77400000000000002</c:v>
                </c:pt>
                <c:pt idx="5678">
                  <c:v>0.65</c:v>
                </c:pt>
                <c:pt idx="5679">
                  <c:v>0.46499999999999997</c:v>
                </c:pt>
                <c:pt idx="5680">
                  <c:v>0.26600000000000001</c:v>
                </c:pt>
                <c:pt idx="5681">
                  <c:v>9.0999999999999998E-2</c:v>
                </c:pt>
                <c:pt idx="5682">
                  <c:v>8.9999999999999993E-3</c:v>
                </c:pt>
                <c:pt idx="5683">
                  <c:v>0</c:v>
                </c:pt>
                <c:pt idx="5684">
                  <c:v>0</c:v>
                </c:pt>
                <c:pt idx="5685">
                  <c:v>0</c:v>
                </c:pt>
                <c:pt idx="5686">
                  <c:v>0</c:v>
                </c:pt>
                <c:pt idx="5687">
                  <c:v>0</c:v>
                </c:pt>
                <c:pt idx="5688">
                  <c:v>0</c:v>
                </c:pt>
                <c:pt idx="5689">
                  <c:v>0</c:v>
                </c:pt>
                <c:pt idx="5690">
                  <c:v>0</c:v>
                </c:pt>
                <c:pt idx="5691">
                  <c:v>0</c:v>
                </c:pt>
                <c:pt idx="5692">
                  <c:v>1E-3</c:v>
                </c:pt>
                <c:pt idx="5693">
                  <c:v>0.04</c:v>
                </c:pt>
                <c:pt idx="5694">
                  <c:v>0.184</c:v>
                </c:pt>
                <c:pt idx="5695">
                  <c:v>0.38200000000000001</c:v>
                </c:pt>
                <c:pt idx="5696">
                  <c:v>0.57699999999999996</c:v>
                </c:pt>
                <c:pt idx="5697">
                  <c:v>0.72199999999999998</c:v>
                </c:pt>
                <c:pt idx="5698">
                  <c:v>0.82799999999999996</c:v>
                </c:pt>
                <c:pt idx="5699">
                  <c:v>0.872</c:v>
                </c:pt>
                <c:pt idx="5700">
                  <c:v>0.83799999999999997</c:v>
                </c:pt>
                <c:pt idx="5701">
                  <c:v>0.75</c:v>
                </c:pt>
                <c:pt idx="5702">
                  <c:v>0.60299999999999998</c:v>
                </c:pt>
                <c:pt idx="5703">
                  <c:v>0.439</c:v>
                </c:pt>
                <c:pt idx="5704">
                  <c:v>0.23600000000000002</c:v>
                </c:pt>
                <c:pt idx="5705">
                  <c:v>8.1000000000000003E-2</c:v>
                </c:pt>
                <c:pt idx="5706">
                  <c:v>8.0000000000000002E-3</c:v>
                </c:pt>
                <c:pt idx="5707">
                  <c:v>0</c:v>
                </c:pt>
                <c:pt idx="5708">
                  <c:v>0</c:v>
                </c:pt>
                <c:pt idx="5709">
                  <c:v>0</c:v>
                </c:pt>
                <c:pt idx="5710">
                  <c:v>0</c:v>
                </c:pt>
                <c:pt idx="5711">
                  <c:v>0</c:v>
                </c:pt>
                <c:pt idx="5712">
                  <c:v>0</c:v>
                </c:pt>
                <c:pt idx="5713">
                  <c:v>0</c:v>
                </c:pt>
                <c:pt idx="5714">
                  <c:v>0</c:v>
                </c:pt>
                <c:pt idx="5715">
                  <c:v>0</c:v>
                </c:pt>
                <c:pt idx="5716">
                  <c:v>1E-3</c:v>
                </c:pt>
                <c:pt idx="5717">
                  <c:v>3.9E-2</c:v>
                </c:pt>
                <c:pt idx="5718">
                  <c:v>0.17699999999999999</c:v>
                </c:pt>
                <c:pt idx="5719">
                  <c:v>0.37</c:v>
                </c:pt>
                <c:pt idx="5720">
                  <c:v>0.56600000000000006</c:v>
                </c:pt>
                <c:pt idx="5721">
                  <c:v>0.72799999999999998</c:v>
                </c:pt>
                <c:pt idx="5722">
                  <c:v>0.83799999999999997</c:v>
                </c:pt>
                <c:pt idx="5723">
                  <c:v>0.88400000000000001</c:v>
                </c:pt>
                <c:pt idx="5724">
                  <c:v>0.85899999999999999</c:v>
                </c:pt>
                <c:pt idx="5725">
                  <c:v>0.77</c:v>
                </c:pt>
                <c:pt idx="5726">
                  <c:v>0.62</c:v>
                </c:pt>
                <c:pt idx="5727">
                  <c:v>0.34099999999999997</c:v>
                </c:pt>
                <c:pt idx="5728">
                  <c:v>0.185</c:v>
                </c:pt>
                <c:pt idx="5729">
                  <c:v>6.7999999999999991E-2</c:v>
                </c:pt>
                <c:pt idx="5730">
                  <c:v>6.0000000000000001E-3</c:v>
                </c:pt>
                <c:pt idx="5731">
                  <c:v>0</c:v>
                </c:pt>
                <c:pt idx="5732">
                  <c:v>0</c:v>
                </c:pt>
                <c:pt idx="5733">
                  <c:v>0</c:v>
                </c:pt>
                <c:pt idx="5734">
                  <c:v>0</c:v>
                </c:pt>
                <c:pt idx="5735">
                  <c:v>0</c:v>
                </c:pt>
                <c:pt idx="5736">
                  <c:v>0</c:v>
                </c:pt>
                <c:pt idx="5737">
                  <c:v>0</c:v>
                </c:pt>
                <c:pt idx="5738">
                  <c:v>0</c:v>
                </c:pt>
                <c:pt idx="5739">
                  <c:v>0</c:v>
                </c:pt>
                <c:pt idx="5740">
                  <c:v>0</c:v>
                </c:pt>
                <c:pt idx="5741">
                  <c:v>3.7999999999999999E-2</c:v>
                </c:pt>
                <c:pt idx="5742">
                  <c:v>0.125</c:v>
                </c:pt>
                <c:pt idx="5743">
                  <c:v>0.186</c:v>
                </c:pt>
                <c:pt idx="5744">
                  <c:v>0.19099999999999998</c:v>
                </c:pt>
                <c:pt idx="5745">
                  <c:v>0.19400000000000001</c:v>
                </c:pt>
                <c:pt idx="5746">
                  <c:v>0.22499999999999998</c:v>
                </c:pt>
                <c:pt idx="5747">
                  <c:v>0.24399999999999999</c:v>
                </c:pt>
                <c:pt idx="5748">
                  <c:v>0.29899999999999999</c:v>
                </c:pt>
                <c:pt idx="5749">
                  <c:v>0.35300000000000004</c:v>
                </c:pt>
                <c:pt idx="5750">
                  <c:v>0.26600000000000001</c:v>
                </c:pt>
                <c:pt idx="5751">
                  <c:v>0.129</c:v>
                </c:pt>
                <c:pt idx="5752">
                  <c:v>6.0000000000000005E-2</c:v>
                </c:pt>
                <c:pt idx="5753">
                  <c:v>2.3E-2</c:v>
                </c:pt>
                <c:pt idx="5754">
                  <c:v>2E-3</c:v>
                </c:pt>
                <c:pt idx="5755">
                  <c:v>0</c:v>
                </c:pt>
                <c:pt idx="5756">
                  <c:v>0</c:v>
                </c:pt>
                <c:pt idx="5757">
                  <c:v>0</c:v>
                </c:pt>
                <c:pt idx="5758">
                  <c:v>0</c:v>
                </c:pt>
                <c:pt idx="5759">
                  <c:v>0</c:v>
                </c:pt>
                <c:pt idx="5760">
                  <c:v>0</c:v>
                </c:pt>
                <c:pt idx="5761">
                  <c:v>0</c:v>
                </c:pt>
                <c:pt idx="5762">
                  <c:v>0</c:v>
                </c:pt>
                <c:pt idx="5763">
                  <c:v>0</c:v>
                </c:pt>
                <c:pt idx="5764">
                  <c:v>0</c:v>
                </c:pt>
                <c:pt idx="5765">
                  <c:v>0.03</c:v>
                </c:pt>
                <c:pt idx="5766">
                  <c:v>0.124</c:v>
                </c:pt>
                <c:pt idx="5767">
                  <c:v>0.246</c:v>
                </c:pt>
                <c:pt idx="5768">
                  <c:v>0.372</c:v>
                </c:pt>
                <c:pt idx="5769">
                  <c:v>0.48499999999999999</c:v>
                </c:pt>
                <c:pt idx="5770">
                  <c:v>0.67100000000000004</c:v>
                </c:pt>
                <c:pt idx="5771">
                  <c:v>0.71300000000000008</c:v>
                </c:pt>
                <c:pt idx="5772">
                  <c:v>0.65100000000000002</c:v>
                </c:pt>
                <c:pt idx="5773">
                  <c:v>0.60099999999999998</c:v>
                </c:pt>
                <c:pt idx="5774">
                  <c:v>0.48299999999999998</c:v>
                </c:pt>
                <c:pt idx="5775">
                  <c:v>0.371</c:v>
                </c:pt>
                <c:pt idx="5776">
                  <c:v>0.217</c:v>
                </c:pt>
                <c:pt idx="5777">
                  <c:v>7.6999999999999999E-2</c:v>
                </c:pt>
                <c:pt idx="5778">
                  <c:v>6.0000000000000001E-3</c:v>
                </c:pt>
                <c:pt idx="5779">
                  <c:v>0</c:v>
                </c:pt>
                <c:pt idx="5780">
                  <c:v>0</c:v>
                </c:pt>
                <c:pt idx="5781">
                  <c:v>0</c:v>
                </c:pt>
                <c:pt idx="5782">
                  <c:v>0</c:v>
                </c:pt>
                <c:pt idx="5783">
                  <c:v>0</c:v>
                </c:pt>
                <c:pt idx="5784">
                  <c:v>0</c:v>
                </c:pt>
                <c:pt idx="5785">
                  <c:v>0</c:v>
                </c:pt>
                <c:pt idx="5786">
                  <c:v>0</c:v>
                </c:pt>
                <c:pt idx="5787">
                  <c:v>0</c:v>
                </c:pt>
                <c:pt idx="5788">
                  <c:v>0</c:v>
                </c:pt>
                <c:pt idx="5789">
                  <c:v>3.3000000000000002E-2</c:v>
                </c:pt>
                <c:pt idx="5790">
                  <c:v>0.193</c:v>
                </c:pt>
                <c:pt idx="5791">
                  <c:v>0.40800000000000003</c:v>
                </c:pt>
                <c:pt idx="5792">
                  <c:v>0.61599999999999999</c:v>
                </c:pt>
                <c:pt idx="5793">
                  <c:v>0.78499999999999992</c:v>
                </c:pt>
                <c:pt idx="5794">
                  <c:v>0.88600000000000001</c:v>
                </c:pt>
                <c:pt idx="5795">
                  <c:v>0.91</c:v>
                </c:pt>
                <c:pt idx="5796">
                  <c:v>0.85399999999999998</c:v>
                </c:pt>
                <c:pt idx="5797">
                  <c:v>0.71699999999999997</c:v>
                </c:pt>
                <c:pt idx="5798">
                  <c:v>0.53300000000000003</c:v>
                </c:pt>
                <c:pt idx="5799">
                  <c:v>0.35</c:v>
                </c:pt>
                <c:pt idx="5800">
                  <c:v>0.182</c:v>
                </c:pt>
                <c:pt idx="5801">
                  <c:v>6.4000000000000001E-2</c:v>
                </c:pt>
                <c:pt idx="5802">
                  <c:v>4.0000000000000001E-3</c:v>
                </c:pt>
                <c:pt idx="5803">
                  <c:v>0</c:v>
                </c:pt>
                <c:pt idx="5804">
                  <c:v>0</c:v>
                </c:pt>
                <c:pt idx="5805">
                  <c:v>0</c:v>
                </c:pt>
                <c:pt idx="5806">
                  <c:v>0</c:v>
                </c:pt>
                <c:pt idx="5807">
                  <c:v>0</c:v>
                </c:pt>
                <c:pt idx="5808">
                  <c:v>0</c:v>
                </c:pt>
                <c:pt idx="5809">
                  <c:v>0</c:v>
                </c:pt>
                <c:pt idx="5810">
                  <c:v>0</c:v>
                </c:pt>
                <c:pt idx="5811">
                  <c:v>0</c:v>
                </c:pt>
                <c:pt idx="5812">
                  <c:v>0</c:v>
                </c:pt>
                <c:pt idx="5813">
                  <c:v>3.2000000000000001E-2</c:v>
                </c:pt>
                <c:pt idx="5814">
                  <c:v>0.19400000000000001</c:v>
                </c:pt>
                <c:pt idx="5815">
                  <c:v>0.40500000000000003</c:v>
                </c:pt>
                <c:pt idx="5816">
                  <c:v>0.60499999999999998</c:v>
                </c:pt>
                <c:pt idx="5817">
                  <c:v>0.76500000000000001</c:v>
                </c:pt>
                <c:pt idx="5818">
                  <c:v>0.85299999999999998</c:v>
                </c:pt>
                <c:pt idx="5819">
                  <c:v>0.83599999999999997</c:v>
                </c:pt>
                <c:pt idx="5820">
                  <c:v>0.754</c:v>
                </c:pt>
                <c:pt idx="5821">
                  <c:v>0.58200000000000007</c:v>
                </c:pt>
                <c:pt idx="5822">
                  <c:v>0.377</c:v>
                </c:pt>
                <c:pt idx="5823">
                  <c:v>0.25600000000000001</c:v>
                </c:pt>
                <c:pt idx="5824">
                  <c:v>0.13800000000000001</c:v>
                </c:pt>
                <c:pt idx="5825">
                  <c:v>4.8000000000000001E-2</c:v>
                </c:pt>
                <c:pt idx="5826">
                  <c:v>3.0000000000000001E-3</c:v>
                </c:pt>
                <c:pt idx="5827">
                  <c:v>0</c:v>
                </c:pt>
                <c:pt idx="5828">
                  <c:v>0</c:v>
                </c:pt>
                <c:pt idx="5829">
                  <c:v>0</c:v>
                </c:pt>
                <c:pt idx="5830">
                  <c:v>0</c:v>
                </c:pt>
                <c:pt idx="5831">
                  <c:v>0</c:v>
                </c:pt>
                <c:pt idx="5832">
                  <c:v>0</c:v>
                </c:pt>
                <c:pt idx="5833">
                  <c:v>0</c:v>
                </c:pt>
                <c:pt idx="5834">
                  <c:v>0</c:v>
                </c:pt>
                <c:pt idx="5835">
                  <c:v>0</c:v>
                </c:pt>
                <c:pt idx="5836">
                  <c:v>0</c:v>
                </c:pt>
                <c:pt idx="5837">
                  <c:v>8.9999999999999993E-3</c:v>
                </c:pt>
                <c:pt idx="5838">
                  <c:v>8.299999999999999E-2</c:v>
                </c:pt>
                <c:pt idx="5839">
                  <c:v>0.29700000000000004</c:v>
                </c:pt>
                <c:pt idx="5840">
                  <c:v>0.42</c:v>
                </c:pt>
                <c:pt idx="5841">
                  <c:v>0.29000000000000004</c:v>
                </c:pt>
                <c:pt idx="5842">
                  <c:v>0.34699999999999998</c:v>
                </c:pt>
                <c:pt idx="5843">
                  <c:v>0.56200000000000006</c:v>
                </c:pt>
                <c:pt idx="5844">
                  <c:v>0.78400000000000003</c:v>
                </c:pt>
                <c:pt idx="5845">
                  <c:v>0.73</c:v>
                </c:pt>
                <c:pt idx="5846">
                  <c:v>0.59499999999999997</c:v>
                </c:pt>
                <c:pt idx="5847">
                  <c:v>0.39700000000000002</c:v>
                </c:pt>
                <c:pt idx="5848">
                  <c:v>0.20300000000000001</c:v>
                </c:pt>
                <c:pt idx="5849">
                  <c:v>6.6000000000000003E-2</c:v>
                </c:pt>
                <c:pt idx="5850">
                  <c:v>4.0000000000000001E-3</c:v>
                </c:pt>
                <c:pt idx="5851">
                  <c:v>0</c:v>
                </c:pt>
                <c:pt idx="5852">
                  <c:v>0</c:v>
                </c:pt>
                <c:pt idx="5853">
                  <c:v>0</c:v>
                </c:pt>
                <c:pt idx="5854">
                  <c:v>0</c:v>
                </c:pt>
                <c:pt idx="5855">
                  <c:v>0</c:v>
                </c:pt>
                <c:pt idx="5856">
                  <c:v>0</c:v>
                </c:pt>
                <c:pt idx="5857">
                  <c:v>0</c:v>
                </c:pt>
                <c:pt idx="5858">
                  <c:v>0</c:v>
                </c:pt>
                <c:pt idx="5859">
                  <c:v>0</c:v>
                </c:pt>
                <c:pt idx="5860">
                  <c:v>0</c:v>
                </c:pt>
                <c:pt idx="5861">
                  <c:v>2.8000000000000001E-2</c:v>
                </c:pt>
                <c:pt idx="5862">
                  <c:v>0.184</c:v>
                </c:pt>
                <c:pt idx="5863">
                  <c:v>0.39800000000000002</c:v>
                </c:pt>
                <c:pt idx="5864">
                  <c:v>0.60499999999999998</c:v>
                </c:pt>
                <c:pt idx="5865">
                  <c:v>0.77100000000000002</c:v>
                </c:pt>
                <c:pt idx="5866">
                  <c:v>0.88600000000000001</c:v>
                </c:pt>
                <c:pt idx="5867">
                  <c:v>0.94</c:v>
                </c:pt>
                <c:pt idx="5868">
                  <c:v>0.91499999999999992</c:v>
                </c:pt>
                <c:pt idx="5869">
                  <c:v>0.82499999999999996</c:v>
                </c:pt>
                <c:pt idx="5870">
                  <c:v>0.67399999999999993</c:v>
                </c:pt>
                <c:pt idx="5871">
                  <c:v>0.47700000000000004</c:v>
                </c:pt>
                <c:pt idx="5872">
                  <c:v>0.24099999999999999</c:v>
                </c:pt>
                <c:pt idx="5873">
                  <c:v>5.6000000000000001E-2</c:v>
                </c:pt>
                <c:pt idx="5874">
                  <c:v>3.0000000000000001E-3</c:v>
                </c:pt>
                <c:pt idx="5875">
                  <c:v>0</c:v>
                </c:pt>
                <c:pt idx="5876">
                  <c:v>0</c:v>
                </c:pt>
                <c:pt idx="5877">
                  <c:v>0</c:v>
                </c:pt>
                <c:pt idx="5878">
                  <c:v>0</c:v>
                </c:pt>
                <c:pt idx="5879">
                  <c:v>0</c:v>
                </c:pt>
                <c:pt idx="5880">
                  <c:v>0</c:v>
                </c:pt>
                <c:pt idx="5881">
                  <c:v>0</c:v>
                </c:pt>
                <c:pt idx="5882">
                  <c:v>0</c:v>
                </c:pt>
                <c:pt idx="5883">
                  <c:v>0</c:v>
                </c:pt>
                <c:pt idx="5884">
                  <c:v>0</c:v>
                </c:pt>
                <c:pt idx="5885">
                  <c:v>2.7E-2</c:v>
                </c:pt>
                <c:pt idx="5886">
                  <c:v>0.16599999999999998</c:v>
                </c:pt>
                <c:pt idx="5887">
                  <c:v>0.35899999999999999</c:v>
                </c:pt>
                <c:pt idx="5888">
                  <c:v>0.55600000000000005</c:v>
                </c:pt>
                <c:pt idx="5889">
                  <c:v>0.67300000000000004</c:v>
                </c:pt>
                <c:pt idx="5890">
                  <c:v>0.76500000000000001</c:v>
                </c:pt>
                <c:pt idx="5891">
                  <c:v>0.746</c:v>
                </c:pt>
                <c:pt idx="5892">
                  <c:v>0.66799999999999993</c:v>
                </c:pt>
                <c:pt idx="5893">
                  <c:v>0.623</c:v>
                </c:pt>
                <c:pt idx="5894">
                  <c:v>0.55000000000000004</c:v>
                </c:pt>
                <c:pt idx="5895">
                  <c:v>0.39900000000000002</c:v>
                </c:pt>
                <c:pt idx="5896">
                  <c:v>0.17899999999999999</c:v>
                </c:pt>
                <c:pt idx="5897">
                  <c:v>4.9999999999999996E-2</c:v>
                </c:pt>
                <c:pt idx="5898">
                  <c:v>2E-3</c:v>
                </c:pt>
                <c:pt idx="5899">
                  <c:v>0</c:v>
                </c:pt>
                <c:pt idx="5900">
                  <c:v>0</c:v>
                </c:pt>
                <c:pt idx="5901">
                  <c:v>0</c:v>
                </c:pt>
                <c:pt idx="5902">
                  <c:v>0</c:v>
                </c:pt>
                <c:pt idx="5903">
                  <c:v>0</c:v>
                </c:pt>
                <c:pt idx="5904">
                  <c:v>0</c:v>
                </c:pt>
                <c:pt idx="5905">
                  <c:v>0</c:v>
                </c:pt>
                <c:pt idx="5906">
                  <c:v>0</c:v>
                </c:pt>
                <c:pt idx="5907">
                  <c:v>0</c:v>
                </c:pt>
                <c:pt idx="5908">
                  <c:v>0</c:v>
                </c:pt>
                <c:pt idx="5909">
                  <c:v>2.5999999999999999E-2</c:v>
                </c:pt>
                <c:pt idx="5910">
                  <c:v>0.16999999999999998</c:v>
                </c:pt>
                <c:pt idx="5911">
                  <c:v>0.375</c:v>
                </c:pt>
                <c:pt idx="5912">
                  <c:v>0.57699999999999996</c:v>
                </c:pt>
                <c:pt idx="5913">
                  <c:v>0.73299999999999998</c:v>
                </c:pt>
                <c:pt idx="5914">
                  <c:v>0.82599999999999996</c:v>
                </c:pt>
                <c:pt idx="5915">
                  <c:v>0.79500000000000004</c:v>
                </c:pt>
                <c:pt idx="5916">
                  <c:v>0.58899999999999997</c:v>
                </c:pt>
                <c:pt idx="5917">
                  <c:v>0.36</c:v>
                </c:pt>
                <c:pt idx="5918">
                  <c:v>0.215</c:v>
                </c:pt>
                <c:pt idx="5919">
                  <c:v>0.183</c:v>
                </c:pt>
                <c:pt idx="5920">
                  <c:v>0.159</c:v>
                </c:pt>
                <c:pt idx="5921">
                  <c:v>5.3999999999999999E-2</c:v>
                </c:pt>
                <c:pt idx="5922">
                  <c:v>2E-3</c:v>
                </c:pt>
                <c:pt idx="5923">
                  <c:v>0</c:v>
                </c:pt>
                <c:pt idx="5924">
                  <c:v>0</c:v>
                </c:pt>
                <c:pt idx="5925">
                  <c:v>0</c:v>
                </c:pt>
                <c:pt idx="5926">
                  <c:v>0</c:v>
                </c:pt>
                <c:pt idx="5927">
                  <c:v>0</c:v>
                </c:pt>
                <c:pt idx="5928">
                  <c:v>0</c:v>
                </c:pt>
                <c:pt idx="5929">
                  <c:v>0</c:v>
                </c:pt>
                <c:pt idx="5930">
                  <c:v>0</c:v>
                </c:pt>
                <c:pt idx="5931">
                  <c:v>0</c:v>
                </c:pt>
                <c:pt idx="5932">
                  <c:v>0</c:v>
                </c:pt>
                <c:pt idx="5933">
                  <c:v>2.3E-2</c:v>
                </c:pt>
                <c:pt idx="5934">
                  <c:v>0.16200000000000001</c:v>
                </c:pt>
                <c:pt idx="5935">
                  <c:v>0.35899999999999999</c:v>
                </c:pt>
                <c:pt idx="5936">
                  <c:v>0.55800000000000005</c:v>
                </c:pt>
                <c:pt idx="5937">
                  <c:v>0.70199999999999996</c:v>
                </c:pt>
                <c:pt idx="5938">
                  <c:v>0.80400000000000005</c:v>
                </c:pt>
                <c:pt idx="5939">
                  <c:v>0.70399999999999996</c:v>
                </c:pt>
                <c:pt idx="5940">
                  <c:v>0.59199999999999997</c:v>
                </c:pt>
                <c:pt idx="5941">
                  <c:v>0.51100000000000001</c:v>
                </c:pt>
                <c:pt idx="5942">
                  <c:v>0.57200000000000006</c:v>
                </c:pt>
                <c:pt idx="5943">
                  <c:v>0.371</c:v>
                </c:pt>
                <c:pt idx="5944">
                  <c:v>0.14400000000000002</c:v>
                </c:pt>
                <c:pt idx="5945">
                  <c:v>5.1999999999999998E-2</c:v>
                </c:pt>
                <c:pt idx="5946">
                  <c:v>1E-3</c:v>
                </c:pt>
                <c:pt idx="5947">
                  <c:v>0</c:v>
                </c:pt>
                <c:pt idx="5948">
                  <c:v>0</c:v>
                </c:pt>
                <c:pt idx="5949">
                  <c:v>0</c:v>
                </c:pt>
                <c:pt idx="5950">
                  <c:v>0</c:v>
                </c:pt>
                <c:pt idx="5951">
                  <c:v>0</c:v>
                </c:pt>
                <c:pt idx="5952">
                  <c:v>0</c:v>
                </c:pt>
                <c:pt idx="5953">
                  <c:v>0</c:v>
                </c:pt>
                <c:pt idx="5954">
                  <c:v>0</c:v>
                </c:pt>
                <c:pt idx="5955">
                  <c:v>0</c:v>
                </c:pt>
                <c:pt idx="5956">
                  <c:v>0</c:v>
                </c:pt>
                <c:pt idx="5957">
                  <c:v>2.1999999999999999E-2</c:v>
                </c:pt>
                <c:pt idx="5958">
                  <c:v>0.17199999999999999</c:v>
                </c:pt>
                <c:pt idx="5959">
                  <c:v>0.35799999999999998</c:v>
                </c:pt>
                <c:pt idx="5960">
                  <c:v>0.42500000000000004</c:v>
                </c:pt>
                <c:pt idx="5961">
                  <c:v>0.442</c:v>
                </c:pt>
                <c:pt idx="5962">
                  <c:v>0.56699999999999995</c:v>
                </c:pt>
                <c:pt idx="5963">
                  <c:v>0.82900000000000007</c:v>
                </c:pt>
                <c:pt idx="5964">
                  <c:v>0.74099999999999999</c:v>
                </c:pt>
                <c:pt idx="5965">
                  <c:v>0.503</c:v>
                </c:pt>
                <c:pt idx="5966">
                  <c:v>0.32500000000000001</c:v>
                </c:pt>
                <c:pt idx="5967">
                  <c:v>0.19400000000000001</c:v>
                </c:pt>
                <c:pt idx="5968">
                  <c:v>8.1000000000000003E-2</c:v>
                </c:pt>
                <c:pt idx="5969">
                  <c:v>2.1000000000000001E-2</c:v>
                </c:pt>
                <c:pt idx="5970">
                  <c:v>0</c:v>
                </c:pt>
                <c:pt idx="5971">
                  <c:v>0</c:v>
                </c:pt>
                <c:pt idx="5972">
                  <c:v>0</c:v>
                </c:pt>
                <c:pt idx="5973">
                  <c:v>0</c:v>
                </c:pt>
                <c:pt idx="5974">
                  <c:v>0</c:v>
                </c:pt>
                <c:pt idx="5975">
                  <c:v>0</c:v>
                </c:pt>
                <c:pt idx="5976">
                  <c:v>0</c:v>
                </c:pt>
                <c:pt idx="5977">
                  <c:v>0</c:v>
                </c:pt>
                <c:pt idx="5978">
                  <c:v>0</c:v>
                </c:pt>
                <c:pt idx="5979">
                  <c:v>0</c:v>
                </c:pt>
                <c:pt idx="5980">
                  <c:v>0</c:v>
                </c:pt>
                <c:pt idx="5981">
                  <c:v>0.02</c:v>
                </c:pt>
                <c:pt idx="5982">
                  <c:v>0.15899999999999997</c:v>
                </c:pt>
                <c:pt idx="5983">
                  <c:v>0.36899999999999999</c:v>
                </c:pt>
                <c:pt idx="5984">
                  <c:v>0.56800000000000006</c:v>
                </c:pt>
                <c:pt idx="5985">
                  <c:v>0.7</c:v>
                </c:pt>
                <c:pt idx="5986">
                  <c:v>0.72200000000000009</c:v>
                </c:pt>
                <c:pt idx="5987">
                  <c:v>0.63400000000000001</c:v>
                </c:pt>
                <c:pt idx="5988">
                  <c:v>0.435</c:v>
                </c:pt>
                <c:pt idx="5989">
                  <c:v>0.33799999999999997</c:v>
                </c:pt>
                <c:pt idx="5990">
                  <c:v>0.255</c:v>
                </c:pt>
                <c:pt idx="5991">
                  <c:v>0.19</c:v>
                </c:pt>
                <c:pt idx="5992">
                  <c:v>8.8999999999999996E-2</c:v>
                </c:pt>
                <c:pt idx="5993">
                  <c:v>2.5000000000000001E-2</c:v>
                </c:pt>
                <c:pt idx="5994">
                  <c:v>0</c:v>
                </c:pt>
                <c:pt idx="5995">
                  <c:v>0</c:v>
                </c:pt>
                <c:pt idx="5996">
                  <c:v>0</c:v>
                </c:pt>
                <c:pt idx="5997">
                  <c:v>0</c:v>
                </c:pt>
                <c:pt idx="5998">
                  <c:v>0</c:v>
                </c:pt>
                <c:pt idx="5999">
                  <c:v>0</c:v>
                </c:pt>
                <c:pt idx="6000">
                  <c:v>0</c:v>
                </c:pt>
                <c:pt idx="6001">
                  <c:v>0</c:v>
                </c:pt>
                <c:pt idx="6002">
                  <c:v>0</c:v>
                </c:pt>
                <c:pt idx="6003">
                  <c:v>0</c:v>
                </c:pt>
                <c:pt idx="6004">
                  <c:v>0</c:v>
                </c:pt>
                <c:pt idx="6005">
                  <c:v>1.7000000000000001E-2</c:v>
                </c:pt>
                <c:pt idx="6006">
                  <c:v>0.122</c:v>
                </c:pt>
                <c:pt idx="6007">
                  <c:v>0.30199999999999999</c:v>
                </c:pt>
                <c:pt idx="6008">
                  <c:v>0.505</c:v>
                </c:pt>
                <c:pt idx="6009">
                  <c:v>0.63700000000000001</c:v>
                </c:pt>
                <c:pt idx="6010">
                  <c:v>0.71799999999999997</c:v>
                </c:pt>
                <c:pt idx="6011">
                  <c:v>0.75</c:v>
                </c:pt>
                <c:pt idx="6012">
                  <c:v>0.70100000000000007</c:v>
                </c:pt>
                <c:pt idx="6013">
                  <c:v>0.58099999999999996</c:v>
                </c:pt>
                <c:pt idx="6014">
                  <c:v>0.441</c:v>
                </c:pt>
                <c:pt idx="6015">
                  <c:v>0.311</c:v>
                </c:pt>
                <c:pt idx="6016">
                  <c:v>0.16300000000000001</c:v>
                </c:pt>
                <c:pt idx="6017">
                  <c:v>3.9999999999999994E-2</c:v>
                </c:pt>
                <c:pt idx="6018">
                  <c:v>0</c:v>
                </c:pt>
                <c:pt idx="6019">
                  <c:v>0</c:v>
                </c:pt>
                <c:pt idx="6020">
                  <c:v>0</c:v>
                </c:pt>
                <c:pt idx="6021">
                  <c:v>0</c:v>
                </c:pt>
                <c:pt idx="6022">
                  <c:v>0</c:v>
                </c:pt>
                <c:pt idx="6023">
                  <c:v>0</c:v>
                </c:pt>
                <c:pt idx="6024">
                  <c:v>0</c:v>
                </c:pt>
                <c:pt idx="6025">
                  <c:v>0</c:v>
                </c:pt>
                <c:pt idx="6026">
                  <c:v>0</c:v>
                </c:pt>
                <c:pt idx="6027">
                  <c:v>0</c:v>
                </c:pt>
                <c:pt idx="6028">
                  <c:v>0</c:v>
                </c:pt>
                <c:pt idx="6029">
                  <c:v>1.8000000000000002E-2</c:v>
                </c:pt>
                <c:pt idx="6030">
                  <c:v>0.15100000000000002</c:v>
                </c:pt>
                <c:pt idx="6031">
                  <c:v>0.34299999999999997</c:v>
                </c:pt>
                <c:pt idx="6032">
                  <c:v>0.496</c:v>
                </c:pt>
                <c:pt idx="6033">
                  <c:v>0.60199999999999998</c:v>
                </c:pt>
                <c:pt idx="6034">
                  <c:v>0.68100000000000005</c:v>
                </c:pt>
                <c:pt idx="6035">
                  <c:v>0.69900000000000007</c:v>
                </c:pt>
                <c:pt idx="6036">
                  <c:v>0.65700000000000003</c:v>
                </c:pt>
                <c:pt idx="6037">
                  <c:v>0.58400000000000007</c:v>
                </c:pt>
                <c:pt idx="6038">
                  <c:v>0.42199999999999999</c:v>
                </c:pt>
                <c:pt idx="6039">
                  <c:v>0.23599999999999999</c:v>
                </c:pt>
                <c:pt idx="6040">
                  <c:v>9.6000000000000002E-2</c:v>
                </c:pt>
                <c:pt idx="6041">
                  <c:v>2.3E-2</c:v>
                </c:pt>
                <c:pt idx="6042">
                  <c:v>0</c:v>
                </c:pt>
                <c:pt idx="6043">
                  <c:v>0</c:v>
                </c:pt>
                <c:pt idx="6044">
                  <c:v>0</c:v>
                </c:pt>
                <c:pt idx="6045">
                  <c:v>0</c:v>
                </c:pt>
                <c:pt idx="6046">
                  <c:v>0</c:v>
                </c:pt>
                <c:pt idx="6047">
                  <c:v>0</c:v>
                </c:pt>
                <c:pt idx="6048">
                  <c:v>0</c:v>
                </c:pt>
                <c:pt idx="6049">
                  <c:v>0</c:v>
                </c:pt>
                <c:pt idx="6050">
                  <c:v>0</c:v>
                </c:pt>
                <c:pt idx="6051">
                  <c:v>0</c:v>
                </c:pt>
                <c:pt idx="6052">
                  <c:v>0</c:v>
                </c:pt>
                <c:pt idx="6053">
                  <c:v>1.6E-2</c:v>
                </c:pt>
                <c:pt idx="6054">
                  <c:v>0.159</c:v>
                </c:pt>
                <c:pt idx="6055">
                  <c:v>0.371</c:v>
                </c:pt>
                <c:pt idx="6056">
                  <c:v>0.58199999999999996</c:v>
                </c:pt>
                <c:pt idx="6057">
                  <c:v>0.753</c:v>
                </c:pt>
                <c:pt idx="6058">
                  <c:v>0.86599999999999999</c:v>
                </c:pt>
                <c:pt idx="6059">
                  <c:v>0.91299999999999992</c:v>
                </c:pt>
                <c:pt idx="6060">
                  <c:v>0.88600000000000001</c:v>
                </c:pt>
                <c:pt idx="6061">
                  <c:v>0.79399999999999993</c:v>
                </c:pt>
                <c:pt idx="6062">
                  <c:v>0.64</c:v>
                </c:pt>
                <c:pt idx="6063">
                  <c:v>0.443</c:v>
                </c:pt>
                <c:pt idx="6064">
                  <c:v>0.22700000000000001</c:v>
                </c:pt>
                <c:pt idx="6065">
                  <c:v>4.9000000000000002E-2</c:v>
                </c:pt>
                <c:pt idx="6066">
                  <c:v>0</c:v>
                </c:pt>
                <c:pt idx="6067">
                  <c:v>0</c:v>
                </c:pt>
                <c:pt idx="6068">
                  <c:v>0</c:v>
                </c:pt>
                <c:pt idx="6069">
                  <c:v>0</c:v>
                </c:pt>
                <c:pt idx="6070">
                  <c:v>0</c:v>
                </c:pt>
                <c:pt idx="6071">
                  <c:v>0</c:v>
                </c:pt>
                <c:pt idx="6072">
                  <c:v>0</c:v>
                </c:pt>
                <c:pt idx="6073">
                  <c:v>0</c:v>
                </c:pt>
                <c:pt idx="6074">
                  <c:v>0</c:v>
                </c:pt>
                <c:pt idx="6075">
                  <c:v>0</c:v>
                </c:pt>
                <c:pt idx="6076">
                  <c:v>0</c:v>
                </c:pt>
                <c:pt idx="6077">
                  <c:v>1.6E-2</c:v>
                </c:pt>
                <c:pt idx="6078">
                  <c:v>7.6999999999999999E-2</c:v>
                </c:pt>
                <c:pt idx="6079">
                  <c:v>9.2999999999999999E-2</c:v>
                </c:pt>
                <c:pt idx="6080">
                  <c:v>0.10600000000000001</c:v>
                </c:pt>
                <c:pt idx="6081">
                  <c:v>0.17800000000000002</c:v>
                </c:pt>
                <c:pt idx="6082">
                  <c:v>0.26</c:v>
                </c:pt>
                <c:pt idx="6083">
                  <c:v>0.217</c:v>
                </c:pt>
                <c:pt idx="6084">
                  <c:v>0.19700000000000001</c:v>
                </c:pt>
                <c:pt idx="6085">
                  <c:v>0.23199999999999998</c:v>
                </c:pt>
                <c:pt idx="6086">
                  <c:v>0.24200000000000002</c:v>
                </c:pt>
                <c:pt idx="6087">
                  <c:v>0.17099999999999999</c:v>
                </c:pt>
                <c:pt idx="6088">
                  <c:v>7.400000000000001E-2</c:v>
                </c:pt>
                <c:pt idx="6089">
                  <c:v>2.4E-2</c:v>
                </c:pt>
                <c:pt idx="6090">
                  <c:v>0</c:v>
                </c:pt>
                <c:pt idx="6091">
                  <c:v>0</c:v>
                </c:pt>
                <c:pt idx="6092">
                  <c:v>0</c:v>
                </c:pt>
                <c:pt idx="6093">
                  <c:v>0</c:v>
                </c:pt>
                <c:pt idx="6094">
                  <c:v>0</c:v>
                </c:pt>
                <c:pt idx="6095">
                  <c:v>0</c:v>
                </c:pt>
                <c:pt idx="6096">
                  <c:v>0</c:v>
                </c:pt>
                <c:pt idx="6097">
                  <c:v>0</c:v>
                </c:pt>
                <c:pt idx="6098">
                  <c:v>0</c:v>
                </c:pt>
                <c:pt idx="6099">
                  <c:v>0</c:v>
                </c:pt>
                <c:pt idx="6100">
                  <c:v>0</c:v>
                </c:pt>
                <c:pt idx="6101">
                  <c:v>1.2E-2</c:v>
                </c:pt>
                <c:pt idx="6102">
                  <c:v>0.113</c:v>
                </c:pt>
                <c:pt idx="6103">
                  <c:v>0.253</c:v>
                </c:pt>
                <c:pt idx="6104">
                  <c:v>0.434</c:v>
                </c:pt>
                <c:pt idx="6105">
                  <c:v>0.61699999999999999</c:v>
                </c:pt>
                <c:pt idx="6106">
                  <c:v>0.753</c:v>
                </c:pt>
                <c:pt idx="6107">
                  <c:v>0.82399999999999995</c:v>
                </c:pt>
                <c:pt idx="6108">
                  <c:v>0.83</c:v>
                </c:pt>
                <c:pt idx="6109">
                  <c:v>0.68500000000000005</c:v>
                </c:pt>
                <c:pt idx="6110">
                  <c:v>0.52200000000000002</c:v>
                </c:pt>
                <c:pt idx="6111">
                  <c:v>0.38899999999999996</c:v>
                </c:pt>
                <c:pt idx="6112">
                  <c:v>0.18</c:v>
                </c:pt>
                <c:pt idx="6113">
                  <c:v>3.4000000000000002E-2</c:v>
                </c:pt>
                <c:pt idx="6114">
                  <c:v>0</c:v>
                </c:pt>
                <c:pt idx="6115">
                  <c:v>0</c:v>
                </c:pt>
                <c:pt idx="6116">
                  <c:v>0</c:v>
                </c:pt>
                <c:pt idx="6117">
                  <c:v>0</c:v>
                </c:pt>
                <c:pt idx="6118">
                  <c:v>0</c:v>
                </c:pt>
                <c:pt idx="6119">
                  <c:v>0</c:v>
                </c:pt>
                <c:pt idx="6120">
                  <c:v>0</c:v>
                </c:pt>
                <c:pt idx="6121">
                  <c:v>0</c:v>
                </c:pt>
                <c:pt idx="6122">
                  <c:v>0</c:v>
                </c:pt>
                <c:pt idx="6123">
                  <c:v>0</c:v>
                </c:pt>
                <c:pt idx="6124">
                  <c:v>0</c:v>
                </c:pt>
                <c:pt idx="6125">
                  <c:v>1.2E-2</c:v>
                </c:pt>
                <c:pt idx="6126">
                  <c:v>0.11399999999999999</c:v>
                </c:pt>
                <c:pt idx="6127">
                  <c:v>0.255</c:v>
                </c:pt>
                <c:pt idx="6128">
                  <c:v>0.376</c:v>
                </c:pt>
                <c:pt idx="6129">
                  <c:v>0.432</c:v>
                </c:pt>
                <c:pt idx="6130">
                  <c:v>0.39900000000000002</c:v>
                </c:pt>
                <c:pt idx="6131">
                  <c:v>0.41600000000000004</c:v>
                </c:pt>
                <c:pt idx="6132">
                  <c:v>0.42600000000000005</c:v>
                </c:pt>
                <c:pt idx="6133">
                  <c:v>0.41399999999999998</c:v>
                </c:pt>
                <c:pt idx="6134">
                  <c:v>0.29900000000000004</c:v>
                </c:pt>
                <c:pt idx="6135">
                  <c:v>0.22</c:v>
                </c:pt>
                <c:pt idx="6136">
                  <c:v>0.13400000000000001</c:v>
                </c:pt>
                <c:pt idx="6137">
                  <c:v>3.6999999999999998E-2</c:v>
                </c:pt>
                <c:pt idx="6138">
                  <c:v>0</c:v>
                </c:pt>
                <c:pt idx="6139">
                  <c:v>0</c:v>
                </c:pt>
                <c:pt idx="6140">
                  <c:v>0</c:v>
                </c:pt>
                <c:pt idx="6141">
                  <c:v>0</c:v>
                </c:pt>
                <c:pt idx="6142">
                  <c:v>0</c:v>
                </c:pt>
                <c:pt idx="6143">
                  <c:v>0</c:v>
                </c:pt>
                <c:pt idx="6144">
                  <c:v>0</c:v>
                </c:pt>
                <c:pt idx="6145">
                  <c:v>0</c:v>
                </c:pt>
                <c:pt idx="6146">
                  <c:v>0</c:v>
                </c:pt>
                <c:pt idx="6147">
                  <c:v>0</c:v>
                </c:pt>
                <c:pt idx="6148">
                  <c:v>0</c:v>
                </c:pt>
                <c:pt idx="6149">
                  <c:v>1.0999999999999999E-2</c:v>
                </c:pt>
                <c:pt idx="6150">
                  <c:v>0.15100000000000002</c:v>
                </c:pt>
                <c:pt idx="6151">
                  <c:v>0.36699999999999999</c:v>
                </c:pt>
                <c:pt idx="6152">
                  <c:v>0.57799999999999996</c:v>
                </c:pt>
                <c:pt idx="6153">
                  <c:v>0.748</c:v>
                </c:pt>
                <c:pt idx="6154">
                  <c:v>0.85899999999999999</c:v>
                </c:pt>
                <c:pt idx="6155">
                  <c:v>0.91699999999999993</c:v>
                </c:pt>
                <c:pt idx="6156">
                  <c:v>0.89100000000000001</c:v>
                </c:pt>
                <c:pt idx="6157">
                  <c:v>0.79899999999999993</c:v>
                </c:pt>
                <c:pt idx="6158">
                  <c:v>0.64699999999999991</c:v>
                </c:pt>
                <c:pt idx="6159">
                  <c:v>0.44600000000000001</c:v>
                </c:pt>
                <c:pt idx="6160">
                  <c:v>0.22500000000000001</c:v>
                </c:pt>
                <c:pt idx="6161">
                  <c:v>0.04</c:v>
                </c:pt>
                <c:pt idx="6162">
                  <c:v>0</c:v>
                </c:pt>
                <c:pt idx="6163">
                  <c:v>0</c:v>
                </c:pt>
                <c:pt idx="6164">
                  <c:v>0</c:v>
                </c:pt>
                <c:pt idx="6165">
                  <c:v>0</c:v>
                </c:pt>
                <c:pt idx="6166">
                  <c:v>0</c:v>
                </c:pt>
                <c:pt idx="6167">
                  <c:v>0</c:v>
                </c:pt>
                <c:pt idx="6168">
                  <c:v>0</c:v>
                </c:pt>
                <c:pt idx="6169">
                  <c:v>0</c:v>
                </c:pt>
                <c:pt idx="6170">
                  <c:v>0</c:v>
                </c:pt>
                <c:pt idx="6171">
                  <c:v>0</c:v>
                </c:pt>
                <c:pt idx="6172">
                  <c:v>0</c:v>
                </c:pt>
                <c:pt idx="6173">
                  <c:v>1.0999999999999999E-2</c:v>
                </c:pt>
                <c:pt idx="6174">
                  <c:v>0.151</c:v>
                </c:pt>
                <c:pt idx="6175">
                  <c:v>0.36899999999999999</c:v>
                </c:pt>
                <c:pt idx="6176">
                  <c:v>0.58200000000000007</c:v>
                </c:pt>
                <c:pt idx="6177">
                  <c:v>0.753</c:v>
                </c:pt>
                <c:pt idx="6178">
                  <c:v>0.87</c:v>
                </c:pt>
                <c:pt idx="6179">
                  <c:v>0.91499999999999992</c:v>
                </c:pt>
                <c:pt idx="6180">
                  <c:v>0.88600000000000001</c:v>
                </c:pt>
                <c:pt idx="6181">
                  <c:v>0.76900000000000002</c:v>
                </c:pt>
                <c:pt idx="6182">
                  <c:v>0.61899999999999999</c:v>
                </c:pt>
                <c:pt idx="6183">
                  <c:v>0.434</c:v>
                </c:pt>
                <c:pt idx="6184">
                  <c:v>0.22</c:v>
                </c:pt>
                <c:pt idx="6185">
                  <c:v>3.7999999999999999E-2</c:v>
                </c:pt>
                <c:pt idx="6186">
                  <c:v>0</c:v>
                </c:pt>
                <c:pt idx="6187">
                  <c:v>0</c:v>
                </c:pt>
                <c:pt idx="6188">
                  <c:v>0</c:v>
                </c:pt>
                <c:pt idx="6189">
                  <c:v>0</c:v>
                </c:pt>
                <c:pt idx="6190">
                  <c:v>0</c:v>
                </c:pt>
                <c:pt idx="6191">
                  <c:v>0</c:v>
                </c:pt>
                <c:pt idx="6192">
                  <c:v>0</c:v>
                </c:pt>
                <c:pt idx="6193">
                  <c:v>0</c:v>
                </c:pt>
                <c:pt idx="6194">
                  <c:v>0</c:v>
                </c:pt>
                <c:pt idx="6195">
                  <c:v>0</c:v>
                </c:pt>
                <c:pt idx="6196">
                  <c:v>0</c:v>
                </c:pt>
                <c:pt idx="6197">
                  <c:v>7.0000000000000001E-3</c:v>
                </c:pt>
                <c:pt idx="6198">
                  <c:v>6.7000000000000004E-2</c:v>
                </c:pt>
                <c:pt idx="6199">
                  <c:v>0.15</c:v>
                </c:pt>
                <c:pt idx="6200">
                  <c:v>0.27900000000000003</c:v>
                </c:pt>
                <c:pt idx="6201">
                  <c:v>0.41400000000000003</c:v>
                </c:pt>
                <c:pt idx="6202">
                  <c:v>0.43</c:v>
                </c:pt>
                <c:pt idx="6203">
                  <c:v>0.39600000000000002</c:v>
                </c:pt>
                <c:pt idx="6204">
                  <c:v>0.32</c:v>
                </c:pt>
                <c:pt idx="6205">
                  <c:v>0.221</c:v>
                </c:pt>
                <c:pt idx="6206">
                  <c:v>0.15400000000000003</c:v>
                </c:pt>
                <c:pt idx="6207">
                  <c:v>0.10300000000000001</c:v>
                </c:pt>
                <c:pt idx="6208">
                  <c:v>5.6000000000000001E-2</c:v>
                </c:pt>
                <c:pt idx="6209">
                  <c:v>1.7000000000000001E-2</c:v>
                </c:pt>
                <c:pt idx="6210">
                  <c:v>0</c:v>
                </c:pt>
                <c:pt idx="6211">
                  <c:v>0</c:v>
                </c:pt>
                <c:pt idx="6212">
                  <c:v>0</c:v>
                </c:pt>
                <c:pt idx="6213">
                  <c:v>0</c:v>
                </c:pt>
                <c:pt idx="6214">
                  <c:v>0</c:v>
                </c:pt>
                <c:pt idx="6215">
                  <c:v>0</c:v>
                </c:pt>
                <c:pt idx="6216">
                  <c:v>0</c:v>
                </c:pt>
                <c:pt idx="6217">
                  <c:v>0</c:v>
                </c:pt>
                <c:pt idx="6218">
                  <c:v>0</c:v>
                </c:pt>
                <c:pt idx="6219">
                  <c:v>0</c:v>
                </c:pt>
                <c:pt idx="6220">
                  <c:v>0</c:v>
                </c:pt>
                <c:pt idx="6221">
                  <c:v>8.0000000000000002E-3</c:v>
                </c:pt>
                <c:pt idx="6222">
                  <c:v>0.13</c:v>
                </c:pt>
                <c:pt idx="6223">
                  <c:v>0.33800000000000002</c:v>
                </c:pt>
                <c:pt idx="6224">
                  <c:v>0.55899999999999994</c:v>
                </c:pt>
                <c:pt idx="6225">
                  <c:v>0.72199999999999998</c:v>
                </c:pt>
                <c:pt idx="6226">
                  <c:v>0.83</c:v>
                </c:pt>
                <c:pt idx="6227">
                  <c:v>0.85099999999999998</c:v>
                </c:pt>
                <c:pt idx="6228">
                  <c:v>0.82099999999999995</c:v>
                </c:pt>
                <c:pt idx="6229">
                  <c:v>0.71699999999999997</c:v>
                </c:pt>
                <c:pt idx="6230">
                  <c:v>0.52200000000000002</c:v>
                </c:pt>
                <c:pt idx="6231">
                  <c:v>0.32700000000000001</c:v>
                </c:pt>
                <c:pt idx="6232">
                  <c:v>0.15</c:v>
                </c:pt>
                <c:pt idx="6233">
                  <c:v>2.7E-2</c:v>
                </c:pt>
                <c:pt idx="6234">
                  <c:v>0</c:v>
                </c:pt>
                <c:pt idx="6235">
                  <c:v>0</c:v>
                </c:pt>
                <c:pt idx="6236">
                  <c:v>0</c:v>
                </c:pt>
                <c:pt idx="6237">
                  <c:v>0</c:v>
                </c:pt>
                <c:pt idx="6238">
                  <c:v>0</c:v>
                </c:pt>
                <c:pt idx="6239">
                  <c:v>0</c:v>
                </c:pt>
                <c:pt idx="6240">
                  <c:v>0</c:v>
                </c:pt>
                <c:pt idx="6241">
                  <c:v>0</c:v>
                </c:pt>
                <c:pt idx="6242">
                  <c:v>0</c:v>
                </c:pt>
                <c:pt idx="6243">
                  <c:v>0</c:v>
                </c:pt>
                <c:pt idx="6244">
                  <c:v>0</c:v>
                </c:pt>
                <c:pt idx="6245">
                  <c:v>7.0000000000000001E-3</c:v>
                </c:pt>
                <c:pt idx="6246">
                  <c:v>8.5999999999999993E-2</c:v>
                </c:pt>
                <c:pt idx="6247">
                  <c:v>0.23399999999999999</c:v>
                </c:pt>
                <c:pt idx="6248">
                  <c:v>0.45200000000000001</c:v>
                </c:pt>
                <c:pt idx="6249">
                  <c:v>0.66300000000000003</c:v>
                </c:pt>
                <c:pt idx="6250">
                  <c:v>0.81499999999999995</c:v>
                </c:pt>
                <c:pt idx="6251">
                  <c:v>0.89500000000000002</c:v>
                </c:pt>
                <c:pt idx="6252">
                  <c:v>0.874</c:v>
                </c:pt>
                <c:pt idx="6253">
                  <c:v>0.78099999999999992</c:v>
                </c:pt>
                <c:pt idx="6254">
                  <c:v>0.624</c:v>
                </c:pt>
                <c:pt idx="6255">
                  <c:v>0.40900000000000003</c:v>
                </c:pt>
                <c:pt idx="6256">
                  <c:v>0.193</c:v>
                </c:pt>
                <c:pt idx="6257">
                  <c:v>0.03</c:v>
                </c:pt>
                <c:pt idx="6258">
                  <c:v>0</c:v>
                </c:pt>
                <c:pt idx="6259">
                  <c:v>0</c:v>
                </c:pt>
                <c:pt idx="6260">
                  <c:v>0</c:v>
                </c:pt>
                <c:pt idx="6261">
                  <c:v>0</c:v>
                </c:pt>
                <c:pt idx="6262">
                  <c:v>0</c:v>
                </c:pt>
                <c:pt idx="6263">
                  <c:v>0</c:v>
                </c:pt>
                <c:pt idx="6264">
                  <c:v>0</c:v>
                </c:pt>
                <c:pt idx="6265">
                  <c:v>0</c:v>
                </c:pt>
                <c:pt idx="6266">
                  <c:v>0</c:v>
                </c:pt>
                <c:pt idx="6267">
                  <c:v>0</c:v>
                </c:pt>
                <c:pt idx="6268">
                  <c:v>0</c:v>
                </c:pt>
                <c:pt idx="6269">
                  <c:v>7.0000000000000001E-3</c:v>
                </c:pt>
                <c:pt idx="6270">
                  <c:v>0.13</c:v>
                </c:pt>
                <c:pt idx="6271">
                  <c:v>0.34399999999999997</c:v>
                </c:pt>
                <c:pt idx="6272">
                  <c:v>0.55799999999999994</c:v>
                </c:pt>
                <c:pt idx="6273">
                  <c:v>0.73499999999999999</c:v>
                </c:pt>
                <c:pt idx="6274">
                  <c:v>0.85299999999999998</c:v>
                </c:pt>
                <c:pt idx="6275">
                  <c:v>0.90299999999999991</c:v>
                </c:pt>
                <c:pt idx="6276">
                  <c:v>0.879</c:v>
                </c:pt>
                <c:pt idx="6277">
                  <c:v>0.78299999999999992</c:v>
                </c:pt>
                <c:pt idx="6278">
                  <c:v>0.626</c:v>
                </c:pt>
                <c:pt idx="6279">
                  <c:v>0.42399999999999999</c:v>
                </c:pt>
                <c:pt idx="6280">
                  <c:v>0.20299999999999999</c:v>
                </c:pt>
                <c:pt idx="6281">
                  <c:v>2.7999999999999997E-2</c:v>
                </c:pt>
                <c:pt idx="6282">
                  <c:v>0</c:v>
                </c:pt>
                <c:pt idx="6283">
                  <c:v>0</c:v>
                </c:pt>
                <c:pt idx="6284">
                  <c:v>0</c:v>
                </c:pt>
                <c:pt idx="6285">
                  <c:v>0</c:v>
                </c:pt>
                <c:pt idx="6286">
                  <c:v>0</c:v>
                </c:pt>
                <c:pt idx="6287">
                  <c:v>0</c:v>
                </c:pt>
                <c:pt idx="6288">
                  <c:v>0</c:v>
                </c:pt>
                <c:pt idx="6289">
                  <c:v>0</c:v>
                </c:pt>
                <c:pt idx="6290">
                  <c:v>0</c:v>
                </c:pt>
                <c:pt idx="6291">
                  <c:v>0</c:v>
                </c:pt>
                <c:pt idx="6292">
                  <c:v>0</c:v>
                </c:pt>
                <c:pt idx="6293">
                  <c:v>6.0000000000000001E-3</c:v>
                </c:pt>
                <c:pt idx="6294">
                  <c:v>0.128</c:v>
                </c:pt>
                <c:pt idx="6295">
                  <c:v>0.34599999999999997</c:v>
                </c:pt>
                <c:pt idx="6296">
                  <c:v>0.56099999999999994</c:v>
                </c:pt>
                <c:pt idx="6297">
                  <c:v>0.73499999999999999</c:v>
                </c:pt>
                <c:pt idx="6298">
                  <c:v>0.85199999999999998</c:v>
                </c:pt>
                <c:pt idx="6299">
                  <c:v>0.89699999999999991</c:v>
                </c:pt>
                <c:pt idx="6300">
                  <c:v>0.86899999999999999</c:v>
                </c:pt>
                <c:pt idx="6301">
                  <c:v>0.77499999999999991</c:v>
                </c:pt>
                <c:pt idx="6302">
                  <c:v>0.61899999999999999</c:v>
                </c:pt>
                <c:pt idx="6303">
                  <c:v>0.41799999999999998</c:v>
                </c:pt>
                <c:pt idx="6304">
                  <c:v>0.19899999999999998</c:v>
                </c:pt>
                <c:pt idx="6305">
                  <c:v>2.7000000000000003E-2</c:v>
                </c:pt>
                <c:pt idx="6306">
                  <c:v>0</c:v>
                </c:pt>
                <c:pt idx="6307">
                  <c:v>0</c:v>
                </c:pt>
                <c:pt idx="6308">
                  <c:v>0</c:v>
                </c:pt>
                <c:pt idx="6309">
                  <c:v>0</c:v>
                </c:pt>
                <c:pt idx="6310">
                  <c:v>0</c:v>
                </c:pt>
                <c:pt idx="6311">
                  <c:v>0</c:v>
                </c:pt>
                <c:pt idx="6312">
                  <c:v>0</c:v>
                </c:pt>
                <c:pt idx="6313">
                  <c:v>0</c:v>
                </c:pt>
                <c:pt idx="6314">
                  <c:v>0</c:v>
                </c:pt>
                <c:pt idx="6315">
                  <c:v>0</c:v>
                </c:pt>
                <c:pt idx="6316">
                  <c:v>0</c:v>
                </c:pt>
                <c:pt idx="6317">
                  <c:v>5.0000000000000001E-3</c:v>
                </c:pt>
                <c:pt idx="6318">
                  <c:v>0.13100000000000001</c:v>
                </c:pt>
                <c:pt idx="6319">
                  <c:v>0.35399999999999998</c:v>
                </c:pt>
                <c:pt idx="6320">
                  <c:v>0.57099999999999995</c:v>
                </c:pt>
                <c:pt idx="6321">
                  <c:v>0.746</c:v>
                </c:pt>
                <c:pt idx="6322">
                  <c:v>0.86199999999999999</c:v>
                </c:pt>
                <c:pt idx="6323">
                  <c:v>0.90699999999999992</c:v>
                </c:pt>
                <c:pt idx="6324">
                  <c:v>0.877</c:v>
                </c:pt>
                <c:pt idx="6325">
                  <c:v>0.77899999999999991</c:v>
                </c:pt>
                <c:pt idx="6326">
                  <c:v>0.62</c:v>
                </c:pt>
                <c:pt idx="6327">
                  <c:v>0.41599999999999998</c:v>
                </c:pt>
                <c:pt idx="6328">
                  <c:v>0.193</c:v>
                </c:pt>
                <c:pt idx="6329">
                  <c:v>2.4E-2</c:v>
                </c:pt>
                <c:pt idx="6330">
                  <c:v>0</c:v>
                </c:pt>
                <c:pt idx="6331">
                  <c:v>0</c:v>
                </c:pt>
                <c:pt idx="6332">
                  <c:v>0</c:v>
                </c:pt>
                <c:pt idx="6333">
                  <c:v>0</c:v>
                </c:pt>
                <c:pt idx="6334">
                  <c:v>0</c:v>
                </c:pt>
                <c:pt idx="6335">
                  <c:v>0</c:v>
                </c:pt>
                <c:pt idx="6336">
                  <c:v>0</c:v>
                </c:pt>
                <c:pt idx="6337">
                  <c:v>0</c:v>
                </c:pt>
                <c:pt idx="6338">
                  <c:v>0</c:v>
                </c:pt>
                <c:pt idx="6339">
                  <c:v>0</c:v>
                </c:pt>
                <c:pt idx="6340">
                  <c:v>0</c:v>
                </c:pt>
                <c:pt idx="6341">
                  <c:v>3.0000000000000001E-3</c:v>
                </c:pt>
                <c:pt idx="6342">
                  <c:v>6.3E-2</c:v>
                </c:pt>
                <c:pt idx="6343">
                  <c:v>0.13900000000000001</c:v>
                </c:pt>
                <c:pt idx="6344">
                  <c:v>0.19700000000000001</c:v>
                </c:pt>
                <c:pt idx="6345">
                  <c:v>0.26600000000000001</c:v>
                </c:pt>
                <c:pt idx="6346">
                  <c:v>0.36799999999999999</c:v>
                </c:pt>
                <c:pt idx="6347">
                  <c:v>0.52400000000000002</c:v>
                </c:pt>
                <c:pt idx="6348">
                  <c:v>0.67199999999999993</c:v>
                </c:pt>
                <c:pt idx="6349">
                  <c:v>0.65500000000000003</c:v>
                </c:pt>
                <c:pt idx="6350">
                  <c:v>0.46099999999999997</c:v>
                </c:pt>
                <c:pt idx="6351">
                  <c:v>0.193</c:v>
                </c:pt>
                <c:pt idx="6352">
                  <c:v>5.3999999999999999E-2</c:v>
                </c:pt>
                <c:pt idx="6353">
                  <c:v>6.0000000000000001E-3</c:v>
                </c:pt>
                <c:pt idx="6354">
                  <c:v>0</c:v>
                </c:pt>
                <c:pt idx="6355">
                  <c:v>0</c:v>
                </c:pt>
                <c:pt idx="6356">
                  <c:v>0</c:v>
                </c:pt>
                <c:pt idx="6357">
                  <c:v>0</c:v>
                </c:pt>
                <c:pt idx="6358">
                  <c:v>0</c:v>
                </c:pt>
                <c:pt idx="6359">
                  <c:v>0</c:v>
                </c:pt>
                <c:pt idx="6360">
                  <c:v>0</c:v>
                </c:pt>
                <c:pt idx="6361">
                  <c:v>0</c:v>
                </c:pt>
                <c:pt idx="6362">
                  <c:v>0</c:v>
                </c:pt>
                <c:pt idx="6363">
                  <c:v>0</c:v>
                </c:pt>
                <c:pt idx="6364">
                  <c:v>0</c:v>
                </c:pt>
                <c:pt idx="6365">
                  <c:v>1E-3</c:v>
                </c:pt>
                <c:pt idx="6366">
                  <c:v>3.7000000000000005E-2</c:v>
                </c:pt>
                <c:pt idx="6367">
                  <c:v>0.11599999999999999</c:v>
                </c:pt>
                <c:pt idx="6368">
                  <c:v>0.254</c:v>
                </c:pt>
                <c:pt idx="6369">
                  <c:v>0.52400000000000002</c:v>
                </c:pt>
                <c:pt idx="6370">
                  <c:v>0.72099999999999997</c:v>
                </c:pt>
                <c:pt idx="6371">
                  <c:v>0.78300000000000003</c:v>
                </c:pt>
                <c:pt idx="6372">
                  <c:v>0.73799999999999999</c:v>
                </c:pt>
                <c:pt idx="6373">
                  <c:v>0.65500000000000003</c:v>
                </c:pt>
                <c:pt idx="6374">
                  <c:v>0.54800000000000004</c:v>
                </c:pt>
                <c:pt idx="6375">
                  <c:v>0.377</c:v>
                </c:pt>
                <c:pt idx="6376">
                  <c:v>0.16200000000000001</c:v>
                </c:pt>
                <c:pt idx="6377">
                  <c:v>1.9E-2</c:v>
                </c:pt>
                <c:pt idx="6378">
                  <c:v>0</c:v>
                </c:pt>
                <c:pt idx="6379">
                  <c:v>0</c:v>
                </c:pt>
                <c:pt idx="6380">
                  <c:v>0</c:v>
                </c:pt>
                <c:pt idx="6381">
                  <c:v>0</c:v>
                </c:pt>
                <c:pt idx="6382">
                  <c:v>0</c:v>
                </c:pt>
                <c:pt idx="6383">
                  <c:v>0</c:v>
                </c:pt>
                <c:pt idx="6384">
                  <c:v>0</c:v>
                </c:pt>
                <c:pt idx="6385">
                  <c:v>0</c:v>
                </c:pt>
                <c:pt idx="6386">
                  <c:v>0</c:v>
                </c:pt>
                <c:pt idx="6387">
                  <c:v>0</c:v>
                </c:pt>
                <c:pt idx="6388">
                  <c:v>0</c:v>
                </c:pt>
                <c:pt idx="6389">
                  <c:v>1E-3</c:v>
                </c:pt>
                <c:pt idx="6390">
                  <c:v>2.8000000000000001E-2</c:v>
                </c:pt>
                <c:pt idx="6391">
                  <c:v>6.6000000000000003E-2</c:v>
                </c:pt>
                <c:pt idx="6392">
                  <c:v>9.4E-2</c:v>
                </c:pt>
                <c:pt idx="6393">
                  <c:v>0.108</c:v>
                </c:pt>
                <c:pt idx="6394">
                  <c:v>0.10300000000000001</c:v>
                </c:pt>
                <c:pt idx="6395">
                  <c:v>0.1</c:v>
                </c:pt>
                <c:pt idx="6396">
                  <c:v>0.115</c:v>
                </c:pt>
                <c:pt idx="6397">
                  <c:v>0.156</c:v>
                </c:pt>
                <c:pt idx="6398">
                  <c:v>0.14900000000000002</c:v>
                </c:pt>
                <c:pt idx="6399">
                  <c:v>0.11799999999999999</c:v>
                </c:pt>
                <c:pt idx="6400">
                  <c:v>5.2000000000000005E-2</c:v>
                </c:pt>
                <c:pt idx="6401">
                  <c:v>7.0000000000000001E-3</c:v>
                </c:pt>
                <c:pt idx="6402">
                  <c:v>0</c:v>
                </c:pt>
                <c:pt idx="6403">
                  <c:v>0</c:v>
                </c:pt>
                <c:pt idx="6404">
                  <c:v>0</c:v>
                </c:pt>
                <c:pt idx="6405">
                  <c:v>0</c:v>
                </c:pt>
                <c:pt idx="6406">
                  <c:v>0</c:v>
                </c:pt>
                <c:pt idx="6407">
                  <c:v>0</c:v>
                </c:pt>
                <c:pt idx="6408">
                  <c:v>0</c:v>
                </c:pt>
                <c:pt idx="6409">
                  <c:v>0</c:v>
                </c:pt>
                <c:pt idx="6410">
                  <c:v>0</c:v>
                </c:pt>
                <c:pt idx="6411">
                  <c:v>0</c:v>
                </c:pt>
                <c:pt idx="6412">
                  <c:v>0</c:v>
                </c:pt>
                <c:pt idx="6413">
                  <c:v>1E-3</c:v>
                </c:pt>
                <c:pt idx="6414">
                  <c:v>5.2000000000000005E-2</c:v>
                </c:pt>
                <c:pt idx="6415">
                  <c:v>0.23200000000000001</c:v>
                </c:pt>
                <c:pt idx="6416">
                  <c:v>0.46199999999999997</c:v>
                </c:pt>
                <c:pt idx="6417">
                  <c:v>0.64</c:v>
                </c:pt>
                <c:pt idx="6418">
                  <c:v>0.71199999999999997</c:v>
                </c:pt>
                <c:pt idx="6419">
                  <c:v>0.57799999999999996</c:v>
                </c:pt>
                <c:pt idx="6420">
                  <c:v>0.38</c:v>
                </c:pt>
                <c:pt idx="6421">
                  <c:v>0.27800000000000002</c:v>
                </c:pt>
                <c:pt idx="6422">
                  <c:v>0.219</c:v>
                </c:pt>
                <c:pt idx="6423">
                  <c:v>0.16200000000000001</c:v>
                </c:pt>
                <c:pt idx="6424">
                  <c:v>7.9000000000000001E-2</c:v>
                </c:pt>
                <c:pt idx="6425">
                  <c:v>9.0000000000000011E-3</c:v>
                </c:pt>
                <c:pt idx="6426">
                  <c:v>0</c:v>
                </c:pt>
                <c:pt idx="6427">
                  <c:v>0</c:v>
                </c:pt>
                <c:pt idx="6428">
                  <c:v>0</c:v>
                </c:pt>
                <c:pt idx="6429">
                  <c:v>0</c:v>
                </c:pt>
                <c:pt idx="6430">
                  <c:v>0</c:v>
                </c:pt>
                <c:pt idx="6431">
                  <c:v>0</c:v>
                </c:pt>
                <c:pt idx="6432">
                  <c:v>0</c:v>
                </c:pt>
                <c:pt idx="6433">
                  <c:v>0</c:v>
                </c:pt>
                <c:pt idx="6434">
                  <c:v>0</c:v>
                </c:pt>
                <c:pt idx="6435">
                  <c:v>0</c:v>
                </c:pt>
                <c:pt idx="6436">
                  <c:v>0</c:v>
                </c:pt>
                <c:pt idx="6437">
                  <c:v>1E-3</c:v>
                </c:pt>
                <c:pt idx="6438">
                  <c:v>0.03</c:v>
                </c:pt>
                <c:pt idx="6439">
                  <c:v>0.09</c:v>
                </c:pt>
                <c:pt idx="6440">
                  <c:v>0.14899999999999999</c:v>
                </c:pt>
                <c:pt idx="6441">
                  <c:v>0.13200000000000001</c:v>
                </c:pt>
                <c:pt idx="6442">
                  <c:v>0.126</c:v>
                </c:pt>
                <c:pt idx="6443">
                  <c:v>0.20099999999999998</c:v>
                </c:pt>
                <c:pt idx="6444">
                  <c:v>0.29000000000000004</c:v>
                </c:pt>
                <c:pt idx="6445">
                  <c:v>0.43</c:v>
                </c:pt>
                <c:pt idx="6446">
                  <c:v>0.39100000000000001</c:v>
                </c:pt>
                <c:pt idx="6447">
                  <c:v>0.13800000000000001</c:v>
                </c:pt>
                <c:pt idx="6448">
                  <c:v>4.5999999999999999E-2</c:v>
                </c:pt>
                <c:pt idx="6449">
                  <c:v>7.0000000000000001E-3</c:v>
                </c:pt>
                <c:pt idx="6450">
                  <c:v>0</c:v>
                </c:pt>
                <c:pt idx="6451">
                  <c:v>0</c:v>
                </c:pt>
                <c:pt idx="6452">
                  <c:v>0</c:v>
                </c:pt>
                <c:pt idx="6453">
                  <c:v>0</c:v>
                </c:pt>
                <c:pt idx="6454">
                  <c:v>0</c:v>
                </c:pt>
                <c:pt idx="6455">
                  <c:v>0</c:v>
                </c:pt>
                <c:pt idx="6456">
                  <c:v>0</c:v>
                </c:pt>
                <c:pt idx="6457">
                  <c:v>0</c:v>
                </c:pt>
                <c:pt idx="6458">
                  <c:v>0</c:v>
                </c:pt>
                <c:pt idx="6459">
                  <c:v>0</c:v>
                </c:pt>
                <c:pt idx="6460">
                  <c:v>0</c:v>
                </c:pt>
                <c:pt idx="6461">
                  <c:v>1E-3</c:v>
                </c:pt>
                <c:pt idx="6462">
                  <c:v>9.5000000000000001E-2</c:v>
                </c:pt>
                <c:pt idx="6463">
                  <c:v>0.309</c:v>
                </c:pt>
                <c:pt idx="6464">
                  <c:v>0.51700000000000002</c:v>
                </c:pt>
                <c:pt idx="6465">
                  <c:v>0.67399999999999993</c:v>
                </c:pt>
                <c:pt idx="6466">
                  <c:v>0.77300000000000002</c:v>
                </c:pt>
                <c:pt idx="6467">
                  <c:v>0.80599999999999994</c:v>
                </c:pt>
                <c:pt idx="6468">
                  <c:v>0.76600000000000001</c:v>
                </c:pt>
                <c:pt idx="6469">
                  <c:v>0.66500000000000004</c:v>
                </c:pt>
                <c:pt idx="6470">
                  <c:v>0.47399999999999998</c:v>
                </c:pt>
                <c:pt idx="6471">
                  <c:v>0.24099999999999999</c:v>
                </c:pt>
                <c:pt idx="6472">
                  <c:v>8.7999999999999995E-2</c:v>
                </c:pt>
                <c:pt idx="6473">
                  <c:v>8.0000000000000002E-3</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5.6000000000000001E-2</c:v>
                </c:pt>
                <c:pt idx="6487">
                  <c:v>0.19400000000000001</c:v>
                </c:pt>
                <c:pt idx="6488">
                  <c:v>0.39600000000000002</c:v>
                </c:pt>
                <c:pt idx="6489">
                  <c:v>0.622</c:v>
                </c:pt>
                <c:pt idx="6490">
                  <c:v>0.62</c:v>
                </c:pt>
                <c:pt idx="6491">
                  <c:v>0.56200000000000006</c:v>
                </c:pt>
                <c:pt idx="6492">
                  <c:v>0.45999999999999996</c:v>
                </c:pt>
                <c:pt idx="6493">
                  <c:v>0.33600000000000002</c:v>
                </c:pt>
                <c:pt idx="6494">
                  <c:v>0.29000000000000004</c:v>
                </c:pt>
                <c:pt idx="6495">
                  <c:v>0.22899999999999998</c:v>
                </c:pt>
                <c:pt idx="6496">
                  <c:v>0.10500000000000001</c:v>
                </c:pt>
                <c:pt idx="6497">
                  <c:v>8.0000000000000002E-3</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3.2000000000000001E-2</c:v>
                </c:pt>
                <c:pt idx="6511">
                  <c:v>0.13799999999999998</c:v>
                </c:pt>
                <c:pt idx="6512">
                  <c:v>0.128</c:v>
                </c:pt>
                <c:pt idx="6513">
                  <c:v>0.19600000000000001</c:v>
                </c:pt>
                <c:pt idx="6514">
                  <c:v>0.34799999999999998</c:v>
                </c:pt>
                <c:pt idx="6515">
                  <c:v>0.47799999999999998</c:v>
                </c:pt>
                <c:pt idx="6516">
                  <c:v>0.48</c:v>
                </c:pt>
                <c:pt idx="6517">
                  <c:v>0.317</c:v>
                </c:pt>
                <c:pt idx="6518">
                  <c:v>0.25</c:v>
                </c:pt>
                <c:pt idx="6519">
                  <c:v>0.186</c:v>
                </c:pt>
                <c:pt idx="6520">
                  <c:v>8.6999999999999994E-2</c:v>
                </c:pt>
                <c:pt idx="6521">
                  <c:v>7.0000000000000001E-3</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4.5999999999999999E-2</c:v>
                </c:pt>
                <c:pt idx="6535">
                  <c:v>0.187</c:v>
                </c:pt>
                <c:pt idx="6536">
                  <c:v>0.40299999999999997</c:v>
                </c:pt>
                <c:pt idx="6537">
                  <c:v>0.627</c:v>
                </c:pt>
                <c:pt idx="6538">
                  <c:v>0.75</c:v>
                </c:pt>
                <c:pt idx="6539">
                  <c:v>0.81599999999999995</c:v>
                </c:pt>
                <c:pt idx="6540">
                  <c:v>0.78</c:v>
                </c:pt>
                <c:pt idx="6541">
                  <c:v>0.66700000000000004</c:v>
                </c:pt>
                <c:pt idx="6542">
                  <c:v>0.46100000000000002</c:v>
                </c:pt>
                <c:pt idx="6543">
                  <c:v>0.17599999999999999</c:v>
                </c:pt>
                <c:pt idx="6544">
                  <c:v>4.5999999999999999E-2</c:v>
                </c:pt>
                <c:pt idx="6545">
                  <c:v>3.0000000000000001E-3</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1.3999999999999999E-2</c:v>
                </c:pt>
                <c:pt idx="6559">
                  <c:v>3.6000000000000004E-2</c:v>
                </c:pt>
                <c:pt idx="6560">
                  <c:v>8.900000000000001E-2</c:v>
                </c:pt>
                <c:pt idx="6561">
                  <c:v>0.30299999999999999</c:v>
                </c:pt>
                <c:pt idx="6562">
                  <c:v>0.39</c:v>
                </c:pt>
                <c:pt idx="6563">
                  <c:v>0.38500000000000001</c:v>
                </c:pt>
                <c:pt idx="6564">
                  <c:v>0.32200000000000001</c:v>
                </c:pt>
                <c:pt idx="6565">
                  <c:v>0.23299999999999998</c:v>
                </c:pt>
                <c:pt idx="6566">
                  <c:v>0.15</c:v>
                </c:pt>
                <c:pt idx="6567">
                  <c:v>0.13900000000000001</c:v>
                </c:pt>
                <c:pt idx="6568">
                  <c:v>9.1999999999999998E-2</c:v>
                </c:pt>
                <c:pt idx="6569">
                  <c:v>4.0000000000000001E-3</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7.5000000000000011E-2</c:v>
                </c:pt>
                <c:pt idx="6583">
                  <c:v>0.28800000000000003</c:v>
                </c:pt>
                <c:pt idx="6584">
                  <c:v>0.49199999999999999</c:v>
                </c:pt>
                <c:pt idx="6585">
                  <c:v>0.61799999999999999</c:v>
                </c:pt>
                <c:pt idx="6586">
                  <c:v>0.63400000000000001</c:v>
                </c:pt>
                <c:pt idx="6587">
                  <c:v>0.63900000000000001</c:v>
                </c:pt>
                <c:pt idx="6588">
                  <c:v>0.59399999999999997</c:v>
                </c:pt>
                <c:pt idx="6589">
                  <c:v>0.38700000000000001</c:v>
                </c:pt>
                <c:pt idx="6590">
                  <c:v>0.31900000000000001</c:v>
                </c:pt>
                <c:pt idx="6591">
                  <c:v>0.22</c:v>
                </c:pt>
                <c:pt idx="6592">
                  <c:v>0.10400000000000001</c:v>
                </c:pt>
                <c:pt idx="6593">
                  <c:v>5.0000000000000001E-3</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2.7E-2</c:v>
                </c:pt>
                <c:pt idx="6607">
                  <c:v>0.10800000000000001</c:v>
                </c:pt>
                <c:pt idx="6608">
                  <c:v>0.217</c:v>
                </c:pt>
                <c:pt idx="6609">
                  <c:v>0.36599999999999999</c:v>
                </c:pt>
                <c:pt idx="6610">
                  <c:v>0.53600000000000003</c:v>
                </c:pt>
                <c:pt idx="6611">
                  <c:v>0.55399999999999994</c:v>
                </c:pt>
                <c:pt idx="6612">
                  <c:v>0.41100000000000003</c:v>
                </c:pt>
                <c:pt idx="6613">
                  <c:v>0.19700000000000001</c:v>
                </c:pt>
                <c:pt idx="6614">
                  <c:v>0.129</c:v>
                </c:pt>
                <c:pt idx="6615">
                  <c:v>7.9000000000000001E-2</c:v>
                </c:pt>
                <c:pt idx="6616">
                  <c:v>3.2000000000000001E-2</c:v>
                </c:pt>
                <c:pt idx="6617">
                  <c:v>2E-3</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6.0000000000000001E-3</c:v>
                </c:pt>
                <c:pt idx="6631">
                  <c:v>4.2000000000000003E-2</c:v>
                </c:pt>
                <c:pt idx="6632">
                  <c:v>0.13300000000000001</c:v>
                </c:pt>
                <c:pt idx="6633">
                  <c:v>0.32</c:v>
                </c:pt>
                <c:pt idx="6634">
                  <c:v>0.54600000000000004</c:v>
                </c:pt>
                <c:pt idx="6635">
                  <c:v>0.64399999999999991</c:v>
                </c:pt>
                <c:pt idx="6636">
                  <c:v>0.64400000000000002</c:v>
                </c:pt>
                <c:pt idx="6637">
                  <c:v>0.46</c:v>
                </c:pt>
                <c:pt idx="6638">
                  <c:v>0.221</c:v>
                </c:pt>
                <c:pt idx="6639">
                  <c:v>9.8999999999999991E-2</c:v>
                </c:pt>
                <c:pt idx="6640">
                  <c:v>3.4000000000000002E-2</c:v>
                </c:pt>
                <c:pt idx="6641">
                  <c:v>1E-3</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1.9000000000000003E-2</c:v>
                </c:pt>
                <c:pt idx="6655">
                  <c:v>7.4999999999999997E-2</c:v>
                </c:pt>
                <c:pt idx="6656">
                  <c:v>0.27</c:v>
                </c:pt>
                <c:pt idx="6657">
                  <c:v>0.59299999999999997</c:v>
                </c:pt>
                <c:pt idx="6658">
                  <c:v>0.67900000000000005</c:v>
                </c:pt>
                <c:pt idx="6659">
                  <c:v>0.73099999999999998</c:v>
                </c:pt>
                <c:pt idx="6660">
                  <c:v>0.61699999999999999</c:v>
                </c:pt>
                <c:pt idx="6661">
                  <c:v>0.45599999999999996</c:v>
                </c:pt>
                <c:pt idx="6662">
                  <c:v>0.29799999999999999</c:v>
                </c:pt>
                <c:pt idx="6663">
                  <c:v>0.13700000000000001</c:v>
                </c:pt>
                <c:pt idx="6664">
                  <c:v>0.06</c:v>
                </c:pt>
                <c:pt idx="6665">
                  <c:v>2E-3</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4.0000000000000001E-3</c:v>
                </c:pt>
                <c:pt idx="6679">
                  <c:v>3.9E-2</c:v>
                </c:pt>
                <c:pt idx="6680">
                  <c:v>0.122</c:v>
                </c:pt>
                <c:pt idx="6681">
                  <c:v>0.19900000000000001</c:v>
                </c:pt>
                <c:pt idx="6682">
                  <c:v>0.218</c:v>
                </c:pt>
                <c:pt idx="6683">
                  <c:v>0.189</c:v>
                </c:pt>
                <c:pt idx="6684">
                  <c:v>0.17099999999999999</c:v>
                </c:pt>
                <c:pt idx="6685">
                  <c:v>0.20200000000000001</c:v>
                </c:pt>
                <c:pt idx="6686">
                  <c:v>0.27200000000000002</c:v>
                </c:pt>
                <c:pt idx="6687">
                  <c:v>0.19800000000000001</c:v>
                </c:pt>
                <c:pt idx="6688">
                  <c:v>7.2000000000000008E-2</c:v>
                </c:pt>
                <c:pt idx="6689">
                  <c:v>1E-3</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1.8000000000000002E-2</c:v>
                </c:pt>
                <c:pt idx="6703">
                  <c:v>7.3999999999999996E-2</c:v>
                </c:pt>
                <c:pt idx="6704">
                  <c:v>0.13500000000000001</c:v>
                </c:pt>
                <c:pt idx="6705">
                  <c:v>0.20100000000000001</c:v>
                </c:pt>
                <c:pt idx="6706">
                  <c:v>0.19999999999999998</c:v>
                </c:pt>
                <c:pt idx="6707">
                  <c:v>0.189</c:v>
                </c:pt>
                <c:pt idx="6708">
                  <c:v>0.16599999999999998</c:v>
                </c:pt>
                <c:pt idx="6709">
                  <c:v>0.13700000000000001</c:v>
                </c:pt>
                <c:pt idx="6710">
                  <c:v>0.13700000000000001</c:v>
                </c:pt>
                <c:pt idx="6711">
                  <c:v>0.112</c:v>
                </c:pt>
                <c:pt idx="6712">
                  <c:v>3.7999999999999999E-2</c:v>
                </c:pt>
                <c:pt idx="6713">
                  <c:v>1E-3</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8.0000000000000002E-3</c:v>
                </c:pt>
                <c:pt idx="6727">
                  <c:v>3.5000000000000003E-2</c:v>
                </c:pt>
                <c:pt idx="6728">
                  <c:v>7.3000000000000009E-2</c:v>
                </c:pt>
                <c:pt idx="6729">
                  <c:v>0.122</c:v>
                </c:pt>
                <c:pt idx="6730">
                  <c:v>0.21</c:v>
                </c:pt>
                <c:pt idx="6731">
                  <c:v>0.246</c:v>
                </c:pt>
                <c:pt idx="6732">
                  <c:v>0.24299999999999999</c:v>
                </c:pt>
                <c:pt idx="6733">
                  <c:v>0.29900000000000004</c:v>
                </c:pt>
                <c:pt idx="6734">
                  <c:v>0.27300000000000002</c:v>
                </c:pt>
                <c:pt idx="6735">
                  <c:v>0.16700000000000001</c:v>
                </c:pt>
                <c:pt idx="6736">
                  <c:v>5.3999999999999999E-2</c:v>
                </c:pt>
                <c:pt idx="6737">
                  <c:v>1E-3</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1.3000000000000001E-2</c:v>
                </c:pt>
                <c:pt idx="6751">
                  <c:v>5.2000000000000005E-2</c:v>
                </c:pt>
                <c:pt idx="6752">
                  <c:v>0.108</c:v>
                </c:pt>
                <c:pt idx="6753">
                  <c:v>0.14900000000000002</c:v>
                </c:pt>
                <c:pt idx="6754">
                  <c:v>0.16999999999999998</c:v>
                </c:pt>
                <c:pt idx="6755">
                  <c:v>0.16400000000000001</c:v>
                </c:pt>
                <c:pt idx="6756">
                  <c:v>0.127</c:v>
                </c:pt>
                <c:pt idx="6757">
                  <c:v>0.11700000000000001</c:v>
                </c:pt>
                <c:pt idx="6758">
                  <c:v>8.2000000000000003E-2</c:v>
                </c:pt>
                <c:pt idx="6759">
                  <c:v>4.9000000000000002E-2</c:v>
                </c:pt>
                <c:pt idx="6760">
                  <c:v>1.4999999999999999E-2</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3.2000000000000001E-2</c:v>
                </c:pt>
                <c:pt idx="6775">
                  <c:v>0.187</c:v>
                </c:pt>
                <c:pt idx="6776">
                  <c:v>0.43099999999999999</c:v>
                </c:pt>
                <c:pt idx="6777">
                  <c:v>0.63700000000000001</c:v>
                </c:pt>
                <c:pt idx="6778">
                  <c:v>0.753</c:v>
                </c:pt>
                <c:pt idx="6779">
                  <c:v>0.77800000000000002</c:v>
                </c:pt>
                <c:pt idx="6780">
                  <c:v>0.73599999999999999</c:v>
                </c:pt>
                <c:pt idx="6781">
                  <c:v>0.63100000000000001</c:v>
                </c:pt>
                <c:pt idx="6782">
                  <c:v>0.46299999999999997</c:v>
                </c:pt>
                <c:pt idx="6783">
                  <c:v>0.24299999999999999</c:v>
                </c:pt>
                <c:pt idx="6784">
                  <c:v>5.6000000000000008E-2</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8.0000000000000002E-3</c:v>
                </c:pt>
                <c:pt idx="6799">
                  <c:v>0.05</c:v>
                </c:pt>
                <c:pt idx="6800">
                  <c:v>0.114</c:v>
                </c:pt>
                <c:pt idx="6801">
                  <c:v>0.23799999999999999</c:v>
                </c:pt>
                <c:pt idx="6802">
                  <c:v>0.32100000000000001</c:v>
                </c:pt>
                <c:pt idx="6803">
                  <c:v>0.32400000000000001</c:v>
                </c:pt>
                <c:pt idx="6804">
                  <c:v>0.32500000000000001</c:v>
                </c:pt>
                <c:pt idx="6805">
                  <c:v>0.253</c:v>
                </c:pt>
                <c:pt idx="6806">
                  <c:v>0.153</c:v>
                </c:pt>
                <c:pt idx="6807">
                  <c:v>0.09</c:v>
                </c:pt>
                <c:pt idx="6808">
                  <c:v>2.8000000000000001E-2</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2.7999999999999997E-2</c:v>
                </c:pt>
                <c:pt idx="6823">
                  <c:v>0.17099999999999999</c:v>
                </c:pt>
                <c:pt idx="6824">
                  <c:v>0.32200000000000001</c:v>
                </c:pt>
                <c:pt idx="6825">
                  <c:v>0.43799999999999994</c:v>
                </c:pt>
                <c:pt idx="6826">
                  <c:v>0.47299999999999998</c:v>
                </c:pt>
                <c:pt idx="6827">
                  <c:v>0.38500000000000001</c:v>
                </c:pt>
                <c:pt idx="6828">
                  <c:v>0.29000000000000004</c:v>
                </c:pt>
                <c:pt idx="6829">
                  <c:v>0.22500000000000001</c:v>
                </c:pt>
                <c:pt idx="6830">
                  <c:v>0.17399999999999999</c:v>
                </c:pt>
                <c:pt idx="6831">
                  <c:v>0.13200000000000001</c:v>
                </c:pt>
                <c:pt idx="6832">
                  <c:v>4.1999999999999996E-2</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1.0999999999999999E-2</c:v>
                </c:pt>
                <c:pt idx="6847">
                  <c:v>8.6999999999999994E-2</c:v>
                </c:pt>
                <c:pt idx="6848">
                  <c:v>0.21299999999999999</c:v>
                </c:pt>
                <c:pt idx="6849">
                  <c:v>0.42300000000000004</c:v>
                </c:pt>
                <c:pt idx="6850">
                  <c:v>0.58299999999999996</c:v>
                </c:pt>
                <c:pt idx="6851">
                  <c:v>0.65300000000000002</c:v>
                </c:pt>
                <c:pt idx="6852">
                  <c:v>0.67900000000000005</c:v>
                </c:pt>
                <c:pt idx="6853">
                  <c:v>0.60699999999999998</c:v>
                </c:pt>
                <c:pt idx="6854">
                  <c:v>0.317</c:v>
                </c:pt>
                <c:pt idx="6855">
                  <c:v>9.2999999999999999E-2</c:v>
                </c:pt>
                <c:pt idx="6856">
                  <c:v>2.7E-2</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9.0000000000000011E-3</c:v>
                </c:pt>
                <c:pt idx="6871">
                  <c:v>5.2999999999999999E-2</c:v>
                </c:pt>
                <c:pt idx="6872">
                  <c:v>0.112</c:v>
                </c:pt>
                <c:pt idx="6873">
                  <c:v>0.20599999999999999</c:v>
                </c:pt>
                <c:pt idx="6874">
                  <c:v>0.40800000000000003</c:v>
                </c:pt>
                <c:pt idx="6875">
                  <c:v>0.47899999999999998</c:v>
                </c:pt>
                <c:pt idx="6876">
                  <c:v>0.47799999999999998</c:v>
                </c:pt>
                <c:pt idx="6877">
                  <c:v>0.38400000000000001</c:v>
                </c:pt>
                <c:pt idx="6878">
                  <c:v>0.24</c:v>
                </c:pt>
                <c:pt idx="6879">
                  <c:v>9.8000000000000004E-2</c:v>
                </c:pt>
                <c:pt idx="6880">
                  <c:v>2.1999999999999999E-2</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5.0000000000000001E-3</c:v>
                </c:pt>
                <c:pt idx="6895">
                  <c:v>2.4E-2</c:v>
                </c:pt>
                <c:pt idx="6896">
                  <c:v>3.7999999999999999E-2</c:v>
                </c:pt>
                <c:pt idx="6897">
                  <c:v>5.1000000000000004E-2</c:v>
                </c:pt>
                <c:pt idx="6898">
                  <c:v>7.2000000000000008E-2</c:v>
                </c:pt>
                <c:pt idx="6899">
                  <c:v>7.0000000000000007E-2</c:v>
                </c:pt>
                <c:pt idx="6900">
                  <c:v>7.6999999999999999E-2</c:v>
                </c:pt>
                <c:pt idx="6901">
                  <c:v>6.4000000000000001E-2</c:v>
                </c:pt>
                <c:pt idx="6902">
                  <c:v>6.7000000000000004E-2</c:v>
                </c:pt>
                <c:pt idx="6903">
                  <c:v>7.6000000000000012E-2</c:v>
                </c:pt>
                <c:pt idx="6904">
                  <c:v>8.0000000000000002E-3</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1.6E-2</c:v>
                </c:pt>
                <c:pt idx="6919">
                  <c:v>0.13100000000000001</c:v>
                </c:pt>
                <c:pt idx="6920">
                  <c:v>0.223</c:v>
                </c:pt>
                <c:pt idx="6921">
                  <c:v>0.182</c:v>
                </c:pt>
                <c:pt idx="6922">
                  <c:v>0.13700000000000001</c:v>
                </c:pt>
                <c:pt idx="6923">
                  <c:v>0.13900000000000001</c:v>
                </c:pt>
                <c:pt idx="6924">
                  <c:v>0.128</c:v>
                </c:pt>
                <c:pt idx="6925">
                  <c:v>0.13100000000000001</c:v>
                </c:pt>
                <c:pt idx="6926">
                  <c:v>0.10099999999999999</c:v>
                </c:pt>
                <c:pt idx="6927">
                  <c:v>4.5000000000000005E-2</c:v>
                </c:pt>
                <c:pt idx="6928">
                  <c:v>9.9999999999999985E-3</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1.3000000000000001E-2</c:v>
                </c:pt>
                <c:pt idx="6943">
                  <c:v>0.15</c:v>
                </c:pt>
                <c:pt idx="6944">
                  <c:v>0.313</c:v>
                </c:pt>
                <c:pt idx="6945">
                  <c:v>0.51100000000000001</c:v>
                </c:pt>
                <c:pt idx="6946">
                  <c:v>0.63600000000000001</c:v>
                </c:pt>
                <c:pt idx="6947">
                  <c:v>0.55300000000000005</c:v>
                </c:pt>
                <c:pt idx="6948">
                  <c:v>0.432</c:v>
                </c:pt>
                <c:pt idx="6949">
                  <c:v>0.32400000000000001</c:v>
                </c:pt>
                <c:pt idx="6950">
                  <c:v>0.21200000000000002</c:v>
                </c:pt>
                <c:pt idx="6951">
                  <c:v>0.11599999999999999</c:v>
                </c:pt>
                <c:pt idx="6952">
                  <c:v>3.3000000000000002E-2</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8.0000000000000002E-3</c:v>
                </c:pt>
                <c:pt idx="6967">
                  <c:v>0.11399999999999999</c:v>
                </c:pt>
                <c:pt idx="6968">
                  <c:v>0.26500000000000001</c:v>
                </c:pt>
                <c:pt idx="6969">
                  <c:v>0.32099999999999995</c:v>
                </c:pt>
                <c:pt idx="6970">
                  <c:v>0.56000000000000005</c:v>
                </c:pt>
                <c:pt idx="6971">
                  <c:v>0.56399999999999995</c:v>
                </c:pt>
                <c:pt idx="6972">
                  <c:v>0.49299999999999999</c:v>
                </c:pt>
                <c:pt idx="6973">
                  <c:v>0.43499999999999994</c:v>
                </c:pt>
                <c:pt idx="6974">
                  <c:v>0.35899999999999999</c:v>
                </c:pt>
                <c:pt idx="6975">
                  <c:v>0.252</c:v>
                </c:pt>
                <c:pt idx="6976">
                  <c:v>6.2E-2</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2E-3</c:v>
                </c:pt>
                <c:pt idx="6991">
                  <c:v>5.3999999999999999E-2</c:v>
                </c:pt>
                <c:pt idx="6992">
                  <c:v>0.183</c:v>
                </c:pt>
                <c:pt idx="6993">
                  <c:v>0.26</c:v>
                </c:pt>
                <c:pt idx="6994">
                  <c:v>0.249</c:v>
                </c:pt>
                <c:pt idx="6995">
                  <c:v>0.22299999999999998</c:v>
                </c:pt>
                <c:pt idx="6996">
                  <c:v>0.24399999999999999</c:v>
                </c:pt>
                <c:pt idx="6997">
                  <c:v>0.13800000000000001</c:v>
                </c:pt>
                <c:pt idx="6998">
                  <c:v>0.13700000000000001</c:v>
                </c:pt>
                <c:pt idx="6999">
                  <c:v>7.9000000000000001E-2</c:v>
                </c:pt>
                <c:pt idx="7000">
                  <c:v>1.2E-2</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2E-3</c:v>
                </c:pt>
                <c:pt idx="7015">
                  <c:v>2.6000000000000002E-2</c:v>
                </c:pt>
                <c:pt idx="7016">
                  <c:v>6.9000000000000006E-2</c:v>
                </c:pt>
                <c:pt idx="7017">
                  <c:v>0.122</c:v>
                </c:pt>
                <c:pt idx="7018">
                  <c:v>0.13200000000000001</c:v>
                </c:pt>
                <c:pt idx="7019">
                  <c:v>0.109</c:v>
                </c:pt>
                <c:pt idx="7020">
                  <c:v>0.11700000000000001</c:v>
                </c:pt>
                <c:pt idx="7021">
                  <c:v>9.4E-2</c:v>
                </c:pt>
                <c:pt idx="7022">
                  <c:v>4.2000000000000003E-2</c:v>
                </c:pt>
                <c:pt idx="7023">
                  <c:v>1.2999999999999999E-2</c:v>
                </c:pt>
                <c:pt idx="7024">
                  <c:v>2E-3</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8.0000000000000002E-3</c:v>
                </c:pt>
                <c:pt idx="7039">
                  <c:v>0.13500000000000001</c:v>
                </c:pt>
                <c:pt idx="7040">
                  <c:v>0.33499999999999996</c:v>
                </c:pt>
                <c:pt idx="7041">
                  <c:v>0.48199999999999998</c:v>
                </c:pt>
                <c:pt idx="7042">
                  <c:v>0.48699999999999999</c:v>
                </c:pt>
                <c:pt idx="7043">
                  <c:v>0.42799999999999999</c:v>
                </c:pt>
                <c:pt idx="7044">
                  <c:v>0.28699999999999998</c:v>
                </c:pt>
                <c:pt idx="7045">
                  <c:v>0.219</c:v>
                </c:pt>
                <c:pt idx="7046">
                  <c:v>9.2999999999999999E-2</c:v>
                </c:pt>
                <c:pt idx="7047">
                  <c:v>3.9E-2</c:v>
                </c:pt>
                <c:pt idx="7048">
                  <c:v>1.0999999999999999E-2</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2E-3</c:v>
                </c:pt>
                <c:pt idx="7063">
                  <c:v>3.3000000000000002E-2</c:v>
                </c:pt>
                <c:pt idx="7064">
                  <c:v>7.6999999999999999E-2</c:v>
                </c:pt>
                <c:pt idx="7065">
                  <c:v>0.126</c:v>
                </c:pt>
                <c:pt idx="7066">
                  <c:v>0.223</c:v>
                </c:pt>
                <c:pt idx="7067">
                  <c:v>0.36099999999999999</c:v>
                </c:pt>
                <c:pt idx="7068">
                  <c:v>0.40400000000000003</c:v>
                </c:pt>
                <c:pt idx="7069">
                  <c:v>0.39200000000000002</c:v>
                </c:pt>
                <c:pt idx="7070">
                  <c:v>0.38600000000000001</c:v>
                </c:pt>
                <c:pt idx="7071">
                  <c:v>0.21300000000000002</c:v>
                </c:pt>
                <c:pt idx="7072">
                  <c:v>3.1E-2</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2E-3</c:v>
                </c:pt>
                <c:pt idx="7087">
                  <c:v>5.6999999999999995E-2</c:v>
                </c:pt>
                <c:pt idx="7088">
                  <c:v>0.16400000000000001</c:v>
                </c:pt>
                <c:pt idx="7089">
                  <c:v>0.30800000000000005</c:v>
                </c:pt>
                <c:pt idx="7090">
                  <c:v>0.51400000000000001</c:v>
                </c:pt>
                <c:pt idx="7091">
                  <c:v>0.51600000000000001</c:v>
                </c:pt>
                <c:pt idx="7092">
                  <c:v>0.39800000000000002</c:v>
                </c:pt>
                <c:pt idx="7093">
                  <c:v>0.32300000000000001</c:v>
                </c:pt>
                <c:pt idx="7094">
                  <c:v>0.28999999999999998</c:v>
                </c:pt>
                <c:pt idx="7095">
                  <c:v>0.18</c:v>
                </c:pt>
                <c:pt idx="7096">
                  <c:v>2.3E-2</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3.0000000000000001E-3</c:v>
                </c:pt>
                <c:pt idx="7111">
                  <c:v>5.1000000000000004E-2</c:v>
                </c:pt>
                <c:pt idx="7112">
                  <c:v>0.13800000000000001</c:v>
                </c:pt>
                <c:pt idx="7113">
                  <c:v>0.374</c:v>
                </c:pt>
                <c:pt idx="7114">
                  <c:v>0.59599999999999997</c:v>
                </c:pt>
                <c:pt idx="7115">
                  <c:v>0.70099999999999996</c:v>
                </c:pt>
                <c:pt idx="7116">
                  <c:v>0.60799999999999998</c:v>
                </c:pt>
                <c:pt idx="7117">
                  <c:v>0.26100000000000001</c:v>
                </c:pt>
                <c:pt idx="7118">
                  <c:v>0.157</c:v>
                </c:pt>
                <c:pt idx="7119">
                  <c:v>0.14000000000000001</c:v>
                </c:pt>
                <c:pt idx="7120">
                  <c:v>2.5000000000000001E-2</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4.0000000000000001E-3</c:v>
                </c:pt>
                <c:pt idx="7135">
                  <c:v>9.1999999999999998E-2</c:v>
                </c:pt>
                <c:pt idx="7136">
                  <c:v>0.20400000000000001</c:v>
                </c:pt>
                <c:pt idx="7137">
                  <c:v>0.47699999999999998</c:v>
                </c:pt>
                <c:pt idx="7138">
                  <c:v>0.64200000000000002</c:v>
                </c:pt>
                <c:pt idx="7139">
                  <c:v>0.67099999999999993</c:v>
                </c:pt>
                <c:pt idx="7140">
                  <c:v>0.67199999999999993</c:v>
                </c:pt>
                <c:pt idx="7141">
                  <c:v>0.53600000000000003</c:v>
                </c:pt>
                <c:pt idx="7142">
                  <c:v>0.34699999999999998</c:v>
                </c:pt>
                <c:pt idx="7143">
                  <c:v>0.16899999999999998</c:v>
                </c:pt>
                <c:pt idx="7144">
                  <c:v>2.7E-2</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3.0000000000000001E-3</c:v>
                </c:pt>
                <c:pt idx="7159">
                  <c:v>0.11499999999999999</c:v>
                </c:pt>
                <c:pt idx="7160">
                  <c:v>0.36</c:v>
                </c:pt>
                <c:pt idx="7161">
                  <c:v>0.53100000000000003</c:v>
                </c:pt>
                <c:pt idx="7162">
                  <c:v>0.47100000000000003</c:v>
                </c:pt>
                <c:pt idx="7163">
                  <c:v>0.52600000000000002</c:v>
                </c:pt>
                <c:pt idx="7164">
                  <c:v>0.63900000000000001</c:v>
                </c:pt>
                <c:pt idx="7165">
                  <c:v>0.59</c:v>
                </c:pt>
                <c:pt idx="7166">
                  <c:v>0.375</c:v>
                </c:pt>
                <c:pt idx="7167">
                  <c:v>0.154</c:v>
                </c:pt>
                <c:pt idx="7168">
                  <c:v>1.9E-2</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1E-3</c:v>
                </c:pt>
                <c:pt idx="7183">
                  <c:v>2.7E-2</c:v>
                </c:pt>
                <c:pt idx="7184">
                  <c:v>5.8999999999999997E-2</c:v>
                </c:pt>
                <c:pt idx="7185">
                  <c:v>7.5000000000000011E-2</c:v>
                </c:pt>
                <c:pt idx="7186">
                  <c:v>8.7000000000000008E-2</c:v>
                </c:pt>
                <c:pt idx="7187">
                  <c:v>0.107</c:v>
                </c:pt>
                <c:pt idx="7188">
                  <c:v>0.34799999999999998</c:v>
                </c:pt>
                <c:pt idx="7189">
                  <c:v>0.54800000000000004</c:v>
                </c:pt>
                <c:pt idx="7190">
                  <c:v>0.39800000000000002</c:v>
                </c:pt>
                <c:pt idx="7191">
                  <c:v>0.16300000000000001</c:v>
                </c:pt>
                <c:pt idx="7192">
                  <c:v>1.7000000000000001E-2</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2E-3</c:v>
                </c:pt>
                <c:pt idx="7207">
                  <c:v>8.1000000000000003E-2</c:v>
                </c:pt>
                <c:pt idx="7208">
                  <c:v>0.23099999999999998</c:v>
                </c:pt>
                <c:pt idx="7209">
                  <c:v>0.46799999999999997</c:v>
                </c:pt>
                <c:pt idx="7210">
                  <c:v>0.60399999999999998</c:v>
                </c:pt>
                <c:pt idx="7211">
                  <c:v>0.59299999999999997</c:v>
                </c:pt>
                <c:pt idx="7212">
                  <c:v>0.53800000000000003</c:v>
                </c:pt>
                <c:pt idx="7213">
                  <c:v>0.42799999999999999</c:v>
                </c:pt>
                <c:pt idx="7214">
                  <c:v>0.25600000000000001</c:v>
                </c:pt>
                <c:pt idx="7215">
                  <c:v>9.6000000000000002E-2</c:v>
                </c:pt>
                <c:pt idx="7216">
                  <c:v>0.01</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1E-3</c:v>
                </c:pt>
                <c:pt idx="7231">
                  <c:v>5.1000000000000004E-2</c:v>
                </c:pt>
                <c:pt idx="7232">
                  <c:v>0.22699999999999998</c:v>
                </c:pt>
                <c:pt idx="7233">
                  <c:v>0.48199999999999998</c:v>
                </c:pt>
                <c:pt idx="7234">
                  <c:v>0.63900000000000001</c:v>
                </c:pt>
                <c:pt idx="7235">
                  <c:v>0.73299999999999998</c:v>
                </c:pt>
                <c:pt idx="7236">
                  <c:v>0.71899999999999997</c:v>
                </c:pt>
                <c:pt idx="7237">
                  <c:v>0.626</c:v>
                </c:pt>
                <c:pt idx="7238">
                  <c:v>0.45400000000000001</c:v>
                </c:pt>
                <c:pt idx="7239">
                  <c:v>0.23099999999999998</c:v>
                </c:pt>
                <c:pt idx="7240">
                  <c:v>0.02</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3.3000000000000002E-2</c:v>
                </c:pt>
                <c:pt idx="7256">
                  <c:v>0.10100000000000001</c:v>
                </c:pt>
                <c:pt idx="7257">
                  <c:v>0.159</c:v>
                </c:pt>
                <c:pt idx="7258">
                  <c:v>0.215</c:v>
                </c:pt>
                <c:pt idx="7259">
                  <c:v>0.309</c:v>
                </c:pt>
                <c:pt idx="7260">
                  <c:v>0.47899999999999998</c:v>
                </c:pt>
                <c:pt idx="7261">
                  <c:v>0.54300000000000004</c:v>
                </c:pt>
                <c:pt idx="7262">
                  <c:v>0.443</c:v>
                </c:pt>
                <c:pt idx="7263">
                  <c:v>0.23499999999999999</c:v>
                </c:pt>
                <c:pt idx="7264">
                  <c:v>1.8000000000000002E-2</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9.7000000000000003E-2</c:v>
                </c:pt>
                <c:pt idx="7280">
                  <c:v>0.307</c:v>
                </c:pt>
                <c:pt idx="7281">
                  <c:v>0.42900000000000005</c:v>
                </c:pt>
                <c:pt idx="7282">
                  <c:v>0.48</c:v>
                </c:pt>
                <c:pt idx="7283">
                  <c:v>0.47400000000000003</c:v>
                </c:pt>
                <c:pt idx="7284">
                  <c:v>0.46</c:v>
                </c:pt>
                <c:pt idx="7285">
                  <c:v>0.435</c:v>
                </c:pt>
                <c:pt idx="7286">
                  <c:v>0.35</c:v>
                </c:pt>
                <c:pt idx="7287">
                  <c:v>0.22</c:v>
                </c:pt>
                <c:pt idx="7288">
                  <c:v>1.7000000000000001E-2</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7.0000000000000001E-3</c:v>
                </c:pt>
                <c:pt idx="7304">
                  <c:v>2.5000000000000001E-2</c:v>
                </c:pt>
                <c:pt idx="7305">
                  <c:v>4.3000000000000003E-2</c:v>
                </c:pt>
                <c:pt idx="7306">
                  <c:v>6.0999999999999999E-2</c:v>
                </c:pt>
                <c:pt idx="7307">
                  <c:v>8.5000000000000006E-2</c:v>
                </c:pt>
                <c:pt idx="7308">
                  <c:v>9.2999999999999999E-2</c:v>
                </c:pt>
                <c:pt idx="7309">
                  <c:v>7.400000000000001E-2</c:v>
                </c:pt>
                <c:pt idx="7310">
                  <c:v>4.8000000000000001E-2</c:v>
                </c:pt>
                <c:pt idx="7311">
                  <c:v>2.6000000000000002E-2</c:v>
                </c:pt>
                <c:pt idx="7312">
                  <c:v>3.0000000000000001E-3</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4.2000000000000003E-2</c:v>
                </c:pt>
                <c:pt idx="7328">
                  <c:v>7.9000000000000001E-2</c:v>
                </c:pt>
                <c:pt idx="7329">
                  <c:v>0.14899999999999999</c:v>
                </c:pt>
                <c:pt idx="7330">
                  <c:v>0.41300000000000003</c:v>
                </c:pt>
                <c:pt idx="7331">
                  <c:v>0.65400000000000003</c:v>
                </c:pt>
                <c:pt idx="7332">
                  <c:v>0.64100000000000001</c:v>
                </c:pt>
                <c:pt idx="7333">
                  <c:v>0.55400000000000005</c:v>
                </c:pt>
                <c:pt idx="7334">
                  <c:v>0.36400000000000005</c:v>
                </c:pt>
                <c:pt idx="7335">
                  <c:v>0.14499999999999999</c:v>
                </c:pt>
                <c:pt idx="7336">
                  <c:v>6.0000000000000001E-3</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1.3000000000000001E-2</c:v>
                </c:pt>
                <c:pt idx="7352">
                  <c:v>5.6999999999999995E-2</c:v>
                </c:pt>
                <c:pt idx="7353">
                  <c:v>0.106</c:v>
                </c:pt>
                <c:pt idx="7354">
                  <c:v>9.8000000000000004E-2</c:v>
                </c:pt>
                <c:pt idx="7355">
                  <c:v>7.9000000000000001E-2</c:v>
                </c:pt>
                <c:pt idx="7356">
                  <c:v>7.400000000000001E-2</c:v>
                </c:pt>
                <c:pt idx="7357">
                  <c:v>7.9000000000000001E-2</c:v>
                </c:pt>
                <c:pt idx="7358">
                  <c:v>0.09</c:v>
                </c:pt>
                <c:pt idx="7359">
                  <c:v>6.3E-2</c:v>
                </c:pt>
                <c:pt idx="7360">
                  <c:v>4.0000000000000001E-3</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2.6000000000000002E-2</c:v>
                </c:pt>
                <c:pt idx="7376">
                  <c:v>5.2999999999999999E-2</c:v>
                </c:pt>
                <c:pt idx="7377">
                  <c:v>8.0999999999999989E-2</c:v>
                </c:pt>
                <c:pt idx="7378">
                  <c:v>0.20799999999999999</c:v>
                </c:pt>
                <c:pt idx="7379">
                  <c:v>0.42000000000000004</c:v>
                </c:pt>
                <c:pt idx="7380">
                  <c:v>0.55699999999999994</c:v>
                </c:pt>
                <c:pt idx="7381">
                  <c:v>0.48799999999999999</c:v>
                </c:pt>
                <c:pt idx="7382">
                  <c:v>0.30399999999999999</c:v>
                </c:pt>
                <c:pt idx="7383">
                  <c:v>8.4999999999999992E-2</c:v>
                </c:pt>
                <c:pt idx="7384">
                  <c:v>3.0000000000000001E-3</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1.7000000000000001E-2</c:v>
                </c:pt>
                <c:pt idx="7400">
                  <c:v>5.1999999999999998E-2</c:v>
                </c:pt>
                <c:pt idx="7401">
                  <c:v>9.6000000000000002E-2</c:v>
                </c:pt>
                <c:pt idx="7402">
                  <c:v>0.183</c:v>
                </c:pt>
                <c:pt idx="7403">
                  <c:v>0.26700000000000002</c:v>
                </c:pt>
                <c:pt idx="7404">
                  <c:v>0.28200000000000003</c:v>
                </c:pt>
                <c:pt idx="7405">
                  <c:v>0.23600000000000002</c:v>
                </c:pt>
                <c:pt idx="7406">
                  <c:v>0.155</c:v>
                </c:pt>
                <c:pt idx="7407">
                  <c:v>5.2999999999999999E-2</c:v>
                </c:pt>
                <c:pt idx="7408">
                  <c:v>2E-3</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2.0999999999999998E-2</c:v>
                </c:pt>
                <c:pt idx="7424">
                  <c:v>7.3999999999999996E-2</c:v>
                </c:pt>
                <c:pt idx="7425">
                  <c:v>0.15</c:v>
                </c:pt>
                <c:pt idx="7426">
                  <c:v>0.25900000000000001</c:v>
                </c:pt>
                <c:pt idx="7427">
                  <c:v>0.32</c:v>
                </c:pt>
                <c:pt idx="7428">
                  <c:v>0.314</c:v>
                </c:pt>
                <c:pt idx="7429">
                  <c:v>0.14900000000000002</c:v>
                </c:pt>
                <c:pt idx="7430">
                  <c:v>5.7999999999999996E-2</c:v>
                </c:pt>
                <c:pt idx="7431">
                  <c:v>2.4E-2</c:v>
                </c:pt>
                <c:pt idx="7432">
                  <c:v>1E-3</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1.9E-2</c:v>
                </c:pt>
                <c:pt idx="7448">
                  <c:v>3.3000000000000002E-2</c:v>
                </c:pt>
                <c:pt idx="7449">
                  <c:v>3.5000000000000003E-2</c:v>
                </c:pt>
                <c:pt idx="7450">
                  <c:v>4.8000000000000001E-2</c:v>
                </c:pt>
                <c:pt idx="7451">
                  <c:v>7.9000000000000001E-2</c:v>
                </c:pt>
                <c:pt idx="7452">
                  <c:v>0.151</c:v>
                </c:pt>
                <c:pt idx="7453">
                  <c:v>0.30100000000000005</c:v>
                </c:pt>
                <c:pt idx="7454">
                  <c:v>0.311</c:v>
                </c:pt>
                <c:pt idx="7455">
                  <c:v>9.5000000000000001E-2</c:v>
                </c:pt>
                <c:pt idx="7456">
                  <c:v>2E-3</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2.3E-2</c:v>
                </c:pt>
                <c:pt idx="7472">
                  <c:v>9.9000000000000005E-2</c:v>
                </c:pt>
                <c:pt idx="7473">
                  <c:v>0.24099999999999999</c:v>
                </c:pt>
                <c:pt idx="7474">
                  <c:v>0.42899999999999999</c:v>
                </c:pt>
                <c:pt idx="7475">
                  <c:v>0.67899999999999994</c:v>
                </c:pt>
                <c:pt idx="7476">
                  <c:v>0.65699999999999992</c:v>
                </c:pt>
                <c:pt idx="7477">
                  <c:v>0.55799999999999994</c:v>
                </c:pt>
                <c:pt idx="7478">
                  <c:v>0.38700000000000001</c:v>
                </c:pt>
                <c:pt idx="7479">
                  <c:v>0.14599999999999999</c:v>
                </c:pt>
                <c:pt idx="7480">
                  <c:v>8.0000000000000002E-3</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1.2E-2</c:v>
                </c:pt>
                <c:pt idx="7496">
                  <c:v>6.2E-2</c:v>
                </c:pt>
                <c:pt idx="7497">
                  <c:v>0.13</c:v>
                </c:pt>
                <c:pt idx="7498">
                  <c:v>0.26700000000000002</c:v>
                </c:pt>
                <c:pt idx="7499">
                  <c:v>0.44700000000000001</c:v>
                </c:pt>
                <c:pt idx="7500">
                  <c:v>0.505</c:v>
                </c:pt>
                <c:pt idx="7501">
                  <c:v>0.47099999999999997</c:v>
                </c:pt>
                <c:pt idx="7502">
                  <c:v>0.31900000000000001</c:v>
                </c:pt>
                <c:pt idx="7503">
                  <c:v>7.3000000000000009E-2</c:v>
                </c:pt>
                <c:pt idx="7504">
                  <c:v>1E-3</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2.3E-2</c:v>
                </c:pt>
                <c:pt idx="7520">
                  <c:v>0.127</c:v>
                </c:pt>
                <c:pt idx="7521">
                  <c:v>0.36199999999999999</c:v>
                </c:pt>
                <c:pt idx="7522">
                  <c:v>0.57499999999999996</c:v>
                </c:pt>
                <c:pt idx="7523">
                  <c:v>0.69100000000000006</c:v>
                </c:pt>
                <c:pt idx="7524">
                  <c:v>0.68100000000000005</c:v>
                </c:pt>
                <c:pt idx="7525">
                  <c:v>0.58499999999999996</c:v>
                </c:pt>
                <c:pt idx="7526">
                  <c:v>0.41599999999999998</c:v>
                </c:pt>
                <c:pt idx="7527">
                  <c:v>0.19900000000000001</c:v>
                </c:pt>
                <c:pt idx="7528">
                  <c:v>1E-3</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9.0000000000000011E-3</c:v>
                </c:pt>
                <c:pt idx="7544">
                  <c:v>4.4999999999999998E-2</c:v>
                </c:pt>
                <c:pt idx="7545">
                  <c:v>9.6000000000000002E-2</c:v>
                </c:pt>
                <c:pt idx="7546">
                  <c:v>0.13800000000000001</c:v>
                </c:pt>
                <c:pt idx="7547">
                  <c:v>0.11699999999999999</c:v>
                </c:pt>
                <c:pt idx="7548">
                  <c:v>6.9000000000000006E-2</c:v>
                </c:pt>
                <c:pt idx="7549">
                  <c:v>5.3999999999999999E-2</c:v>
                </c:pt>
                <c:pt idx="7550">
                  <c:v>4.1000000000000002E-2</c:v>
                </c:pt>
                <c:pt idx="7551">
                  <c:v>2.0999999999999998E-2</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4.0000000000000001E-3</c:v>
                </c:pt>
                <c:pt idx="7568">
                  <c:v>3.1E-2</c:v>
                </c:pt>
                <c:pt idx="7569">
                  <c:v>7.1000000000000008E-2</c:v>
                </c:pt>
                <c:pt idx="7570">
                  <c:v>0.127</c:v>
                </c:pt>
                <c:pt idx="7571">
                  <c:v>0.19999999999999998</c:v>
                </c:pt>
                <c:pt idx="7572">
                  <c:v>0.22099999999999997</c:v>
                </c:pt>
                <c:pt idx="7573">
                  <c:v>0.184</c:v>
                </c:pt>
                <c:pt idx="7574">
                  <c:v>0.13600000000000001</c:v>
                </c:pt>
                <c:pt idx="7575">
                  <c:v>7.4999999999999997E-2</c:v>
                </c:pt>
                <c:pt idx="7576">
                  <c:v>1E-3</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9.0000000000000011E-3</c:v>
                </c:pt>
                <c:pt idx="7592">
                  <c:v>4.8000000000000001E-2</c:v>
                </c:pt>
                <c:pt idx="7593">
                  <c:v>0.08</c:v>
                </c:pt>
                <c:pt idx="7594">
                  <c:v>0.127</c:v>
                </c:pt>
                <c:pt idx="7595">
                  <c:v>0.19400000000000001</c:v>
                </c:pt>
                <c:pt idx="7596">
                  <c:v>0.28500000000000003</c:v>
                </c:pt>
                <c:pt idx="7597">
                  <c:v>0.216</c:v>
                </c:pt>
                <c:pt idx="7598">
                  <c:v>0.112</c:v>
                </c:pt>
                <c:pt idx="7599">
                  <c:v>4.1000000000000002E-2</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5.0000000000000001E-3</c:v>
                </c:pt>
                <c:pt idx="7616">
                  <c:v>2.6000000000000002E-2</c:v>
                </c:pt>
                <c:pt idx="7617">
                  <c:v>5.3000000000000005E-2</c:v>
                </c:pt>
                <c:pt idx="7618">
                  <c:v>8.4000000000000005E-2</c:v>
                </c:pt>
                <c:pt idx="7619">
                  <c:v>9.7000000000000003E-2</c:v>
                </c:pt>
                <c:pt idx="7620">
                  <c:v>9.5000000000000001E-2</c:v>
                </c:pt>
                <c:pt idx="7621">
                  <c:v>8.3999999999999991E-2</c:v>
                </c:pt>
                <c:pt idx="7622">
                  <c:v>5.5E-2</c:v>
                </c:pt>
                <c:pt idx="7623">
                  <c:v>1.4999999999999999E-2</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4.0000000000000001E-3</c:v>
                </c:pt>
                <c:pt idx="7640">
                  <c:v>2.4E-2</c:v>
                </c:pt>
                <c:pt idx="7641">
                  <c:v>3.4000000000000002E-2</c:v>
                </c:pt>
                <c:pt idx="7642">
                  <c:v>5.2999999999999999E-2</c:v>
                </c:pt>
                <c:pt idx="7643">
                  <c:v>6.2E-2</c:v>
                </c:pt>
                <c:pt idx="7644">
                  <c:v>9.0000000000000011E-2</c:v>
                </c:pt>
                <c:pt idx="7645">
                  <c:v>0.123</c:v>
                </c:pt>
                <c:pt idx="7646">
                  <c:v>9.8000000000000004E-2</c:v>
                </c:pt>
                <c:pt idx="7647">
                  <c:v>3.3000000000000002E-2</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1.7000000000000001E-2</c:v>
                </c:pt>
                <c:pt idx="7664">
                  <c:v>9.5000000000000001E-2</c:v>
                </c:pt>
                <c:pt idx="7665">
                  <c:v>0.21300000000000002</c:v>
                </c:pt>
                <c:pt idx="7666">
                  <c:v>0.33499999999999996</c:v>
                </c:pt>
                <c:pt idx="7667">
                  <c:v>0.40200000000000002</c:v>
                </c:pt>
                <c:pt idx="7668">
                  <c:v>0.39400000000000002</c:v>
                </c:pt>
                <c:pt idx="7669">
                  <c:v>0.32900000000000001</c:v>
                </c:pt>
                <c:pt idx="7670">
                  <c:v>0.20900000000000002</c:v>
                </c:pt>
                <c:pt idx="7671">
                  <c:v>7.0999999999999994E-2</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1.0999999999999999E-2</c:v>
                </c:pt>
                <c:pt idx="7688">
                  <c:v>6.5000000000000002E-2</c:v>
                </c:pt>
                <c:pt idx="7689">
                  <c:v>0.14300000000000002</c:v>
                </c:pt>
                <c:pt idx="7690">
                  <c:v>0.17899999999999999</c:v>
                </c:pt>
                <c:pt idx="7691">
                  <c:v>0.189</c:v>
                </c:pt>
                <c:pt idx="7692">
                  <c:v>0.14200000000000002</c:v>
                </c:pt>
                <c:pt idx="7693">
                  <c:v>9.8000000000000004E-2</c:v>
                </c:pt>
                <c:pt idx="7694">
                  <c:v>7.2999999999999995E-2</c:v>
                </c:pt>
                <c:pt idx="7695">
                  <c:v>2.3E-2</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3.0000000000000001E-3</c:v>
                </c:pt>
                <c:pt idx="7712">
                  <c:v>2.4E-2</c:v>
                </c:pt>
                <c:pt idx="7713">
                  <c:v>4.7E-2</c:v>
                </c:pt>
                <c:pt idx="7714">
                  <c:v>6.0000000000000005E-2</c:v>
                </c:pt>
                <c:pt idx="7715">
                  <c:v>6.2E-2</c:v>
                </c:pt>
                <c:pt idx="7716">
                  <c:v>4.9000000000000002E-2</c:v>
                </c:pt>
                <c:pt idx="7717">
                  <c:v>3.4000000000000002E-2</c:v>
                </c:pt>
                <c:pt idx="7718">
                  <c:v>1.9E-2</c:v>
                </c:pt>
                <c:pt idx="7719">
                  <c:v>5.0000000000000001E-3</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1.0999999999999999E-2</c:v>
                </c:pt>
                <c:pt idx="7736">
                  <c:v>0.08</c:v>
                </c:pt>
                <c:pt idx="7737">
                  <c:v>0.17599999999999999</c:v>
                </c:pt>
                <c:pt idx="7738">
                  <c:v>0.308</c:v>
                </c:pt>
                <c:pt idx="7739">
                  <c:v>0.4</c:v>
                </c:pt>
                <c:pt idx="7740">
                  <c:v>0.41399999999999998</c:v>
                </c:pt>
                <c:pt idx="7741">
                  <c:v>0.35099999999999998</c:v>
                </c:pt>
                <c:pt idx="7742">
                  <c:v>0.24100000000000002</c:v>
                </c:pt>
                <c:pt idx="7743">
                  <c:v>9.6000000000000002E-2</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3.3000000000000002E-2</c:v>
                </c:pt>
                <c:pt idx="7760">
                  <c:v>0.22999999999999998</c:v>
                </c:pt>
                <c:pt idx="7761">
                  <c:v>0.44400000000000001</c:v>
                </c:pt>
                <c:pt idx="7762">
                  <c:v>0.59400000000000008</c:v>
                </c:pt>
                <c:pt idx="7763">
                  <c:v>0.65399999999999991</c:v>
                </c:pt>
                <c:pt idx="7764">
                  <c:v>0.62999999999999989</c:v>
                </c:pt>
                <c:pt idx="7765">
                  <c:v>0.52700000000000002</c:v>
                </c:pt>
                <c:pt idx="7766">
                  <c:v>0.34099999999999997</c:v>
                </c:pt>
                <c:pt idx="7767">
                  <c:v>0.10899999999999999</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5.0000000000000001E-3</c:v>
                </c:pt>
                <c:pt idx="7784">
                  <c:v>3.1E-2</c:v>
                </c:pt>
                <c:pt idx="7785">
                  <c:v>4.8000000000000001E-2</c:v>
                </c:pt>
                <c:pt idx="7786">
                  <c:v>5.8000000000000003E-2</c:v>
                </c:pt>
                <c:pt idx="7787">
                  <c:v>7.9000000000000001E-2</c:v>
                </c:pt>
                <c:pt idx="7788">
                  <c:v>9.5999999999999988E-2</c:v>
                </c:pt>
                <c:pt idx="7789">
                  <c:v>0.10299999999999999</c:v>
                </c:pt>
                <c:pt idx="7790">
                  <c:v>7.3999999999999996E-2</c:v>
                </c:pt>
                <c:pt idx="7791">
                  <c:v>0.02</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8.0000000000000002E-3</c:v>
                </c:pt>
                <c:pt idx="7808">
                  <c:v>7.9000000000000001E-2</c:v>
                </c:pt>
                <c:pt idx="7809">
                  <c:v>0.19500000000000001</c:v>
                </c:pt>
                <c:pt idx="7810">
                  <c:v>0.34799999999999998</c:v>
                </c:pt>
                <c:pt idx="7811">
                  <c:v>0.48199999999999998</c:v>
                </c:pt>
                <c:pt idx="7812">
                  <c:v>0.436</c:v>
                </c:pt>
                <c:pt idx="7813">
                  <c:v>0.28500000000000003</c:v>
                </c:pt>
                <c:pt idx="7814">
                  <c:v>0.14100000000000001</c:v>
                </c:pt>
                <c:pt idx="7815">
                  <c:v>3.4000000000000002E-2</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5.0000000000000001E-3</c:v>
                </c:pt>
                <c:pt idx="7832">
                  <c:v>4.7E-2</c:v>
                </c:pt>
                <c:pt idx="7833">
                  <c:v>7.2999999999999995E-2</c:v>
                </c:pt>
                <c:pt idx="7834">
                  <c:v>7.9000000000000001E-2</c:v>
                </c:pt>
                <c:pt idx="7835">
                  <c:v>6.7000000000000004E-2</c:v>
                </c:pt>
                <c:pt idx="7836">
                  <c:v>6.2E-2</c:v>
                </c:pt>
                <c:pt idx="7837">
                  <c:v>6.0999999999999999E-2</c:v>
                </c:pt>
                <c:pt idx="7838">
                  <c:v>4.8999999999999995E-2</c:v>
                </c:pt>
                <c:pt idx="7839">
                  <c:v>1.6E-2</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3.0000000000000001E-3</c:v>
                </c:pt>
                <c:pt idx="7856">
                  <c:v>2.3E-2</c:v>
                </c:pt>
                <c:pt idx="7857">
                  <c:v>5.1000000000000004E-2</c:v>
                </c:pt>
                <c:pt idx="7858">
                  <c:v>7.8E-2</c:v>
                </c:pt>
                <c:pt idx="7859">
                  <c:v>0.107</c:v>
                </c:pt>
                <c:pt idx="7860">
                  <c:v>0.114</c:v>
                </c:pt>
                <c:pt idx="7861">
                  <c:v>8.5999999999999993E-2</c:v>
                </c:pt>
                <c:pt idx="7862">
                  <c:v>5.2999999999999999E-2</c:v>
                </c:pt>
                <c:pt idx="7863">
                  <c:v>1.4999999999999999E-2</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4.0000000000000001E-3</c:v>
                </c:pt>
                <c:pt idx="7880">
                  <c:v>3.5000000000000003E-2</c:v>
                </c:pt>
                <c:pt idx="7881">
                  <c:v>0.13</c:v>
                </c:pt>
                <c:pt idx="7882">
                  <c:v>0.34199999999999997</c:v>
                </c:pt>
                <c:pt idx="7883">
                  <c:v>0.52700000000000002</c:v>
                </c:pt>
                <c:pt idx="7884">
                  <c:v>0.51100000000000001</c:v>
                </c:pt>
                <c:pt idx="7885">
                  <c:v>0.39100000000000001</c:v>
                </c:pt>
                <c:pt idx="7886">
                  <c:v>0.184</c:v>
                </c:pt>
                <c:pt idx="7887">
                  <c:v>3.6000000000000004E-2</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2E-3</c:v>
                </c:pt>
                <c:pt idx="7904">
                  <c:v>3.3000000000000002E-2</c:v>
                </c:pt>
                <c:pt idx="7905">
                  <c:v>9.0999999999999998E-2</c:v>
                </c:pt>
                <c:pt idx="7906">
                  <c:v>0.14899999999999999</c:v>
                </c:pt>
                <c:pt idx="7907">
                  <c:v>0.14600000000000002</c:v>
                </c:pt>
                <c:pt idx="7908">
                  <c:v>0.151</c:v>
                </c:pt>
                <c:pt idx="7909">
                  <c:v>8.6999999999999994E-2</c:v>
                </c:pt>
                <c:pt idx="7910">
                  <c:v>2.7000000000000003E-2</c:v>
                </c:pt>
                <c:pt idx="7911">
                  <c:v>8.0000000000000002E-3</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3.0000000000000001E-3</c:v>
                </c:pt>
                <c:pt idx="7928">
                  <c:v>6.4000000000000001E-2</c:v>
                </c:pt>
                <c:pt idx="7929">
                  <c:v>9.4E-2</c:v>
                </c:pt>
                <c:pt idx="7930">
                  <c:v>0.11399999999999999</c:v>
                </c:pt>
                <c:pt idx="7931">
                  <c:v>0.155</c:v>
                </c:pt>
                <c:pt idx="7932">
                  <c:v>0.19</c:v>
                </c:pt>
                <c:pt idx="7933">
                  <c:v>0.14600000000000002</c:v>
                </c:pt>
                <c:pt idx="7934">
                  <c:v>5.5999999999999994E-2</c:v>
                </c:pt>
                <c:pt idx="7935">
                  <c:v>8.0000000000000002E-3</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2E-3</c:v>
                </c:pt>
                <c:pt idx="7952">
                  <c:v>1.9E-2</c:v>
                </c:pt>
                <c:pt idx="7953">
                  <c:v>4.4000000000000004E-2</c:v>
                </c:pt>
                <c:pt idx="7954">
                  <c:v>6.7000000000000004E-2</c:v>
                </c:pt>
                <c:pt idx="7955">
                  <c:v>7.9000000000000001E-2</c:v>
                </c:pt>
                <c:pt idx="7956">
                  <c:v>7.6000000000000012E-2</c:v>
                </c:pt>
                <c:pt idx="7957">
                  <c:v>5.4000000000000006E-2</c:v>
                </c:pt>
                <c:pt idx="7958">
                  <c:v>0.03</c:v>
                </c:pt>
                <c:pt idx="7959">
                  <c:v>7.0000000000000001E-3</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3.0000000000000001E-3</c:v>
                </c:pt>
                <c:pt idx="7976">
                  <c:v>7.1000000000000008E-2</c:v>
                </c:pt>
                <c:pt idx="7977">
                  <c:v>0.20800000000000002</c:v>
                </c:pt>
                <c:pt idx="7978">
                  <c:v>0.33599999999999997</c:v>
                </c:pt>
                <c:pt idx="7979">
                  <c:v>0.45599999999999996</c:v>
                </c:pt>
                <c:pt idx="7980">
                  <c:v>0.42500000000000004</c:v>
                </c:pt>
                <c:pt idx="7981">
                  <c:v>0.33200000000000002</c:v>
                </c:pt>
                <c:pt idx="7982">
                  <c:v>0.20499999999999999</c:v>
                </c:pt>
                <c:pt idx="7983">
                  <c:v>4.1000000000000002E-2</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3.0000000000000001E-3</c:v>
                </c:pt>
                <c:pt idx="8000">
                  <c:v>4.3999999999999997E-2</c:v>
                </c:pt>
                <c:pt idx="8001">
                  <c:v>0.10899999999999999</c:v>
                </c:pt>
                <c:pt idx="8002">
                  <c:v>0.23799999999999999</c:v>
                </c:pt>
                <c:pt idx="8003">
                  <c:v>0.52800000000000002</c:v>
                </c:pt>
                <c:pt idx="8004">
                  <c:v>0.55999999999999994</c:v>
                </c:pt>
                <c:pt idx="8005">
                  <c:v>0.46800000000000003</c:v>
                </c:pt>
                <c:pt idx="8006">
                  <c:v>0.29399999999999998</c:v>
                </c:pt>
                <c:pt idx="8007">
                  <c:v>6.0999999999999999E-2</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1E-3</c:v>
                </c:pt>
                <c:pt idx="8024">
                  <c:v>2.0999999999999998E-2</c:v>
                </c:pt>
                <c:pt idx="8025">
                  <c:v>4.4000000000000004E-2</c:v>
                </c:pt>
                <c:pt idx="8026">
                  <c:v>6.0999999999999999E-2</c:v>
                </c:pt>
                <c:pt idx="8027">
                  <c:v>6.9000000000000006E-2</c:v>
                </c:pt>
                <c:pt idx="8028">
                  <c:v>6.5000000000000002E-2</c:v>
                </c:pt>
                <c:pt idx="8029">
                  <c:v>5.2000000000000005E-2</c:v>
                </c:pt>
                <c:pt idx="8030">
                  <c:v>3.1E-2</c:v>
                </c:pt>
                <c:pt idx="8031">
                  <c:v>6.0000000000000001E-3</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1E-3</c:v>
                </c:pt>
                <c:pt idx="8048">
                  <c:v>2.3E-2</c:v>
                </c:pt>
                <c:pt idx="8049">
                  <c:v>5.5E-2</c:v>
                </c:pt>
                <c:pt idx="8050">
                  <c:v>0.09</c:v>
                </c:pt>
                <c:pt idx="8051">
                  <c:v>0.109</c:v>
                </c:pt>
                <c:pt idx="8052">
                  <c:v>9.4E-2</c:v>
                </c:pt>
                <c:pt idx="8053">
                  <c:v>6.8000000000000005E-2</c:v>
                </c:pt>
                <c:pt idx="8054">
                  <c:v>3.7000000000000005E-2</c:v>
                </c:pt>
                <c:pt idx="8055">
                  <c:v>7.0000000000000001E-3</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1E-3</c:v>
                </c:pt>
                <c:pt idx="8072">
                  <c:v>2.0999999999999998E-2</c:v>
                </c:pt>
                <c:pt idx="8073">
                  <c:v>5.5E-2</c:v>
                </c:pt>
                <c:pt idx="8074">
                  <c:v>9.1999999999999998E-2</c:v>
                </c:pt>
                <c:pt idx="8075">
                  <c:v>0.13600000000000001</c:v>
                </c:pt>
                <c:pt idx="8076">
                  <c:v>0.17299999999999999</c:v>
                </c:pt>
                <c:pt idx="8077">
                  <c:v>0.185</c:v>
                </c:pt>
                <c:pt idx="8078">
                  <c:v>0.159</c:v>
                </c:pt>
                <c:pt idx="8079">
                  <c:v>3.4000000000000002E-2</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3.0000000000000001E-3</c:v>
                </c:pt>
                <c:pt idx="8096">
                  <c:v>6.5000000000000002E-2</c:v>
                </c:pt>
                <c:pt idx="8097">
                  <c:v>0.26</c:v>
                </c:pt>
                <c:pt idx="8098">
                  <c:v>0.497</c:v>
                </c:pt>
                <c:pt idx="8099">
                  <c:v>0.58400000000000007</c:v>
                </c:pt>
                <c:pt idx="8100">
                  <c:v>0.56499999999999995</c:v>
                </c:pt>
                <c:pt idx="8101">
                  <c:v>0.46599999999999997</c:v>
                </c:pt>
                <c:pt idx="8102">
                  <c:v>0.28999999999999998</c:v>
                </c:pt>
                <c:pt idx="8103">
                  <c:v>5.1000000000000004E-2</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2E-3</c:v>
                </c:pt>
                <c:pt idx="8120">
                  <c:v>4.9000000000000002E-2</c:v>
                </c:pt>
                <c:pt idx="8121">
                  <c:v>0.14500000000000002</c:v>
                </c:pt>
                <c:pt idx="8122">
                  <c:v>0.26100000000000001</c:v>
                </c:pt>
                <c:pt idx="8123">
                  <c:v>0.36199999999999999</c:v>
                </c:pt>
                <c:pt idx="8124">
                  <c:v>0.35899999999999999</c:v>
                </c:pt>
                <c:pt idx="8125">
                  <c:v>0.251</c:v>
                </c:pt>
                <c:pt idx="8126">
                  <c:v>0.11299999999999999</c:v>
                </c:pt>
                <c:pt idx="8127">
                  <c:v>1.7999999999999999E-2</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1.3999999999999999E-2</c:v>
                </c:pt>
                <c:pt idx="8145">
                  <c:v>3.7000000000000005E-2</c:v>
                </c:pt>
                <c:pt idx="8146">
                  <c:v>4.5999999999999999E-2</c:v>
                </c:pt>
                <c:pt idx="8147">
                  <c:v>4.4999999999999998E-2</c:v>
                </c:pt>
                <c:pt idx="8148">
                  <c:v>3.6999999999999998E-2</c:v>
                </c:pt>
                <c:pt idx="8149">
                  <c:v>2.6000000000000002E-2</c:v>
                </c:pt>
                <c:pt idx="8150">
                  <c:v>1.3000000000000001E-2</c:v>
                </c:pt>
                <c:pt idx="8151">
                  <c:v>2E-3</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1E-3</c:v>
                </c:pt>
                <c:pt idx="8168">
                  <c:v>2.8000000000000001E-2</c:v>
                </c:pt>
                <c:pt idx="8169">
                  <c:v>7.5999999999999998E-2</c:v>
                </c:pt>
                <c:pt idx="8170">
                  <c:v>0.10900000000000001</c:v>
                </c:pt>
                <c:pt idx="8171">
                  <c:v>0.152</c:v>
                </c:pt>
                <c:pt idx="8172">
                  <c:v>0.19700000000000001</c:v>
                </c:pt>
                <c:pt idx="8173">
                  <c:v>0.224</c:v>
                </c:pt>
                <c:pt idx="8174">
                  <c:v>0.11399999999999999</c:v>
                </c:pt>
                <c:pt idx="8175">
                  <c:v>1.7000000000000001E-2</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5.0000000000000001E-3</c:v>
                </c:pt>
                <c:pt idx="8193">
                  <c:v>1.8000000000000002E-2</c:v>
                </c:pt>
                <c:pt idx="8194">
                  <c:v>4.5000000000000005E-2</c:v>
                </c:pt>
                <c:pt idx="8195">
                  <c:v>8.3999999999999991E-2</c:v>
                </c:pt>
                <c:pt idx="8196">
                  <c:v>0.156</c:v>
                </c:pt>
                <c:pt idx="8197">
                  <c:v>0.23899999999999999</c:v>
                </c:pt>
                <c:pt idx="8198">
                  <c:v>0.18</c:v>
                </c:pt>
                <c:pt idx="8199">
                  <c:v>1.9999999999999997E-2</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1.2E-2</c:v>
                </c:pt>
                <c:pt idx="8217">
                  <c:v>3.3000000000000002E-2</c:v>
                </c:pt>
                <c:pt idx="8218">
                  <c:v>0.08</c:v>
                </c:pt>
                <c:pt idx="8219">
                  <c:v>0.13500000000000001</c:v>
                </c:pt>
                <c:pt idx="8220">
                  <c:v>0.121</c:v>
                </c:pt>
                <c:pt idx="8221">
                  <c:v>8.5999999999999993E-2</c:v>
                </c:pt>
                <c:pt idx="8222">
                  <c:v>2.8000000000000001E-2</c:v>
                </c:pt>
                <c:pt idx="8223">
                  <c:v>3.0000000000000001E-3</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1E-3</c:v>
                </c:pt>
                <c:pt idx="8240">
                  <c:v>3.9E-2</c:v>
                </c:pt>
                <c:pt idx="8241">
                  <c:v>0.21900000000000003</c:v>
                </c:pt>
                <c:pt idx="8242">
                  <c:v>0.25</c:v>
                </c:pt>
                <c:pt idx="8243">
                  <c:v>0.13500000000000001</c:v>
                </c:pt>
                <c:pt idx="8244">
                  <c:v>0.11099999999999999</c:v>
                </c:pt>
                <c:pt idx="8245">
                  <c:v>0.10299999999999999</c:v>
                </c:pt>
                <c:pt idx="8246">
                  <c:v>8.3000000000000004E-2</c:v>
                </c:pt>
                <c:pt idx="8247">
                  <c:v>1.4E-2</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2.4E-2</c:v>
                </c:pt>
                <c:pt idx="8265">
                  <c:v>8.7000000000000008E-2</c:v>
                </c:pt>
                <c:pt idx="8266">
                  <c:v>0.11399999999999999</c:v>
                </c:pt>
                <c:pt idx="8267">
                  <c:v>8.7999999999999995E-2</c:v>
                </c:pt>
                <c:pt idx="8268">
                  <c:v>7.5000000000000011E-2</c:v>
                </c:pt>
                <c:pt idx="8269">
                  <c:v>6.0999999999999999E-2</c:v>
                </c:pt>
                <c:pt idx="8270">
                  <c:v>2.8000000000000001E-2</c:v>
                </c:pt>
                <c:pt idx="8271">
                  <c:v>5.0000000000000001E-3</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3.4000000000000002E-2</c:v>
                </c:pt>
                <c:pt idx="8289">
                  <c:v>8.4999999999999992E-2</c:v>
                </c:pt>
                <c:pt idx="8290">
                  <c:v>0.19800000000000001</c:v>
                </c:pt>
                <c:pt idx="8291">
                  <c:v>0.313</c:v>
                </c:pt>
                <c:pt idx="8292">
                  <c:v>0.33300000000000002</c:v>
                </c:pt>
                <c:pt idx="8293">
                  <c:v>0.252</c:v>
                </c:pt>
                <c:pt idx="8294">
                  <c:v>9.1999999999999998E-2</c:v>
                </c:pt>
                <c:pt idx="8295">
                  <c:v>7.0000000000000001E-3</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8.0000000000000002E-3</c:v>
                </c:pt>
                <c:pt idx="8313">
                  <c:v>2.4E-2</c:v>
                </c:pt>
                <c:pt idx="8314">
                  <c:v>3.7000000000000005E-2</c:v>
                </c:pt>
                <c:pt idx="8315">
                  <c:v>3.6000000000000004E-2</c:v>
                </c:pt>
                <c:pt idx="8316">
                  <c:v>3.5000000000000003E-2</c:v>
                </c:pt>
                <c:pt idx="8317">
                  <c:v>2.8000000000000001E-2</c:v>
                </c:pt>
                <c:pt idx="8318">
                  <c:v>1.9E-2</c:v>
                </c:pt>
                <c:pt idx="8319">
                  <c:v>3.0000000000000001E-3</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2.1000000000000001E-2</c:v>
                </c:pt>
                <c:pt idx="8337">
                  <c:v>7.9000000000000001E-2</c:v>
                </c:pt>
                <c:pt idx="8338">
                  <c:v>0.254</c:v>
                </c:pt>
                <c:pt idx="8339">
                  <c:v>0.41900000000000004</c:v>
                </c:pt>
                <c:pt idx="8340">
                  <c:v>0.39400000000000002</c:v>
                </c:pt>
                <c:pt idx="8341">
                  <c:v>0.314</c:v>
                </c:pt>
                <c:pt idx="8342">
                  <c:v>0.12</c:v>
                </c:pt>
                <c:pt idx="8343">
                  <c:v>5.0000000000000001E-3</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2E-3</c:v>
                </c:pt>
                <c:pt idx="8360">
                  <c:v>0.115</c:v>
                </c:pt>
                <c:pt idx="8361">
                  <c:v>0.29600000000000004</c:v>
                </c:pt>
                <c:pt idx="8362">
                  <c:v>0.39500000000000002</c:v>
                </c:pt>
                <c:pt idx="8363">
                  <c:v>0.40200000000000002</c:v>
                </c:pt>
                <c:pt idx="8364">
                  <c:v>0.35499999999999998</c:v>
                </c:pt>
                <c:pt idx="8365">
                  <c:v>0.23599999999999999</c:v>
                </c:pt>
                <c:pt idx="8366">
                  <c:v>9.6000000000000002E-2</c:v>
                </c:pt>
                <c:pt idx="8367">
                  <c:v>1.0999999999999999E-2</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1.8000000000000002E-2</c:v>
                </c:pt>
                <c:pt idx="8385">
                  <c:v>4.1999999999999996E-2</c:v>
                </c:pt>
                <c:pt idx="8386">
                  <c:v>6.4000000000000001E-2</c:v>
                </c:pt>
                <c:pt idx="8387">
                  <c:v>7.3000000000000009E-2</c:v>
                </c:pt>
                <c:pt idx="8388">
                  <c:v>6.4000000000000001E-2</c:v>
                </c:pt>
                <c:pt idx="8389">
                  <c:v>4.5000000000000005E-2</c:v>
                </c:pt>
                <c:pt idx="8390">
                  <c:v>2.1999999999999999E-2</c:v>
                </c:pt>
                <c:pt idx="8391">
                  <c:v>2E-3</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2.7000000000000003E-2</c:v>
                </c:pt>
                <c:pt idx="8409">
                  <c:v>8.5999999999999993E-2</c:v>
                </c:pt>
                <c:pt idx="8410">
                  <c:v>0.20499999999999999</c:v>
                </c:pt>
                <c:pt idx="8411">
                  <c:v>0.22600000000000001</c:v>
                </c:pt>
                <c:pt idx="8412">
                  <c:v>0.314</c:v>
                </c:pt>
                <c:pt idx="8413">
                  <c:v>0.30199999999999999</c:v>
                </c:pt>
                <c:pt idx="8414">
                  <c:v>0.13200000000000001</c:v>
                </c:pt>
                <c:pt idx="8415">
                  <c:v>6.0000000000000001E-3</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3.7999999999999999E-2</c:v>
                </c:pt>
                <c:pt idx="8433">
                  <c:v>0.09</c:v>
                </c:pt>
                <c:pt idx="8434">
                  <c:v>0.17499999999999999</c:v>
                </c:pt>
                <c:pt idx="8435">
                  <c:v>0.316</c:v>
                </c:pt>
                <c:pt idx="8436">
                  <c:v>0.48599999999999999</c:v>
                </c:pt>
                <c:pt idx="8437">
                  <c:v>0.39300000000000002</c:v>
                </c:pt>
                <c:pt idx="8438">
                  <c:v>0.17399999999999999</c:v>
                </c:pt>
                <c:pt idx="8439">
                  <c:v>1.2E-2</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6.2E-2</c:v>
                </c:pt>
                <c:pt idx="8457">
                  <c:v>0.19900000000000001</c:v>
                </c:pt>
                <c:pt idx="8458">
                  <c:v>0.32</c:v>
                </c:pt>
                <c:pt idx="8459">
                  <c:v>0.25900000000000001</c:v>
                </c:pt>
                <c:pt idx="8460">
                  <c:v>0.14500000000000002</c:v>
                </c:pt>
                <c:pt idx="8461">
                  <c:v>6.5000000000000002E-2</c:v>
                </c:pt>
                <c:pt idx="8462">
                  <c:v>2.4999999999999998E-2</c:v>
                </c:pt>
                <c:pt idx="8463">
                  <c:v>2E-3</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7.0000000000000001E-3</c:v>
                </c:pt>
                <c:pt idx="8481">
                  <c:v>1.9E-2</c:v>
                </c:pt>
                <c:pt idx="8482">
                  <c:v>4.3000000000000003E-2</c:v>
                </c:pt>
                <c:pt idx="8483">
                  <c:v>4.4000000000000004E-2</c:v>
                </c:pt>
                <c:pt idx="8484">
                  <c:v>2.4E-2</c:v>
                </c:pt>
                <c:pt idx="8485">
                  <c:v>4.1000000000000002E-2</c:v>
                </c:pt>
                <c:pt idx="8486">
                  <c:v>0.13900000000000001</c:v>
                </c:pt>
                <c:pt idx="8487">
                  <c:v>1.4999999999999999E-2</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2.5000000000000001E-2</c:v>
                </c:pt>
                <c:pt idx="8505">
                  <c:v>5.5E-2</c:v>
                </c:pt>
                <c:pt idx="8506">
                  <c:v>8.7999999999999995E-2</c:v>
                </c:pt>
                <c:pt idx="8507">
                  <c:v>0.14399999999999999</c:v>
                </c:pt>
                <c:pt idx="8508">
                  <c:v>0.16</c:v>
                </c:pt>
                <c:pt idx="8509">
                  <c:v>0.125</c:v>
                </c:pt>
                <c:pt idx="8510">
                  <c:v>5.9000000000000004E-2</c:v>
                </c:pt>
                <c:pt idx="8511">
                  <c:v>5.0000000000000001E-3</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7.0000000000000001E-3</c:v>
                </c:pt>
                <c:pt idx="8529">
                  <c:v>3.6000000000000004E-2</c:v>
                </c:pt>
                <c:pt idx="8530">
                  <c:v>8.6999999999999994E-2</c:v>
                </c:pt>
                <c:pt idx="8531">
                  <c:v>0.106</c:v>
                </c:pt>
                <c:pt idx="8532">
                  <c:v>7.3000000000000009E-2</c:v>
                </c:pt>
                <c:pt idx="8533">
                  <c:v>3.3000000000000002E-2</c:v>
                </c:pt>
                <c:pt idx="8534">
                  <c:v>1.3000000000000001E-2</c:v>
                </c:pt>
                <c:pt idx="8535">
                  <c:v>1E-3</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1.4999999999999999E-2</c:v>
                </c:pt>
                <c:pt idx="8553">
                  <c:v>3.7000000000000005E-2</c:v>
                </c:pt>
                <c:pt idx="8554">
                  <c:v>5.5E-2</c:v>
                </c:pt>
                <c:pt idx="8555">
                  <c:v>7.6000000000000012E-2</c:v>
                </c:pt>
                <c:pt idx="8556">
                  <c:v>7.4999999999999997E-2</c:v>
                </c:pt>
                <c:pt idx="8557">
                  <c:v>9.0999999999999998E-2</c:v>
                </c:pt>
                <c:pt idx="8558">
                  <c:v>0.08</c:v>
                </c:pt>
                <c:pt idx="8559">
                  <c:v>1.3000000000000001E-2</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4.0000000000000001E-3</c:v>
                </c:pt>
                <c:pt idx="8577">
                  <c:v>2.7000000000000003E-2</c:v>
                </c:pt>
                <c:pt idx="8578">
                  <c:v>9.7000000000000003E-2</c:v>
                </c:pt>
                <c:pt idx="8579">
                  <c:v>0.26</c:v>
                </c:pt>
                <c:pt idx="8580">
                  <c:v>0.40400000000000003</c:v>
                </c:pt>
                <c:pt idx="8581">
                  <c:v>0.28300000000000003</c:v>
                </c:pt>
                <c:pt idx="8582">
                  <c:v>0.10600000000000001</c:v>
                </c:pt>
                <c:pt idx="8583">
                  <c:v>0.01</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2.7000000000000003E-2</c:v>
                </c:pt>
                <c:pt idx="8601">
                  <c:v>6.2E-2</c:v>
                </c:pt>
                <c:pt idx="8602">
                  <c:v>0.10100000000000001</c:v>
                </c:pt>
                <c:pt idx="8603">
                  <c:v>0.16300000000000001</c:v>
                </c:pt>
                <c:pt idx="8604">
                  <c:v>0.22</c:v>
                </c:pt>
                <c:pt idx="8605">
                  <c:v>0.18</c:v>
                </c:pt>
                <c:pt idx="8606">
                  <c:v>5.6000000000000001E-2</c:v>
                </c:pt>
                <c:pt idx="8607">
                  <c:v>5.0000000000000001E-3</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1.2E-2</c:v>
                </c:pt>
                <c:pt idx="8625">
                  <c:v>3.4000000000000002E-2</c:v>
                </c:pt>
                <c:pt idx="8626">
                  <c:v>4.9000000000000002E-2</c:v>
                </c:pt>
                <c:pt idx="8627">
                  <c:v>5.2000000000000005E-2</c:v>
                </c:pt>
                <c:pt idx="8628">
                  <c:v>5.5999999999999994E-2</c:v>
                </c:pt>
                <c:pt idx="8629">
                  <c:v>5.3999999999999999E-2</c:v>
                </c:pt>
                <c:pt idx="8630">
                  <c:v>3.3000000000000002E-2</c:v>
                </c:pt>
                <c:pt idx="8631">
                  <c:v>3.0000000000000001E-3</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02</c:v>
                </c:pt>
                <c:pt idx="8649">
                  <c:v>6.5000000000000002E-2</c:v>
                </c:pt>
                <c:pt idx="8650">
                  <c:v>0.182</c:v>
                </c:pt>
                <c:pt idx="8651">
                  <c:v>0.28899999999999998</c:v>
                </c:pt>
                <c:pt idx="8652">
                  <c:v>0.22999999999999998</c:v>
                </c:pt>
                <c:pt idx="8653">
                  <c:v>0.13</c:v>
                </c:pt>
                <c:pt idx="8654">
                  <c:v>5.2999999999999999E-2</c:v>
                </c:pt>
                <c:pt idx="8655">
                  <c:v>5.0000000000000001E-3</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1E-3</c:v>
                </c:pt>
                <c:pt idx="8672">
                  <c:v>3.6999999999999998E-2</c:v>
                </c:pt>
                <c:pt idx="8673">
                  <c:v>8.2000000000000003E-2</c:v>
                </c:pt>
                <c:pt idx="8674">
                  <c:v>0.13300000000000001</c:v>
                </c:pt>
                <c:pt idx="8675">
                  <c:v>0.156</c:v>
                </c:pt>
                <c:pt idx="8676">
                  <c:v>0.11399999999999999</c:v>
                </c:pt>
                <c:pt idx="8677">
                  <c:v>7.9000000000000001E-2</c:v>
                </c:pt>
                <c:pt idx="8678">
                  <c:v>4.2000000000000003E-2</c:v>
                </c:pt>
                <c:pt idx="8679">
                  <c:v>7.0000000000000001E-3</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1E-3</c:v>
                </c:pt>
                <c:pt idx="8696">
                  <c:v>6.6000000000000003E-2</c:v>
                </c:pt>
                <c:pt idx="8697">
                  <c:v>0.17299999999999999</c:v>
                </c:pt>
                <c:pt idx="8698">
                  <c:v>0.23899999999999999</c:v>
                </c:pt>
                <c:pt idx="8699">
                  <c:v>0.32400000000000001</c:v>
                </c:pt>
                <c:pt idx="8700">
                  <c:v>0.42200000000000004</c:v>
                </c:pt>
                <c:pt idx="8701">
                  <c:v>0.27600000000000002</c:v>
                </c:pt>
                <c:pt idx="8702">
                  <c:v>0.121</c:v>
                </c:pt>
                <c:pt idx="8703">
                  <c:v>1.4999999999999999E-2</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2E-3</c:v>
                </c:pt>
                <c:pt idx="8720">
                  <c:v>0.156</c:v>
                </c:pt>
                <c:pt idx="8721">
                  <c:v>0.34299999999999997</c:v>
                </c:pt>
                <c:pt idx="8722">
                  <c:v>0.46500000000000002</c:v>
                </c:pt>
                <c:pt idx="8723">
                  <c:v>0.54099999999999993</c:v>
                </c:pt>
                <c:pt idx="8724">
                  <c:v>0.56700000000000006</c:v>
                </c:pt>
                <c:pt idx="8725">
                  <c:v>0.47199999999999998</c:v>
                </c:pt>
                <c:pt idx="8726">
                  <c:v>0.27999999999999997</c:v>
                </c:pt>
                <c:pt idx="8727">
                  <c:v>3.9E-2</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2.4E-2</c:v>
                </c:pt>
                <c:pt idx="8745">
                  <c:v>7.3000000000000009E-2</c:v>
                </c:pt>
                <c:pt idx="8746">
                  <c:v>0.126</c:v>
                </c:pt>
                <c:pt idx="8747">
                  <c:v>0.14799999999999999</c:v>
                </c:pt>
                <c:pt idx="8748">
                  <c:v>0.14500000000000002</c:v>
                </c:pt>
                <c:pt idx="8749">
                  <c:v>0.158</c:v>
                </c:pt>
                <c:pt idx="8750">
                  <c:v>0.108</c:v>
                </c:pt>
                <c:pt idx="8751">
                  <c:v>1.4E-2</c:v>
                </c:pt>
                <c:pt idx="8752">
                  <c:v>0</c:v>
                </c:pt>
                <c:pt idx="8753">
                  <c:v>0</c:v>
                </c:pt>
                <c:pt idx="8754">
                  <c:v>0</c:v>
                </c:pt>
                <c:pt idx="8755">
                  <c:v>0</c:v>
                </c:pt>
                <c:pt idx="8756">
                  <c:v>0</c:v>
                </c:pt>
                <c:pt idx="8757">
                  <c:v>0</c:v>
                </c:pt>
                <c:pt idx="8758">
                  <c:v>0</c:v>
                </c:pt>
                <c:pt idx="8759">
                  <c:v>0</c:v>
                </c:pt>
              </c:numCache>
            </c:numRef>
          </c:yVal>
          <c:smooth val="0"/>
          <c:extLst>
            <c:ext xmlns:c16="http://schemas.microsoft.com/office/drawing/2014/chart" uri="{C3380CC4-5D6E-409C-BE32-E72D297353CC}">
              <c16:uniqueId val="{00000000-0825-4DDF-BD2E-69A1A06B6C83}"/>
            </c:ext>
          </c:extLst>
        </c:ser>
        <c:dLbls>
          <c:showLegendKey val="0"/>
          <c:showVal val="0"/>
          <c:showCatName val="0"/>
          <c:showSerName val="0"/>
          <c:showPercent val="0"/>
          <c:showBubbleSize val="0"/>
        </c:dLbls>
        <c:axId val="1142188440"/>
        <c:axId val="1142188768"/>
      </c:scatterChart>
      <c:valAx>
        <c:axId val="1142188440"/>
        <c:scaling>
          <c:orientation val="minMax"/>
          <c:max val="8784"/>
          <c:min val="0"/>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2188768"/>
        <c:crosses val="autoZero"/>
        <c:crossBetween val="midCat"/>
      </c:valAx>
      <c:valAx>
        <c:axId val="1142188768"/>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Solar irradiance [kW/m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21884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5875" cap="rnd">
              <a:solidFill>
                <a:schemeClr val="accent1"/>
              </a:solidFill>
              <a:round/>
            </a:ln>
            <a:effectLst/>
          </c:spPr>
          <c:marker>
            <c:symbol val="none"/>
          </c:marker>
          <c:yVal>
            <c:numRef>
              <c:f>'Renewable electricity'!$V$8:$V$8767</c:f>
              <c:numCache>
                <c:formatCode>General</c:formatCode>
                <c:ptCount val="8760"/>
                <c:pt idx="0">
                  <c:v>1739.7539999999999</c:v>
                </c:pt>
                <c:pt idx="1">
                  <c:v>1713.135</c:v>
                </c:pt>
                <c:pt idx="2">
                  <c:v>1670.607</c:v>
                </c:pt>
                <c:pt idx="3">
                  <c:v>1646.135</c:v>
                </c:pt>
                <c:pt idx="4">
                  <c:v>1612.3130000000001</c:v>
                </c:pt>
                <c:pt idx="5">
                  <c:v>1537.9949999999999</c:v>
                </c:pt>
                <c:pt idx="6">
                  <c:v>1420.4670000000001</c:v>
                </c:pt>
                <c:pt idx="7">
                  <c:v>1213.8579999999999</c:v>
                </c:pt>
                <c:pt idx="8">
                  <c:v>905.17700000000002</c:v>
                </c:pt>
                <c:pt idx="9">
                  <c:v>700.60400000000004</c:v>
                </c:pt>
                <c:pt idx="10">
                  <c:v>512.67200000000003</c:v>
                </c:pt>
                <c:pt idx="11">
                  <c:v>409.85</c:v>
                </c:pt>
                <c:pt idx="12">
                  <c:v>376.74200000000002</c:v>
                </c:pt>
                <c:pt idx="13">
                  <c:v>356.178</c:v>
                </c:pt>
                <c:pt idx="14">
                  <c:v>373.78899999999999</c:v>
                </c:pt>
                <c:pt idx="15">
                  <c:v>356.55500000000001</c:v>
                </c:pt>
                <c:pt idx="16">
                  <c:v>259.63900000000001</c:v>
                </c:pt>
                <c:pt idx="17">
                  <c:v>181.572</c:v>
                </c:pt>
                <c:pt idx="18">
                  <c:v>150.358</c:v>
                </c:pt>
                <c:pt idx="19">
                  <c:v>185.411</c:v>
                </c:pt>
                <c:pt idx="20">
                  <c:v>253.01599999999999</c:v>
                </c:pt>
                <c:pt idx="21">
                  <c:v>372.887</c:v>
                </c:pt>
                <c:pt idx="22">
                  <c:v>551.72299999999996</c:v>
                </c:pt>
                <c:pt idx="23">
                  <c:v>775.25800000000004</c:v>
                </c:pt>
                <c:pt idx="24">
                  <c:v>1033.8779999999999</c:v>
                </c:pt>
                <c:pt idx="25">
                  <c:v>1337.6859999999999</c:v>
                </c:pt>
                <c:pt idx="26">
                  <c:v>1563.328</c:v>
                </c:pt>
                <c:pt idx="27">
                  <c:v>1663.0440000000001</c:v>
                </c:pt>
                <c:pt idx="28">
                  <c:v>1600.8389999999999</c:v>
                </c:pt>
                <c:pt idx="29">
                  <c:v>1547.662</c:v>
                </c:pt>
                <c:pt idx="30">
                  <c:v>1525.829</c:v>
                </c:pt>
                <c:pt idx="31">
                  <c:v>1500.836</c:v>
                </c:pt>
                <c:pt idx="32">
                  <c:v>1615.846</c:v>
                </c:pt>
                <c:pt idx="33">
                  <c:v>1651.8489999999999</c:v>
                </c:pt>
                <c:pt idx="34">
                  <c:v>1640.675</c:v>
                </c:pt>
                <c:pt idx="35">
                  <c:v>1739.7840000000001</c:v>
                </c:pt>
                <c:pt idx="36">
                  <c:v>1922.856</c:v>
                </c:pt>
                <c:pt idx="37">
                  <c:v>2102.52</c:v>
                </c:pt>
                <c:pt idx="38">
                  <c:v>2136.9630000000002</c:v>
                </c:pt>
                <c:pt idx="39">
                  <c:v>2180.6849999999999</c:v>
                </c:pt>
                <c:pt idx="40">
                  <c:v>2234.2860000000001</c:v>
                </c:pt>
                <c:pt idx="41">
                  <c:v>2377.9</c:v>
                </c:pt>
                <c:pt idx="42">
                  <c:v>2499.078</c:v>
                </c:pt>
                <c:pt idx="43">
                  <c:v>2505.9349999999999</c:v>
                </c:pt>
                <c:pt idx="44">
                  <c:v>2482.6889999999999</c:v>
                </c:pt>
                <c:pt idx="45">
                  <c:v>2477.866</c:v>
                </c:pt>
                <c:pt idx="46">
                  <c:v>2547.107</c:v>
                </c:pt>
                <c:pt idx="47">
                  <c:v>2613.0630000000001</c:v>
                </c:pt>
                <c:pt idx="48">
                  <c:v>2587.8240000000001</c:v>
                </c:pt>
                <c:pt idx="49">
                  <c:v>2505.7959999999998</c:v>
                </c:pt>
                <c:pt idx="50">
                  <c:v>2402.5100000000002</c:v>
                </c:pt>
                <c:pt idx="51">
                  <c:v>2368.498</c:v>
                </c:pt>
                <c:pt idx="52">
                  <c:v>2389.8829999999998</c:v>
                </c:pt>
                <c:pt idx="53">
                  <c:v>2458.61</c:v>
                </c:pt>
                <c:pt idx="54">
                  <c:v>2527.0300000000002</c:v>
                </c:pt>
                <c:pt idx="55">
                  <c:v>2501.3760000000002</c:v>
                </c:pt>
                <c:pt idx="56">
                  <c:v>2416.9740000000002</c:v>
                </c:pt>
                <c:pt idx="57">
                  <c:v>2318.143</c:v>
                </c:pt>
                <c:pt idx="58">
                  <c:v>2203.9609999999998</c:v>
                </c:pt>
                <c:pt idx="59">
                  <c:v>2148.9270000000001</c:v>
                </c:pt>
                <c:pt idx="60">
                  <c:v>2185.0549999999998</c:v>
                </c:pt>
                <c:pt idx="61">
                  <c:v>2258.8130000000001</c:v>
                </c:pt>
                <c:pt idx="62">
                  <c:v>2282.1019999999999</c:v>
                </c:pt>
                <c:pt idx="63">
                  <c:v>2262.5859999999998</c:v>
                </c:pt>
                <c:pt idx="64">
                  <c:v>2069.1179999999999</c:v>
                </c:pt>
                <c:pt idx="65">
                  <c:v>1601.4870000000001</c:v>
                </c:pt>
                <c:pt idx="66">
                  <c:v>1108.54</c:v>
                </c:pt>
                <c:pt idx="67">
                  <c:v>1010.14</c:v>
                </c:pt>
                <c:pt idx="68">
                  <c:v>1507.9849999999999</c:v>
                </c:pt>
                <c:pt idx="69">
                  <c:v>2198.5859999999998</c:v>
                </c:pt>
                <c:pt idx="70">
                  <c:v>2477.902</c:v>
                </c:pt>
                <c:pt idx="71">
                  <c:v>2503.348</c:v>
                </c:pt>
                <c:pt idx="72">
                  <c:v>2432.0949999999998</c:v>
                </c:pt>
                <c:pt idx="73">
                  <c:v>2345.5360000000001</c:v>
                </c:pt>
                <c:pt idx="74">
                  <c:v>2156.67</c:v>
                </c:pt>
                <c:pt idx="75">
                  <c:v>1992.077</c:v>
                </c:pt>
                <c:pt idx="76">
                  <c:v>1935.961</c:v>
                </c:pt>
                <c:pt idx="77">
                  <c:v>1906.5550000000001</c:v>
                </c:pt>
                <c:pt idx="78">
                  <c:v>1922.7</c:v>
                </c:pt>
                <c:pt idx="79">
                  <c:v>1881.492</c:v>
                </c:pt>
                <c:pt idx="80">
                  <c:v>1889.183</c:v>
                </c:pt>
                <c:pt idx="81">
                  <c:v>1786.981</c:v>
                </c:pt>
                <c:pt idx="82">
                  <c:v>1561.415</c:v>
                </c:pt>
                <c:pt idx="83">
                  <c:v>1352.729</c:v>
                </c:pt>
                <c:pt idx="84">
                  <c:v>1240.991</c:v>
                </c:pt>
                <c:pt idx="85">
                  <c:v>1160.1389999999999</c:v>
                </c:pt>
                <c:pt idx="86">
                  <c:v>1059.577</c:v>
                </c:pt>
                <c:pt idx="87">
                  <c:v>1030.8209999999999</c:v>
                </c:pt>
                <c:pt idx="88">
                  <c:v>926.88</c:v>
                </c:pt>
                <c:pt idx="89">
                  <c:v>798.226</c:v>
                </c:pt>
                <c:pt idx="90">
                  <c:v>710.33399999999995</c:v>
                </c:pt>
                <c:pt idx="91">
                  <c:v>595.64400000000001</c:v>
                </c:pt>
                <c:pt idx="92">
                  <c:v>475.41199999999998</c:v>
                </c:pt>
                <c:pt idx="93">
                  <c:v>413.07299999999998</c:v>
                </c:pt>
                <c:pt idx="94">
                  <c:v>370.87900000000002</c:v>
                </c:pt>
                <c:pt idx="95">
                  <c:v>350.649</c:v>
                </c:pt>
                <c:pt idx="96">
                  <c:v>340.85700000000003</c:v>
                </c:pt>
                <c:pt idx="97">
                  <c:v>324.68799999999999</c:v>
                </c:pt>
                <c:pt idx="98">
                  <c:v>305.66699999999997</c:v>
                </c:pt>
                <c:pt idx="99">
                  <c:v>290.51499999999999</c:v>
                </c:pt>
                <c:pt idx="100">
                  <c:v>292.39100000000002</c:v>
                </c:pt>
                <c:pt idx="101">
                  <c:v>318.63499999999999</c:v>
                </c:pt>
                <c:pt idx="102">
                  <c:v>380.44900000000001</c:v>
                </c:pt>
                <c:pt idx="103">
                  <c:v>434.29899999999998</c:v>
                </c:pt>
                <c:pt idx="104">
                  <c:v>388.94600000000003</c:v>
                </c:pt>
                <c:pt idx="105">
                  <c:v>403.82299999999998</c:v>
                </c:pt>
                <c:pt idx="106">
                  <c:v>454.6</c:v>
                </c:pt>
                <c:pt idx="107">
                  <c:v>481.33800000000002</c:v>
                </c:pt>
                <c:pt idx="108">
                  <c:v>523.49800000000005</c:v>
                </c:pt>
                <c:pt idx="109">
                  <c:v>585.44100000000003</c:v>
                </c:pt>
                <c:pt idx="110">
                  <c:v>730.46400000000006</c:v>
                </c:pt>
                <c:pt idx="111">
                  <c:v>819.12</c:v>
                </c:pt>
                <c:pt idx="112">
                  <c:v>839.08500000000004</c:v>
                </c:pt>
                <c:pt idx="113">
                  <c:v>951.34900000000005</c:v>
                </c:pt>
                <c:pt idx="114">
                  <c:v>1112.893</c:v>
                </c:pt>
                <c:pt idx="115">
                  <c:v>1222.038</c:v>
                </c:pt>
                <c:pt idx="116">
                  <c:v>1283.164</c:v>
                </c:pt>
                <c:pt idx="117">
                  <c:v>1314.471</c:v>
                </c:pt>
                <c:pt idx="118">
                  <c:v>1239.395</c:v>
                </c:pt>
                <c:pt idx="119">
                  <c:v>1050.319</c:v>
                </c:pt>
                <c:pt idx="120">
                  <c:v>888.37</c:v>
                </c:pt>
                <c:pt idx="121">
                  <c:v>790.19100000000003</c:v>
                </c:pt>
                <c:pt idx="122">
                  <c:v>730.41099999999994</c:v>
                </c:pt>
                <c:pt idx="123">
                  <c:v>689.65499999999997</c:v>
                </c:pt>
                <c:pt idx="124">
                  <c:v>664.18499999999995</c:v>
                </c:pt>
                <c:pt idx="125">
                  <c:v>675.346</c:v>
                </c:pt>
                <c:pt idx="126">
                  <c:v>754.74599999999998</c:v>
                </c:pt>
                <c:pt idx="127">
                  <c:v>875.13400000000001</c:v>
                </c:pt>
                <c:pt idx="128">
                  <c:v>878.08199999999999</c:v>
                </c:pt>
                <c:pt idx="129">
                  <c:v>875.11</c:v>
                </c:pt>
                <c:pt idx="130">
                  <c:v>913.93399999999997</c:v>
                </c:pt>
                <c:pt idx="131">
                  <c:v>966.48</c:v>
                </c:pt>
                <c:pt idx="132">
                  <c:v>926.95</c:v>
                </c:pt>
                <c:pt idx="133">
                  <c:v>788.05899999999997</c:v>
                </c:pt>
                <c:pt idx="134">
                  <c:v>675.38</c:v>
                </c:pt>
                <c:pt idx="135">
                  <c:v>460.49299999999999</c:v>
                </c:pt>
                <c:pt idx="136">
                  <c:v>278.96199999999999</c:v>
                </c:pt>
                <c:pt idx="137">
                  <c:v>212.399</c:v>
                </c:pt>
                <c:pt idx="138">
                  <c:v>211.74799999999999</c:v>
                </c:pt>
                <c:pt idx="139">
                  <c:v>281.83</c:v>
                </c:pt>
                <c:pt idx="140">
                  <c:v>412.267</c:v>
                </c:pt>
                <c:pt idx="141">
                  <c:v>480.19</c:v>
                </c:pt>
                <c:pt idx="142">
                  <c:v>456.06900000000002</c:v>
                </c:pt>
                <c:pt idx="143">
                  <c:v>397.26100000000002</c:v>
                </c:pt>
                <c:pt idx="144">
                  <c:v>347.38799999999998</c:v>
                </c:pt>
                <c:pt idx="145">
                  <c:v>294.57299999999998</c:v>
                </c:pt>
                <c:pt idx="146">
                  <c:v>218.17699999999999</c:v>
                </c:pt>
                <c:pt idx="147">
                  <c:v>249.59200000000001</c:v>
                </c:pt>
                <c:pt idx="148">
                  <c:v>390.84899999999999</c:v>
                </c:pt>
                <c:pt idx="149">
                  <c:v>676.53200000000004</c:v>
                </c:pt>
                <c:pt idx="150">
                  <c:v>1039.1559999999999</c:v>
                </c:pt>
                <c:pt idx="151">
                  <c:v>1210.3900000000001</c:v>
                </c:pt>
                <c:pt idx="152">
                  <c:v>1086.492</c:v>
                </c:pt>
                <c:pt idx="153">
                  <c:v>894.57</c:v>
                </c:pt>
                <c:pt idx="154">
                  <c:v>616.08299999999997</c:v>
                </c:pt>
                <c:pt idx="155">
                  <c:v>388.512</c:v>
                </c:pt>
                <c:pt idx="156">
                  <c:v>236.07900000000001</c:v>
                </c:pt>
                <c:pt idx="157">
                  <c:v>157.70500000000001</c:v>
                </c:pt>
                <c:pt idx="158">
                  <c:v>146.083</c:v>
                </c:pt>
                <c:pt idx="159">
                  <c:v>163.01300000000001</c:v>
                </c:pt>
                <c:pt idx="160">
                  <c:v>190.113</c:v>
                </c:pt>
                <c:pt idx="161">
                  <c:v>208.511</c:v>
                </c:pt>
                <c:pt idx="162">
                  <c:v>197.435</c:v>
                </c:pt>
                <c:pt idx="163">
                  <c:v>174.191</c:v>
                </c:pt>
                <c:pt idx="164">
                  <c:v>157.54400000000001</c:v>
                </c:pt>
                <c:pt idx="165">
                  <c:v>135.428</c:v>
                </c:pt>
                <c:pt idx="166">
                  <c:v>109.741</c:v>
                </c:pt>
                <c:pt idx="167">
                  <c:v>95.391000000000005</c:v>
                </c:pt>
                <c:pt idx="168">
                  <c:v>96.78</c:v>
                </c:pt>
                <c:pt idx="169">
                  <c:v>113.357</c:v>
                </c:pt>
                <c:pt idx="170">
                  <c:v>119.339</c:v>
                </c:pt>
                <c:pt idx="171">
                  <c:v>135.488</c:v>
                </c:pt>
                <c:pt idx="172">
                  <c:v>199.245</c:v>
                </c:pt>
                <c:pt idx="173">
                  <c:v>306.608</c:v>
                </c:pt>
                <c:pt idx="174">
                  <c:v>498.43599999999998</c:v>
                </c:pt>
                <c:pt idx="175">
                  <c:v>709.83600000000001</c:v>
                </c:pt>
                <c:pt idx="176">
                  <c:v>790.05799999999999</c:v>
                </c:pt>
                <c:pt idx="177">
                  <c:v>851.18799999999999</c:v>
                </c:pt>
                <c:pt idx="178">
                  <c:v>1017.706</c:v>
                </c:pt>
                <c:pt idx="179">
                  <c:v>1040.6410000000001</c:v>
                </c:pt>
                <c:pt idx="180">
                  <c:v>927.846</c:v>
                </c:pt>
                <c:pt idx="181">
                  <c:v>806.51599999999996</c:v>
                </c:pt>
                <c:pt idx="182">
                  <c:v>813.32799999999997</c:v>
                </c:pt>
                <c:pt idx="183">
                  <c:v>1002.2</c:v>
                </c:pt>
                <c:pt idx="184">
                  <c:v>1139.1590000000001</c:v>
                </c:pt>
                <c:pt idx="185">
                  <c:v>1098.6199999999999</c:v>
                </c:pt>
                <c:pt idx="186">
                  <c:v>996.66600000000005</c:v>
                </c:pt>
                <c:pt idx="187">
                  <c:v>872.42399999999998</c:v>
                </c:pt>
                <c:pt idx="188">
                  <c:v>728.93299999999999</c:v>
                </c:pt>
                <c:pt idx="189">
                  <c:v>675.40099999999995</c:v>
                </c:pt>
                <c:pt idx="190">
                  <c:v>688.19799999999998</c:v>
                </c:pt>
                <c:pt idx="191">
                  <c:v>730.37400000000002</c:v>
                </c:pt>
                <c:pt idx="192">
                  <c:v>769.55100000000004</c:v>
                </c:pt>
                <c:pt idx="193">
                  <c:v>821.15099999999995</c:v>
                </c:pt>
                <c:pt idx="194">
                  <c:v>913.92600000000004</c:v>
                </c:pt>
                <c:pt idx="195">
                  <c:v>1010.107</c:v>
                </c:pt>
                <c:pt idx="196">
                  <c:v>985.96400000000006</c:v>
                </c:pt>
                <c:pt idx="197">
                  <c:v>767.51</c:v>
                </c:pt>
                <c:pt idx="198">
                  <c:v>513.83399999999995</c:v>
                </c:pt>
                <c:pt idx="199">
                  <c:v>311.87</c:v>
                </c:pt>
                <c:pt idx="200">
                  <c:v>222.52500000000001</c:v>
                </c:pt>
                <c:pt idx="201">
                  <c:v>203.36199999999999</c:v>
                </c:pt>
                <c:pt idx="202">
                  <c:v>265.02100000000002</c:v>
                </c:pt>
                <c:pt idx="203">
                  <c:v>352.14699999999999</c:v>
                </c:pt>
                <c:pt idx="204">
                  <c:v>394.24</c:v>
                </c:pt>
                <c:pt idx="205">
                  <c:v>433.83499999999998</c:v>
                </c:pt>
                <c:pt idx="206">
                  <c:v>558.57399999999996</c:v>
                </c:pt>
                <c:pt idx="207">
                  <c:v>721.59400000000005</c:v>
                </c:pt>
                <c:pt idx="208">
                  <c:v>790.61699999999996</c:v>
                </c:pt>
                <c:pt idx="209">
                  <c:v>819.58600000000001</c:v>
                </c:pt>
                <c:pt idx="210">
                  <c:v>843.66700000000003</c:v>
                </c:pt>
                <c:pt idx="211">
                  <c:v>840.20500000000004</c:v>
                </c:pt>
                <c:pt idx="212">
                  <c:v>933.26</c:v>
                </c:pt>
                <c:pt idx="213">
                  <c:v>1256.9269999999999</c:v>
                </c:pt>
                <c:pt idx="214">
                  <c:v>1549.442</c:v>
                </c:pt>
                <c:pt idx="215">
                  <c:v>1812.84</c:v>
                </c:pt>
                <c:pt idx="216">
                  <c:v>1925.355</c:v>
                </c:pt>
                <c:pt idx="217">
                  <c:v>2021.54</c:v>
                </c:pt>
                <c:pt idx="218">
                  <c:v>2086.0439999999999</c:v>
                </c:pt>
                <c:pt idx="219">
                  <c:v>2120.9360000000001</c:v>
                </c:pt>
                <c:pt idx="220">
                  <c:v>2153.0169999999998</c:v>
                </c:pt>
                <c:pt idx="221">
                  <c:v>2152.402</c:v>
                </c:pt>
                <c:pt idx="222">
                  <c:v>2179.556</c:v>
                </c:pt>
                <c:pt idx="223">
                  <c:v>2167.0309999999999</c:v>
                </c:pt>
                <c:pt idx="224">
                  <c:v>2058.3319999999999</c:v>
                </c:pt>
                <c:pt idx="225">
                  <c:v>2023.65</c:v>
                </c:pt>
                <c:pt idx="226">
                  <c:v>1957.6769999999999</c:v>
                </c:pt>
                <c:pt idx="227">
                  <c:v>1979.6010000000001</c:v>
                </c:pt>
                <c:pt idx="228">
                  <c:v>2056.0650000000001</c:v>
                </c:pt>
                <c:pt idx="229">
                  <c:v>2087.0880000000002</c:v>
                </c:pt>
                <c:pt idx="230">
                  <c:v>2060.08</c:v>
                </c:pt>
                <c:pt idx="231">
                  <c:v>2119.4699999999998</c:v>
                </c:pt>
                <c:pt idx="232">
                  <c:v>2188.2910000000002</c:v>
                </c:pt>
                <c:pt idx="233">
                  <c:v>2192.3690000000001</c:v>
                </c:pt>
                <c:pt idx="234">
                  <c:v>2161.4960000000001</c:v>
                </c:pt>
                <c:pt idx="235">
                  <c:v>2101.3809999999999</c:v>
                </c:pt>
                <c:pt idx="236">
                  <c:v>2080.6120000000001</c:v>
                </c:pt>
                <c:pt idx="237">
                  <c:v>2022.434</c:v>
                </c:pt>
                <c:pt idx="238">
                  <c:v>1930.3320000000001</c:v>
                </c:pt>
                <c:pt idx="239">
                  <c:v>1903.7809999999999</c:v>
                </c:pt>
                <c:pt idx="240">
                  <c:v>1870.2829999999999</c:v>
                </c:pt>
                <c:pt idx="241">
                  <c:v>1867.0239999999999</c:v>
                </c:pt>
                <c:pt idx="242">
                  <c:v>1847.671</c:v>
                </c:pt>
                <c:pt idx="243">
                  <c:v>1824.356</c:v>
                </c:pt>
                <c:pt idx="244">
                  <c:v>1804.5640000000001</c:v>
                </c:pt>
                <c:pt idx="245">
                  <c:v>1784.652</c:v>
                </c:pt>
                <c:pt idx="246">
                  <c:v>1774.3510000000001</c:v>
                </c:pt>
                <c:pt idx="247">
                  <c:v>1684.529</c:v>
                </c:pt>
                <c:pt idx="248">
                  <c:v>1480.9590000000001</c:v>
                </c:pt>
                <c:pt idx="249">
                  <c:v>1348.558</c:v>
                </c:pt>
                <c:pt idx="250">
                  <c:v>1075.7809999999999</c:v>
                </c:pt>
                <c:pt idx="251">
                  <c:v>818.32600000000002</c:v>
                </c:pt>
                <c:pt idx="252">
                  <c:v>644.49199999999996</c:v>
                </c:pt>
                <c:pt idx="253">
                  <c:v>558.73800000000006</c:v>
                </c:pt>
                <c:pt idx="254">
                  <c:v>548.92200000000003</c:v>
                </c:pt>
                <c:pt idx="255">
                  <c:v>660.72400000000005</c:v>
                </c:pt>
                <c:pt idx="256">
                  <c:v>726.63900000000001</c:v>
                </c:pt>
                <c:pt idx="257">
                  <c:v>784.48699999999997</c:v>
                </c:pt>
                <c:pt idx="258">
                  <c:v>795.495</c:v>
                </c:pt>
                <c:pt idx="259">
                  <c:v>756.01599999999996</c:v>
                </c:pt>
                <c:pt idx="260">
                  <c:v>700.27099999999996</c:v>
                </c:pt>
                <c:pt idx="261">
                  <c:v>662.89400000000001</c:v>
                </c:pt>
                <c:pt idx="262">
                  <c:v>633.14400000000001</c:v>
                </c:pt>
                <c:pt idx="263">
                  <c:v>571.96100000000001</c:v>
                </c:pt>
                <c:pt idx="264">
                  <c:v>513.28599999999994</c:v>
                </c:pt>
                <c:pt idx="265">
                  <c:v>509.00900000000001</c:v>
                </c:pt>
                <c:pt idx="266">
                  <c:v>548.89200000000005</c:v>
                </c:pt>
                <c:pt idx="267">
                  <c:v>475.99700000000001</c:v>
                </c:pt>
                <c:pt idx="268">
                  <c:v>412.32400000000001</c:v>
                </c:pt>
                <c:pt idx="269">
                  <c:v>453.03500000000003</c:v>
                </c:pt>
                <c:pt idx="270">
                  <c:v>524.57100000000003</c:v>
                </c:pt>
                <c:pt idx="271">
                  <c:v>551.91999999999996</c:v>
                </c:pt>
                <c:pt idx="272">
                  <c:v>454.49799999999999</c:v>
                </c:pt>
                <c:pt idx="273">
                  <c:v>370.40600000000001</c:v>
                </c:pt>
                <c:pt idx="274">
                  <c:v>303.82299999999998</c:v>
                </c:pt>
                <c:pt idx="275">
                  <c:v>260.02100000000002</c:v>
                </c:pt>
                <c:pt idx="276">
                  <c:v>218.25399999999999</c:v>
                </c:pt>
                <c:pt idx="277">
                  <c:v>167.01</c:v>
                </c:pt>
                <c:pt idx="278">
                  <c:v>135.28200000000001</c:v>
                </c:pt>
                <c:pt idx="279">
                  <c:v>132.94</c:v>
                </c:pt>
                <c:pt idx="280">
                  <c:v>161.63499999999999</c:v>
                </c:pt>
                <c:pt idx="281">
                  <c:v>218.059</c:v>
                </c:pt>
                <c:pt idx="282">
                  <c:v>328.92899999999997</c:v>
                </c:pt>
                <c:pt idx="283">
                  <c:v>495.649</c:v>
                </c:pt>
                <c:pt idx="284">
                  <c:v>723.17600000000004</c:v>
                </c:pt>
                <c:pt idx="285">
                  <c:v>943.40099999999995</c:v>
                </c:pt>
                <c:pt idx="286">
                  <c:v>1101.0920000000001</c:v>
                </c:pt>
                <c:pt idx="287">
                  <c:v>1229.165</c:v>
                </c:pt>
                <c:pt idx="288">
                  <c:v>1302.5719999999999</c:v>
                </c:pt>
                <c:pt idx="289">
                  <c:v>1390.1020000000001</c:v>
                </c:pt>
                <c:pt idx="290">
                  <c:v>1442.271</c:v>
                </c:pt>
                <c:pt idx="291">
                  <c:v>1464.037</c:v>
                </c:pt>
                <c:pt idx="292">
                  <c:v>1459.606</c:v>
                </c:pt>
                <c:pt idx="293">
                  <c:v>1444.7270000000001</c:v>
                </c:pt>
                <c:pt idx="294">
                  <c:v>1410.931</c:v>
                </c:pt>
                <c:pt idx="295">
                  <c:v>1264.453</c:v>
                </c:pt>
                <c:pt idx="296">
                  <c:v>951.572</c:v>
                </c:pt>
                <c:pt idx="297">
                  <c:v>987.34299999999996</c:v>
                </c:pt>
                <c:pt idx="298">
                  <c:v>1050.9069999999999</c:v>
                </c:pt>
                <c:pt idx="299">
                  <c:v>962.88900000000001</c:v>
                </c:pt>
                <c:pt idx="300">
                  <c:v>840.19299999999998</c:v>
                </c:pt>
                <c:pt idx="301">
                  <c:v>683.27599999999995</c:v>
                </c:pt>
                <c:pt idx="302">
                  <c:v>554.23299999999995</c:v>
                </c:pt>
                <c:pt idx="303">
                  <c:v>620.72299999999996</c:v>
                </c:pt>
                <c:pt idx="304">
                  <c:v>891.15499999999997</c:v>
                </c:pt>
                <c:pt idx="305">
                  <c:v>1198.921</c:v>
                </c:pt>
                <c:pt idx="306">
                  <c:v>1380.7850000000001</c:v>
                </c:pt>
                <c:pt idx="307">
                  <c:v>1493.692</c:v>
                </c:pt>
                <c:pt idx="308">
                  <c:v>1582.711</c:v>
                </c:pt>
                <c:pt idx="309">
                  <c:v>1596.8630000000001</c:v>
                </c:pt>
                <c:pt idx="310">
                  <c:v>1691.471</c:v>
                </c:pt>
                <c:pt idx="311">
                  <c:v>1879.6410000000001</c:v>
                </c:pt>
                <c:pt idx="312">
                  <c:v>2062.1030000000001</c:v>
                </c:pt>
                <c:pt idx="313">
                  <c:v>2148.1129999999998</c:v>
                </c:pt>
                <c:pt idx="314">
                  <c:v>2157.4110000000001</c:v>
                </c:pt>
                <c:pt idx="315">
                  <c:v>2006.598</c:v>
                </c:pt>
                <c:pt idx="316">
                  <c:v>1912.9760000000001</c:v>
                </c:pt>
                <c:pt idx="317">
                  <c:v>1832.2560000000001</c:v>
                </c:pt>
                <c:pt idx="318">
                  <c:v>1838.114</c:v>
                </c:pt>
                <c:pt idx="319">
                  <c:v>1498.59</c:v>
                </c:pt>
                <c:pt idx="320">
                  <c:v>1225.3309999999999</c:v>
                </c:pt>
                <c:pt idx="321">
                  <c:v>1520.4849999999999</c:v>
                </c:pt>
                <c:pt idx="322">
                  <c:v>1715.979</c:v>
                </c:pt>
                <c:pt idx="323">
                  <c:v>1646.1379999999999</c:v>
                </c:pt>
                <c:pt idx="324">
                  <c:v>1608.73</c:v>
                </c:pt>
                <c:pt idx="325">
                  <c:v>1335.885</c:v>
                </c:pt>
                <c:pt idx="326">
                  <c:v>927.01300000000003</c:v>
                </c:pt>
                <c:pt idx="327">
                  <c:v>715.13800000000003</c:v>
                </c:pt>
                <c:pt idx="328">
                  <c:v>633.23099999999999</c:v>
                </c:pt>
                <c:pt idx="329">
                  <c:v>591.51599999999996</c:v>
                </c:pt>
                <c:pt idx="330">
                  <c:v>619.64400000000001</c:v>
                </c:pt>
                <c:pt idx="331">
                  <c:v>859.55600000000004</c:v>
                </c:pt>
                <c:pt idx="332">
                  <c:v>1404.067</c:v>
                </c:pt>
                <c:pt idx="333">
                  <c:v>1931.434</c:v>
                </c:pt>
                <c:pt idx="334">
                  <c:v>2048.9340000000002</c:v>
                </c:pt>
                <c:pt idx="335">
                  <c:v>1985.229</c:v>
                </c:pt>
                <c:pt idx="336">
                  <c:v>1906.001</c:v>
                </c:pt>
                <c:pt idx="337">
                  <c:v>1601.027</c:v>
                </c:pt>
                <c:pt idx="338">
                  <c:v>1372.4659999999999</c:v>
                </c:pt>
                <c:pt idx="339">
                  <c:v>1368.2049999999999</c:v>
                </c:pt>
                <c:pt idx="340">
                  <c:v>1200.0909999999999</c:v>
                </c:pt>
                <c:pt idx="341">
                  <c:v>854.96900000000005</c:v>
                </c:pt>
                <c:pt idx="342">
                  <c:v>496.84500000000003</c:v>
                </c:pt>
                <c:pt idx="343">
                  <c:v>260.97699999999998</c:v>
                </c:pt>
                <c:pt idx="344">
                  <c:v>113.42100000000001</c:v>
                </c:pt>
                <c:pt idx="345">
                  <c:v>67.402000000000001</c:v>
                </c:pt>
                <c:pt idx="346">
                  <c:v>60.938000000000002</c:v>
                </c:pt>
                <c:pt idx="347">
                  <c:v>110.108</c:v>
                </c:pt>
                <c:pt idx="348">
                  <c:v>127.48</c:v>
                </c:pt>
                <c:pt idx="349">
                  <c:v>94.704999999999998</c:v>
                </c:pt>
                <c:pt idx="350">
                  <c:v>77.42</c:v>
                </c:pt>
                <c:pt idx="351">
                  <c:v>82.006</c:v>
                </c:pt>
                <c:pt idx="352">
                  <c:v>130.88300000000001</c:v>
                </c:pt>
                <c:pt idx="353">
                  <c:v>260.83100000000002</c:v>
                </c:pt>
                <c:pt idx="354">
                  <c:v>453.54500000000002</c:v>
                </c:pt>
                <c:pt idx="355">
                  <c:v>618.96</c:v>
                </c:pt>
                <c:pt idx="356">
                  <c:v>741.13</c:v>
                </c:pt>
                <c:pt idx="357">
                  <c:v>839</c:v>
                </c:pt>
                <c:pt idx="358">
                  <c:v>1031.4949999999999</c:v>
                </c:pt>
                <c:pt idx="359">
                  <c:v>1304.98</c:v>
                </c:pt>
                <c:pt idx="360">
                  <c:v>1532.9549999999999</c:v>
                </c:pt>
                <c:pt idx="361">
                  <c:v>1671.895</c:v>
                </c:pt>
                <c:pt idx="362">
                  <c:v>1732.1759999999999</c:v>
                </c:pt>
                <c:pt idx="363">
                  <c:v>1711.2919999999999</c:v>
                </c:pt>
                <c:pt idx="364">
                  <c:v>1695.7349999999999</c:v>
                </c:pt>
                <c:pt idx="365">
                  <c:v>1701.1179999999999</c:v>
                </c:pt>
                <c:pt idx="366">
                  <c:v>1696.2249999999999</c:v>
                </c:pt>
                <c:pt idx="367">
                  <c:v>1461.788</c:v>
                </c:pt>
                <c:pt idx="368">
                  <c:v>986.82299999999998</c:v>
                </c:pt>
                <c:pt idx="369">
                  <c:v>1043.377</c:v>
                </c:pt>
                <c:pt idx="370">
                  <c:v>1331.7670000000001</c:v>
                </c:pt>
                <c:pt idx="371">
                  <c:v>1237.5029999999999</c:v>
                </c:pt>
                <c:pt idx="372">
                  <c:v>1096.394</c:v>
                </c:pt>
                <c:pt idx="373">
                  <c:v>935.89</c:v>
                </c:pt>
                <c:pt idx="374">
                  <c:v>703.86800000000005</c:v>
                </c:pt>
                <c:pt idx="375">
                  <c:v>629.995</c:v>
                </c:pt>
                <c:pt idx="376">
                  <c:v>721.67399999999998</c:v>
                </c:pt>
                <c:pt idx="377">
                  <c:v>840.28200000000004</c:v>
                </c:pt>
                <c:pt idx="378">
                  <c:v>928.47199999999998</c:v>
                </c:pt>
                <c:pt idx="379">
                  <c:v>950.03499999999997</c:v>
                </c:pt>
                <c:pt idx="380">
                  <c:v>928.93299999999999</c:v>
                </c:pt>
                <c:pt idx="381">
                  <c:v>933.11500000000001</c:v>
                </c:pt>
                <c:pt idx="382">
                  <c:v>965.85900000000004</c:v>
                </c:pt>
                <c:pt idx="383">
                  <c:v>983.26</c:v>
                </c:pt>
                <c:pt idx="384">
                  <c:v>986.21600000000001</c:v>
                </c:pt>
                <c:pt idx="385">
                  <c:v>996.60199999999998</c:v>
                </c:pt>
                <c:pt idx="386">
                  <c:v>1014.7430000000001</c:v>
                </c:pt>
                <c:pt idx="387">
                  <c:v>1016.903</c:v>
                </c:pt>
                <c:pt idx="388">
                  <c:v>1059.0329999999999</c:v>
                </c:pt>
                <c:pt idx="389">
                  <c:v>1136.05</c:v>
                </c:pt>
                <c:pt idx="390">
                  <c:v>1179.838</c:v>
                </c:pt>
                <c:pt idx="391">
                  <c:v>1020.934</c:v>
                </c:pt>
                <c:pt idx="392">
                  <c:v>625.16300000000001</c:v>
                </c:pt>
                <c:pt idx="393">
                  <c:v>804.51599999999996</c:v>
                </c:pt>
                <c:pt idx="394">
                  <c:v>973.19100000000003</c:v>
                </c:pt>
                <c:pt idx="395">
                  <c:v>996.69200000000001</c:v>
                </c:pt>
                <c:pt idx="396">
                  <c:v>998.33500000000004</c:v>
                </c:pt>
                <c:pt idx="397">
                  <c:v>943.36500000000001</c:v>
                </c:pt>
                <c:pt idx="398">
                  <c:v>973.44</c:v>
                </c:pt>
                <c:pt idx="399">
                  <c:v>1101.6780000000001</c:v>
                </c:pt>
                <c:pt idx="400">
                  <c:v>1148.6389999999999</c:v>
                </c:pt>
                <c:pt idx="401">
                  <c:v>1156.3910000000001</c:v>
                </c:pt>
                <c:pt idx="402">
                  <c:v>1113.4939999999999</c:v>
                </c:pt>
                <c:pt idx="403">
                  <c:v>1079.086</c:v>
                </c:pt>
                <c:pt idx="404">
                  <c:v>954.20600000000002</c:v>
                </c:pt>
                <c:pt idx="405">
                  <c:v>901.08299999999997</c:v>
                </c:pt>
                <c:pt idx="406">
                  <c:v>915.65899999999999</c:v>
                </c:pt>
                <c:pt idx="407">
                  <c:v>1088.6489999999999</c:v>
                </c:pt>
                <c:pt idx="408">
                  <c:v>1249.152</c:v>
                </c:pt>
                <c:pt idx="409">
                  <c:v>1303.95</c:v>
                </c:pt>
                <c:pt idx="410">
                  <c:v>1316.33</c:v>
                </c:pt>
                <c:pt idx="411">
                  <c:v>1184.7850000000001</c:v>
                </c:pt>
                <c:pt idx="412">
                  <c:v>1010.996</c:v>
                </c:pt>
                <c:pt idx="413">
                  <c:v>923.75800000000004</c:v>
                </c:pt>
                <c:pt idx="414">
                  <c:v>699.39300000000003</c:v>
                </c:pt>
                <c:pt idx="415">
                  <c:v>460.75099999999998</c:v>
                </c:pt>
                <c:pt idx="416">
                  <c:v>234.327</c:v>
                </c:pt>
                <c:pt idx="417">
                  <c:v>145.649</c:v>
                </c:pt>
                <c:pt idx="418">
                  <c:v>157.47200000000001</c:v>
                </c:pt>
                <c:pt idx="419">
                  <c:v>154.38900000000001</c:v>
                </c:pt>
                <c:pt idx="420">
                  <c:v>145.01599999999999</c:v>
                </c:pt>
                <c:pt idx="421">
                  <c:v>131.15700000000001</c:v>
                </c:pt>
                <c:pt idx="422">
                  <c:v>159.51400000000001</c:v>
                </c:pt>
                <c:pt idx="423">
                  <c:v>262.09800000000001</c:v>
                </c:pt>
                <c:pt idx="424">
                  <c:v>424.94400000000002</c:v>
                </c:pt>
                <c:pt idx="425">
                  <c:v>632.279</c:v>
                </c:pt>
                <c:pt idx="426">
                  <c:v>769.31899999999996</c:v>
                </c:pt>
                <c:pt idx="427">
                  <c:v>807.38900000000001</c:v>
                </c:pt>
                <c:pt idx="428">
                  <c:v>744.16300000000001</c:v>
                </c:pt>
                <c:pt idx="429">
                  <c:v>662.16399999999999</c:v>
                </c:pt>
                <c:pt idx="430">
                  <c:v>554.20699999999999</c:v>
                </c:pt>
                <c:pt idx="431">
                  <c:v>437.00200000000001</c:v>
                </c:pt>
                <c:pt idx="432">
                  <c:v>341.24099999999999</c:v>
                </c:pt>
                <c:pt idx="433">
                  <c:v>259.84500000000003</c:v>
                </c:pt>
                <c:pt idx="434">
                  <c:v>186.31</c:v>
                </c:pt>
                <c:pt idx="435">
                  <c:v>146.13399999999999</c:v>
                </c:pt>
                <c:pt idx="436">
                  <c:v>122.61499999999999</c:v>
                </c:pt>
                <c:pt idx="437">
                  <c:v>88.915999999999997</c:v>
                </c:pt>
                <c:pt idx="438">
                  <c:v>54.639000000000003</c:v>
                </c:pt>
                <c:pt idx="439">
                  <c:v>36.777000000000001</c:v>
                </c:pt>
                <c:pt idx="440">
                  <c:v>22.117000000000001</c:v>
                </c:pt>
                <c:pt idx="441">
                  <c:v>12.685</c:v>
                </c:pt>
                <c:pt idx="442">
                  <c:v>5.0949999999999998</c:v>
                </c:pt>
                <c:pt idx="443">
                  <c:v>4.984</c:v>
                </c:pt>
                <c:pt idx="444">
                  <c:v>25.673999999999999</c:v>
                </c:pt>
                <c:pt idx="445">
                  <c:v>74.739999999999995</c:v>
                </c:pt>
                <c:pt idx="446">
                  <c:v>138.65799999999999</c:v>
                </c:pt>
                <c:pt idx="447">
                  <c:v>212.95</c:v>
                </c:pt>
                <c:pt idx="448">
                  <c:v>237.58099999999999</c:v>
                </c:pt>
                <c:pt idx="449">
                  <c:v>202.70099999999999</c:v>
                </c:pt>
                <c:pt idx="450">
                  <c:v>135.536</c:v>
                </c:pt>
                <c:pt idx="451">
                  <c:v>83.372</c:v>
                </c:pt>
                <c:pt idx="452">
                  <c:v>75.980999999999995</c:v>
                </c:pt>
                <c:pt idx="453">
                  <c:v>106.18</c:v>
                </c:pt>
                <c:pt idx="454">
                  <c:v>155.96</c:v>
                </c:pt>
                <c:pt idx="455">
                  <c:v>204.90100000000001</c:v>
                </c:pt>
                <c:pt idx="456">
                  <c:v>235.25200000000001</c:v>
                </c:pt>
                <c:pt idx="457">
                  <c:v>241.52</c:v>
                </c:pt>
                <c:pt idx="458">
                  <c:v>225.44499999999999</c:v>
                </c:pt>
                <c:pt idx="459">
                  <c:v>200.494</c:v>
                </c:pt>
                <c:pt idx="460">
                  <c:v>165.12200000000001</c:v>
                </c:pt>
                <c:pt idx="461">
                  <c:v>122.227</c:v>
                </c:pt>
                <c:pt idx="462">
                  <c:v>82.941000000000003</c:v>
                </c:pt>
                <c:pt idx="463">
                  <c:v>52.695</c:v>
                </c:pt>
                <c:pt idx="464">
                  <c:v>27.648</c:v>
                </c:pt>
                <c:pt idx="465">
                  <c:v>10.036</c:v>
                </c:pt>
                <c:pt idx="466">
                  <c:v>2.4089999999999998</c:v>
                </c:pt>
                <c:pt idx="467">
                  <c:v>2.5009999999999999</c:v>
                </c:pt>
                <c:pt idx="468">
                  <c:v>9.8629999999999995</c:v>
                </c:pt>
                <c:pt idx="469">
                  <c:v>64.426000000000002</c:v>
                </c:pt>
                <c:pt idx="470">
                  <c:v>148.42400000000001</c:v>
                </c:pt>
                <c:pt idx="471">
                  <c:v>255.71700000000001</c:v>
                </c:pt>
                <c:pt idx="472">
                  <c:v>298.81900000000002</c:v>
                </c:pt>
                <c:pt idx="473">
                  <c:v>292.06400000000002</c:v>
                </c:pt>
                <c:pt idx="474">
                  <c:v>276.85000000000002</c:v>
                </c:pt>
                <c:pt idx="475">
                  <c:v>272.762</c:v>
                </c:pt>
                <c:pt idx="476">
                  <c:v>298.24700000000001</c:v>
                </c:pt>
                <c:pt idx="477">
                  <c:v>326.86500000000001</c:v>
                </c:pt>
                <c:pt idx="478">
                  <c:v>369.06400000000002</c:v>
                </c:pt>
                <c:pt idx="479">
                  <c:v>435.923</c:v>
                </c:pt>
                <c:pt idx="480">
                  <c:v>499.13799999999998</c:v>
                </c:pt>
                <c:pt idx="481">
                  <c:v>537.40599999999995</c:v>
                </c:pt>
                <c:pt idx="482">
                  <c:v>563.51400000000001</c:v>
                </c:pt>
                <c:pt idx="483">
                  <c:v>562.68299999999999</c:v>
                </c:pt>
                <c:pt idx="484">
                  <c:v>588.22799999999995</c:v>
                </c:pt>
                <c:pt idx="485">
                  <c:v>617.22400000000005</c:v>
                </c:pt>
                <c:pt idx="486">
                  <c:v>606.43899999999996</c:v>
                </c:pt>
                <c:pt idx="487">
                  <c:v>588.70799999999997</c:v>
                </c:pt>
                <c:pt idx="488">
                  <c:v>600.33699999999999</c:v>
                </c:pt>
                <c:pt idx="489">
                  <c:v>657.524</c:v>
                </c:pt>
                <c:pt idx="490">
                  <c:v>689.35199999999998</c:v>
                </c:pt>
                <c:pt idx="491">
                  <c:v>730.48500000000001</c:v>
                </c:pt>
                <c:pt idx="492">
                  <c:v>846.52700000000004</c:v>
                </c:pt>
                <c:pt idx="493">
                  <c:v>978.24099999999999</c:v>
                </c:pt>
                <c:pt idx="494">
                  <c:v>1092.587</c:v>
                </c:pt>
                <c:pt idx="495">
                  <c:v>1155.76</c:v>
                </c:pt>
                <c:pt idx="496">
                  <c:v>1198.0160000000001</c:v>
                </c:pt>
                <c:pt idx="497">
                  <c:v>1198.885</c:v>
                </c:pt>
                <c:pt idx="498">
                  <c:v>1166.3399999999999</c:v>
                </c:pt>
                <c:pt idx="499">
                  <c:v>1144.3050000000001</c:v>
                </c:pt>
                <c:pt idx="500">
                  <c:v>1132.307</c:v>
                </c:pt>
                <c:pt idx="501">
                  <c:v>1059.7760000000001</c:v>
                </c:pt>
                <c:pt idx="502">
                  <c:v>966.49699999999996</c:v>
                </c:pt>
                <c:pt idx="503">
                  <c:v>950.25099999999998</c:v>
                </c:pt>
                <c:pt idx="504">
                  <c:v>958.05</c:v>
                </c:pt>
                <c:pt idx="505">
                  <c:v>943.38199999999995</c:v>
                </c:pt>
                <c:pt idx="506">
                  <c:v>967.25</c:v>
                </c:pt>
                <c:pt idx="507">
                  <c:v>1027.0129999999999</c:v>
                </c:pt>
                <c:pt idx="508">
                  <c:v>1065.1410000000001</c:v>
                </c:pt>
                <c:pt idx="509">
                  <c:v>1033.7639999999999</c:v>
                </c:pt>
                <c:pt idx="510">
                  <c:v>1017.795</c:v>
                </c:pt>
                <c:pt idx="511">
                  <c:v>927.01</c:v>
                </c:pt>
                <c:pt idx="512">
                  <c:v>827.45100000000002</c:v>
                </c:pt>
                <c:pt idx="513">
                  <c:v>771.56600000000003</c:v>
                </c:pt>
                <c:pt idx="514">
                  <c:v>694.05799999999999</c:v>
                </c:pt>
                <c:pt idx="515">
                  <c:v>612.53099999999995</c:v>
                </c:pt>
                <c:pt idx="516">
                  <c:v>572.08799999999997</c:v>
                </c:pt>
                <c:pt idx="517">
                  <c:v>582.39499999999998</c:v>
                </c:pt>
                <c:pt idx="518">
                  <c:v>589.21400000000006</c:v>
                </c:pt>
                <c:pt idx="519">
                  <c:v>650.18499999999995</c:v>
                </c:pt>
                <c:pt idx="520">
                  <c:v>833.90300000000002</c:v>
                </c:pt>
                <c:pt idx="521">
                  <c:v>1026.9749999999999</c:v>
                </c:pt>
                <c:pt idx="522">
                  <c:v>1119.8430000000001</c:v>
                </c:pt>
                <c:pt idx="523">
                  <c:v>1135.0609999999999</c:v>
                </c:pt>
                <c:pt idx="524">
                  <c:v>1102.58</c:v>
                </c:pt>
                <c:pt idx="525">
                  <c:v>1038.588</c:v>
                </c:pt>
                <c:pt idx="526">
                  <c:v>991.83500000000004</c:v>
                </c:pt>
                <c:pt idx="527">
                  <c:v>975.18899999999996</c:v>
                </c:pt>
                <c:pt idx="528">
                  <c:v>1005.726</c:v>
                </c:pt>
                <c:pt idx="529">
                  <c:v>1047.4069999999999</c:v>
                </c:pt>
                <c:pt idx="530">
                  <c:v>1070.0719999999999</c:v>
                </c:pt>
                <c:pt idx="531">
                  <c:v>994.98800000000006</c:v>
                </c:pt>
                <c:pt idx="532">
                  <c:v>850.90099999999995</c:v>
                </c:pt>
                <c:pt idx="533">
                  <c:v>681.27200000000005</c:v>
                </c:pt>
                <c:pt idx="534">
                  <c:v>499.911</c:v>
                </c:pt>
                <c:pt idx="535">
                  <c:v>320.10199999999998</c:v>
                </c:pt>
                <c:pt idx="536">
                  <c:v>168.88300000000001</c:v>
                </c:pt>
                <c:pt idx="537">
                  <c:v>101.66200000000001</c:v>
                </c:pt>
                <c:pt idx="538">
                  <c:v>77.483999999999995</c:v>
                </c:pt>
                <c:pt idx="539">
                  <c:v>75.783000000000001</c:v>
                </c:pt>
                <c:pt idx="540">
                  <c:v>77.997</c:v>
                </c:pt>
                <c:pt idx="541">
                  <c:v>113.401</c:v>
                </c:pt>
                <c:pt idx="542">
                  <c:v>235.07</c:v>
                </c:pt>
                <c:pt idx="543">
                  <c:v>509.57299999999998</c:v>
                </c:pt>
                <c:pt idx="544">
                  <c:v>810.30799999999999</c:v>
                </c:pt>
                <c:pt idx="545">
                  <c:v>1040.739</c:v>
                </c:pt>
                <c:pt idx="546">
                  <c:v>1279.4090000000001</c:v>
                </c:pt>
                <c:pt idx="547">
                  <c:v>1510.1880000000001</c:v>
                </c:pt>
                <c:pt idx="548">
                  <c:v>1571.077</c:v>
                </c:pt>
                <c:pt idx="549">
                  <c:v>1538.0409999999999</c:v>
                </c:pt>
                <c:pt idx="550">
                  <c:v>1455.242</c:v>
                </c:pt>
                <c:pt idx="551">
                  <c:v>1376.8589999999999</c:v>
                </c:pt>
                <c:pt idx="552">
                  <c:v>1291.4159999999999</c:v>
                </c:pt>
                <c:pt idx="553">
                  <c:v>1318.511</c:v>
                </c:pt>
                <c:pt idx="554">
                  <c:v>1368.174</c:v>
                </c:pt>
                <c:pt idx="555">
                  <c:v>1488.393</c:v>
                </c:pt>
                <c:pt idx="556">
                  <c:v>1684.5319999999999</c:v>
                </c:pt>
                <c:pt idx="557">
                  <c:v>1930.21</c:v>
                </c:pt>
                <c:pt idx="558">
                  <c:v>2109.136</c:v>
                </c:pt>
                <c:pt idx="559">
                  <c:v>2163.1909999999998</c:v>
                </c:pt>
                <c:pt idx="560">
                  <c:v>2139.723</c:v>
                </c:pt>
                <c:pt idx="561">
                  <c:v>2076.9180000000001</c:v>
                </c:pt>
                <c:pt idx="562">
                  <c:v>1972.3030000000001</c:v>
                </c:pt>
                <c:pt idx="563">
                  <c:v>1784.896</c:v>
                </c:pt>
                <c:pt idx="564">
                  <c:v>1750.64</c:v>
                </c:pt>
                <c:pt idx="565">
                  <c:v>1743.7750000000001</c:v>
                </c:pt>
                <c:pt idx="566">
                  <c:v>1777.29</c:v>
                </c:pt>
                <c:pt idx="567">
                  <c:v>1920.9680000000001</c:v>
                </c:pt>
                <c:pt idx="568">
                  <c:v>2101.183</c:v>
                </c:pt>
                <c:pt idx="569">
                  <c:v>2198.645</c:v>
                </c:pt>
                <c:pt idx="570">
                  <c:v>2217.3389999999999</c:v>
                </c:pt>
                <c:pt idx="571">
                  <c:v>2205.674</c:v>
                </c:pt>
                <c:pt idx="572">
                  <c:v>2198.674</c:v>
                </c:pt>
                <c:pt idx="573">
                  <c:v>2209.5459999999998</c:v>
                </c:pt>
                <c:pt idx="574">
                  <c:v>2236.0050000000001</c:v>
                </c:pt>
                <c:pt idx="575">
                  <c:v>2280.5129999999999</c:v>
                </c:pt>
                <c:pt idx="576">
                  <c:v>2315.09</c:v>
                </c:pt>
                <c:pt idx="577">
                  <c:v>2359.4879999999998</c:v>
                </c:pt>
                <c:pt idx="578">
                  <c:v>2430.6610000000001</c:v>
                </c:pt>
                <c:pt idx="579">
                  <c:v>2435.1729999999998</c:v>
                </c:pt>
                <c:pt idx="580">
                  <c:v>2410.4340000000002</c:v>
                </c:pt>
                <c:pt idx="581">
                  <c:v>2407.0949999999998</c:v>
                </c:pt>
                <c:pt idx="582">
                  <c:v>2413.1959999999999</c:v>
                </c:pt>
                <c:pt idx="583">
                  <c:v>2434.8780000000002</c:v>
                </c:pt>
                <c:pt idx="584">
                  <c:v>2454.3490000000002</c:v>
                </c:pt>
                <c:pt idx="585">
                  <c:v>2424.616</c:v>
                </c:pt>
                <c:pt idx="586">
                  <c:v>2395.183</c:v>
                </c:pt>
                <c:pt idx="587">
                  <c:v>2375.2759999999998</c:v>
                </c:pt>
                <c:pt idx="588">
                  <c:v>2386.5259999999998</c:v>
                </c:pt>
                <c:pt idx="589">
                  <c:v>2412.0129999999999</c:v>
                </c:pt>
                <c:pt idx="590">
                  <c:v>2463.4050000000002</c:v>
                </c:pt>
                <c:pt idx="591">
                  <c:v>2523.2779999999998</c:v>
                </c:pt>
                <c:pt idx="592">
                  <c:v>2572.6999999999998</c:v>
                </c:pt>
                <c:pt idx="593">
                  <c:v>2567.4859999999999</c:v>
                </c:pt>
                <c:pt idx="594">
                  <c:v>2474.8000000000002</c:v>
                </c:pt>
                <c:pt idx="595">
                  <c:v>2394.3789999999999</c:v>
                </c:pt>
                <c:pt idx="596">
                  <c:v>2294.7069999999999</c:v>
                </c:pt>
                <c:pt idx="597">
                  <c:v>2216.2950000000001</c:v>
                </c:pt>
                <c:pt idx="598">
                  <c:v>2134.9250000000002</c:v>
                </c:pt>
                <c:pt idx="599">
                  <c:v>2020.4069999999999</c:v>
                </c:pt>
                <c:pt idx="600">
                  <c:v>1856.069</c:v>
                </c:pt>
                <c:pt idx="601">
                  <c:v>1797.126</c:v>
                </c:pt>
                <c:pt idx="602">
                  <c:v>1779.7819999999999</c:v>
                </c:pt>
                <c:pt idx="603">
                  <c:v>1789.6220000000001</c:v>
                </c:pt>
                <c:pt idx="604">
                  <c:v>1806.3989999999999</c:v>
                </c:pt>
                <c:pt idx="605">
                  <c:v>1763.6690000000001</c:v>
                </c:pt>
                <c:pt idx="606">
                  <c:v>1653.856</c:v>
                </c:pt>
                <c:pt idx="607">
                  <c:v>1346.652</c:v>
                </c:pt>
                <c:pt idx="608">
                  <c:v>1051.326</c:v>
                </c:pt>
                <c:pt idx="609">
                  <c:v>770.56100000000004</c:v>
                </c:pt>
                <c:pt idx="610">
                  <c:v>582.39400000000001</c:v>
                </c:pt>
                <c:pt idx="611">
                  <c:v>480.19900000000001</c:v>
                </c:pt>
                <c:pt idx="612">
                  <c:v>379.50099999999998</c:v>
                </c:pt>
                <c:pt idx="613">
                  <c:v>383.87099999999998</c:v>
                </c:pt>
                <c:pt idx="614">
                  <c:v>370.37700000000001</c:v>
                </c:pt>
                <c:pt idx="615">
                  <c:v>386.16699999999997</c:v>
                </c:pt>
                <c:pt idx="616">
                  <c:v>269.16000000000003</c:v>
                </c:pt>
                <c:pt idx="617">
                  <c:v>116.883</c:v>
                </c:pt>
                <c:pt idx="618">
                  <c:v>65.48</c:v>
                </c:pt>
                <c:pt idx="619">
                  <c:v>65.090999999999994</c:v>
                </c:pt>
                <c:pt idx="620">
                  <c:v>82.259</c:v>
                </c:pt>
                <c:pt idx="621">
                  <c:v>136.65</c:v>
                </c:pt>
                <c:pt idx="622">
                  <c:v>212.43199999999999</c:v>
                </c:pt>
                <c:pt idx="623">
                  <c:v>254.95</c:v>
                </c:pt>
                <c:pt idx="624">
                  <c:v>278.45</c:v>
                </c:pt>
                <c:pt idx="625">
                  <c:v>316.517</c:v>
                </c:pt>
                <c:pt idx="626">
                  <c:v>396.36399999999998</c:v>
                </c:pt>
                <c:pt idx="627">
                  <c:v>508.96800000000002</c:v>
                </c:pt>
                <c:pt idx="628">
                  <c:v>631.09400000000005</c:v>
                </c:pt>
                <c:pt idx="629">
                  <c:v>688.77499999999998</c:v>
                </c:pt>
                <c:pt idx="630">
                  <c:v>653.03300000000002</c:v>
                </c:pt>
                <c:pt idx="631">
                  <c:v>571.99599999999998</c:v>
                </c:pt>
                <c:pt idx="632">
                  <c:v>455.56700000000001</c:v>
                </c:pt>
                <c:pt idx="633">
                  <c:v>463.53300000000002</c:v>
                </c:pt>
                <c:pt idx="634">
                  <c:v>775.39700000000005</c:v>
                </c:pt>
                <c:pt idx="635">
                  <c:v>1050.8389999999999</c:v>
                </c:pt>
                <c:pt idx="636">
                  <c:v>1186.731</c:v>
                </c:pt>
                <c:pt idx="637">
                  <c:v>1395.078</c:v>
                </c:pt>
                <c:pt idx="638">
                  <c:v>1630.473</c:v>
                </c:pt>
                <c:pt idx="639">
                  <c:v>1777.2760000000001</c:v>
                </c:pt>
                <c:pt idx="640">
                  <c:v>1855.2950000000001</c:v>
                </c:pt>
                <c:pt idx="641">
                  <c:v>1803.7650000000001</c:v>
                </c:pt>
                <c:pt idx="642">
                  <c:v>1829.1780000000001</c:v>
                </c:pt>
                <c:pt idx="643">
                  <c:v>1884.33</c:v>
                </c:pt>
                <c:pt idx="644">
                  <c:v>1862.5409999999999</c:v>
                </c:pt>
                <c:pt idx="645">
                  <c:v>1691.4639999999999</c:v>
                </c:pt>
                <c:pt idx="646">
                  <c:v>1418.4590000000001</c:v>
                </c:pt>
                <c:pt idx="647">
                  <c:v>1195.2349999999999</c:v>
                </c:pt>
                <c:pt idx="648">
                  <c:v>926.76700000000005</c:v>
                </c:pt>
                <c:pt idx="649">
                  <c:v>833.96799999999996</c:v>
                </c:pt>
                <c:pt idx="650">
                  <c:v>1156.8989999999999</c:v>
                </c:pt>
                <c:pt idx="651">
                  <c:v>1168.835</c:v>
                </c:pt>
                <c:pt idx="652">
                  <c:v>1067.17</c:v>
                </c:pt>
                <c:pt idx="653">
                  <c:v>872.37699999999995</c:v>
                </c:pt>
                <c:pt idx="654">
                  <c:v>650.18799999999999</c:v>
                </c:pt>
                <c:pt idx="655">
                  <c:v>455.91300000000001</c:v>
                </c:pt>
                <c:pt idx="656">
                  <c:v>238.51599999999999</c:v>
                </c:pt>
                <c:pt idx="657">
                  <c:v>216.63900000000001</c:v>
                </c:pt>
                <c:pt idx="658">
                  <c:v>292.44900000000001</c:v>
                </c:pt>
                <c:pt idx="659">
                  <c:v>425.98700000000002</c:v>
                </c:pt>
                <c:pt idx="660">
                  <c:v>616.78</c:v>
                </c:pt>
                <c:pt idx="661">
                  <c:v>784.53</c:v>
                </c:pt>
                <c:pt idx="662">
                  <c:v>880.44399999999996</c:v>
                </c:pt>
                <c:pt idx="663">
                  <c:v>977.38900000000001</c:v>
                </c:pt>
                <c:pt idx="664">
                  <c:v>1093.8489999999999</c:v>
                </c:pt>
                <c:pt idx="665">
                  <c:v>1264.43</c:v>
                </c:pt>
                <c:pt idx="666">
                  <c:v>1500.827</c:v>
                </c:pt>
                <c:pt idx="667">
                  <c:v>1734.4659999999999</c:v>
                </c:pt>
                <c:pt idx="668">
                  <c:v>1783.2919999999999</c:v>
                </c:pt>
                <c:pt idx="669">
                  <c:v>1750.0519999999999</c:v>
                </c:pt>
                <c:pt idx="670">
                  <c:v>1608.0139999999999</c:v>
                </c:pt>
                <c:pt idx="671">
                  <c:v>1480.9469999999999</c:v>
                </c:pt>
                <c:pt idx="672">
                  <c:v>1296.8720000000001</c:v>
                </c:pt>
                <c:pt idx="673">
                  <c:v>1162.5129999999999</c:v>
                </c:pt>
                <c:pt idx="674">
                  <c:v>1082.671</c:v>
                </c:pt>
                <c:pt idx="675">
                  <c:v>1040.6179999999999</c:v>
                </c:pt>
                <c:pt idx="676">
                  <c:v>1027.0260000000001</c:v>
                </c:pt>
                <c:pt idx="677">
                  <c:v>1129.883</c:v>
                </c:pt>
                <c:pt idx="678">
                  <c:v>1290.5440000000001</c:v>
                </c:pt>
                <c:pt idx="679">
                  <c:v>1392.9939999999999</c:v>
                </c:pt>
                <c:pt idx="680">
                  <c:v>1515.12</c:v>
                </c:pt>
                <c:pt idx="681">
                  <c:v>1486.009</c:v>
                </c:pt>
                <c:pt idx="682">
                  <c:v>1404.07</c:v>
                </c:pt>
                <c:pt idx="683">
                  <c:v>1271.5999999999999</c:v>
                </c:pt>
                <c:pt idx="684">
                  <c:v>1156.846</c:v>
                </c:pt>
                <c:pt idx="685">
                  <c:v>1040.6199999999999</c:v>
                </c:pt>
                <c:pt idx="686">
                  <c:v>891.94299999999998</c:v>
                </c:pt>
                <c:pt idx="687">
                  <c:v>784.51900000000001</c:v>
                </c:pt>
                <c:pt idx="688">
                  <c:v>769.29</c:v>
                </c:pt>
                <c:pt idx="689">
                  <c:v>703.77099999999996</c:v>
                </c:pt>
                <c:pt idx="690">
                  <c:v>612.88199999999995</c:v>
                </c:pt>
                <c:pt idx="691">
                  <c:v>502.94200000000001</c:v>
                </c:pt>
                <c:pt idx="692">
                  <c:v>400.553</c:v>
                </c:pt>
                <c:pt idx="693">
                  <c:v>309.10199999999998</c:v>
                </c:pt>
                <c:pt idx="694">
                  <c:v>227.863</c:v>
                </c:pt>
                <c:pt idx="695">
                  <c:v>176.88499999999999</c:v>
                </c:pt>
                <c:pt idx="696">
                  <c:v>171.31800000000001</c:v>
                </c:pt>
                <c:pt idx="697">
                  <c:v>189.042</c:v>
                </c:pt>
                <c:pt idx="698">
                  <c:v>190.80199999999999</c:v>
                </c:pt>
                <c:pt idx="699">
                  <c:v>145.37100000000001</c:v>
                </c:pt>
                <c:pt idx="700">
                  <c:v>78.486000000000004</c:v>
                </c:pt>
                <c:pt idx="701">
                  <c:v>34.082999999999998</c:v>
                </c:pt>
                <c:pt idx="702">
                  <c:v>25.004999999999999</c:v>
                </c:pt>
                <c:pt idx="703">
                  <c:v>27.309000000000001</c:v>
                </c:pt>
                <c:pt idx="704">
                  <c:v>45.156999999999996</c:v>
                </c:pt>
                <c:pt idx="705">
                  <c:v>86.311000000000007</c:v>
                </c:pt>
                <c:pt idx="706">
                  <c:v>145.024</c:v>
                </c:pt>
                <c:pt idx="707">
                  <c:v>176.274</c:v>
                </c:pt>
                <c:pt idx="708">
                  <c:v>186.58</c:v>
                </c:pt>
                <c:pt idx="709">
                  <c:v>254.80199999999999</c:v>
                </c:pt>
                <c:pt idx="710">
                  <c:v>445.10399999999998</c:v>
                </c:pt>
                <c:pt idx="711">
                  <c:v>743.96100000000001</c:v>
                </c:pt>
                <c:pt idx="712">
                  <c:v>1014.203</c:v>
                </c:pt>
                <c:pt idx="713">
                  <c:v>1088.74</c:v>
                </c:pt>
                <c:pt idx="714">
                  <c:v>983</c:v>
                </c:pt>
                <c:pt idx="715">
                  <c:v>691.94899999999996</c:v>
                </c:pt>
                <c:pt idx="716">
                  <c:v>323.43200000000002</c:v>
                </c:pt>
                <c:pt idx="717">
                  <c:v>56.177</c:v>
                </c:pt>
                <c:pt idx="718">
                  <c:v>12.443</c:v>
                </c:pt>
                <c:pt idx="719">
                  <c:v>280.37599999999998</c:v>
                </c:pt>
                <c:pt idx="720">
                  <c:v>850.24800000000005</c:v>
                </c:pt>
                <c:pt idx="721">
                  <c:v>1353.8589999999999</c:v>
                </c:pt>
                <c:pt idx="722">
                  <c:v>1672.251</c:v>
                </c:pt>
                <c:pt idx="723">
                  <c:v>1922.674</c:v>
                </c:pt>
                <c:pt idx="724">
                  <c:v>2076.9789999999998</c:v>
                </c:pt>
                <c:pt idx="725">
                  <c:v>2069.6210000000001</c:v>
                </c:pt>
                <c:pt idx="726">
                  <c:v>1938.5160000000001</c:v>
                </c:pt>
                <c:pt idx="727">
                  <c:v>1721.6959999999999</c:v>
                </c:pt>
                <c:pt idx="728">
                  <c:v>1586.663</c:v>
                </c:pt>
                <c:pt idx="729">
                  <c:v>1292.4159999999999</c:v>
                </c:pt>
                <c:pt idx="730">
                  <c:v>909.82</c:v>
                </c:pt>
                <c:pt idx="731">
                  <c:v>665.06700000000001</c:v>
                </c:pt>
                <c:pt idx="732">
                  <c:v>512.42999999999995</c:v>
                </c:pt>
                <c:pt idx="733">
                  <c:v>364.81</c:v>
                </c:pt>
                <c:pt idx="734">
                  <c:v>198.18799999999999</c:v>
                </c:pt>
                <c:pt idx="735">
                  <c:v>96.400999999999996</c:v>
                </c:pt>
                <c:pt idx="736">
                  <c:v>161.11199999999999</c:v>
                </c:pt>
                <c:pt idx="737">
                  <c:v>377.089</c:v>
                </c:pt>
                <c:pt idx="738">
                  <c:v>593.21</c:v>
                </c:pt>
                <c:pt idx="739">
                  <c:v>733.8</c:v>
                </c:pt>
                <c:pt idx="740">
                  <c:v>861.89</c:v>
                </c:pt>
                <c:pt idx="741">
                  <c:v>1003.323</c:v>
                </c:pt>
                <c:pt idx="742">
                  <c:v>1011.559</c:v>
                </c:pt>
                <c:pt idx="743">
                  <c:v>1010.053</c:v>
                </c:pt>
                <c:pt idx="744">
                  <c:v>1110.0940000000001</c:v>
                </c:pt>
                <c:pt idx="745">
                  <c:v>1278.7539999999999</c:v>
                </c:pt>
                <c:pt idx="746">
                  <c:v>1271.5650000000001</c:v>
                </c:pt>
                <c:pt idx="747">
                  <c:v>1144.2739999999999</c:v>
                </c:pt>
                <c:pt idx="748">
                  <c:v>1061.1949999999999</c:v>
                </c:pt>
                <c:pt idx="749">
                  <c:v>993.74099999999999</c:v>
                </c:pt>
                <c:pt idx="750">
                  <c:v>1033.7329999999999</c:v>
                </c:pt>
                <c:pt idx="751">
                  <c:v>1081.732</c:v>
                </c:pt>
                <c:pt idx="752">
                  <c:v>1103.239</c:v>
                </c:pt>
                <c:pt idx="753">
                  <c:v>1200.509</c:v>
                </c:pt>
                <c:pt idx="754">
                  <c:v>1352.4059999999999</c:v>
                </c:pt>
                <c:pt idx="755">
                  <c:v>1484.1769999999999</c:v>
                </c:pt>
                <c:pt idx="756">
                  <c:v>1582.704</c:v>
                </c:pt>
                <c:pt idx="757">
                  <c:v>1715.277</c:v>
                </c:pt>
                <c:pt idx="758">
                  <c:v>1858.6669999999999</c:v>
                </c:pt>
                <c:pt idx="759">
                  <c:v>1954.672</c:v>
                </c:pt>
                <c:pt idx="760">
                  <c:v>2008.2349999999999</c:v>
                </c:pt>
                <c:pt idx="761">
                  <c:v>2084.0219999999999</c:v>
                </c:pt>
                <c:pt idx="762">
                  <c:v>2165.1950000000002</c:v>
                </c:pt>
                <c:pt idx="763">
                  <c:v>2208.4920000000002</c:v>
                </c:pt>
                <c:pt idx="764">
                  <c:v>2204.1619999999998</c:v>
                </c:pt>
                <c:pt idx="765">
                  <c:v>2330.009</c:v>
                </c:pt>
                <c:pt idx="766">
                  <c:v>2491.8939999999998</c:v>
                </c:pt>
                <c:pt idx="767">
                  <c:v>2446.8739999999998</c:v>
                </c:pt>
                <c:pt idx="768">
                  <c:v>2401.0949999999998</c:v>
                </c:pt>
                <c:pt idx="769">
                  <c:v>2311.9360000000001</c:v>
                </c:pt>
                <c:pt idx="770">
                  <c:v>2219.1</c:v>
                </c:pt>
                <c:pt idx="771">
                  <c:v>2134.8539999999998</c:v>
                </c:pt>
                <c:pt idx="772">
                  <c:v>2028.9549999999999</c:v>
                </c:pt>
                <c:pt idx="773">
                  <c:v>1902.578</c:v>
                </c:pt>
                <c:pt idx="774">
                  <c:v>1787.3589999999999</c:v>
                </c:pt>
                <c:pt idx="775">
                  <c:v>1612.5170000000001</c:v>
                </c:pt>
                <c:pt idx="776">
                  <c:v>1294.19</c:v>
                </c:pt>
                <c:pt idx="777">
                  <c:v>1200.8209999999999</c:v>
                </c:pt>
                <c:pt idx="778">
                  <c:v>1085.933</c:v>
                </c:pt>
                <c:pt idx="779">
                  <c:v>781.78899999999999</c:v>
                </c:pt>
                <c:pt idx="780">
                  <c:v>644.59</c:v>
                </c:pt>
                <c:pt idx="781">
                  <c:v>557.31600000000003</c:v>
                </c:pt>
                <c:pt idx="782">
                  <c:v>391.81200000000001</c:v>
                </c:pt>
                <c:pt idx="783">
                  <c:v>294.80099999999999</c:v>
                </c:pt>
                <c:pt idx="784">
                  <c:v>327.935</c:v>
                </c:pt>
                <c:pt idx="785">
                  <c:v>388.92500000000001</c:v>
                </c:pt>
                <c:pt idx="786">
                  <c:v>374.41500000000002</c:v>
                </c:pt>
                <c:pt idx="787">
                  <c:v>513.87900000000002</c:v>
                </c:pt>
                <c:pt idx="788">
                  <c:v>789.45299999999997</c:v>
                </c:pt>
                <c:pt idx="789">
                  <c:v>846.58900000000006</c:v>
                </c:pt>
                <c:pt idx="790">
                  <c:v>790.52599999999995</c:v>
                </c:pt>
                <c:pt idx="791">
                  <c:v>805.87199999999996</c:v>
                </c:pt>
                <c:pt idx="792">
                  <c:v>692.62300000000005</c:v>
                </c:pt>
                <c:pt idx="793">
                  <c:v>502.45100000000002</c:v>
                </c:pt>
                <c:pt idx="794">
                  <c:v>368.666</c:v>
                </c:pt>
                <c:pt idx="795">
                  <c:v>222.90799999999999</c:v>
                </c:pt>
                <c:pt idx="796">
                  <c:v>165.01900000000001</c:v>
                </c:pt>
                <c:pt idx="797">
                  <c:v>159.29300000000001</c:v>
                </c:pt>
                <c:pt idx="798">
                  <c:v>153.07599999999999</c:v>
                </c:pt>
                <c:pt idx="799">
                  <c:v>110.989</c:v>
                </c:pt>
                <c:pt idx="800">
                  <c:v>65.346999999999994</c:v>
                </c:pt>
                <c:pt idx="801">
                  <c:v>46.576000000000001</c:v>
                </c:pt>
                <c:pt idx="802">
                  <c:v>45.427999999999997</c:v>
                </c:pt>
                <c:pt idx="803">
                  <c:v>49.8</c:v>
                </c:pt>
                <c:pt idx="804">
                  <c:v>49.459000000000003</c:v>
                </c:pt>
                <c:pt idx="805">
                  <c:v>55.972000000000001</c:v>
                </c:pt>
                <c:pt idx="806">
                  <c:v>84.742000000000004</c:v>
                </c:pt>
                <c:pt idx="807">
                  <c:v>181.66499999999999</c:v>
                </c:pt>
                <c:pt idx="808">
                  <c:v>270.06200000000001</c:v>
                </c:pt>
                <c:pt idx="809">
                  <c:v>293.25700000000001</c:v>
                </c:pt>
                <c:pt idx="810">
                  <c:v>280.39499999999998</c:v>
                </c:pt>
                <c:pt idx="811">
                  <c:v>294.97500000000002</c:v>
                </c:pt>
                <c:pt idx="812">
                  <c:v>357.07900000000001</c:v>
                </c:pt>
                <c:pt idx="813">
                  <c:v>495.89299999999997</c:v>
                </c:pt>
                <c:pt idx="814">
                  <c:v>730.44100000000003</c:v>
                </c:pt>
                <c:pt idx="815">
                  <c:v>1010.126</c:v>
                </c:pt>
                <c:pt idx="816">
                  <c:v>1200.614</c:v>
                </c:pt>
                <c:pt idx="817">
                  <c:v>1289.4349999999999</c:v>
                </c:pt>
                <c:pt idx="818">
                  <c:v>1296.002</c:v>
                </c:pt>
                <c:pt idx="819">
                  <c:v>1322.604</c:v>
                </c:pt>
                <c:pt idx="820">
                  <c:v>1571.8119999999999</c:v>
                </c:pt>
                <c:pt idx="821">
                  <c:v>2005.9870000000001</c:v>
                </c:pt>
                <c:pt idx="822">
                  <c:v>2176.645</c:v>
                </c:pt>
                <c:pt idx="823">
                  <c:v>2030.2470000000001</c:v>
                </c:pt>
                <c:pt idx="824">
                  <c:v>1847.6489999999999</c:v>
                </c:pt>
                <c:pt idx="825">
                  <c:v>1596.864</c:v>
                </c:pt>
                <c:pt idx="826">
                  <c:v>1418.4259999999999</c:v>
                </c:pt>
                <c:pt idx="827">
                  <c:v>1326.4110000000001</c:v>
                </c:pt>
                <c:pt idx="828">
                  <c:v>1300.9280000000001</c:v>
                </c:pt>
                <c:pt idx="829">
                  <c:v>1308</c:v>
                </c:pt>
                <c:pt idx="830">
                  <c:v>1289.6469999999999</c:v>
                </c:pt>
                <c:pt idx="831">
                  <c:v>1229.3320000000001</c:v>
                </c:pt>
                <c:pt idx="832">
                  <c:v>1329.0740000000001</c:v>
                </c:pt>
                <c:pt idx="833">
                  <c:v>1459.4190000000001</c:v>
                </c:pt>
                <c:pt idx="834">
                  <c:v>1496.19</c:v>
                </c:pt>
                <c:pt idx="835">
                  <c:v>1376.375</c:v>
                </c:pt>
                <c:pt idx="836">
                  <c:v>1199.578</c:v>
                </c:pt>
                <c:pt idx="837">
                  <c:v>1168.876</c:v>
                </c:pt>
                <c:pt idx="838">
                  <c:v>1184.2529999999999</c:v>
                </c:pt>
                <c:pt idx="839">
                  <c:v>1217.758</c:v>
                </c:pt>
                <c:pt idx="840">
                  <c:v>1278.6690000000001</c:v>
                </c:pt>
                <c:pt idx="841">
                  <c:v>1346.1890000000001</c:v>
                </c:pt>
                <c:pt idx="842">
                  <c:v>1321.606</c:v>
                </c:pt>
                <c:pt idx="843">
                  <c:v>1168.816</c:v>
                </c:pt>
                <c:pt idx="844">
                  <c:v>1027.7570000000001</c:v>
                </c:pt>
                <c:pt idx="845">
                  <c:v>927.49</c:v>
                </c:pt>
                <c:pt idx="846">
                  <c:v>844.21100000000001</c:v>
                </c:pt>
                <c:pt idx="847">
                  <c:v>715.67399999999998</c:v>
                </c:pt>
                <c:pt idx="848">
                  <c:v>699.399</c:v>
                </c:pt>
                <c:pt idx="849">
                  <c:v>741.19799999999998</c:v>
                </c:pt>
                <c:pt idx="850">
                  <c:v>846.21600000000001</c:v>
                </c:pt>
                <c:pt idx="851">
                  <c:v>970.98800000000006</c:v>
                </c:pt>
                <c:pt idx="852">
                  <c:v>1107.568</c:v>
                </c:pt>
                <c:pt idx="853">
                  <c:v>1200.6089999999999</c:v>
                </c:pt>
                <c:pt idx="854">
                  <c:v>1264.499</c:v>
                </c:pt>
                <c:pt idx="855">
                  <c:v>1281.104</c:v>
                </c:pt>
                <c:pt idx="856">
                  <c:v>1337.4549999999999</c:v>
                </c:pt>
                <c:pt idx="857">
                  <c:v>1316.115</c:v>
                </c:pt>
                <c:pt idx="858">
                  <c:v>1305.085</c:v>
                </c:pt>
                <c:pt idx="859">
                  <c:v>1305.181</c:v>
                </c:pt>
                <c:pt idx="860">
                  <c:v>1301.2470000000001</c:v>
                </c:pt>
                <c:pt idx="861">
                  <c:v>1400.3969999999999</c:v>
                </c:pt>
                <c:pt idx="862">
                  <c:v>1580.4880000000001</c:v>
                </c:pt>
                <c:pt idx="863">
                  <c:v>1636.922</c:v>
                </c:pt>
                <c:pt idx="864">
                  <c:v>1666.9010000000001</c:v>
                </c:pt>
                <c:pt idx="865">
                  <c:v>1693.8630000000001</c:v>
                </c:pt>
                <c:pt idx="866">
                  <c:v>1699.145</c:v>
                </c:pt>
                <c:pt idx="867">
                  <c:v>1660.4469999999999</c:v>
                </c:pt>
                <c:pt idx="868">
                  <c:v>1650.702</c:v>
                </c:pt>
                <c:pt idx="869">
                  <c:v>1628.39</c:v>
                </c:pt>
                <c:pt idx="870">
                  <c:v>1603.9269999999999</c:v>
                </c:pt>
                <c:pt idx="871">
                  <c:v>1478.6679999999999</c:v>
                </c:pt>
                <c:pt idx="872">
                  <c:v>1532.9670000000001</c:v>
                </c:pt>
                <c:pt idx="873">
                  <c:v>1322.44</c:v>
                </c:pt>
                <c:pt idx="874">
                  <c:v>1137.3599999999999</c:v>
                </c:pt>
                <c:pt idx="875">
                  <c:v>1112.9449999999999</c:v>
                </c:pt>
                <c:pt idx="876">
                  <c:v>1124.1859999999999</c:v>
                </c:pt>
                <c:pt idx="877">
                  <c:v>1102.029</c:v>
                </c:pt>
                <c:pt idx="878">
                  <c:v>1033.8710000000001</c:v>
                </c:pt>
                <c:pt idx="879">
                  <c:v>1054.8320000000001</c:v>
                </c:pt>
                <c:pt idx="880">
                  <c:v>1181.2560000000001</c:v>
                </c:pt>
                <c:pt idx="881">
                  <c:v>1232.454</c:v>
                </c:pt>
                <c:pt idx="882">
                  <c:v>1212.5709999999999</c:v>
                </c:pt>
                <c:pt idx="883">
                  <c:v>1104.0840000000001</c:v>
                </c:pt>
                <c:pt idx="884">
                  <c:v>920.34699999999998</c:v>
                </c:pt>
                <c:pt idx="885">
                  <c:v>713.29899999999998</c:v>
                </c:pt>
                <c:pt idx="886">
                  <c:v>493.60199999999998</c:v>
                </c:pt>
                <c:pt idx="887">
                  <c:v>324.96800000000002</c:v>
                </c:pt>
                <c:pt idx="888">
                  <c:v>252.928</c:v>
                </c:pt>
                <c:pt idx="889">
                  <c:v>228.078</c:v>
                </c:pt>
                <c:pt idx="890">
                  <c:v>224.964</c:v>
                </c:pt>
                <c:pt idx="891">
                  <c:v>222.90199999999999</c:v>
                </c:pt>
                <c:pt idx="892">
                  <c:v>200.315</c:v>
                </c:pt>
                <c:pt idx="893">
                  <c:v>177.85599999999999</c:v>
                </c:pt>
                <c:pt idx="894">
                  <c:v>167.483</c:v>
                </c:pt>
                <c:pt idx="895">
                  <c:v>174.37700000000001</c:v>
                </c:pt>
                <c:pt idx="896">
                  <c:v>124.79900000000001</c:v>
                </c:pt>
                <c:pt idx="897">
                  <c:v>93.855000000000004</c:v>
                </c:pt>
                <c:pt idx="898">
                  <c:v>120.042</c:v>
                </c:pt>
                <c:pt idx="899">
                  <c:v>172.346</c:v>
                </c:pt>
                <c:pt idx="900">
                  <c:v>224.696</c:v>
                </c:pt>
                <c:pt idx="901">
                  <c:v>261.46899999999999</c:v>
                </c:pt>
                <c:pt idx="902">
                  <c:v>269.88299999999998</c:v>
                </c:pt>
                <c:pt idx="903">
                  <c:v>297.69499999999999</c:v>
                </c:pt>
                <c:pt idx="904">
                  <c:v>238.55199999999999</c:v>
                </c:pt>
                <c:pt idx="905">
                  <c:v>115.94799999999999</c:v>
                </c:pt>
                <c:pt idx="906">
                  <c:v>32.475000000000001</c:v>
                </c:pt>
                <c:pt idx="907">
                  <c:v>19.59</c:v>
                </c:pt>
                <c:pt idx="908">
                  <c:v>45.808999999999997</c:v>
                </c:pt>
                <c:pt idx="909">
                  <c:v>102.496</c:v>
                </c:pt>
                <c:pt idx="910">
                  <c:v>169.11500000000001</c:v>
                </c:pt>
                <c:pt idx="911">
                  <c:v>226.55500000000001</c:v>
                </c:pt>
                <c:pt idx="912">
                  <c:v>281.99599999999998</c:v>
                </c:pt>
                <c:pt idx="913">
                  <c:v>342.92500000000001</c:v>
                </c:pt>
                <c:pt idx="914">
                  <c:v>407.69299999999998</c:v>
                </c:pt>
                <c:pt idx="915">
                  <c:v>518.87800000000004</c:v>
                </c:pt>
                <c:pt idx="916">
                  <c:v>664.06899999999996</c:v>
                </c:pt>
                <c:pt idx="917">
                  <c:v>805.49199999999996</c:v>
                </c:pt>
                <c:pt idx="918">
                  <c:v>913.05399999999997</c:v>
                </c:pt>
                <c:pt idx="919">
                  <c:v>900.226</c:v>
                </c:pt>
                <c:pt idx="920">
                  <c:v>727.38499999999999</c:v>
                </c:pt>
                <c:pt idx="921">
                  <c:v>541.20299999999997</c:v>
                </c:pt>
                <c:pt idx="922">
                  <c:v>470.75400000000002</c:v>
                </c:pt>
                <c:pt idx="923">
                  <c:v>504.63400000000001</c:v>
                </c:pt>
                <c:pt idx="924">
                  <c:v>592.90800000000002</c:v>
                </c:pt>
                <c:pt idx="925">
                  <c:v>669.76599999999996</c:v>
                </c:pt>
                <c:pt idx="926">
                  <c:v>723.04</c:v>
                </c:pt>
                <c:pt idx="927">
                  <c:v>743.75099999999998</c:v>
                </c:pt>
                <c:pt idx="928">
                  <c:v>585.10799999999995</c:v>
                </c:pt>
                <c:pt idx="929">
                  <c:v>384.58100000000002</c:v>
                </c:pt>
                <c:pt idx="930">
                  <c:v>279.84699999999998</c:v>
                </c:pt>
                <c:pt idx="931">
                  <c:v>232.21899999999999</c:v>
                </c:pt>
                <c:pt idx="932">
                  <c:v>210.83</c:v>
                </c:pt>
                <c:pt idx="933">
                  <c:v>238.726</c:v>
                </c:pt>
                <c:pt idx="934">
                  <c:v>322.56700000000001</c:v>
                </c:pt>
                <c:pt idx="935">
                  <c:v>439.65499999999997</c:v>
                </c:pt>
                <c:pt idx="936">
                  <c:v>553.03099999999995</c:v>
                </c:pt>
                <c:pt idx="937">
                  <c:v>625.61400000000003</c:v>
                </c:pt>
                <c:pt idx="938">
                  <c:v>698.79700000000003</c:v>
                </c:pt>
                <c:pt idx="939">
                  <c:v>731.24699999999996</c:v>
                </c:pt>
                <c:pt idx="940">
                  <c:v>715.67499999999995</c:v>
                </c:pt>
                <c:pt idx="941">
                  <c:v>707.68700000000001</c:v>
                </c:pt>
                <c:pt idx="942">
                  <c:v>747.16800000000001</c:v>
                </c:pt>
                <c:pt idx="943">
                  <c:v>618.75099999999998</c:v>
                </c:pt>
                <c:pt idx="944">
                  <c:v>397.52300000000002</c:v>
                </c:pt>
                <c:pt idx="945">
                  <c:v>344.36700000000002</c:v>
                </c:pt>
                <c:pt idx="946">
                  <c:v>326.97899999999998</c:v>
                </c:pt>
                <c:pt idx="947">
                  <c:v>332.14600000000002</c:v>
                </c:pt>
                <c:pt idx="948">
                  <c:v>341.11399999999998</c:v>
                </c:pt>
                <c:pt idx="949">
                  <c:v>355.71600000000001</c:v>
                </c:pt>
                <c:pt idx="950">
                  <c:v>297.65899999999999</c:v>
                </c:pt>
                <c:pt idx="951">
                  <c:v>253.62899999999999</c:v>
                </c:pt>
                <c:pt idx="952">
                  <c:v>296.416</c:v>
                </c:pt>
                <c:pt idx="953">
                  <c:v>393.47699999999998</c:v>
                </c:pt>
                <c:pt idx="954">
                  <c:v>551.45299999999997</c:v>
                </c:pt>
                <c:pt idx="955">
                  <c:v>716.50099999999998</c:v>
                </c:pt>
                <c:pt idx="956">
                  <c:v>854.91899999999998</c:v>
                </c:pt>
                <c:pt idx="957">
                  <c:v>930.03700000000003</c:v>
                </c:pt>
                <c:pt idx="958">
                  <c:v>966.54</c:v>
                </c:pt>
                <c:pt idx="959">
                  <c:v>956.03700000000003</c:v>
                </c:pt>
                <c:pt idx="960">
                  <c:v>913.899</c:v>
                </c:pt>
                <c:pt idx="961">
                  <c:v>902.04899999999998</c:v>
                </c:pt>
                <c:pt idx="962">
                  <c:v>851.245</c:v>
                </c:pt>
                <c:pt idx="963">
                  <c:v>788.721</c:v>
                </c:pt>
                <c:pt idx="964">
                  <c:v>820.27</c:v>
                </c:pt>
                <c:pt idx="965">
                  <c:v>855.67600000000004</c:v>
                </c:pt>
                <c:pt idx="966">
                  <c:v>920.41600000000005</c:v>
                </c:pt>
                <c:pt idx="967">
                  <c:v>702.25099999999998</c:v>
                </c:pt>
                <c:pt idx="968">
                  <c:v>562.59500000000003</c:v>
                </c:pt>
                <c:pt idx="969">
                  <c:v>907.654</c:v>
                </c:pt>
                <c:pt idx="970">
                  <c:v>1264.4739999999999</c:v>
                </c:pt>
                <c:pt idx="971">
                  <c:v>1381.3130000000001</c:v>
                </c:pt>
                <c:pt idx="972">
                  <c:v>1394.45</c:v>
                </c:pt>
                <c:pt idx="973">
                  <c:v>1258.3209999999999</c:v>
                </c:pt>
                <c:pt idx="974">
                  <c:v>1193.231</c:v>
                </c:pt>
                <c:pt idx="975">
                  <c:v>1353.828</c:v>
                </c:pt>
                <c:pt idx="976">
                  <c:v>1589.796</c:v>
                </c:pt>
                <c:pt idx="977">
                  <c:v>1739.777</c:v>
                </c:pt>
                <c:pt idx="978">
                  <c:v>1827.4939999999999</c:v>
                </c:pt>
                <c:pt idx="979">
                  <c:v>1888.912</c:v>
                </c:pt>
                <c:pt idx="980">
                  <c:v>1913.0160000000001</c:v>
                </c:pt>
                <c:pt idx="981">
                  <c:v>1890.2470000000001</c:v>
                </c:pt>
                <c:pt idx="982">
                  <c:v>1889.4570000000001</c:v>
                </c:pt>
                <c:pt idx="983">
                  <c:v>1940.8979999999999</c:v>
                </c:pt>
                <c:pt idx="984">
                  <c:v>1876.5170000000001</c:v>
                </c:pt>
                <c:pt idx="985">
                  <c:v>1904.702</c:v>
                </c:pt>
                <c:pt idx="986">
                  <c:v>1922.6559999999999</c:v>
                </c:pt>
                <c:pt idx="987">
                  <c:v>1846.5619999999999</c:v>
                </c:pt>
                <c:pt idx="988">
                  <c:v>1784.338</c:v>
                </c:pt>
                <c:pt idx="989">
                  <c:v>1561.0050000000001</c:v>
                </c:pt>
                <c:pt idx="990">
                  <c:v>1271.752</c:v>
                </c:pt>
                <c:pt idx="991">
                  <c:v>905.94</c:v>
                </c:pt>
                <c:pt idx="992">
                  <c:v>1131</c:v>
                </c:pt>
                <c:pt idx="993">
                  <c:v>1922.607</c:v>
                </c:pt>
                <c:pt idx="994">
                  <c:v>2135.846</c:v>
                </c:pt>
                <c:pt idx="995">
                  <c:v>2117.2260000000001</c:v>
                </c:pt>
                <c:pt idx="996">
                  <c:v>2167.6289999999999</c:v>
                </c:pt>
                <c:pt idx="997">
                  <c:v>2222.6860000000001</c:v>
                </c:pt>
                <c:pt idx="998">
                  <c:v>1772.6379999999999</c:v>
                </c:pt>
                <c:pt idx="999">
                  <c:v>1110.242</c:v>
                </c:pt>
                <c:pt idx="1000">
                  <c:v>987.88499999999999</c:v>
                </c:pt>
                <c:pt idx="1001">
                  <c:v>1385.165</c:v>
                </c:pt>
                <c:pt idx="1002">
                  <c:v>1749.8</c:v>
                </c:pt>
                <c:pt idx="1003">
                  <c:v>1606.058</c:v>
                </c:pt>
                <c:pt idx="1004">
                  <c:v>1358.2249999999999</c:v>
                </c:pt>
                <c:pt idx="1005">
                  <c:v>1291.691</c:v>
                </c:pt>
                <c:pt idx="1006">
                  <c:v>1353.8589999999999</c:v>
                </c:pt>
                <c:pt idx="1007">
                  <c:v>1346.691</c:v>
                </c:pt>
                <c:pt idx="1008">
                  <c:v>1103.0609999999999</c:v>
                </c:pt>
                <c:pt idx="1009">
                  <c:v>881.79600000000005</c:v>
                </c:pt>
                <c:pt idx="1010">
                  <c:v>986.14099999999996</c:v>
                </c:pt>
                <c:pt idx="1011">
                  <c:v>1321.633</c:v>
                </c:pt>
                <c:pt idx="1012">
                  <c:v>1532.954</c:v>
                </c:pt>
                <c:pt idx="1013">
                  <c:v>1603.9269999999999</c:v>
                </c:pt>
                <c:pt idx="1014">
                  <c:v>1647.0319999999999</c:v>
                </c:pt>
                <c:pt idx="1015">
                  <c:v>1211.1289999999999</c:v>
                </c:pt>
                <c:pt idx="1016">
                  <c:v>903.10699999999997</c:v>
                </c:pt>
                <c:pt idx="1017">
                  <c:v>875.13300000000004</c:v>
                </c:pt>
                <c:pt idx="1018">
                  <c:v>718.16200000000003</c:v>
                </c:pt>
                <c:pt idx="1019">
                  <c:v>625.04700000000003</c:v>
                </c:pt>
                <c:pt idx="1020">
                  <c:v>668.11800000000005</c:v>
                </c:pt>
                <c:pt idx="1021">
                  <c:v>717.41099999999994</c:v>
                </c:pt>
                <c:pt idx="1022">
                  <c:v>634.60199999999998</c:v>
                </c:pt>
                <c:pt idx="1023">
                  <c:v>517.52300000000002</c:v>
                </c:pt>
                <c:pt idx="1024">
                  <c:v>427.48200000000003</c:v>
                </c:pt>
                <c:pt idx="1025">
                  <c:v>403.52499999999998</c:v>
                </c:pt>
                <c:pt idx="1026">
                  <c:v>487.22500000000002</c:v>
                </c:pt>
                <c:pt idx="1027">
                  <c:v>696.45899999999995</c:v>
                </c:pt>
                <c:pt idx="1028">
                  <c:v>1033.8620000000001</c:v>
                </c:pt>
                <c:pt idx="1029">
                  <c:v>1368.231</c:v>
                </c:pt>
                <c:pt idx="1030">
                  <c:v>1463.1690000000001</c:v>
                </c:pt>
                <c:pt idx="1031">
                  <c:v>1350.9770000000001</c:v>
                </c:pt>
                <c:pt idx="1032">
                  <c:v>1159.0219999999999</c:v>
                </c:pt>
                <c:pt idx="1033">
                  <c:v>944.08100000000002</c:v>
                </c:pt>
                <c:pt idx="1034">
                  <c:v>757.15499999999997</c:v>
                </c:pt>
                <c:pt idx="1035">
                  <c:v>645.23800000000006</c:v>
                </c:pt>
                <c:pt idx="1036">
                  <c:v>596.03300000000002</c:v>
                </c:pt>
                <c:pt idx="1037">
                  <c:v>557.43899999999996</c:v>
                </c:pt>
                <c:pt idx="1038">
                  <c:v>556.04600000000005</c:v>
                </c:pt>
                <c:pt idx="1039">
                  <c:v>511.608</c:v>
                </c:pt>
                <c:pt idx="1040">
                  <c:v>556.39099999999996</c:v>
                </c:pt>
                <c:pt idx="1041">
                  <c:v>511.017</c:v>
                </c:pt>
                <c:pt idx="1042">
                  <c:v>411.01600000000002</c:v>
                </c:pt>
                <c:pt idx="1043">
                  <c:v>325.714</c:v>
                </c:pt>
                <c:pt idx="1044">
                  <c:v>311.33199999999999</c:v>
                </c:pt>
                <c:pt idx="1045">
                  <c:v>344.66800000000001</c:v>
                </c:pt>
                <c:pt idx="1046">
                  <c:v>355.39600000000002</c:v>
                </c:pt>
                <c:pt idx="1047">
                  <c:v>376.22399999999999</c:v>
                </c:pt>
                <c:pt idx="1048">
                  <c:v>376.73399999999998</c:v>
                </c:pt>
                <c:pt idx="1049">
                  <c:v>341.87400000000002</c:v>
                </c:pt>
                <c:pt idx="1050">
                  <c:v>305.68</c:v>
                </c:pt>
                <c:pt idx="1051">
                  <c:v>270.74099999999999</c:v>
                </c:pt>
                <c:pt idx="1052">
                  <c:v>254.351</c:v>
                </c:pt>
                <c:pt idx="1053">
                  <c:v>209.755</c:v>
                </c:pt>
                <c:pt idx="1054">
                  <c:v>186.98599999999999</c:v>
                </c:pt>
                <c:pt idx="1055">
                  <c:v>210.43299999999999</c:v>
                </c:pt>
                <c:pt idx="1056">
                  <c:v>253.04</c:v>
                </c:pt>
                <c:pt idx="1057">
                  <c:v>306.85300000000001</c:v>
                </c:pt>
                <c:pt idx="1058">
                  <c:v>392.12099999999998</c:v>
                </c:pt>
                <c:pt idx="1059">
                  <c:v>470.78199999999998</c:v>
                </c:pt>
                <c:pt idx="1060">
                  <c:v>443.94799999999998</c:v>
                </c:pt>
                <c:pt idx="1061">
                  <c:v>355.27199999999999</c:v>
                </c:pt>
                <c:pt idx="1062">
                  <c:v>266.48</c:v>
                </c:pt>
                <c:pt idx="1063">
                  <c:v>184.108</c:v>
                </c:pt>
                <c:pt idx="1064">
                  <c:v>142.185</c:v>
                </c:pt>
                <c:pt idx="1065">
                  <c:v>128.678</c:v>
                </c:pt>
                <c:pt idx="1066">
                  <c:v>133.221</c:v>
                </c:pt>
                <c:pt idx="1067">
                  <c:v>195.02099999999999</c:v>
                </c:pt>
                <c:pt idx="1068">
                  <c:v>305.50400000000002</c:v>
                </c:pt>
                <c:pt idx="1069">
                  <c:v>436.31799999999998</c:v>
                </c:pt>
                <c:pt idx="1070">
                  <c:v>518.85500000000002</c:v>
                </c:pt>
                <c:pt idx="1071">
                  <c:v>555.58399999999995</c:v>
                </c:pt>
                <c:pt idx="1072">
                  <c:v>550.63199999999995</c:v>
                </c:pt>
                <c:pt idx="1073">
                  <c:v>500.26100000000002</c:v>
                </c:pt>
                <c:pt idx="1074">
                  <c:v>434.24299999999999</c:v>
                </c:pt>
                <c:pt idx="1075">
                  <c:v>394.76900000000001</c:v>
                </c:pt>
                <c:pt idx="1076">
                  <c:v>380.48200000000003</c:v>
                </c:pt>
                <c:pt idx="1077">
                  <c:v>371.92500000000001</c:v>
                </c:pt>
                <c:pt idx="1078">
                  <c:v>369.19200000000001</c:v>
                </c:pt>
                <c:pt idx="1079">
                  <c:v>343.64100000000002</c:v>
                </c:pt>
                <c:pt idx="1080">
                  <c:v>337.608</c:v>
                </c:pt>
                <c:pt idx="1081">
                  <c:v>343.38799999999998</c:v>
                </c:pt>
                <c:pt idx="1082">
                  <c:v>359.12900000000002</c:v>
                </c:pt>
                <c:pt idx="1083">
                  <c:v>400.05599999999998</c:v>
                </c:pt>
                <c:pt idx="1084">
                  <c:v>450.08600000000001</c:v>
                </c:pt>
                <c:pt idx="1085">
                  <c:v>462.72800000000001</c:v>
                </c:pt>
                <c:pt idx="1086">
                  <c:v>487.36799999999999</c:v>
                </c:pt>
                <c:pt idx="1087">
                  <c:v>471.35500000000002</c:v>
                </c:pt>
                <c:pt idx="1088">
                  <c:v>487.31</c:v>
                </c:pt>
                <c:pt idx="1089">
                  <c:v>720.54</c:v>
                </c:pt>
                <c:pt idx="1090">
                  <c:v>894.95699999999999</c:v>
                </c:pt>
                <c:pt idx="1091">
                  <c:v>1110.087</c:v>
                </c:pt>
                <c:pt idx="1092">
                  <c:v>1278.7639999999999</c:v>
                </c:pt>
                <c:pt idx="1093">
                  <c:v>1387.7909999999999</c:v>
                </c:pt>
                <c:pt idx="1094">
                  <c:v>1385.6220000000001</c:v>
                </c:pt>
                <c:pt idx="1095">
                  <c:v>1320.452</c:v>
                </c:pt>
                <c:pt idx="1096">
                  <c:v>1454</c:v>
                </c:pt>
                <c:pt idx="1097">
                  <c:v>1596.8630000000001</c:v>
                </c:pt>
                <c:pt idx="1098">
                  <c:v>1677.1759999999999</c:v>
                </c:pt>
                <c:pt idx="1099">
                  <c:v>1603.9269999999999</c:v>
                </c:pt>
                <c:pt idx="1100">
                  <c:v>1453.1489999999999</c:v>
                </c:pt>
                <c:pt idx="1101">
                  <c:v>1119.8230000000001</c:v>
                </c:pt>
                <c:pt idx="1102">
                  <c:v>701.32500000000005</c:v>
                </c:pt>
                <c:pt idx="1103">
                  <c:v>380.78</c:v>
                </c:pt>
                <c:pt idx="1104">
                  <c:v>204.24</c:v>
                </c:pt>
                <c:pt idx="1105">
                  <c:v>133.65700000000001</c:v>
                </c:pt>
                <c:pt idx="1106">
                  <c:v>122.34699999999999</c:v>
                </c:pt>
                <c:pt idx="1107">
                  <c:v>154.52500000000001</c:v>
                </c:pt>
                <c:pt idx="1108">
                  <c:v>175.76</c:v>
                </c:pt>
                <c:pt idx="1109">
                  <c:v>175.37100000000001</c:v>
                </c:pt>
                <c:pt idx="1110">
                  <c:v>182.54</c:v>
                </c:pt>
                <c:pt idx="1111">
                  <c:v>181.62100000000001</c:v>
                </c:pt>
                <c:pt idx="1112">
                  <c:v>176.47900000000001</c:v>
                </c:pt>
                <c:pt idx="1113">
                  <c:v>178.97</c:v>
                </c:pt>
                <c:pt idx="1114">
                  <c:v>185.65899999999999</c:v>
                </c:pt>
                <c:pt idx="1115">
                  <c:v>210.583</c:v>
                </c:pt>
                <c:pt idx="1116">
                  <c:v>253.095</c:v>
                </c:pt>
                <c:pt idx="1117">
                  <c:v>300.85399999999998</c:v>
                </c:pt>
                <c:pt idx="1118">
                  <c:v>322.25</c:v>
                </c:pt>
                <c:pt idx="1119">
                  <c:v>321.49099999999999</c:v>
                </c:pt>
                <c:pt idx="1120">
                  <c:v>262.04199999999997</c:v>
                </c:pt>
                <c:pt idx="1121">
                  <c:v>176.745</c:v>
                </c:pt>
                <c:pt idx="1122">
                  <c:v>131.76</c:v>
                </c:pt>
                <c:pt idx="1123">
                  <c:v>150.85499999999999</c:v>
                </c:pt>
                <c:pt idx="1124">
                  <c:v>211.18700000000001</c:v>
                </c:pt>
                <c:pt idx="1125">
                  <c:v>292.12200000000001</c:v>
                </c:pt>
                <c:pt idx="1126">
                  <c:v>375.28500000000003</c:v>
                </c:pt>
                <c:pt idx="1127">
                  <c:v>449.971</c:v>
                </c:pt>
                <c:pt idx="1128">
                  <c:v>505.45800000000003</c:v>
                </c:pt>
                <c:pt idx="1129">
                  <c:v>570.31500000000005</c:v>
                </c:pt>
                <c:pt idx="1130">
                  <c:v>636.51</c:v>
                </c:pt>
                <c:pt idx="1131">
                  <c:v>671.14200000000005</c:v>
                </c:pt>
                <c:pt idx="1132">
                  <c:v>680.14</c:v>
                </c:pt>
                <c:pt idx="1133">
                  <c:v>664.05</c:v>
                </c:pt>
                <c:pt idx="1134">
                  <c:v>628.49900000000002</c:v>
                </c:pt>
                <c:pt idx="1135">
                  <c:v>517.58699999999999</c:v>
                </c:pt>
                <c:pt idx="1136">
                  <c:v>353.76</c:v>
                </c:pt>
                <c:pt idx="1137">
                  <c:v>282.87400000000002</c:v>
                </c:pt>
                <c:pt idx="1138">
                  <c:v>231.50200000000001</c:v>
                </c:pt>
                <c:pt idx="1139">
                  <c:v>222.048</c:v>
                </c:pt>
                <c:pt idx="1140">
                  <c:v>215.62700000000001</c:v>
                </c:pt>
                <c:pt idx="1141">
                  <c:v>204.21600000000001</c:v>
                </c:pt>
                <c:pt idx="1142">
                  <c:v>174.364</c:v>
                </c:pt>
                <c:pt idx="1143">
                  <c:v>133.108</c:v>
                </c:pt>
                <c:pt idx="1144">
                  <c:v>69.188000000000002</c:v>
                </c:pt>
                <c:pt idx="1145">
                  <c:v>32.195999999999998</c:v>
                </c:pt>
                <c:pt idx="1146">
                  <c:v>42.737000000000002</c:v>
                </c:pt>
                <c:pt idx="1147">
                  <c:v>92.231999999999999</c:v>
                </c:pt>
                <c:pt idx="1148">
                  <c:v>174.77799999999999</c:v>
                </c:pt>
                <c:pt idx="1149">
                  <c:v>291.89</c:v>
                </c:pt>
                <c:pt idx="1150">
                  <c:v>441.22300000000001</c:v>
                </c:pt>
                <c:pt idx="1151">
                  <c:v>625.10900000000004</c:v>
                </c:pt>
                <c:pt idx="1152">
                  <c:v>819.46299999999997</c:v>
                </c:pt>
                <c:pt idx="1153">
                  <c:v>985.37199999999996</c:v>
                </c:pt>
                <c:pt idx="1154">
                  <c:v>1081.835</c:v>
                </c:pt>
                <c:pt idx="1155">
                  <c:v>1072.596</c:v>
                </c:pt>
                <c:pt idx="1156">
                  <c:v>1016.297</c:v>
                </c:pt>
                <c:pt idx="1157">
                  <c:v>938.69</c:v>
                </c:pt>
                <c:pt idx="1158">
                  <c:v>833.96100000000001</c:v>
                </c:pt>
                <c:pt idx="1159">
                  <c:v>551.94000000000005</c:v>
                </c:pt>
                <c:pt idx="1160">
                  <c:v>272.66300000000001</c:v>
                </c:pt>
                <c:pt idx="1161">
                  <c:v>142.91300000000001</c:v>
                </c:pt>
                <c:pt idx="1162">
                  <c:v>96.183000000000007</c:v>
                </c:pt>
                <c:pt idx="1163">
                  <c:v>77.254000000000005</c:v>
                </c:pt>
                <c:pt idx="1164">
                  <c:v>69.453999999999994</c:v>
                </c:pt>
                <c:pt idx="1165">
                  <c:v>65.620999999999995</c:v>
                </c:pt>
                <c:pt idx="1166">
                  <c:v>61.006999999999998</c:v>
                </c:pt>
                <c:pt idx="1167">
                  <c:v>57.997999999999998</c:v>
                </c:pt>
                <c:pt idx="1168">
                  <c:v>40.152999999999999</c:v>
                </c:pt>
                <c:pt idx="1169">
                  <c:v>44.36</c:v>
                </c:pt>
                <c:pt idx="1170">
                  <c:v>60.637</c:v>
                </c:pt>
                <c:pt idx="1171">
                  <c:v>92.082999999999998</c:v>
                </c:pt>
                <c:pt idx="1172">
                  <c:v>144.744</c:v>
                </c:pt>
                <c:pt idx="1173">
                  <c:v>212.38300000000001</c:v>
                </c:pt>
                <c:pt idx="1174">
                  <c:v>321.404</c:v>
                </c:pt>
                <c:pt idx="1175">
                  <c:v>520.68100000000004</c:v>
                </c:pt>
                <c:pt idx="1176">
                  <c:v>794.16800000000001</c:v>
                </c:pt>
                <c:pt idx="1177">
                  <c:v>1008.325</c:v>
                </c:pt>
                <c:pt idx="1178">
                  <c:v>1119.979</c:v>
                </c:pt>
                <c:pt idx="1179">
                  <c:v>1097.902</c:v>
                </c:pt>
                <c:pt idx="1180">
                  <c:v>996.68</c:v>
                </c:pt>
                <c:pt idx="1181">
                  <c:v>920.37099999999998</c:v>
                </c:pt>
                <c:pt idx="1182">
                  <c:v>790.78399999999999</c:v>
                </c:pt>
                <c:pt idx="1183">
                  <c:v>499.983</c:v>
                </c:pt>
                <c:pt idx="1184">
                  <c:v>351.03199999999998</c:v>
                </c:pt>
                <c:pt idx="1185">
                  <c:v>279.76900000000001</c:v>
                </c:pt>
                <c:pt idx="1186">
                  <c:v>229.03299999999999</c:v>
                </c:pt>
                <c:pt idx="1187">
                  <c:v>215.27099999999999</c:v>
                </c:pt>
                <c:pt idx="1188">
                  <c:v>188.85400000000001</c:v>
                </c:pt>
                <c:pt idx="1189">
                  <c:v>142.142</c:v>
                </c:pt>
                <c:pt idx="1190">
                  <c:v>100.008</c:v>
                </c:pt>
                <c:pt idx="1191">
                  <c:v>82.572000000000003</c:v>
                </c:pt>
                <c:pt idx="1192">
                  <c:v>64.457999999999998</c:v>
                </c:pt>
                <c:pt idx="1193">
                  <c:v>41.74</c:v>
                </c:pt>
                <c:pt idx="1194">
                  <c:v>27.026</c:v>
                </c:pt>
                <c:pt idx="1195">
                  <c:v>18.491</c:v>
                </c:pt>
                <c:pt idx="1196">
                  <c:v>11.545999999999999</c:v>
                </c:pt>
                <c:pt idx="1197">
                  <c:v>7.0919999999999996</c:v>
                </c:pt>
                <c:pt idx="1198">
                  <c:v>11.882999999999999</c:v>
                </c:pt>
                <c:pt idx="1199">
                  <c:v>34.917000000000002</c:v>
                </c:pt>
                <c:pt idx="1200">
                  <c:v>75.905000000000001</c:v>
                </c:pt>
                <c:pt idx="1201">
                  <c:v>130.74700000000001</c:v>
                </c:pt>
                <c:pt idx="1202">
                  <c:v>192.703</c:v>
                </c:pt>
                <c:pt idx="1203">
                  <c:v>232.374</c:v>
                </c:pt>
                <c:pt idx="1204">
                  <c:v>251.28700000000001</c:v>
                </c:pt>
                <c:pt idx="1205">
                  <c:v>260.197</c:v>
                </c:pt>
                <c:pt idx="1206">
                  <c:v>253.04</c:v>
                </c:pt>
                <c:pt idx="1207">
                  <c:v>179.97800000000001</c:v>
                </c:pt>
                <c:pt idx="1208">
                  <c:v>78.393000000000001</c:v>
                </c:pt>
                <c:pt idx="1209">
                  <c:v>54.953000000000003</c:v>
                </c:pt>
                <c:pt idx="1210">
                  <c:v>67.100999999999999</c:v>
                </c:pt>
                <c:pt idx="1211">
                  <c:v>105.929</c:v>
                </c:pt>
                <c:pt idx="1212">
                  <c:v>178.869</c:v>
                </c:pt>
                <c:pt idx="1213">
                  <c:v>233.166</c:v>
                </c:pt>
                <c:pt idx="1214">
                  <c:v>236.05500000000001</c:v>
                </c:pt>
                <c:pt idx="1215">
                  <c:v>257.52300000000002</c:v>
                </c:pt>
                <c:pt idx="1216">
                  <c:v>262.16899999999998</c:v>
                </c:pt>
                <c:pt idx="1217">
                  <c:v>187.22200000000001</c:v>
                </c:pt>
                <c:pt idx="1218">
                  <c:v>88.233000000000004</c:v>
                </c:pt>
                <c:pt idx="1219">
                  <c:v>25.992999999999999</c:v>
                </c:pt>
                <c:pt idx="1220">
                  <c:v>13.81</c:v>
                </c:pt>
                <c:pt idx="1221">
                  <c:v>34.76</c:v>
                </c:pt>
                <c:pt idx="1222">
                  <c:v>89.230999999999995</c:v>
                </c:pt>
                <c:pt idx="1223">
                  <c:v>174.36799999999999</c:v>
                </c:pt>
                <c:pt idx="1224">
                  <c:v>265.13099999999997</c:v>
                </c:pt>
                <c:pt idx="1225">
                  <c:v>347.57299999999998</c:v>
                </c:pt>
                <c:pt idx="1226">
                  <c:v>395.68299999999999</c:v>
                </c:pt>
                <c:pt idx="1227">
                  <c:v>357.60599999999999</c:v>
                </c:pt>
                <c:pt idx="1228">
                  <c:v>295.79899999999998</c:v>
                </c:pt>
                <c:pt idx="1229">
                  <c:v>249.56</c:v>
                </c:pt>
                <c:pt idx="1230">
                  <c:v>221.023</c:v>
                </c:pt>
                <c:pt idx="1231">
                  <c:v>179.99700000000001</c:v>
                </c:pt>
                <c:pt idx="1232">
                  <c:v>129.584</c:v>
                </c:pt>
                <c:pt idx="1233">
                  <c:v>106.53</c:v>
                </c:pt>
                <c:pt idx="1234">
                  <c:v>89.114999999999995</c:v>
                </c:pt>
                <c:pt idx="1235">
                  <c:v>84.102999999999994</c:v>
                </c:pt>
                <c:pt idx="1236">
                  <c:v>101.727</c:v>
                </c:pt>
                <c:pt idx="1237">
                  <c:v>110.721</c:v>
                </c:pt>
                <c:pt idx="1238">
                  <c:v>100.437</c:v>
                </c:pt>
                <c:pt idx="1239">
                  <c:v>95.590999999999994</c:v>
                </c:pt>
                <c:pt idx="1240">
                  <c:v>66.037999999999997</c:v>
                </c:pt>
                <c:pt idx="1241">
                  <c:v>28.675000000000001</c:v>
                </c:pt>
                <c:pt idx="1242">
                  <c:v>17.366</c:v>
                </c:pt>
                <c:pt idx="1243">
                  <c:v>54.026000000000003</c:v>
                </c:pt>
                <c:pt idx="1244">
                  <c:v>128.07400000000001</c:v>
                </c:pt>
                <c:pt idx="1245">
                  <c:v>236.476</c:v>
                </c:pt>
                <c:pt idx="1246">
                  <c:v>360.755</c:v>
                </c:pt>
                <c:pt idx="1247">
                  <c:v>492.024</c:v>
                </c:pt>
                <c:pt idx="1248">
                  <c:v>611.23900000000003</c:v>
                </c:pt>
                <c:pt idx="1249">
                  <c:v>729.09699999999998</c:v>
                </c:pt>
                <c:pt idx="1250">
                  <c:v>855.76700000000005</c:v>
                </c:pt>
                <c:pt idx="1251">
                  <c:v>959.27700000000004</c:v>
                </c:pt>
                <c:pt idx="1252">
                  <c:v>1012.778</c:v>
                </c:pt>
                <c:pt idx="1253">
                  <c:v>1027.0419999999999</c:v>
                </c:pt>
                <c:pt idx="1254">
                  <c:v>957.27300000000002</c:v>
                </c:pt>
                <c:pt idx="1255">
                  <c:v>721.53599999999994</c:v>
                </c:pt>
                <c:pt idx="1256">
                  <c:v>566.03099999999995</c:v>
                </c:pt>
                <c:pt idx="1257">
                  <c:v>584.11</c:v>
                </c:pt>
                <c:pt idx="1258">
                  <c:v>664.09699999999998</c:v>
                </c:pt>
                <c:pt idx="1259">
                  <c:v>582.43200000000002</c:v>
                </c:pt>
                <c:pt idx="1260">
                  <c:v>487.46899999999999</c:v>
                </c:pt>
                <c:pt idx="1261">
                  <c:v>538.197</c:v>
                </c:pt>
                <c:pt idx="1262">
                  <c:v>552.346</c:v>
                </c:pt>
                <c:pt idx="1263">
                  <c:v>473.42500000000001</c:v>
                </c:pt>
                <c:pt idx="1264">
                  <c:v>496.69099999999997</c:v>
                </c:pt>
                <c:pt idx="1265">
                  <c:v>548.92600000000004</c:v>
                </c:pt>
                <c:pt idx="1266">
                  <c:v>862.31700000000001</c:v>
                </c:pt>
                <c:pt idx="1267">
                  <c:v>2001.4110000000001</c:v>
                </c:pt>
                <c:pt idx="1268">
                  <c:v>2615.4110000000001</c:v>
                </c:pt>
                <c:pt idx="1269">
                  <c:v>2670.9079999999999</c:v>
                </c:pt>
                <c:pt idx="1270">
                  <c:v>2615.2930000000001</c:v>
                </c:pt>
                <c:pt idx="1271">
                  <c:v>2582.578</c:v>
                </c:pt>
                <c:pt idx="1272">
                  <c:v>2545.8710000000001</c:v>
                </c:pt>
                <c:pt idx="1273">
                  <c:v>2612.0680000000002</c:v>
                </c:pt>
                <c:pt idx="1274">
                  <c:v>2684.66</c:v>
                </c:pt>
                <c:pt idx="1275">
                  <c:v>2751.5619999999999</c:v>
                </c:pt>
                <c:pt idx="1276">
                  <c:v>2789.567</c:v>
                </c:pt>
                <c:pt idx="1277">
                  <c:v>2760.7869999999998</c:v>
                </c:pt>
                <c:pt idx="1278">
                  <c:v>2703.4140000000002</c:v>
                </c:pt>
                <c:pt idx="1279">
                  <c:v>2653.26</c:v>
                </c:pt>
                <c:pt idx="1280">
                  <c:v>2630.4160000000002</c:v>
                </c:pt>
                <c:pt idx="1281">
                  <c:v>2642.62</c:v>
                </c:pt>
                <c:pt idx="1282">
                  <c:v>2685.942</c:v>
                </c:pt>
                <c:pt idx="1283">
                  <c:v>2735.71</c:v>
                </c:pt>
                <c:pt idx="1284">
                  <c:v>2770.9070000000002</c:v>
                </c:pt>
                <c:pt idx="1285">
                  <c:v>2784.6190000000001</c:v>
                </c:pt>
                <c:pt idx="1286">
                  <c:v>2769.7</c:v>
                </c:pt>
                <c:pt idx="1287">
                  <c:v>2733.223</c:v>
                </c:pt>
                <c:pt idx="1288">
                  <c:v>2709.328</c:v>
                </c:pt>
                <c:pt idx="1289">
                  <c:v>2728.259</c:v>
                </c:pt>
                <c:pt idx="1290">
                  <c:v>2730.79</c:v>
                </c:pt>
                <c:pt idx="1291">
                  <c:v>2696.9549999999999</c:v>
                </c:pt>
                <c:pt idx="1292">
                  <c:v>2657.299</c:v>
                </c:pt>
                <c:pt idx="1293">
                  <c:v>2659.7179999999998</c:v>
                </c:pt>
                <c:pt idx="1294">
                  <c:v>2649.819</c:v>
                </c:pt>
                <c:pt idx="1295">
                  <c:v>2585.3440000000001</c:v>
                </c:pt>
                <c:pt idx="1296">
                  <c:v>2517.723</c:v>
                </c:pt>
                <c:pt idx="1297">
                  <c:v>2500.7829999999999</c:v>
                </c:pt>
                <c:pt idx="1298">
                  <c:v>2474.826</c:v>
                </c:pt>
                <c:pt idx="1299">
                  <c:v>2358.0320000000002</c:v>
                </c:pt>
                <c:pt idx="1300">
                  <c:v>2262.085</c:v>
                </c:pt>
                <c:pt idx="1301">
                  <c:v>2204.0320000000002</c:v>
                </c:pt>
                <c:pt idx="1302">
                  <c:v>2068.0250000000001</c:v>
                </c:pt>
                <c:pt idx="1303">
                  <c:v>1976.9280000000001</c:v>
                </c:pt>
                <c:pt idx="1304">
                  <c:v>1925.9110000000001</c:v>
                </c:pt>
                <c:pt idx="1305">
                  <c:v>1770.4849999999999</c:v>
                </c:pt>
                <c:pt idx="1306">
                  <c:v>1540.107</c:v>
                </c:pt>
                <c:pt idx="1307">
                  <c:v>1353.88</c:v>
                </c:pt>
                <c:pt idx="1308">
                  <c:v>1246.664</c:v>
                </c:pt>
                <c:pt idx="1309">
                  <c:v>1193.4380000000001</c:v>
                </c:pt>
                <c:pt idx="1310">
                  <c:v>1129.4680000000001</c:v>
                </c:pt>
                <c:pt idx="1311">
                  <c:v>1081.8109999999999</c:v>
                </c:pt>
                <c:pt idx="1312">
                  <c:v>1182.905</c:v>
                </c:pt>
                <c:pt idx="1313">
                  <c:v>1332.682</c:v>
                </c:pt>
                <c:pt idx="1314">
                  <c:v>1500.86</c:v>
                </c:pt>
                <c:pt idx="1315">
                  <c:v>1659.877</c:v>
                </c:pt>
                <c:pt idx="1316">
                  <c:v>1740.4739999999999</c:v>
                </c:pt>
                <c:pt idx="1317">
                  <c:v>1780.73</c:v>
                </c:pt>
                <c:pt idx="1318">
                  <c:v>1778.2180000000001</c:v>
                </c:pt>
                <c:pt idx="1319">
                  <c:v>1692.9590000000001</c:v>
                </c:pt>
                <c:pt idx="1320">
                  <c:v>1577.0650000000001</c:v>
                </c:pt>
                <c:pt idx="1321">
                  <c:v>1474.6759999999999</c:v>
                </c:pt>
                <c:pt idx="1322">
                  <c:v>1361.0309999999999</c:v>
                </c:pt>
                <c:pt idx="1323">
                  <c:v>1239.5319999999999</c:v>
                </c:pt>
                <c:pt idx="1324">
                  <c:v>1161.8510000000001</c:v>
                </c:pt>
                <c:pt idx="1325">
                  <c:v>1144.2929999999999</c:v>
                </c:pt>
                <c:pt idx="1326">
                  <c:v>1102.528</c:v>
                </c:pt>
                <c:pt idx="1327">
                  <c:v>1056.585</c:v>
                </c:pt>
                <c:pt idx="1328">
                  <c:v>1200.57</c:v>
                </c:pt>
                <c:pt idx="1329">
                  <c:v>1182.894</c:v>
                </c:pt>
                <c:pt idx="1330">
                  <c:v>1189.9939999999999</c:v>
                </c:pt>
                <c:pt idx="1331">
                  <c:v>1500.9369999999999</c:v>
                </c:pt>
                <c:pt idx="1332">
                  <c:v>1959.37</c:v>
                </c:pt>
                <c:pt idx="1333">
                  <c:v>2241.2199999999998</c:v>
                </c:pt>
                <c:pt idx="1334">
                  <c:v>2281.1689999999999</c:v>
                </c:pt>
                <c:pt idx="1335">
                  <c:v>2246.3879999999999</c:v>
                </c:pt>
                <c:pt idx="1336">
                  <c:v>2155.6790000000001</c:v>
                </c:pt>
                <c:pt idx="1337">
                  <c:v>1913.0429999999999</c:v>
                </c:pt>
                <c:pt idx="1338">
                  <c:v>1614.51</c:v>
                </c:pt>
                <c:pt idx="1339">
                  <c:v>1334.6980000000001</c:v>
                </c:pt>
                <c:pt idx="1340">
                  <c:v>1108.1179999999999</c:v>
                </c:pt>
                <c:pt idx="1341">
                  <c:v>784.45899999999995</c:v>
                </c:pt>
                <c:pt idx="1342">
                  <c:v>492.08600000000001</c:v>
                </c:pt>
                <c:pt idx="1343">
                  <c:v>322.87299999999999</c:v>
                </c:pt>
                <c:pt idx="1344">
                  <c:v>224.82900000000001</c:v>
                </c:pt>
                <c:pt idx="1345">
                  <c:v>190.77199999999999</c:v>
                </c:pt>
                <c:pt idx="1346">
                  <c:v>196.53700000000001</c:v>
                </c:pt>
                <c:pt idx="1347">
                  <c:v>279.149</c:v>
                </c:pt>
                <c:pt idx="1348">
                  <c:v>346.553</c:v>
                </c:pt>
                <c:pt idx="1349">
                  <c:v>470.863</c:v>
                </c:pt>
                <c:pt idx="1350">
                  <c:v>629.01199999999994</c:v>
                </c:pt>
                <c:pt idx="1351">
                  <c:v>563.20299999999997</c:v>
                </c:pt>
                <c:pt idx="1352">
                  <c:v>495.93099999999998</c:v>
                </c:pt>
                <c:pt idx="1353">
                  <c:v>485.34100000000001</c:v>
                </c:pt>
                <c:pt idx="1354">
                  <c:v>526.02599999999995</c:v>
                </c:pt>
                <c:pt idx="1355">
                  <c:v>577.28099999999995</c:v>
                </c:pt>
                <c:pt idx="1356">
                  <c:v>643.28700000000003</c:v>
                </c:pt>
                <c:pt idx="1357">
                  <c:v>715.68</c:v>
                </c:pt>
                <c:pt idx="1358">
                  <c:v>801.197</c:v>
                </c:pt>
                <c:pt idx="1359">
                  <c:v>950.29700000000003</c:v>
                </c:pt>
                <c:pt idx="1360">
                  <c:v>1108.953</c:v>
                </c:pt>
                <c:pt idx="1361">
                  <c:v>1178.7670000000001</c:v>
                </c:pt>
                <c:pt idx="1362">
                  <c:v>1251.1220000000001</c:v>
                </c:pt>
                <c:pt idx="1363">
                  <c:v>1346.7339999999999</c:v>
                </c:pt>
                <c:pt idx="1364">
                  <c:v>1330.1320000000001</c:v>
                </c:pt>
                <c:pt idx="1365">
                  <c:v>1217.6869999999999</c:v>
                </c:pt>
                <c:pt idx="1366">
                  <c:v>1095.5550000000001</c:v>
                </c:pt>
                <c:pt idx="1367">
                  <c:v>973.26300000000003</c:v>
                </c:pt>
                <c:pt idx="1368">
                  <c:v>736.94299999999998</c:v>
                </c:pt>
                <c:pt idx="1369">
                  <c:v>527.83600000000001</c:v>
                </c:pt>
                <c:pt idx="1370">
                  <c:v>313.93700000000001</c:v>
                </c:pt>
                <c:pt idx="1371">
                  <c:v>238.46700000000001</c:v>
                </c:pt>
                <c:pt idx="1372">
                  <c:v>253.33199999999999</c:v>
                </c:pt>
                <c:pt idx="1373">
                  <c:v>312.96800000000002</c:v>
                </c:pt>
                <c:pt idx="1374">
                  <c:v>427.666</c:v>
                </c:pt>
                <c:pt idx="1375">
                  <c:v>447.05500000000001</c:v>
                </c:pt>
                <c:pt idx="1376">
                  <c:v>527.52599999999995</c:v>
                </c:pt>
                <c:pt idx="1377">
                  <c:v>507.10399999999998</c:v>
                </c:pt>
                <c:pt idx="1378">
                  <c:v>434.27600000000001</c:v>
                </c:pt>
                <c:pt idx="1379">
                  <c:v>385.995</c:v>
                </c:pt>
                <c:pt idx="1380">
                  <c:v>361.62099999999998</c:v>
                </c:pt>
                <c:pt idx="1381">
                  <c:v>358.18400000000003</c:v>
                </c:pt>
                <c:pt idx="1382">
                  <c:v>323.59300000000002</c:v>
                </c:pt>
                <c:pt idx="1383">
                  <c:v>263.24400000000003</c:v>
                </c:pt>
                <c:pt idx="1384">
                  <c:v>223.10900000000001</c:v>
                </c:pt>
                <c:pt idx="1385">
                  <c:v>227.23699999999999</c:v>
                </c:pt>
                <c:pt idx="1386">
                  <c:v>326.83499999999998</c:v>
                </c:pt>
                <c:pt idx="1387">
                  <c:v>388.16199999999998</c:v>
                </c:pt>
                <c:pt idx="1388">
                  <c:v>356.75</c:v>
                </c:pt>
                <c:pt idx="1389">
                  <c:v>267.48200000000003</c:v>
                </c:pt>
                <c:pt idx="1390">
                  <c:v>251.89599999999999</c:v>
                </c:pt>
                <c:pt idx="1391">
                  <c:v>364.28199999999998</c:v>
                </c:pt>
                <c:pt idx="1392">
                  <c:v>589.88499999999999</c:v>
                </c:pt>
                <c:pt idx="1393">
                  <c:v>840.19799999999998</c:v>
                </c:pt>
                <c:pt idx="1394">
                  <c:v>1041.8</c:v>
                </c:pt>
                <c:pt idx="1395">
                  <c:v>1095.5989999999999</c:v>
                </c:pt>
                <c:pt idx="1396">
                  <c:v>1151.25</c:v>
                </c:pt>
                <c:pt idx="1397">
                  <c:v>1314.4259999999999</c:v>
                </c:pt>
                <c:pt idx="1398">
                  <c:v>1374.296</c:v>
                </c:pt>
                <c:pt idx="1399">
                  <c:v>1081.8399999999999</c:v>
                </c:pt>
                <c:pt idx="1400">
                  <c:v>758.44100000000003</c:v>
                </c:pt>
                <c:pt idx="1401">
                  <c:v>949.38099999999997</c:v>
                </c:pt>
                <c:pt idx="1402">
                  <c:v>1003.33</c:v>
                </c:pt>
                <c:pt idx="1403">
                  <c:v>981.55100000000004</c:v>
                </c:pt>
                <c:pt idx="1404">
                  <c:v>904.97500000000002</c:v>
                </c:pt>
                <c:pt idx="1405">
                  <c:v>805.92100000000005</c:v>
                </c:pt>
                <c:pt idx="1406">
                  <c:v>715.95500000000004</c:v>
                </c:pt>
                <c:pt idx="1407">
                  <c:v>796.76300000000003</c:v>
                </c:pt>
                <c:pt idx="1408">
                  <c:v>1156.152</c:v>
                </c:pt>
                <c:pt idx="1409">
                  <c:v>1564.559</c:v>
                </c:pt>
                <c:pt idx="1410">
                  <c:v>1770.4880000000001</c:v>
                </c:pt>
                <c:pt idx="1411">
                  <c:v>1732.912</c:v>
                </c:pt>
                <c:pt idx="1412">
                  <c:v>1584.86</c:v>
                </c:pt>
                <c:pt idx="1413">
                  <c:v>1366.58</c:v>
                </c:pt>
                <c:pt idx="1414">
                  <c:v>1175.8620000000001</c:v>
                </c:pt>
                <c:pt idx="1415">
                  <c:v>1054.4090000000001</c:v>
                </c:pt>
                <c:pt idx="1416">
                  <c:v>1081.7249999999999</c:v>
                </c:pt>
                <c:pt idx="1417">
                  <c:v>1204.8019999999999</c:v>
                </c:pt>
                <c:pt idx="1418">
                  <c:v>1239.5139999999999</c:v>
                </c:pt>
                <c:pt idx="1419">
                  <c:v>1225.308</c:v>
                </c:pt>
                <c:pt idx="1420">
                  <c:v>1175.902</c:v>
                </c:pt>
                <c:pt idx="1421">
                  <c:v>1061.9179999999999</c:v>
                </c:pt>
                <c:pt idx="1422">
                  <c:v>811.83799999999997</c:v>
                </c:pt>
                <c:pt idx="1423">
                  <c:v>550.84400000000005</c:v>
                </c:pt>
                <c:pt idx="1424">
                  <c:v>595.67499999999995</c:v>
                </c:pt>
                <c:pt idx="1425">
                  <c:v>518.851</c:v>
                </c:pt>
                <c:pt idx="1426">
                  <c:v>365.58199999999999</c:v>
                </c:pt>
                <c:pt idx="1427">
                  <c:v>226.44399999999999</c:v>
                </c:pt>
                <c:pt idx="1428">
                  <c:v>154.13399999999999</c:v>
                </c:pt>
                <c:pt idx="1429">
                  <c:v>132.22900000000001</c:v>
                </c:pt>
                <c:pt idx="1430">
                  <c:v>138.035</c:v>
                </c:pt>
                <c:pt idx="1431">
                  <c:v>118.452</c:v>
                </c:pt>
                <c:pt idx="1432">
                  <c:v>97.305000000000007</c:v>
                </c:pt>
                <c:pt idx="1433">
                  <c:v>84.284000000000006</c:v>
                </c:pt>
                <c:pt idx="1434">
                  <c:v>71.584999999999994</c:v>
                </c:pt>
                <c:pt idx="1435">
                  <c:v>64.512</c:v>
                </c:pt>
                <c:pt idx="1436">
                  <c:v>115.869</c:v>
                </c:pt>
                <c:pt idx="1437">
                  <c:v>295.33600000000001</c:v>
                </c:pt>
                <c:pt idx="1438">
                  <c:v>587.69799999999998</c:v>
                </c:pt>
                <c:pt idx="1439">
                  <c:v>1025.529</c:v>
                </c:pt>
                <c:pt idx="1440">
                  <c:v>1314.4749999999999</c:v>
                </c:pt>
                <c:pt idx="1441">
                  <c:v>1225.3620000000001</c:v>
                </c:pt>
                <c:pt idx="1442">
                  <c:v>1131.0609999999999</c:v>
                </c:pt>
                <c:pt idx="1443">
                  <c:v>1137.3050000000001</c:v>
                </c:pt>
                <c:pt idx="1444">
                  <c:v>1110.3630000000001</c:v>
                </c:pt>
                <c:pt idx="1445">
                  <c:v>929.87900000000002</c:v>
                </c:pt>
                <c:pt idx="1446">
                  <c:v>598.08500000000004</c:v>
                </c:pt>
                <c:pt idx="1447">
                  <c:v>322.13600000000002</c:v>
                </c:pt>
                <c:pt idx="1448">
                  <c:v>136.928</c:v>
                </c:pt>
                <c:pt idx="1449">
                  <c:v>95.052000000000007</c:v>
                </c:pt>
                <c:pt idx="1450">
                  <c:v>63.173000000000002</c:v>
                </c:pt>
                <c:pt idx="1451">
                  <c:v>38.344999999999999</c:v>
                </c:pt>
                <c:pt idx="1452">
                  <c:v>20.355</c:v>
                </c:pt>
                <c:pt idx="1453">
                  <c:v>11.955</c:v>
                </c:pt>
                <c:pt idx="1454">
                  <c:v>14.972</c:v>
                </c:pt>
                <c:pt idx="1455">
                  <c:v>38.372999999999998</c:v>
                </c:pt>
                <c:pt idx="1456">
                  <c:v>107.67</c:v>
                </c:pt>
                <c:pt idx="1457">
                  <c:v>188.23099999999999</c:v>
                </c:pt>
                <c:pt idx="1458">
                  <c:v>247.38800000000001</c:v>
                </c:pt>
                <c:pt idx="1459">
                  <c:v>290.464</c:v>
                </c:pt>
                <c:pt idx="1460">
                  <c:v>307.73099999999999</c:v>
                </c:pt>
                <c:pt idx="1461">
                  <c:v>290.15800000000002</c:v>
                </c:pt>
                <c:pt idx="1462">
                  <c:v>242.66800000000001</c:v>
                </c:pt>
                <c:pt idx="1463">
                  <c:v>179.02600000000001</c:v>
                </c:pt>
                <c:pt idx="1464">
                  <c:v>154.22</c:v>
                </c:pt>
                <c:pt idx="1465">
                  <c:v>167.75899999999999</c:v>
                </c:pt>
                <c:pt idx="1466">
                  <c:v>185.476</c:v>
                </c:pt>
                <c:pt idx="1467">
                  <c:v>174.334</c:v>
                </c:pt>
                <c:pt idx="1468">
                  <c:v>158.35</c:v>
                </c:pt>
                <c:pt idx="1469">
                  <c:v>246.036</c:v>
                </c:pt>
                <c:pt idx="1470">
                  <c:v>369.31400000000002</c:v>
                </c:pt>
                <c:pt idx="1471">
                  <c:v>326.73200000000003</c:v>
                </c:pt>
                <c:pt idx="1472">
                  <c:v>210.37100000000001</c:v>
                </c:pt>
                <c:pt idx="1473">
                  <c:v>124.017</c:v>
                </c:pt>
                <c:pt idx="1474">
                  <c:v>64.427999999999997</c:v>
                </c:pt>
                <c:pt idx="1475">
                  <c:v>48.920999999999999</c:v>
                </c:pt>
                <c:pt idx="1476">
                  <c:v>69.727000000000004</c:v>
                </c:pt>
                <c:pt idx="1477">
                  <c:v>84.055000000000007</c:v>
                </c:pt>
                <c:pt idx="1478">
                  <c:v>58.981000000000002</c:v>
                </c:pt>
                <c:pt idx="1479">
                  <c:v>33.264000000000003</c:v>
                </c:pt>
                <c:pt idx="1480">
                  <c:v>82.977000000000004</c:v>
                </c:pt>
                <c:pt idx="1481">
                  <c:v>200.94800000000001</c:v>
                </c:pt>
                <c:pt idx="1482">
                  <c:v>344.35899999999998</c:v>
                </c:pt>
                <c:pt idx="1483">
                  <c:v>518.798</c:v>
                </c:pt>
                <c:pt idx="1484">
                  <c:v>668.69600000000003</c:v>
                </c:pt>
                <c:pt idx="1485">
                  <c:v>848.56899999999996</c:v>
                </c:pt>
                <c:pt idx="1486">
                  <c:v>1135.8240000000001</c:v>
                </c:pt>
                <c:pt idx="1487">
                  <c:v>1414.204</c:v>
                </c:pt>
                <c:pt idx="1488">
                  <c:v>1646.14</c:v>
                </c:pt>
                <c:pt idx="1489">
                  <c:v>1756.88</c:v>
                </c:pt>
                <c:pt idx="1490">
                  <c:v>1722.7929999999999</c:v>
                </c:pt>
                <c:pt idx="1491">
                  <c:v>1589.789</c:v>
                </c:pt>
                <c:pt idx="1492">
                  <c:v>1500.856</c:v>
                </c:pt>
                <c:pt idx="1493">
                  <c:v>1452.5250000000001</c:v>
                </c:pt>
                <c:pt idx="1494">
                  <c:v>1167.336</c:v>
                </c:pt>
                <c:pt idx="1495">
                  <c:v>883.22799999999995</c:v>
                </c:pt>
                <c:pt idx="1496">
                  <c:v>978.69899999999996</c:v>
                </c:pt>
                <c:pt idx="1497">
                  <c:v>1050.95</c:v>
                </c:pt>
                <c:pt idx="1498">
                  <c:v>1004.538</c:v>
                </c:pt>
                <c:pt idx="1499">
                  <c:v>1043.5129999999999</c:v>
                </c:pt>
                <c:pt idx="1500">
                  <c:v>1281.9349999999999</c:v>
                </c:pt>
                <c:pt idx="1501">
                  <c:v>1535.212</c:v>
                </c:pt>
                <c:pt idx="1502">
                  <c:v>1596.8620000000001</c:v>
                </c:pt>
                <c:pt idx="1503">
                  <c:v>1630.6949999999999</c:v>
                </c:pt>
                <c:pt idx="1504">
                  <c:v>1726.1030000000001</c:v>
                </c:pt>
                <c:pt idx="1505">
                  <c:v>1847.655</c:v>
                </c:pt>
                <c:pt idx="1506">
                  <c:v>1964.453</c:v>
                </c:pt>
                <c:pt idx="1507">
                  <c:v>2177.59</c:v>
                </c:pt>
                <c:pt idx="1508">
                  <c:v>2325.2890000000002</c:v>
                </c:pt>
                <c:pt idx="1509">
                  <c:v>2276.7420000000002</c:v>
                </c:pt>
                <c:pt idx="1510">
                  <c:v>2149.02</c:v>
                </c:pt>
                <c:pt idx="1511">
                  <c:v>2004.902</c:v>
                </c:pt>
                <c:pt idx="1512">
                  <c:v>1878.432</c:v>
                </c:pt>
                <c:pt idx="1513">
                  <c:v>1887.097</c:v>
                </c:pt>
                <c:pt idx="1514">
                  <c:v>1717.336</c:v>
                </c:pt>
                <c:pt idx="1515">
                  <c:v>1596.7059999999999</c:v>
                </c:pt>
                <c:pt idx="1516">
                  <c:v>1334.232</c:v>
                </c:pt>
                <c:pt idx="1517">
                  <c:v>1237.3399999999999</c:v>
                </c:pt>
                <c:pt idx="1518">
                  <c:v>1155.9739999999999</c:v>
                </c:pt>
                <c:pt idx="1519">
                  <c:v>1103.4110000000001</c:v>
                </c:pt>
                <c:pt idx="1520">
                  <c:v>1121.847</c:v>
                </c:pt>
                <c:pt idx="1521">
                  <c:v>1087.403</c:v>
                </c:pt>
                <c:pt idx="1522">
                  <c:v>1071.319</c:v>
                </c:pt>
                <c:pt idx="1523">
                  <c:v>992.12699999999995</c:v>
                </c:pt>
                <c:pt idx="1524">
                  <c:v>948.86699999999996</c:v>
                </c:pt>
                <c:pt idx="1525">
                  <c:v>906.46400000000006</c:v>
                </c:pt>
                <c:pt idx="1526">
                  <c:v>846.61900000000003</c:v>
                </c:pt>
                <c:pt idx="1527">
                  <c:v>639.02099999999996</c:v>
                </c:pt>
                <c:pt idx="1528">
                  <c:v>434.34500000000003</c:v>
                </c:pt>
                <c:pt idx="1529">
                  <c:v>423.40800000000002</c:v>
                </c:pt>
                <c:pt idx="1530">
                  <c:v>715.798</c:v>
                </c:pt>
                <c:pt idx="1531">
                  <c:v>1130.3989999999999</c:v>
                </c:pt>
                <c:pt idx="1532">
                  <c:v>1361.0409999999999</c:v>
                </c:pt>
                <c:pt idx="1533">
                  <c:v>1498.2629999999999</c:v>
                </c:pt>
                <c:pt idx="1534">
                  <c:v>1515.1179999999999</c:v>
                </c:pt>
                <c:pt idx="1535">
                  <c:v>1418.4559999999999</c:v>
                </c:pt>
                <c:pt idx="1536">
                  <c:v>1347.5239999999999</c:v>
                </c:pt>
                <c:pt idx="1537">
                  <c:v>1313.096</c:v>
                </c:pt>
                <c:pt idx="1538">
                  <c:v>1200.1099999999999</c:v>
                </c:pt>
                <c:pt idx="1539">
                  <c:v>1040.5909999999999</c:v>
                </c:pt>
                <c:pt idx="1540">
                  <c:v>956.66800000000001</c:v>
                </c:pt>
                <c:pt idx="1541">
                  <c:v>920.47</c:v>
                </c:pt>
                <c:pt idx="1542">
                  <c:v>693.26199999999994</c:v>
                </c:pt>
                <c:pt idx="1543">
                  <c:v>351.88900000000001</c:v>
                </c:pt>
                <c:pt idx="1544">
                  <c:v>304.17500000000001</c:v>
                </c:pt>
                <c:pt idx="1545">
                  <c:v>254.44200000000001</c:v>
                </c:pt>
                <c:pt idx="1546">
                  <c:v>223.00700000000001</c:v>
                </c:pt>
                <c:pt idx="1547">
                  <c:v>302.88200000000001</c:v>
                </c:pt>
                <c:pt idx="1548">
                  <c:v>471.017</c:v>
                </c:pt>
                <c:pt idx="1549">
                  <c:v>649.29499999999996</c:v>
                </c:pt>
                <c:pt idx="1550">
                  <c:v>775.351</c:v>
                </c:pt>
                <c:pt idx="1551">
                  <c:v>846.54499999999996</c:v>
                </c:pt>
                <c:pt idx="1552">
                  <c:v>959.83199999999999</c:v>
                </c:pt>
                <c:pt idx="1553">
                  <c:v>954.44100000000003</c:v>
                </c:pt>
                <c:pt idx="1554">
                  <c:v>845.83699999999999</c:v>
                </c:pt>
                <c:pt idx="1555">
                  <c:v>695.15</c:v>
                </c:pt>
                <c:pt idx="1556">
                  <c:v>577.15800000000002</c:v>
                </c:pt>
                <c:pt idx="1557">
                  <c:v>480.25799999999998</c:v>
                </c:pt>
                <c:pt idx="1558">
                  <c:v>416.46100000000001</c:v>
                </c:pt>
                <c:pt idx="1559">
                  <c:v>387.44600000000003</c:v>
                </c:pt>
                <c:pt idx="1560">
                  <c:v>354.83300000000003</c:v>
                </c:pt>
                <c:pt idx="1561">
                  <c:v>294.05200000000002</c:v>
                </c:pt>
                <c:pt idx="1562">
                  <c:v>236.27</c:v>
                </c:pt>
                <c:pt idx="1563">
                  <c:v>275.55599999999998</c:v>
                </c:pt>
                <c:pt idx="1564">
                  <c:v>453.09</c:v>
                </c:pt>
                <c:pt idx="1565">
                  <c:v>770.49900000000002</c:v>
                </c:pt>
                <c:pt idx="1566">
                  <c:v>1107.6379999999999</c:v>
                </c:pt>
                <c:pt idx="1567">
                  <c:v>1162.3699999999999</c:v>
                </c:pt>
                <c:pt idx="1568">
                  <c:v>1151.8969999999999</c:v>
                </c:pt>
                <c:pt idx="1569">
                  <c:v>1493.6790000000001</c:v>
                </c:pt>
                <c:pt idx="1570">
                  <c:v>1674.5070000000001</c:v>
                </c:pt>
                <c:pt idx="1571">
                  <c:v>1641.0219999999999</c:v>
                </c:pt>
                <c:pt idx="1572">
                  <c:v>1508.002</c:v>
                </c:pt>
                <c:pt idx="1573">
                  <c:v>1331.7950000000001</c:v>
                </c:pt>
                <c:pt idx="1574">
                  <c:v>1189.944</c:v>
                </c:pt>
                <c:pt idx="1575">
                  <c:v>1102.491</c:v>
                </c:pt>
                <c:pt idx="1576">
                  <c:v>1081.8230000000001</c:v>
                </c:pt>
                <c:pt idx="1577">
                  <c:v>1033.8209999999999</c:v>
                </c:pt>
                <c:pt idx="1578">
                  <c:v>1016.83</c:v>
                </c:pt>
                <c:pt idx="1579">
                  <c:v>913.95100000000002</c:v>
                </c:pt>
                <c:pt idx="1580">
                  <c:v>907.51199999999994</c:v>
                </c:pt>
                <c:pt idx="1581">
                  <c:v>898.90800000000002</c:v>
                </c:pt>
                <c:pt idx="1582">
                  <c:v>818.36599999999999</c:v>
                </c:pt>
                <c:pt idx="1583">
                  <c:v>639.04</c:v>
                </c:pt>
                <c:pt idx="1584">
                  <c:v>438.75700000000001</c:v>
                </c:pt>
                <c:pt idx="1585">
                  <c:v>289.18299999999999</c:v>
                </c:pt>
                <c:pt idx="1586">
                  <c:v>207.261</c:v>
                </c:pt>
                <c:pt idx="1587">
                  <c:v>372.19600000000003</c:v>
                </c:pt>
                <c:pt idx="1588">
                  <c:v>601.077</c:v>
                </c:pt>
                <c:pt idx="1589">
                  <c:v>662.66700000000003</c:v>
                </c:pt>
                <c:pt idx="1590">
                  <c:v>443.315</c:v>
                </c:pt>
                <c:pt idx="1591">
                  <c:v>387.68200000000002</c:v>
                </c:pt>
                <c:pt idx="1592">
                  <c:v>531.05799999999999</c:v>
                </c:pt>
                <c:pt idx="1593">
                  <c:v>688.69100000000003</c:v>
                </c:pt>
                <c:pt idx="1594">
                  <c:v>655.87</c:v>
                </c:pt>
                <c:pt idx="1595">
                  <c:v>484.63499999999999</c:v>
                </c:pt>
                <c:pt idx="1596">
                  <c:v>413.49299999999999</c:v>
                </c:pt>
                <c:pt idx="1597">
                  <c:v>370.29399999999998</c:v>
                </c:pt>
                <c:pt idx="1598">
                  <c:v>347.30099999999999</c:v>
                </c:pt>
                <c:pt idx="1599">
                  <c:v>368.517</c:v>
                </c:pt>
                <c:pt idx="1600">
                  <c:v>454.65899999999999</c:v>
                </c:pt>
                <c:pt idx="1601">
                  <c:v>517.25900000000001</c:v>
                </c:pt>
                <c:pt idx="1602">
                  <c:v>513.89</c:v>
                </c:pt>
                <c:pt idx="1603">
                  <c:v>544.51599999999996</c:v>
                </c:pt>
                <c:pt idx="1604">
                  <c:v>587.28800000000001</c:v>
                </c:pt>
                <c:pt idx="1605">
                  <c:v>636.66399999999999</c:v>
                </c:pt>
                <c:pt idx="1606">
                  <c:v>730.36800000000005</c:v>
                </c:pt>
                <c:pt idx="1607">
                  <c:v>911.39700000000005</c:v>
                </c:pt>
                <c:pt idx="1608">
                  <c:v>1035.8119999999999</c:v>
                </c:pt>
                <c:pt idx="1609">
                  <c:v>1057.7329999999999</c:v>
                </c:pt>
                <c:pt idx="1610">
                  <c:v>1041.3040000000001</c:v>
                </c:pt>
                <c:pt idx="1611">
                  <c:v>1059.114</c:v>
                </c:pt>
                <c:pt idx="1612">
                  <c:v>1088.662</c:v>
                </c:pt>
                <c:pt idx="1613">
                  <c:v>1119.8409999999999</c:v>
                </c:pt>
                <c:pt idx="1614">
                  <c:v>981.28700000000003</c:v>
                </c:pt>
                <c:pt idx="1615">
                  <c:v>668.93399999999997</c:v>
                </c:pt>
                <c:pt idx="1616">
                  <c:v>748.23699999999997</c:v>
                </c:pt>
                <c:pt idx="1617">
                  <c:v>757.18399999999997</c:v>
                </c:pt>
                <c:pt idx="1618">
                  <c:v>669.73699999999997</c:v>
                </c:pt>
                <c:pt idx="1619">
                  <c:v>595.63599999999997</c:v>
                </c:pt>
                <c:pt idx="1620">
                  <c:v>523.12599999999998</c:v>
                </c:pt>
                <c:pt idx="1621">
                  <c:v>450.06200000000001</c:v>
                </c:pt>
                <c:pt idx="1622">
                  <c:v>402.10399999999998</c:v>
                </c:pt>
                <c:pt idx="1623">
                  <c:v>454.64400000000001</c:v>
                </c:pt>
                <c:pt idx="1624">
                  <c:v>736.41300000000001</c:v>
                </c:pt>
                <c:pt idx="1625">
                  <c:v>1056.249</c:v>
                </c:pt>
                <c:pt idx="1626">
                  <c:v>1246.692</c:v>
                </c:pt>
                <c:pt idx="1627">
                  <c:v>1324.9960000000001</c:v>
                </c:pt>
                <c:pt idx="1628">
                  <c:v>1416.838</c:v>
                </c:pt>
                <c:pt idx="1629">
                  <c:v>1298.26</c:v>
                </c:pt>
                <c:pt idx="1630">
                  <c:v>1144.258</c:v>
                </c:pt>
                <c:pt idx="1631">
                  <c:v>1058.7190000000001</c:v>
                </c:pt>
                <c:pt idx="1632">
                  <c:v>956.61</c:v>
                </c:pt>
                <c:pt idx="1633">
                  <c:v>806.01400000000001</c:v>
                </c:pt>
                <c:pt idx="1634">
                  <c:v>693.64800000000002</c:v>
                </c:pt>
                <c:pt idx="1635">
                  <c:v>773.25</c:v>
                </c:pt>
                <c:pt idx="1636">
                  <c:v>875.17700000000002</c:v>
                </c:pt>
                <c:pt idx="1637">
                  <c:v>974.98800000000006</c:v>
                </c:pt>
                <c:pt idx="1638">
                  <c:v>956.63599999999997</c:v>
                </c:pt>
                <c:pt idx="1639">
                  <c:v>1067.462</c:v>
                </c:pt>
                <c:pt idx="1640">
                  <c:v>1112.9690000000001</c:v>
                </c:pt>
                <c:pt idx="1641">
                  <c:v>1081.7739999999999</c:v>
                </c:pt>
                <c:pt idx="1642">
                  <c:v>1113.154</c:v>
                </c:pt>
                <c:pt idx="1643">
                  <c:v>1179.2929999999999</c:v>
                </c:pt>
                <c:pt idx="1644">
                  <c:v>1321.6369999999999</c:v>
                </c:pt>
                <c:pt idx="1645">
                  <c:v>1582.71</c:v>
                </c:pt>
                <c:pt idx="1646">
                  <c:v>1804.877</c:v>
                </c:pt>
                <c:pt idx="1647">
                  <c:v>1972.067</c:v>
                </c:pt>
                <c:pt idx="1648">
                  <c:v>2156.5059999999999</c:v>
                </c:pt>
                <c:pt idx="1649">
                  <c:v>2141.866</c:v>
                </c:pt>
                <c:pt idx="1650">
                  <c:v>1922.6310000000001</c:v>
                </c:pt>
                <c:pt idx="1651">
                  <c:v>1721.3989999999999</c:v>
                </c:pt>
                <c:pt idx="1652">
                  <c:v>1547.367</c:v>
                </c:pt>
                <c:pt idx="1653">
                  <c:v>1467.443</c:v>
                </c:pt>
                <c:pt idx="1654">
                  <c:v>1785.442</c:v>
                </c:pt>
                <c:pt idx="1655">
                  <c:v>1732.923</c:v>
                </c:pt>
                <c:pt idx="1656">
                  <c:v>1458.12</c:v>
                </c:pt>
                <c:pt idx="1657">
                  <c:v>1077.002</c:v>
                </c:pt>
                <c:pt idx="1658">
                  <c:v>875.21400000000006</c:v>
                </c:pt>
                <c:pt idx="1659">
                  <c:v>883.53099999999995</c:v>
                </c:pt>
                <c:pt idx="1660">
                  <c:v>962.17399999999998</c:v>
                </c:pt>
                <c:pt idx="1661">
                  <c:v>1070.893</c:v>
                </c:pt>
                <c:pt idx="1662">
                  <c:v>1010.122</c:v>
                </c:pt>
                <c:pt idx="1663">
                  <c:v>821.22500000000002</c:v>
                </c:pt>
                <c:pt idx="1664">
                  <c:v>1050.92</c:v>
                </c:pt>
                <c:pt idx="1665">
                  <c:v>1449.585</c:v>
                </c:pt>
                <c:pt idx="1666">
                  <c:v>1617.3579999999999</c:v>
                </c:pt>
                <c:pt idx="1667">
                  <c:v>1578.3789999999999</c:v>
                </c:pt>
                <c:pt idx="1668">
                  <c:v>1443.1310000000001</c:v>
                </c:pt>
                <c:pt idx="1669">
                  <c:v>1287.7349999999999</c:v>
                </c:pt>
                <c:pt idx="1670">
                  <c:v>1088.7180000000001</c:v>
                </c:pt>
                <c:pt idx="1671">
                  <c:v>792.04499999999996</c:v>
                </c:pt>
                <c:pt idx="1672">
                  <c:v>1095.652</c:v>
                </c:pt>
                <c:pt idx="1673">
                  <c:v>1536.4849999999999</c:v>
                </c:pt>
                <c:pt idx="1674">
                  <c:v>1914.2829999999999</c:v>
                </c:pt>
                <c:pt idx="1675">
                  <c:v>2641.5680000000002</c:v>
                </c:pt>
                <c:pt idx="1676">
                  <c:v>2824.6779999999999</c:v>
                </c:pt>
                <c:pt idx="1677">
                  <c:v>2505.8679999999999</c:v>
                </c:pt>
                <c:pt idx="1678">
                  <c:v>2401.0839999999998</c:v>
                </c:pt>
                <c:pt idx="1679">
                  <c:v>2555.7350000000001</c:v>
                </c:pt>
                <c:pt idx="1680">
                  <c:v>2491.9119999999998</c:v>
                </c:pt>
                <c:pt idx="1681">
                  <c:v>2262.4899999999998</c:v>
                </c:pt>
                <c:pt idx="1682">
                  <c:v>2081.27</c:v>
                </c:pt>
                <c:pt idx="1683">
                  <c:v>1956.414</c:v>
                </c:pt>
                <c:pt idx="1684">
                  <c:v>1809.1410000000001</c:v>
                </c:pt>
                <c:pt idx="1685">
                  <c:v>1664.098</c:v>
                </c:pt>
                <c:pt idx="1686">
                  <c:v>1465.84</c:v>
                </c:pt>
                <c:pt idx="1687">
                  <c:v>1696.223</c:v>
                </c:pt>
                <c:pt idx="1688">
                  <c:v>1980.63</c:v>
                </c:pt>
                <c:pt idx="1689">
                  <c:v>2030.6679999999999</c:v>
                </c:pt>
                <c:pt idx="1690">
                  <c:v>1951.3150000000001</c:v>
                </c:pt>
                <c:pt idx="1691">
                  <c:v>1766.2349999999999</c:v>
                </c:pt>
                <c:pt idx="1692">
                  <c:v>1568.3710000000001</c:v>
                </c:pt>
                <c:pt idx="1693">
                  <c:v>1372.42</c:v>
                </c:pt>
                <c:pt idx="1694">
                  <c:v>1153.4490000000001</c:v>
                </c:pt>
                <c:pt idx="1695">
                  <c:v>872.11800000000005</c:v>
                </c:pt>
                <c:pt idx="1696">
                  <c:v>557.01199999999994</c:v>
                </c:pt>
                <c:pt idx="1697">
                  <c:v>262.30500000000001</c:v>
                </c:pt>
                <c:pt idx="1698">
                  <c:v>90.953000000000003</c:v>
                </c:pt>
                <c:pt idx="1699">
                  <c:v>35.488</c:v>
                </c:pt>
                <c:pt idx="1700">
                  <c:v>30.966000000000001</c:v>
                </c:pt>
                <c:pt idx="1701">
                  <c:v>43.359000000000002</c:v>
                </c:pt>
                <c:pt idx="1702">
                  <c:v>88.667000000000002</c:v>
                </c:pt>
                <c:pt idx="1703">
                  <c:v>166.70400000000001</c:v>
                </c:pt>
                <c:pt idx="1704">
                  <c:v>254.523</c:v>
                </c:pt>
                <c:pt idx="1705">
                  <c:v>321.471</c:v>
                </c:pt>
                <c:pt idx="1706">
                  <c:v>388.93599999999998</c:v>
                </c:pt>
                <c:pt idx="1707">
                  <c:v>434.32100000000003</c:v>
                </c:pt>
                <c:pt idx="1708">
                  <c:v>494.70600000000002</c:v>
                </c:pt>
                <c:pt idx="1709">
                  <c:v>553.96699999999998</c:v>
                </c:pt>
                <c:pt idx="1710">
                  <c:v>487.25</c:v>
                </c:pt>
                <c:pt idx="1711">
                  <c:v>298.70100000000002</c:v>
                </c:pt>
                <c:pt idx="1712">
                  <c:v>301.01600000000002</c:v>
                </c:pt>
                <c:pt idx="1713">
                  <c:v>282.36799999999999</c:v>
                </c:pt>
                <c:pt idx="1714">
                  <c:v>238.14599999999999</c:v>
                </c:pt>
                <c:pt idx="1715">
                  <c:v>204.1</c:v>
                </c:pt>
                <c:pt idx="1716">
                  <c:v>253.04400000000001</c:v>
                </c:pt>
                <c:pt idx="1717">
                  <c:v>388.89800000000002</c:v>
                </c:pt>
                <c:pt idx="1718">
                  <c:v>541.31200000000001</c:v>
                </c:pt>
                <c:pt idx="1719">
                  <c:v>669.68700000000001</c:v>
                </c:pt>
                <c:pt idx="1720">
                  <c:v>743.66099999999994</c:v>
                </c:pt>
                <c:pt idx="1721">
                  <c:v>747.67600000000004</c:v>
                </c:pt>
                <c:pt idx="1722">
                  <c:v>691.94</c:v>
                </c:pt>
                <c:pt idx="1723">
                  <c:v>577.27499999999998</c:v>
                </c:pt>
                <c:pt idx="1724">
                  <c:v>443.18099999999998</c:v>
                </c:pt>
                <c:pt idx="1725">
                  <c:v>295.80900000000003</c:v>
                </c:pt>
                <c:pt idx="1726">
                  <c:v>251.18299999999999</c:v>
                </c:pt>
                <c:pt idx="1727">
                  <c:v>385.95</c:v>
                </c:pt>
                <c:pt idx="1728">
                  <c:v>1038.5409999999999</c:v>
                </c:pt>
                <c:pt idx="1729">
                  <c:v>1201.9480000000001</c:v>
                </c:pt>
                <c:pt idx="1730">
                  <c:v>956.23800000000006</c:v>
                </c:pt>
                <c:pt idx="1731">
                  <c:v>847.745</c:v>
                </c:pt>
                <c:pt idx="1732">
                  <c:v>931.33199999999999</c:v>
                </c:pt>
                <c:pt idx="1733">
                  <c:v>1033.789</c:v>
                </c:pt>
                <c:pt idx="1734">
                  <c:v>935.88</c:v>
                </c:pt>
                <c:pt idx="1735">
                  <c:v>915.56899999999996</c:v>
                </c:pt>
                <c:pt idx="1736">
                  <c:v>891.87800000000004</c:v>
                </c:pt>
                <c:pt idx="1737">
                  <c:v>726.61699999999996</c:v>
                </c:pt>
                <c:pt idx="1738">
                  <c:v>553.79899999999998</c:v>
                </c:pt>
                <c:pt idx="1739">
                  <c:v>368.52300000000002</c:v>
                </c:pt>
                <c:pt idx="1740">
                  <c:v>221.63800000000001</c:v>
                </c:pt>
                <c:pt idx="1741">
                  <c:v>138.59800000000001</c:v>
                </c:pt>
                <c:pt idx="1742">
                  <c:v>93.844999999999999</c:v>
                </c:pt>
                <c:pt idx="1743">
                  <c:v>32.384</c:v>
                </c:pt>
                <c:pt idx="1744">
                  <c:v>22.268000000000001</c:v>
                </c:pt>
                <c:pt idx="1745">
                  <c:v>116.908</c:v>
                </c:pt>
                <c:pt idx="1746">
                  <c:v>299.86799999999999</c:v>
                </c:pt>
                <c:pt idx="1747">
                  <c:v>595.56700000000001</c:v>
                </c:pt>
                <c:pt idx="1748">
                  <c:v>931.15700000000004</c:v>
                </c:pt>
                <c:pt idx="1749">
                  <c:v>1225.3579999999999</c:v>
                </c:pt>
                <c:pt idx="1750">
                  <c:v>1336.732</c:v>
                </c:pt>
                <c:pt idx="1751">
                  <c:v>1314.4680000000001</c:v>
                </c:pt>
                <c:pt idx="1752">
                  <c:v>1388.933</c:v>
                </c:pt>
                <c:pt idx="1753">
                  <c:v>1672.248</c:v>
                </c:pt>
                <c:pt idx="1754">
                  <c:v>1840.405</c:v>
                </c:pt>
                <c:pt idx="1755">
                  <c:v>1922.6590000000001</c:v>
                </c:pt>
                <c:pt idx="1756">
                  <c:v>1862.154</c:v>
                </c:pt>
                <c:pt idx="1757">
                  <c:v>1687.086</c:v>
                </c:pt>
                <c:pt idx="1758">
                  <c:v>1346.72</c:v>
                </c:pt>
                <c:pt idx="1759">
                  <c:v>1132.482</c:v>
                </c:pt>
                <c:pt idx="1760">
                  <c:v>1137.335</c:v>
                </c:pt>
                <c:pt idx="1761">
                  <c:v>1240.683</c:v>
                </c:pt>
                <c:pt idx="1762">
                  <c:v>1109.848</c:v>
                </c:pt>
                <c:pt idx="1763">
                  <c:v>910.00199999999995</c:v>
                </c:pt>
                <c:pt idx="1764">
                  <c:v>804.35299999999995</c:v>
                </c:pt>
                <c:pt idx="1765">
                  <c:v>669.79399999999998</c:v>
                </c:pt>
                <c:pt idx="1766">
                  <c:v>497.12400000000002</c:v>
                </c:pt>
                <c:pt idx="1767">
                  <c:v>256.346</c:v>
                </c:pt>
                <c:pt idx="1768">
                  <c:v>136.422</c:v>
                </c:pt>
                <c:pt idx="1769">
                  <c:v>268.91300000000001</c:v>
                </c:pt>
                <c:pt idx="1770">
                  <c:v>597.04499999999996</c:v>
                </c:pt>
                <c:pt idx="1771">
                  <c:v>1023.896</c:v>
                </c:pt>
                <c:pt idx="1772">
                  <c:v>1462.5840000000001</c:v>
                </c:pt>
                <c:pt idx="1773">
                  <c:v>1703.1420000000001</c:v>
                </c:pt>
                <c:pt idx="1774">
                  <c:v>1698.8810000000001</c:v>
                </c:pt>
                <c:pt idx="1775">
                  <c:v>1613.3130000000001</c:v>
                </c:pt>
                <c:pt idx="1776">
                  <c:v>1524.982</c:v>
                </c:pt>
                <c:pt idx="1777">
                  <c:v>1527.84</c:v>
                </c:pt>
                <c:pt idx="1778">
                  <c:v>1566.0540000000001</c:v>
                </c:pt>
                <c:pt idx="1779">
                  <c:v>1580.4659999999999</c:v>
                </c:pt>
                <c:pt idx="1780">
                  <c:v>1684.527</c:v>
                </c:pt>
                <c:pt idx="1781">
                  <c:v>1795.133</c:v>
                </c:pt>
                <c:pt idx="1782">
                  <c:v>1543.0150000000001</c:v>
                </c:pt>
                <c:pt idx="1783">
                  <c:v>1373.261</c:v>
                </c:pt>
                <c:pt idx="1784">
                  <c:v>1315.7280000000001</c:v>
                </c:pt>
                <c:pt idx="1785">
                  <c:v>1206.4649999999999</c:v>
                </c:pt>
                <c:pt idx="1786">
                  <c:v>945.49099999999999</c:v>
                </c:pt>
                <c:pt idx="1787">
                  <c:v>675.38</c:v>
                </c:pt>
                <c:pt idx="1788">
                  <c:v>462.11799999999999</c:v>
                </c:pt>
                <c:pt idx="1789">
                  <c:v>377.4</c:v>
                </c:pt>
                <c:pt idx="1790">
                  <c:v>413.24700000000001</c:v>
                </c:pt>
                <c:pt idx="1791">
                  <c:v>518.81399999999996</c:v>
                </c:pt>
                <c:pt idx="1792">
                  <c:v>629.80499999999995</c:v>
                </c:pt>
                <c:pt idx="1793">
                  <c:v>701.98599999999999</c:v>
                </c:pt>
                <c:pt idx="1794">
                  <c:v>767.80100000000004</c:v>
                </c:pt>
                <c:pt idx="1795">
                  <c:v>908.19299999999998</c:v>
                </c:pt>
                <c:pt idx="1796">
                  <c:v>1041.798</c:v>
                </c:pt>
                <c:pt idx="1797">
                  <c:v>1126.8510000000001</c:v>
                </c:pt>
                <c:pt idx="1798">
                  <c:v>1098.6130000000001</c:v>
                </c:pt>
                <c:pt idx="1799">
                  <c:v>958.35599999999999</c:v>
                </c:pt>
                <c:pt idx="1800">
                  <c:v>846.53800000000001</c:v>
                </c:pt>
                <c:pt idx="1801">
                  <c:v>742.19600000000003</c:v>
                </c:pt>
                <c:pt idx="1802">
                  <c:v>672.42</c:v>
                </c:pt>
                <c:pt idx="1803">
                  <c:v>629.09400000000005</c:v>
                </c:pt>
                <c:pt idx="1804">
                  <c:v>639.08900000000006</c:v>
                </c:pt>
                <c:pt idx="1805">
                  <c:v>639.06799999999998</c:v>
                </c:pt>
                <c:pt idx="1806">
                  <c:v>455.84399999999999</c:v>
                </c:pt>
                <c:pt idx="1807">
                  <c:v>348.98599999999999</c:v>
                </c:pt>
                <c:pt idx="1808">
                  <c:v>194.28</c:v>
                </c:pt>
                <c:pt idx="1809">
                  <c:v>114.961</c:v>
                </c:pt>
                <c:pt idx="1810">
                  <c:v>199.559</c:v>
                </c:pt>
                <c:pt idx="1811">
                  <c:v>258.964</c:v>
                </c:pt>
                <c:pt idx="1812">
                  <c:v>269.15800000000002</c:v>
                </c:pt>
                <c:pt idx="1813">
                  <c:v>251.43600000000001</c:v>
                </c:pt>
                <c:pt idx="1814">
                  <c:v>245.94499999999999</c:v>
                </c:pt>
                <c:pt idx="1815">
                  <c:v>276.32</c:v>
                </c:pt>
                <c:pt idx="1816">
                  <c:v>357.23200000000003</c:v>
                </c:pt>
                <c:pt idx="1817">
                  <c:v>489.20299999999997</c:v>
                </c:pt>
                <c:pt idx="1818">
                  <c:v>639.83600000000001</c:v>
                </c:pt>
                <c:pt idx="1819">
                  <c:v>703.32399999999996</c:v>
                </c:pt>
                <c:pt idx="1820">
                  <c:v>618.56600000000003</c:v>
                </c:pt>
                <c:pt idx="1821">
                  <c:v>466.68799999999999</c:v>
                </c:pt>
                <c:pt idx="1822">
                  <c:v>368.26299999999998</c:v>
                </c:pt>
                <c:pt idx="1823">
                  <c:v>322.45699999999999</c:v>
                </c:pt>
                <c:pt idx="1824">
                  <c:v>388.29899999999998</c:v>
                </c:pt>
                <c:pt idx="1825">
                  <c:v>475.49599999999998</c:v>
                </c:pt>
                <c:pt idx="1826">
                  <c:v>487.351</c:v>
                </c:pt>
                <c:pt idx="1827">
                  <c:v>480.21600000000001</c:v>
                </c:pt>
                <c:pt idx="1828">
                  <c:v>464.03800000000001</c:v>
                </c:pt>
                <c:pt idx="1829">
                  <c:v>384.56200000000001</c:v>
                </c:pt>
                <c:pt idx="1830">
                  <c:v>254.14400000000001</c:v>
                </c:pt>
                <c:pt idx="1831">
                  <c:v>201.5</c:v>
                </c:pt>
                <c:pt idx="1832">
                  <c:v>178.91300000000001</c:v>
                </c:pt>
                <c:pt idx="1833">
                  <c:v>255.10499999999999</c:v>
                </c:pt>
                <c:pt idx="1834">
                  <c:v>346.25</c:v>
                </c:pt>
                <c:pt idx="1835">
                  <c:v>393.17200000000003</c:v>
                </c:pt>
                <c:pt idx="1836">
                  <c:v>377.14600000000002</c:v>
                </c:pt>
                <c:pt idx="1837">
                  <c:v>315.89800000000002</c:v>
                </c:pt>
                <c:pt idx="1838">
                  <c:v>228.25700000000001</c:v>
                </c:pt>
                <c:pt idx="1839">
                  <c:v>216.44900000000001</c:v>
                </c:pt>
                <c:pt idx="1840">
                  <c:v>274.76100000000002</c:v>
                </c:pt>
                <c:pt idx="1841">
                  <c:v>518.798</c:v>
                </c:pt>
                <c:pt idx="1842">
                  <c:v>845.04899999999998</c:v>
                </c:pt>
                <c:pt idx="1843">
                  <c:v>1116.9659999999999</c:v>
                </c:pt>
                <c:pt idx="1844">
                  <c:v>1346.673</c:v>
                </c:pt>
                <c:pt idx="1845">
                  <c:v>1512.0940000000001</c:v>
                </c:pt>
                <c:pt idx="1846">
                  <c:v>1525.848</c:v>
                </c:pt>
                <c:pt idx="1847">
                  <c:v>1532.9739999999999</c:v>
                </c:pt>
                <c:pt idx="1848">
                  <c:v>1575.452</c:v>
                </c:pt>
                <c:pt idx="1849">
                  <c:v>1670.606</c:v>
                </c:pt>
                <c:pt idx="1850">
                  <c:v>1703.912</c:v>
                </c:pt>
                <c:pt idx="1851">
                  <c:v>1582.713</c:v>
                </c:pt>
                <c:pt idx="1852">
                  <c:v>1385.846</c:v>
                </c:pt>
                <c:pt idx="1853">
                  <c:v>1264.453</c:v>
                </c:pt>
                <c:pt idx="1854">
                  <c:v>1182.539</c:v>
                </c:pt>
                <c:pt idx="1855">
                  <c:v>1026.979</c:v>
                </c:pt>
                <c:pt idx="1856">
                  <c:v>883.255</c:v>
                </c:pt>
                <c:pt idx="1857">
                  <c:v>805.90899999999999</c:v>
                </c:pt>
                <c:pt idx="1858">
                  <c:v>757.55700000000002</c:v>
                </c:pt>
                <c:pt idx="1859">
                  <c:v>713.87199999999996</c:v>
                </c:pt>
                <c:pt idx="1860">
                  <c:v>677.68499999999995</c:v>
                </c:pt>
                <c:pt idx="1861">
                  <c:v>638.02099999999996</c:v>
                </c:pt>
                <c:pt idx="1862">
                  <c:v>572.03700000000003</c:v>
                </c:pt>
                <c:pt idx="1863">
                  <c:v>498.56099999999998</c:v>
                </c:pt>
                <c:pt idx="1864">
                  <c:v>428.702</c:v>
                </c:pt>
                <c:pt idx="1865">
                  <c:v>481.13499999999999</c:v>
                </c:pt>
                <c:pt idx="1866">
                  <c:v>734.072</c:v>
                </c:pt>
                <c:pt idx="1867">
                  <c:v>1062.057</c:v>
                </c:pt>
                <c:pt idx="1868">
                  <c:v>1289.453</c:v>
                </c:pt>
                <c:pt idx="1869">
                  <c:v>1472.9749999999999</c:v>
                </c:pt>
                <c:pt idx="1870">
                  <c:v>1550.47</c:v>
                </c:pt>
                <c:pt idx="1871">
                  <c:v>1583.914</c:v>
                </c:pt>
                <c:pt idx="1872">
                  <c:v>1607.1310000000001</c:v>
                </c:pt>
                <c:pt idx="1873">
                  <c:v>1631.173</c:v>
                </c:pt>
                <c:pt idx="1874">
                  <c:v>1670.9169999999999</c:v>
                </c:pt>
                <c:pt idx="1875">
                  <c:v>1677.577</c:v>
                </c:pt>
                <c:pt idx="1876">
                  <c:v>1645.8330000000001</c:v>
                </c:pt>
                <c:pt idx="1877">
                  <c:v>1614.075</c:v>
                </c:pt>
                <c:pt idx="1878">
                  <c:v>1509.817</c:v>
                </c:pt>
                <c:pt idx="1879">
                  <c:v>1787.81</c:v>
                </c:pt>
                <c:pt idx="1880">
                  <c:v>1824.827</c:v>
                </c:pt>
                <c:pt idx="1881">
                  <c:v>1694.4649999999999</c:v>
                </c:pt>
                <c:pt idx="1882">
                  <c:v>1536.511</c:v>
                </c:pt>
                <c:pt idx="1883">
                  <c:v>1423.8889999999999</c:v>
                </c:pt>
                <c:pt idx="1884">
                  <c:v>1362.0319999999999</c:v>
                </c:pt>
                <c:pt idx="1885">
                  <c:v>1332.97</c:v>
                </c:pt>
                <c:pt idx="1886">
                  <c:v>1292.096</c:v>
                </c:pt>
                <c:pt idx="1887">
                  <c:v>1279.5730000000001</c:v>
                </c:pt>
                <c:pt idx="1888">
                  <c:v>1246.6610000000001</c:v>
                </c:pt>
                <c:pt idx="1889">
                  <c:v>1257.279</c:v>
                </c:pt>
                <c:pt idx="1890">
                  <c:v>1341.7529999999999</c:v>
                </c:pt>
                <c:pt idx="1891">
                  <c:v>1569.11</c:v>
                </c:pt>
                <c:pt idx="1892">
                  <c:v>1691.325</c:v>
                </c:pt>
                <c:pt idx="1893">
                  <c:v>1617.124</c:v>
                </c:pt>
                <c:pt idx="1894">
                  <c:v>1562.47</c:v>
                </c:pt>
                <c:pt idx="1895">
                  <c:v>1439.596</c:v>
                </c:pt>
                <c:pt idx="1896">
                  <c:v>1346.681</c:v>
                </c:pt>
                <c:pt idx="1897">
                  <c:v>1300.7170000000001</c:v>
                </c:pt>
                <c:pt idx="1898">
                  <c:v>1277.4949999999999</c:v>
                </c:pt>
                <c:pt idx="1899">
                  <c:v>1257.3520000000001</c:v>
                </c:pt>
                <c:pt idx="1900">
                  <c:v>1144.249</c:v>
                </c:pt>
                <c:pt idx="1901">
                  <c:v>1009.672</c:v>
                </c:pt>
                <c:pt idx="1902">
                  <c:v>812.899</c:v>
                </c:pt>
                <c:pt idx="1903">
                  <c:v>833.90700000000004</c:v>
                </c:pt>
                <c:pt idx="1904">
                  <c:v>706.47699999999998</c:v>
                </c:pt>
                <c:pt idx="1905">
                  <c:v>509.06900000000002</c:v>
                </c:pt>
                <c:pt idx="1906">
                  <c:v>356.31400000000002</c:v>
                </c:pt>
                <c:pt idx="1907">
                  <c:v>298.30700000000002</c:v>
                </c:pt>
                <c:pt idx="1908">
                  <c:v>326.11399999999998</c:v>
                </c:pt>
                <c:pt idx="1909">
                  <c:v>399.70400000000001</c:v>
                </c:pt>
                <c:pt idx="1910">
                  <c:v>448.04399999999998</c:v>
                </c:pt>
                <c:pt idx="1911">
                  <c:v>512.67100000000005</c:v>
                </c:pt>
                <c:pt idx="1912">
                  <c:v>571.52</c:v>
                </c:pt>
                <c:pt idx="1913">
                  <c:v>583.51400000000001</c:v>
                </c:pt>
                <c:pt idx="1914">
                  <c:v>513.94500000000005</c:v>
                </c:pt>
                <c:pt idx="1915">
                  <c:v>443.21300000000002</c:v>
                </c:pt>
                <c:pt idx="1916">
                  <c:v>424.04399999999998</c:v>
                </c:pt>
                <c:pt idx="1917">
                  <c:v>434.23599999999999</c:v>
                </c:pt>
                <c:pt idx="1918">
                  <c:v>480.18200000000002</c:v>
                </c:pt>
                <c:pt idx="1919">
                  <c:v>531.20699999999999</c:v>
                </c:pt>
                <c:pt idx="1920">
                  <c:v>522.99099999999999</c:v>
                </c:pt>
                <c:pt idx="1921">
                  <c:v>443.185</c:v>
                </c:pt>
                <c:pt idx="1922">
                  <c:v>334.99900000000002</c:v>
                </c:pt>
                <c:pt idx="1923">
                  <c:v>251.28800000000001</c:v>
                </c:pt>
                <c:pt idx="1924">
                  <c:v>175.19300000000001</c:v>
                </c:pt>
                <c:pt idx="1925">
                  <c:v>134.19399999999999</c:v>
                </c:pt>
                <c:pt idx="1926">
                  <c:v>110.496</c:v>
                </c:pt>
                <c:pt idx="1927">
                  <c:v>93.647000000000006</c:v>
                </c:pt>
                <c:pt idx="1928">
                  <c:v>112.886</c:v>
                </c:pt>
                <c:pt idx="1929">
                  <c:v>113.419</c:v>
                </c:pt>
                <c:pt idx="1930">
                  <c:v>105.223</c:v>
                </c:pt>
                <c:pt idx="1931">
                  <c:v>100.44</c:v>
                </c:pt>
                <c:pt idx="1932">
                  <c:v>124.682</c:v>
                </c:pt>
                <c:pt idx="1933">
                  <c:v>166.40299999999999</c:v>
                </c:pt>
                <c:pt idx="1934">
                  <c:v>210.82599999999999</c:v>
                </c:pt>
                <c:pt idx="1935">
                  <c:v>271.85700000000003</c:v>
                </c:pt>
                <c:pt idx="1936">
                  <c:v>395.49799999999999</c:v>
                </c:pt>
                <c:pt idx="1937">
                  <c:v>475.48</c:v>
                </c:pt>
                <c:pt idx="1938">
                  <c:v>437.17399999999998</c:v>
                </c:pt>
                <c:pt idx="1939">
                  <c:v>399.92599999999999</c:v>
                </c:pt>
                <c:pt idx="1940">
                  <c:v>410.005</c:v>
                </c:pt>
                <c:pt idx="1941">
                  <c:v>464.24299999999999</c:v>
                </c:pt>
                <c:pt idx="1942">
                  <c:v>518.83799999999997</c:v>
                </c:pt>
                <c:pt idx="1943">
                  <c:v>518.649</c:v>
                </c:pt>
                <c:pt idx="1944">
                  <c:v>511.25599999999997</c:v>
                </c:pt>
                <c:pt idx="1945">
                  <c:v>480.25200000000001</c:v>
                </c:pt>
                <c:pt idx="1946">
                  <c:v>443.209</c:v>
                </c:pt>
                <c:pt idx="1947">
                  <c:v>427.642</c:v>
                </c:pt>
                <c:pt idx="1948">
                  <c:v>400.42500000000001</c:v>
                </c:pt>
                <c:pt idx="1949">
                  <c:v>351.94499999999999</c:v>
                </c:pt>
                <c:pt idx="1950">
                  <c:v>233.75299999999999</c:v>
                </c:pt>
                <c:pt idx="1951">
                  <c:v>137.125</c:v>
                </c:pt>
                <c:pt idx="1952">
                  <c:v>142.77600000000001</c:v>
                </c:pt>
                <c:pt idx="1953">
                  <c:v>130.25200000000001</c:v>
                </c:pt>
                <c:pt idx="1954">
                  <c:v>101.26300000000001</c:v>
                </c:pt>
                <c:pt idx="1955">
                  <c:v>99.658000000000001</c:v>
                </c:pt>
                <c:pt idx="1956">
                  <c:v>105.56100000000001</c:v>
                </c:pt>
                <c:pt idx="1957">
                  <c:v>117.321</c:v>
                </c:pt>
                <c:pt idx="1958">
                  <c:v>125.21299999999999</c:v>
                </c:pt>
                <c:pt idx="1959">
                  <c:v>158.59</c:v>
                </c:pt>
                <c:pt idx="1960">
                  <c:v>257.93200000000002</c:v>
                </c:pt>
                <c:pt idx="1961">
                  <c:v>345.53</c:v>
                </c:pt>
                <c:pt idx="1962">
                  <c:v>401.59</c:v>
                </c:pt>
                <c:pt idx="1963">
                  <c:v>397.44499999999999</c:v>
                </c:pt>
                <c:pt idx="1964">
                  <c:v>377.53199999999998</c:v>
                </c:pt>
                <c:pt idx="1965">
                  <c:v>372.30399999999997</c:v>
                </c:pt>
                <c:pt idx="1966">
                  <c:v>367.84699999999998</c:v>
                </c:pt>
                <c:pt idx="1967">
                  <c:v>362.74</c:v>
                </c:pt>
                <c:pt idx="1968">
                  <c:v>380.91</c:v>
                </c:pt>
                <c:pt idx="1969">
                  <c:v>424.31900000000002</c:v>
                </c:pt>
                <c:pt idx="1970">
                  <c:v>475.536</c:v>
                </c:pt>
                <c:pt idx="1971">
                  <c:v>488.61399999999998</c:v>
                </c:pt>
                <c:pt idx="1972">
                  <c:v>477.58699999999999</c:v>
                </c:pt>
                <c:pt idx="1973">
                  <c:v>488.34899999999999</c:v>
                </c:pt>
                <c:pt idx="1974">
                  <c:v>424.70499999999998</c:v>
                </c:pt>
                <c:pt idx="1975">
                  <c:v>274.90899999999999</c:v>
                </c:pt>
                <c:pt idx="1976">
                  <c:v>152.40899999999999</c:v>
                </c:pt>
                <c:pt idx="1977">
                  <c:v>113.377</c:v>
                </c:pt>
                <c:pt idx="1978">
                  <c:v>113.41800000000001</c:v>
                </c:pt>
                <c:pt idx="1979">
                  <c:v>120.126</c:v>
                </c:pt>
                <c:pt idx="1980">
                  <c:v>126.324</c:v>
                </c:pt>
                <c:pt idx="1981">
                  <c:v>125.02800000000001</c:v>
                </c:pt>
                <c:pt idx="1982">
                  <c:v>113.36499999999999</c:v>
                </c:pt>
                <c:pt idx="1983">
                  <c:v>80.489999999999995</c:v>
                </c:pt>
                <c:pt idx="1984">
                  <c:v>43.238</c:v>
                </c:pt>
                <c:pt idx="1985">
                  <c:v>27.428999999999998</c:v>
                </c:pt>
                <c:pt idx="1986">
                  <c:v>85.632999999999996</c:v>
                </c:pt>
                <c:pt idx="1987">
                  <c:v>209.602</c:v>
                </c:pt>
                <c:pt idx="1988">
                  <c:v>395.19299999999998</c:v>
                </c:pt>
                <c:pt idx="1989">
                  <c:v>645.91399999999999</c:v>
                </c:pt>
                <c:pt idx="1990">
                  <c:v>1065.2929999999999</c:v>
                </c:pt>
                <c:pt idx="1991">
                  <c:v>1582.7049999999999</c:v>
                </c:pt>
                <c:pt idx="1992">
                  <c:v>1832.829</c:v>
                </c:pt>
                <c:pt idx="1993">
                  <c:v>1870.731</c:v>
                </c:pt>
                <c:pt idx="1994">
                  <c:v>1813.114</c:v>
                </c:pt>
                <c:pt idx="1995">
                  <c:v>1759.8530000000001</c:v>
                </c:pt>
                <c:pt idx="1996">
                  <c:v>1734.69</c:v>
                </c:pt>
                <c:pt idx="1997">
                  <c:v>1654.896</c:v>
                </c:pt>
                <c:pt idx="1998">
                  <c:v>1248.8219999999999</c:v>
                </c:pt>
                <c:pt idx="1999">
                  <c:v>973.822</c:v>
                </c:pt>
                <c:pt idx="2000">
                  <c:v>1168.903</c:v>
                </c:pt>
                <c:pt idx="2001">
                  <c:v>1182.9459999999999</c:v>
                </c:pt>
                <c:pt idx="2002">
                  <c:v>1018.21</c:v>
                </c:pt>
                <c:pt idx="2003">
                  <c:v>866.654</c:v>
                </c:pt>
                <c:pt idx="2004">
                  <c:v>764.42499999999995</c:v>
                </c:pt>
                <c:pt idx="2005">
                  <c:v>675.82299999999998</c:v>
                </c:pt>
                <c:pt idx="2006">
                  <c:v>646.68499999999995</c:v>
                </c:pt>
                <c:pt idx="2007">
                  <c:v>716.17499999999995</c:v>
                </c:pt>
                <c:pt idx="2008">
                  <c:v>1017.982</c:v>
                </c:pt>
                <c:pt idx="2009">
                  <c:v>1451.4949999999999</c:v>
                </c:pt>
                <c:pt idx="2010">
                  <c:v>1796.5709999999999</c:v>
                </c:pt>
                <c:pt idx="2011">
                  <c:v>2050.5459999999998</c:v>
                </c:pt>
                <c:pt idx="2012">
                  <c:v>2060.893</c:v>
                </c:pt>
                <c:pt idx="2013">
                  <c:v>1568.819</c:v>
                </c:pt>
                <c:pt idx="2014">
                  <c:v>1483.0139999999999</c:v>
                </c:pt>
                <c:pt idx="2015">
                  <c:v>2720.5509999999999</c:v>
                </c:pt>
                <c:pt idx="2016">
                  <c:v>2832.6030000000001</c:v>
                </c:pt>
                <c:pt idx="2017">
                  <c:v>2712.806</c:v>
                </c:pt>
                <c:pt idx="2018">
                  <c:v>2581.7109999999998</c:v>
                </c:pt>
                <c:pt idx="2019">
                  <c:v>2503.6669999999999</c:v>
                </c:pt>
                <c:pt idx="2020">
                  <c:v>2483.3629999999998</c:v>
                </c:pt>
                <c:pt idx="2021">
                  <c:v>2483.328</c:v>
                </c:pt>
                <c:pt idx="2022">
                  <c:v>2536.748</c:v>
                </c:pt>
                <c:pt idx="2023">
                  <c:v>2615.3270000000002</c:v>
                </c:pt>
                <c:pt idx="2024">
                  <c:v>2646.54</c:v>
                </c:pt>
                <c:pt idx="2025">
                  <c:v>2579.19</c:v>
                </c:pt>
                <c:pt idx="2026">
                  <c:v>2435.6790000000001</c:v>
                </c:pt>
                <c:pt idx="2027">
                  <c:v>2297.183</c:v>
                </c:pt>
                <c:pt idx="2028">
                  <c:v>2162.1089999999999</c:v>
                </c:pt>
                <c:pt idx="2029">
                  <c:v>2003.384</c:v>
                </c:pt>
                <c:pt idx="2030">
                  <c:v>1826.827</c:v>
                </c:pt>
                <c:pt idx="2031">
                  <c:v>1741.2919999999999</c:v>
                </c:pt>
                <c:pt idx="2032">
                  <c:v>1665.6869999999999</c:v>
                </c:pt>
                <c:pt idx="2033">
                  <c:v>1732.893</c:v>
                </c:pt>
                <c:pt idx="2034">
                  <c:v>1930.6389999999999</c:v>
                </c:pt>
                <c:pt idx="2035">
                  <c:v>2134.9110000000001</c:v>
                </c:pt>
                <c:pt idx="2036">
                  <c:v>2205.6880000000001</c:v>
                </c:pt>
                <c:pt idx="2037">
                  <c:v>2213.9639999999999</c:v>
                </c:pt>
                <c:pt idx="2038">
                  <c:v>2148.971</c:v>
                </c:pt>
                <c:pt idx="2039">
                  <c:v>2217.4140000000002</c:v>
                </c:pt>
                <c:pt idx="2040">
                  <c:v>2258.884</c:v>
                </c:pt>
                <c:pt idx="2041">
                  <c:v>2287.172</c:v>
                </c:pt>
                <c:pt idx="2042">
                  <c:v>2250.3429999999998</c:v>
                </c:pt>
                <c:pt idx="2043">
                  <c:v>2154.4299999999998</c:v>
                </c:pt>
                <c:pt idx="2044">
                  <c:v>2068.0659999999998</c:v>
                </c:pt>
                <c:pt idx="2045">
                  <c:v>1979.596</c:v>
                </c:pt>
                <c:pt idx="2046">
                  <c:v>1869.05</c:v>
                </c:pt>
                <c:pt idx="2047">
                  <c:v>2003.377</c:v>
                </c:pt>
                <c:pt idx="2048">
                  <c:v>1817.722</c:v>
                </c:pt>
                <c:pt idx="2049">
                  <c:v>1489.7819999999999</c:v>
                </c:pt>
                <c:pt idx="2050">
                  <c:v>1151.27</c:v>
                </c:pt>
                <c:pt idx="2051">
                  <c:v>949.90499999999997</c:v>
                </c:pt>
                <c:pt idx="2052">
                  <c:v>892.99900000000002</c:v>
                </c:pt>
                <c:pt idx="2053">
                  <c:v>985.25599999999997</c:v>
                </c:pt>
                <c:pt idx="2054">
                  <c:v>1168.81</c:v>
                </c:pt>
                <c:pt idx="2055">
                  <c:v>1325.0630000000001</c:v>
                </c:pt>
                <c:pt idx="2056">
                  <c:v>1446.5709999999999</c:v>
                </c:pt>
                <c:pt idx="2057">
                  <c:v>1770.463</c:v>
                </c:pt>
                <c:pt idx="2058">
                  <c:v>2002.8989999999999</c:v>
                </c:pt>
                <c:pt idx="2059">
                  <c:v>2133.7420000000002</c:v>
                </c:pt>
                <c:pt idx="2060">
                  <c:v>2173.6030000000001</c:v>
                </c:pt>
                <c:pt idx="2061">
                  <c:v>2068.0680000000002</c:v>
                </c:pt>
                <c:pt idx="2062">
                  <c:v>2017.4570000000001</c:v>
                </c:pt>
                <c:pt idx="2063">
                  <c:v>2014.442</c:v>
                </c:pt>
                <c:pt idx="2064">
                  <c:v>1979.6869999999999</c:v>
                </c:pt>
                <c:pt idx="2065">
                  <c:v>1951.33</c:v>
                </c:pt>
                <c:pt idx="2066">
                  <c:v>1927.807</c:v>
                </c:pt>
                <c:pt idx="2067">
                  <c:v>1905.7950000000001</c:v>
                </c:pt>
                <c:pt idx="2068">
                  <c:v>1878.857</c:v>
                </c:pt>
                <c:pt idx="2069">
                  <c:v>1817.3030000000001</c:v>
                </c:pt>
                <c:pt idx="2070">
                  <c:v>1645.529</c:v>
                </c:pt>
                <c:pt idx="2071">
                  <c:v>1824.3610000000001</c:v>
                </c:pt>
                <c:pt idx="2072">
                  <c:v>1652.913</c:v>
                </c:pt>
                <c:pt idx="2073">
                  <c:v>1342.2339999999999</c:v>
                </c:pt>
                <c:pt idx="2074">
                  <c:v>1094.5509999999999</c:v>
                </c:pt>
                <c:pt idx="2075">
                  <c:v>998.45500000000004</c:v>
                </c:pt>
                <c:pt idx="2076">
                  <c:v>1006.237</c:v>
                </c:pt>
                <c:pt idx="2077">
                  <c:v>1054.9760000000001</c:v>
                </c:pt>
                <c:pt idx="2078">
                  <c:v>1097.5239999999999</c:v>
                </c:pt>
                <c:pt idx="2079">
                  <c:v>1119.941</c:v>
                </c:pt>
                <c:pt idx="2080">
                  <c:v>1081.73</c:v>
                </c:pt>
                <c:pt idx="2081">
                  <c:v>1282.3689999999999</c:v>
                </c:pt>
                <c:pt idx="2082">
                  <c:v>1533.511</c:v>
                </c:pt>
                <c:pt idx="2083">
                  <c:v>1651.0060000000001</c:v>
                </c:pt>
                <c:pt idx="2084">
                  <c:v>1704.0070000000001</c:v>
                </c:pt>
                <c:pt idx="2085">
                  <c:v>1516.6959999999999</c:v>
                </c:pt>
                <c:pt idx="2086">
                  <c:v>1151.3019999999999</c:v>
                </c:pt>
                <c:pt idx="2087">
                  <c:v>952.18899999999996</c:v>
                </c:pt>
                <c:pt idx="2088">
                  <c:v>910.87199999999996</c:v>
                </c:pt>
                <c:pt idx="2089">
                  <c:v>884.255</c:v>
                </c:pt>
                <c:pt idx="2090">
                  <c:v>796.73599999999999</c:v>
                </c:pt>
                <c:pt idx="2091">
                  <c:v>715.81700000000001</c:v>
                </c:pt>
                <c:pt idx="2092">
                  <c:v>631.35400000000004</c:v>
                </c:pt>
                <c:pt idx="2093">
                  <c:v>548.95000000000005</c:v>
                </c:pt>
                <c:pt idx="2094">
                  <c:v>461.86399999999998</c:v>
                </c:pt>
                <c:pt idx="2095">
                  <c:v>588.505</c:v>
                </c:pt>
                <c:pt idx="2096">
                  <c:v>568.91800000000001</c:v>
                </c:pt>
                <c:pt idx="2097">
                  <c:v>470.91</c:v>
                </c:pt>
                <c:pt idx="2098">
                  <c:v>357.53199999999998</c:v>
                </c:pt>
                <c:pt idx="2099">
                  <c:v>253.953</c:v>
                </c:pt>
                <c:pt idx="2100">
                  <c:v>197.369</c:v>
                </c:pt>
                <c:pt idx="2101">
                  <c:v>202.01300000000001</c:v>
                </c:pt>
                <c:pt idx="2102">
                  <c:v>252.89699999999999</c:v>
                </c:pt>
                <c:pt idx="2103">
                  <c:v>335.95499999999998</c:v>
                </c:pt>
                <c:pt idx="2104">
                  <c:v>394.83499999999998</c:v>
                </c:pt>
                <c:pt idx="2105">
                  <c:v>477.52699999999999</c:v>
                </c:pt>
                <c:pt idx="2106">
                  <c:v>536.18200000000002</c:v>
                </c:pt>
                <c:pt idx="2107">
                  <c:v>585.976</c:v>
                </c:pt>
                <c:pt idx="2108">
                  <c:v>643.95000000000005</c:v>
                </c:pt>
                <c:pt idx="2109">
                  <c:v>695.62699999999995</c:v>
                </c:pt>
                <c:pt idx="2110">
                  <c:v>697.428</c:v>
                </c:pt>
                <c:pt idx="2111">
                  <c:v>626.92200000000003</c:v>
                </c:pt>
                <c:pt idx="2112">
                  <c:v>499.21100000000001</c:v>
                </c:pt>
                <c:pt idx="2113">
                  <c:v>404.46499999999997</c:v>
                </c:pt>
                <c:pt idx="2114">
                  <c:v>370.27</c:v>
                </c:pt>
                <c:pt idx="2115">
                  <c:v>353.23399999999998</c:v>
                </c:pt>
                <c:pt idx="2116">
                  <c:v>310.00099999999998</c:v>
                </c:pt>
                <c:pt idx="2117">
                  <c:v>280.55099999999999</c:v>
                </c:pt>
                <c:pt idx="2118">
                  <c:v>205.68899999999999</c:v>
                </c:pt>
                <c:pt idx="2119">
                  <c:v>108.252</c:v>
                </c:pt>
                <c:pt idx="2120">
                  <c:v>89.956999999999994</c:v>
                </c:pt>
                <c:pt idx="2121">
                  <c:v>86.091999999999999</c:v>
                </c:pt>
                <c:pt idx="2122">
                  <c:v>94.561000000000007</c:v>
                </c:pt>
                <c:pt idx="2123">
                  <c:v>114.56</c:v>
                </c:pt>
                <c:pt idx="2124">
                  <c:v>136.91499999999999</c:v>
                </c:pt>
                <c:pt idx="2125">
                  <c:v>164.77099999999999</c:v>
                </c:pt>
                <c:pt idx="2126">
                  <c:v>181.392</c:v>
                </c:pt>
                <c:pt idx="2127">
                  <c:v>178.261</c:v>
                </c:pt>
                <c:pt idx="2128">
                  <c:v>193.155</c:v>
                </c:pt>
                <c:pt idx="2129">
                  <c:v>147.357</c:v>
                </c:pt>
                <c:pt idx="2130">
                  <c:v>60.655000000000001</c:v>
                </c:pt>
                <c:pt idx="2131">
                  <c:v>15.318</c:v>
                </c:pt>
                <c:pt idx="2132">
                  <c:v>18.262</c:v>
                </c:pt>
                <c:pt idx="2133">
                  <c:v>66.155000000000001</c:v>
                </c:pt>
                <c:pt idx="2134">
                  <c:v>146.333</c:v>
                </c:pt>
                <c:pt idx="2135">
                  <c:v>228.851</c:v>
                </c:pt>
                <c:pt idx="2136">
                  <c:v>305.572</c:v>
                </c:pt>
                <c:pt idx="2137">
                  <c:v>371.74200000000002</c:v>
                </c:pt>
                <c:pt idx="2138">
                  <c:v>428.60300000000001</c:v>
                </c:pt>
                <c:pt idx="2139">
                  <c:v>438.80799999999999</c:v>
                </c:pt>
                <c:pt idx="2140">
                  <c:v>434.21600000000001</c:v>
                </c:pt>
                <c:pt idx="2141">
                  <c:v>437.38600000000002</c:v>
                </c:pt>
                <c:pt idx="2142">
                  <c:v>359.75700000000001</c:v>
                </c:pt>
                <c:pt idx="2143">
                  <c:v>171.75</c:v>
                </c:pt>
                <c:pt idx="2144">
                  <c:v>72.453000000000003</c:v>
                </c:pt>
                <c:pt idx="2145">
                  <c:v>64.879000000000005</c:v>
                </c:pt>
                <c:pt idx="2146">
                  <c:v>92.31</c:v>
                </c:pt>
                <c:pt idx="2147">
                  <c:v>149.13200000000001</c:v>
                </c:pt>
                <c:pt idx="2148">
                  <c:v>193.89500000000001</c:v>
                </c:pt>
                <c:pt idx="2149">
                  <c:v>212.41499999999999</c:v>
                </c:pt>
                <c:pt idx="2150">
                  <c:v>200.792</c:v>
                </c:pt>
                <c:pt idx="2151">
                  <c:v>177.792</c:v>
                </c:pt>
                <c:pt idx="2152">
                  <c:v>179.06800000000001</c:v>
                </c:pt>
                <c:pt idx="2153">
                  <c:v>105.68300000000001</c:v>
                </c:pt>
                <c:pt idx="2154">
                  <c:v>38.734999999999999</c:v>
                </c:pt>
                <c:pt idx="2155">
                  <c:v>51.732999999999997</c:v>
                </c:pt>
                <c:pt idx="2156">
                  <c:v>111.04300000000001</c:v>
                </c:pt>
                <c:pt idx="2157">
                  <c:v>174.37700000000001</c:v>
                </c:pt>
                <c:pt idx="2158">
                  <c:v>222.98</c:v>
                </c:pt>
                <c:pt idx="2159">
                  <c:v>265.64499999999998</c:v>
                </c:pt>
                <c:pt idx="2160">
                  <c:v>313.95</c:v>
                </c:pt>
                <c:pt idx="2161">
                  <c:v>393.18400000000003</c:v>
                </c:pt>
                <c:pt idx="2162">
                  <c:v>486.916</c:v>
                </c:pt>
                <c:pt idx="2163">
                  <c:v>548.81100000000004</c:v>
                </c:pt>
                <c:pt idx="2164">
                  <c:v>591.73699999999997</c:v>
                </c:pt>
                <c:pt idx="2165">
                  <c:v>595.68899999999996</c:v>
                </c:pt>
                <c:pt idx="2166">
                  <c:v>486.40600000000001</c:v>
                </c:pt>
                <c:pt idx="2167">
                  <c:v>295.75400000000002</c:v>
                </c:pt>
                <c:pt idx="2168">
                  <c:v>169.69900000000001</c:v>
                </c:pt>
                <c:pt idx="2169">
                  <c:v>113.35</c:v>
                </c:pt>
                <c:pt idx="2170">
                  <c:v>102.05200000000001</c:v>
                </c:pt>
                <c:pt idx="2171">
                  <c:v>115.85899999999999</c:v>
                </c:pt>
                <c:pt idx="2172">
                  <c:v>140.88200000000001</c:v>
                </c:pt>
                <c:pt idx="2173">
                  <c:v>171.9</c:v>
                </c:pt>
                <c:pt idx="2174">
                  <c:v>201.35900000000001</c:v>
                </c:pt>
                <c:pt idx="2175">
                  <c:v>232.995</c:v>
                </c:pt>
                <c:pt idx="2176">
                  <c:v>250.7</c:v>
                </c:pt>
                <c:pt idx="2177">
                  <c:v>217.16</c:v>
                </c:pt>
                <c:pt idx="2178">
                  <c:v>203.72900000000001</c:v>
                </c:pt>
                <c:pt idx="2179">
                  <c:v>226.09299999999999</c:v>
                </c:pt>
                <c:pt idx="2180">
                  <c:v>250.14599999999999</c:v>
                </c:pt>
                <c:pt idx="2181">
                  <c:v>268.55200000000002</c:v>
                </c:pt>
                <c:pt idx="2182">
                  <c:v>276.23</c:v>
                </c:pt>
                <c:pt idx="2183">
                  <c:v>268.39999999999998</c:v>
                </c:pt>
                <c:pt idx="2184">
                  <c:v>261.27300000000002</c:v>
                </c:pt>
                <c:pt idx="2185">
                  <c:v>260.21499999999997</c:v>
                </c:pt>
                <c:pt idx="2186">
                  <c:v>253.70500000000001</c:v>
                </c:pt>
                <c:pt idx="2187">
                  <c:v>226.75700000000001</c:v>
                </c:pt>
                <c:pt idx="2188">
                  <c:v>190.505</c:v>
                </c:pt>
                <c:pt idx="2189">
                  <c:v>164.92</c:v>
                </c:pt>
                <c:pt idx="2190">
                  <c:v>140.59200000000001</c:v>
                </c:pt>
                <c:pt idx="2191">
                  <c:v>80.673000000000002</c:v>
                </c:pt>
                <c:pt idx="2192">
                  <c:v>30.02</c:v>
                </c:pt>
                <c:pt idx="2193">
                  <c:v>15.426</c:v>
                </c:pt>
                <c:pt idx="2194">
                  <c:v>15.37</c:v>
                </c:pt>
                <c:pt idx="2195">
                  <c:v>17.239000000000001</c:v>
                </c:pt>
                <c:pt idx="2196">
                  <c:v>19.108000000000001</c:v>
                </c:pt>
                <c:pt idx="2197">
                  <c:v>21.323</c:v>
                </c:pt>
                <c:pt idx="2198">
                  <c:v>36.158000000000001</c:v>
                </c:pt>
                <c:pt idx="2199">
                  <c:v>83.872</c:v>
                </c:pt>
                <c:pt idx="2200">
                  <c:v>192.97800000000001</c:v>
                </c:pt>
                <c:pt idx="2201">
                  <c:v>365.36500000000001</c:v>
                </c:pt>
                <c:pt idx="2202">
                  <c:v>491.43</c:v>
                </c:pt>
                <c:pt idx="2203">
                  <c:v>721.61400000000003</c:v>
                </c:pt>
                <c:pt idx="2204">
                  <c:v>922.65200000000004</c:v>
                </c:pt>
                <c:pt idx="2205">
                  <c:v>931.35799999999995</c:v>
                </c:pt>
                <c:pt idx="2206">
                  <c:v>893.31700000000001</c:v>
                </c:pt>
                <c:pt idx="2207">
                  <c:v>1057.761</c:v>
                </c:pt>
                <c:pt idx="2208">
                  <c:v>1182.6389999999999</c:v>
                </c:pt>
                <c:pt idx="2209">
                  <c:v>1121.8789999999999</c:v>
                </c:pt>
                <c:pt idx="2210">
                  <c:v>1000.085</c:v>
                </c:pt>
                <c:pt idx="2211">
                  <c:v>778.31</c:v>
                </c:pt>
                <c:pt idx="2212">
                  <c:v>547.85299999999995</c:v>
                </c:pt>
                <c:pt idx="2213">
                  <c:v>338.99599999999998</c:v>
                </c:pt>
                <c:pt idx="2214">
                  <c:v>128.40799999999999</c:v>
                </c:pt>
                <c:pt idx="2215">
                  <c:v>96.900999999999996</c:v>
                </c:pt>
                <c:pt idx="2216">
                  <c:v>205.797</c:v>
                </c:pt>
                <c:pt idx="2217">
                  <c:v>291.613</c:v>
                </c:pt>
                <c:pt idx="2218">
                  <c:v>392.24099999999999</c:v>
                </c:pt>
                <c:pt idx="2219">
                  <c:v>480.18700000000001</c:v>
                </c:pt>
                <c:pt idx="2220">
                  <c:v>470.72199999999998</c:v>
                </c:pt>
                <c:pt idx="2221">
                  <c:v>413.59100000000001</c:v>
                </c:pt>
                <c:pt idx="2222">
                  <c:v>408.91</c:v>
                </c:pt>
                <c:pt idx="2223">
                  <c:v>402.11599999999999</c:v>
                </c:pt>
                <c:pt idx="2224">
                  <c:v>439.70100000000002</c:v>
                </c:pt>
                <c:pt idx="2225">
                  <c:v>561.23099999999999</c:v>
                </c:pt>
                <c:pt idx="2226">
                  <c:v>635.26800000000003</c:v>
                </c:pt>
                <c:pt idx="2227">
                  <c:v>561.38900000000001</c:v>
                </c:pt>
                <c:pt idx="2228">
                  <c:v>438.22899999999998</c:v>
                </c:pt>
                <c:pt idx="2229">
                  <c:v>347.57600000000002</c:v>
                </c:pt>
                <c:pt idx="2230">
                  <c:v>335.20400000000001</c:v>
                </c:pt>
                <c:pt idx="2231">
                  <c:v>357.28399999999999</c:v>
                </c:pt>
                <c:pt idx="2232">
                  <c:v>321.39999999999998</c:v>
                </c:pt>
                <c:pt idx="2233">
                  <c:v>274.77699999999999</c:v>
                </c:pt>
                <c:pt idx="2234">
                  <c:v>347.745</c:v>
                </c:pt>
                <c:pt idx="2235">
                  <c:v>521.82299999999998</c:v>
                </c:pt>
                <c:pt idx="2236">
                  <c:v>785.25</c:v>
                </c:pt>
                <c:pt idx="2237">
                  <c:v>1018.106</c:v>
                </c:pt>
                <c:pt idx="2238">
                  <c:v>935.18700000000001</c:v>
                </c:pt>
                <c:pt idx="2239">
                  <c:v>1289.451</c:v>
                </c:pt>
                <c:pt idx="2240">
                  <c:v>1671.242</c:v>
                </c:pt>
                <c:pt idx="2241">
                  <c:v>1873.81</c:v>
                </c:pt>
                <c:pt idx="2242">
                  <c:v>2073.297</c:v>
                </c:pt>
                <c:pt idx="2243">
                  <c:v>2237.5810000000001</c:v>
                </c:pt>
                <c:pt idx="2244">
                  <c:v>2149.0050000000001</c:v>
                </c:pt>
                <c:pt idx="2245">
                  <c:v>2203.0520000000001</c:v>
                </c:pt>
                <c:pt idx="2246">
                  <c:v>2268.8530000000001</c:v>
                </c:pt>
                <c:pt idx="2247">
                  <c:v>2140.998</c:v>
                </c:pt>
                <c:pt idx="2248">
                  <c:v>2109.1010000000001</c:v>
                </c:pt>
                <c:pt idx="2249">
                  <c:v>2089.7570000000001</c:v>
                </c:pt>
                <c:pt idx="2250">
                  <c:v>2241.1570000000002</c:v>
                </c:pt>
                <c:pt idx="2251">
                  <c:v>2368.2739999999999</c:v>
                </c:pt>
                <c:pt idx="2252">
                  <c:v>2288.4090000000001</c:v>
                </c:pt>
                <c:pt idx="2253">
                  <c:v>2202.1280000000002</c:v>
                </c:pt>
                <c:pt idx="2254">
                  <c:v>2106.0940000000001</c:v>
                </c:pt>
                <c:pt idx="2255">
                  <c:v>1567.444</c:v>
                </c:pt>
                <c:pt idx="2256">
                  <c:v>1301</c:v>
                </c:pt>
                <c:pt idx="2257">
                  <c:v>1469.894</c:v>
                </c:pt>
                <c:pt idx="2258">
                  <c:v>1536.29</c:v>
                </c:pt>
                <c:pt idx="2259">
                  <c:v>1499.847</c:v>
                </c:pt>
                <c:pt idx="2260">
                  <c:v>1443.54</c:v>
                </c:pt>
                <c:pt idx="2261">
                  <c:v>1095.18</c:v>
                </c:pt>
                <c:pt idx="2262">
                  <c:v>920.423</c:v>
                </c:pt>
                <c:pt idx="2263">
                  <c:v>987.44899999999996</c:v>
                </c:pt>
                <c:pt idx="2264">
                  <c:v>818.39800000000002</c:v>
                </c:pt>
                <c:pt idx="2265">
                  <c:v>577.22</c:v>
                </c:pt>
                <c:pt idx="2266">
                  <c:v>415.98099999999999</c:v>
                </c:pt>
                <c:pt idx="2267">
                  <c:v>312.08199999999999</c:v>
                </c:pt>
                <c:pt idx="2268">
                  <c:v>250.65</c:v>
                </c:pt>
                <c:pt idx="2269">
                  <c:v>215.63200000000001</c:v>
                </c:pt>
                <c:pt idx="2270">
                  <c:v>212.376</c:v>
                </c:pt>
                <c:pt idx="2271">
                  <c:v>212.45400000000001</c:v>
                </c:pt>
                <c:pt idx="2272">
                  <c:v>206.86500000000001</c:v>
                </c:pt>
                <c:pt idx="2273">
                  <c:v>217.001</c:v>
                </c:pt>
                <c:pt idx="2274">
                  <c:v>223.14400000000001</c:v>
                </c:pt>
                <c:pt idx="2275">
                  <c:v>251</c:v>
                </c:pt>
                <c:pt idx="2276">
                  <c:v>275.767</c:v>
                </c:pt>
                <c:pt idx="2277">
                  <c:v>278.11500000000001</c:v>
                </c:pt>
                <c:pt idx="2278">
                  <c:v>247.78100000000001</c:v>
                </c:pt>
                <c:pt idx="2279">
                  <c:v>198.304</c:v>
                </c:pt>
                <c:pt idx="2280">
                  <c:v>154.68700000000001</c:v>
                </c:pt>
                <c:pt idx="2281">
                  <c:v>112.444</c:v>
                </c:pt>
                <c:pt idx="2282">
                  <c:v>81.674999999999997</c:v>
                </c:pt>
                <c:pt idx="2283">
                  <c:v>56.076999999999998</c:v>
                </c:pt>
                <c:pt idx="2284">
                  <c:v>42.984000000000002</c:v>
                </c:pt>
                <c:pt idx="2285">
                  <c:v>39.517000000000003</c:v>
                </c:pt>
                <c:pt idx="2286">
                  <c:v>14.285</c:v>
                </c:pt>
                <c:pt idx="2287">
                  <c:v>128.40799999999999</c:v>
                </c:pt>
                <c:pt idx="2288">
                  <c:v>295.07600000000002</c:v>
                </c:pt>
                <c:pt idx="2289">
                  <c:v>443.33100000000002</c:v>
                </c:pt>
                <c:pt idx="2290">
                  <c:v>533.88699999999994</c:v>
                </c:pt>
                <c:pt idx="2291">
                  <c:v>558.48199999999997</c:v>
                </c:pt>
                <c:pt idx="2292">
                  <c:v>551.24599999999998</c:v>
                </c:pt>
                <c:pt idx="2293">
                  <c:v>546.05399999999997</c:v>
                </c:pt>
                <c:pt idx="2294">
                  <c:v>577.154</c:v>
                </c:pt>
                <c:pt idx="2295">
                  <c:v>601.05799999999999</c:v>
                </c:pt>
                <c:pt idx="2296">
                  <c:v>601.06700000000001</c:v>
                </c:pt>
                <c:pt idx="2297">
                  <c:v>606.41700000000003</c:v>
                </c:pt>
                <c:pt idx="2298">
                  <c:v>531.25</c:v>
                </c:pt>
                <c:pt idx="2299">
                  <c:v>410.08600000000001</c:v>
                </c:pt>
                <c:pt idx="2300">
                  <c:v>296.61700000000002</c:v>
                </c:pt>
                <c:pt idx="2301">
                  <c:v>210.98099999999999</c:v>
                </c:pt>
                <c:pt idx="2302">
                  <c:v>138.91900000000001</c:v>
                </c:pt>
                <c:pt idx="2303">
                  <c:v>93.584999999999994</c:v>
                </c:pt>
                <c:pt idx="2304">
                  <c:v>77.132999999999996</c:v>
                </c:pt>
                <c:pt idx="2305">
                  <c:v>79.417000000000002</c:v>
                </c:pt>
                <c:pt idx="2306">
                  <c:v>114.46</c:v>
                </c:pt>
                <c:pt idx="2307">
                  <c:v>158.875</c:v>
                </c:pt>
                <c:pt idx="2308">
                  <c:v>179.148</c:v>
                </c:pt>
                <c:pt idx="2309">
                  <c:v>168.35300000000001</c:v>
                </c:pt>
                <c:pt idx="2310">
                  <c:v>133.18700000000001</c:v>
                </c:pt>
                <c:pt idx="2311">
                  <c:v>117.536</c:v>
                </c:pt>
                <c:pt idx="2312">
                  <c:v>108.20099999999999</c:v>
                </c:pt>
                <c:pt idx="2313">
                  <c:v>122.929</c:v>
                </c:pt>
                <c:pt idx="2314">
                  <c:v>128.566</c:v>
                </c:pt>
                <c:pt idx="2315">
                  <c:v>132.01599999999999</c:v>
                </c:pt>
                <c:pt idx="2316">
                  <c:v>148.78700000000001</c:v>
                </c:pt>
                <c:pt idx="2317">
                  <c:v>140.672</c:v>
                </c:pt>
                <c:pt idx="2318">
                  <c:v>113.211</c:v>
                </c:pt>
                <c:pt idx="2319">
                  <c:v>82.811000000000007</c:v>
                </c:pt>
                <c:pt idx="2320">
                  <c:v>55.735999999999997</c:v>
                </c:pt>
                <c:pt idx="2321">
                  <c:v>40.698999999999998</c:v>
                </c:pt>
                <c:pt idx="2322">
                  <c:v>33.453000000000003</c:v>
                </c:pt>
                <c:pt idx="2323">
                  <c:v>28.125</c:v>
                </c:pt>
                <c:pt idx="2324">
                  <c:v>76.808000000000007</c:v>
                </c:pt>
                <c:pt idx="2325">
                  <c:v>262.53699999999998</c:v>
                </c:pt>
                <c:pt idx="2326">
                  <c:v>668.48299999999995</c:v>
                </c:pt>
                <c:pt idx="2327">
                  <c:v>1081.577</c:v>
                </c:pt>
                <c:pt idx="2328">
                  <c:v>1214.5219999999999</c:v>
                </c:pt>
                <c:pt idx="2329">
                  <c:v>1200.598</c:v>
                </c:pt>
                <c:pt idx="2330">
                  <c:v>1168.845</c:v>
                </c:pt>
                <c:pt idx="2331">
                  <c:v>1111.94</c:v>
                </c:pt>
                <c:pt idx="2332">
                  <c:v>1050.586</c:v>
                </c:pt>
                <c:pt idx="2333">
                  <c:v>943.42100000000005</c:v>
                </c:pt>
                <c:pt idx="2334">
                  <c:v>844.85500000000002</c:v>
                </c:pt>
                <c:pt idx="2335">
                  <c:v>892.95899999999995</c:v>
                </c:pt>
                <c:pt idx="2336">
                  <c:v>915.81200000000001</c:v>
                </c:pt>
                <c:pt idx="2337">
                  <c:v>904.077</c:v>
                </c:pt>
                <c:pt idx="2338">
                  <c:v>913.29899999999998</c:v>
                </c:pt>
                <c:pt idx="2339">
                  <c:v>900.76199999999994</c:v>
                </c:pt>
                <c:pt idx="2340">
                  <c:v>933.56299999999999</c:v>
                </c:pt>
                <c:pt idx="2341">
                  <c:v>951.01700000000005</c:v>
                </c:pt>
                <c:pt idx="2342">
                  <c:v>947.26</c:v>
                </c:pt>
                <c:pt idx="2343">
                  <c:v>840.22</c:v>
                </c:pt>
                <c:pt idx="2344">
                  <c:v>664.97299999999996</c:v>
                </c:pt>
                <c:pt idx="2345">
                  <c:v>555.73500000000001</c:v>
                </c:pt>
                <c:pt idx="2346">
                  <c:v>556.64700000000005</c:v>
                </c:pt>
                <c:pt idx="2347">
                  <c:v>668.553</c:v>
                </c:pt>
                <c:pt idx="2348">
                  <c:v>804.69600000000003</c:v>
                </c:pt>
                <c:pt idx="2349">
                  <c:v>966.59299999999996</c:v>
                </c:pt>
                <c:pt idx="2350">
                  <c:v>1134.3440000000001</c:v>
                </c:pt>
                <c:pt idx="2351">
                  <c:v>1189.9739999999999</c:v>
                </c:pt>
                <c:pt idx="2352">
                  <c:v>1264.434</c:v>
                </c:pt>
                <c:pt idx="2353">
                  <c:v>1370.173</c:v>
                </c:pt>
                <c:pt idx="2354">
                  <c:v>1239.5609999999999</c:v>
                </c:pt>
                <c:pt idx="2355">
                  <c:v>1131.48</c:v>
                </c:pt>
                <c:pt idx="2356">
                  <c:v>1102.5640000000001</c:v>
                </c:pt>
                <c:pt idx="2357">
                  <c:v>1071.876</c:v>
                </c:pt>
                <c:pt idx="2358">
                  <c:v>1033.8</c:v>
                </c:pt>
                <c:pt idx="2359">
                  <c:v>911.04600000000005</c:v>
                </c:pt>
                <c:pt idx="2360">
                  <c:v>897.82299999999998</c:v>
                </c:pt>
                <c:pt idx="2361">
                  <c:v>862.38199999999995</c:v>
                </c:pt>
                <c:pt idx="2362">
                  <c:v>769.31799999999998</c:v>
                </c:pt>
                <c:pt idx="2363">
                  <c:v>684.63900000000001</c:v>
                </c:pt>
                <c:pt idx="2364">
                  <c:v>613.47199999999998</c:v>
                </c:pt>
                <c:pt idx="2365">
                  <c:v>570.73099999999999</c:v>
                </c:pt>
                <c:pt idx="2366">
                  <c:v>533.70699999999999</c:v>
                </c:pt>
                <c:pt idx="2367">
                  <c:v>454.64100000000002</c:v>
                </c:pt>
                <c:pt idx="2368">
                  <c:v>321.43400000000003</c:v>
                </c:pt>
                <c:pt idx="2369">
                  <c:v>205.95699999999999</c:v>
                </c:pt>
                <c:pt idx="2370">
                  <c:v>125.31</c:v>
                </c:pt>
                <c:pt idx="2371">
                  <c:v>107.089</c:v>
                </c:pt>
                <c:pt idx="2372">
                  <c:v>172.81800000000001</c:v>
                </c:pt>
                <c:pt idx="2373">
                  <c:v>333.60500000000002</c:v>
                </c:pt>
                <c:pt idx="2374">
                  <c:v>548.827</c:v>
                </c:pt>
                <c:pt idx="2375">
                  <c:v>773.67</c:v>
                </c:pt>
                <c:pt idx="2376">
                  <c:v>984.78300000000002</c:v>
                </c:pt>
                <c:pt idx="2377">
                  <c:v>1115.7260000000001</c:v>
                </c:pt>
                <c:pt idx="2378">
                  <c:v>1173.5440000000001</c:v>
                </c:pt>
                <c:pt idx="2379">
                  <c:v>1159.627</c:v>
                </c:pt>
                <c:pt idx="2380">
                  <c:v>1125.0820000000001</c:v>
                </c:pt>
                <c:pt idx="2381">
                  <c:v>895.19</c:v>
                </c:pt>
                <c:pt idx="2382">
                  <c:v>575.61</c:v>
                </c:pt>
                <c:pt idx="2383">
                  <c:v>413.11599999999999</c:v>
                </c:pt>
                <c:pt idx="2384">
                  <c:v>272.267</c:v>
                </c:pt>
                <c:pt idx="2385">
                  <c:v>158.18299999999999</c:v>
                </c:pt>
                <c:pt idx="2386">
                  <c:v>92.150999999999996</c:v>
                </c:pt>
                <c:pt idx="2387">
                  <c:v>61.874000000000002</c:v>
                </c:pt>
                <c:pt idx="2388">
                  <c:v>44.554000000000002</c:v>
                </c:pt>
                <c:pt idx="2389">
                  <c:v>31.338000000000001</c:v>
                </c:pt>
                <c:pt idx="2390">
                  <c:v>23.138999999999999</c:v>
                </c:pt>
                <c:pt idx="2391">
                  <c:v>22.544</c:v>
                </c:pt>
                <c:pt idx="2392">
                  <c:v>51.951999999999998</c:v>
                </c:pt>
                <c:pt idx="2393">
                  <c:v>131.07900000000001</c:v>
                </c:pt>
                <c:pt idx="2394">
                  <c:v>235.59299999999999</c:v>
                </c:pt>
                <c:pt idx="2395">
                  <c:v>411.43799999999999</c:v>
                </c:pt>
                <c:pt idx="2396">
                  <c:v>619.44500000000005</c:v>
                </c:pt>
                <c:pt idx="2397">
                  <c:v>697.87199999999996</c:v>
                </c:pt>
                <c:pt idx="2398">
                  <c:v>723.44100000000003</c:v>
                </c:pt>
                <c:pt idx="2399">
                  <c:v>744.42700000000002</c:v>
                </c:pt>
                <c:pt idx="2400">
                  <c:v>747.66800000000001</c:v>
                </c:pt>
                <c:pt idx="2401">
                  <c:v>736.57500000000005</c:v>
                </c:pt>
                <c:pt idx="2402">
                  <c:v>745.80200000000002</c:v>
                </c:pt>
                <c:pt idx="2403">
                  <c:v>747.68700000000001</c:v>
                </c:pt>
                <c:pt idx="2404">
                  <c:v>715.81799999999998</c:v>
                </c:pt>
                <c:pt idx="2405">
                  <c:v>573.76300000000003</c:v>
                </c:pt>
                <c:pt idx="2406">
                  <c:v>341.41800000000001</c:v>
                </c:pt>
                <c:pt idx="2407">
                  <c:v>157.791</c:v>
                </c:pt>
                <c:pt idx="2408">
                  <c:v>50.606000000000002</c:v>
                </c:pt>
                <c:pt idx="2409">
                  <c:v>20.635999999999999</c:v>
                </c:pt>
                <c:pt idx="2410">
                  <c:v>30.667999999999999</c:v>
                </c:pt>
                <c:pt idx="2411">
                  <c:v>67.968000000000004</c:v>
                </c:pt>
                <c:pt idx="2412">
                  <c:v>130.59</c:v>
                </c:pt>
                <c:pt idx="2413">
                  <c:v>212.952</c:v>
                </c:pt>
                <c:pt idx="2414">
                  <c:v>279.79000000000002</c:v>
                </c:pt>
                <c:pt idx="2415">
                  <c:v>328.24599999999998</c:v>
                </c:pt>
                <c:pt idx="2416">
                  <c:v>343.55700000000002</c:v>
                </c:pt>
                <c:pt idx="2417">
                  <c:v>409.137</c:v>
                </c:pt>
                <c:pt idx="2418">
                  <c:v>511.90199999999999</c:v>
                </c:pt>
                <c:pt idx="2419">
                  <c:v>590.48900000000003</c:v>
                </c:pt>
                <c:pt idx="2420">
                  <c:v>664.45399999999995</c:v>
                </c:pt>
                <c:pt idx="2421">
                  <c:v>722.85299999999995</c:v>
                </c:pt>
                <c:pt idx="2422">
                  <c:v>757.16200000000003</c:v>
                </c:pt>
                <c:pt idx="2423">
                  <c:v>765.47199999999998</c:v>
                </c:pt>
                <c:pt idx="2424">
                  <c:v>794.45500000000004</c:v>
                </c:pt>
                <c:pt idx="2425">
                  <c:v>818.14400000000001</c:v>
                </c:pt>
                <c:pt idx="2426">
                  <c:v>847.16200000000003</c:v>
                </c:pt>
                <c:pt idx="2427">
                  <c:v>903.07</c:v>
                </c:pt>
                <c:pt idx="2428">
                  <c:v>902.24599999999998</c:v>
                </c:pt>
                <c:pt idx="2429">
                  <c:v>851.85</c:v>
                </c:pt>
                <c:pt idx="2430">
                  <c:v>826.36599999999999</c:v>
                </c:pt>
                <c:pt idx="2431">
                  <c:v>860.20100000000002</c:v>
                </c:pt>
                <c:pt idx="2432">
                  <c:v>875.20500000000004</c:v>
                </c:pt>
                <c:pt idx="2433">
                  <c:v>792.87199999999996</c:v>
                </c:pt>
                <c:pt idx="2434">
                  <c:v>683.99099999999999</c:v>
                </c:pt>
                <c:pt idx="2435">
                  <c:v>638.30399999999997</c:v>
                </c:pt>
                <c:pt idx="2436">
                  <c:v>637.37099999999998</c:v>
                </c:pt>
                <c:pt idx="2437">
                  <c:v>636.78300000000002</c:v>
                </c:pt>
                <c:pt idx="2438">
                  <c:v>629.50800000000004</c:v>
                </c:pt>
                <c:pt idx="2439">
                  <c:v>622.30399999999997</c:v>
                </c:pt>
                <c:pt idx="2440">
                  <c:v>614.97299999999996</c:v>
                </c:pt>
                <c:pt idx="2441">
                  <c:v>617.70299999999997</c:v>
                </c:pt>
                <c:pt idx="2442">
                  <c:v>601.01199999999994</c:v>
                </c:pt>
                <c:pt idx="2443">
                  <c:v>558.90300000000002</c:v>
                </c:pt>
                <c:pt idx="2444">
                  <c:v>510.19499999999999</c:v>
                </c:pt>
                <c:pt idx="2445">
                  <c:v>500.71199999999999</c:v>
                </c:pt>
                <c:pt idx="2446">
                  <c:v>581.197</c:v>
                </c:pt>
                <c:pt idx="2447">
                  <c:v>677.98</c:v>
                </c:pt>
                <c:pt idx="2448">
                  <c:v>736.36300000000006</c:v>
                </c:pt>
                <c:pt idx="2449">
                  <c:v>749.30799999999999</c:v>
                </c:pt>
                <c:pt idx="2450">
                  <c:v>742.32100000000003</c:v>
                </c:pt>
                <c:pt idx="2451">
                  <c:v>709.87</c:v>
                </c:pt>
                <c:pt idx="2452">
                  <c:v>722.55899999999997</c:v>
                </c:pt>
                <c:pt idx="2453">
                  <c:v>742.91800000000001</c:v>
                </c:pt>
                <c:pt idx="2454">
                  <c:v>749.38499999999999</c:v>
                </c:pt>
                <c:pt idx="2455">
                  <c:v>683.93799999999999</c:v>
                </c:pt>
                <c:pt idx="2456">
                  <c:v>589.97900000000004</c:v>
                </c:pt>
                <c:pt idx="2457">
                  <c:v>510.47300000000001</c:v>
                </c:pt>
                <c:pt idx="2458">
                  <c:v>498.4</c:v>
                </c:pt>
                <c:pt idx="2459">
                  <c:v>513.80499999999995</c:v>
                </c:pt>
                <c:pt idx="2460">
                  <c:v>518.77800000000002</c:v>
                </c:pt>
                <c:pt idx="2461">
                  <c:v>504.09300000000002</c:v>
                </c:pt>
                <c:pt idx="2462">
                  <c:v>480.25299999999999</c:v>
                </c:pt>
                <c:pt idx="2463">
                  <c:v>462.40699999999998</c:v>
                </c:pt>
                <c:pt idx="2464">
                  <c:v>443.185</c:v>
                </c:pt>
                <c:pt idx="2465">
                  <c:v>443.233</c:v>
                </c:pt>
                <c:pt idx="2466">
                  <c:v>480.11</c:v>
                </c:pt>
                <c:pt idx="2467">
                  <c:v>491.19400000000002</c:v>
                </c:pt>
                <c:pt idx="2468">
                  <c:v>431.90100000000001</c:v>
                </c:pt>
                <c:pt idx="2469">
                  <c:v>328.40899999999999</c:v>
                </c:pt>
                <c:pt idx="2470">
                  <c:v>214.529</c:v>
                </c:pt>
                <c:pt idx="2471">
                  <c:v>142.19999999999999</c:v>
                </c:pt>
                <c:pt idx="2472">
                  <c:v>102.488</c:v>
                </c:pt>
                <c:pt idx="2473">
                  <c:v>75.938000000000002</c:v>
                </c:pt>
                <c:pt idx="2474">
                  <c:v>48.584000000000003</c:v>
                </c:pt>
                <c:pt idx="2475">
                  <c:v>29.459</c:v>
                </c:pt>
                <c:pt idx="2476">
                  <c:v>19.236000000000001</c:v>
                </c:pt>
                <c:pt idx="2477">
                  <c:v>17.965</c:v>
                </c:pt>
                <c:pt idx="2478">
                  <c:v>31.079000000000001</c:v>
                </c:pt>
                <c:pt idx="2479">
                  <c:v>46.186999999999998</c:v>
                </c:pt>
                <c:pt idx="2480">
                  <c:v>63.787999999999997</c:v>
                </c:pt>
                <c:pt idx="2481">
                  <c:v>66.233000000000004</c:v>
                </c:pt>
                <c:pt idx="2482">
                  <c:v>70.638999999999996</c:v>
                </c:pt>
                <c:pt idx="2483">
                  <c:v>82.460999999999999</c:v>
                </c:pt>
                <c:pt idx="2484">
                  <c:v>92.608999999999995</c:v>
                </c:pt>
                <c:pt idx="2485">
                  <c:v>100.352</c:v>
                </c:pt>
                <c:pt idx="2486">
                  <c:v>106.952</c:v>
                </c:pt>
                <c:pt idx="2487">
                  <c:v>133.87</c:v>
                </c:pt>
                <c:pt idx="2488">
                  <c:v>163.072</c:v>
                </c:pt>
                <c:pt idx="2489">
                  <c:v>141.61000000000001</c:v>
                </c:pt>
                <c:pt idx="2490">
                  <c:v>91.745999999999995</c:v>
                </c:pt>
                <c:pt idx="2491">
                  <c:v>46.540999999999997</c:v>
                </c:pt>
                <c:pt idx="2492">
                  <c:v>33.866</c:v>
                </c:pt>
                <c:pt idx="2493">
                  <c:v>62.253999999999998</c:v>
                </c:pt>
                <c:pt idx="2494">
                  <c:v>224.821</c:v>
                </c:pt>
                <c:pt idx="2495">
                  <c:v>544.28</c:v>
                </c:pt>
                <c:pt idx="2496">
                  <c:v>891.22799999999995</c:v>
                </c:pt>
                <c:pt idx="2497">
                  <c:v>1089.567</c:v>
                </c:pt>
                <c:pt idx="2498">
                  <c:v>1190.0229999999999</c:v>
                </c:pt>
                <c:pt idx="2499">
                  <c:v>1197.0530000000001</c:v>
                </c:pt>
                <c:pt idx="2500">
                  <c:v>1140.9570000000001</c:v>
                </c:pt>
                <c:pt idx="2501">
                  <c:v>1052.0119999999999</c:v>
                </c:pt>
                <c:pt idx="2502">
                  <c:v>976.09500000000003</c:v>
                </c:pt>
                <c:pt idx="2503">
                  <c:v>915.70699999999999</c:v>
                </c:pt>
                <c:pt idx="2504">
                  <c:v>812.14200000000005</c:v>
                </c:pt>
                <c:pt idx="2505">
                  <c:v>781.65499999999997</c:v>
                </c:pt>
                <c:pt idx="2506">
                  <c:v>770.36199999999997</c:v>
                </c:pt>
                <c:pt idx="2507">
                  <c:v>702.69600000000003</c:v>
                </c:pt>
                <c:pt idx="2508">
                  <c:v>636.62400000000002</c:v>
                </c:pt>
                <c:pt idx="2509">
                  <c:v>606.44200000000001</c:v>
                </c:pt>
                <c:pt idx="2510">
                  <c:v>573.33000000000004</c:v>
                </c:pt>
                <c:pt idx="2511">
                  <c:v>548.62599999999998</c:v>
                </c:pt>
                <c:pt idx="2512">
                  <c:v>537.77300000000002</c:v>
                </c:pt>
                <c:pt idx="2513">
                  <c:v>577.15599999999995</c:v>
                </c:pt>
                <c:pt idx="2514">
                  <c:v>601.08000000000004</c:v>
                </c:pt>
                <c:pt idx="2515">
                  <c:v>500.76</c:v>
                </c:pt>
                <c:pt idx="2516">
                  <c:v>352.02800000000002</c:v>
                </c:pt>
                <c:pt idx="2517">
                  <c:v>239.94200000000001</c:v>
                </c:pt>
                <c:pt idx="2518">
                  <c:v>143.983</c:v>
                </c:pt>
                <c:pt idx="2519">
                  <c:v>80.616</c:v>
                </c:pt>
                <c:pt idx="2520">
                  <c:v>43.688000000000002</c:v>
                </c:pt>
                <c:pt idx="2521">
                  <c:v>20.04</c:v>
                </c:pt>
                <c:pt idx="2522">
                  <c:v>17.190999999999999</c:v>
                </c:pt>
                <c:pt idx="2523">
                  <c:v>28.192</c:v>
                </c:pt>
                <c:pt idx="2524">
                  <c:v>34.311</c:v>
                </c:pt>
                <c:pt idx="2525">
                  <c:v>27.213999999999999</c:v>
                </c:pt>
                <c:pt idx="2526">
                  <c:v>13.263999999999999</c:v>
                </c:pt>
                <c:pt idx="2527">
                  <c:v>15</c:v>
                </c:pt>
                <c:pt idx="2528">
                  <c:v>15.964</c:v>
                </c:pt>
                <c:pt idx="2529">
                  <c:v>13.686999999999999</c:v>
                </c:pt>
                <c:pt idx="2530">
                  <c:v>9.0419999999999998</c:v>
                </c:pt>
                <c:pt idx="2531">
                  <c:v>14.217000000000001</c:v>
                </c:pt>
                <c:pt idx="2532">
                  <c:v>32.673000000000002</c:v>
                </c:pt>
                <c:pt idx="2533">
                  <c:v>49.362000000000002</c:v>
                </c:pt>
                <c:pt idx="2534">
                  <c:v>62.231999999999999</c:v>
                </c:pt>
                <c:pt idx="2535">
                  <c:v>56.978999999999999</c:v>
                </c:pt>
                <c:pt idx="2536">
                  <c:v>41.387999999999998</c:v>
                </c:pt>
                <c:pt idx="2537">
                  <c:v>22.305</c:v>
                </c:pt>
                <c:pt idx="2538">
                  <c:v>6.8949999999999996</c:v>
                </c:pt>
                <c:pt idx="2539">
                  <c:v>2.6019999999999999</c:v>
                </c:pt>
                <c:pt idx="2540">
                  <c:v>10.622</c:v>
                </c:pt>
                <c:pt idx="2541">
                  <c:v>34.481999999999999</c:v>
                </c:pt>
                <c:pt idx="2542">
                  <c:v>61.357999999999997</c:v>
                </c:pt>
                <c:pt idx="2543">
                  <c:v>86.352000000000004</c:v>
                </c:pt>
                <c:pt idx="2544">
                  <c:v>117.559</c:v>
                </c:pt>
                <c:pt idx="2545">
                  <c:v>154.37</c:v>
                </c:pt>
                <c:pt idx="2546">
                  <c:v>197.464</c:v>
                </c:pt>
                <c:pt idx="2547">
                  <c:v>256.59399999999999</c:v>
                </c:pt>
                <c:pt idx="2548">
                  <c:v>323.65199999999999</c:v>
                </c:pt>
                <c:pt idx="2549">
                  <c:v>375.363</c:v>
                </c:pt>
                <c:pt idx="2550">
                  <c:v>320.505</c:v>
                </c:pt>
                <c:pt idx="2551">
                  <c:v>308.57499999999999</c:v>
                </c:pt>
                <c:pt idx="2552">
                  <c:v>351.70100000000002</c:v>
                </c:pt>
                <c:pt idx="2553">
                  <c:v>341.85899999999998</c:v>
                </c:pt>
                <c:pt idx="2554">
                  <c:v>304.79399999999998</c:v>
                </c:pt>
                <c:pt idx="2555">
                  <c:v>295.19299999999998</c:v>
                </c:pt>
                <c:pt idx="2556">
                  <c:v>306.97500000000002</c:v>
                </c:pt>
                <c:pt idx="2557">
                  <c:v>347.99200000000002</c:v>
                </c:pt>
                <c:pt idx="2558">
                  <c:v>398.14699999999999</c:v>
                </c:pt>
                <c:pt idx="2559">
                  <c:v>413.75200000000001</c:v>
                </c:pt>
                <c:pt idx="2560">
                  <c:v>403.46800000000002</c:v>
                </c:pt>
                <c:pt idx="2561">
                  <c:v>353.56200000000001</c:v>
                </c:pt>
                <c:pt idx="2562">
                  <c:v>256.78199999999998</c:v>
                </c:pt>
                <c:pt idx="2563">
                  <c:v>196.98699999999999</c:v>
                </c:pt>
                <c:pt idx="2564">
                  <c:v>179.01499999999999</c:v>
                </c:pt>
                <c:pt idx="2565">
                  <c:v>198.24</c:v>
                </c:pt>
                <c:pt idx="2566">
                  <c:v>213.82599999999999</c:v>
                </c:pt>
                <c:pt idx="2567">
                  <c:v>208.399</c:v>
                </c:pt>
                <c:pt idx="2568">
                  <c:v>201.38800000000001</c:v>
                </c:pt>
                <c:pt idx="2569">
                  <c:v>215.959</c:v>
                </c:pt>
                <c:pt idx="2570">
                  <c:v>215.535</c:v>
                </c:pt>
                <c:pt idx="2571">
                  <c:v>247.59899999999999</c:v>
                </c:pt>
                <c:pt idx="2572">
                  <c:v>250.76300000000001</c:v>
                </c:pt>
                <c:pt idx="2573">
                  <c:v>253.029</c:v>
                </c:pt>
                <c:pt idx="2574">
                  <c:v>217.17599999999999</c:v>
                </c:pt>
                <c:pt idx="2575">
                  <c:v>498.9</c:v>
                </c:pt>
                <c:pt idx="2576">
                  <c:v>630.54</c:v>
                </c:pt>
                <c:pt idx="2577">
                  <c:v>606.38699999999994</c:v>
                </c:pt>
                <c:pt idx="2578">
                  <c:v>504.24</c:v>
                </c:pt>
                <c:pt idx="2579">
                  <c:v>401.351</c:v>
                </c:pt>
                <c:pt idx="2580">
                  <c:v>310.38600000000002</c:v>
                </c:pt>
                <c:pt idx="2581">
                  <c:v>249.506</c:v>
                </c:pt>
                <c:pt idx="2582">
                  <c:v>233.09899999999999</c:v>
                </c:pt>
                <c:pt idx="2583">
                  <c:v>264.56599999999997</c:v>
                </c:pt>
                <c:pt idx="2584">
                  <c:v>295.55900000000003</c:v>
                </c:pt>
                <c:pt idx="2585">
                  <c:v>300.20600000000002</c:v>
                </c:pt>
                <c:pt idx="2586">
                  <c:v>271.06200000000001</c:v>
                </c:pt>
                <c:pt idx="2587">
                  <c:v>260.48399999999998</c:v>
                </c:pt>
                <c:pt idx="2588">
                  <c:v>318.94799999999998</c:v>
                </c:pt>
                <c:pt idx="2589">
                  <c:v>504.33699999999999</c:v>
                </c:pt>
                <c:pt idx="2590">
                  <c:v>730.36099999999999</c:v>
                </c:pt>
                <c:pt idx="2591">
                  <c:v>812.077</c:v>
                </c:pt>
                <c:pt idx="2592">
                  <c:v>763.17200000000003</c:v>
                </c:pt>
                <c:pt idx="2593">
                  <c:v>656.79200000000003</c:v>
                </c:pt>
                <c:pt idx="2594">
                  <c:v>536.17200000000003</c:v>
                </c:pt>
                <c:pt idx="2595">
                  <c:v>388.911</c:v>
                </c:pt>
                <c:pt idx="2596">
                  <c:v>256.97399999999999</c:v>
                </c:pt>
                <c:pt idx="2597">
                  <c:v>181.19</c:v>
                </c:pt>
                <c:pt idx="2598">
                  <c:v>136.88300000000001</c:v>
                </c:pt>
                <c:pt idx="2599">
                  <c:v>216.404</c:v>
                </c:pt>
                <c:pt idx="2600">
                  <c:v>259.43</c:v>
                </c:pt>
                <c:pt idx="2601">
                  <c:v>231.69399999999999</c:v>
                </c:pt>
                <c:pt idx="2602">
                  <c:v>191.18299999999999</c:v>
                </c:pt>
                <c:pt idx="2603">
                  <c:v>165.779</c:v>
                </c:pt>
                <c:pt idx="2604">
                  <c:v>138.13399999999999</c:v>
                </c:pt>
                <c:pt idx="2605">
                  <c:v>110.57599999999999</c:v>
                </c:pt>
                <c:pt idx="2606">
                  <c:v>90.411000000000001</c:v>
                </c:pt>
                <c:pt idx="2607">
                  <c:v>100</c:v>
                </c:pt>
                <c:pt idx="2608">
                  <c:v>119.78400000000001</c:v>
                </c:pt>
                <c:pt idx="2609">
                  <c:v>137.34200000000001</c:v>
                </c:pt>
                <c:pt idx="2610">
                  <c:v>120.072</c:v>
                </c:pt>
                <c:pt idx="2611">
                  <c:v>98.162999999999997</c:v>
                </c:pt>
                <c:pt idx="2612">
                  <c:v>87.891000000000005</c:v>
                </c:pt>
                <c:pt idx="2613">
                  <c:v>95.245000000000005</c:v>
                </c:pt>
                <c:pt idx="2614">
                  <c:v>111.45699999999999</c:v>
                </c:pt>
                <c:pt idx="2615">
                  <c:v>136.47300000000001</c:v>
                </c:pt>
                <c:pt idx="2616">
                  <c:v>168.61099999999999</c:v>
                </c:pt>
                <c:pt idx="2617">
                  <c:v>193.429</c:v>
                </c:pt>
                <c:pt idx="2618">
                  <c:v>248.08099999999999</c:v>
                </c:pt>
                <c:pt idx="2619">
                  <c:v>185.23099999999999</c:v>
                </c:pt>
                <c:pt idx="2620">
                  <c:v>101.754</c:v>
                </c:pt>
                <c:pt idx="2621">
                  <c:v>56.058</c:v>
                </c:pt>
                <c:pt idx="2622">
                  <c:v>33.145000000000003</c:v>
                </c:pt>
                <c:pt idx="2623">
                  <c:v>68.748999999999995</c:v>
                </c:pt>
                <c:pt idx="2624">
                  <c:v>164.16900000000001</c:v>
                </c:pt>
                <c:pt idx="2625">
                  <c:v>227.10400000000001</c:v>
                </c:pt>
                <c:pt idx="2626">
                  <c:v>268.98099999999999</c:v>
                </c:pt>
                <c:pt idx="2627">
                  <c:v>295.81400000000002</c:v>
                </c:pt>
                <c:pt idx="2628">
                  <c:v>312.59899999999999</c:v>
                </c:pt>
                <c:pt idx="2629">
                  <c:v>308.26</c:v>
                </c:pt>
                <c:pt idx="2630">
                  <c:v>293.32100000000003</c:v>
                </c:pt>
                <c:pt idx="2631">
                  <c:v>271.21699999999998</c:v>
                </c:pt>
                <c:pt idx="2632">
                  <c:v>218.28800000000001</c:v>
                </c:pt>
                <c:pt idx="2633">
                  <c:v>157.51900000000001</c:v>
                </c:pt>
                <c:pt idx="2634">
                  <c:v>228.06200000000001</c:v>
                </c:pt>
                <c:pt idx="2635">
                  <c:v>350.16199999999998</c:v>
                </c:pt>
                <c:pt idx="2636">
                  <c:v>348.61799999999999</c:v>
                </c:pt>
                <c:pt idx="2637">
                  <c:v>376.61099999999999</c:v>
                </c:pt>
                <c:pt idx="2638">
                  <c:v>450.565</c:v>
                </c:pt>
                <c:pt idx="2639">
                  <c:v>458.17500000000001</c:v>
                </c:pt>
                <c:pt idx="2640">
                  <c:v>344.435</c:v>
                </c:pt>
                <c:pt idx="2641">
                  <c:v>232.24199999999999</c:v>
                </c:pt>
                <c:pt idx="2642">
                  <c:v>212.429</c:v>
                </c:pt>
                <c:pt idx="2643">
                  <c:v>210.976</c:v>
                </c:pt>
                <c:pt idx="2644">
                  <c:v>190.785</c:v>
                </c:pt>
                <c:pt idx="2645">
                  <c:v>180.96700000000001</c:v>
                </c:pt>
                <c:pt idx="2646">
                  <c:v>216.143</c:v>
                </c:pt>
                <c:pt idx="2647">
                  <c:v>337.54300000000001</c:v>
                </c:pt>
                <c:pt idx="2648">
                  <c:v>450.065</c:v>
                </c:pt>
                <c:pt idx="2649">
                  <c:v>559.89800000000002</c:v>
                </c:pt>
                <c:pt idx="2650">
                  <c:v>687.10799999999995</c:v>
                </c:pt>
                <c:pt idx="2651">
                  <c:v>799.81</c:v>
                </c:pt>
                <c:pt idx="2652">
                  <c:v>886.40499999999997</c:v>
                </c:pt>
                <c:pt idx="2653">
                  <c:v>920.404</c:v>
                </c:pt>
                <c:pt idx="2654">
                  <c:v>943.38099999999997</c:v>
                </c:pt>
                <c:pt idx="2655">
                  <c:v>928.36599999999999</c:v>
                </c:pt>
                <c:pt idx="2656">
                  <c:v>822.07100000000003</c:v>
                </c:pt>
                <c:pt idx="2657">
                  <c:v>852.23</c:v>
                </c:pt>
                <c:pt idx="2658">
                  <c:v>1003.312</c:v>
                </c:pt>
                <c:pt idx="2659">
                  <c:v>1027.0550000000001</c:v>
                </c:pt>
                <c:pt idx="2660">
                  <c:v>945.82</c:v>
                </c:pt>
                <c:pt idx="2661">
                  <c:v>822.63900000000001</c:v>
                </c:pt>
                <c:pt idx="2662">
                  <c:v>705.774</c:v>
                </c:pt>
                <c:pt idx="2663">
                  <c:v>751.98500000000001</c:v>
                </c:pt>
                <c:pt idx="2664">
                  <c:v>900.31700000000001</c:v>
                </c:pt>
                <c:pt idx="2665">
                  <c:v>983.59400000000005</c:v>
                </c:pt>
                <c:pt idx="2666">
                  <c:v>1040.778</c:v>
                </c:pt>
                <c:pt idx="2667">
                  <c:v>986.48</c:v>
                </c:pt>
                <c:pt idx="2668">
                  <c:v>1102.491</c:v>
                </c:pt>
                <c:pt idx="2669">
                  <c:v>1300.152</c:v>
                </c:pt>
                <c:pt idx="2670">
                  <c:v>1418.4559999999999</c:v>
                </c:pt>
                <c:pt idx="2671">
                  <c:v>1782.2370000000001</c:v>
                </c:pt>
                <c:pt idx="2672">
                  <c:v>2058.8000000000002</c:v>
                </c:pt>
                <c:pt idx="2673">
                  <c:v>2227.8690000000001</c:v>
                </c:pt>
                <c:pt idx="2674">
                  <c:v>2366.5509999999999</c:v>
                </c:pt>
                <c:pt idx="2675">
                  <c:v>2327.931</c:v>
                </c:pt>
                <c:pt idx="2676">
                  <c:v>2246.8240000000001</c:v>
                </c:pt>
                <c:pt idx="2677">
                  <c:v>2209.8560000000002</c:v>
                </c:pt>
                <c:pt idx="2678">
                  <c:v>2051.1970000000001</c:v>
                </c:pt>
                <c:pt idx="2679">
                  <c:v>1941.412</c:v>
                </c:pt>
                <c:pt idx="2680">
                  <c:v>1824.3920000000001</c:v>
                </c:pt>
                <c:pt idx="2681">
                  <c:v>1685.28</c:v>
                </c:pt>
                <c:pt idx="2682">
                  <c:v>1732.9069999999999</c:v>
                </c:pt>
                <c:pt idx="2683">
                  <c:v>1697.51</c:v>
                </c:pt>
                <c:pt idx="2684">
                  <c:v>1380.3330000000001</c:v>
                </c:pt>
                <c:pt idx="2685">
                  <c:v>1155.1289999999999</c:v>
                </c:pt>
                <c:pt idx="2686">
                  <c:v>1246.645</c:v>
                </c:pt>
                <c:pt idx="2687">
                  <c:v>1517.317</c:v>
                </c:pt>
                <c:pt idx="2688">
                  <c:v>1732.9190000000001</c:v>
                </c:pt>
                <c:pt idx="2689">
                  <c:v>1817.6790000000001</c:v>
                </c:pt>
                <c:pt idx="2690">
                  <c:v>1842.84</c:v>
                </c:pt>
                <c:pt idx="2691">
                  <c:v>1735.931</c:v>
                </c:pt>
                <c:pt idx="2692">
                  <c:v>1516.335</c:v>
                </c:pt>
                <c:pt idx="2693">
                  <c:v>1210.8119999999999</c:v>
                </c:pt>
                <c:pt idx="2694">
                  <c:v>1114.934</c:v>
                </c:pt>
                <c:pt idx="2695">
                  <c:v>1278.761</c:v>
                </c:pt>
                <c:pt idx="2696">
                  <c:v>1324.1780000000001</c:v>
                </c:pt>
                <c:pt idx="2697">
                  <c:v>1384.0540000000001</c:v>
                </c:pt>
                <c:pt idx="2698">
                  <c:v>1444.1089999999999</c:v>
                </c:pt>
                <c:pt idx="2699">
                  <c:v>1375.194</c:v>
                </c:pt>
                <c:pt idx="2700">
                  <c:v>1317.9949999999999</c:v>
                </c:pt>
                <c:pt idx="2701">
                  <c:v>1293.4880000000001</c:v>
                </c:pt>
                <c:pt idx="2702">
                  <c:v>1314.421</c:v>
                </c:pt>
                <c:pt idx="2703">
                  <c:v>1201.4349999999999</c:v>
                </c:pt>
                <c:pt idx="2704">
                  <c:v>920.43600000000004</c:v>
                </c:pt>
                <c:pt idx="2705">
                  <c:v>776.91200000000003</c:v>
                </c:pt>
                <c:pt idx="2706">
                  <c:v>666.91</c:v>
                </c:pt>
                <c:pt idx="2707">
                  <c:v>523.41099999999994</c:v>
                </c:pt>
                <c:pt idx="2708">
                  <c:v>393.00900000000001</c:v>
                </c:pt>
                <c:pt idx="2709">
                  <c:v>331.077</c:v>
                </c:pt>
                <c:pt idx="2710">
                  <c:v>352.67200000000003</c:v>
                </c:pt>
                <c:pt idx="2711">
                  <c:v>382.33800000000002</c:v>
                </c:pt>
                <c:pt idx="2712">
                  <c:v>361.45499999999998</c:v>
                </c:pt>
                <c:pt idx="2713">
                  <c:v>309.76600000000002</c:v>
                </c:pt>
                <c:pt idx="2714">
                  <c:v>239.892</c:v>
                </c:pt>
                <c:pt idx="2715">
                  <c:v>173.58500000000001</c:v>
                </c:pt>
                <c:pt idx="2716">
                  <c:v>137.00399999999999</c:v>
                </c:pt>
                <c:pt idx="2717">
                  <c:v>135.94499999999999</c:v>
                </c:pt>
                <c:pt idx="2718">
                  <c:v>132.983</c:v>
                </c:pt>
                <c:pt idx="2719">
                  <c:v>150.083</c:v>
                </c:pt>
                <c:pt idx="2720">
                  <c:v>100.014</c:v>
                </c:pt>
                <c:pt idx="2721">
                  <c:v>126.227</c:v>
                </c:pt>
                <c:pt idx="2722">
                  <c:v>259.084</c:v>
                </c:pt>
                <c:pt idx="2723">
                  <c:v>438.68</c:v>
                </c:pt>
                <c:pt idx="2724">
                  <c:v>572.07399999999996</c:v>
                </c:pt>
                <c:pt idx="2725">
                  <c:v>639.00199999999995</c:v>
                </c:pt>
                <c:pt idx="2726">
                  <c:v>654.68700000000001</c:v>
                </c:pt>
                <c:pt idx="2727">
                  <c:v>644.505</c:v>
                </c:pt>
                <c:pt idx="2728">
                  <c:v>586.50599999999997</c:v>
                </c:pt>
                <c:pt idx="2729">
                  <c:v>650.18299999999999</c:v>
                </c:pt>
                <c:pt idx="2730">
                  <c:v>743.83199999999999</c:v>
                </c:pt>
                <c:pt idx="2731">
                  <c:v>729.18600000000004</c:v>
                </c:pt>
                <c:pt idx="2732">
                  <c:v>612.56700000000001</c:v>
                </c:pt>
                <c:pt idx="2733">
                  <c:v>464.38600000000002</c:v>
                </c:pt>
                <c:pt idx="2734">
                  <c:v>327.25400000000002</c:v>
                </c:pt>
                <c:pt idx="2735">
                  <c:v>233.48599999999999</c:v>
                </c:pt>
                <c:pt idx="2736">
                  <c:v>190.21600000000001</c:v>
                </c:pt>
                <c:pt idx="2737">
                  <c:v>166.27600000000001</c:v>
                </c:pt>
                <c:pt idx="2738">
                  <c:v>142.876</c:v>
                </c:pt>
                <c:pt idx="2739">
                  <c:v>89.167000000000002</c:v>
                </c:pt>
                <c:pt idx="2740">
                  <c:v>40.674999999999997</c:v>
                </c:pt>
                <c:pt idx="2741">
                  <c:v>35.006999999999998</c:v>
                </c:pt>
                <c:pt idx="2742">
                  <c:v>21.109000000000002</c:v>
                </c:pt>
                <c:pt idx="2743">
                  <c:v>71.373999999999995</c:v>
                </c:pt>
                <c:pt idx="2744">
                  <c:v>175.72499999999999</c:v>
                </c:pt>
                <c:pt idx="2745">
                  <c:v>303.47199999999998</c:v>
                </c:pt>
                <c:pt idx="2746">
                  <c:v>432.488</c:v>
                </c:pt>
                <c:pt idx="2747">
                  <c:v>550.20799999999997</c:v>
                </c:pt>
                <c:pt idx="2748">
                  <c:v>671.83799999999997</c:v>
                </c:pt>
                <c:pt idx="2749">
                  <c:v>812.25</c:v>
                </c:pt>
                <c:pt idx="2750">
                  <c:v>943.32799999999997</c:v>
                </c:pt>
                <c:pt idx="2751">
                  <c:v>956.26900000000001</c:v>
                </c:pt>
                <c:pt idx="2752">
                  <c:v>846.59799999999996</c:v>
                </c:pt>
                <c:pt idx="2753">
                  <c:v>769.38099999999997</c:v>
                </c:pt>
                <c:pt idx="2754">
                  <c:v>742.33699999999999</c:v>
                </c:pt>
                <c:pt idx="2755">
                  <c:v>700.54100000000005</c:v>
                </c:pt>
                <c:pt idx="2756">
                  <c:v>683.94799999999998</c:v>
                </c:pt>
                <c:pt idx="2757">
                  <c:v>715.71600000000001</c:v>
                </c:pt>
                <c:pt idx="2758">
                  <c:v>701.34400000000005</c:v>
                </c:pt>
                <c:pt idx="2759">
                  <c:v>669.79100000000005</c:v>
                </c:pt>
                <c:pt idx="2760">
                  <c:v>661.53099999999995</c:v>
                </c:pt>
                <c:pt idx="2761">
                  <c:v>585.59199999999998</c:v>
                </c:pt>
                <c:pt idx="2762">
                  <c:v>399.42700000000002</c:v>
                </c:pt>
                <c:pt idx="2763">
                  <c:v>229.08099999999999</c:v>
                </c:pt>
                <c:pt idx="2764">
                  <c:v>203.73400000000001</c:v>
                </c:pt>
                <c:pt idx="2765">
                  <c:v>229.839</c:v>
                </c:pt>
                <c:pt idx="2766">
                  <c:v>186.15700000000001</c:v>
                </c:pt>
                <c:pt idx="2767">
                  <c:v>200.91200000000001</c:v>
                </c:pt>
                <c:pt idx="2768">
                  <c:v>192.42599999999999</c:v>
                </c:pt>
                <c:pt idx="2769">
                  <c:v>126.497</c:v>
                </c:pt>
                <c:pt idx="2770">
                  <c:v>126.57</c:v>
                </c:pt>
                <c:pt idx="2771">
                  <c:v>278.00400000000002</c:v>
                </c:pt>
                <c:pt idx="2772">
                  <c:v>340.91800000000001</c:v>
                </c:pt>
                <c:pt idx="2773">
                  <c:v>1353.865</c:v>
                </c:pt>
                <c:pt idx="2774">
                  <c:v>1491.4</c:v>
                </c:pt>
                <c:pt idx="2775">
                  <c:v>900.01400000000001</c:v>
                </c:pt>
                <c:pt idx="2776">
                  <c:v>513.93799999999999</c:v>
                </c:pt>
                <c:pt idx="2777">
                  <c:v>423.77600000000001</c:v>
                </c:pt>
                <c:pt idx="2778">
                  <c:v>490.51799999999997</c:v>
                </c:pt>
                <c:pt idx="2779">
                  <c:v>636.34100000000001</c:v>
                </c:pt>
                <c:pt idx="2780">
                  <c:v>914.14</c:v>
                </c:pt>
                <c:pt idx="2781">
                  <c:v>1153.8399999999999</c:v>
                </c:pt>
                <c:pt idx="2782">
                  <c:v>1189.3920000000001</c:v>
                </c:pt>
                <c:pt idx="2783">
                  <c:v>1178.539</c:v>
                </c:pt>
                <c:pt idx="2784">
                  <c:v>1182.9480000000001</c:v>
                </c:pt>
                <c:pt idx="2785">
                  <c:v>1141.3489999999999</c:v>
                </c:pt>
                <c:pt idx="2786">
                  <c:v>1079.0319999999999</c:v>
                </c:pt>
                <c:pt idx="2787">
                  <c:v>1069.0889999999999</c:v>
                </c:pt>
                <c:pt idx="2788">
                  <c:v>1076.375</c:v>
                </c:pt>
                <c:pt idx="2789">
                  <c:v>922.01599999999996</c:v>
                </c:pt>
                <c:pt idx="2790">
                  <c:v>904.78599999999994</c:v>
                </c:pt>
                <c:pt idx="2791">
                  <c:v>967.57</c:v>
                </c:pt>
                <c:pt idx="2792">
                  <c:v>920.37699999999995</c:v>
                </c:pt>
                <c:pt idx="2793">
                  <c:v>848.553</c:v>
                </c:pt>
                <c:pt idx="2794">
                  <c:v>812.17100000000005</c:v>
                </c:pt>
                <c:pt idx="2795">
                  <c:v>769.24699999999996</c:v>
                </c:pt>
                <c:pt idx="2796">
                  <c:v>708.05399999999997</c:v>
                </c:pt>
                <c:pt idx="2797">
                  <c:v>617.88400000000001</c:v>
                </c:pt>
                <c:pt idx="2798">
                  <c:v>491.512</c:v>
                </c:pt>
                <c:pt idx="2799">
                  <c:v>354.92500000000001</c:v>
                </c:pt>
                <c:pt idx="2800">
                  <c:v>162.64400000000001</c:v>
                </c:pt>
                <c:pt idx="2801">
                  <c:v>45.606999999999999</c:v>
                </c:pt>
                <c:pt idx="2802">
                  <c:v>61.701000000000001</c:v>
                </c:pt>
                <c:pt idx="2803">
                  <c:v>163.40799999999999</c:v>
                </c:pt>
                <c:pt idx="2804">
                  <c:v>293.38799999999998</c:v>
                </c:pt>
                <c:pt idx="2805">
                  <c:v>421.69</c:v>
                </c:pt>
                <c:pt idx="2806">
                  <c:v>531.14700000000005</c:v>
                </c:pt>
                <c:pt idx="2807">
                  <c:v>604.48400000000004</c:v>
                </c:pt>
                <c:pt idx="2808">
                  <c:v>617.21500000000003</c:v>
                </c:pt>
                <c:pt idx="2809">
                  <c:v>626.63400000000001</c:v>
                </c:pt>
                <c:pt idx="2810">
                  <c:v>628.71699999999998</c:v>
                </c:pt>
                <c:pt idx="2811">
                  <c:v>614.16200000000003</c:v>
                </c:pt>
                <c:pt idx="2812">
                  <c:v>582.46299999999997</c:v>
                </c:pt>
                <c:pt idx="2813">
                  <c:v>443.51100000000002</c:v>
                </c:pt>
                <c:pt idx="2814">
                  <c:v>303.63600000000002</c:v>
                </c:pt>
                <c:pt idx="2815">
                  <c:v>335.84300000000002</c:v>
                </c:pt>
                <c:pt idx="2816">
                  <c:v>312.11</c:v>
                </c:pt>
                <c:pt idx="2817">
                  <c:v>325.29899999999998</c:v>
                </c:pt>
                <c:pt idx="2818">
                  <c:v>345</c:v>
                </c:pt>
                <c:pt idx="2819">
                  <c:v>356.59199999999998</c:v>
                </c:pt>
                <c:pt idx="2820">
                  <c:v>285.70600000000002</c:v>
                </c:pt>
                <c:pt idx="2821">
                  <c:v>129.48699999999999</c:v>
                </c:pt>
                <c:pt idx="2822">
                  <c:v>29.006</c:v>
                </c:pt>
                <c:pt idx="2823">
                  <c:v>66.052999999999997</c:v>
                </c:pt>
                <c:pt idx="2824">
                  <c:v>298.82400000000001</c:v>
                </c:pt>
                <c:pt idx="2825">
                  <c:v>715.82</c:v>
                </c:pt>
                <c:pt idx="2826">
                  <c:v>932.83600000000001</c:v>
                </c:pt>
                <c:pt idx="2827">
                  <c:v>837.41899999999998</c:v>
                </c:pt>
                <c:pt idx="2828">
                  <c:v>600.96900000000005</c:v>
                </c:pt>
                <c:pt idx="2829">
                  <c:v>475.452</c:v>
                </c:pt>
                <c:pt idx="2830">
                  <c:v>421.59100000000001</c:v>
                </c:pt>
                <c:pt idx="2831">
                  <c:v>379.54199999999997</c:v>
                </c:pt>
                <c:pt idx="2832">
                  <c:v>344.33100000000002</c:v>
                </c:pt>
                <c:pt idx="2833">
                  <c:v>335.50099999999998</c:v>
                </c:pt>
                <c:pt idx="2834">
                  <c:v>349.697</c:v>
                </c:pt>
                <c:pt idx="2835">
                  <c:v>390.33600000000001</c:v>
                </c:pt>
                <c:pt idx="2836">
                  <c:v>470.762</c:v>
                </c:pt>
                <c:pt idx="2837">
                  <c:v>508.92899999999997</c:v>
                </c:pt>
                <c:pt idx="2838">
                  <c:v>582.41800000000001</c:v>
                </c:pt>
                <c:pt idx="2839">
                  <c:v>631.08600000000001</c:v>
                </c:pt>
                <c:pt idx="2840">
                  <c:v>665.80700000000002</c:v>
                </c:pt>
                <c:pt idx="2841">
                  <c:v>701.32600000000002</c:v>
                </c:pt>
                <c:pt idx="2842">
                  <c:v>728.85400000000004</c:v>
                </c:pt>
                <c:pt idx="2843">
                  <c:v>744.09400000000005</c:v>
                </c:pt>
                <c:pt idx="2844">
                  <c:v>707.94899999999996</c:v>
                </c:pt>
                <c:pt idx="2845">
                  <c:v>628.39400000000001</c:v>
                </c:pt>
                <c:pt idx="2846">
                  <c:v>616.88800000000003</c:v>
                </c:pt>
                <c:pt idx="2847">
                  <c:v>662.99800000000005</c:v>
                </c:pt>
                <c:pt idx="2848">
                  <c:v>790.577</c:v>
                </c:pt>
                <c:pt idx="2849">
                  <c:v>993.04100000000005</c:v>
                </c:pt>
                <c:pt idx="2850">
                  <c:v>1295.5150000000001</c:v>
                </c:pt>
                <c:pt idx="2851">
                  <c:v>1632.4829999999999</c:v>
                </c:pt>
                <c:pt idx="2852">
                  <c:v>1748.1110000000001</c:v>
                </c:pt>
                <c:pt idx="2853">
                  <c:v>1796.3510000000001</c:v>
                </c:pt>
                <c:pt idx="2854">
                  <c:v>1711.51</c:v>
                </c:pt>
                <c:pt idx="2855">
                  <c:v>1602.087</c:v>
                </c:pt>
                <c:pt idx="2856">
                  <c:v>1456.2170000000001</c:v>
                </c:pt>
                <c:pt idx="2857">
                  <c:v>1232.45</c:v>
                </c:pt>
                <c:pt idx="2858">
                  <c:v>1072.441</c:v>
                </c:pt>
                <c:pt idx="2859">
                  <c:v>920.43299999999999</c:v>
                </c:pt>
                <c:pt idx="2860">
                  <c:v>711.35699999999997</c:v>
                </c:pt>
                <c:pt idx="2861">
                  <c:v>480.10700000000003</c:v>
                </c:pt>
                <c:pt idx="2862">
                  <c:v>359.94200000000001</c:v>
                </c:pt>
                <c:pt idx="2863">
                  <c:v>342.35700000000003</c:v>
                </c:pt>
                <c:pt idx="2864">
                  <c:v>311.36099999999999</c:v>
                </c:pt>
                <c:pt idx="2865">
                  <c:v>303.09500000000003</c:v>
                </c:pt>
                <c:pt idx="2866">
                  <c:v>340.82600000000002</c:v>
                </c:pt>
                <c:pt idx="2867">
                  <c:v>385.93599999999998</c:v>
                </c:pt>
                <c:pt idx="2868">
                  <c:v>405.04199999999997</c:v>
                </c:pt>
                <c:pt idx="2869">
                  <c:v>394.60399999999998</c:v>
                </c:pt>
                <c:pt idx="2870">
                  <c:v>358.69799999999998</c:v>
                </c:pt>
                <c:pt idx="2871">
                  <c:v>295.83</c:v>
                </c:pt>
                <c:pt idx="2872">
                  <c:v>201.47800000000001</c:v>
                </c:pt>
                <c:pt idx="2873">
                  <c:v>118.123</c:v>
                </c:pt>
                <c:pt idx="2874">
                  <c:v>104.798</c:v>
                </c:pt>
                <c:pt idx="2875">
                  <c:v>175.51900000000001</c:v>
                </c:pt>
                <c:pt idx="2876">
                  <c:v>287.13799999999998</c:v>
                </c:pt>
                <c:pt idx="2877">
                  <c:v>348.11900000000003</c:v>
                </c:pt>
                <c:pt idx="2878">
                  <c:v>404.20299999999997</c:v>
                </c:pt>
                <c:pt idx="2879">
                  <c:v>513.93200000000002</c:v>
                </c:pt>
                <c:pt idx="2880">
                  <c:v>621.80700000000002</c:v>
                </c:pt>
                <c:pt idx="2881">
                  <c:v>666.59500000000003</c:v>
                </c:pt>
                <c:pt idx="2882">
                  <c:v>562.16099999999994</c:v>
                </c:pt>
                <c:pt idx="2883">
                  <c:v>381.44900000000001</c:v>
                </c:pt>
                <c:pt idx="2884">
                  <c:v>240.702</c:v>
                </c:pt>
                <c:pt idx="2885">
                  <c:v>167.90100000000001</c:v>
                </c:pt>
                <c:pt idx="2886">
                  <c:v>119.074</c:v>
                </c:pt>
                <c:pt idx="2887">
                  <c:v>91.182000000000002</c:v>
                </c:pt>
                <c:pt idx="2888">
                  <c:v>64.125</c:v>
                </c:pt>
                <c:pt idx="2889">
                  <c:v>45.343000000000004</c:v>
                </c:pt>
                <c:pt idx="2890">
                  <c:v>36.776000000000003</c:v>
                </c:pt>
                <c:pt idx="2891">
                  <c:v>24.443999999999999</c:v>
                </c:pt>
                <c:pt idx="2892">
                  <c:v>15.334</c:v>
                </c:pt>
                <c:pt idx="2893">
                  <c:v>11.244</c:v>
                </c:pt>
                <c:pt idx="2894">
                  <c:v>9.1020000000000003</c:v>
                </c:pt>
                <c:pt idx="2895">
                  <c:v>9.8350000000000009</c:v>
                </c:pt>
                <c:pt idx="2896">
                  <c:v>20.571999999999999</c:v>
                </c:pt>
                <c:pt idx="2897">
                  <c:v>68.72</c:v>
                </c:pt>
                <c:pt idx="2898">
                  <c:v>183.10599999999999</c:v>
                </c:pt>
                <c:pt idx="2899">
                  <c:v>349.10899999999998</c:v>
                </c:pt>
                <c:pt idx="2900">
                  <c:v>518.74800000000005</c:v>
                </c:pt>
                <c:pt idx="2901">
                  <c:v>659.66099999999994</c:v>
                </c:pt>
                <c:pt idx="2902">
                  <c:v>796.78399999999999</c:v>
                </c:pt>
                <c:pt idx="2903">
                  <c:v>958.27800000000002</c:v>
                </c:pt>
                <c:pt idx="2904">
                  <c:v>1088.5820000000001</c:v>
                </c:pt>
                <c:pt idx="2905">
                  <c:v>1123.442</c:v>
                </c:pt>
                <c:pt idx="2906">
                  <c:v>1151.3309999999999</c:v>
                </c:pt>
                <c:pt idx="2907">
                  <c:v>1154.846</c:v>
                </c:pt>
                <c:pt idx="2908">
                  <c:v>1146.0940000000001</c:v>
                </c:pt>
                <c:pt idx="2909">
                  <c:v>880.18899999999996</c:v>
                </c:pt>
                <c:pt idx="2910">
                  <c:v>555.98099999999999</c:v>
                </c:pt>
                <c:pt idx="2911">
                  <c:v>410.92</c:v>
                </c:pt>
                <c:pt idx="2912">
                  <c:v>314.245</c:v>
                </c:pt>
                <c:pt idx="2913">
                  <c:v>261.89499999999998</c:v>
                </c:pt>
                <c:pt idx="2914">
                  <c:v>203.97300000000001</c:v>
                </c:pt>
                <c:pt idx="2915">
                  <c:v>155.25299999999999</c:v>
                </c:pt>
                <c:pt idx="2916">
                  <c:v>142.75399999999999</c:v>
                </c:pt>
                <c:pt idx="2917">
                  <c:v>185.036</c:v>
                </c:pt>
                <c:pt idx="2918">
                  <c:v>273.25</c:v>
                </c:pt>
                <c:pt idx="2919">
                  <c:v>394.63200000000001</c:v>
                </c:pt>
                <c:pt idx="2920">
                  <c:v>518.399</c:v>
                </c:pt>
                <c:pt idx="2921">
                  <c:v>708.87699999999995</c:v>
                </c:pt>
                <c:pt idx="2922">
                  <c:v>1112.9860000000001</c:v>
                </c:pt>
                <c:pt idx="2923">
                  <c:v>1424.38</c:v>
                </c:pt>
                <c:pt idx="2924">
                  <c:v>1481.9110000000001</c:v>
                </c:pt>
                <c:pt idx="2925">
                  <c:v>1418.4549999999999</c:v>
                </c:pt>
                <c:pt idx="2926">
                  <c:v>1328.386</c:v>
                </c:pt>
                <c:pt idx="2927">
                  <c:v>1269.952</c:v>
                </c:pt>
                <c:pt idx="2928">
                  <c:v>1172.442</c:v>
                </c:pt>
                <c:pt idx="2929">
                  <c:v>1081.7539999999999</c:v>
                </c:pt>
                <c:pt idx="2930">
                  <c:v>1021.61</c:v>
                </c:pt>
                <c:pt idx="2931">
                  <c:v>939.16700000000003</c:v>
                </c:pt>
                <c:pt idx="2932">
                  <c:v>796.68899999999996</c:v>
                </c:pt>
                <c:pt idx="2933">
                  <c:v>559.05399999999997</c:v>
                </c:pt>
                <c:pt idx="2934">
                  <c:v>539.56200000000001</c:v>
                </c:pt>
                <c:pt idx="2935">
                  <c:v>572.07899999999995</c:v>
                </c:pt>
                <c:pt idx="2936">
                  <c:v>425.43200000000002</c:v>
                </c:pt>
                <c:pt idx="2937">
                  <c:v>304.10000000000002</c:v>
                </c:pt>
                <c:pt idx="2938">
                  <c:v>360.68900000000002</c:v>
                </c:pt>
                <c:pt idx="2939">
                  <c:v>457.73599999999999</c:v>
                </c:pt>
                <c:pt idx="2940">
                  <c:v>548.84699999999998</c:v>
                </c:pt>
                <c:pt idx="2941">
                  <c:v>604.80700000000002</c:v>
                </c:pt>
                <c:pt idx="2942">
                  <c:v>564.851</c:v>
                </c:pt>
                <c:pt idx="2943">
                  <c:v>454.67200000000003</c:v>
                </c:pt>
                <c:pt idx="2944">
                  <c:v>330.15100000000001</c:v>
                </c:pt>
                <c:pt idx="2945">
                  <c:v>284.334</c:v>
                </c:pt>
                <c:pt idx="2946">
                  <c:v>302.87900000000002</c:v>
                </c:pt>
                <c:pt idx="2947">
                  <c:v>299.45600000000002</c:v>
                </c:pt>
                <c:pt idx="2948">
                  <c:v>214.61699999999999</c:v>
                </c:pt>
                <c:pt idx="2949">
                  <c:v>81.373999999999995</c:v>
                </c:pt>
                <c:pt idx="2950">
                  <c:v>143.005</c:v>
                </c:pt>
                <c:pt idx="2951">
                  <c:v>249.00200000000001</c:v>
                </c:pt>
                <c:pt idx="2952">
                  <c:v>232.971</c:v>
                </c:pt>
                <c:pt idx="2953">
                  <c:v>202.53700000000001</c:v>
                </c:pt>
                <c:pt idx="2954">
                  <c:v>213.28800000000001</c:v>
                </c:pt>
                <c:pt idx="2955">
                  <c:v>231.94200000000001</c:v>
                </c:pt>
                <c:pt idx="2956">
                  <c:v>228.107</c:v>
                </c:pt>
                <c:pt idx="2957">
                  <c:v>215.90100000000001</c:v>
                </c:pt>
                <c:pt idx="2958">
                  <c:v>199.90199999999999</c:v>
                </c:pt>
                <c:pt idx="2959">
                  <c:v>145.69900000000001</c:v>
                </c:pt>
                <c:pt idx="2960">
                  <c:v>93.17</c:v>
                </c:pt>
                <c:pt idx="2961">
                  <c:v>63.371000000000002</c:v>
                </c:pt>
                <c:pt idx="2962">
                  <c:v>25.727</c:v>
                </c:pt>
                <c:pt idx="2963">
                  <c:v>10.584</c:v>
                </c:pt>
                <c:pt idx="2964">
                  <c:v>15.285</c:v>
                </c:pt>
                <c:pt idx="2965">
                  <c:v>25.741</c:v>
                </c:pt>
                <c:pt idx="2966">
                  <c:v>36.369</c:v>
                </c:pt>
                <c:pt idx="2967">
                  <c:v>53.487000000000002</c:v>
                </c:pt>
                <c:pt idx="2968">
                  <c:v>71.144000000000005</c:v>
                </c:pt>
                <c:pt idx="2969">
                  <c:v>94.593000000000004</c:v>
                </c:pt>
                <c:pt idx="2970">
                  <c:v>111.67100000000001</c:v>
                </c:pt>
                <c:pt idx="2971">
                  <c:v>120.33499999999999</c:v>
                </c:pt>
                <c:pt idx="2972">
                  <c:v>135.23699999999999</c:v>
                </c:pt>
                <c:pt idx="2973">
                  <c:v>169.93</c:v>
                </c:pt>
                <c:pt idx="2974">
                  <c:v>196.18799999999999</c:v>
                </c:pt>
                <c:pt idx="2975">
                  <c:v>225.209</c:v>
                </c:pt>
                <c:pt idx="2976">
                  <c:v>276.13799999999998</c:v>
                </c:pt>
                <c:pt idx="2977">
                  <c:v>355.19400000000002</c:v>
                </c:pt>
                <c:pt idx="2978">
                  <c:v>390.63900000000001</c:v>
                </c:pt>
                <c:pt idx="2979">
                  <c:v>341.08199999999999</c:v>
                </c:pt>
                <c:pt idx="2980">
                  <c:v>260.18599999999998</c:v>
                </c:pt>
                <c:pt idx="2981">
                  <c:v>212.39</c:v>
                </c:pt>
                <c:pt idx="2982">
                  <c:v>208.16200000000001</c:v>
                </c:pt>
                <c:pt idx="2983">
                  <c:v>191.94800000000001</c:v>
                </c:pt>
                <c:pt idx="2984">
                  <c:v>172.87700000000001</c:v>
                </c:pt>
                <c:pt idx="2985">
                  <c:v>269.60300000000001</c:v>
                </c:pt>
                <c:pt idx="2986">
                  <c:v>513.83900000000006</c:v>
                </c:pt>
                <c:pt idx="2987">
                  <c:v>818.49199999999996</c:v>
                </c:pt>
                <c:pt idx="2988">
                  <c:v>1075.279</c:v>
                </c:pt>
                <c:pt idx="2989">
                  <c:v>1213.3920000000001</c:v>
                </c:pt>
                <c:pt idx="2990">
                  <c:v>1208.127</c:v>
                </c:pt>
                <c:pt idx="2991">
                  <c:v>1027.0550000000001</c:v>
                </c:pt>
                <c:pt idx="2992">
                  <c:v>717.30499999999995</c:v>
                </c:pt>
                <c:pt idx="2993">
                  <c:v>462.72199999999998</c:v>
                </c:pt>
                <c:pt idx="2994">
                  <c:v>282.09399999999999</c:v>
                </c:pt>
                <c:pt idx="2995">
                  <c:v>177.47499999999999</c:v>
                </c:pt>
                <c:pt idx="2996">
                  <c:v>466.13900000000001</c:v>
                </c:pt>
                <c:pt idx="2997">
                  <c:v>1159.252</c:v>
                </c:pt>
                <c:pt idx="2998">
                  <c:v>1803.5039999999999</c:v>
                </c:pt>
                <c:pt idx="2999">
                  <c:v>2165.8339999999998</c:v>
                </c:pt>
                <c:pt idx="3000">
                  <c:v>2258.9450000000002</c:v>
                </c:pt>
                <c:pt idx="3001">
                  <c:v>2333.0390000000002</c:v>
                </c:pt>
                <c:pt idx="3002">
                  <c:v>2343.3809999999999</c:v>
                </c:pt>
                <c:pt idx="3003">
                  <c:v>2303.0740000000001</c:v>
                </c:pt>
                <c:pt idx="3004">
                  <c:v>2222.7350000000001</c:v>
                </c:pt>
                <c:pt idx="3005">
                  <c:v>2185.0590000000002</c:v>
                </c:pt>
                <c:pt idx="3006">
                  <c:v>2143.0450000000001</c:v>
                </c:pt>
                <c:pt idx="3007">
                  <c:v>2103.4679999999998</c:v>
                </c:pt>
                <c:pt idx="3008">
                  <c:v>2056.0459999999998</c:v>
                </c:pt>
                <c:pt idx="3009">
                  <c:v>1980.385</c:v>
                </c:pt>
                <c:pt idx="3010">
                  <c:v>1884.096</c:v>
                </c:pt>
                <c:pt idx="3011">
                  <c:v>1815.393</c:v>
                </c:pt>
                <c:pt idx="3012">
                  <c:v>1713.7809999999999</c:v>
                </c:pt>
                <c:pt idx="3013">
                  <c:v>1453.9179999999999</c:v>
                </c:pt>
                <c:pt idx="3014">
                  <c:v>1040.664</c:v>
                </c:pt>
                <c:pt idx="3015">
                  <c:v>715.822</c:v>
                </c:pt>
                <c:pt idx="3016">
                  <c:v>492.93200000000002</c:v>
                </c:pt>
                <c:pt idx="3017">
                  <c:v>364.15600000000001</c:v>
                </c:pt>
                <c:pt idx="3018">
                  <c:v>301.339</c:v>
                </c:pt>
                <c:pt idx="3019">
                  <c:v>272.57100000000003</c:v>
                </c:pt>
                <c:pt idx="3020">
                  <c:v>230.66499999999999</c:v>
                </c:pt>
                <c:pt idx="3021">
                  <c:v>146.792</c:v>
                </c:pt>
                <c:pt idx="3022">
                  <c:v>74.917000000000002</c:v>
                </c:pt>
                <c:pt idx="3023">
                  <c:v>35.209000000000003</c:v>
                </c:pt>
                <c:pt idx="3024">
                  <c:v>24.986999999999998</c:v>
                </c:pt>
                <c:pt idx="3025">
                  <c:v>27.021000000000001</c:v>
                </c:pt>
                <c:pt idx="3026">
                  <c:v>28.082000000000001</c:v>
                </c:pt>
                <c:pt idx="3027">
                  <c:v>28.108000000000001</c:v>
                </c:pt>
                <c:pt idx="3028">
                  <c:v>31.59</c:v>
                </c:pt>
                <c:pt idx="3029">
                  <c:v>28.123000000000001</c:v>
                </c:pt>
                <c:pt idx="3030">
                  <c:v>30.363</c:v>
                </c:pt>
                <c:pt idx="3031">
                  <c:v>45.994999999999997</c:v>
                </c:pt>
                <c:pt idx="3032">
                  <c:v>27.890999999999998</c:v>
                </c:pt>
                <c:pt idx="3033">
                  <c:v>3.077</c:v>
                </c:pt>
                <c:pt idx="3034">
                  <c:v>0.49</c:v>
                </c:pt>
                <c:pt idx="3035">
                  <c:v>0.49199999999999999</c:v>
                </c:pt>
                <c:pt idx="3036">
                  <c:v>0.49399999999999999</c:v>
                </c:pt>
                <c:pt idx="3037">
                  <c:v>1.21</c:v>
                </c:pt>
                <c:pt idx="3038">
                  <c:v>7.0979999999999999</c:v>
                </c:pt>
                <c:pt idx="3039">
                  <c:v>49.311</c:v>
                </c:pt>
                <c:pt idx="3040">
                  <c:v>126.483</c:v>
                </c:pt>
                <c:pt idx="3041">
                  <c:v>298.41399999999999</c:v>
                </c:pt>
                <c:pt idx="3042">
                  <c:v>486.35399999999998</c:v>
                </c:pt>
                <c:pt idx="3043">
                  <c:v>423.16899999999998</c:v>
                </c:pt>
                <c:pt idx="3044">
                  <c:v>308.19099999999997</c:v>
                </c:pt>
                <c:pt idx="3045">
                  <c:v>240.78700000000001</c:v>
                </c:pt>
                <c:pt idx="3046">
                  <c:v>208.261</c:v>
                </c:pt>
                <c:pt idx="3047">
                  <c:v>222.596</c:v>
                </c:pt>
                <c:pt idx="3048">
                  <c:v>292.565</c:v>
                </c:pt>
                <c:pt idx="3049">
                  <c:v>437.71199999999999</c:v>
                </c:pt>
                <c:pt idx="3050">
                  <c:v>620.77599999999995</c:v>
                </c:pt>
                <c:pt idx="3051">
                  <c:v>709.96199999999999</c:v>
                </c:pt>
                <c:pt idx="3052">
                  <c:v>651.26499999999999</c:v>
                </c:pt>
                <c:pt idx="3053">
                  <c:v>443.298</c:v>
                </c:pt>
                <c:pt idx="3054">
                  <c:v>293.76900000000001</c:v>
                </c:pt>
                <c:pt idx="3055">
                  <c:v>229.821</c:v>
                </c:pt>
                <c:pt idx="3056">
                  <c:v>168.95099999999999</c:v>
                </c:pt>
                <c:pt idx="3057">
                  <c:v>113.431</c:v>
                </c:pt>
                <c:pt idx="3058">
                  <c:v>104.73</c:v>
                </c:pt>
                <c:pt idx="3059">
                  <c:v>168.47</c:v>
                </c:pt>
                <c:pt idx="3060">
                  <c:v>297.47899999999998</c:v>
                </c:pt>
                <c:pt idx="3061">
                  <c:v>441.43400000000003</c:v>
                </c:pt>
                <c:pt idx="3062">
                  <c:v>589.54499999999996</c:v>
                </c:pt>
                <c:pt idx="3063">
                  <c:v>713.20699999999999</c:v>
                </c:pt>
                <c:pt idx="3064">
                  <c:v>749.93600000000004</c:v>
                </c:pt>
                <c:pt idx="3065">
                  <c:v>738.89099999999996</c:v>
                </c:pt>
                <c:pt idx="3066">
                  <c:v>763.26</c:v>
                </c:pt>
                <c:pt idx="3067">
                  <c:v>684.73199999999997</c:v>
                </c:pt>
                <c:pt idx="3068">
                  <c:v>345.36399999999998</c:v>
                </c:pt>
                <c:pt idx="3069">
                  <c:v>143.48500000000001</c:v>
                </c:pt>
                <c:pt idx="3070">
                  <c:v>129.03800000000001</c:v>
                </c:pt>
                <c:pt idx="3071">
                  <c:v>148.88399999999999</c:v>
                </c:pt>
                <c:pt idx="3072">
                  <c:v>135.94200000000001</c:v>
                </c:pt>
                <c:pt idx="3073">
                  <c:v>91.177999999999997</c:v>
                </c:pt>
                <c:pt idx="3074">
                  <c:v>65.042000000000002</c:v>
                </c:pt>
                <c:pt idx="3075">
                  <c:v>153.005</c:v>
                </c:pt>
                <c:pt idx="3076">
                  <c:v>398.01499999999999</c:v>
                </c:pt>
                <c:pt idx="3077">
                  <c:v>603.48400000000004</c:v>
                </c:pt>
                <c:pt idx="3078">
                  <c:v>675.48900000000003</c:v>
                </c:pt>
                <c:pt idx="3079">
                  <c:v>727.476</c:v>
                </c:pt>
                <c:pt idx="3080">
                  <c:v>595.72</c:v>
                </c:pt>
                <c:pt idx="3081">
                  <c:v>632.95299999999997</c:v>
                </c:pt>
                <c:pt idx="3082">
                  <c:v>847.42200000000003</c:v>
                </c:pt>
                <c:pt idx="3083">
                  <c:v>940.37300000000005</c:v>
                </c:pt>
                <c:pt idx="3084">
                  <c:v>1010.127</c:v>
                </c:pt>
                <c:pt idx="3085">
                  <c:v>943.32100000000003</c:v>
                </c:pt>
                <c:pt idx="3086">
                  <c:v>747.98099999999999</c:v>
                </c:pt>
                <c:pt idx="3087">
                  <c:v>502.71699999999998</c:v>
                </c:pt>
                <c:pt idx="3088">
                  <c:v>265.00799999999998</c:v>
                </c:pt>
                <c:pt idx="3089">
                  <c:v>146.416</c:v>
                </c:pt>
                <c:pt idx="3090">
                  <c:v>86.515000000000001</c:v>
                </c:pt>
                <c:pt idx="3091">
                  <c:v>63.103000000000002</c:v>
                </c:pt>
                <c:pt idx="3092">
                  <c:v>54.231000000000002</c:v>
                </c:pt>
                <c:pt idx="3093">
                  <c:v>70.403999999999996</c:v>
                </c:pt>
                <c:pt idx="3094">
                  <c:v>133.64500000000001</c:v>
                </c:pt>
                <c:pt idx="3095">
                  <c:v>188.78899999999999</c:v>
                </c:pt>
                <c:pt idx="3096">
                  <c:v>225.22900000000001</c:v>
                </c:pt>
                <c:pt idx="3097">
                  <c:v>261.84800000000001</c:v>
                </c:pt>
                <c:pt idx="3098">
                  <c:v>311.69799999999998</c:v>
                </c:pt>
                <c:pt idx="3099">
                  <c:v>371.93099999999998</c:v>
                </c:pt>
                <c:pt idx="3100">
                  <c:v>419.12700000000001</c:v>
                </c:pt>
                <c:pt idx="3101">
                  <c:v>347.86200000000002</c:v>
                </c:pt>
                <c:pt idx="3102">
                  <c:v>205.47</c:v>
                </c:pt>
                <c:pt idx="3103">
                  <c:v>133.87899999999999</c:v>
                </c:pt>
                <c:pt idx="3104">
                  <c:v>62.326999999999998</c:v>
                </c:pt>
                <c:pt idx="3105">
                  <c:v>25.152999999999999</c:v>
                </c:pt>
                <c:pt idx="3106">
                  <c:v>13.442</c:v>
                </c:pt>
                <c:pt idx="3107">
                  <c:v>16.268999999999998</c:v>
                </c:pt>
                <c:pt idx="3108">
                  <c:v>28.184999999999999</c:v>
                </c:pt>
                <c:pt idx="3109">
                  <c:v>30.629000000000001</c:v>
                </c:pt>
                <c:pt idx="3110">
                  <c:v>30.65</c:v>
                </c:pt>
                <c:pt idx="3111">
                  <c:v>33.567999999999998</c:v>
                </c:pt>
                <c:pt idx="3112">
                  <c:v>45.567999999999998</c:v>
                </c:pt>
                <c:pt idx="3113">
                  <c:v>64.451999999999998</c:v>
                </c:pt>
                <c:pt idx="3114">
                  <c:v>142.70599999999999</c:v>
                </c:pt>
                <c:pt idx="3115">
                  <c:v>234.07400000000001</c:v>
                </c:pt>
                <c:pt idx="3116">
                  <c:v>297.52300000000002</c:v>
                </c:pt>
                <c:pt idx="3117">
                  <c:v>362.00200000000001</c:v>
                </c:pt>
                <c:pt idx="3118">
                  <c:v>401.59500000000003</c:v>
                </c:pt>
                <c:pt idx="3119">
                  <c:v>427.21199999999999</c:v>
                </c:pt>
                <c:pt idx="3120">
                  <c:v>502.221</c:v>
                </c:pt>
                <c:pt idx="3121">
                  <c:v>622.32100000000003</c:v>
                </c:pt>
                <c:pt idx="3122">
                  <c:v>738.87599999999998</c:v>
                </c:pt>
                <c:pt idx="3123">
                  <c:v>784.49400000000003</c:v>
                </c:pt>
                <c:pt idx="3124">
                  <c:v>724.71600000000001</c:v>
                </c:pt>
                <c:pt idx="3125">
                  <c:v>486.41899999999998</c:v>
                </c:pt>
                <c:pt idx="3126">
                  <c:v>244.827</c:v>
                </c:pt>
                <c:pt idx="3127">
                  <c:v>185.39</c:v>
                </c:pt>
                <c:pt idx="3128">
                  <c:v>180.88900000000001</c:v>
                </c:pt>
                <c:pt idx="3129">
                  <c:v>199.59899999999999</c:v>
                </c:pt>
                <c:pt idx="3130">
                  <c:v>233.59700000000001</c:v>
                </c:pt>
                <c:pt idx="3131">
                  <c:v>313.32900000000001</c:v>
                </c:pt>
                <c:pt idx="3132">
                  <c:v>396.26499999999999</c:v>
                </c:pt>
                <c:pt idx="3133">
                  <c:v>548.07500000000005</c:v>
                </c:pt>
                <c:pt idx="3134">
                  <c:v>692.14</c:v>
                </c:pt>
                <c:pt idx="3135">
                  <c:v>796.62800000000004</c:v>
                </c:pt>
                <c:pt idx="3136">
                  <c:v>887.30399999999997</c:v>
                </c:pt>
                <c:pt idx="3137">
                  <c:v>976.79100000000005</c:v>
                </c:pt>
                <c:pt idx="3138">
                  <c:v>998.65200000000004</c:v>
                </c:pt>
                <c:pt idx="3139">
                  <c:v>850.81500000000005</c:v>
                </c:pt>
                <c:pt idx="3140">
                  <c:v>875.11099999999999</c:v>
                </c:pt>
                <c:pt idx="3141">
                  <c:v>536.24800000000005</c:v>
                </c:pt>
                <c:pt idx="3142">
                  <c:v>295.851</c:v>
                </c:pt>
                <c:pt idx="3143">
                  <c:v>200.92500000000001</c:v>
                </c:pt>
                <c:pt idx="3144">
                  <c:v>238.018</c:v>
                </c:pt>
                <c:pt idx="3145">
                  <c:v>323.03800000000001</c:v>
                </c:pt>
                <c:pt idx="3146">
                  <c:v>366.60500000000002</c:v>
                </c:pt>
                <c:pt idx="3147">
                  <c:v>443.23200000000003</c:v>
                </c:pt>
                <c:pt idx="3148">
                  <c:v>688.56100000000004</c:v>
                </c:pt>
                <c:pt idx="3149">
                  <c:v>692.96100000000001</c:v>
                </c:pt>
                <c:pt idx="3150">
                  <c:v>852.05700000000002</c:v>
                </c:pt>
                <c:pt idx="3151">
                  <c:v>1081.8</c:v>
                </c:pt>
                <c:pt idx="3152">
                  <c:v>1198.3920000000001</c:v>
                </c:pt>
                <c:pt idx="3153">
                  <c:v>1152.1079999999999</c:v>
                </c:pt>
                <c:pt idx="3154">
                  <c:v>958.55399999999997</c:v>
                </c:pt>
                <c:pt idx="3155">
                  <c:v>644.577</c:v>
                </c:pt>
                <c:pt idx="3156">
                  <c:v>412.24299999999999</c:v>
                </c:pt>
                <c:pt idx="3157">
                  <c:v>326.63299999999998</c:v>
                </c:pt>
                <c:pt idx="3158">
                  <c:v>329.161</c:v>
                </c:pt>
                <c:pt idx="3159">
                  <c:v>414.452</c:v>
                </c:pt>
                <c:pt idx="3160">
                  <c:v>523.18600000000004</c:v>
                </c:pt>
                <c:pt idx="3161">
                  <c:v>757.13800000000003</c:v>
                </c:pt>
                <c:pt idx="3162">
                  <c:v>1200.5219999999999</c:v>
                </c:pt>
                <c:pt idx="3163">
                  <c:v>1420.2329999999999</c:v>
                </c:pt>
                <c:pt idx="3164">
                  <c:v>1264.789</c:v>
                </c:pt>
                <c:pt idx="3165">
                  <c:v>1257.3510000000001</c:v>
                </c:pt>
                <c:pt idx="3166">
                  <c:v>1493.701</c:v>
                </c:pt>
                <c:pt idx="3167">
                  <c:v>1824.367</c:v>
                </c:pt>
                <c:pt idx="3168">
                  <c:v>2309.808</c:v>
                </c:pt>
                <c:pt idx="3169">
                  <c:v>2576.5680000000002</c:v>
                </c:pt>
                <c:pt idx="3170">
                  <c:v>2629.9470000000001</c:v>
                </c:pt>
                <c:pt idx="3171">
                  <c:v>2604.6419999999998</c:v>
                </c:pt>
                <c:pt idx="3172">
                  <c:v>2607.4070000000002</c:v>
                </c:pt>
                <c:pt idx="3173">
                  <c:v>2591.1350000000002</c:v>
                </c:pt>
                <c:pt idx="3174">
                  <c:v>2505.808</c:v>
                </c:pt>
                <c:pt idx="3175">
                  <c:v>2497.67</c:v>
                </c:pt>
                <c:pt idx="3176">
                  <c:v>2569.2170000000001</c:v>
                </c:pt>
                <c:pt idx="3177">
                  <c:v>2569.3209999999999</c:v>
                </c:pt>
                <c:pt idx="3178">
                  <c:v>2588.5749999999998</c:v>
                </c:pt>
                <c:pt idx="3179">
                  <c:v>2561.5320000000002</c:v>
                </c:pt>
                <c:pt idx="3180">
                  <c:v>2519.3890000000001</c:v>
                </c:pt>
                <c:pt idx="3181">
                  <c:v>2498.4859999999999</c:v>
                </c:pt>
                <c:pt idx="3182">
                  <c:v>2484.598</c:v>
                </c:pt>
                <c:pt idx="3183">
                  <c:v>2480.0189999999998</c:v>
                </c:pt>
                <c:pt idx="3184">
                  <c:v>2401.0940000000001</c:v>
                </c:pt>
                <c:pt idx="3185">
                  <c:v>2241.1709999999998</c:v>
                </c:pt>
                <c:pt idx="3186">
                  <c:v>2225.2440000000001</c:v>
                </c:pt>
                <c:pt idx="3187">
                  <c:v>2424.4679999999998</c:v>
                </c:pt>
                <c:pt idx="3188">
                  <c:v>2598.239</c:v>
                </c:pt>
                <c:pt idx="3189">
                  <c:v>2625.11</c:v>
                </c:pt>
                <c:pt idx="3190">
                  <c:v>2612.0340000000001</c:v>
                </c:pt>
                <c:pt idx="3191">
                  <c:v>2547.3719999999998</c:v>
                </c:pt>
                <c:pt idx="3192">
                  <c:v>2449.73</c:v>
                </c:pt>
                <c:pt idx="3193">
                  <c:v>2366.3180000000002</c:v>
                </c:pt>
                <c:pt idx="3194">
                  <c:v>2330.4949999999999</c:v>
                </c:pt>
                <c:pt idx="3195">
                  <c:v>2315.0250000000001</c:v>
                </c:pt>
                <c:pt idx="3196">
                  <c:v>2352.944</c:v>
                </c:pt>
                <c:pt idx="3197">
                  <c:v>2368.5410000000002</c:v>
                </c:pt>
                <c:pt idx="3198">
                  <c:v>2429.895</c:v>
                </c:pt>
                <c:pt idx="3199">
                  <c:v>2453.5830000000001</c:v>
                </c:pt>
                <c:pt idx="3200">
                  <c:v>2378.556</c:v>
                </c:pt>
                <c:pt idx="3201">
                  <c:v>2273.9059999999999</c:v>
                </c:pt>
                <c:pt idx="3202">
                  <c:v>2158.7600000000002</c:v>
                </c:pt>
                <c:pt idx="3203">
                  <c:v>2068.989</c:v>
                </c:pt>
                <c:pt idx="3204">
                  <c:v>2068.9090000000001</c:v>
                </c:pt>
                <c:pt idx="3205">
                  <c:v>2109.0630000000001</c:v>
                </c:pt>
                <c:pt idx="3206">
                  <c:v>2129.223</c:v>
                </c:pt>
                <c:pt idx="3207">
                  <c:v>2129.1860000000001</c:v>
                </c:pt>
                <c:pt idx="3208">
                  <c:v>2075.9270000000001</c:v>
                </c:pt>
                <c:pt idx="3209">
                  <c:v>1950.32</c:v>
                </c:pt>
                <c:pt idx="3210">
                  <c:v>1854.24</c:v>
                </c:pt>
                <c:pt idx="3211">
                  <c:v>1834.8019999999999</c:v>
                </c:pt>
                <c:pt idx="3212">
                  <c:v>1732.9159999999999</c:v>
                </c:pt>
                <c:pt idx="3213">
                  <c:v>1666.8920000000001</c:v>
                </c:pt>
                <c:pt idx="3214">
                  <c:v>1670.6079999999999</c:v>
                </c:pt>
                <c:pt idx="3215">
                  <c:v>1700.299</c:v>
                </c:pt>
                <c:pt idx="3216">
                  <c:v>1763.0250000000001</c:v>
                </c:pt>
                <c:pt idx="3217">
                  <c:v>1721.3530000000001</c:v>
                </c:pt>
                <c:pt idx="3218">
                  <c:v>1550.557</c:v>
                </c:pt>
                <c:pt idx="3219">
                  <c:v>1368.184</c:v>
                </c:pt>
                <c:pt idx="3220">
                  <c:v>1189.9949999999999</c:v>
                </c:pt>
                <c:pt idx="3221">
                  <c:v>982.1</c:v>
                </c:pt>
                <c:pt idx="3222">
                  <c:v>773.49400000000003</c:v>
                </c:pt>
                <c:pt idx="3223">
                  <c:v>498.36799999999999</c:v>
                </c:pt>
                <c:pt idx="3224">
                  <c:v>290.04399999999998</c:v>
                </c:pt>
                <c:pt idx="3225">
                  <c:v>266.99700000000001</c:v>
                </c:pt>
                <c:pt idx="3226">
                  <c:v>370.536</c:v>
                </c:pt>
                <c:pt idx="3227">
                  <c:v>480.16899999999998</c:v>
                </c:pt>
                <c:pt idx="3228">
                  <c:v>535.55899999999997</c:v>
                </c:pt>
                <c:pt idx="3229">
                  <c:v>545.28499999999997</c:v>
                </c:pt>
                <c:pt idx="3230">
                  <c:v>498.13799999999998</c:v>
                </c:pt>
                <c:pt idx="3231">
                  <c:v>450.25700000000001</c:v>
                </c:pt>
                <c:pt idx="3232">
                  <c:v>425.19499999999999</c:v>
                </c:pt>
                <c:pt idx="3233">
                  <c:v>438.79700000000003</c:v>
                </c:pt>
                <c:pt idx="3234">
                  <c:v>535.37900000000002</c:v>
                </c:pt>
                <c:pt idx="3235">
                  <c:v>606.29999999999995</c:v>
                </c:pt>
                <c:pt idx="3236">
                  <c:v>630.32899999999995</c:v>
                </c:pt>
                <c:pt idx="3237">
                  <c:v>595.75300000000004</c:v>
                </c:pt>
                <c:pt idx="3238">
                  <c:v>531.27599999999995</c:v>
                </c:pt>
                <c:pt idx="3239">
                  <c:v>510.17500000000001</c:v>
                </c:pt>
                <c:pt idx="3240">
                  <c:v>502.46100000000001</c:v>
                </c:pt>
                <c:pt idx="3241">
                  <c:v>524.22500000000002</c:v>
                </c:pt>
                <c:pt idx="3242">
                  <c:v>558.625</c:v>
                </c:pt>
                <c:pt idx="3243">
                  <c:v>579.55399999999997</c:v>
                </c:pt>
                <c:pt idx="3244">
                  <c:v>536.89200000000005</c:v>
                </c:pt>
                <c:pt idx="3245">
                  <c:v>409.5</c:v>
                </c:pt>
                <c:pt idx="3246">
                  <c:v>304.93599999999998</c:v>
                </c:pt>
                <c:pt idx="3247">
                  <c:v>236.56800000000001</c:v>
                </c:pt>
                <c:pt idx="3248">
                  <c:v>198.958</c:v>
                </c:pt>
                <c:pt idx="3249">
                  <c:v>180.97800000000001</c:v>
                </c:pt>
                <c:pt idx="3250">
                  <c:v>183.43799999999999</c:v>
                </c:pt>
                <c:pt idx="3251">
                  <c:v>188.852</c:v>
                </c:pt>
                <c:pt idx="3252">
                  <c:v>174.42400000000001</c:v>
                </c:pt>
                <c:pt idx="3253">
                  <c:v>147.505</c:v>
                </c:pt>
                <c:pt idx="3254">
                  <c:v>122.39100000000001</c:v>
                </c:pt>
                <c:pt idx="3255">
                  <c:v>109.837</c:v>
                </c:pt>
                <c:pt idx="3256">
                  <c:v>98.316999999999993</c:v>
                </c:pt>
                <c:pt idx="3257">
                  <c:v>118.732</c:v>
                </c:pt>
                <c:pt idx="3258">
                  <c:v>128.02000000000001</c:v>
                </c:pt>
                <c:pt idx="3259">
                  <c:v>83.158000000000001</c:v>
                </c:pt>
                <c:pt idx="3260">
                  <c:v>37.042999999999999</c:v>
                </c:pt>
                <c:pt idx="3261">
                  <c:v>19.114000000000001</c:v>
                </c:pt>
                <c:pt idx="3262">
                  <c:v>36.151000000000003</c:v>
                </c:pt>
                <c:pt idx="3263">
                  <c:v>54.688000000000002</c:v>
                </c:pt>
                <c:pt idx="3264">
                  <c:v>67.152000000000001</c:v>
                </c:pt>
                <c:pt idx="3265">
                  <c:v>85.968999999999994</c:v>
                </c:pt>
                <c:pt idx="3266">
                  <c:v>114.452</c:v>
                </c:pt>
                <c:pt idx="3267">
                  <c:v>115.051</c:v>
                </c:pt>
                <c:pt idx="3268">
                  <c:v>98.888999999999996</c:v>
                </c:pt>
                <c:pt idx="3269">
                  <c:v>50.875999999999998</c:v>
                </c:pt>
                <c:pt idx="3270">
                  <c:v>32.511000000000003</c:v>
                </c:pt>
                <c:pt idx="3271">
                  <c:v>85.542000000000002</c:v>
                </c:pt>
                <c:pt idx="3272">
                  <c:v>173.84</c:v>
                </c:pt>
                <c:pt idx="3273">
                  <c:v>265.423</c:v>
                </c:pt>
                <c:pt idx="3274">
                  <c:v>349.58300000000003</c:v>
                </c:pt>
                <c:pt idx="3275">
                  <c:v>432.423</c:v>
                </c:pt>
                <c:pt idx="3276">
                  <c:v>508.983</c:v>
                </c:pt>
                <c:pt idx="3277">
                  <c:v>577.29399999999998</c:v>
                </c:pt>
                <c:pt idx="3278">
                  <c:v>619.86</c:v>
                </c:pt>
                <c:pt idx="3279">
                  <c:v>627.59100000000001</c:v>
                </c:pt>
                <c:pt idx="3280">
                  <c:v>628.78499999999997</c:v>
                </c:pt>
                <c:pt idx="3281">
                  <c:v>606.36300000000006</c:v>
                </c:pt>
                <c:pt idx="3282">
                  <c:v>601.02300000000002</c:v>
                </c:pt>
                <c:pt idx="3283">
                  <c:v>496.14</c:v>
                </c:pt>
                <c:pt idx="3284">
                  <c:v>428.15100000000001</c:v>
                </c:pt>
                <c:pt idx="3285">
                  <c:v>438.709</c:v>
                </c:pt>
                <c:pt idx="3286">
                  <c:v>533.64700000000005</c:v>
                </c:pt>
                <c:pt idx="3287">
                  <c:v>548.82399999999996</c:v>
                </c:pt>
                <c:pt idx="3288">
                  <c:v>546.47699999999998</c:v>
                </c:pt>
                <c:pt idx="3289">
                  <c:v>608.48699999999997</c:v>
                </c:pt>
                <c:pt idx="3290">
                  <c:v>683.59900000000005</c:v>
                </c:pt>
                <c:pt idx="3291">
                  <c:v>721.60599999999999</c:v>
                </c:pt>
                <c:pt idx="3292">
                  <c:v>660.82100000000003</c:v>
                </c:pt>
                <c:pt idx="3293">
                  <c:v>484.964</c:v>
                </c:pt>
                <c:pt idx="3294">
                  <c:v>438.74099999999999</c:v>
                </c:pt>
                <c:pt idx="3295">
                  <c:v>438.70600000000002</c:v>
                </c:pt>
                <c:pt idx="3296">
                  <c:v>413.50299999999999</c:v>
                </c:pt>
                <c:pt idx="3297">
                  <c:v>476.625</c:v>
                </c:pt>
                <c:pt idx="3298">
                  <c:v>683.52200000000005</c:v>
                </c:pt>
                <c:pt idx="3299">
                  <c:v>930.84299999999996</c:v>
                </c:pt>
                <c:pt idx="3300">
                  <c:v>1232.44</c:v>
                </c:pt>
                <c:pt idx="3301">
                  <c:v>1368.1959999999999</c:v>
                </c:pt>
                <c:pt idx="3302">
                  <c:v>1188.952</c:v>
                </c:pt>
                <c:pt idx="3303">
                  <c:v>868.79</c:v>
                </c:pt>
                <c:pt idx="3304">
                  <c:v>541.27</c:v>
                </c:pt>
                <c:pt idx="3305">
                  <c:v>353.952</c:v>
                </c:pt>
                <c:pt idx="3306">
                  <c:v>263.82100000000003</c:v>
                </c:pt>
                <c:pt idx="3307">
                  <c:v>168.685</c:v>
                </c:pt>
                <c:pt idx="3308">
                  <c:v>95.501999999999995</c:v>
                </c:pt>
                <c:pt idx="3309">
                  <c:v>76.576999999999998</c:v>
                </c:pt>
                <c:pt idx="3310">
                  <c:v>83.816000000000003</c:v>
                </c:pt>
                <c:pt idx="3311">
                  <c:v>138.39699999999999</c:v>
                </c:pt>
                <c:pt idx="3312">
                  <c:v>205.84</c:v>
                </c:pt>
                <c:pt idx="3313">
                  <c:v>233.09700000000001</c:v>
                </c:pt>
                <c:pt idx="3314">
                  <c:v>214.999</c:v>
                </c:pt>
                <c:pt idx="3315">
                  <c:v>179.32499999999999</c:v>
                </c:pt>
                <c:pt idx="3316">
                  <c:v>147.81299999999999</c:v>
                </c:pt>
                <c:pt idx="3317">
                  <c:v>103.849</c:v>
                </c:pt>
                <c:pt idx="3318">
                  <c:v>63.143999999999998</c:v>
                </c:pt>
                <c:pt idx="3319">
                  <c:v>50.356000000000002</c:v>
                </c:pt>
                <c:pt idx="3320">
                  <c:v>54.360999999999997</c:v>
                </c:pt>
                <c:pt idx="3321">
                  <c:v>55.805</c:v>
                </c:pt>
                <c:pt idx="3322">
                  <c:v>59.274999999999999</c:v>
                </c:pt>
                <c:pt idx="3323">
                  <c:v>75.522999999999996</c:v>
                </c:pt>
                <c:pt idx="3324">
                  <c:v>98.138999999999996</c:v>
                </c:pt>
                <c:pt idx="3325">
                  <c:v>133.274</c:v>
                </c:pt>
                <c:pt idx="3326">
                  <c:v>191.90199999999999</c:v>
                </c:pt>
                <c:pt idx="3327">
                  <c:v>238.43299999999999</c:v>
                </c:pt>
                <c:pt idx="3328">
                  <c:v>293.06</c:v>
                </c:pt>
                <c:pt idx="3329">
                  <c:v>487.32100000000003</c:v>
                </c:pt>
                <c:pt idx="3330">
                  <c:v>721.548</c:v>
                </c:pt>
                <c:pt idx="3331">
                  <c:v>877.71900000000005</c:v>
                </c:pt>
                <c:pt idx="3332">
                  <c:v>990.80200000000002</c:v>
                </c:pt>
                <c:pt idx="3333">
                  <c:v>935.70699999999999</c:v>
                </c:pt>
                <c:pt idx="3334">
                  <c:v>819.774</c:v>
                </c:pt>
                <c:pt idx="3335">
                  <c:v>771.63099999999997</c:v>
                </c:pt>
                <c:pt idx="3336">
                  <c:v>757.18100000000004</c:v>
                </c:pt>
                <c:pt idx="3337">
                  <c:v>765.048</c:v>
                </c:pt>
                <c:pt idx="3338">
                  <c:v>744.596</c:v>
                </c:pt>
                <c:pt idx="3339">
                  <c:v>763.28300000000002</c:v>
                </c:pt>
                <c:pt idx="3340">
                  <c:v>757.22799999999995</c:v>
                </c:pt>
                <c:pt idx="3341">
                  <c:v>583.101</c:v>
                </c:pt>
                <c:pt idx="3342">
                  <c:v>818.41499999999996</c:v>
                </c:pt>
                <c:pt idx="3343">
                  <c:v>1101.229</c:v>
                </c:pt>
                <c:pt idx="3344">
                  <c:v>1131.443</c:v>
                </c:pt>
                <c:pt idx="3345">
                  <c:v>921.20500000000004</c:v>
                </c:pt>
                <c:pt idx="3346">
                  <c:v>728.51800000000003</c:v>
                </c:pt>
                <c:pt idx="3347">
                  <c:v>654.91700000000003</c:v>
                </c:pt>
                <c:pt idx="3348">
                  <c:v>658.01599999999996</c:v>
                </c:pt>
                <c:pt idx="3349">
                  <c:v>686.45799999999997</c:v>
                </c:pt>
                <c:pt idx="3350">
                  <c:v>694.57100000000003</c:v>
                </c:pt>
                <c:pt idx="3351">
                  <c:v>683.97199999999998</c:v>
                </c:pt>
                <c:pt idx="3352">
                  <c:v>606.32799999999997</c:v>
                </c:pt>
                <c:pt idx="3353">
                  <c:v>555.81700000000001</c:v>
                </c:pt>
                <c:pt idx="3354">
                  <c:v>664.06299999999999</c:v>
                </c:pt>
                <c:pt idx="3355">
                  <c:v>796.66399999999999</c:v>
                </c:pt>
                <c:pt idx="3356">
                  <c:v>867.78200000000004</c:v>
                </c:pt>
                <c:pt idx="3357">
                  <c:v>862.35</c:v>
                </c:pt>
                <c:pt idx="3358">
                  <c:v>836.702</c:v>
                </c:pt>
                <c:pt idx="3359">
                  <c:v>800.37599999999998</c:v>
                </c:pt>
                <c:pt idx="3360">
                  <c:v>775.87400000000002</c:v>
                </c:pt>
                <c:pt idx="3361">
                  <c:v>724.81299999999999</c:v>
                </c:pt>
                <c:pt idx="3362">
                  <c:v>669.67600000000004</c:v>
                </c:pt>
                <c:pt idx="3363">
                  <c:v>638.96699999999998</c:v>
                </c:pt>
                <c:pt idx="3364">
                  <c:v>565.27599999999995</c:v>
                </c:pt>
                <c:pt idx="3365">
                  <c:v>470.85399999999998</c:v>
                </c:pt>
                <c:pt idx="3366">
                  <c:v>518.74699999999996</c:v>
                </c:pt>
                <c:pt idx="3367">
                  <c:v>518.83900000000006</c:v>
                </c:pt>
                <c:pt idx="3368">
                  <c:v>465.71</c:v>
                </c:pt>
                <c:pt idx="3369">
                  <c:v>396.69900000000001</c:v>
                </c:pt>
                <c:pt idx="3370">
                  <c:v>348.18200000000002</c:v>
                </c:pt>
                <c:pt idx="3371">
                  <c:v>344.84</c:v>
                </c:pt>
                <c:pt idx="3372">
                  <c:v>413.63499999999999</c:v>
                </c:pt>
                <c:pt idx="3373">
                  <c:v>512.18700000000001</c:v>
                </c:pt>
                <c:pt idx="3374">
                  <c:v>575.19899999999996</c:v>
                </c:pt>
                <c:pt idx="3375">
                  <c:v>619.81899999999996</c:v>
                </c:pt>
                <c:pt idx="3376">
                  <c:v>690.83900000000006</c:v>
                </c:pt>
                <c:pt idx="3377">
                  <c:v>753.61300000000006</c:v>
                </c:pt>
                <c:pt idx="3378">
                  <c:v>894.23800000000006</c:v>
                </c:pt>
                <c:pt idx="3379">
                  <c:v>1168.806</c:v>
                </c:pt>
                <c:pt idx="3380">
                  <c:v>1321.6030000000001</c:v>
                </c:pt>
                <c:pt idx="3381">
                  <c:v>1288.634</c:v>
                </c:pt>
                <c:pt idx="3382">
                  <c:v>1246.6990000000001</c:v>
                </c:pt>
                <c:pt idx="3383">
                  <c:v>1160.9079999999999</c:v>
                </c:pt>
                <c:pt idx="3384">
                  <c:v>1058.002</c:v>
                </c:pt>
                <c:pt idx="3385">
                  <c:v>967.87099999999998</c:v>
                </c:pt>
                <c:pt idx="3386">
                  <c:v>913.83399999999995</c:v>
                </c:pt>
                <c:pt idx="3387">
                  <c:v>926.92600000000004</c:v>
                </c:pt>
                <c:pt idx="3388">
                  <c:v>868.83600000000001</c:v>
                </c:pt>
                <c:pt idx="3389">
                  <c:v>644.64400000000001</c:v>
                </c:pt>
                <c:pt idx="3390">
                  <c:v>619.95600000000002</c:v>
                </c:pt>
                <c:pt idx="3391">
                  <c:v>618.75199999999995</c:v>
                </c:pt>
                <c:pt idx="3392">
                  <c:v>424.62599999999998</c:v>
                </c:pt>
                <c:pt idx="3393">
                  <c:v>254.59299999999999</c:v>
                </c:pt>
                <c:pt idx="3394">
                  <c:v>147.54499999999999</c:v>
                </c:pt>
                <c:pt idx="3395">
                  <c:v>88.918999999999997</c:v>
                </c:pt>
                <c:pt idx="3396">
                  <c:v>59.381999999999998</c:v>
                </c:pt>
                <c:pt idx="3397">
                  <c:v>52.048999999999999</c:v>
                </c:pt>
                <c:pt idx="3398">
                  <c:v>64.47</c:v>
                </c:pt>
                <c:pt idx="3399">
                  <c:v>77.236999999999995</c:v>
                </c:pt>
                <c:pt idx="3400">
                  <c:v>95</c:v>
                </c:pt>
                <c:pt idx="3401">
                  <c:v>105.446</c:v>
                </c:pt>
                <c:pt idx="3402">
                  <c:v>119.54</c:v>
                </c:pt>
                <c:pt idx="3403">
                  <c:v>133.66300000000001</c:v>
                </c:pt>
                <c:pt idx="3404">
                  <c:v>166.59800000000001</c:v>
                </c:pt>
                <c:pt idx="3405">
                  <c:v>248.553</c:v>
                </c:pt>
                <c:pt idx="3406">
                  <c:v>381.238</c:v>
                </c:pt>
                <c:pt idx="3407">
                  <c:v>542.44100000000003</c:v>
                </c:pt>
                <c:pt idx="3408">
                  <c:v>701.67899999999997</c:v>
                </c:pt>
                <c:pt idx="3409">
                  <c:v>844.50900000000001</c:v>
                </c:pt>
                <c:pt idx="3410">
                  <c:v>920.928</c:v>
                </c:pt>
                <c:pt idx="3411">
                  <c:v>943.34900000000005</c:v>
                </c:pt>
                <c:pt idx="3412">
                  <c:v>913.87900000000002</c:v>
                </c:pt>
                <c:pt idx="3413">
                  <c:v>650.08299999999997</c:v>
                </c:pt>
                <c:pt idx="3414">
                  <c:v>470.87200000000001</c:v>
                </c:pt>
                <c:pt idx="3415">
                  <c:v>343.697</c:v>
                </c:pt>
                <c:pt idx="3416">
                  <c:v>246.91</c:v>
                </c:pt>
                <c:pt idx="3417">
                  <c:v>212.43</c:v>
                </c:pt>
                <c:pt idx="3418">
                  <c:v>215.05699999999999</c:v>
                </c:pt>
                <c:pt idx="3419">
                  <c:v>210.72</c:v>
                </c:pt>
                <c:pt idx="3420">
                  <c:v>193.126</c:v>
                </c:pt>
                <c:pt idx="3421">
                  <c:v>188.083</c:v>
                </c:pt>
                <c:pt idx="3422">
                  <c:v>179.923</c:v>
                </c:pt>
                <c:pt idx="3423">
                  <c:v>165.65899999999999</c:v>
                </c:pt>
                <c:pt idx="3424">
                  <c:v>131.88900000000001</c:v>
                </c:pt>
                <c:pt idx="3425">
                  <c:v>92.594999999999999</c:v>
                </c:pt>
                <c:pt idx="3426">
                  <c:v>53.41</c:v>
                </c:pt>
                <c:pt idx="3427">
                  <c:v>29.134</c:v>
                </c:pt>
                <c:pt idx="3428">
                  <c:v>21.562999999999999</c:v>
                </c:pt>
                <c:pt idx="3429">
                  <c:v>60.423000000000002</c:v>
                </c:pt>
                <c:pt idx="3430">
                  <c:v>176.90199999999999</c:v>
                </c:pt>
                <c:pt idx="3431">
                  <c:v>340.68599999999998</c:v>
                </c:pt>
                <c:pt idx="3432">
                  <c:v>492.05700000000002</c:v>
                </c:pt>
                <c:pt idx="3433">
                  <c:v>604.13599999999997</c:v>
                </c:pt>
                <c:pt idx="3434">
                  <c:v>684.00900000000001</c:v>
                </c:pt>
                <c:pt idx="3435">
                  <c:v>715.74800000000005</c:v>
                </c:pt>
                <c:pt idx="3436">
                  <c:v>677.63199999999995</c:v>
                </c:pt>
                <c:pt idx="3437">
                  <c:v>430.03300000000002</c:v>
                </c:pt>
                <c:pt idx="3438">
                  <c:v>174.33099999999999</c:v>
                </c:pt>
                <c:pt idx="3439">
                  <c:v>61.624000000000002</c:v>
                </c:pt>
                <c:pt idx="3440">
                  <c:v>26.428000000000001</c:v>
                </c:pt>
                <c:pt idx="3441">
                  <c:v>16.832000000000001</c:v>
                </c:pt>
                <c:pt idx="3442">
                  <c:v>13.061999999999999</c:v>
                </c:pt>
                <c:pt idx="3443">
                  <c:v>11.778</c:v>
                </c:pt>
                <c:pt idx="3444">
                  <c:v>15.11</c:v>
                </c:pt>
                <c:pt idx="3445">
                  <c:v>18.684000000000001</c:v>
                </c:pt>
                <c:pt idx="3446">
                  <c:v>19.466000000000001</c:v>
                </c:pt>
                <c:pt idx="3447">
                  <c:v>14.548999999999999</c:v>
                </c:pt>
                <c:pt idx="3448">
                  <c:v>10.08</c:v>
                </c:pt>
                <c:pt idx="3449">
                  <c:v>16.704999999999998</c:v>
                </c:pt>
                <c:pt idx="3450">
                  <c:v>66.503</c:v>
                </c:pt>
                <c:pt idx="3451">
                  <c:v>147.75899999999999</c:v>
                </c:pt>
                <c:pt idx="3452">
                  <c:v>254.66900000000001</c:v>
                </c:pt>
                <c:pt idx="3453">
                  <c:v>385.25700000000001</c:v>
                </c:pt>
                <c:pt idx="3454">
                  <c:v>522.76599999999996</c:v>
                </c:pt>
                <c:pt idx="3455">
                  <c:v>727.55200000000002</c:v>
                </c:pt>
                <c:pt idx="3456">
                  <c:v>906.77099999999996</c:v>
                </c:pt>
                <c:pt idx="3457">
                  <c:v>980.654</c:v>
                </c:pt>
                <c:pt idx="3458">
                  <c:v>1047.048</c:v>
                </c:pt>
                <c:pt idx="3459">
                  <c:v>1040.3720000000001</c:v>
                </c:pt>
                <c:pt idx="3460">
                  <c:v>819.99400000000003</c:v>
                </c:pt>
                <c:pt idx="3461">
                  <c:v>443.274</c:v>
                </c:pt>
                <c:pt idx="3462">
                  <c:v>190.74799999999999</c:v>
                </c:pt>
                <c:pt idx="3463">
                  <c:v>55.067999999999998</c:v>
                </c:pt>
                <c:pt idx="3464">
                  <c:v>16.038</c:v>
                </c:pt>
                <c:pt idx="3465">
                  <c:v>45.811</c:v>
                </c:pt>
                <c:pt idx="3466">
                  <c:v>99.078000000000003</c:v>
                </c:pt>
                <c:pt idx="3467">
                  <c:v>173.673</c:v>
                </c:pt>
                <c:pt idx="3468">
                  <c:v>253.61099999999999</c:v>
                </c:pt>
                <c:pt idx="3469">
                  <c:v>272.41899999999998</c:v>
                </c:pt>
                <c:pt idx="3470">
                  <c:v>290.82100000000003</c:v>
                </c:pt>
                <c:pt idx="3471">
                  <c:v>311.12700000000001</c:v>
                </c:pt>
                <c:pt idx="3472">
                  <c:v>354.41899999999998</c:v>
                </c:pt>
                <c:pt idx="3473">
                  <c:v>416.15499999999997</c:v>
                </c:pt>
                <c:pt idx="3474">
                  <c:v>470.53100000000001</c:v>
                </c:pt>
                <c:pt idx="3475">
                  <c:v>488.15800000000002</c:v>
                </c:pt>
                <c:pt idx="3476">
                  <c:v>467.25099999999998</c:v>
                </c:pt>
                <c:pt idx="3477">
                  <c:v>339.89</c:v>
                </c:pt>
                <c:pt idx="3478">
                  <c:v>208.43799999999999</c:v>
                </c:pt>
                <c:pt idx="3479">
                  <c:v>142.79900000000001</c:v>
                </c:pt>
                <c:pt idx="3480">
                  <c:v>83.381</c:v>
                </c:pt>
                <c:pt idx="3481">
                  <c:v>59.063000000000002</c:v>
                </c:pt>
                <c:pt idx="3482">
                  <c:v>58.453000000000003</c:v>
                </c:pt>
                <c:pt idx="3483">
                  <c:v>99.162000000000006</c:v>
                </c:pt>
                <c:pt idx="3484">
                  <c:v>197.953</c:v>
                </c:pt>
                <c:pt idx="3485">
                  <c:v>324.197</c:v>
                </c:pt>
                <c:pt idx="3486">
                  <c:v>505.62599999999998</c:v>
                </c:pt>
                <c:pt idx="3487">
                  <c:v>744.38699999999994</c:v>
                </c:pt>
                <c:pt idx="3488">
                  <c:v>948.81100000000004</c:v>
                </c:pt>
                <c:pt idx="3489">
                  <c:v>1027.018</c:v>
                </c:pt>
                <c:pt idx="3490">
                  <c:v>1124.44</c:v>
                </c:pt>
                <c:pt idx="3491">
                  <c:v>1182.874</c:v>
                </c:pt>
                <c:pt idx="3492">
                  <c:v>1144.271</c:v>
                </c:pt>
                <c:pt idx="3493">
                  <c:v>1189.9280000000001</c:v>
                </c:pt>
                <c:pt idx="3494">
                  <c:v>1284.905</c:v>
                </c:pt>
                <c:pt idx="3495">
                  <c:v>1428.5519999999999</c:v>
                </c:pt>
                <c:pt idx="3496">
                  <c:v>1501.8109999999999</c:v>
                </c:pt>
                <c:pt idx="3497">
                  <c:v>1601.154</c:v>
                </c:pt>
                <c:pt idx="3498">
                  <c:v>1719.645</c:v>
                </c:pt>
                <c:pt idx="3499">
                  <c:v>1844.0219999999999</c:v>
                </c:pt>
                <c:pt idx="3500">
                  <c:v>2077.7939999999999</c:v>
                </c:pt>
                <c:pt idx="3501">
                  <c:v>2287.165</c:v>
                </c:pt>
                <c:pt idx="3502">
                  <c:v>2198.6669999999999</c:v>
                </c:pt>
                <c:pt idx="3503">
                  <c:v>1887.9380000000001</c:v>
                </c:pt>
                <c:pt idx="3504">
                  <c:v>1686.443</c:v>
                </c:pt>
                <c:pt idx="3505">
                  <c:v>1492.07</c:v>
                </c:pt>
                <c:pt idx="3506">
                  <c:v>1278.75</c:v>
                </c:pt>
                <c:pt idx="3507">
                  <c:v>1245.2070000000001</c:v>
                </c:pt>
                <c:pt idx="3508">
                  <c:v>1346.7270000000001</c:v>
                </c:pt>
                <c:pt idx="3509">
                  <c:v>1353.222</c:v>
                </c:pt>
                <c:pt idx="3510">
                  <c:v>1439.2260000000001</c:v>
                </c:pt>
                <c:pt idx="3511">
                  <c:v>1477.4829999999999</c:v>
                </c:pt>
                <c:pt idx="3512">
                  <c:v>1206.0309999999999</c:v>
                </c:pt>
                <c:pt idx="3513">
                  <c:v>877.07100000000003</c:v>
                </c:pt>
                <c:pt idx="3514">
                  <c:v>657.375</c:v>
                </c:pt>
                <c:pt idx="3515">
                  <c:v>699.01700000000005</c:v>
                </c:pt>
                <c:pt idx="3516">
                  <c:v>1036.75</c:v>
                </c:pt>
                <c:pt idx="3517">
                  <c:v>1523.412</c:v>
                </c:pt>
                <c:pt idx="3518">
                  <c:v>1713.9749999999999</c:v>
                </c:pt>
                <c:pt idx="3519">
                  <c:v>1605.874</c:v>
                </c:pt>
                <c:pt idx="3520">
                  <c:v>1289.395</c:v>
                </c:pt>
                <c:pt idx="3521">
                  <c:v>1009.057</c:v>
                </c:pt>
                <c:pt idx="3522">
                  <c:v>683.94500000000005</c:v>
                </c:pt>
                <c:pt idx="3523">
                  <c:v>468.334</c:v>
                </c:pt>
                <c:pt idx="3524">
                  <c:v>308.5</c:v>
                </c:pt>
                <c:pt idx="3525">
                  <c:v>269.38099999999997</c:v>
                </c:pt>
                <c:pt idx="3526">
                  <c:v>254.19</c:v>
                </c:pt>
                <c:pt idx="3527">
                  <c:v>209.71199999999999</c:v>
                </c:pt>
                <c:pt idx="3528">
                  <c:v>177.71799999999999</c:v>
                </c:pt>
                <c:pt idx="3529">
                  <c:v>227.405</c:v>
                </c:pt>
                <c:pt idx="3530">
                  <c:v>313.65199999999999</c:v>
                </c:pt>
                <c:pt idx="3531">
                  <c:v>378.42500000000001</c:v>
                </c:pt>
                <c:pt idx="3532">
                  <c:v>390.90800000000002</c:v>
                </c:pt>
                <c:pt idx="3533">
                  <c:v>370.262</c:v>
                </c:pt>
                <c:pt idx="3534">
                  <c:v>280.79000000000002</c:v>
                </c:pt>
                <c:pt idx="3535">
                  <c:v>204.16499999999999</c:v>
                </c:pt>
                <c:pt idx="3536">
                  <c:v>144.66499999999999</c:v>
                </c:pt>
                <c:pt idx="3537">
                  <c:v>105.327</c:v>
                </c:pt>
                <c:pt idx="3538">
                  <c:v>70.906999999999996</c:v>
                </c:pt>
                <c:pt idx="3539">
                  <c:v>40.847000000000001</c:v>
                </c:pt>
                <c:pt idx="3540">
                  <c:v>27.45</c:v>
                </c:pt>
                <c:pt idx="3541">
                  <c:v>76.457999999999998</c:v>
                </c:pt>
                <c:pt idx="3542">
                  <c:v>126.792</c:v>
                </c:pt>
                <c:pt idx="3543">
                  <c:v>198.78899999999999</c:v>
                </c:pt>
                <c:pt idx="3544">
                  <c:v>256.39699999999999</c:v>
                </c:pt>
                <c:pt idx="3545">
                  <c:v>281.49400000000003</c:v>
                </c:pt>
                <c:pt idx="3546">
                  <c:v>326.495</c:v>
                </c:pt>
                <c:pt idx="3547">
                  <c:v>393.17599999999999</c:v>
                </c:pt>
                <c:pt idx="3548">
                  <c:v>429.41399999999999</c:v>
                </c:pt>
                <c:pt idx="3549">
                  <c:v>454.68900000000002</c:v>
                </c:pt>
                <c:pt idx="3550">
                  <c:v>480.68900000000002</c:v>
                </c:pt>
                <c:pt idx="3551">
                  <c:v>582.16600000000005</c:v>
                </c:pt>
                <c:pt idx="3552">
                  <c:v>541.226</c:v>
                </c:pt>
                <c:pt idx="3553">
                  <c:v>547.96100000000001</c:v>
                </c:pt>
                <c:pt idx="3554">
                  <c:v>656.41399999999999</c:v>
                </c:pt>
                <c:pt idx="3555">
                  <c:v>619.78800000000001</c:v>
                </c:pt>
                <c:pt idx="3556">
                  <c:v>502.96499999999997</c:v>
                </c:pt>
                <c:pt idx="3557">
                  <c:v>420.97300000000001</c:v>
                </c:pt>
                <c:pt idx="3558">
                  <c:v>536.27499999999998</c:v>
                </c:pt>
                <c:pt idx="3559">
                  <c:v>619.93499999999995</c:v>
                </c:pt>
                <c:pt idx="3560">
                  <c:v>540.81700000000001</c:v>
                </c:pt>
                <c:pt idx="3561">
                  <c:v>349.34699999999998</c:v>
                </c:pt>
                <c:pt idx="3562">
                  <c:v>219.916</c:v>
                </c:pt>
                <c:pt idx="3563">
                  <c:v>163.28800000000001</c:v>
                </c:pt>
                <c:pt idx="3564">
                  <c:v>163.42699999999999</c:v>
                </c:pt>
                <c:pt idx="3565">
                  <c:v>211.43199999999999</c:v>
                </c:pt>
                <c:pt idx="3566">
                  <c:v>287.33</c:v>
                </c:pt>
                <c:pt idx="3567">
                  <c:v>327.14100000000002</c:v>
                </c:pt>
                <c:pt idx="3568">
                  <c:v>306.81299999999999</c:v>
                </c:pt>
                <c:pt idx="3569">
                  <c:v>254.244</c:v>
                </c:pt>
                <c:pt idx="3570">
                  <c:v>195.04300000000001</c:v>
                </c:pt>
                <c:pt idx="3571">
                  <c:v>140.72800000000001</c:v>
                </c:pt>
                <c:pt idx="3572">
                  <c:v>85.510999999999996</c:v>
                </c:pt>
                <c:pt idx="3573">
                  <c:v>69.722999999999999</c:v>
                </c:pt>
                <c:pt idx="3574">
                  <c:v>101.32</c:v>
                </c:pt>
                <c:pt idx="3575">
                  <c:v>174.37899999999999</c:v>
                </c:pt>
                <c:pt idx="3576">
                  <c:v>277.63400000000001</c:v>
                </c:pt>
                <c:pt idx="3577">
                  <c:v>401.613</c:v>
                </c:pt>
                <c:pt idx="3578">
                  <c:v>568.60599999999999</c:v>
                </c:pt>
                <c:pt idx="3579">
                  <c:v>709.96299999999997</c:v>
                </c:pt>
                <c:pt idx="3580">
                  <c:v>766.43700000000001</c:v>
                </c:pt>
                <c:pt idx="3581">
                  <c:v>810.63699999999994</c:v>
                </c:pt>
                <c:pt idx="3582">
                  <c:v>889.89599999999996</c:v>
                </c:pt>
                <c:pt idx="3583">
                  <c:v>956.59100000000001</c:v>
                </c:pt>
                <c:pt idx="3584">
                  <c:v>974.47699999999998</c:v>
                </c:pt>
                <c:pt idx="3585">
                  <c:v>927.577</c:v>
                </c:pt>
                <c:pt idx="3586">
                  <c:v>861.375</c:v>
                </c:pt>
                <c:pt idx="3587">
                  <c:v>768.15800000000002</c:v>
                </c:pt>
                <c:pt idx="3588">
                  <c:v>682.26599999999996</c:v>
                </c:pt>
                <c:pt idx="3589">
                  <c:v>632.39300000000003</c:v>
                </c:pt>
                <c:pt idx="3590">
                  <c:v>612.02800000000002</c:v>
                </c:pt>
                <c:pt idx="3591">
                  <c:v>654.10299999999995</c:v>
                </c:pt>
                <c:pt idx="3592">
                  <c:v>692.40099999999995</c:v>
                </c:pt>
                <c:pt idx="3593">
                  <c:v>684.04399999999998</c:v>
                </c:pt>
                <c:pt idx="3594">
                  <c:v>784.51</c:v>
                </c:pt>
                <c:pt idx="3595">
                  <c:v>883.923</c:v>
                </c:pt>
                <c:pt idx="3596">
                  <c:v>920.48500000000001</c:v>
                </c:pt>
                <c:pt idx="3597">
                  <c:v>821.601</c:v>
                </c:pt>
                <c:pt idx="3598">
                  <c:v>650.15700000000004</c:v>
                </c:pt>
                <c:pt idx="3599">
                  <c:v>527.702</c:v>
                </c:pt>
                <c:pt idx="3600">
                  <c:v>450.03300000000002</c:v>
                </c:pt>
                <c:pt idx="3601">
                  <c:v>422.48399999999998</c:v>
                </c:pt>
                <c:pt idx="3602">
                  <c:v>457.666</c:v>
                </c:pt>
                <c:pt idx="3603">
                  <c:v>509.01600000000002</c:v>
                </c:pt>
                <c:pt idx="3604">
                  <c:v>539.30700000000002</c:v>
                </c:pt>
                <c:pt idx="3605">
                  <c:v>503.35300000000001</c:v>
                </c:pt>
                <c:pt idx="3606">
                  <c:v>555.84699999999998</c:v>
                </c:pt>
                <c:pt idx="3607">
                  <c:v>654.822</c:v>
                </c:pt>
                <c:pt idx="3608">
                  <c:v>784.452</c:v>
                </c:pt>
                <c:pt idx="3609">
                  <c:v>925.21699999999998</c:v>
                </c:pt>
                <c:pt idx="3610">
                  <c:v>1061.856</c:v>
                </c:pt>
                <c:pt idx="3611">
                  <c:v>1130.154</c:v>
                </c:pt>
                <c:pt idx="3612">
                  <c:v>1065.7249999999999</c:v>
                </c:pt>
                <c:pt idx="3613">
                  <c:v>919.07799999999997</c:v>
                </c:pt>
                <c:pt idx="3614">
                  <c:v>780.31100000000004</c:v>
                </c:pt>
                <c:pt idx="3615">
                  <c:v>649.94899999999996</c:v>
                </c:pt>
                <c:pt idx="3616">
                  <c:v>497.07799999999997</c:v>
                </c:pt>
                <c:pt idx="3617">
                  <c:v>389.69499999999999</c:v>
                </c:pt>
                <c:pt idx="3618">
                  <c:v>362.541</c:v>
                </c:pt>
                <c:pt idx="3619">
                  <c:v>369.834</c:v>
                </c:pt>
                <c:pt idx="3620">
                  <c:v>370.25700000000001</c:v>
                </c:pt>
                <c:pt idx="3621">
                  <c:v>384.75299999999999</c:v>
                </c:pt>
                <c:pt idx="3622">
                  <c:v>399.21300000000002</c:v>
                </c:pt>
                <c:pt idx="3623">
                  <c:v>413.16899999999998</c:v>
                </c:pt>
                <c:pt idx="3624">
                  <c:v>487.334</c:v>
                </c:pt>
                <c:pt idx="3625">
                  <c:v>572.005</c:v>
                </c:pt>
                <c:pt idx="3626">
                  <c:v>669.74400000000003</c:v>
                </c:pt>
                <c:pt idx="3627">
                  <c:v>790.58900000000006</c:v>
                </c:pt>
                <c:pt idx="3628">
                  <c:v>900.72199999999998</c:v>
                </c:pt>
                <c:pt idx="3629">
                  <c:v>846.54100000000005</c:v>
                </c:pt>
                <c:pt idx="3630">
                  <c:v>784.47799999999995</c:v>
                </c:pt>
                <c:pt idx="3631">
                  <c:v>892.13900000000001</c:v>
                </c:pt>
                <c:pt idx="3632">
                  <c:v>1033.2280000000001</c:v>
                </c:pt>
                <c:pt idx="3633">
                  <c:v>1073.492</c:v>
                </c:pt>
                <c:pt idx="3634">
                  <c:v>1032.491</c:v>
                </c:pt>
                <c:pt idx="3635">
                  <c:v>889.01099999999997</c:v>
                </c:pt>
                <c:pt idx="3636">
                  <c:v>594.43499999999995</c:v>
                </c:pt>
                <c:pt idx="3637">
                  <c:v>455.83199999999999</c:v>
                </c:pt>
                <c:pt idx="3638">
                  <c:v>434.28899999999999</c:v>
                </c:pt>
                <c:pt idx="3639">
                  <c:v>456.084</c:v>
                </c:pt>
                <c:pt idx="3640">
                  <c:v>454.55200000000002</c:v>
                </c:pt>
                <c:pt idx="3641">
                  <c:v>495.23099999999999</c:v>
                </c:pt>
                <c:pt idx="3642">
                  <c:v>621.1</c:v>
                </c:pt>
                <c:pt idx="3643">
                  <c:v>773.00400000000002</c:v>
                </c:pt>
                <c:pt idx="3644">
                  <c:v>929.46299999999997</c:v>
                </c:pt>
                <c:pt idx="3645">
                  <c:v>974.13499999999999</c:v>
                </c:pt>
                <c:pt idx="3646">
                  <c:v>999.19600000000003</c:v>
                </c:pt>
                <c:pt idx="3647">
                  <c:v>1057.6020000000001</c:v>
                </c:pt>
                <c:pt idx="3648">
                  <c:v>1043.6610000000001</c:v>
                </c:pt>
                <c:pt idx="3649">
                  <c:v>1003.564</c:v>
                </c:pt>
                <c:pt idx="3650">
                  <c:v>879.70500000000004</c:v>
                </c:pt>
                <c:pt idx="3651">
                  <c:v>750.41300000000001</c:v>
                </c:pt>
                <c:pt idx="3652">
                  <c:v>619.85599999999999</c:v>
                </c:pt>
                <c:pt idx="3653">
                  <c:v>426.14400000000001</c:v>
                </c:pt>
                <c:pt idx="3654">
                  <c:v>329.99799999999999</c:v>
                </c:pt>
                <c:pt idx="3655">
                  <c:v>447.65100000000001</c:v>
                </c:pt>
                <c:pt idx="3656">
                  <c:v>548.79999999999995</c:v>
                </c:pt>
                <c:pt idx="3657">
                  <c:v>564.86699999999996</c:v>
                </c:pt>
                <c:pt idx="3658">
                  <c:v>526.61300000000006</c:v>
                </c:pt>
                <c:pt idx="3659">
                  <c:v>472.89299999999997</c:v>
                </c:pt>
                <c:pt idx="3660">
                  <c:v>430.226</c:v>
                </c:pt>
                <c:pt idx="3661">
                  <c:v>386.86599999999999</c:v>
                </c:pt>
                <c:pt idx="3662">
                  <c:v>342.858</c:v>
                </c:pt>
                <c:pt idx="3663">
                  <c:v>313.76600000000002</c:v>
                </c:pt>
                <c:pt idx="3664">
                  <c:v>268.53399999999999</c:v>
                </c:pt>
                <c:pt idx="3665">
                  <c:v>190.786</c:v>
                </c:pt>
                <c:pt idx="3666">
                  <c:v>99.653000000000006</c:v>
                </c:pt>
                <c:pt idx="3667">
                  <c:v>51.529000000000003</c:v>
                </c:pt>
                <c:pt idx="3668">
                  <c:v>63.579000000000001</c:v>
                </c:pt>
                <c:pt idx="3669">
                  <c:v>105.254</c:v>
                </c:pt>
                <c:pt idx="3670">
                  <c:v>144.77799999999999</c:v>
                </c:pt>
                <c:pt idx="3671">
                  <c:v>157.477</c:v>
                </c:pt>
                <c:pt idx="3672">
                  <c:v>198.29499999999999</c:v>
                </c:pt>
                <c:pt idx="3673">
                  <c:v>259.56099999999998</c:v>
                </c:pt>
                <c:pt idx="3674">
                  <c:v>357.63099999999997</c:v>
                </c:pt>
                <c:pt idx="3675">
                  <c:v>484.38</c:v>
                </c:pt>
                <c:pt idx="3676">
                  <c:v>601.15099999999995</c:v>
                </c:pt>
                <c:pt idx="3677">
                  <c:v>549.91999999999996</c:v>
                </c:pt>
                <c:pt idx="3678">
                  <c:v>359.66</c:v>
                </c:pt>
                <c:pt idx="3679">
                  <c:v>291.43</c:v>
                </c:pt>
                <c:pt idx="3680">
                  <c:v>276.30500000000001</c:v>
                </c:pt>
                <c:pt idx="3681">
                  <c:v>256.46899999999999</c:v>
                </c:pt>
                <c:pt idx="3682">
                  <c:v>223.23699999999999</c:v>
                </c:pt>
                <c:pt idx="3683">
                  <c:v>209.78399999999999</c:v>
                </c:pt>
                <c:pt idx="3684">
                  <c:v>253.49799999999999</c:v>
                </c:pt>
                <c:pt idx="3685">
                  <c:v>321.392</c:v>
                </c:pt>
                <c:pt idx="3686">
                  <c:v>336.04700000000003</c:v>
                </c:pt>
                <c:pt idx="3687">
                  <c:v>279.71199999999999</c:v>
                </c:pt>
                <c:pt idx="3688">
                  <c:v>190.31200000000001</c:v>
                </c:pt>
                <c:pt idx="3689">
                  <c:v>101.279</c:v>
                </c:pt>
                <c:pt idx="3690">
                  <c:v>22.081</c:v>
                </c:pt>
                <c:pt idx="3691">
                  <c:v>11.29</c:v>
                </c:pt>
                <c:pt idx="3692">
                  <c:v>21.334</c:v>
                </c:pt>
                <c:pt idx="3693">
                  <c:v>100.783</c:v>
                </c:pt>
                <c:pt idx="3694">
                  <c:v>226.215</c:v>
                </c:pt>
                <c:pt idx="3695">
                  <c:v>345.75</c:v>
                </c:pt>
                <c:pt idx="3696">
                  <c:v>470.79599999999999</c:v>
                </c:pt>
                <c:pt idx="3697">
                  <c:v>615.702</c:v>
                </c:pt>
                <c:pt idx="3698">
                  <c:v>753.45600000000002</c:v>
                </c:pt>
                <c:pt idx="3699">
                  <c:v>853.44399999999996</c:v>
                </c:pt>
                <c:pt idx="3700">
                  <c:v>886.197</c:v>
                </c:pt>
                <c:pt idx="3701">
                  <c:v>655.33500000000004</c:v>
                </c:pt>
                <c:pt idx="3702">
                  <c:v>383.27300000000002</c:v>
                </c:pt>
                <c:pt idx="3703">
                  <c:v>206.114</c:v>
                </c:pt>
                <c:pt idx="3704">
                  <c:v>105.387</c:v>
                </c:pt>
                <c:pt idx="3705">
                  <c:v>59.223999999999997</c:v>
                </c:pt>
                <c:pt idx="3706">
                  <c:v>43.093000000000004</c:v>
                </c:pt>
                <c:pt idx="3707">
                  <c:v>41.552999999999997</c:v>
                </c:pt>
                <c:pt idx="3708">
                  <c:v>44.594999999999999</c:v>
                </c:pt>
                <c:pt idx="3709">
                  <c:v>41.070999999999998</c:v>
                </c:pt>
                <c:pt idx="3710">
                  <c:v>32.402999999999999</c:v>
                </c:pt>
                <c:pt idx="3711">
                  <c:v>24.151</c:v>
                </c:pt>
                <c:pt idx="3712">
                  <c:v>30.763999999999999</c:v>
                </c:pt>
                <c:pt idx="3713">
                  <c:v>45.345999999999997</c:v>
                </c:pt>
                <c:pt idx="3714">
                  <c:v>85.790999999999997</c:v>
                </c:pt>
                <c:pt idx="3715">
                  <c:v>157.23400000000001</c:v>
                </c:pt>
                <c:pt idx="3716">
                  <c:v>226.56100000000001</c:v>
                </c:pt>
                <c:pt idx="3717">
                  <c:v>281.55900000000003</c:v>
                </c:pt>
                <c:pt idx="3718">
                  <c:v>306.95400000000001</c:v>
                </c:pt>
                <c:pt idx="3719">
                  <c:v>325.68700000000001</c:v>
                </c:pt>
                <c:pt idx="3720">
                  <c:v>408.53300000000002</c:v>
                </c:pt>
                <c:pt idx="3721">
                  <c:v>538.05399999999997</c:v>
                </c:pt>
                <c:pt idx="3722">
                  <c:v>642.20299999999997</c:v>
                </c:pt>
                <c:pt idx="3723">
                  <c:v>664.9</c:v>
                </c:pt>
                <c:pt idx="3724">
                  <c:v>675.49400000000003</c:v>
                </c:pt>
                <c:pt idx="3725">
                  <c:v>500.85500000000002</c:v>
                </c:pt>
                <c:pt idx="3726">
                  <c:v>277.73599999999999</c:v>
                </c:pt>
                <c:pt idx="3727">
                  <c:v>250.29400000000001</c:v>
                </c:pt>
                <c:pt idx="3728">
                  <c:v>186.66300000000001</c:v>
                </c:pt>
                <c:pt idx="3729">
                  <c:v>135.589</c:v>
                </c:pt>
                <c:pt idx="3730">
                  <c:v>97.525999999999996</c:v>
                </c:pt>
                <c:pt idx="3731">
                  <c:v>64.024000000000001</c:v>
                </c:pt>
                <c:pt idx="3732">
                  <c:v>36.386000000000003</c:v>
                </c:pt>
                <c:pt idx="3733">
                  <c:v>75.766999999999996</c:v>
                </c:pt>
                <c:pt idx="3734">
                  <c:v>125.922</c:v>
                </c:pt>
                <c:pt idx="3735">
                  <c:v>222.91300000000001</c:v>
                </c:pt>
                <c:pt idx="3736">
                  <c:v>343.07100000000003</c:v>
                </c:pt>
                <c:pt idx="3737">
                  <c:v>417.59399999999999</c:v>
                </c:pt>
                <c:pt idx="3738">
                  <c:v>565.29899999999998</c:v>
                </c:pt>
                <c:pt idx="3739">
                  <c:v>715.82600000000002</c:v>
                </c:pt>
                <c:pt idx="3740">
                  <c:v>804.36300000000006</c:v>
                </c:pt>
                <c:pt idx="3741">
                  <c:v>849.73400000000004</c:v>
                </c:pt>
                <c:pt idx="3742">
                  <c:v>847.43799999999999</c:v>
                </c:pt>
                <c:pt idx="3743">
                  <c:v>757.28599999999994</c:v>
                </c:pt>
                <c:pt idx="3744">
                  <c:v>689.24900000000002</c:v>
                </c:pt>
                <c:pt idx="3745">
                  <c:v>655.62400000000002</c:v>
                </c:pt>
                <c:pt idx="3746">
                  <c:v>664.07299999999998</c:v>
                </c:pt>
                <c:pt idx="3747">
                  <c:v>623.04499999999996</c:v>
                </c:pt>
                <c:pt idx="3748">
                  <c:v>470.40600000000001</c:v>
                </c:pt>
                <c:pt idx="3749">
                  <c:v>201.09800000000001</c:v>
                </c:pt>
                <c:pt idx="3750">
                  <c:v>148.399</c:v>
                </c:pt>
                <c:pt idx="3751">
                  <c:v>243.922</c:v>
                </c:pt>
                <c:pt idx="3752">
                  <c:v>282.91300000000001</c:v>
                </c:pt>
                <c:pt idx="3753">
                  <c:v>352.16399999999999</c:v>
                </c:pt>
                <c:pt idx="3754">
                  <c:v>466.46499999999997</c:v>
                </c:pt>
                <c:pt idx="3755">
                  <c:v>587.24599999999998</c:v>
                </c:pt>
                <c:pt idx="3756">
                  <c:v>697.73099999999999</c:v>
                </c:pt>
                <c:pt idx="3757">
                  <c:v>784.46199999999999</c:v>
                </c:pt>
                <c:pt idx="3758">
                  <c:v>796.63699999999994</c:v>
                </c:pt>
                <c:pt idx="3759">
                  <c:v>690.14800000000002</c:v>
                </c:pt>
                <c:pt idx="3760">
                  <c:v>516.79200000000003</c:v>
                </c:pt>
                <c:pt idx="3761">
                  <c:v>336.17399999999998</c:v>
                </c:pt>
                <c:pt idx="3762">
                  <c:v>248.017</c:v>
                </c:pt>
                <c:pt idx="3763">
                  <c:v>226.06800000000001</c:v>
                </c:pt>
                <c:pt idx="3764">
                  <c:v>301.80599999999998</c:v>
                </c:pt>
                <c:pt idx="3765">
                  <c:v>373.09800000000001</c:v>
                </c:pt>
                <c:pt idx="3766">
                  <c:v>391.93900000000002</c:v>
                </c:pt>
                <c:pt idx="3767">
                  <c:v>388.04</c:v>
                </c:pt>
                <c:pt idx="3768">
                  <c:v>365.43700000000001</c:v>
                </c:pt>
                <c:pt idx="3769">
                  <c:v>341.90699999999998</c:v>
                </c:pt>
                <c:pt idx="3770">
                  <c:v>310.48</c:v>
                </c:pt>
                <c:pt idx="3771">
                  <c:v>275.35199999999998</c:v>
                </c:pt>
                <c:pt idx="3772">
                  <c:v>209.87799999999999</c:v>
                </c:pt>
                <c:pt idx="3773">
                  <c:v>84.605000000000004</c:v>
                </c:pt>
                <c:pt idx="3774">
                  <c:v>35.204000000000001</c:v>
                </c:pt>
                <c:pt idx="3775">
                  <c:v>19.457000000000001</c:v>
                </c:pt>
                <c:pt idx="3776">
                  <c:v>54.703000000000003</c:v>
                </c:pt>
                <c:pt idx="3777">
                  <c:v>107.64</c:v>
                </c:pt>
                <c:pt idx="3778">
                  <c:v>192.58699999999999</c:v>
                </c:pt>
                <c:pt idx="3779">
                  <c:v>309.23099999999999</c:v>
                </c:pt>
                <c:pt idx="3780">
                  <c:v>441.14499999999998</c:v>
                </c:pt>
                <c:pt idx="3781">
                  <c:v>549.74800000000005</c:v>
                </c:pt>
                <c:pt idx="3782">
                  <c:v>665.29399999999998</c:v>
                </c:pt>
                <c:pt idx="3783">
                  <c:v>655.68200000000002</c:v>
                </c:pt>
                <c:pt idx="3784">
                  <c:v>900.15899999999999</c:v>
                </c:pt>
                <c:pt idx="3785">
                  <c:v>1616.165</c:v>
                </c:pt>
                <c:pt idx="3786">
                  <c:v>1561.817</c:v>
                </c:pt>
                <c:pt idx="3787">
                  <c:v>1204.7619999999999</c:v>
                </c:pt>
                <c:pt idx="3788">
                  <c:v>837.40300000000002</c:v>
                </c:pt>
                <c:pt idx="3789">
                  <c:v>582.40499999999997</c:v>
                </c:pt>
                <c:pt idx="3790">
                  <c:v>396.73700000000002</c:v>
                </c:pt>
                <c:pt idx="3791">
                  <c:v>242.60300000000001</c:v>
                </c:pt>
                <c:pt idx="3792">
                  <c:v>240.95</c:v>
                </c:pt>
                <c:pt idx="3793">
                  <c:v>247.738</c:v>
                </c:pt>
                <c:pt idx="3794">
                  <c:v>224.88200000000001</c:v>
                </c:pt>
                <c:pt idx="3795">
                  <c:v>207.851</c:v>
                </c:pt>
                <c:pt idx="3796">
                  <c:v>208.19900000000001</c:v>
                </c:pt>
                <c:pt idx="3797">
                  <c:v>167.845</c:v>
                </c:pt>
                <c:pt idx="3798">
                  <c:v>118.82</c:v>
                </c:pt>
                <c:pt idx="3799">
                  <c:v>182.57</c:v>
                </c:pt>
                <c:pt idx="3800">
                  <c:v>217.89599999999999</c:v>
                </c:pt>
                <c:pt idx="3801">
                  <c:v>163.499</c:v>
                </c:pt>
                <c:pt idx="3802">
                  <c:v>113.18899999999999</c:v>
                </c:pt>
                <c:pt idx="3803">
                  <c:v>86.35</c:v>
                </c:pt>
                <c:pt idx="3804">
                  <c:v>77.906000000000006</c:v>
                </c:pt>
                <c:pt idx="3805">
                  <c:v>91.242999999999995</c:v>
                </c:pt>
                <c:pt idx="3806">
                  <c:v>130.72499999999999</c:v>
                </c:pt>
                <c:pt idx="3807">
                  <c:v>192.38900000000001</c:v>
                </c:pt>
                <c:pt idx="3808">
                  <c:v>230.935</c:v>
                </c:pt>
                <c:pt idx="3809">
                  <c:v>310.97500000000002</c:v>
                </c:pt>
                <c:pt idx="3810">
                  <c:v>506.85899999999998</c:v>
                </c:pt>
                <c:pt idx="3811">
                  <c:v>538.48099999999999</c:v>
                </c:pt>
                <c:pt idx="3812">
                  <c:v>442.74700000000001</c:v>
                </c:pt>
                <c:pt idx="3813">
                  <c:v>321.399</c:v>
                </c:pt>
                <c:pt idx="3814">
                  <c:v>186.65700000000001</c:v>
                </c:pt>
                <c:pt idx="3815">
                  <c:v>75.915999999999997</c:v>
                </c:pt>
                <c:pt idx="3816">
                  <c:v>24.07</c:v>
                </c:pt>
                <c:pt idx="3817">
                  <c:v>48.109000000000002</c:v>
                </c:pt>
                <c:pt idx="3818">
                  <c:v>68.510999999999996</c:v>
                </c:pt>
                <c:pt idx="3819">
                  <c:v>90.4</c:v>
                </c:pt>
                <c:pt idx="3820">
                  <c:v>126.465</c:v>
                </c:pt>
                <c:pt idx="3821">
                  <c:v>120.04900000000001</c:v>
                </c:pt>
                <c:pt idx="3822">
                  <c:v>57.488999999999997</c:v>
                </c:pt>
                <c:pt idx="3823">
                  <c:v>16.004999999999999</c:v>
                </c:pt>
                <c:pt idx="3824">
                  <c:v>6.1020000000000003</c:v>
                </c:pt>
                <c:pt idx="3825">
                  <c:v>4.6669999999999998</c:v>
                </c:pt>
                <c:pt idx="3826">
                  <c:v>5.9980000000000002</c:v>
                </c:pt>
                <c:pt idx="3827">
                  <c:v>19.565999999999999</c:v>
                </c:pt>
                <c:pt idx="3828">
                  <c:v>22.622</c:v>
                </c:pt>
                <c:pt idx="3829">
                  <c:v>107.199</c:v>
                </c:pt>
                <c:pt idx="3830">
                  <c:v>354.26299999999998</c:v>
                </c:pt>
                <c:pt idx="3831">
                  <c:v>424.52499999999998</c:v>
                </c:pt>
                <c:pt idx="3832">
                  <c:v>302.202</c:v>
                </c:pt>
                <c:pt idx="3833">
                  <c:v>194.292</c:v>
                </c:pt>
                <c:pt idx="3834">
                  <c:v>157.517</c:v>
                </c:pt>
                <c:pt idx="3835">
                  <c:v>153.19499999999999</c:v>
                </c:pt>
                <c:pt idx="3836">
                  <c:v>203.88800000000001</c:v>
                </c:pt>
                <c:pt idx="3837">
                  <c:v>307.54500000000002</c:v>
                </c:pt>
                <c:pt idx="3838">
                  <c:v>348.04199999999997</c:v>
                </c:pt>
                <c:pt idx="3839">
                  <c:v>311.678</c:v>
                </c:pt>
                <c:pt idx="3840">
                  <c:v>249.74</c:v>
                </c:pt>
                <c:pt idx="3841">
                  <c:v>198.58</c:v>
                </c:pt>
                <c:pt idx="3842">
                  <c:v>188.143</c:v>
                </c:pt>
                <c:pt idx="3843">
                  <c:v>152.727</c:v>
                </c:pt>
                <c:pt idx="3844">
                  <c:v>96.141999999999996</c:v>
                </c:pt>
                <c:pt idx="3845">
                  <c:v>41.814999999999998</c:v>
                </c:pt>
                <c:pt idx="3846">
                  <c:v>26.359000000000002</c:v>
                </c:pt>
                <c:pt idx="3847">
                  <c:v>32.808999999999997</c:v>
                </c:pt>
                <c:pt idx="3848">
                  <c:v>18.201000000000001</c:v>
                </c:pt>
                <c:pt idx="3849">
                  <c:v>32</c:v>
                </c:pt>
                <c:pt idx="3850">
                  <c:v>40.484999999999999</c:v>
                </c:pt>
                <c:pt idx="3851">
                  <c:v>235.45500000000001</c:v>
                </c:pt>
                <c:pt idx="3852">
                  <c:v>605.428</c:v>
                </c:pt>
                <c:pt idx="3853">
                  <c:v>909.79</c:v>
                </c:pt>
                <c:pt idx="3854">
                  <c:v>983.49300000000005</c:v>
                </c:pt>
                <c:pt idx="3855">
                  <c:v>867.62900000000002</c:v>
                </c:pt>
                <c:pt idx="3856">
                  <c:v>715.81399999999996</c:v>
                </c:pt>
                <c:pt idx="3857">
                  <c:v>723.53800000000001</c:v>
                </c:pt>
                <c:pt idx="3858">
                  <c:v>819.02099999999996</c:v>
                </c:pt>
                <c:pt idx="3859">
                  <c:v>833.88099999999997</c:v>
                </c:pt>
                <c:pt idx="3860">
                  <c:v>773.80700000000002</c:v>
                </c:pt>
                <c:pt idx="3861">
                  <c:v>812.17700000000002</c:v>
                </c:pt>
                <c:pt idx="3862">
                  <c:v>805.54</c:v>
                </c:pt>
                <c:pt idx="3863">
                  <c:v>796.68499999999995</c:v>
                </c:pt>
                <c:pt idx="3864">
                  <c:v>904.51099999999997</c:v>
                </c:pt>
                <c:pt idx="3865">
                  <c:v>997.28099999999995</c:v>
                </c:pt>
                <c:pt idx="3866">
                  <c:v>396.83600000000001</c:v>
                </c:pt>
                <c:pt idx="3867">
                  <c:v>208.715</c:v>
                </c:pt>
                <c:pt idx="3868">
                  <c:v>253.25800000000001</c:v>
                </c:pt>
                <c:pt idx="3869">
                  <c:v>111.08499999999999</c:v>
                </c:pt>
                <c:pt idx="3870">
                  <c:v>24.001999999999999</c:v>
                </c:pt>
                <c:pt idx="3871">
                  <c:v>13.288</c:v>
                </c:pt>
                <c:pt idx="3872">
                  <c:v>67.391000000000005</c:v>
                </c:pt>
                <c:pt idx="3873">
                  <c:v>117.79900000000001</c:v>
                </c:pt>
                <c:pt idx="3874">
                  <c:v>191.93</c:v>
                </c:pt>
                <c:pt idx="3875">
                  <c:v>290.488</c:v>
                </c:pt>
                <c:pt idx="3876">
                  <c:v>382.59</c:v>
                </c:pt>
                <c:pt idx="3877">
                  <c:v>433.19400000000002</c:v>
                </c:pt>
                <c:pt idx="3878">
                  <c:v>475.55099999999999</c:v>
                </c:pt>
                <c:pt idx="3879">
                  <c:v>492.012</c:v>
                </c:pt>
                <c:pt idx="3880">
                  <c:v>464.01600000000002</c:v>
                </c:pt>
                <c:pt idx="3881">
                  <c:v>388.84899999999999</c:v>
                </c:pt>
                <c:pt idx="3882">
                  <c:v>372.86099999999999</c:v>
                </c:pt>
                <c:pt idx="3883">
                  <c:v>411.411</c:v>
                </c:pt>
                <c:pt idx="3884">
                  <c:v>412.94400000000002</c:v>
                </c:pt>
                <c:pt idx="3885">
                  <c:v>279.286</c:v>
                </c:pt>
                <c:pt idx="3886">
                  <c:v>159.84700000000001</c:v>
                </c:pt>
                <c:pt idx="3887">
                  <c:v>125.916</c:v>
                </c:pt>
                <c:pt idx="3888">
                  <c:v>88.9</c:v>
                </c:pt>
                <c:pt idx="3889">
                  <c:v>54.462000000000003</c:v>
                </c:pt>
                <c:pt idx="3890">
                  <c:v>56.256</c:v>
                </c:pt>
                <c:pt idx="3891">
                  <c:v>62.468000000000004</c:v>
                </c:pt>
                <c:pt idx="3892">
                  <c:v>71.019000000000005</c:v>
                </c:pt>
                <c:pt idx="3893">
                  <c:v>45.774000000000001</c:v>
                </c:pt>
                <c:pt idx="3894">
                  <c:v>25.071999999999999</c:v>
                </c:pt>
                <c:pt idx="3895">
                  <c:v>66.14</c:v>
                </c:pt>
                <c:pt idx="3896">
                  <c:v>152.624</c:v>
                </c:pt>
                <c:pt idx="3897">
                  <c:v>212.35900000000001</c:v>
                </c:pt>
                <c:pt idx="3898">
                  <c:v>264.27</c:v>
                </c:pt>
                <c:pt idx="3899">
                  <c:v>303.62900000000002</c:v>
                </c:pt>
                <c:pt idx="3900">
                  <c:v>327.19799999999998</c:v>
                </c:pt>
                <c:pt idx="3901">
                  <c:v>339.87099999999998</c:v>
                </c:pt>
                <c:pt idx="3902">
                  <c:v>336.322</c:v>
                </c:pt>
                <c:pt idx="3903">
                  <c:v>300.73599999999999</c:v>
                </c:pt>
                <c:pt idx="3904">
                  <c:v>251.53399999999999</c:v>
                </c:pt>
                <c:pt idx="3905">
                  <c:v>178.614</c:v>
                </c:pt>
                <c:pt idx="3906">
                  <c:v>131.25</c:v>
                </c:pt>
                <c:pt idx="3907">
                  <c:v>143.99700000000001</c:v>
                </c:pt>
                <c:pt idx="3908">
                  <c:v>443.113</c:v>
                </c:pt>
                <c:pt idx="3909">
                  <c:v>735.11800000000005</c:v>
                </c:pt>
                <c:pt idx="3910">
                  <c:v>888.26800000000003</c:v>
                </c:pt>
                <c:pt idx="3911">
                  <c:v>1027.0809999999999</c:v>
                </c:pt>
                <c:pt idx="3912">
                  <c:v>1119.82</c:v>
                </c:pt>
                <c:pt idx="3913">
                  <c:v>1173.7750000000001</c:v>
                </c:pt>
                <c:pt idx="3914">
                  <c:v>1220.441</c:v>
                </c:pt>
                <c:pt idx="3915">
                  <c:v>1154.877</c:v>
                </c:pt>
                <c:pt idx="3916">
                  <c:v>920.39</c:v>
                </c:pt>
                <c:pt idx="3917">
                  <c:v>541.17499999999995</c:v>
                </c:pt>
                <c:pt idx="3918">
                  <c:v>331.03500000000003</c:v>
                </c:pt>
                <c:pt idx="3919">
                  <c:v>198.399</c:v>
                </c:pt>
                <c:pt idx="3920">
                  <c:v>113.33799999999999</c:v>
                </c:pt>
                <c:pt idx="3921">
                  <c:v>76.778000000000006</c:v>
                </c:pt>
                <c:pt idx="3922">
                  <c:v>56.237000000000002</c:v>
                </c:pt>
                <c:pt idx="3923">
                  <c:v>48.863999999999997</c:v>
                </c:pt>
                <c:pt idx="3924">
                  <c:v>57.003</c:v>
                </c:pt>
                <c:pt idx="3925">
                  <c:v>73.986000000000004</c:v>
                </c:pt>
                <c:pt idx="3926">
                  <c:v>117.15</c:v>
                </c:pt>
                <c:pt idx="3927">
                  <c:v>157.24799999999999</c:v>
                </c:pt>
                <c:pt idx="3928">
                  <c:v>141.87299999999999</c:v>
                </c:pt>
                <c:pt idx="3929">
                  <c:v>165.67400000000001</c:v>
                </c:pt>
                <c:pt idx="3930">
                  <c:v>397.029</c:v>
                </c:pt>
                <c:pt idx="3931">
                  <c:v>582.41099999999994</c:v>
                </c:pt>
                <c:pt idx="3932">
                  <c:v>495.666</c:v>
                </c:pt>
                <c:pt idx="3933">
                  <c:v>450.03500000000003</c:v>
                </c:pt>
                <c:pt idx="3934">
                  <c:v>484.46199999999999</c:v>
                </c:pt>
                <c:pt idx="3935">
                  <c:v>458.572</c:v>
                </c:pt>
                <c:pt idx="3936">
                  <c:v>268.48700000000002</c:v>
                </c:pt>
                <c:pt idx="3937">
                  <c:v>109.871</c:v>
                </c:pt>
                <c:pt idx="3938">
                  <c:v>54.664999999999999</c:v>
                </c:pt>
                <c:pt idx="3939">
                  <c:v>36.83</c:v>
                </c:pt>
                <c:pt idx="3940">
                  <c:v>29.401</c:v>
                </c:pt>
                <c:pt idx="3941">
                  <c:v>22.823</c:v>
                </c:pt>
                <c:pt idx="3942">
                  <c:v>64.783000000000001</c:v>
                </c:pt>
                <c:pt idx="3943">
                  <c:v>142.88499999999999</c:v>
                </c:pt>
                <c:pt idx="3944">
                  <c:v>242.577</c:v>
                </c:pt>
                <c:pt idx="3945">
                  <c:v>346.666</c:v>
                </c:pt>
                <c:pt idx="3946">
                  <c:v>470.55</c:v>
                </c:pt>
                <c:pt idx="3947">
                  <c:v>582.53800000000001</c:v>
                </c:pt>
                <c:pt idx="3948">
                  <c:v>684.03300000000002</c:v>
                </c:pt>
                <c:pt idx="3949">
                  <c:v>763.28300000000002</c:v>
                </c:pt>
                <c:pt idx="3950">
                  <c:v>755.14400000000001</c:v>
                </c:pt>
                <c:pt idx="3951">
                  <c:v>633.70600000000002</c:v>
                </c:pt>
                <c:pt idx="3952">
                  <c:v>438.7</c:v>
                </c:pt>
                <c:pt idx="3953">
                  <c:v>344.84</c:v>
                </c:pt>
                <c:pt idx="3954">
                  <c:v>769.33600000000001</c:v>
                </c:pt>
                <c:pt idx="3955">
                  <c:v>1178.8</c:v>
                </c:pt>
                <c:pt idx="3956">
                  <c:v>1122.1079999999999</c:v>
                </c:pt>
                <c:pt idx="3957">
                  <c:v>943.30100000000004</c:v>
                </c:pt>
                <c:pt idx="3958">
                  <c:v>821.06899999999996</c:v>
                </c:pt>
                <c:pt idx="3959">
                  <c:v>779.21199999999999</c:v>
                </c:pt>
                <c:pt idx="3960">
                  <c:v>746.673</c:v>
                </c:pt>
                <c:pt idx="3961">
                  <c:v>589.86199999999997</c:v>
                </c:pt>
                <c:pt idx="3962">
                  <c:v>301.98599999999999</c:v>
                </c:pt>
                <c:pt idx="3963">
                  <c:v>98.781000000000006</c:v>
                </c:pt>
                <c:pt idx="3964">
                  <c:v>87.534000000000006</c:v>
                </c:pt>
                <c:pt idx="3965">
                  <c:v>83.010999999999996</c:v>
                </c:pt>
                <c:pt idx="3966">
                  <c:v>82.825000000000003</c:v>
                </c:pt>
                <c:pt idx="3967">
                  <c:v>104.46899999999999</c:v>
                </c:pt>
                <c:pt idx="3968">
                  <c:v>157.511</c:v>
                </c:pt>
                <c:pt idx="3969">
                  <c:v>177.375</c:v>
                </c:pt>
                <c:pt idx="3970">
                  <c:v>191.03100000000001</c:v>
                </c:pt>
                <c:pt idx="3971">
                  <c:v>213.16</c:v>
                </c:pt>
                <c:pt idx="3972">
                  <c:v>226.85499999999999</c:v>
                </c:pt>
                <c:pt idx="3973">
                  <c:v>224.17</c:v>
                </c:pt>
                <c:pt idx="3974">
                  <c:v>208.66399999999999</c:v>
                </c:pt>
                <c:pt idx="3975">
                  <c:v>193.30099999999999</c:v>
                </c:pt>
                <c:pt idx="3976">
                  <c:v>189.04900000000001</c:v>
                </c:pt>
                <c:pt idx="3977">
                  <c:v>168.5</c:v>
                </c:pt>
                <c:pt idx="3978">
                  <c:v>160.81200000000001</c:v>
                </c:pt>
                <c:pt idx="3979">
                  <c:v>210.02799999999999</c:v>
                </c:pt>
                <c:pt idx="3980">
                  <c:v>375.14299999999997</c:v>
                </c:pt>
                <c:pt idx="3981">
                  <c:v>699.25099999999998</c:v>
                </c:pt>
                <c:pt idx="3982">
                  <c:v>1040.7080000000001</c:v>
                </c:pt>
                <c:pt idx="3983">
                  <c:v>1225.3679999999999</c:v>
                </c:pt>
                <c:pt idx="3984">
                  <c:v>1281.654</c:v>
                </c:pt>
                <c:pt idx="3985">
                  <c:v>1321.6489999999999</c:v>
                </c:pt>
                <c:pt idx="3986">
                  <c:v>1390.43</c:v>
                </c:pt>
                <c:pt idx="3987">
                  <c:v>1372.461</c:v>
                </c:pt>
                <c:pt idx="3988">
                  <c:v>1119.932</c:v>
                </c:pt>
                <c:pt idx="3989">
                  <c:v>700.75599999999997</c:v>
                </c:pt>
                <c:pt idx="3990">
                  <c:v>483.51499999999999</c:v>
                </c:pt>
                <c:pt idx="3991">
                  <c:v>335.35</c:v>
                </c:pt>
                <c:pt idx="3992">
                  <c:v>243.209</c:v>
                </c:pt>
                <c:pt idx="3993">
                  <c:v>199.02</c:v>
                </c:pt>
                <c:pt idx="3994">
                  <c:v>181.95099999999999</c:v>
                </c:pt>
                <c:pt idx="3995">
                  <c:v>177.81200000000001</c:v>
                </c:pt>
                <c:pt idx="3996">
                  <c:v>174.40299999999999</c:v>
                </c:pt>
                <c:pt idx="3997">
                  <c:v>174.39599999999999</c:v>
                </c:pt>
                <c:pt idx="3998">
                  <c:v>179.89599999999999</c:v>
                </c:pt>
                <c:pt idx="3999">
                  <c:v>189.136</c:v>
                </c:pt>
                <c:pt idx="4000">
                  <c:v>197.523</c:v>
                </c:pt>
                <c:pt idx="4001">
                  <c:v>215.697</c:v>
                </c:pt>
                <c:pt idx="4002">
                  <c:v>224.37700000000001</c:v>
                </c:pt>
                <c:pt idx="4003">
                  <c:v>121.46</c:v>
                </c:pt>
                <c:pt idx="4004">
                  <c:v>29.446000000000002</c:v>
                </c:pt>
                <c:pt idx="4005">
                  <c:v>23.905999999999999</c:v>
                </c:pt>
                <c:pt idx="4006">
                  <c:v>114.23</c:v>
                </c:pt>
                <c:pt idx="4007">
                  <c:v>308.60899999999998</c:v>
                </c:pt>
                <c:pt idx="4008">
                  <c:v>411.173</c:v>
                </c:pt>
                <c:pt idx="4009">
                  <c:v>590.13199999999995</c:v>
                </c:pt>
                <c:pt idx="4010">
                  <c:v>559.44899999999996</c:v>
                </c:pt>
                <c:pt idx="4011">
                  <c:v>433.2</c:v>
                </c:pt>
                <c:pt idx="4012">
                  <c:v>344.39499999999998</c:v>
                </c:pt>
                <c:pt idx="4013">
                  <c:v>274.51299999999998</c:v>
                </c:pt>
                <c:pt idx="4014">
                  <c:v>291.18700000000001</c:v>
                </c:pt>
                <c:pt idx="4015">
                  <c:v>343.12299999999999</c:v>
                </c:pt>
                <c:pt idx="4016">
                  <c:v>332.49</c:v>
                </c:pt>
                <c:pt idx="4017">
                  <c:v>289.25299999999999</c:v>
                </c:pt>
                <c:pt idx="4018">
                  <c:v>294.815</c:v>
                </c:pt>
                <c:pt idx="4019">
                  <c:v>367.73200000000003</c:v>
                </c:pt>
                <c:pt idx="4020">
                  <c:v>475.49599999999998</c:v>
                </c:pt>
                <c:pt idx="4021">
                  <c:v>585.26400000000001</c:v>
                </c:pt>
                <c:pt idx="4022">
                  <c:v>655.75099999999998</c:v>
                </c:pt>
                <c:pt idx="4023">
                  <c:v>662.82600000000002</c:v>
                </c:pt>
                <c:pt idx="4024">
                  <c:v>629.64300000000003</c:v>
                </c:pt>
                <c:pt idx="4025">
                  <c:v>565.48099999999999</c:v>
                </c:pt>
                <c:pt idx="4026">
                  <c:v>522.55600000000004</c:v>
                </c:pt>
                <c:pt idx="4027">
                  <c:v>458.85399999999998</c:v>
                </c:pt>
                <c:pt idx="4028">
                  <c:v>356.93200000000002</c:v>
                </c:pt>
                <c:pt idx="4029">
                  <c:v>319.89299999999997</c:v>
                </c:pt>
                <c:pt idx="4030">
                  <c:v>340.94799999999998</c:v>
                </c:pt>
                <c:pt idx="4031">
                  <c:v>382.13299999999998</c:v>
                </c:pt>
                <c:pt idx="4032">
                  <c:v>410.774</c:v>
                </c:pt>
                <c:pt idx="4033">
                  <c:v>412.428</c:v>
                </c:pt>
                <c:pt idx="4034">
                  <c:v>401.40499999999997</c:v>
                </c:pt>
                <c:pt idx="4035">
                  <c:v>443.26299999999998</c:v>
                </c:pt>
                <c:pt idx="4036">
                  <c:v>469.91500000000002</c:v>
                </c:pt>
                <c:pt idx="4037">
                  <c:v>388.56599999999997</c:v>
                </c:pt>
                <c:pt idx="4038">
                  <c:v>361.88400000000001</c:v>
                </c:pt>
                <c:pt idx="4039">
                  <c:v>341.32100000000003</c:v>
                </c:pt>
                <c:pt idx="4040">
                  <c:v>337.46800000000002</c:v>
                </c:pt>
                <c:pt idx="4041">
                  <c:v>340.70400000000001</c:v>
                </c:pt>
                <c:pt idx="4042">
                  <c:v>322.971</c:v>
                </c:pt>
                <c:pt idx="4043">
                  <c:v>304.14999999999998</c:v>
                </c:pt>
                <c:pt idx="4044">
                  <c:v>280.86500000000001</c:v>
                </c:pt>
                <c:pt idx="4045">
                  <c:v>252.358</c:v>
                </c:pt>
                <c:pt idx="4046">
                  <c:v>224.61199999999999</c:v>
                </c:pt>
                <c:pt idx="4047">
                  <c:v>211.41800000000001</c:v>
                </c:pt>
                <c:pt idx="4048">
                  <c:v>193.85599999999999</c:v>
                </c:pt>
                <c:pt idx="4049">
                  <c:v>178.67099999999999</c:v>
                </c:pt>
                <c:pt idx="4050">
                  <c:v>175.22800000000001</c:v>
                </c:pt>
                <c:pt idx="4051">
                  <c:v>106.229</c:v>
                </c:pt>
                <c:pt idx="4052">
                  <c:v>38.36</c:v>
                </c:pt>
                <c:pt idx="4053">
                  <c:v>31.390999999999998</c:v>
                </c:pt>
                <c:pt idx="4054">
                  <c:v>52.04</c:v>
                </c:pt>
                <c:pt idx="4055">
                  <c:v>64.811999999999998</c:v>
                </c:pt>
                <c:pt idx="4056">
                  <c:v>69.872</c:v>
                </c:pt>
                <c:pt idx="4057">
                  <c:v>94.173000000000002</c:v>
                </c:pt>
                <c:pt idx="4058">
                  <c:v>148.03</c:v>
                </c:pt>
                <c:pt idx="4059">
                  <c:v>197.428</c:v>
                </c:pt>
                <c:pt idx="4060">
                  <c:v>231</c:v>
                </c:pt>
                <c:pt idx="4061">
                  <c:v>147.66</c:v>
                </c:pt>
                <c:pt idx="4062">
                  <c:v>56.319000000000003</c:v>
                </c:pt>
                <c:pt idx="4063">
                  <c:v>35.905000000000001</c:v>
                </c:pt>
                <c:pt idx="4064">
                  <c:v>30.672999999999998</c:v>
                </c:pt>
                <c:pt idx="4065">
                  <c:v>29.721</c:v>
                </c:pt>
                <c:pt idx="4066">
                  <c:v>30.702000000000002</c:v>
                </c:pt>
                <c:pt idx="4067">
                  <c:v>32.012999999999998</c:v>
                </c:pt>
                <c:pt idx="4068">
                  <c:v>34.564</c:v>
                </c:pt>
                <c:pt idx="4069">
                  <c:v>40.86</c:v>
                </c:pt>
                <c:pt idx="4070">
                  <c:v>54.680999999999997</c:v>
                </c:pt>
                <c:pt idx="4071">
                  <c:v>84.001999999999995</c:v>
                </c:pt>
                <c:pt idx="4072">
                  <c:v>135.404</c:v>
                </c:pt>
                <c:pt idx="4073">
                  <c:v>196.98599999999999</c:v>
                </c:pt>
                <c:pt idx="4074">
                  <c:v>268.20400000000001</c:v>
                </c:pt>
                <c:pt idx="4075">
                  <c:v>344.375</c:v>
                </c:pt>
                <c:pt idx="4076">
                  <c:v>421.19099999999997</c:v>
                </c:pt>
                <c:pt idx="4077">
                  <c:v>502.28500000000003</c:v>
                </c:pt>
                <c:pt idx="4078">
                  <c:v>588.55499999999995</c:v>
                </c:pt>
                <c:pt idx="4079">
                  <c:v>742.274</c:v>
                </c:pt>
                <c:pt idx="4080">
                  <c:v>923.923</c:v>
                </c:pt>
                <c:pt idx="4081">
                  <c:v>1095.623</c:v>
                </c:pt>
                <c:pt idx="4082">
                  <c:v>1182.9749999999999</c:v>
                </c:pt>
                <c:pt idx="4083">
                  <c:v>1199.3140000000001</c:v>
                </c:pt>
                <c:pt idx="4084">
                  <c:v>1072.9670000000001</c:v>
                </c:pt>
                <c:pt idx="4085">
                  <c:v>700.85400000000004</c:v>
                </c:pt>
                <c:pt idx="4086">
                  <c:v>487.315</c:v>
                </c:pt>
                <c:pt idx="4087">
                  <c:v>311.44600000000003</c:v>
                </c:pt>
                <c:pt idx="4088">
                  <c:v>225.23099999999999</c:v>
                </c:pt>
                <c:pt idx="4089">
                  <c:v>170.12299999999999</c:v>
                </c:pt>
                <c:pt idx="4090">
                  <c:v>139.45699999999999</c:v>
                </c:pt>
                <c:pt idx="4091">
                  <c:v>129.16499999999999</c:v>
                </c:pt>
                <c:pt idx="4092">
                  <c:v>109.124</c:v>
                </c:pt>
                <c:pt idx="4093">
                  <c:v>80.38</c:v>
                </c:pt>
                <c:pt idx="4094">
                  <c:v>53.261000000000003</c:v>
                </c:pt>
                <c:pt idx="4095">
                  <c:v>41.948999999999998</c:v>
                </c:pt>
                <c:pt idx="4096">
                  <c:v>76.534999999999997</c:v>
                </c:pt>
                <c:pt idx="4097">
                  <c:v>168.749</c:v>
                </c:pt>
                <c:pt idx="4098">
                  <c:v>324.2</c:v>
                </c:pt>
                <c:pt idx="4099">
                  <c:v>537.51</c:v>
                </c:pt>
                <c:pt idx="4100">
                  <c:v>769.24300000000005</c:v>
                </c:pt>
                <c:pt idx="4101">
                  <c:v>919.69</c:v>
                </c:pt>
                <c:pt idx="4102">
                  <c:v>971.00400000000002</c:v>
                </c:pt>
                <c:pt idx="4103">
                  <c:v>953.62199999999996</c:v>
                </c:pt>
                <c:pt idx="4104">
                  <c:v>926.60500000000002</c:v>
                </c:pt>
                <c:pt idx="4105">
                  <c:v>905.10799999999995</c:v>
                </c:pt>
                <c:pt idx="4106">
                  <c:v>874.60400000000004</c:v>
                </c:pt>
                <c:pt idx="4107">
                  <c:v>757.178</c:v>
                </c:pt>
                <c:pt idx="4108">
                  <c:v>562.64300000000003</c:v>
                </c:pt>
                <c:pt idx="4109">
                  <c:v>282.05</c:v>
                </c:pt>
                <c:pt idx="4110">
                  <c:v>89.090999999999994</c:v>
                </c:pt>
                <c:pt idx="4111">
                  <c:v>31.766999999999999</c:v>
                </c:pt>
                <c:pt idx="4112">
                  <c:v>27.196000000000002</c:v>
                </c:pt>
                <c:pt idx="4113">
                  <c:v>30.068999999999999</c:v>
                </c:pt>
                <c:pt idx="4114">
                  <c:v>33.509</c:v>
                </c:pt>
                <c:pt idx="4115">
                  <c:v>43.441000000000003</c:v>
                </c:pt>
                <c:pt idx="4116">
                  <c:v>66.778999999999996</c:v>
                </c:pt>
                <c:pt idx="4117">
                  <c:v>110.765</c:v>
                </c:pt>
                <c:pt idx="4118">
                  <c:v>163.87</c:v>
                </c:pt>
                <c:pt idx="4119">
                  <c:v>190.827</c:v>
                </c:pt>
                <c:pt idx="4120">
                  <c:v>236.1</c:v>
                </c:pt>
                <c:pt idx="4121">
                  <c:v>345.04599999999999</c:v>
                </c:pt>
                <c:pt idx="4122">
                  <c:v>475.43700000000001</c:v>
                </c:pt>
                <c:pt idx="4123">
                  <c:v>403.15100000000001</c:v>
                </c:pt>
                <c:pt idx="4124">
                  <c:v>252.208</c:v>
                </c:pt>
                <c:pt idx="4125">
                  <c:v>190.839</c:v>
                </c:pt>
                <c:pt idx="4126">
                  <c:v>209.04300000000001</c:v>
                </c:pt>
                <c:pt idx="4127">
                  <c:v>399.75799999999998</c:v>
                </c:pt>
                <c:pt idx="4128">
                  <c:v>802.22900000000004</c:v>
                </c:pt>
                <c:pt idx="4129">
                  <c:v>721.572</c:v>
                </c:pt>
                <c:pt idx="4130">
                  <c:v>467.63799999999998</c:v>
                </c:pt>
                <c:pt idx="4131">
                  <c:v>707.68600000000004</c:v>
                </c:pt>
                <c:pt idx="4132">
                  <c:v>728.60599999999999</c:v>
                </c:pt>
                <c:pt idx="4133">
                  <c:v>356.08600000000001</c:v>
                </c:pt>
                <c:pt idx="4134">
                  <c:v>128.523</c:v>
                </c:pt>
                <c:pt idx="4135">
                  <c:v>70.617999999999995</c:v>
                </c:pt>
                <c:pt idx="4136">
                  <c:v>45.823999999999998</c:v>
                </c:pt>
                <c:pt idx="4137">
                  <c:v>51.741999999999997</c:v>
                </c:pt>
                <c:pt idx="4138">
                  <c:v>60.420999999999999</c:v>
                </c:pt>
                <c:pt idx="4139">
                  <c:v>28.045999999999999</c:v>
                </c:pt>
                <c:pt idx="4140">
                  <c:v>29.131</c:v>
                </c:pt>
                <c:pt idx="4141">
                  <c:v>69.512</c:v>
                </c:pt>
                <c:pt idx="4142">
                  <c:v>56.27</c:v>
                </c:pt>
                <c:pt idx="4143">
                  <c:v>67.715999999999994</c:v>
                </c:pt>
                <c:pt idx="4144">
                  <c:v>123.187</c:v>
                </c:pt>
                <c:pt idx="4145">
                  <c:v>202.87700000000001</c:v>
                </c:pt>
                <c:pt idx="4146">
                  <c:v>259.89499999999998</c:v>
                </c:pt>
                <c:pt idx="4147">
                  <c:v>237.999</c:v>
                </c:pt>
                <c:pt idx="4148">
                  <c:v>109.637</c:v>
                </c:pt>
                <c:pt idx="4149">
                  <c:v>33.075000000000003</c:v>
                </c:pt>
                <c:pt idx="4150">
                  <c:v>36.716999999999999</c:v>
                </c:pt>
                <c:pt idx="4151">
                  <c:v>44.948</c:v>
                </c:pt>
                <c:pt idx="4152">
                  <c:v>110.904</c:v>
                </c:pt>
                <c:pt idx="4153">
                  <c:v>237.596</c:v>
                </c:pt>
                <c:pt idx="4154">
                  <c:v>379.30599999999998</c:v>
                </c:pt>
                <c:pt idx="4155">
                  <c:v>401.524</c:v>
                </c:pt>
                <c:pt idx="4156">
                  <c:v>258.11900000000003</c:v>
                </c:pt>
                <c:pt idx="4157">
                  <c:v>215.16</c:v>
                </c:pt>
                <c:pt idx="4158">
                  <c:v>279.71199999999999</c:v>
                </c:pt>
                <c:pt idx="4159">
                  <c:v>370.29300000000001</c:v>
                </c:pt>
                <c:pt idx="4160">
                  <c:v>438.40600000000001</c:v>
                </c:pt>
                <c:pt idx="4161">
                  <c:v>467.14699999999999</c:v>
                </c:pt>
                <c:pt idx="4162">
                  <c:v>488.74700000000001</c:v>
                </c:pt>
                <c:pt idx="4163">
                  <c:v>495.81599999999997</c:v>
                </c:pt>
                <c:pt idx="4164">
                  <c:v>508.98</c:v>
                </c:pt>
                <c:pt idx="4165">
                  <c:v>509.05099999999999</c:v>
                </c:pt>
                <c:pt idx="4166">
                  <c:v>513.92200000000003</c:v>
                </c:pt>
                <c:pt idx="4167">
                  <c:v>513.80799999999999</c:v>
                </c:pt>
                <c:pt idx="4168">
                  <c:v>488.75599999999997</c:v>
                </c:pt>
                <c:pt idx="4169">
                  <c:v>436.31799999999998</c:v>
                </c:pt>
                <c:pt idx="4170">
                  <c:v>370.58</c:v>
                </c:pt>
                <c:pt idx="4171">
                  <c:v>236.24</c:v>
                </c:pt>
                <c:pt idx="4172">
                  <c:v>120.67400000000001</c:v>
                </c:pt>
                <c:pt idx="4173">
                  <c:v>72.27</c:v>
                </c:pt>
                <c:pt idx="4174">
                  <c:v>77.188999999999993</c:v>
                </c:pt>
                <c:pt idx="4175">
                  <c:v>118.568</c:v>
                </c:pt>
                <c:pt idx="4176">
                  <c:v>168.89400000000001</c:v>
                </c:pt>
                <c:pt idx="4177">
                  <c:v>247.28899999999999</c:v>
                </c:pt>
                <c:pt idx="4178">
                  <c:v>324.214</c:v>
                </c:pt>
                <c:pt idx="4179">
                  <c:v>396.70600000000002</c:v>
                </c:pt>
                <c:pt idx="4180">
                  <c:v>395.31900000000002</c:v>
                </c:pt>
                <c:pt idx="4181">
                  <c:v>396.44099999999997</c:v>
                </c:pt>
                <c:pt idx="4182">
                  <c:v>509.05099999999999</c:v>
                </c:pt>
                <c:pt idx="4183">
                  <c:v>577.29399999999998</c:v>
                </c:pt>
                <c:pt idx="4184">
                  <c:v>606.41800000000001</c:v>
                </c:pt>
                <c:pt idx="4185">
                  <c:v>601.09400000000005</c:v>
                </c:pt>
                <c:pt idx="4186">
                  <c:v>600.92999999999995</c:v>
                </c:pt>
                <c:pt idx="4187">
                  <c:v>629.59299999999996</c:v>
                </c:pt>
                <c:pt idx="4188">
                  <c:v>677.40700000000004</c:v>
                </c:pt>
                <c:pt idx="4189">
                  <c:v>707.399</c:v>
                </c:pt>
                <c:pt idx="4190">
                  <c:v>689.62300000000005</c:v>
                </c:pt>
                <c:pt idx="4191">
                  <c:v>636.26700000000005</c:v>
                </c:pt>
                <c:pt idx="4192">
                  <c:v>571.97199999999998</c:v>
                </c:pt>
                <c:pt idx="4193">
                  <c:v>460.82900000000001</c:v>
                </c:pt>
                <c:pt idx="4194">
                  <c:v>371.84399999999999</c:v>
                </c:pt>
                <c:pt idx="4195">
                  <c:v>351.065</c:v>
                </c:pt>
                <c:pt idx="4196">
                  <c:v>371.24299999999999</c:v>
                </c:pt>
                <c:pt idx="4197">
                  <c:v>424.238</c:v>
                </c:pt>
                <c:pt idx="4198">
                  <c:v>483.47</c:v>
                </c:pt>
                <c:pt idx="4199">
                  <c:v>501.16199999999998</c:v>
                </c:pt>
                <c:pt idx="4200">
                  <c:v>508.95699999999999</c:v>
                </c:pt>
                <c:pt idx="4201">
                  <c:v>512.29</c:v>
                </c:pt>
                <c:pt idx="4202">
                  <c:v>526.81600000000003</c:v>
                </c:pt>
                <c:pt idx="4203">
                  <c:v>565.69000000000005</c:v>
                </c:pt>
                <c:pt idx="4204">
                  <c:v>564.69299999999998</c:v>
                </c:pt>
                <c:pt idx="4205">
                  <c:v>488.44600000000003</c:v>
                </c:pt>
                <c:pt idx="4206">
                  <c:v>668.63099999999997</c:v>
                </c:pt>
                <c:pt idx="4207">
                  <c:v>763.31100000000004</c:v>
                </c:pt>
                <c:pt idx="4208">
                  <c:v>853.21400000000006</c:v>
                </c:pt>
                <c:pt idx="4209">
                  <c:v>888.61800000000005</c:v>
                </c:pt>
                <c:pt idx="4210">
                  <c:v>862.41899999999998</c:v>
                </c:pt>
                <c:pt idx="4211">
                  <c:v>813.28</c:v>
                </c:pt>
                <c:pt idx="4212">
                  <c:v>750.58699999999999</c:v>
                </c:pt>
                <c:pt idx="4213">
                  <c:v>694.69299999999998</c:v>
                </c:pt>
                <c:pt idx="4214">
                  <c:v>655.13300000000004</c:v>
                </c:pt>
                <c:pt idx="4215">
                  <c:v>632.05799999999999</c:v>
                </c:pt>
                <c:pt idx="4216">
                  <c:v>627.423</c:v>
                </c:pt>
                <c:pt idx="4217">
                  <c:v>593.30499999999995</c:v>
                </c:pt>
                <c:pt idx="4218">
                  <c:v>600.93799999999999</c:v>
                </c:pt>
                <c:pt idx="4219">
                  <c:v>614.24</c:v>
                </c:pt>
                <c:pt idx="4220">
                  <c:v>576.00900000000001</c:v>
                </c:pt>
                <c:pt idx="4221">
                  <c:v>531.06799999999998</c:v>
                </c:pt>
                <c:pt idx="4222">
                  <c:v>498.45400000000001</c:v>
                </c:pt>
                <c:pt idx="4223">
                  <c:v>429.23399999999998</c:v>
                </c:pt>
                <c:pt idx="4224">
                  <c:v>336.83</c:v>
                </c:pt>
                <c:pt idx="4225">
                  <c:v>300.06799999999998</c:v>
                </c:pt>
                <c:pt idx="4226">
                  <c:v>336.916</c:v>
                </c:pt>
                <c:pt idx="4227">
                  <c:v>438.69400000000002</c:v>
                </c:pt>
                <c:pt idx="4228">
                  <c:v>465.03</c:v>
                </c:pt>
                <c:pt idx="4229">
                  <c:v>374.834</c:v>
                </c:pt>
                <c:pt idx="4230">
                  <c:v>417.35300000000001</c:v>
                </c:pt>
                <c:pt idx="4231">
                  <c:v>504.88400000000001</c:v>
                </c:pt>
                <c:pt idx="4232">
                  <c:v>601.06299999999999</c:v>
                </c:pt>
                <c:pt idx="4233">
                  <c:v>614.98099999999999</c:v>
                </c:pt>
                <c:pt idx="4234">
                  <c:v>548.61500000000001</c:v>
                </c:pt>
                <c:pt idx="4235">
                  <c:v>470.79300000000001</c:v>
                </c:pt>
                <c:pt idx="4236">
                  <c:v>408.41500000000002</c:v>
                </c:pt>
                <c:pt idx="4237">
                  <c:v>362.97899999999998</c:v>
                </c:pt>
                <c:pt idx="4238">
                  <c:v>336.21199999999999</c:v>
                </c:pt>
                <c:pt idx="4239">
                  <c:v>330.517</c:v>
                </c:pt>
                <c:pt idx="4240">
                  <c:v>359.238</c:v>
                </c:pt>
                <c:pt idx="4241">
                  <c:v>409.42500000000001</c:v>
                </c:pt>
                <c:pt idx="4242">
                  <c:v>495.39400000000001</c:v>
                </c:pt>
                <c:pt idx="4243">
                  <c:v>536.21699999999998</c:v>
                </c:pt>
                <c:pt idx="4244">
                  <c:v>531.21799999999996</c:v>
                </c:pt>
                <c:pt idx="4245">
                  <c:v>531.70000000000005</c:v>
                </c:pt>
                <c:pt idx="4246">
                  <c:v>531.23800000000006</c:v>
                </c:pt>
                <c:pt idx="4247">
                  <c:v>513.91200000000003</c:v>
                </c:pt>
                <c:pt idx="4248">
                  <c:v>517.85599999999999</c:v>
                </c:pt>
                <c:pt idx="4249">
                  <c:v>551.17200000000003</c:v>
                </c:pt>
                <c:pt idx="4250">
                  <c:v>585.63400000000001</c:v>
                </c:pt>
                <c:pt idx="4251">
                  <c:v>572.01599999999996</c:v>
                </c:pt>
                <c:pt idx="4252">
                  <c:v>462.86599999999999</c:v>
                </c:pt>
                <c:pt idx="4253">
                  <c:v>264.51</c:v>
                </c:pt>
                <c:pt idx="4254">
                  <c:v>211.73500000000001</c:v>
                </c:pt>
                <c:pt idx="4255">
                  <c:v>229.97200000000001</c:v>
                </c:pt>
                <c:pt idx="4256">
                  <c:v>274.738</c:v>
                </c:pt>
                <c:pt idx="4257">
                  <c:v>301.625</c:v>
                </c:pt>
                <c:pt idx="4258">
                  <c:v>303.59300000000002</c:v>
                </c:pt>
                <c:pt idx="4259">
                  <c:v>301.49</c:v>
                </c:pt>
                <c:pt idx="4260">
                  <c:v>277.15499999999997</c:v>
                </c:pt>
                <c:pt idx="4261">
                  <c:v>231.26300000000001</c:v>
                </c:pt>
                <c:pt idx="4262">
                  <c:v>183.09100000000001</c:v>
                </c:pt>
                <c:pt idx="4263">
                  <c:v>154.23099999999999</c:v>
                </c:pt>
                <c:pt idx="4264">
                  <c:v>148.36699999999999</c:v>
                </c:pt>
                <c:pt idx="4265">
                  <c:v>146.369</c:v>
                </c:pt>
                <c:pt idx="4266">
                  <c:v>119.78</c:v>
                </c:pt>
                <c:pt idx="4267">
                  <c:v>58.308999999999997</c:v>
                </c:pt>
                <c:pt idx="4268">
                  <c:v>19.565000000000001</c:v>
                </c:pt>
                <c:pt idx="4269">
                  <c:v>74.531000000000006</c:v>
                </c:pt>
                <c:pt idx="4270">
                  <c:v>163.08600000000001</c:v>
                </c:pt>
                <c:pt idx="4271">
                  <c:v>222.953</c:v>
                </c:pt>
                <c:pt idx="4272">
                  <c:v>261.77699999999999</c:v>
                </c:pt>
                <c:pt idx="4273">
                  <c:v>341.87700000000001</c:v>
                </c:pt>
                <c:pt idx="4274">
                  <c:v>456.42700000000002</c:v>
                </c:pt>
                <c:pt idx="4275">
                  <c:v>434.28300000000002</c:v>
                </c:pt>
                <c:pt idx="4276">
                  <c:v>277.863</c:v>
                </c:pt>
                <c:pt idx="4277">
                  <c:v>300.721</c:v>
                </c:pt>
                <c:pt idx="4278">
                  <c:v>1018.3630000000001</c:v>
                </c:pt>
                <c:pt idx="4279">
                  <c:v>1320.8019999999999</c:v>
                </c:pt>
                <c:pt idx="4280">
                  <c:v>1081.6179999999999</c:v>
                </c:pt>
                <c:pt idx="4281">
                  <c:v>846.60400000000004</c:v>
                </c:pt>
                <c:pt idx="4282">
                  <c:v>748.16600000000005</c:v>
                </c:pt>
                <c:pt idx="4283">
                  <c:v>705.15200000000004</c:v>
                </c:pt>
                <c:pt idx="4284">
                  <c:v>639.09900000000005</c:v>
                </c:pt>
                <c:pt idx="4285">
                  <c:v>548.93499999999995</c:v>
                </c:pt>
                <c:pt idx="4286">
                  <c:v>470.77300000000002</c:v>
                </c:pt>
                <c:pt idx="4287">
                  <c:v>461.71</c:v>
                </c:pt>
                <c:pt idx="4288">
                  <c:v>547.14800000000002</c:v>
                </c:pt>
                <c:pt idx="4289">
                  <c:v>605.447</c:v>
                </c:pt>
                <c:pt idx="4290">
                  <c:v>659.89099999999996</c:v>
                </c:pt>
                <c:pt idx="4291">
                  <c:v>796.74900000000002</c:v>
                </c:pt>
                <c:pt idx="4292">
                  <c:v>981.83699999999999</c:v>
                </c:pt>
                <c:pt idx="4293">
                  <c:v>1123.7529999999999</c:v>
                </c:pt>
                <c:pt idx="4294">
                  <c:v>1156.27</c:v>
                </c:pt>
                <c:pt idx="4295">
                  <c:v>1077.9290000000001</c:v>
                </c:pt>
                <c:pt idx="4296">
                  <c:v>1155.202</c:v>
                </c:pt>
                <c:pt idx="4297">
                  <c:v>1119.9169999999999</c:v>
                </c:pt>
                <c:pt idx="4298">
                  <c:v>966.50199999999995</c:v>
                </c:pt>
                <c:pt idx="4299">
                  <c:v>851.09900000000005</c:v>
                </c:pt>
                <c:pt idx="4300">
                  <c:v>778.27800000000002</c:v>
                </c:pt>
                <c:pt idx="4301">
                  <c:v>748.79200000000003</c:v>
                </c:pt>
                <c:pt idx="4302">
                  <c:v>883.85699999999997</c:v>
                </c:pt>
                <c:pt idx="4303">
                  <c:v>840.16600000000005</c:v>
                </c:pt>
                <c:pt idx="4304">
                  <c:v>796.65800000000002</c:v>
                </c:pt>
                <c:pt idx="4305">
                  <c:v>763.26499999999999</c:v>
                </c:pt>
                <c:pt idx="4306">
                  <c:v>709.42</c:v>
                </c:pt>
                <c:pt idx="4307">
                  <c:v>637.93799999999999</c:v>
                </c:pt>
                <c:pt idx="4308">
                  <c:v>563.91600000000005</c:v>
                </c:pt>
                <c:pt idx="4309">
                  <c:v>494.87599999999998</c:v>
                </c:pt>
                <c:pt idx="4310">
                  <c:v>443.32400000000001</c:v>
                </c:pt>
                <c:pt idx="4311">
                  <c:v>379.39299999999997</c:v>
                </c:pt>
                <c:pt idx="4312">
                  <c:v>340.428</c:v>
                </c:pt>
                <c:pt idx="4313">
                  <c:v>356.47699999999998</c:v>
                </c:pt>
                <c:pt idx="4314">
                  <c:v>412.62200000000001</c:v>
                </c:pt>
                <c:pt idx="4315">
                  <c:v>394.83100000000002</c:v>
                </c:pt>
                <c:pt idx="4316">
                  <c:v>309.22899999999998</c:v>
                </c:pt>
                <c:pt idx="4317">
                  <c:v>239.21</c:v>
                </c:pt>
                <c:pt idx="4318">
                  <c:v>209.07</c:v>
                </c:pt>
                <c:pt idx="4319">
                  <c:v>201.44300000000001</c:v>
                </c:pt>
                <c:pt idx="4320">
                  <c:v>201.03399999999999</c:v>
                </c:pt>
                <c:pt idx="4321">
                  <c:v>182.029</c:v>
                </c:pt>
                <c:pt idx="4322">
                  <c:v>143.61600000000001</c:v>
                </c:pt>
                <c:pt idx="4323">
                  <c:v>110.254</c:v>
                </c:pt>
                <c:pt idx="4324">
                  <c:v>90.073999999999998</c:v>
                </c:pt>
                <c:pt idx="4325">
                  <c:v>57.136000000000003</c:v>
                </c:pt>
                <c:pt idx="4326">
                  <c:v>55.168999999999997</c:v>
                </c:pt>
                <c:pt idx="4327">
                  <c:v>31.622</c:v>
                </c:pt>
                <c:pt idx="4328">
                  <c:v>39.353000000000002</c:v>
                </c:pt>
                <c:pt idx="4329">
                  <c:v>65.025999999999996</c:v>
                </c:pt>
                <c:pt idx="4330">
                  <c:v>88.986999999999995</c:v>
                </c:pt>
                <c:pt idx="4331">
                  <c:v>93.132000000000005</c:v>
                </c:pt>
                <c:pt idx="4332">
                  <c:v>83.891999999999996</c:v>
                </c:pt>
                <c:pt idx="4333">
                  <c:v>77.504000000000005</c:v>
                </c:pt>
                <c:pt idx="4334">
                  <c:v>72.867000000000004</c:v>
                </c:pt>
                <c:pt idx="4335">
                  <c:v>79.209000000000003</c:v>
                </c:pt>
                <c:pt idx="4336">
                  <c:v>107.845</c:v>
                </c:pt>
                <c:pt idx="4337">
                  <c:v>146.05600000000001</c:v>
                </c:pt>
                <c:pt idx="4338">
                  <c:v>186.179</c:v>
                </c:pt>
                <c:pt idx="4339">
                  <c:v>109.568</c:v>
                </c:pt>
                <c:pt idx="4340">
                  <c:v>43.357999999999997</c:v>
                </c:pt>
                <c:pt idx="4341">
                  <c:v>54.625999999999998</c:v>
                </c:pt>
                <c:pt idx="4342">
                  <c:v>107.941</c:v>
                </c:pt>
                <c:pt idx="4343">
                  <c:v>145.29300000000001</c:v>
                </c:pt>
                <c:pt idx="4344">
                  <c:v>148.35400000000001</c:v>
                </c:pt>
                <c:pt idx="4345">
                  <c:v>136.274</c:v>
                </c:pt>
                <c:pt idx="4346">
                  <c:v>133.59399999999999</c:v>
                </c:pt>
                <c:pt idx="4347">
                  <c:v>124.331</c:v>
                </c:pt>
                <c:pt idx="4348">
                  <c:v>98.119</c:v>
                </c:pt>
                <c:pt idx="4349">
                  <c:v>37.841999999999999</c:v>
                </c:pt>
                <c:pt idx="4350">
                  <c:v>11.183999999999999</c:v>
                </c:pt>
                <c:pt idx="4351">
                  <c:v>11.337</c:v>
                </c:pt>
                <c:pt idx="4352">
                  <c:v>8.6989999999999998</c:v>
                </c:pt>
                <c:pt idx="4353">
                  <c:v>19.452000000000002</c:v>
                </c:pt>
                <c:pt idx="4354">
                  <c:v>30.332000000000001</c:v>
                </c:pt>
                <c:pt idx="4355">
                  <c:v>58.442</c:v>
                </c:pt>
                <c:pt idx="4356">
                  <c:v>107.723</c:v>
                </c:pt>
                <c:pt idx="4357">
                  <c:v>138.76300000000001</c:v>
                </c:pt>
                <c:pt idx="4358">
                  <c:v>163.57400000000001</c:v>
                </c:pt>
                <c:pt idx="4359">
                  <c:v>187.447</c:v>
                </c:pt>
                <c:pt idx="4360">
                  <c:v>232.79900000000001</c:v>
                </c:pt>
                <c:pt idx="4361">
                  <c:v>356.75400000000002</c:v>
                </c:pt>
                <c:pt idx="4362">
                  <c:v>462.40800000000002</c:v>
                </c:pt>
                <c:pt idx="4363">
                  <c:v>388.91</c:v>
                </c:pt>
                <c:pt idx="4364">
                  <c:v>252.97</c:v>
                </c:pt>
                <c:pt idx="4365">
                  <c:v>123.934</c:v>
                </c:pt>
                <c:pt idx="4366">
                  <c:v>71.322000000000003</c:v>
                </c:pt>
                <c:pt idx="4367">
                  <c:v>54.676000000000002</c:v>
                </c:pt>
                <c:pt idx="4368">
                  <c:v>49.744</c:v>
                </c:pt>
                <c:pt idx="4369">
                  <c:v>110.395</c:v>
                </c:pt>
                <c:pt idx="4370">
                  <c:v>240.828</c:v>
                </c:pt>
                <c:pt idx="4371">
                  <c:v>280.613</c:v>
                </c:pt>
                <c:pt idx="4372">
                  <c:v>200.977</c:v>
                </c:pt>
                <c:pt idx="4373">
                  <c:v>82.244</c:v>
                </c:pt>
                <c:pt idx="4374">
                  <c:v>36.628999999999998</c:v>
                </c:pt>
                <c:pt idx="4375">
                  <c:v>21.771999999999998</c:v>
                </c:pt>
                <c:pt idx="4376">
                  <c:v>17.114999999999998</c:v>
                </c:pt>
                <c:pt idx="4377">
                  <c:v>60.747999999999998</c:v>
                </c:pt>
                <c:pt idx="4378">
                  <c:v>147.66399999999999</c:v>
                </c:pt>
                <c:pt idx="4379">
                  <c:v>253.02600000000001</c:v>
                </c:pt>
                <c:pt idx="4380">
                  <c:v>355.88200000000001</c:v>
                </c:pt>
                <c:pt idx="4381">
                  <c:v>412.77199999999999</c:v>
                </c:pt>
                <c:pt idx="4382">
                  <c:v>418.71899999999999</c:v>
                </c:pt>
                <c:pt idx="4383">
                  <c:v>380.08699999999999</c:v>
                </c:pt>
                <c:pt idx="4384">
                  <c:v>328.61500000000001</c:v>
                </c:pt>
                <c:pt idx="4385">
                  <c:v>270.06200000000001</c:v>
                </c:pt>
                <c:pt idx="4386">
                  <c:v>197.25800000000001</c:v>
                </c:pt>
                <c:pt idx="4387">
                  <c:v>93.375</c:v>
                </c:pt>
                <c:pt idx="4388">
                  <c:v>45.38</c:v>
                </c:pt>
                <c:pt idx="4389">
                  <c:v>38.984999999999999</c:v>
                </c:pt>
                <c:pt idx="4390">
                  <c:v>87.394999999999996</c:v>
                </c:pt>
                <c:pt idx="4391">
                  <c:v>230.78899999999999</c:v>
                </c:pt>
                <c:pt idx="4392">
                  <c:v>402.54199999999997</c:v>
                </c:pt>
                <c:pt idx="4393">
                  <c:v>444.738</c:v>
                </c:pt>
                <c:pt idx="4394">
                  <c:v>336.9</c:v>
                </c:pt>
                <c:pt idx="4395">
                  <c:v>190.72800000000001</c:v>
                </c:pt>
                <c:pt idx="4396">
                  <c:v>107.08799999999999</c:v>
                </c:pt>
                <c:pt idx="4397">
                  <c:v>66.421999999999997</c:v>
                </c:pt>
                <c:pt idx="4398">
                  <c:v>70.813000000000002</c:v>
                </c:pt>
                <c:pt idx="4399">
                  <c:v>111.491</c:v>
                </c:pt>
                <c:pt idx="4400">
                  <c:v>176.60400000000001</c:v>
                </c:pt>
                <c:pt idx="4401">
                  <c:v>234.72900000000001</c:v>
                </c:pt>
                <c:pt idx="4402">
                  <c:v>279.40699999999998</c:v>
                </c:pt>
                <c:pt idx="4403">
                  <c:v>333.17399999999998</c:v>
                </c:pt>
                <c:pt idx="4404">
                  <c:v>376.70800000000003</c:v>
                </c:pt>
                <c:pt idx="4405">
                  <c:v>388.89100000000002</c:v>
                </c:pt>
                <c:pt idx="4406">
                  <c:v>322.87400000000002</c:v>
                </c:pt>
                <c:pt idx="4407">
                  <c:v>226.24100000000001</c:v>
                </c:pt>
                <c:pt idx="4408">
                  <c:v>165.15700000000001</c:v>
                </c:pt>
                <c:pt idx="4409">
                  <c:v>179.875</c:v>
                </c:pt>
                <c:pt idx="4410">
                  <c:v>257.38400000000001</c:v>
                </c:pt>
                <c:pt idx="4411">
                  <c:v>309.75700000000001</c:v>
                </c:pt>
                <c:pt idx="4412">
                  <c:v>351.69499999999999</c:v>
                </c:pt>
                <c:pt idx="4413">
                  <c:v>358.75099999999998</c:v>
                </c:pt>
                <c:pt idx="4414">
                  <c:v>336.57400000000001</c:v>
                </c:pt>
                <c:pt idx="4415">
                  <c:v>311.47899999999998</c:v>
                </c:pt>
                <c:pt idx="4416">
                  <c:v>318.64100000000002</c:v>
                </c:pt>
                <c:pt idx="4417">
                  <c:v>388.92700000000002</c:v>
                </c:pt>
                <c:pt idx="4418">
                  <c:v>493.90300000000002</c:v>
                </c:pt>
                <c:pt idx="4419">
                  <c:v>562.80499999999995</c:v>
                </c:pt>
                <c:pt idx="4420">
                  <c:v>541.23800000000006</c:v>
                </c:pt>
                <c:pt idx="4421">
                  <c:v>517.70000000000005</c:v>
                </c:pt>
                <c:pt idx="4422">
                  <c:v>504.11599999999999</c:v>
                </c:pt>
                <c:pt idx="4423">
                  <c:v>427.62400000000002</c:v>
                </c:pt>
                <c:pt idx="4424">
                  <c:v>360.154</c:v>
                </c:pt>
                <c:pt idx="4425">
                  <c:v>376.79300000000001</c:v>
                </c:pt>
                <c:pt idx="4426">
                  <c:v>480.21</c:v>
                </c:pt>
                <c:pt idx="4427">
                  <c:v>638.86</c:v>
                </c:pt>
                <c:pt idx="4428">
                  <c:v>734.50599999999997</c:v>
                </c:pt>
                <c:pt idx="4429">
                  <c:v>727.91099999999994</c:v>
                </c:pt>
                <c:pt idx="4430">
                  <c:v>665.58</c:v>
                </c:pt>
                <c:pt idx="4431">
                  <c:v>619.79</c:v>
                </c:pt>
                <c:pt idx="4432">
                  <c:v>582.47699999999998</c:v>
                </c:pt>
                <c:pt idx="4433">
                  <c:v>553.44000000000005</c:v>
                </c:pt>
                <c:pt idx="4434">
                  <c:v>577.29700000000003</c:v>
                </c:pt>
                <c:pt idx="4435">
                  <c:v>558.42200000000003</c:v>
                </c:pt>
                <c:pt idx="4436">
                  <c:v>497.58300000000003</c:v>
                </c:pt>
                <c:pt idx="4437">
                  <c:v>446.113</c:v>
                </c:pt>
                <c:pt idx="4438">
                  <c:v>419.15300000000002</c:v>
                </c:pt>
                <c:pt idx="4439">
                  <c:v>422.83199999999999</c:v>
                </c:pt>
                <c:pt idx="4440">
                  <c:v>456.47699999999998</c:v>
                </c:pt>
                <c:pt idx="4441">
                  <c:v>536.24900000000002</c:v>
                </c:pt>
                <c:pt idx="4442">
                  <c:v>611.51</c:v>
                </c:pt>
                <c:pt idx="4443">
                  <c:v>548.93100000000004</c:v>
                </c:pt>
                <c:pt idx="4444">
                  <c:v>413.91699999999997</c:v>
                </c:pt>
                <c:pt idx="4445">
                  <c:v>308.87900000000002</c:v>
                </c:pt>
                <c:pt idx="4446">
                  <c:v>318.64100000000002</c:v>
                </c:pt>
                <c:pt idx="4447">
                  <c:v>336.392</c:v>
                </c:pt>
                <c:pt idx="4448">
                  <c:v>313.88900000000001</c:v>
                </c:pt>
                <c:pt idx="4449">
                  <c:v>292.899</c:v>
                </c:pt>
                <c:pt idx="4450">
                  <c:v>273.738</c:v>
                </c:pt>
                <c:pt idx="4451">
                  <c:v>252.929</c:v>
                </c:pt>
                <c:pt idx="4452">
                  <c:v>234.52500000000001</c:v>
                </c:pt>
                <c:pt idx="4453">
                  <c:v>207.94800000000001</c:v>
                </c:pt>
                <c:pt idx="4454">
                  <c:v>170.24199999999999</c:v>
                </c:pt>
                <c:pt idx="4455">
                  <c:v>138.58099999999999</c:v>
                </c:pt>
                <c:pt idx="4456">
                  <c:v>123.416</c:v>
                </c:pt>
                <c:pt idx="4457">
                  <c:v>159.40199999999999</c:v>
                </c:pt>
                <c:pt idx="4458">
                  <c:v>201.20400000000001</c:v>
                </c:pt>
                <c:pt idx="4459">
                  <c:v>138.38999999999999</c:v>
                </c:pt>
                <c:pt idx="4460">
                  <c:v>74.251000000000005</c:v>
                </c:pt>
                <c:pt idx="4461">
                  <c:v>60.048000000000002</c:v>
                </c:pt>
                <c:pt idx="4462">
                  <c:v>71.894999999999996</c:v>
                </c:pt>
                <c:pt idx="4463">
                  <c:v>100.01600000000001</c:v>
                </c:pt>
                <c:pt idx="4464">
                  <c:v>178.82300000000001</c:v>
                </c:pt>
                <c:pt idx="4465">
                  <c:v>295.72800000000001</c:v>
                </c:pt>
                <c:pt idx="4466">
                  <c:v>405.33800000000002</c:v>
                </c:pt>
                <c:pt idx="4467">
                  <c:v>482.22300000000001</c:v>
                </c:pt>
                <c:pt idx="4468">
                  <c:v>447.072</c:v>
                </c:pt>
                <c:pt idx="4469">
                  <c:v>303.69400000000002</c:v>
                </c:pt>
                <c:pt idx="4470">
                  <c:v>195.10300000000001</c:v>
                </c:pt>
                <c:pt idx="4471">
                  <c:v>91.59</c:v>
                </c:pt>
                <c:pt idx="4472">
                  <c:v>45.747</c:v>
                </c:pt>
                <c:pt idx="4473">
                  <c:v>13.760999999999999</c:v>
                </c:pt>
                <c:pt idx="4474">
                  <c:v>5.69</c:v>
                </c:pt>
                <c:pt idx="4475">
                  <c:v>30.707000000000001</c:v>
                </c:pt>
                <c:pt idx="4476">
                  <c:v>47.045000000000002</c:v>
                </c:pt>
                <c:pt idx="4477">
                  <c:v>67.426000000000002</c:v>
                </c:pt>
                <c:pt idx="4478">
                  <c:v>107.29600000000001</c:v>
                </c:pt>
                <c:pt idx="4479">
                  <c:v>181.131</c:v>
                </c:pt>
                <c:pt idx="4480">
                  <c:v>290.67399999999998</c:v>
                </c:pt>
                <c:pt idx="4481">
                  <c:v>411.29599999999999</c:v>
                </c:pt>
                <c:pt idx="4482">
                  <c:v>650.15200000000004</c:v>
                </c:pt>
                <c:pt idx="4483">
                  <c:v>1016.8579999999999</c:v>
                </c:pt>
                <c:pt idx="4484">
                  <c:v>1321.653</c:v>
                </c:pt>
                <c:pt idx="4485">
                  <c:v>1456.529</c:v>
                </c:pt>
                <c:pt idx="4486">
                  <c:v>1459.14</c:v>
                </c:pt>
                <c:pt idx="4487">
                  <c:v>1403.3530000000001</c:v>
                </c:pt>
                <c:pt idx="4488">
                  <c:v>1295.441</c:v>
                </c:pt>
                <c:pt idx="4489">
                  <c:v>1174.865</c:v>
                </c:pt>
                <c:pt idx="4490">
                  <c:v>1049.5309999999999</c:v>
                </c:pt>
                <c:pt idx="4491">
                  <c:v>974.74599999999998</c:v>
                </c:pt>
                <c:pt idx="4492">
                  <c:v>818.88400000000001</c:v>
                </c:pt>
                <c:pt idx="4493">
                  <c:v>825.47299999999996</c:v>
                </c:pt>
                <c:pt idx="4494">
                  <c:v>1004.085</c:v>
                </c:pt>
                <c:pt idx="4495">
                  <c:v>1023.919</c:v>
                </c:pt>
                <c:pt idx="4496">
                  <c:v>985.30600000000004</c:v>
                </c:pt>
                <c:pt idx="4497">
                  <c:v>853.38400000000001</c:v>
                </c:pt>
                <c:pt idx="4498">
                  <c:v>697.851</c:v>
                </c:pt>
                <c:pt idx="4499">
                  <c:v>541.24</c:v>
                </c:pt>
                <c:pt idx="4500">
                  <c:v>483.06599999999997</c:v>
                </c:pt>
                <c:pt idx="4501">
                  <c:v>457.85300000000001</c:v>
                </c:pt>
                <c:pt idx="4502">
                  <c:v>416.31900000000002</c:v>
                </c:pt>
                <c:pt idx="4503">
                  <c:v>367.08300000000003</c:v>
                </c:pt>
                <c:pt idx="4504">
                  <c:v>350.26900000000001</c:v>
                </c:pt>
                <c:pt idx="4505">
                  <c:v>430.45</c:v>
                </c:pt>
                <c:pt idx="4506">
                  <c:v>585.21699999999998</c:v>
                </c:pt>
                <c:pt idx="4507">
                  <c:v>862.43399999999997</c:v>
                </c:pt>
                <c:pt idx="4508">
                  <c:v>1232.4760000000001</c:v>
                </c:pt>
                <c:pt idx="4509">
                  <c:v>1380.058</c:v>
                </c:pt>
                <c:pt idx="4510">
                  <c:v>1303.5899999999999</c:v>
                </c:pt>
                <c:pt idx="4511">
                  <c:v>1201.836</c:v>
                </c:pt>
                <c:pt idx="4512">
                  <c:v>1069.0319999999999</c:v>
                </c:pt>
                <c:pt idx="4513">
                  <c:v>862.41099999999994</c:v>
                </c:pt>
                <c:pt idx="4514">
                  <c:v>661.41099999999994</c:v>
                </c:pt>
                <c:pt idx="4515">
                  <c:v>577.25099999999998</c:v>
                </c:pt>
                <c:pt idx="4516">
                  <c:v>393.81099999999998</c:v>
                </c:pt>
                <c:pt idx="4517">
                  <c:v>236.291</c:v>
                </c:pt>
                <c:pt idx="4518">
                  <c:v>126.756</c:v>
                </c:pt>
                <c:pt idx="4519">
                  <c:v>85.474999999999994</c:v>
                </c:pt>
                <c:pt idx="4520">
                  <c:v>80.013000000000005</c:v>
                </c:pt>
                <c:pt idx="4521">
                  <c:v>62.390999999999998</c:v>
                </c:pt>
                <c:pt idx="4522">
                  <c:v>52.930999999999997</c:v>
                </c:pt>
                <c:pt idx="4523">
                  <c:v>76.391999999999996</c:v>
                </c:pt>
                <c:pt idx="4524">
                  <c:v>90.334000000000003</c:v>
                </c:pt>
                <c:pt idx="4525">
                  <c:v>86.492000000000004</c:v>
                </c:pt>
                <c:pt idx="4526">
                  <c:v>102.047</c:v>
                </c:pt>
                <c:pt idx="4527">
                  <c:v>126.532</c:v>
                </c:pt>
                <c:pt idx="4528">
                  <c:v>124.361</c:v>
                </c:pt>
                <c:pt idx="4529">
                  <c:v>114.937</c:v>
                </c:pt>
                <c:pt idx="4530">
                  <c:v>134.45599999999999</c:v>
                </c:pt>
                <c:pt idx="4531">
                  <c:v>200.71600000000001</c:v>
                </c:pt>
                <c:pt idx="4532">
                  <c:v>214.66399999999999</c:v>
                </c:pt>
                <c:pt idx="4533">
                  <c:v>238.26499999999999</c:v>
                </c:pt>
                <c:pt idx="4534">
                  <c:v>292.38400000000001</c:v>
                </c:pt>
                <c:pt idx="4535">
                  <c:v>372.98200000000003</c:v>
                </c:pt>
                <c:pt idx="4536">
                  <c:v>409.84</c:v>
                </c:pt>
                <c:pt idx="4537">
                  <c:v>410.24900000000002</c:v>
                </c:pt>
                <c:pt idx="4538">
                  <c:v>422.12200000000001</c:v>
                </c:pt>
                <c:pt idx="4539">
                  <c:v>426.28500000000003</c:v>
                </c:pt>
                <c:pt idx="4540">
                  <c:v>294.29700000000003</c:v>
                </c:pt>
                <c:pt idx="4541">
                  <c:v>122.071</c:v>
                </c:pt>
                <c:pt idx="4542">
                  <c:v>77.53</c:v>
                </c:pt>
                <c:pt idx="4543">
                  <c:v>100.795</c:v>
                </c:pt>
                <c:pt idx="4544">
                  <c:v>108.938</c:v>
                </c:pt>
                <c:pt idx="4545">
                  <c:v>165.70099999999999</c:v>
                </c:pt>
                <c:pt idx="4546">
                  <c:v>202.71</c:v>
                </c:pt>
                <c:pt idx="4547">
                  <c:v>147.732</c:v>
                </c:pt>
                <c:pt idx="4548">
                  <c:v>86.394000000000005</c:v>
                </c:pt>
                <c:pt idx="4549">
                  <c:v>87.484999999999999</c:v>
                </c:pt>
                <c:pt idx="4550">
                  <c:v>124.717</c:v>
                </c:pt>
                <c:pt idx="4551">
                  <c:v>168.649</c:v>
                </c:pt>
                <c:pt idx="4552">
                  <c:v>217.947</c:v>
                </c:pt>
                <c:pt idx="4553">
                  <c:v>258.76900000000001</c:v>
                </c:pt>
                <c:pt idx="4554">
                  <c:v>307.43599999999998</c:v>
                </c:pt>
                <c:pt idx="4555">
                  <c:v>408.18700000000001</c:v>
                </c:pt>
                <c:pt idx="4556">
                  <c:v>459.16800000000001</c:v>
                </c:pt>
                <c:pt idx="4557">
                  <c:v>465.233</c:v>
                </c:pt>
                <c:pt idx="4558">
                  <c:v>400.83300000000003</c:v>
                </c:pt>
                <c:pt idx="4559">
                  <c:v>321.20299999999997</c:v>
                </c:pt>
                <c:pt idx="4560">
                  <c:v>254.24700000000001</c:v>
                </c:pt>
                <c:pt idx="4561">
                  <c:v>194.916</c:v>
                </c:pt>
                <c:pt idx="4562">
                  <c:v>134.94200000000001</c:v>
                </c:pt>
                <c:pt idx="4563">
                  <c:v>107.063</c:v>
                </c:pt>
                <c:pt idx="4564">
                  <c:v>137.19900000000001</c:v>
                </c:pt>
                <c:pt idx="4565">
                  <c:v>199.458</c:v>
                </c:pt>
                <c:pt idx="4566">
                  <c:v>487.339</c:v>
                </c:pt>
                <c:pt idx="4567">
                  <c:v>1117.8009999999999</c:v>
                </c:pt>
                <c:pt idx="4568">
                  <c:v>1684.52</c:v>
                </c:pt>
                <c:pt idx="4569">
                  <c:v>1893.675</c:v>
                </c:pt>
                <c:pt idx="4570">
                  <c:v>1893.1849999999999</c:v>
                </c:pt>
                <c:pt idx="4571">
                  <c:v>1959.451</c:v>
                </c:pt>
                <c:pt idx="4572">
                  <c:v>2011.8130000000001</c:v>
                </c:pt>
                <c:pt idx="4573">
                  <c:v>1607.2070000000001</c:v>
                </c:pt>
                <c:pt idx="4574">
                  <c:v>890.88300000000004</c:v>
                </c:pt>
                <c:pt idx="4575">
                  <c:v>355.47199999999998</c:v>
                </c:pt>
                <c:pt idx="4576">
                  <c:v>407.351</c:v>
                </c:pt>
                <c:pt idx="4577">
                  <c:v>796.69200000000001</c:v>
                </c:pt>
                <c:pt idx="4578">
                  <c:v>1070.5830000000001</c:v>
                </c:pt>
                <c:pt idx="4579">
                  <c:v>1296.925</c:v>
                </c:pt>
                <c:pt idx="4580">
                  <c:v>1387.5309999999999</c:v>
                </c:pt>
                <c:pt idx="4581">
                  <c:v>1463.1369999999999</c:v>
                </c:pt>
                <c:pt idx="4582">
                  <c:v>1493.171</c:v>
                </c:pt>
                <c:pt idx="4583">
                  <c:v>1383.328</c:v>
                </c:pt>
                <c:pt idx="4584">
                  <c:v>1189.943</c:v>
                </c:pt>
                <c:pt idx="4585">
                  <c:v>943.38400000000001</c:v>
                </c:pt>
                <c:pt idx="4586">
                  <c:v>729.34</c:v>
                </c:pt>
                <c:pt idx="4587">
                  <c:v>648.30999999999995</c:v>
                </c:pt>
                <c:pt idx="4588">
                  <c:v>608.76300000000003</c:v>
                </c:pt>
                <c:pt idx="4589">
                  <c:v>509.053</c:v>
                </c:pt>
                <c:pt idx="4590">
                  <c:v>450.03899999999999</c:v>
                </c:pt>
                <c:pt idx="4591">
                  <c:v>388.86799999999999</c:v>
                </c:pt>
                <c:pt idx="4592">
                  <c:v>309.73</c:v>
                </c:pt>
                <c:pt idx="4593">
                  <c:v>222.923</c:v>
                </c:pt>
                <c:pt idx="4594">
                  <c:v>154.459</c:v>
                </c:pt>
                <c:pt idx="4595">
                  <c:v>77.649000000000001</c:v>
                </c:pt>
                <c:pt idx="4596">
                  <c:v>30.702000000000002</c:v>
                </c:pt>
                <c:pt idx="4597">
                  <c:v>13.039</c:v>
                </c:pt>
                <c:pt idx="4598">
                  <c:v>29.858000000000001</c:v>
                </c:pt>
                <c:pt idx="4599">
                  <c:v>70.972999999999999</c:v>
                </c:pt>
                <c:pt idx="4600">
                  <c:v>76.453000000000003</c:v>
                </c:pt>
                <c:pt idx="4601">
                  <c:v>86.289000000000001</c:v>
                </c:pt>
                <c:pt idx="4602">
                  <c:v>148.44399999999999</c:v>
                </c:pt>
                <c:pt idx="4603">
                  <c:v>199.369</c:v>
                </c:pt>
                <c:pt idx="4604">
                  <c:v>211.13200000000001</c:v>
                </c:pt>
                <c:pt idx="4605">
                  <c:v>167.869</c:v>
                </c:pt>
                <c:pt idx="4606">
                  <c:v>108.688</c:v>
                </c:pt>
                <c:pt idx="4607">
                  <c:v>60.847999999999999</c:v>
                </c:pt>
                <c:pt idx="4608">
                  <c:v>45.555999999999997</c:v>
                </c:pt>
                <c:pt idx="4609">
                  <c:v>44.293999999999997</c:v>
                </c:pt>
                <c:pt idx="4610">
                  <c:v>30.277000000000001</c:v>
                </c:pt>
                <c:pt idx="4611">
                  <c:v>14.791</c:v>
                </c:pt>
                <c:pt idx="4612">
                  <c:v>11.079000000000001</c:v>
                </c:pt>
                <c:pt idx="4613">
                  <c:v>21.616</c:v>
                </c:pt>
                <c:pt idx="4614">
                  <c:v>16.817</c:v>
                </c:pt>
                <c:pt idx="4615">
                  <c:v>1.5980000000000001</c:v>
                </c:pt>
                <c:pt idx="4616">
                  <c:v>5.1150000000000002</c:v>
                </c:pt>
                <c:pt idx="4617">
                  <c:v>20.004999999999999</c:v>
                </c:pt>
                <c:pt idx="4618">
                  <c:v>46.509</c:v>
                </c:pt>
                <c:pt idx="4619">
                  <c:v>64.733000000000004</c:v>
                </c:pt>
                <c:pt idx="4620">
                  <c:v>44.509</c:v>
                </c:pt>
                <c:pt idx="4621">
                  <c:v>14.24</c:v>
                </c:pt>
                <c:pt idx="4622">
                  <c:v>4.367</c:v>
                </c:pt>
                <c:pt idx="4623">
                  <c:v>6.2720000000000002</c:v>
                </c:pt>
                <c:pt idx="4624">
                  <c:v>29.276</c:v>
                </c:pt>
                <c:pt idx="4625">
                  <c:v>81.656999999999996</c:v>
                </c:pt>
                <c:pt idx="4626">
                  <c:v>158.94399999999999</c:v>
                </c:pt>
                <c:pt idx="4627">
                  <c:v>213.685</c:v>
                </c:pt>
                <c:pt idx="4628">
                  <c:v>212.36699999999999</c:v>
                </c:pt>
                <c:pt idx="4629">
                  <c:v>212.43799999999999</c:v>
                </c:pt>
                <c:pt idx="4630">
                  <c:v>241.458</c:v>
                </c:pt>
                <c:pt idx="4631">
                  <c:v>300.23700000000002</c:v>
                </c:pt>
                <c:pt idx="4632">
                  <c:v>416.64499999999998</c:v>
                </c:pt>
                <c:pt idx="4633">
                  <c:v>526.60599999999999</c:v>
                </c:pt>
                <c:pt idx="4634">
                  <c:v>561.53099999999995</c:v>
                </c:pt>
                <c:pt idx="4635">
                  <c:v>495.73500000000001</c:v>
                </c:pt>
                <c:pt idx="4636">
                  <c:v>370.33300000000003</c:v>
                </c:pt>
                <c:pt idx="4637">
                  <c:v>254.17500000000001</c:v>
                </c:pt>
                <c:pt idx="4638">
                  <c:v>269.887</c:v>
                </c:pt>
                <c:pt idx="4639">
                  <c:v>320.84399999999999</c:v>
                </c:pt>
                <c:pt idx="4640">
                  <c:v>378.358</c:v>
                </c:pt>
                <c:pt idx="4641">
                  <c:v>454.565</c:v>
                </c:pt>
                <c:pt idx="4642">
                  <c:v>568.57000000000005</c:v>
                </c:pt>
                <c:pt idx="4643">
                  <c:v>640.01199999999994</c:v>
                </c:pt>
                <c:pt idx="4644">
                  <c:v>501.83699999999999</c:v>
                </c:pt>
                <c:pt idx="4645">
                  <c:v>373.73700000000002</c:v>
                </c:pt>
                <c:pt idx="4646">
                  <c:v>330.75099999999998</c:v>
                </c:pt>
                <c:pt idx="4647">
                  <c:v>333.03800000000001</c:v>
                </c:pt>
                <c:pt idx="4648">
                  <c:v>329.75099999999998</c:v>
                </c:pt>
                <c:pt idx="4649">
                  <c:v>321.44600000000003</c:v>
                </c:pt>
                <c:pt idx="4650">
                  <c:v>370.31200000000001</c:v>
                </c:pt>
                <c:pt idx="4651">
                  <c:v>438.04599999999999</c:v>
                </c:pt>
                <c:pt idx="4652">
                  <c:v>455.32100000000003</c:v>
                </c:pt>
                <c:pt idx="4653">
                  <c:v>415.38099999999997</c:v>
                </c:pt>
                <c:pt idx="4654">
                  <c:v>358.29599999999999</c:v>
                </c:pt>
                <c:pt idx="4655">
                  <c:v>319.61599999999999</c:v>
                </c:pt>
                <c:pt idx="4656">
                  <c:v>307.16899999999998</c:v>
                </c:pt>
                <c:pt idx="4657">
                  <c:v>307.45400000000001</c:v>
                </c:pt>
                <c:pt idx="4658">
                  <c:v>330.95600000000002</c:v>
                </c:pt>
                <c:pt idx="4659">
                  <c:v>363.399</c:v>
                </c:pt>
                <c:pt idx="4660">
                  <c:v>360.69499999999999</c:v>
                </c:pt>
                <c:pt idx="4661">
                  <c:v>326.06099999999998</c:v>
                </c:pt>
                <c:pt idx="4662">
                  <c:v>269.42599999999999</c:v>
                </c:pt>
                <c:pt idx="4663">
                  <c:v>223.08799999999999</c:v>
                </c:pt>
                <c:pt idx="4664">
                  <c:v>202.46799999999999</c:v>
                </c:pt>
                <c:pt idx="4665">
                  <c:v>178.018</c:v>
                </c:pt>
                <c:pt idx="4666">
                  <c:v>154.053</c:v>
                </c:pt>
                <c:pt idx="4667">
                  <c:v>128.86699999999999</c:v>
                </c:pt>
                <c:pt idx="4668">
                  <c:v>129.63999999999999</c:v>
                </c:pt>
                <c:pt idx="4669">
                  <c:v>160.35400000000001</c:v>
                </c:pt>
                <c:pt idx="4670">
                  <c:v>208.977</c:v>
                </c:pt>
                <c:pt idx="4671">
                  <c:v>248.20599999999999</c:v>
                </c:pt>
                <c:pt idx="4672">
                  <c:v>260.238</c:v>
                </c:pt>
                <c:pt idx="4673">
                  <c:v>268.13499999999999</c:v>
                </c:pt>
                <c:pt idx="4674">
                  <c:v>295.03199999999998</c:v>
                </c:pt>
                <c:pt idx="4675">
                  <c:v>282.80900000000003</c:v>
                </c:pt>
                <c:pt idx="4676">
                  <c:v>258.10199999999998</c:v>
                </c:pt>
                <c:pt idx="4677">
                  <c:v>280.32499999999999</c:v>
                </c:pt>
                <c:pt idx="4678">
                  <c:v>377.19900000000001</c:v>
                </c:pt>
                <c:pt idx="4679">
                  <c:v>555.31700000000001</c:v>
                </c:pt>
                <c:pt idx="4680">
                  <c:v>812.07</c:v>
                </c:pt>
                <c:pt idx="4681">
                  <c:v>1112.923</c:v>
                </c:pt>
                <c:pt idx="4682">
                  <c:v>1325.1289999999999</c:v>
                </c:pt>
                <c:pt idx="4683">
                  <c:v>1314.4380000000001</c:v>
                </c:pt>
                <c:pt idx="4684">
                  <c:v>1095.6400000000001</c:v>
                </c:pt>
                <c:pt idx="4685">
                  <c:v>935.98299999999995</c:v>
                </c:pt>
                <c:pt idx="4686">
                  <c:v>1039.23</c:v>
                </c:pt>
                <c:pt idx="4687">
                  <c:v>1050.847</c:v>
                </c:pt>
                <c:pt idx="4688">
                  <c:v>1050.933</c:v>
                </c:pt>
                <c:pt idx="4689">
                  <c:v>988.54700000000003</c:v>
                </c:pt>
                <c:pt idx="4690">
                  <c:v>906.90700000000004</c:v>
                </c:pt>
                <c:pt idx="4691">
                  <c:v>833.39700000000005</c:v>
                </c:pt>
                <c:pt idx="4692">
                  <c:v>745.303</c:v>
                </c:pt>
                <c:pt idx="4693">
                  <c:v>650.09100000000001</c:v>
                </c:pt>
                <c:pt idx="4694">
                  <c:v>595.75099999999998</c:v>
                </c:pt>
                <c:pt idx="4695">
                  <c:v>595.68700000000001</c:v>
                </c:pt>
                <c:pt idx="4696">
                  <c:v>592.58900000000006</c:v>
                </c:pt>
                <c:pt idx="4697">
                  <c:v>566.16499999999996</c:v>
                </c:pt>
                <c:pt idx="4698">
                  <c:v>572.04200000000003</c:v>
                </c:pt>
                <c:pt idx="4699">
                  <c:v>531.82899999999995</c:v>
                </c:pt>
                <c:pt idx="4700">
                  <c:v>466.11799999999999</c:v>
                </c:pt>
                <c:pt idx="4701">
                  <c:v>380.93200000000002</c:v>
                </c:pt>
                <c:pt idx="4702">
                  <c:v>233.35900000000001</c:v>
                </c:pt>
                <c:pt idx="4703">
                  <c:v>82.358999999999995</c:v>
                </c:pt>
                <c:pt idx="4704">
                  <c:v>11.68</c:v>
                </c:pt>
                <c:pt idx="4705">
                  <c:v>15.871</c:v>
                </c:pt>
                <c:pt idx="4706">
                  <c:v>72.117000000000004</c:v>
                </c:pt>
                <c:pt idx="4707">
                  <c:v>193.67400000000001</c:v>
                </c:pt>
                <c:pt idx="4708">
                  <c:v>388.53399999999999</c:v>
                </c:pt>
                <c:pt idx="4709">
                  <c:v>608.44799999999998</c:v>
                </c:pt>
                <c:pt idx="4710">
                  <c:v>1059.47</c:v>
                </c:pt>
                <c:pt idx="4711">
                  <c:v>1359.8620000000001</c:v>
                </c:pt>
                <c:pt idx="4712">
                  <c:v>1469.0619999999999</c:v>
                </c:pt>
                <c:pt idx="4713">
                  <c:v>1404.058</c:v>
                </c:pt>
                <c:pt idx="4714">
                  <c:v>1249.607</c:v>
                </c:pt>
                <c:pt idx="4715">
                  <c:v>1151.2619999999999</c:v>
                </c:pt>
                <c:pt idx="4716">
                  <c:v>1157.4110000000001</c:v>
                </c:pt>
                <c:pt idx="4717">
                  <c:v>1200.5409999999999</c:v>
                </c:pt>
                <c:pt idx="4718">
                  <c:v>1189.595</c:v>
                </c:pt>
                <c:pt idx="4719">
                  <c:v>1114.547</c:v>
                </c:pt>
                <c:pt idx="4720">
                  <c:v>987.61699999999996</c:v>
                </c:pt>
                <c:pt idx="4721">
                  <c:v>839.24800000000005</c:v>
                </c:pt>
                <c:pt idx="4722">
                  <c:v>736.32299999999998</c:v>
                </c:pt>
                <c:pt idx="4723">
                  <c:v>660.25300000000004</c:v>
                </c:pt>
                <c:pt idx="4724">
                  <c:v>555.33799999999997</c:v>
                </c:pt>
                <c:pt idx="4725">
                  <c:v>450.06599999999997</c:v>
                </c:pt>
                <c:pt idx="4726">
                  <c:v>369.23500000000001</c:v>
                </c:pt>
                <c:pt idx="4727">
                  <c:v>307.03199999999998</c:v>
                </c:pt>
                <c:pt idx="4728">
                  <c:v>256.20800000000003</c:v>
                </c:pt>
                <c:pt idx="4729">
                  <c:v>232.21100000000001</c:v>
                </c:pt>
                <c:pt idx="4730">
                  <c:v>217.77099999999999</c:v>
                </c:pt>
                <c:pt idx="4731">
                  <c:v>223.77500000000001</c:v>
                </c:pt>
                <c:pt idx="4732">
                  <c:v>229.47399999999999</c:v>
                </c:pt>
                <c:pt idx="4733">
                  <c:v>178.464</c:v>
                </c:pt>
                <c:pt idx="4734">
                  <c:v>191.31299999999999</c:v>
                </c:pt>
                <c:pt idx="4735">
                  <c:v>202.29900000000001</c:v>
                </c:pt>
                <c:pt idx="4736">
                  <c:v>223.857</c:v>
                </c:pt>
                <c:pt idx="4737">
                  <c:v>224.5</c:v>
                </c:pt>
                <c:pt idx="4738">
                  <c:v>188.06100000000001</c:v>
                </c:pt>
                <c:pt idx="4739">
                  <c:v>137.30099999999999</c:v>
                </c:pt>
                <c:pt idx="4740">
                  <c:v>98.406999999999996</c:v>
                </c:pt>
                <c:pt idx="4741">
                  <c:v>76.3</c:v>
                </c:pt>
                <c:pt idx="4742">
                  <c:v>67.454999999999998</c:v>
                </c:pt>
                <c:pt idx="4743">
                  <c:v>68.563999999999993</c:v>
                </c:pt>
                <c:pt idx="4744">
                  <c:v>75.768000000000001</c:v>
                </c:pt>
                <c:pt idx="4745">
                  <c:v>101.194</c:v>
                </c:pt>
                <c:pt idx="4746">
                  <c:v>126.744</c:v>
                </c:pt>
                <c:pt idx="4747">
                  <c:v>115.68</c:v>
                </c:pt>
                <c:pt idx="4748">
                  <c:v>136.417</c:v>
                </c:pt>
                <c:pt idx="4749">
                  <c:v>197.172</c:v>
                </c:pt>
                <c:pt idx="4750">
                  <c:v>230.58500000000001</c:v>
                </c:pt>
                <c:pt idx="4751">
                  <c:v>220.55500000000001</c:v>
                </c:pt>
                <c:pt idx="4752">
                  <c:v>194.87299999999999</c:v>
                </c:pt>
                <c:pt idx="4753">
                  <c:v>203.261</c:v>
                </c:pt>
                <c:pt idx="4754">
                  <c:v>263.06700000000001</c:v>
                </c:pt>
                <c:pt idx="4755">
                  <c:v>341.589</c:v>
                </c:pt>
                <c:pt idx="4756">
                  <c:v>387.69299999999998</c:v>
                </c:pt>
                <c:pt idx="4757">
                  <c:v>267.524</c:v>
                </c:pt>
                <c:pt idx="4758">
                  <c:v>39.848999999999997</c:v>
                </c:pt>
                <c:pt idx="4759">
                  <c:v>4.58</c:v>
                </c:pt>
                <c:pt idx="4760">
                  <c:v>16.736999999999998</c:v>
                </c:pt>
                <c:pt idx="4761">
                  <c:v>40.463999999999999</c:v>
                </c:pt>
                <c:pt idx="4762">
                  <c:v>71.149000000000001</c:v>
                </c:pt>
                <c:pt idx="4763">
                  <c:v>110.172</c:v>
                </c:pt>
                <c:pt idx="4764">
                  <c:v>155.08500000000001</c:v>
                </c:pt>
                <c:pt idx="4765">
                  <c:v>193.54</c:v>
                </c:pt>
                <c:pt idx="4766">
                  <c:v>217.26900000000001</c:v>
                </c:pt>
                <c:pt idx="4767">
                  <c:v>211.977</c:v>
                </c:pt>
                <c:pt idx="4768">
                  <c:v>174.39500000000001</c:v>
                </c:pt>
                <c:pt idx="4769">
                  <c:v>121.529</c:v>
                </c:pt>
                <c:pt idx="4770">
                  <c:v>78.724000000000004</c:v>
                </c:pt>
                <c:pt idx="4771">
                  <c:v>49.904000000000003</c:v>
                </c:pt>
                <c:pt idx="4772">
                  <c:v>43.194000000000003</c:v>
                </c:pt>
                <c:pt idx="4773">
                  <c:v>36.335000000000001</c:v>
                </c:pt>
                <c:pt idx="4774">
                  <c:v>29.15</c:v>
                </c:pt>
                <c:pt idx="4775">
                  <c:v>27.619</c:v>
                </c:pt>
                <c:pt idx="4776">
                  <c:v>32.249000000000002</c:v>
                </c:pt>
                <c:pt idx="4777">
                  <c:v>41.085000000000001</c:v>
                </c:pt>
                <c:pt idx="4778">
                  <c:v>47.32</c:v>
                </c:pt>
                <c:pt idx="4779">
                  <c:v>49.703000000000003</c:v>
                </c:pt>
                <c:pt idx="4780">
                  <c:v>55.515000000000001</c:v>
                </c:pt>
                <c:pt idx="4781">
                  <c:v>38.423000000000002</c:v>
                </c:pt>
                <c:pt idx="4782">
                  <c:v>15.670999999999999</c:v>
                </c:pt>
                <c:pt idx="4783">
                  <c:v>9.9090000000000007</c:v>
                </c:pt>
                <c:pt idx="4784">
                  <c:v>22.326000000000001</c:v>
                </c:pt>
                <c:pt idx="4785">
                  <c:v>41.764000000000003</c:v>
                </c:pt>
                <c:pt idx="4786">
                  <c:v>61.954999999999998</c:v>
                </c:pt>
                <c:pt idx="4787">
                  <c:v>77.989000000000004</c:v>
                </c:pt>
                <c:pt idx="4788">
                  <c:v>87.591999999999999</c:v>
                </c:pt>
                <c:pt idx="4789">
                  <c:v>86.971999999999994</c:v>
                </c:pt>
                <c:pt idx="4790">
                  <c:v>81.513000000000005</c:v>
                </c:pt>
                <c:pt idx="4791">
                  <c:v>77.546000000000006</c:v>
                </c:pt>
                <c:pt idx="4792">
                  <c:v>84.481999999999999</c:v>
                </c:pt>
                <c:pt idx="4793">
                  <c:v>154.80600000000001</c:v>
                </c:pt>
                <c:pt idx="4794">
                  <c:v>251.65299999999999</c:v>
                </c:pt>
                <c:pt idx="4795">
                  <c:v>294.37900000000002</c:v>
                </c:pt>
                <c:pt idx="4796">
                  <c:v>295.68900000000002</c:v>
                </c:pt>
                <c:pt idx="4797">
                  <c:v>313.488</c:v>
                </c:pt>
                <c:pt idx="4798">
                  <c:v>321.39299999999997</c:v>
                </c:pt>
                <c:pt idx="4799">
                  <c:v>293.44600000000003</c:v>
                </c:pt>
                <c:pt idx="4800">
                  <c:v>253.303</c:v>
                </c:pt>
                <c:pt idx="4801">
                  <c:v>239.131</c:v>
                </c:pt>
                <c:pt idx="4802">
                  <c:v>247.376</c:v>
                </c:pt>
                <c:pt idx="4803">
                  <c:v>267.07299999999998</c:v>
                </c:pt>
                <c:pt idx="4804">
                  <c:v>294.71100000000001</c:v>
                </c:pt>
                <c:pt idx="4805">
                  <c:v>179.25399999999999</c:v>
                </c:pt>
                <c:pt idx="4806">
                  <c:v>48.1</c:v>
                </c:pt>
                <c:pt idx="4807">
                  <c:v>10.811999999999999</c:v>
                </c:pt>
                <c:pt idx="4808">
                  <c:v>7.3259999999999996</c:v>
                </c:pt>
                <c:pt idx="4809">
                  <c:v>11.911</c:v>
                </c:pt>
                <c:pt idx="4810">
                  <c:v>19.495999999999999</c:v>
                </c:pt>
                <c:pt idx="4811">
                  <c:v>30.672999999999998</c:v>
                </c:pt>
                <c:pt idx="4812">
                  <c:v>77.268000000000001</c:v>
                </c:pt>
                <c:pt idx="4813">
                  <c:v>141.68600000000001</c:v>
                </c:pt>
                <c:pt idx="4814">
                  <c:v>181.02199999999999</c:v>
                </c:pt>
                <c:pt idx="4815">
                  <c:v>228.95599999999999</c:v>
                </c:pt>
                <c:pt idx="4816">
                  <c:v>302.66399999999999</c:v>
                </c:pt>
                <c:pt idx="4817">
                  <c:v>450.726</c:v>
                </c:pt>
                <c:pt idx="4818">
                  <c:v>629.56299999999999</c:v>
                </c:pt>
                <c:pt idx="4819">
                  <c:v>669.77300000000002</c:v>
                </c:pt>
                <c:pt idx="4820">
                  <c:v>674.97299999999996</c:v>
                </c:pt>
                <c:pt idx="4821">
                  <c:v>650.19100000000003</c:v>
                </c:pt>
                <c:pt idx="4822">
                  <c:v>577.19600000000003</c:v>
                </c:pt>
                <c:pt idx="4823">
                  <c:v>508.96800000000002</c:v>
                </c:pt>
                <c:pt idx="4824">
                  <c:v>520.13099999999997</c:v>
                </c:pt>
                <c:pt idx="4825">
                  <c:v>635.66399999999999</c:v>
                </c:pt>
                <c:pt idx="4826">
                  <c:v>777.23099999999999</c:v>
                </c:pt>
                <c:pt idx="4827">
                  <c:v>966.56799999999998</c:v>
                </c:pt>
                <c:pt idx="4828">
                  <c:v>1016.891</c:v>
                </c:pt>
                <c:pt idx="4829">
                  <c:v>680.06299999999999</c:v>
                </c:pt>
                <c:pt idx="4830">
                  <c:v>496.45400000000001</c:v>
                </c:pt>
                <c:pt idx="4831">
                  <c:v>387.59100000000001</c:v>
                </c:pt>
                <c:pt idx="4832">
                  <c:v>305.18700000000001</c:v>
                </c:pt>
                <c:pt idx="4833">
                  <c:v>214.15100000000001</c:v>
                </c:pt>
                <c:pt idx="4834">
                  <c:v>132.72900000000001</c:v>
                </c:pt>
                <c:pt idx="4835">
                  <c:v>91.457999999999998</c:v>
                </c:pt>
                <c:pt idx="4836">
                  <c:v>92.055000000000007</c:v>
                </c:pt>
                <c:pt idx="4837">
                  <c:v>115.43600000000001</c:v>
                </c:pt>
                <c:pt idx="4838">
                  <c:v>126.495</c:v>
                </c:pt>
                <c:pt idx="4839">
                  <c:v>78.635000000000005</c:v>
                </c:pt>
                <c:pt idx="4840">
                  <c:v>126.358</c:v>
                </c:pt>
                <c:pt idx="4841">
                  <c:v>225.80099999999999</c:v>
                </c:pt>
                <c:pt idx="4842">
                  <c:v>289.31599999999997</c:v>
                </c:pt>
                <c:pt idx="4843">
                  <c:v>215.214</c:v>
                </c:pt>
                <c:pt idx="4844">
                  <c:v>99.397000000000006</c:v>
                </c:pt>
                <c:pt idx="4845">
                  <c:v>18.344999999999999</c:v>
                </c:pt>
                <c:pt idx="4846">
                  <c:v>4.0529999999999999</c:v>
                </c:pt>
                <c:pt idx="4847">
                  <c:v>41.652000000000001</c:v>
                </c:pt>
                <c:pt idx="4848">
                  <c:v>140.37100000000001</c:v>
                </c:pt>
                <c:pt idx="4849">
                  <c:v>256.024</c:v>
                </c:pt>
                <c:pt idx="4850">
                  <c:v>330.06</c:v>
                </c:pt>
                <c:pt idx="4851">
                  <c:v>355.99299999999999</c:v>
                </c:pt>
                <c:pt idx="4852">
                  <c:v>346.20800000000003</c:v>
                </c:pt>
                <c:pt idx="4853">
                  <c:v>225.267</c:v>
                </c:pt>
                <c:pt idx="4854">
                  <c:v>167.26499999999999</c:v>
                </c:pt>
                <c:pt idx="4855">
                  <c:v>193.69800000000001</c:v>
                </c:pt>
                <c:pt idx="4856">
                  <c:v>274.75700000000001</c:v>
                </c:pt>
                <c:pt idx="4857">
                  <c:v>347.71499999999997</c:v>
                </c:pt>
                <c:pt idx="4858">
                  <c:v>388.53199999999998</c:v>
                </c:pt>
                <c:pt idx="4859">
                  <c:v>443.30700000000002</c:v>
                </c:pt>
                <c:pt idx="4860">
                  <c:v>531.27</c:v>
                </c:pt>
                <c:pt idx="4861">
                  <c:v>550.57399999999996</c:v>
                </c:pt>
                <c:pt idx="4862">
                  <c:v>492.08</c:v>
                </c:pt>
                <c:pt idx="4863">
                  <c:v>514.69299999999998</c:v>
                </c:pt>
                <c:pt idx="4864">
                  <c:v>577.16399999999999</c:v>
                </c:pt>
                <c:pt idx="4865">
                  <c:v>556.66300000000001</c:v>
                </c:pt>
                <c:pt idx="4866">
                  <c:v>484.13</c:v>
                </c:pt>
                <c:pt idx="4867">
                  <c:v>414.34199999999998</c:v>
                </c:pt>
                <c:pt idx="4868">
                  <c:v>337.69299999999998</c:v>
                </c:pt>
                <c:pt idx="4869">
                  <c:v>257.74700000000001</c:v>
                </c:pt>
                <c:pt idx="4870">
                  <c:v>196.149</c:v>
                </c:pt>
                <c:pt idx="4871">
                  <c:v>142.69999999999999</c:v>
                </c:pt>
                <c:pt idx="4872">
                  <c:v>132.809</c:v>
                </c:pt>
                <c:pt idx="4873">
                  <c:v>154.29</c:v>
                </c:pt>
                <c:pt idx="4874">
                  <c:v>158.34899999999999</c:v>
                </c:pt>
                <c:pt idx="4875">
                  <c:v>156.762</c:v>
                </c:pt>
                <c:pt idx="4876">
                  <c:v>132.13900000000001</c:v>
                </c:pt>
                <c:pt idx="4877">
                  <c:v>75.998000000000005</c:v>
                </c:pt>
                <c:pt idx="4878">
                  <c:v>142.90100000000001</c:v>
                </c:pt>
                <c:pt idx="4879">
                  <c:v>207.83600000000001</c:v>
                </c:pt>
                <c:pt idx="4880">
                  <c:v>240.756</c:v>
                </c:pt>
                <c:pt idx="4881">
                  <c:v>249.02500000000001</c:v>
                </c:pt>
                <c:pt idx="4882">
                  <c:v>230.91800000000001</c:v>
                </c:pt>
                <c:pt idx="4883">
                  <c:v>202.261</c:v>
                </c:pt>
                <c:pt idx="4884">
                  <c:v>172.971</c:v>
                </c:pt>
                <c:pt idx="4885">
                  <c:v>155.87200000000001</c:v>
                </c:pt>
                <c:pt idx="4886">
                  <c:v>153.422</c:v>
                </c:pt>
                <c:pt idx="4887">
                  <c:v>161.935</c:v>
                </c:pt>
                <c:pt idx="4888">
                  <c:v>173.80699999999999</c:v>
                </c:pt>
                <c:pt idx="4889">
                  <c:v>177.59800000000001</c:v>
                </c:pt>
                <c:pt idx="4890">
                  <c:v>153.93199999999999</c:v>
                </c:pt>
                <c:pt idx="4891">
                  <c:v>100.378</c:v>
                </c:pt>
                <c:pt idx="4892">
                  <c:v>60.063000000000002</c:v>
                </c:pt>
                <c:pt idx="4893">
                  <c:v>38.624000000000002</c:v>
                </c:pt>
                <c:pt idx="4894">
                  <c:v>27.765000000000001</c:v>
                </c:pt>
                <c:pt idx="4895">
                  <c:v>22.609000000000002</c:v>
                </c:pt>
                <c:pt idx="4896">
                  <c:v>22.201000000000001</c:v>
                </c:pt>
                <c:pt idx="4897">
                  <c:v>23.637</c:v>
                </c:pt>
                <c:pt idx="4898">
                  <c:v>23.021000000000001</c:v>
                </c:pt>
                <c:pt idx="4899">
                  <c:v>18.887</c:v>
                </c:pt>
                <c:pt idx="4900">
                  <c:v>11.904</c:v>
                </c:pt>
                <c:pt idx="4901">
                  <c:v>1.4970000000000001</c:v>
                </c:pt>
                <c:pt idx="4902">
                  <c:v>29.774999999999999</c:v>
                </c:pt>
                <c:pt idx="4903">
                  <c:v>54.633000000000003</c:v>
                </c:pt>
                <c:pt idx="4904">
                  <c:v>66.064999999999998</c:v>
                </c:pt>
                <c:pt idx="4905">
                  <c:v>93.679000000000002</c:v>
                </c:pt>
                <c:pt idx="4906">
                  <c:v>130.80799999999999</c:v>
                </c:pt>
                <c:pt idx="4907">
                  <c:v>157.31200000000001</c:v>
                </c:pt>
                <c:pt idx="4908">
                  <c:v>165.93799999999999</c:v>
                </c:pt>
                <c:pt idx="4909">
                  <c:v>166.57</c:v>
                </c:pt>
                <c:pt idx="4910">
                  <c:v>166.25899999999999</c:v>
                </c:pt>
                <c:pt idx="4911">
                  <c:v>164.57900000000001</c:v>
                </c:pt>
                <c:pt idx="4912">
                  <c:v>156.21600000000001</c:v>
                </c:pt>
                <c:pt idx="4913">
                  <c:v>146.869</c:v>
                </c:pt>
                <c:pt idx="4914">
                  <c:v>126.50700000000001</c:v>
                </c:pt>
                <c:pt idx="4915">
                  <c:v>79.403000000000006</c:v>
                </c:pt>
                <c:pt idx="4916">
                  <c:v>46.247999999999998</c:v>
                </c:pt>
                <c:pt idx="4917">
                  <c:v>41.966000000000001</c:v>
                </c:pt>
                <c:pt idx="4918">
                  <c:v>41.008000000000003</c:v>
                </c:pt>
                <c:pt idx="4919">
                  <c:v>33.753</c:v>
                </c:pt>
                <c:pt idx="4920">
                  <c:v>23.85</c:v>
                </c:pt>
                <c:pt idx="4921">
                  <c:v>16.588999999999999</c:v>
                </c:pt>
                <c:pt idx="4922">
                  <c:v>13.603999999999999</c:v>
                </c:pt>
                <c:pt idx="4923">
                  <c:v>11.504</c:v>
                </c:pt>
                <c:pt idx="4924">
                  <c:v>11.276</c:v>
                </c:pt>
                <c:pt idx="4925">
                  <c:v>3.1120000000000001</c:v>
                </c:pt>
                <c:pt idx="4926">
                  <c:v>30.577999999999999</c:v>
                </c:pt>
                <c:pt idx="4927">
                  <c:v>63.381</c:v>
                </c:pt>
                <c:pt idx="4928">
                  <c:v>91.245999999999995</c:v>
                </c:pt>
                <c:pt idx="4929">
                  <c:v>119.33799999999999</c:v>
                </c:pt>
                <c:pt idx="4930">
                  <c:v>146.91499999999999</c:v>
                </c:pt>
                <c:pt idx="4931">
                  <c:v>182.35599999999999</c:v>
                </c:pt>
                <c:pt idx="4932">
                  <c:v>223.56</c:v>
                </c:pt>
                <c:pt idx="4933">
                  <c:v>264.23</c:v>
                </c:pt>
                <c:pt idx="4934">
                  <c:v>308.56</c:v>
                </c:pt>
                <c:pt idx="4935">
                  <c:v>343.95699999999999</c:v>
                </c:pt>
                <c:pt idx="4936">
                  <c:v>359.017</c:v>
                </c:pt>
                <c:pt idx="4937">
                  <c:v>389.03899999999999</c:v>
                </c:pt>
                <c:pt idx="4938">
                  <c:v>448.113</c:v>
                </c:pt>
                <c:pt idx="4939">
                  <c:v>448.18700000000001</c:v>
                </c:pt>
                <c:pt idx="4940">
                  <c:v>440.13799999999998</c:v>
                </c:pt>
                <c:pt idx="4941">
                  <c:v>433.12700000000001</c:v>
                </c:pt>
                <c:pt idx="4942">
                  <c:v>424.15100000000001</c:v>
                </c:pt>
                <c:pt idx="4943">
                  <c:v>409.05500000000001</c:v>
                </c:pt>
                <c:pt idx="4944">
                  <c:v>398.96300000000002</c:v>
                </c:pt>
                <c:pt idx="4945">
                  <c:v>411.315</c:v>
                </c:pt>
                <c:pt idx="4946">
                  <c:v>443.3</c:v>
                </c:pt>
                <c:pt idx="4947">
                  <c:v>459.68700000000001</c:v>
                </c:pt>
                <c:pt idx="4948">
                  <c:v>434.66699999999997</c:v>
                </c:pt>
                <c:pt idx="4949">
                  <c:v>257.27100000000002</c:v>
                </c:pt>
                <c:pt idx="4950">
                  <c:v>174.41</c:v>
                </c:pt>
                <c:pt idx="4951">
                  <c:v>114.23</c:v>
                </c:pt>
                <c:pt idx="4952">
                  <c:v>66.197000000000003</c:v>
                </c:pt>
                <c:pt idx="4953">
                  <c:v>55.286999999999999</c:v>
                </c:pt>
                <c:pt idx="4954">
                  <c:v>62.408999999999999</c:v>
                </c:pt>
                <c:pt idx="4955">
                  <c:v>73.757000000000005</c:v>
                </c:pt>
                <c:pt idx="4956">
                  <c:v>88.634</c:v>
                </c:pt>
                <c:pt idx="4957">
                  <c:v>115.596</c:v>
                </c:pt>
                <c:pt idx="4958">
                  <c:v>168.797</c:v>
                </c:pt>
                <c:pt idx="4959">
                  <c:v>256.61399999999998</c:v>
                </c:pt>
                <c:pt idx="4960">
                  <c:v>397.08800000000002</c:v>
                </c:pt>
                <c:pt idx="4961">
                  <c:v>568.05399999999997</c:v>
                </c:pt>
                <c:pt idx="4962">
                  <c:v>757.17499999999995</c:v>
                </c:pt>
                <c:pt idx="4963">
                  <c:v>964.72299999999996</c:v>
                </c:pt>
                <c:pt idx="4964">
                  <c:v>1106.5070000000001</c:v>
                </c:pt>
                <c:pt idx="4965">
                  <c:v>1088.625</c:v>
                </c:pt>
                <c:pt idx="4966">
                  <c:v>1023.582</c:v>
                </c:pt>
                <c:pt idx="4967">
                  <c:v>997.11800000000005</c:v>
                </c:pt>
                <c:pt idx="4968">
                  <c:v>1016.879</c:v>
                </c:pt>
                <c:pt idx="4969">
                  <c:v>926.596</c:v>
                </c:pt>
                <c:pt idx="4970">
                  <c:v>818.44500000000005</c:v>
                </c:pt>
                <c:pt idx="4971">
                  <c:v>691.28</c:v>
                </c:pt>
                <c:pt idx="4972">
                  <c:v>512.88499999999999</c:v>
                </c:pt>
                <c:pt idx="4973">
                  <c:v>244.58500000000001</c:v>
                </c:pt>
                <c:pt idx="4974">
                  <c:v>328.255</c:v>
                </c:pt>
                <c:pt idx="4975">
                  <c:v>386.88400000000001</c:v>
                </c:pt>
                <c:pt idx="4976">
                  <c:v>422.21100000000001</c:v>
                </c:pt>
                <c:pt idx="4977">
                  <c:v>513.80799999999999</c:v>
                </c:pt>
                <c:pt idx="4978">
                  <c:v>581.19299999999998</c:v>
                </c:pt>
                <c:pt idx="4979">
                  <c:v>590.96699999999998</c:v>
                </c:pt>
                <c:pt idx="4980">
                  <c:v>531.226</c:v>
                </c:pt>
                <c:pt idx="4981">
                  <c:v>475.43599999999998</c:v>
                </c:pt>
                <c:pt idx="4982">
                  <c:v>475.40699999999998</c:v>
                </c:pt>
                <c:pt idx="4983">
                  <c:v>438.78800000000001</c:v>
                </c:pt>
                <c:pt idx="4984">
                  <c:v>296.89400000000001</c:v>
                </c:pt>
                <c:pt idx="4985">
                  <c:v>159.40299999999999</c:v>
                </c:pt>
                <c:pt idx="4986">
                  <c:v>94.179000000000002</c:v>
                </c:pt>
                <c:pt idx="4987">
                  <c:v>75.924000000000007</c:v>
                </c:pt>
                <c:pt idx="4988">
                  <c:v>63.478000000000002</c:v>
                </c:pt>
                <c:pt idx="4989">
                  <c:v>41.848999999999997</c:v>
                </c:pt>
                <c:pt idx="4990">
                  <c:v>26.451000000000001</c:v>
                </c:pt>
                <c:pt idx="4991">
                  <c:v>15.491</c:v>
                </c:pt>
                <c:pt idx="4992">
                  <c:v>21.856000000000002</c:v>
                </c:pt>
                <c:pt idx="4993">
                  <c:v>40.170999999999999</c:v>
                </c:pt>
                <c:pt idx="4994">
                  <c:v>126.70399999999999</c:v>
                </c:pt>
                <c:pt idx="4995">
                  <c:v>375.77699999999999</c:v>
                </c:pt>
                <c:pt idx="4996">
                  <c:v>577.26</c:v>
                </c:pt>
                <c:pt idx="4997">
                  <c:v>582.39</c:v>
                </c:pt>
                <c:pt idx="4998">
                  <c:v>508.81400000000002</c:v>
                </c:pt>
                <c:pt idx="4999">
                  <c:v>434.31299999999999</c:v>
                </c:pt>
                <c:pt idx="5000">
                  <c:v>397.983</c:v>
                </c:pt>
                <c:pt idx="5001">
                  <c:v>438.74</c:v>
                </c:pt>
                <c:pt idx="5002">
                  <c:v>550.54300000000001</c:v>
                </c:pt>
                <c:pt idx="5003">
                  <c:v>685.553</c:v>
                </c:pt>
                <c:pt idx="5004">
                  <c:v>753.03</c:v>
                </c:pt>
                <c:pt idx="5005">
                  <c:v>655.73099999999999</c:v>
                </c:pt>
                <c:pt idx="5006">
                  <c:v>700.11900000000003</c:v>
                </c:pt>
                <c:pt idx="5007">
                  <c:v>667.81500000000005</c:v>
                </c:pt>
                <c:pt idx="5008">
                  <c:v>508.96800000000002</c:v>
                </c:pt>
                <c:pt idx="5009">
                  <c:v>536.18600000000004</c:v>
                </c:pt>
                <c:pt idx="5010">
                  <c:v>695.26099999999997</c:v>
                </c:pt>
                <c:pt idx="5011">
                  <c:v>973.74599999999998</c:v>
                </c:pt>
                <c:pt idx="5012">
                  <c:v>1289.67</c:v>
                </c:pt>
                <c:pt idx="5013">
                  <c:v>1679.914</c:v>
                </c:pt>
                <c:pt idx="5014">
                  <c:v>1900.1020000000001</c:v>
                </c:pt>
                <c:pt idx="5015">
                  <c:v>1874.711</c:v>
                </c:pt>
                <c:pt idx="5016">
                  <c:v>1719.2249999999999</c:v>
                </c:pt>
                <c:pt idx="5017">
                  <c:v>1572.028</c:v>
                </c:pt>
                <c:pt idx="5018">
                  <c:v>1422.57</c:v>
                </c:pt>
                <c:pt idx="5019">
                  <c:v>1401.4359999999999</c:v>
                </c:pt>
                <c:pt idx="5020">
                  <c:v>1346.4829999999999</c:v>
                </c:pt>
                <c:pt idx="5021">
                  <c:v>1278.722</c:v>
                </c:pt>
                <c:pt idx="5022">
                  <c:v>1433.8820000000001</c:v>
                </c:pt>
                <c:pt idx="5023">
                  <c:v>1404.066</c:v>
                </c:pt>
                <c:pt idx="5024">
                  <c:v>1270.7570000000001</c:v>
                </c:pt>
                <c:pt idx="5025">
                  <c:v>1159.2239999999999</c:v>
                </c:pt>
                <c:pt idx="5026">
                  <c:v>1039.52</c:v>
                </c:pt>
                <c:pt idx="5027">
                  <c:v>891.93</c:v>
                </c:pt>
                <c:pt idx="5028">
                  <c:v>754.995</c:v>
                </c:pt>
                <c:pt idx="5029">
                  <c:v>646.31399999999996</c:v>
                </c:pt>
                <c:pt idx="5030">
                  <c:v>550.71199999999999</c:v>
                </c:pt>
                <c:pt idx="5031">
                  <c:v>468.85199999999998</c:v>
                </c:pt>
                <c:pt idx="5032">
                  <c:v>384.92700000000002</c:v>
                </c:pt>
                <c:pt idx="5033">
                  <c:v>300.96899999999999</c:v>
                </c:pt>
                <c:pt idx="5034">
                  <c:v>253.49</c:v>
                </c:pt>
                <c:pt idx="5035">
                  <c:v>180.37799999999999</c:v>
                </c:pt>
                <c:pt idx="5036">
                  <c:v>106.557</c:v>
                </c:pt>
                <c:pt idx="5037">
                  <c:v>57.429000000000002</c:v>
                </c:pt>
                <c:pt idx="5038">
                  <c:v>34.920999999999999</c:v>
                </c:pt>
                <c:pt idx="5039">
                  <c:v>37.546999999999997</c:v>
                </c:pt>
                <c:pt idx="5040">
                  <c:v>52.118000000000002</c:v>
                </c:pt>
                <c:pt idx="5041">
                  <c:v>83.033000000000001</c:v>
                </c:pt>
                <c:pt idx="5042">
                  <c:v>128.49700000000001</c:v>
                </c:pt>
                <c:pt idx="5043">
                  <c:v>170.71299999999999</c:v>
                </c:pt>
                <c:pt idx="5044">
                  <c:v>222.92500000000001</c:v>
                </c:pt>
                <c:pt idx="5045">
                  <c:v>186.25200000000001</c:v>
                </c:pt>
                <c:pt idx="5046">
                  <c:v>73.781000000000006</c:v>
                </c:pt>
                <c:pt idx="5047">
                  <c:v>71.311999999999998</c:v>
                </c:pt>
                <c:pt idx="5048">
                  <c:v>83.462999999999994</c:v>
                </c:pt>
                <c:pt idx="5049">
                  <c:v>99.867000000000004</c:v>
                </c:pt>
                <c:pt idx="5050">
                  <c:v>114.087</c:v>
                </c:pt>
                <c:pt idx="5051">
                  <c:v>121.979</c:v>
                </c:pt>
                <c:pt idx="5052">
                  <c:v>119.724</c:v>
                </c:pt>
                <c:pt idx="5053">
                  <c:v>106.571</c:v>
                </c:pt>
                <c:pt idx="5054">
                  <c:v>86.319000000000003</c:v>
                </c:pt>
                <c:pt idx="5055">
                  <c:v>68.832999999999998</c:v>
                </c:pt>
                <c:pt idx="5056">
                  <c:v>55.784999999999997</c:v>
                </c:pt>
                <c:pt idx="5057">
                  <c:v>61.959000000000003</c:v>
                </c:pt>
                <c:pt idx="5058">
                  <c:v>94.769000000000005</c:v>
                </c:pt>
                <c:pt idx="5059">
                  <c:v>109.258</c:v>
                </c:pt>
                <c:pt idx="5060">
                  <c:v>119.119</c:v>
                </c:pt>
                <c:pt idx="5061">
                  <c:v>145.517</c:v>
                </c:pt>
                <c:pt idx="5062">
                  <c:v>189.81899999999999</c:v>
                </c:pt>
                <c:pt idx="5063">
                  <c:v>212.465</c:v>
                </c:pt>
                <c:pt idx="5064">
                  <c:v>217.78100000000001</c:v>
                </c:pt>
                <c:pt idx="5065">
                  <c:v>234.87100000000001</c:v>
                </c:pt>
                <c:pt idx="5066">
                  <c:v>289.73700000000002</c:v>
                </c:pt>
                <c:pt idx="5067">
                  <c:v>375.435</c:v>
                </c:pt>
                <c:pt idx="5068">
                  <c:v>467.387</c:v>
                </c:pt>
                <c:pt idx="5069">
                  <c:v>364.47</c:v>
                </c:pt>
                <c:pt idx="5070">
                  <c:v>210.60400000000001</c:v>
                </c:pt>
                <c:pt idx="5071">
                  <c:v>134.37899999999999</c:v>
                </c:pt>
                <c:pt idx="5072">
                  <c:v>129.98699999999999</c:v>
                </c:pt>
                <c:pt idx="5073">
                  <c:v>130.26599999999999</c:v>
                </c:pt>
                <c:pt idx="5074">
                  <c:v>130.11000000000001</c:v>
                </c:pt>
                <c:pt idx="5075">
                  <c:v>135.34100000000001</c:v>
                </c:pt>
                <c:pt idx="5076">
                  <c:v>146.96199999999999</c:v>
                </c:pt>
                <c:pt idx="5077">
                  <c:v>155.15700000000001</c:v>
                </c:pt>
                <c:pt idx="5078">
                  <c:v>150.12299999999999</c:v>
                </c:pt>
                <c:pt idx="5079">
                  <c:v>129.79900000000001</c:v>
                </c:pt>
                <c:pt idx="5080">
                  <c:v>108.298</c:v>
                </c:pt>
                <c:pt idx="5081">
                  <c:v>94.923000000000002</c:v>
                </c:pt>
                <c:pt idx="5082">
                  <c:v>93.100999999999999</c:v>
                </c:pt>
                <c:pt idx="5083">
                  <c:v>87.117999999999995</c:v>
                </c:pt>
                <c:pt idx="5084">
                  <c:v>106.779</c:v>
                </c:pt>
                <c:pt idx="5085">
                  <c:v>189.547</c:v>
                </c:pt>
                <c:pt idx="5086">
                  <c:v>315.55099999999999</c:v>
                </c:pt>
                <c:pt idx="5087">
                  <c:v>428.30500000000001</c:v>
                </c:pt>
                <c:pt idx="5088">
                  <c:v>531.26700000000005</c:v>
                </c:pt>
                <c:pt idx="5089">
                  <c:v>605.12199999999996</c:v>
                </c:pt>
                <c:pt idx="5090">
                  <c:v>628.70500000000004</c:v>
                </c:pt>
                <c:pt idx="5091">
                  <c:v>682.00800000000004</c:v>
                </c:pt>
                <c:pt idx="5092">
                  <c:v>701.39200000000005</c:v>
                </c:pt>
                <c:pt idx="5093">
                  <c:v>486.39400000000001</c:v>
                </c:pt>
                <c:pt idx="5094">
                  <c:v>336.19400000000002</c:v>
                </c:pt>
                <c:pt idx="5095">
                  <c:v>248.279</c:v>
                </c:pt>
                <c:pt idx="5096">
                  <c:v>200.762</c:v>
                </c:pt>
                <c:pt idx="5097">
                  <c:v>188.30699999999999</c:v>
                </c:pt>
                <c:pt idx="5098">
                  <c:v>175.90199999999999</c:v>
                </c:pt>
                <c:pt idx="5099">
                  <c:v>168.85499999999999</c:v>
                </c:pt>
                <c:pt idx="5100">
                  <c:v>157.892</c:v>
                </c:pt>
                <c:pt idx="5101">
                  <c:v>138.584</c:v>
                </c:pt>
                <c:pt idx="5102">
                  <c:v>123.947</c:v>
                </c:pt>
                <c:pt idx="5103">
                  <c:v>113.339</c:v>
                </c:pt>
                <c:pt idx="5104">
                  <c:v>97.587000000000003</c:v>
                </c:pt>
                <c:pt idx="5105">
                  <c:v>119.322</c:v>
                </c:pt>
                <c:pt idx="5106">
                  <c:v>180.78299999999999</c:v>
                </c:pt>
                <c:pt idx="5107">
                  <c:v>217.239</c:v>
                </c:pt>
                <c:pt idx="5108">
                  <c:v>249.852</c:v>
                </c:pt>
                <c:pt idx="5109">
                  <c:v>282.23399999999998</c:v>
                </c:pt>
                <c:pt idx="5110">
                  <c:v>310.39</c:v>
                </c:pt>
                <c:pt idx="5111">
                  <c:v>347.11799999999999</c:v>
                </c:pt>
                <c:pt idx="5112">
                  <c:v>397.80200000000002</c:v>
                </c:pt>
                <c:pt idx="5113">
                  <c:v>436.899</c:v>
                </c:pt>
                <c:pt idx="5114">
                  <c:v>515.21</c:v>
                </c:pt>
                <c:pt idx="5115">
                  <c:v>654.31100000000004</c:v>
                </c:pt>
                <c:pt idx="5116">
                  <c:v>710.15599999999995</c:v>
                </c:pt>
                <c:pt idx="5117">
                  <c:v>577.16499999999996</c:v>
                </c:pt>
                <c:pt idx="5118">
                  <c:v>436.11900000000003</c:v>
                </c:pt>
                <c:pt idx="5119">
                  <c:v>163.542</c:v>
                </c:pt>
                <c:pt idx="5120">
                  <c:v>161.697</c:v>
                </c:pt>
                <c:pt idx="5121">
                  <c:v>212.30799999999999</c:v>
                </c:pt>
                <c:pt idx="5122">
                  <c:v>241.27</c:v>
                </c:pt>
                <c:pt idx="5123">
                  <c:v>247.73599999999999</c:v>
                </c:pt>
                <c:pt idx="5124">
                  <c:v>257.60500000000002</c:v>
                </c:pt>
                <c:pt idx="5125">
                  <c:v>272.846</c:v>
                </c:pt>
                <c:pt idx="5126">
                  <c:v>276.339</c:v>
                </c:pt>
                <c:pt idx="5127">
                  <c:v>377.17</c:v>
                </c:pt>
                <c:pt idx="5128">
                  <c:v>637.40200000000004</c:v>
                </c:pt>
                <c:pt idx="5129">
                  <c:v>927.65</c:v>
                </c:pt>
                <c:pt idx="5130">
                  <c:v>1271.607</c:v>
                </c:pt>
                <c:pt idx="5131">
                  <c:v>1526.5930000000001</c:v>
                </c:pt>
                <c:pt idx="5132">
                  <c:v>1628.14</c:v>
                </c:pt>
                <c:pt idx="5133">
                  <c:v>1479.8610000000001</c:v>
                </c:pt>
                <c:pt idx="5134">
                  <c:v>1302.9290000000001</c:v>
                </c:pt>
                <c:pt idx="5135">
                  <c:v>1119.876</c:v>
                </c:pt>
                <c:pt idx="5136">
                  <c:v>1151.278</c:v>
                </c:pt>
                <c:pt idx="5137">
                  <c:v>1323.0440000000001</c:v>
                </c:pt>
                <c:pt idx="5138">
                  <c:v>1304.933</c:v>
                </c:pt>
                <c:pt idx="5139">
                  <c:v>1178.039</c:v>
                </c:pt>
                <c:pt idx="5140">
                  <c:v>956.58100000000002</c:v>
                </c:pt>
                <c:pt idx="5141">
                  <c:v>777.60699999999997</c:v>
                </c:pt>
                <c:pt idx="5142">
                  <c:v>674.62699999999995</c:v>
                </c:pt>
                <c:pt idx="5143">
                  <c:v>608.50800000000004</c:v>
                </c:pt>
                <c:pt idx="5144">
                  <c:v>623.11199999999997</c:v>
                </c:pt>
                <c:pt idx="5145">
                  <c:v>649.327</c:v>
                </c:pt>
                <c:pt idx="5146">
                  <c:v>631.03300000000002</c:v>
                </c:pt>
                <c:pt idx="5147">
                  <c:v>577.24699999999996</c:v>
                </c:pt>
                <c:pt idx="5148">
                  <c:v>518.75300000000004</c:v>
                </c:pt>
                <c:pt idx="5149">
                  <c:v>462.01799999999997</c:v>
                </c:pt>
                <c:pt idx="5150">
                  <c:v>410.17099999999999</c:v>
                </c:pt>
                <c:pt idx="5151">
                  <c:v>351.41300000000001</c:v>
                </c:pt>
                <c:pt idx="5152">
                  <c:v>292.96199999999999</c:v>
                </c:pt>
                <c:pt idx="5153">
                  <c:v>266.089</c:v>
                </c:pt>
                <c:pt idx="5154">
                  <c:v>248.77199999999999</c:v>
                </c:pt>
                <c:pt idx="5155">
                  <c:v>190.74299999999999</c:v>
                </c:pt>
                <c:pt idx="5156">
                  <c:v>131.71600000000001</c:v>
                </c:pt>
                <c:pt idx="5157">
                  <c:v>85.947000000000003</c:v>
                </c:pt>
                <c:pt idx="5158">
                  <c:v>54.7</c:v>
                </c:pt>
                <c:pt idx="5159">
                  <c:v>33.834000000000003</c:v>
                </c:pt>
                <c:pt idx="5160">
                  <c:v>23.114999999999998</c:v>
                </c:pt>
                <c:pt idx="5161">
                  <c:v>23.317</c:v>
                </c:pt>
                <c:pt idx="5162">
                  <c:v>34.442999999999998</c:v>
                </c:pt>
                <c:pt idx="5163">
                  <c:v>51.624000000000002</c:v>
                </c:pt>
                <c:pt idx="5164">
                  <c:v>60.531999999999996</c:v>
                </c:pt>
                <c:pt idx="5165">
                  <c:v>63.412999999999997</c:v>
                </c:pt>
                <c:pt idx="5166">
                  <c:v>152.97800000000001</c:v>
                </c:pt>
                <c:pt idx="5167">
                  <c:v>189.095</c:v>
                </c:pt>
                <c:pt idx="5168">
                  <c:v>168.99600000000001</c:v>
                </c:pt>
                <c:pt idx="5169">
                  <c:v>145.352</c:v>
                </c:pt>
                <c:pt idx="5170">
                  <c:v>107.782</c:v>
                </c:pt>
                <c:pt idx="5171">
                  <c:v>72.442999999999998</c:v>
                </c:pt>
                <c:pt idx="5172">
                  <c:v>62.784999999999997</c:v>
                </c:pt>
                <c:pt idx="5173">
                  <c:v>63.469000000000001</c:v>
                </c:pt>
                <c:pt idx="5174">
                  <c:v>77.287000000000006</c:v>
                </c:pt>
                <c:pt idx="5175">
                  <c:v>100.35</c:v>
                </c:pt>
                <c:pt idx="5176">
                  <c:v>139.405</c:v>
                </c:pt>
                <c:pt idx="5177">
                  <c:v>237.90100000000001</c:v>
                </c:pt>
                <c:pt idx="5178">
                  <c:v>337.85700000000003</c:v>
                </c:pt>
                <c:pt idx="5179">
                  <c:v>311.92</c:v>
                </c:pt>
                <c:pt idx="5180">
                  <c:v>237.74799999999999</c:v>
                </c:pt>
                <c:pt idx="5181">
                  <c:v>167.4</c:v>
                </c:pt>
                <c:pt idx="5182">
                  <c:v>116.846</c:v>
                </c:pt>
                <c:pt idx="5183">
                  <c:v>84.323999999999998</c:v>
                </c:pt>
                <c:pt idx="5184">
                  <c:v>65.016999999999996</c:v>
                </c:pt>
                <c:pt idx="5185">
                  <c:v>52.801000000000002</c:v>
                </c:pt>
                <c:pt idx="5186">
                  <c:v>45.322000000000003</c:v>
                </c:pt>
                <c:pt idx="5187">
                  <c:v>34.896000000000001</c:v>
                </c:pt>
                <c:pt idx="5188">
                  <c:v>35.484000000000002</c:v>
                </c:pt>
                <c:pt idx="5189">
                  <c:v>39.805</c:v>
                </c:pt>
                <c:pt idx="5190">
                  <c:v>38.472999999999999</c:v>
                </c:pt>
                <c:pt idx="5191">
                  <c:v>27.893000000000001</c:v>
                </c:pt>
                <c:pt idx="5192">
                  <c:v>36.340000000000003</c:v>
                </c:pt>
                <c:pt idx="5193">
                  <c:v>47.396999999999998</c:v>
                </c:pt>
                <c:pt idx="5194">
                  <c:v>58.411000000000001</c:v>
                </c:pt>
                <c:pt idx="5195">
                  <c:v>74.599000000000004</c:v>
                </c:pt>
                <c:pt idx="5196">
                  <c:v>84.831000000000003</c:v>
                </c:pt>
                <c:pt idx="5197">
                  <c:v>87.893000000000001</c:v>
                </c:pt>
                <c:pt idx="5198">
                  <c:v>87.676000000000002</c:v>
                </c:pt>
                <c:pt idx="5199">
                  <c:v>82.441000000000003</c:v>
                </c:pt>
                <c:pt idx="5200">
                  <c:v>74.53</c:v>
                </c:pt>
                <c:pt idx="5201">
                  <c:v>178.523</c:v>
                </c:pt>
                <c:pt idx="5202">
                  <c:v>327.69099999999997</c:v>
                </c:pt>
                <c:pt idx="5203">
                  <c:v>360.78399999999999</c:v>
                </c:pt>
                <c:pt idx="5204">
                  <c:v>311.52499999999998</c:v>
                </c:pt>
                <c:pt idx="5205">
                  <c:v>281.11399999999998</c:v>
                </c:pt>
                <c:pt idx="5206">
                  <c:v>282.077</c:v>
                </c:pt>
                <c:pt idx="5207">
                  <c:v>301.22800000000001</c:v>
                </c:pt>
                <c:pt idx="5208">
                  <c:v>367.65199999999999</c:v>
                </c:pt>
                <c:pt idx="5209">
                  <c:v>454.53399999999999</c:v>
                </c:pt>
                <c:pt idx="5210">
                  <c:v>518.84299999999996</c:v>
                </c:pt>
                <c:pt idx="5211">
                  <c:v>577.28300000000002</c:v>
                </c:pt>
                <c:pt idx="5212">
                  <c:v>606.41600000000005</c:v>
                </c:pt>
                <c:pt idx="5213">
                  <c:v>419.01900000000001</c:v>
                </c:pt>
                <c:pt idx="5214">
                  <c:v>260.13900000000001</c:v>
                </c:pt>
                <c:pt idx="5215">
                  <c:v>157.49299999999999</c:v>
                </c:pt>
                <c:pt idx="5216">
                  <c:v>98.603999999999999</c:v>
                </c:pt>
                <c:pt idx="5217">
                  <c:v>69.897999999999996</c:v>
                </c:pt>
                <c:pt idx="5218">
                  <c:v>59.128</c:v>
                </c:pt>
                <c:pt idx="5219">
                  <c:v>41.110999999999997</c:v>
                </c:pt>
                <c:pt idx="5220">
                  <c:v>86.975999999999999</c:v>
                </c:pt>
                <c:pt idx="5221">
                  <c:v>130.89699999999999</c:v>
                </c:pt>
                <c:pt idx="5222">
                  <c:v>209.08</c:v>
                </c:pt>
                <c:pt idx="5223">
                  <c:v>327.16000000000003</c:v>
                </c:pt>
                <c:pt idx="5224">
                  <c:v>475.52600000000001</c:v>
                </c:pt>
                <c:pt idx="5225">
                  <c:v>618.71900000000005</c:v>
                </c:pt>
                <c:pt idx="5226">
                  <c:v>806.00800000000004</c:v>
                </c:pt>
                <c:pt idx="5227">
                  <c:v>951.10900000000004</c:v>
                </c:pt>
                <c:pt idx="5228">
                  <c:v>1012.61</c:v>
                </c:pt>
                <c:pt idx="5229">
                  <c:v>976.71500000000003</c:v>
                </c:pt>
                <c:pt idx="5230">
                  <c:v>818.67200000000003</c:v>
                </c:pt>
                <c:pt idx="5231">
                  <c:v>626.51300000000003</c:v>
                </c:pt>
                <c:pt idx="5232">
                  <c:v>480.20499999999998</c:v>
                </c:pt>
                <c:pt idx="5233">
                  <c:v>416.15300000000002</c:v>
                </c:pt>
                <c:pt idx="5234">
                  <c:v>409.90899999999999</c:v>
                </c:pt>
                <c:pt idx="5235">
                  <c:v>408.2</c:v>
                </c:pt>
                <c:pt idx="5236">
                  <c:v>388.875</c:v>
                </c:pt>
                <c:pt idx="5237">
                  <c:v>227.93299999999999</c:v>
                </c:pt>
                <c:pt idx="5238">
                  <c:v>72.966999999999999</c:v>
                </c:pt>
                <c:pt idx="5239">
                  <c:v>57.823999999999998</c:v>
                </c:pt>
                <c:pt idx="5240">
                  <c:v>100.086</c:v>
                </c:pt>
                <c:pt idx="5241">
                  <c:v>169.095</c:v>
                </c:pt>
                <c:pt idx="5242">
                  <c:v>220.84899999999999</c:v>
                </c:pt>
                <c:pt idx="5243">
                  <c:v>241.58699999999999</c:v>
                </c:pt>
                <c:pt idx="5244">
                  <c:v>294.42099999999999</c:v>
                </c:pt>
                <c:pt idx="5245">
                  <c:v>407.92200000000003</c:v>
                </c:pt>
                <c:pt idx="5246">
                  <c:v>548.83799999999997</c:v>
                </c:pt>
                <c:pt idx="5247">
                  <c:v>589.649</c:v>
                </c:pt>
                <c:pt idx="5248">
                  <c:v>513.15700000000004</c:v>
                </c:pt>
                <c:pt idx="5249">
                  <c:v>428.44799999999998</c:v>
                </c:pt>
                <c:pt idx="5250">
                  <c:v>403.97199999999998</c:v>
                </c:pt>
                <c:pt idx="5251">
                  <c:v>300.846</c:v>
                </c:pt>
                <c:pt idx="5252">
                  <c:v>167.90100000000001</c:v>
                </c:pt>
                <c:pt idx="5253">
                  <c:v>75.572999999999993</c:v>
                </c:pt>
                <c:pt idx="5254">
                  <c:v>152.15100000000001</c:v>
                </c:pt>
                <c:pt idx="5255">
                  <c:v>293.13799999999998</c:v>
                </c:pt>
                <c:pt idx="5256">
                  <c:v>409.98399999999998</c:v>
                </c:pt>
                <c:pt idx="5257">
                  <c:v>499.19400000000002</c:v>
                </c:pt>
                <c:pt idx="5258">
                  <c:v>548.81899999999996</c:v>
                </c:pt>
                <c:pt idx="5259">
                  <c:v>526.18899999999996</c:v>
                </c:pt>
                <c:pt idx="5260">
                  <c:v>422.53699999999998</c:v>
                </c:pt>
                <c:pt idx="5261">
                  <c:v>275.15899999999999</c:v>
                </c:pt>
                <c:pt idx="5262">
                  <c:v>191.48</c:v>
                </c:pt>
                <c:pt idx="5263">
                  <c:v>146.19999999999999</c:v>
                </c:pt>
                <c:pt idx="5264">
                  <c:v>101.974</c:v>
                </c:pt>
                <c:pt idx="5265">
                  <c:v>68.025999999999996</c:v>
                </c:pt>
                <c:pt idx="5266">
                  <c:v>74.787000000000006</c:v>
                </c:pt>
                <c:pt idx="5267">
                  <c:v>123.874</c:v>
                </c:pt>
                <c:pt idx="5268">
                  <c:v>182.49</c:v>
                </c:pt>
                <c:pt idx="5269">
                  <c:v>191.54499999999999</c:v>
                </c:pt>
                <c:pt idx="5270">
                  <c:v>166.49700000000001</c:v>
                </c:pt>
                <c:pt idx="5271">
                  <c:v>153.61699999999999</c:v>
                </c:pt>
                <c:pt idx="5272">
                  <c:v>144.04499999999999</c:v>
                </c:pt>
                <c:pt idx="5273">
                  <c:v>138.875</c:v>
                </c:pt>
                <c:pt idx="5274">
                  <c:v>105.81</c:v>
                </c:pt>
                <c:pt idx="5275">
                  <c:v>44.319000000000003</c:v>
                </c:pt>
                <c:pt idx="5276">
                  <c:v>15.201000000000001</c:v>
                </c:pt>
                <c:pt idx="5277">
                  <c:v>16.57</c:v>
                </c:pt>
                <c:pt idx="5278">
                  <c:v>30.378</c:v>
                </c:pt>
                <c:pt idx="5279">
                  <c:v>61.661999999999999</c:v>
                </c:pt>
                <c:pt idx="5280">
                  <c:v>97.891999999999996</c:v>
                </c:pt>
                <c:pt idx="5281">
                  <c:v>115.563</c:v>
                </c:pt>
                <c:pt idx="5282">
                  <c:v>113.351</c:v>
                </c:pt>
                <c:pt idx="5283">
                  <c:v>93.128</c:v>
                </c:pt>
                <c:pt idx="5284">
                  <c:v>97.741</c:v>
                </c:pt>
                <c:pt idx="5285">
                  <c:v>99.462000000000003</c:v>
                </c:pt>
                <c:pt idx="5286">
                  <c:v>100.307</c:v>
                </c:pt>
                <c:pt idx="5287">
                  <c:v>116.88</c:v>
                </c:pt>
                <c:pt idx="5288">
                  <c:v>148.63</c:v>
                </c:pt>
                <c:pt idx="5289">
                  <c:v>190.78299999999999</c:v>
                </c:pt>
                <c:pt idx="5290">
                  <c:v>205.88</c:v>
                </c:pt>
                <c:pt idx="5291">
                  <c:v>197.36199999999999</c:v>
                </c:pt>
                <c:pt idx="5292">
                  <c:v>198.303</c:v>
                </c:pt>
                <c:pt idx="5293">
                  <c:v>219.369</c:v>
                </c:pt>
                <c:pt idx="5294">
                  <c:v>239.13300000000001</c:v>
                </c:pt>
                <c:pt idx="5295">
                  <c:v>246.82499999999999</c:v>
                </c:pt>
                <c:pt idx="5296">
                  <c:v>226.38200000000001</c:v>
                </c:pt>
                <c:pt idx="5297">
                  <c:v>239.46899999999999</c:v>
                </c:pt>
                <c:pt idx="5298">
                  <c:v>226.13800000000001</c:v>
                </c:pt>
                <c:pt idx="5299">
                  <c:v>145.84299999999999</c:v>
                </c:pt>
                <c:pt idx="5300">
                  <c:v>132.11099999999999</c:v>
                </c:pt>
                <c:pt idx="5301">
                  <c:v>152.82900000000001</c:v>
                </c:pt>
                <c:pt idx="5302">
                  <c:v>149.863</c:v>
                </c:pt>
                <c:pt idx="5303">
                  <c:v>117.69199999999999</c:v>
                </c:pt>
                <c:pt idx="5304">
                  <c:v>85.245999999999995</c:v>
                </c:pt>
                <c:pt idx="5305">
                  <c:v>69.94</c:v>
                </c:pt>
                <c:pt idx="5306">
                  <c:v>70.793000000000006</c:v>
                </c:pt>
                <c:pt idx="5307">
                  <c:v>79.09</c:v>
                </c:pt>
                <c:pt idx="5308">
                  <c:v>100.636</c:v>
                </c:pt>
                <c:pt idx="5309">
                  <c:v>81.09</c:v>
                </c:pt>
                <c:pt idx="5310">
                  <c:v>24.356999999999999</c:v>
                </c:pt>
                <c:pt idx="5311">
                  <c:v>19.803000000000001</c:v>
                </c:pt>
                <c:pt idx="5312">
                  <c:v>20.437999999999999</c:v>
                </c:pt>
                <c:pt idx="5313">
                  <c:v>11.456</c:v>
                </c:pt>
                <c:pt idx="5314">
                  <c:v>23.518000000000001</c:v>
                </c:pt>
                <c:pt idx="5315">
                  <c:v>51.381</c:v>
                </c:pt>
                <c:pt idx="5316">
                  <c:v>69.536000000000001</c:v>
                </c:pt>
                <c:pt idx="5317">
                  <c:v>88.387</c:v>
                </c:pt>
                <c:pt idx="5318">
                  <c:v>106.545</c:v>
                </c:pt>
                <c:pt idx="5319">
                  <c:v>118.012</c:v>
                </c:pt>
                <c:pt idx="5320">
                  <c:v>131.56800000000001</c:v>
                </c:pt>
                <c:pt idx="5321">
                  <c:v>162.381</c:v>
                </c:pt>
                <c:pt idx="5322">
                  <c:v>247.86</c:v>
                </c:pt>
                <c:pt idx="5323">
                  <c:v>210.47800000000001</c:v>
                </c:pt>
                <c:pt idx="5324">
                  <c:v>162.715</c:v>
                </c:pt>
                <c:pt idx="5325">
                  <c:v>149.16499999999999</c:v>
                </c:pt>
                <c:pt idx="5326">
                  <c:v>118.355</c:v>
                </c:pt>
                <c:pt idx="5327">
                  <c:v>115.23099999999999</c:v>
                </c:pt>
                <c:pt idx="5328">
                  <c:v>183.24199999999999</c:v>
                </c:pt>
                <c:pt idx="5329">
                  <c:v>258.26900000000001</c:v>
                </c:pt>
                <c:pt idx="5330">
                  <c:v>295.76499999999999</c:v>
                </c:pt>
                <c:pt idx="5331">
                  <c:v>283.36</c:v>
                </c:pt>
                <c:pt idx="5332">
                  <c:v>270.25700000000001</c:v>
                </c:pt>
                <c:pt idx="5333">
                  <c:v>195.767</c:v>
                </c:pt>
                <c:pt idx="5334">
                  <c:v>89.033000000000001</c:v>
                </c:pt>
                <c:pt idx="5335">
                  <c:v>49.168999999999997</c:v>
                </c:pt>
                <c:pt idx="5336">
                  <c:v>14.212</c:v>
                </c:pt>
                <c:pt idx="5337">
                  <c:v>13.96</c:v>
                </c:pt>
                <c:pt idx="5338">
                  <c:v>22.317</c:v>
                </c:pt>
                <c:pt idx="5339">
                  <c:v>36.719000000000001</c:v>
                </c:pt>
                <c:pt idx="5340">
                  <c:v>64.228999999999999</c:v>
                </c:pt>
                <c:pt idx="5341">
                  <c:v>126.459</c:v>
                </c:pt>
                <c:pt idx="5342">
                  <c:v>164.624</c:v>
                </c:pt>
                <c:pt idx="5343">
                  <c:v>173.547</c:v>
                </c:pt>
                <c:pt idx="5344">
                  <c:v>168.054</c:v>
                </c:pt>
                <c:pt idx="5345">
                  <c:v>194.57599999999999</c:v>
                </c:pt>
                <c:pt idx="5346">
                  <c:v>189.48699999999999</c:v>
                </c:pt>
                <c:pt idx="5347">
                  <c:v>179.15700000000001</c:v>
                </c:pt>
                <c:pt idx="5348">
                  <c:v>201.727</c:v>
                </c:pt>
                <c:pt idx="5349">
                  <c:v>212.38499999999999</c:v>
                </c:pt>
                <c:pt idx="5350">
                  <c:v>189.42099999999999</c:v>
                </c:pt>
                <c:pt idx="5351">
                  <c:v>161.054</c:v>
                </c:pt>
                <c:pt idx="5352">
                  <c:v>146.35599999999999</c:v>
                </c:pt>
                <c:pt idx="5353">
                  <c:v>159.06200000000001</c:v>
                </c:pt>
                <c:pt idx="5354">
                  <c:v>209.90799999999999</c:v>
                </c:pt>
                <c:pt idx="5355">
                  <c:v>264.90800000000002</c:v>
                </c:pt>
                <c:pt idx="5356">
                  <c:v>305.93900000000002</c:v>
                </c:pt>
                <c:pt idx="5357">
                  <c:v>253.90600000000001</c:v>
                </c:pt>
                <c:pt idx="5358">
                  <c:v>95.301000000000002</c:v>
                </c:pt>
                <c:pt idx="5359">
                  <c:v>17.082999999999998</c:v>
                </c:pt>
                <c:pt idx="5360">
                  <c:v>8.1419999999999995</c:v>
                </c:pt>
                <c:pt idx="5361">
                  <c:v>6.2409999999999997</c:v>
                </c:pt>
                <c:pt idx="5362">
                  <c:v>10.58</c:v>
                </c:pt>
                <c:pt idx="5363">
                  <c:v>18.713999999999999</c:v>
                </c:pt>
                <c:pt idx="5364">
                  <c:v>77.653999999999996</c:v>
                </c:pt>
                <c:pt idx="5365">
                  <c:v>150.268</c:v>
                </c:pt>
                <c:pt idx="5366">
                  <c:v>157.02799999999999</c:v>
                </c:pt>
                <c:pt idx="5367">
                  <c:v>128.29400000000001</c:v>
                </c:pt>
                <c:pt idx="5368">
                  <c:v>143.208</c:v>
                </c:pt>
                <c:pt idx="5369">
                  <c:v>182.31700000000001</c:v>
                </c:pt>
                <c:pt idx="5370">
                  <c:v>113.41500000000001</c:v>
                </c:pt>
                <c:pt idx="5371">
                  <c:v>27.736999999999998</c:v>
                </c:pt>
                <c:pt idx="5372">
                  <c:v>6.9779999999999998</c:v>
                </c:pt>
                <c:pt idx="5373">
                  <c:v>4.9980000000000002</c:v>
                </c:pt>
                <c:pt idx="5374">
                  <c:v>11.718999999999999</c:v>
                </c:pt>
                <c:pt idx="5375">
                  <c:v>70.072999999999993</c:v>
                </c:pt>
                <c:pt idx="5376">
                  <c:v>179.584</c:v>
                </c:pt>
                <c:pt idx="5377">
                  <c:v>267.34399999999999</c:v>
                </c:pt>
                <c:pt idx="5378">
                  <c:v>255.27600000000001</c:v>
                </c:pt>
                <c:pt idx="5379">
                  <c:v>190.727</c:v>
                </c:pt>
                <c:pt idx="5380">
                  <c:v>154.30500000000001</c:v>
                </c:pt>
                <c:pt idx="5381">
                  <c:v>139.22300000000001</c:v>
                </c:pt>
                <c:pt idx="5382">
                  <c:v>165.19200000000001</c:v>
                </c:pt>
                <c:pt idx="5383">
                  <c:v>205.464</c:v>
                </c:pt>
                <c:pt idx="5384">
                  <c:v>255.108</c:v>
                </c:pt>
                <c:pt idx="5385">
                  <c:v>301.53399999999999</c:v>
                </c:pt>
                <c:pt idx="5386">
                  <c:v>323.476</c:v>
                </c:pt>
                <c:pt idx="5387">
                  <c:v>334.20100000000002</c:v>
                </c:pt>
                <c:pt idx="5388">
                  <c:v>335.73700000000002</c:v>
                </c:pt>
                <c:pt idx="5389">
                  <c:v>267.32900000000001</c:v>
                </c:pt>
                <c:pt idx="5390">
                  <c:v>163.42599999999999</c:v>
                </c:pt>
                <c:pt idx="5391">
                  <c:v>126.529</c:v>
                </c:pt>
                <c:pt idx="5392">
                  <c:v>113.393</c:v>
                </c:pt>
                <c:pt idx="5393">
                  <c:v>125.717</c:v>
                </c:pt>
                <c:pt idx="5394">
                  <c:v>85.028000000000006</c:v>
                </c:pt>
                <c:pt idx="5395">
                  <c:v>40.947000000000003</c:v>
                </c:pt>
                <c:pt idx="5396">
                  <c:v>34.665999999999997</c:v>
                </c:pt>
                <c:pt idx="5397">
                  <c:v>103.63200000000001</c:v>
                </c:pt>
                <c:pt idx="5398">
                  <c:v>263.57499999999999</c:v>
                </c:pt>
                <c:pt idx="5399">
                  <c:v>497.28199999999998</c:v>
                </c:pt>
                <c:pt idx="5400">
                  <c:v>541.24599999999998</c:v>
                </c:pt>
                <c:pt idx="5401">
                  <c:v>550.94799999999998</c:v>
                </c:pt>
                <c:pt idx="5402">
                  <c:v>711.19799999999998</c:v>
                </c:pt>
                <c:pt idx="5403">
                  <c:v>812.20500000000004</c:v>
                </c:pt>
                <c:pt idx="5404">
                  <c:v>703.625</c:v>
                </c:pt>
                <c:pt idx="5405">
                  <c:v>721.56</c:v>
                </c:pt>
                <c:pt idx="5406">
                  <c:v>1030.963</c:v>
                </c:pt>
                <c:pt idx="5407">
                  <c:v>1173.9770000000001</c:v>
                </c:pt>
                <c:pt idx="5408">
                  <c:v>1025.5450000000001</c:v>
                </c:pt>
                <c:pt idx="5409">
                  <c:v>806.476</c:v>
                </c:pt>
                <c:pt idx="5410">
                  <c:v>749.447</c:v>
                </c:pt>
                <c:pt idx="5411">
                  <c:v>890.15200000000004</c:v>
                </c:pt>
                <c:pt idx="5412">
                  <c:v>918.22</c:v>
                </c:pt>
                <c:pt idx="5413">
                  <c:v>837.18399999999997</c:v>
                </c:pt>
                <c:pt idx="5414">
                  <c:v>812.05399999999997</c:v>
                </c:pt>
                <c:pt idx="5415">
                  <c:v>876.97799999999995</c:v>
                </c:pt>
                <c:pt idx="5416">
                  <c:v>926.93700000000001</c:v>
                </c:pt>
                <c:pt idx="5417">
                  <c:v>966.48</c:v>
                </c:pt>
                <c:pt idx="5418">
                  <c:v>1033.8989999999999</c:v>
                </c:pt>
                <c:pt idx="5419">
                  <c:v>1023.241</c:v>
                </c:pt>
                <c:pt idx="5420">
                  <c:v>982.77499999999998</c:v>
                </c:pt>
                <c:pt idx="5421">
                  <c:v>966.59799999999996</c:v>
                </c:pt>
                <c:pt idx="5422">
                  <c:v>944.65200000000004</c:v>
                </c:pt>
                <c:pt idx="5423">
                  <c:v>891.79200000000003</c:v>
                </c:pt>
                <c:pt idx="5424">
                  <c:v>818.32299999999998</c:v>
                </c:pt>
                <c:pt idx="5425">
                  <c:v>756.16200000000003</c:v>
                </c:pt>
                <c:pt idx="5426">
                  <c:v>692.93100000000004</c:v>
                </c:pt>
                <c:pt idx="5427">
                  <c:v>663.49599999999998</c:v>
                </c:pt>
                <c:pt idx="5428">
                  <c:v>650.14</c:v>
                </c:pt>
                <c:pt idx="5429">
                  <c:v>586.36500000000001</c:v>
                </c:pt>
                <c:pt idx="5430">
                  <c:v>549.89400000000001</c:v>
                </c:pt>
                <c:pt idx="5431">
                  <c:v>495.19200000000001</c:v>
                </c:pt>
                <c:pt idx="5432">
                  <c:v>438.80200000000002</c:v>
                </c:pt>
                <c:pt idx="5433">
                  <c:v>345.85700000000003</c:v>
                </c:pt>
                <c:pt idx="5434">
                  <c:v>282.32400000000001</c:v>
                </c:pt>
                <c:pt idx="5435">
                  <c:v>289.93400000000003</c:v>
                </c:pt>
                <c:pt idx="5436">
                  <c:v>321.58600000000001</c:v>
                </c:pt>
                <c:pt idx="5437">
                  <c:v>321.50200000000001</c:v>
                </c:pt>
                <c:pt idx="5438">
                  <c:v>275.512</c:v>
                </c:pt>
                <c:pt idx="5439">
                  <c:v>211.18100000000001</c:v>
                </c:pt>
                <c:pt idx="5440">
                  <c:v>211.15299999999999</c:v>
                </c:pt>
                <c:pt idx="5441">
                  <c:v>307.065</c:v>
                </c:pt>
                <c:pt idx="5442">
                  <c:v>376.33800000000002</c:v>
                </c:pt>
                <c:pt idx="5443">
                  <c:v>307.49900000000002</c:v>
                </c:pt>
                <c:pt idx="5444">
                  <c:v>197.79400000000001</c:v>
                </c:pt>
                <c:pt idx="5445">
                  <c:v>100.04</c:v>
                </c:pt>
                <c:pt idx="5446">
                  <c:v>51.728999999999999</c:v>
                </c:pt>
                <c:pt idx="5447">
                  <c:v>35.524999999999999</c:v>
                </c:pt>
                <c:pt idx="5448">
                  <c:v>36.533000000000001</c:v>
                </c:pt>
                <c:pt idx="5449">
                  <c:v>69.686999999999998</c:v>
                </c:pt>
                <c:pt idx="5450">
                  <c:v>139.15100000000001</c:v>
                </c:pt>
                <c:pt idx="5451">
                  <c:v>229.29400000000001</c:v>
                </c:pt>
                <c:pt idx="5452">
                  <c:v>285.64400000000001</c:v>
                </c:pt>
                <c:pt idx="5453">
                  <c:v>272.846</c:v>
                </c:pt>
                <c:pt idx="5454">
                  <c:v>280.56200000000001</c:v>
                </c:pt>
                <c:pt idx="5455">
                  <c:v>302.54300000000001</c:v>
                </c:pt>
                <c:pt idx="5456">
                  <c:v>349.83600000000001</c:v>
                </c:pt>
                <c:pt idx="5457">
                  <c:v>353.76</c:v>
                </c:pt>
                <c:pt idx="5458">
                  <c:v>345.57499999999999</c:v>
                </c:pt>
                <c:pt idx="5459">
                  <c:v>366.8</c:v>
                </c:pt>
                <c:pt idx="5460">
                  <c:v>370.31200000000001</c:v>
                </c:pt>
                <c:pt idx="5461">
                  <c:v>360.24599999999998</c:v>
                </c:pt>
                <c:pt idx="5462">
                  <c:v>360.096</c:v>
                </c:pt>
                <c:pt idx="5463">
                  <c:v>360.233</c:v>
                </c:pt>
                <c:pt idx="5464">
                  <c:v>356.82400000000001</c:v>
                </c:pt>
                <c:pt idx="5465">
                  <c:v>419.94600000000003</c:v>
                </c:pt>
                <c:pt idx="5466">
                  <c:v>438.815</c:v>
                </c:pt>
                <c:pt idx="5467">
                  <c:v>377.34399999999999</c:v>
                </c:pt>
                <c:pt idx="5468">
                  <c:v>313.00099999999998</c:v>
                </c:pt>
                <c:pt idx="5469">
                  <c:v>255.40700000000001</c:v>
                </c:pt>
                <c:pt idx="5470">
                  <c:v>178.94300000000001</c:v>
                </c:pt>
                <c:pt idx="5471">
                  <c:v>112.717</c:v>
                </c:pt>
                <c:pt idx="5472">
                  <c:v>67.236000000000004</c:v>
                </c:pt>
                <c:pt idx="5473">
                  <c:v>35.308999999999997</c:v>
                </c:pt>
                <c:pt idx="5474">
                  <c:v>20.071999999999999</c:v>
                </c:pt>
                <c:pt idx="5475">
                  <c:v>22.620999999999999</c:v>
                </c:pt>
                <c:pt idx="5476">
                  <c:v>24.018000000000001</c:v>
                </c:pt>
                <c:pt idx="5477">
                  <c:v>31.202000000000002</c:v>
                </c:pt>
                <c:pt idx="5478">
                  <c:v>35.29</c:v>
                </c:pt>
                <c:pt idx="5479">
                  <c:v>30.681999999999999</c:v>
                </c:pt>
                <c:pt idx="5480">
                  <c:v>7.9660000000000002</c:v>
                </c:pt>
                <c:pt idx="5481">
                  <c:v>0.497</c:v>
                </c:pt>
                <c:pt idx="5482">
                  <c:v>1.087</c:v>
                </c:pt>
                <c:pt idx="5483">
                  <c:v>4.4000000000000004</c:v>
                </c:pt>
                <c:pt idx="5484">
                  <c:v>13.222</c:v>
                </c:pt>
                <c:pt idx="5485">
                  <c:v>32.183999999999997</c:v>
                </c:pt>
                <c:pt idx="5486">
                  <c:v>44.255000000000003</c:v>
                </c:pt>
                <c:pt idx="5487">
                  <c:v>119.119</c:v>
                </c:pt>
                <c:pt idx="5488">
                  <c:v>264.67099999999999</c:v>
                </c:pt>
                <c:pt idx="5489">
                  <c:v>470.75799999999998</c:v>
                </c:pt>
                <c:pt idx="5490">
                  <c:v>548.86500000000001</c:v>
                </c:pt>
                <c:pt idx="5491">
                  <c:v>539.07000000000005</c:v>
                </c:pt>
                <c:pt idx="5492">
                  <c:v>492.05200000000002</c:v>
                </c:pt>
                <c:pt idx="5493">
                  <c:v>422.46100000000001</c:v>
                </c:pt>
                <c:pt idx="5494">
                  <c:v>321.42399999999998</c:v>
                </c:pt>
                <c:pt idx="5495">
                  <c:v>246.03299999999999</c:v>
                </c:pt>
                <c:pt idx="5496">
                  <c:v>208.62700000000001</c:v>
                </c:pt>
                <c:pt idx="5497">
                  <c:v>196.83099999999999</c:v>
                </c:pt>
                <c:pt idx="5498">
                  <c:v>212.45</c:v>
                </c:pt>
                <c:pt idx="5499">
                  <c:v>222.92400000000001</c:v>
                </c:pt>
                <c:pt idx="5500">
                  <c:v>209.946</c:v>
                </c:pt>
                <c:pt idx="5501">
                  <c:v>135.1</c:v>
                </c:pt>
                <c:pt idx="5502">
                  <c:v>38.948</c:v>
                </c:pt>
                <c:pt idx="5503">
                  <c:v>9.3420000000000005</c:v>
                </c:pt>
                <c:pt idx="5504">
                  <c:v>14.215</c:v>
                </c:pt>
                <c:pt idx="5505">
                  <c:v>13.65</c:v>
                </c:pt>
                <c:pt idx="5506">
                  <c:v>33.284999999999997</c:v>
                </c:pt>
                <c:pt idx="5507">
                  <c:v>50.746000000000002</c:v>
                </c:pt>
                <c:pt idx="5508">
                  <c:v>74.805999999999997</c:v>
                </c:pt>
                <c:pt idx="5509">
                  <c:v>133.10300000000001</c:v>
                </c:pt>
                <c:pt idx="5510">
                  <c:v>213.376</c:v>
                </c:pt>
                <c:pt idx="5511">
                  <c:v>341.01600000000002</c:v>
                </c:pt>
                <c:pt idx="5512">
                  <c:v>518.83000000000004</c:v>
                </c:pt>
                <c:pt idx="5513">
                  <c:v>669.73800000000006</c:v>
                </c:pt>
                <c:pt idx="5514">
                  <c:v>721.61599999999999</c:v>
                </c:pt>
                <c:pt idx="5515">
                  <c:v>646.83799999999997</c:v>
                </c:pt>
                <c:pt idx="5516">
                  <c:v>553.33699999999999</c:v>
                </c:pt>
                <c:pt idx="5517">
                  <c:v>454.56900000000002</c:v>
                </c:pt>
                <c:pt idx="5518">
                  <c:v>369.09100000000001</c:v>
                </c:pt>
                <c:pt idx="5519">
                  <c:v>308.49299999999999</c:v>
                </c:pt>
                <c:pt idx="5520">
                  <c:v>293.36099999999999</c:v>
                </c:pt>
                <c:pt idx="5521">
                  <c:v>311.74900000000002</c:v>
                </c:pt>
                <c:pt idx="5522">
                  <c:v>372.27199999999999</c:v>
                </c:pt>
                <c:pt idx="5523">
                  <c:v>422.51400000000001</c:v>
                </c:pt>
                <c:pt idx="5524">
                  <c:v>458.887</c:v>
                </c:pt>
                <c:pt idx="5525">
                  <c:v>374.56200000000001</c:v>
                </c:pt>
                <c:pt idx="5526">
                  <c:v>177.66800000000001</c:v>
                </c:pt>
                <c:pt idx="5527">
                  <c:v>95.596000000000004</c:v>
                </c:pt>
                <c:pt idx="5528">
                  <c:v>49.353000000000002</c:v>
                </c:pt>
                <c:pt idx="5529">
                  <c:v>19.484999999999999</c:v>
                </c:pt>
                <c:pt idx="5530">
                  <c:v>20.484000000000002</c:v>
                </c:pt>
                <c:pt idx="5531">
                  <c:v>28.108000000000001</c:v>
                </c:pt>
                <c:pt idx="5532">
                  <c:v>59.468000000000004</c:v>
                </c:pt>
                <c:pt idx="5533">
                  <c:v>145.43899999999999</c:v>
                </c:pt>
                <c:pt idx="5534">
                  <c:v>186.13200000000001</c:v>
                </c:pt>
                <c:pt idx="5535">
                  <c:v>213.977</c:v>
                </c:pt>
                <c:pt idx="5536">
                  <c:v>265.20100000000002</c:v>
                </c:pt>
                <c:pt idx="5537">
                  <c:v>388.91199999999998</c:v>
                </c:pt>
                <c:pt idx="5538">
                  <c:v>438.779</c:v>
                </c:pt>
                <c:pt idx="5539">
                  <c:v>397.75200000000001</c:v>
                </c:pt>
                <c:pt idx="5540">
                  <c:v>344.36099999999999</c:v>
                </c:pt>
                <c:pt idx="5541">
                  <c:v>280.79500000000002</c:v>
                </c:pt>
                <c:pt idx="5542">
                  <c:v>205.09100000000001</c:v>
                </c:pt>
                <c:pt idx="5543">
                  <c:v>139.17400000000001</c:v>
                </c:pt>
                <c:pt idx="5544">
                  <c:v>100.05</c:v>
                </c:pt>
                <c:pt idx="5545">
                  <c:v>83.016000000000005</c:v>
                </c:pt>
                <c:pt idx="5546">
                  <c:v>83.69</c:v>
                </c:pt>
                <c:pt idx="5547">
                  <c:v>82.674000000000007</c:v>
                </c:pt>
                <c:pt idx="5548">
                  <c:v>75.557000000000002</c:v>
                </c:pt>
                <c:pt idx="5549">
                  <c:v>51.915999999999997</c:v>
                </c:pt>
                <c:pt idx="5550">
                  <c:v>0.64400000000000002</c:v>
                </c:pt>
                <c:pt idx="5551">
                  <c:v>11.983000000000001</c:v>
                </c:pt>
                <c:pt idx="5552">
                  <c:v>21.497</c:v>
                </c:pt>
                <c:pt idx="5553">
                  <c:v>25.132999999999999</c:v>
                </c:pt>
                <c:pt idx="5554">
                  <c:v>51.238999999999997</c:v>
                </c:pt>
                <c:pt idx="5555">
                  <c:v>109.267</c:v>
                </c:pt>
                <c:pt idx="5556">
                  <c:v>177.74799999999999</c:v>
                </c:pt>
                <c:pt idx="5557">
                  <c:v>226.03200000000001</c:v>
                </c:pt>
                <c:pt idx="5558">
                  <c:v>257.416</c:v>
                </c:pt>
                <c:pt idx="5559">
                  <c:v>259.69299999999998</c:v>
                </c:pt>
                <c:pt idx="5560">
                  <c:v>248.62799999999999</c:v>
                </c:pt>
                <c:pt idx="5561">
                  <c:v>252.73</c:v>
                </c:pt>
                <c:pt idx="5562">
                  <c:v>228.52199999999999</c:v>
                </c:pt>
                <c:pt idx="5563">
                  <c:v>200.708</c:v>
                </c:pt>
                <c:pt idx="5564">
                  <c:v>190.83799999999999</c:v>
                </c:pt>
                <c:pt idx="5565">
                  <c:v>192.392</c:v>
                </c:pt>
                <c:pt idx="5566">
                  <c:v>182.42099999999999</c:v>
                </c:pt>
                <c:pt idx="5567">
                  <c:v>158.82900000000001</c:v>
                </c:pt>
                <c:pt idx="5568">
                  <c:v>136.57400000000001</c:v>
                </c:pt>
                <c:pt idx="5569">
                  <c:v>126.53700000000001</c:v>
                </c:pt>
                <c:pt idx="5570">
                  <c:v>123.702</c:v>
                </c:pt>
                <c:pt idx="5571">
                  <c:v>132.88999999999999</c:v>
                </c:pt>
                <c:pt idx="5572">
                  <c:v>155.196</c:v>
                </c:pt>
                <c:pt idx="5573">
                  <c:v>128.673</c:v>
                </c:pt>
                <c:pt idx="5574">
                  <c:v>26.99</c:v>
                </c:pt>
                <c:pt idx="5575">
                  <c:v>3.99</c:v>
                </c:pt>
                <c:pt idx="5576">
                  <c:v>14.215999999999999</c:v>
                </c:pt>
                <c:pt idx="5577">
                  <c:v>46.627000000000002</c:v>
                </c:pt>
                <c:pt idx="5578">
                  <c:v>107.878</c:v>
                </c:pt>
                <c:pt idx="5579">
                  <c:v>185.02799999999999</c:v>
                </c:pt>
                <c:pt idx="5580">
                  <c:v>247.982</c:v>
                </c:pt>
                <c:pt idx="5581">
                  <c:v>304.88</c:v>
                </c:pt>
                <c:pt idx="5582">
                  <c:v>350.03199999999998</c:v>
                </c:pt>
                <c:pt idx="5583">
                  <c:v>357.37599999999998</c:v>
                </c:pt>
                <c:pt idx="5584">
                  <c:v>351.75599999999997</c:v>
                </c:pt>
                <c:pt idx="5585">
                  <c:v>359.86</c:v>
                </c:pt>
                <c:pt idx="5586">
                  <c:v>330.42599999999999</c:v>
                </c:pt>
                <c:pt idx="5587">
                  <c:v>290.88099999999997</c:v>
                </c:pt>
                <c:pt idx="5588">
                  <c:v>280.62599999999998</c:v>
                </c:pt>
                <c:pt idx="5589">
                  <c:v>259.471</c:v>
                </c:pt>
                <c:pt idx="5590">
                  <c:v>261.27100000000002</c:v>
                </c:pt>
                <c:pt idx="5591">
                  <c:v>310.98500000000001</c:v>
                </c:pt>
                <c:pt idx="5592">
                  <c:v>377.29500000000002</c:v>
                </c:pt>
                <c:pt idx="5593">
                  <c:v>439.20499999999998</c:v>
                </c:pt>
                <c:pt idx="5594">
                  <c:v>450.08699999999999</c:v>
                </c:pt>
                <c:pt idx="5595">
                  <c:v>432.34800000000001</c:v>
                </c:pt>
                <c:pt idx="5596">
                  <c:v>371.21199999999999</c:v>
                </c:pt>
                <c:pt idx="5597">
                  <c:v>277.81099999999998</c:v>
                </c:pt>
                <c:pt idx="5598">
                  <c:v>220.84200000000001</c:v>
                </c:pt>
                <c:pt idx="5599">
                  <c:v>162.15700000000001</c:v>
                </c:pt>
                <c:pt idx="5600">
                  <c:v>113.54</c:v>
                </c:pt>
                <c:pt idx="5601">
                  <c:v>91.665999999999997</c:v>
                </c:pt>
                <c:pt idx="5602">
                  <c:v>126.52500000000001</c:v>
                </c:pt>
                <c:pt idx="5603">
                  <c:v>223.011</c:v>
                </c:pt>
                <c:pt idx="5604">
                  <c:v>375.37099999999998</c:v>
                </c:pt>
                <c:pt idx="5605">
                  <c:v>536.14200000000005</c:v>
                </c:pt>
                <c:pt idx="5606">
                  <c:v>613.34</c:v>
                </c:pt>
                <c:pt idx="5607">
                  <c:v>609.00699999999995</c:v>
                </c:pt>
                <c:pt idx="5608">
                  <c:v>553.95799999999997</c:v>
                </c:pt>
                <c:pt idx="5609">
                  <c:v>497.92099999999999</c:v>
                </c:pt>
                <c:pt idx="5610">
                  <c:v>513.95600000000002</c:v>
                </c:pt>
                <c:pt idx="5611">
                  <c:v>509.31200000000001</c:v>
                </c:pt>
                <c:pt idx="5612">
                  <c:v>448.26499999999999</c:v>
                </c:pt>
                <c:pt idx="5613">
                  <c:v>359.41500000000002</c:v>
                </c:pt>
                <c:pt idx="5614">
                  <c:v>280.22899999999998</c:v>
                </c:pt>
                <c:pt idx="5615">
                  <c:v>226.358</c:v>
                </c:pt>
                <c:pt idx="5616">
                  <c:v>210.114</c:v>
                </c:pt>
                <c:pt idx="5617">
                  <c:v>209.27</c:v>
                </c:pt>
                <c:pt idx="5618">
                  <c:v>187.98400000000001</c:v>
                </c:pt>
                <c:pt idx="5619">
                  <c:v>157.233</c:v>
                </c:pt>
                <c:pt idx="5620">
                  <c:v>131.345</c:v>
                </c:pt>
                <c:pt idx="5621">
                  <c:v>99.984999999999999</c:v>
                </c:pt>
                <c:pt idx="5622">
                  <c:v>100.547</c:v>
                </c:pt>
                <c:pt idx="5623">
                  <c:v>173.27199999999999</c:v>
                </c:pt>
                <c:pt idx="5624">
                  <c:v>268.41800000000001</c:v>
                </c:pt>
                <c:pt idx="5625">
                  <c:v>314.762</c:v>
                </c:pt>
                <c:pt idx="5626">
                  <c:v>349.22800000000001</c:v>
                </c:pt>
                <c:pt idx="5627">
                  <c:v>428.738</c:v>
                </c:pt>
                <c:pt idx="5628">
                  <c:v>548.12900000000002</c:v>
                </c:pt>
                <c:pt idx="5629">
                  <c:v>689.66499999999996</c:v>
                </c:pt>
                <c:pt idx="5630">
                  <c:v>822.78499999999997</c:v>
                </c:pt>
                <c:pt idx="5631">
                  <c:v>812.2</c:v>
                </c:pt>
                <c:pt idx="5632">
                  <c:v>710.40800000000002</c:v>
                </c:pt>
                <c:pt idx="5633">
                  <c:v>801.13699999999994</c:v>
                </c:pt>
                <c:pt idx="5634">
                  <c:v>983.53</c:v>
                </c:pt>
                <c:pt idx="5635">
                  <c:v>966.62</c:v>
                </c:pt>
                <c:pt idx="5636">
                  <c:v>852.24900000000002</c:v>
                </c:pt>
                <c:pt idx="5637">
                  <c:v>763.154</c:v>
                </c:pt>
                <c:pt idx="5638">
                  <c:v>784.5</c:v>
                </c:pt>
                <c:pt idx="5639">
                  <c:v>817.49699999999996</c:v>
                </c:pt>
                <c:pt idx="5640">
                  <c:v>658.38199999999995</c:v>
                </c:pt>
                <c:pt idx="5641">
                  <c:v>303.46499999999997</c:v>
                </c:pt>
                <c:pt idx="5642">
                  <c:v>93.725999999999999</c:v>
                </c:pt>
                <c:pt idx="5643">
                  <c:v>138.607</c:v>
                </c:pt>
                <c:pt idx="5644">
                  <c:v>199.51</c:v>
                </c:pt>
                <c:pt idx="5645">
                  <c:v>146.51599999999999</c:v>
                </c:pt>
                <c:pt idx="5646">
                  <c:v>110.30500000000001</c:v>
                </c:pt>
                <c:pt idx="5647">
                  <c:v>93.888999999999996</c:v>
                </c:pt>
                <c:pt idx="5648">
                  <c:v>84.072000000000003</c:v>
                </c:pt>
                <c:pt idx="5649">
                  <c:v>100.78700000000001</c:v>
                </c:pt>
                <c:pt idx="5650">
                  <c:v>142.85900000000001</c:v>
                </c:pt>
                <c:pt idx="5651">
                  <c:v>190.75200000000001</c:v>
                </c:pt>
                <c:pt idx="5652">
                  <c:v>230.03200000000001</c:v>
                </c:pt>
                <c:pt idx="5653">
                  <c:v>242.09</c:v>
                </c:pt>
                <c:pt idx="5654">
                  <c:v>242.846</c:v>
                </c:pt>
                <c:pt idx="5655">
                  <c:v>247.726</c:v>
                </c:pt>
                <c:pt idx="5656">
                  <c:v>252.99299999999999</c:v>
                </c:pt>
                <c:pt idx="5657">
                  <c:v>250.35</c:v>
                </c:pt>
                <c:pt idx="5658">
                  <c:v>200.92400000000001</c:v>
                </c:pt>
                <c:pt idx="5659">
                  <c:v>143.21600000000001</c:v>
                </c:pt>
                <c:pt idx="5660">
                  <c:v>108.998</c:v>
                </c:pt>
                <c:pt idx="5661">
                  <c:v>116.199</c:v>
                </c:pt>
                <c:pt idx="5662">
                  <c:v>156.32</c:v>
                </c:pt>
                <c:pt idx="5663">
                  <c:v>211.40600000000001</c:v>
                </c:pt>
                <c:pt idx="5664">
                  <c:v>280.92</c:v>
                </c:pt>
                <c:pt idx="5665">
                  <c:v>352.88499999999999</c:v>
                </c:pt>
                <c:pt idx="5666">
                  <c:v>420.64100000000002</c:v>
                </c:pt>
                <c:pt idx="5667">
                  <c:v>465.11200000000002</c:v>
                </c:pt>
                <c:pt idx="5668">
                  <c:v>475.48599999999999</c:v>
                </c:pt>
                <c:pt idx="5669">
                  <c:v>450.09899999999999</c:v>
                </c:pt>
                <c:pt idx="5670">
                  <c:v>352.654</c:v>
                </c:pt>
                <c:pt idx="5671">
                  <c:v>235.01300000000001</c:v>
                </c:pt>
                <c:pt idx="5672">
                  <c:v>165.642</c:v>
                </c:pt>
                <c:pt idx="5673">
                  <c:v>143.95400000000001</c:v>
                </c:pt>
                <c:pt idx="5674">
                  <c:v>147.01</c:v>
                </c:pt>
                <c:pt idx="5675">
                  <c:v>167.48400000000001</c:v>
                </c:pt>
                <c:pt idx="5676">
                  <c:v>208.15100000000001</c:v>
                </c:pt>
                <c:pt idx="5677">
                  <c:v>252.072</c:v>
                </c:pt>
                <c:pt idx="5678">
                  <c:v>289.12599999999998</c:v>
                </c:pt>
                <c:pt idx="5679">
                  <c:v>287.17500000000001</c:v>
                </c:pt>
                <c:pt idx="5680">
                  <c:v>241.93899999999999</c:v>
                </c:pt>
                <c:pt idx="5681">
                  <c:v>196.27099999999999</c:v>
                </c:pt>
                <c:pt idx="5682">
                  <c:v>143.096</c:v>
                </c:pt>
                <c:pt idx="5683">
                  <c:v>109.77500000000001</c:v>
                </c:pt>
                <c:pt idx="5684">
                  <c:v>104.78700000000001</c:v>
                </c:pt>
                <c:pt idx="5685">
                  <c:v>125.054</c:v>
                </c:pt>
                <c:pt idx="5686">
                  <c:v>158.816</c:v>
                </c:pt>
                <c:pt idx="5687">
                  <c:v>209.828</c:v>
                </c:pt>
                <c:pt idx="5688">
                  <c:v>249.68799999999999</c:v>
                </c:pt>
                <c:pt idx="5689">
                  <c:v>270.577</c:v>
                </c:pt>
                <c:pt idx="5690">
                  <c:v>285.59100000000001</c:v>
                </c:pt>
                <c:pt idx="5691">
                  <c:v>298.28199999999998</c:v>
                </c:pt>
                <c:pt idx="5692">
                  <c:v>317.005</c:v>
                </c:pt>
                <c:pt idx="5693">
                  <c:v>291.75799999999998</c:v>
                </c:pt>
                <c:pt idx="5694">
                  <c:v>166.702</c:v>
                </c:pt>
                <c:pt idx="5695">
                  <c:v>74.239999999999995</c:v>
                </c:pt>
                <c:pt idx="5696">
                  <c:v>45.783000000000001</c:v>
                </c:pt>
                <c:pt idx="5697">
                  <c:v>49.337000000000003</c:v>
                </c:pt>
                <c:pt idx="5698">
                  <c:v>68.858999999999995</c:v>
                </c:pt>
                <c:pt idx="5699">
                  <c:v>107.024</c:v>
                </c:pt>
                <c:pt idx="5700">
                  <c:v>162.77500000000001</c:v>
                </c:pt>
                <c:pt idx="5701">
                  <c:v>212.46700000000001</c:v>
                </c:pt>
                <c:pt idx="5702">
                  <c:v>228.91399999999999</c:v>
                </c:pt>
                <c:pt idx="5703">
                  <c:v>215.31800000000001</c:v>
                </c:pt>
                <c:pt idx="5704">
                  <c:v>192.84700000000001</c:v>
                </c:pt>
                <c:pt idx="5705">
                  <c:v>180.83799999999999</c:v>
                </c:pt>
                <c:pt idx="5706">
                  <c:v>122.56</c:v>
                </c:pt>
                <c:pt idx="5707">
                  <c:v>58.685000000000002</c:v>
                </c:pt>
                <c:pt idx="5708">
                  <c:v>39.051000000000002</c:v>
                </c:pt>
                <c:pt idx="5709">
                  <c:v>62.872</c:v>
                </c:pt>
                <c:pt idx="5710">
                  <c:v>108.54300000000001</c:v>
                </c:pt>
                <c:pt idx="5711">
                  <c:v>158.63999999999999</c:v>
                </c:pt>
                <c:pt idx="5712">
                  <c:v>219.69</c:v>
                </c:pt>
                <c:pt idx="5713">
                  <c:v>297.23</c:v>
                </c:pt>
                <c:pt idx="5714">
                  <c:v>380.00599999999997</c:v>
                </c:pt>
                <c:pt idx="5715">
                  <c:v>441.541</c:v>
                </c:pt>
                <c:pt idx="5716">
                  <c:v>479.48700000000002</c:v>
                </c:pt>
                <c:pt idx="5717">
                  <c:v>443.30399999999997</c:v>
                </c:pt>
                <c:pt idx="5718">
                  <c:v>319.51100000000002</c:v>
                </c:pt>
                <c:pt idx="5719">
                  <c:v>211.7</c:v>
                </c:pt>
                <c:pt idx="5720">
                  <c:v>161.035</c:v>
                </c:pt>
                <c:pt idx="5721">
                  <c:v>162.32300000000001</c:v>
                </c:pt>
                <c:pt idx="5722">
                  <c:v>174.41399999999999</c:v>
                </c:pt>
                <c:pt idx="5723">
                  <c:v>208.655</c:v>
                </c:pt>
                <c:pt idx="5724">
                  <c:v>239.73400000000001</c:v>
                </c:pt>
                <c:pt idx="5725">
                  <c:v>244.74299999999999</c:v>
                </c:pt>
                <c:pt idx="5726">
                  <c:v>230.203</c:v>
                </c:pt>
                <c:pt idx="5727">
                  <c:v>212.68299999999999</c:v>
                </c:pt>
                <c:pt idx="5728">
                  <c:v>195.88499999999999</c:v>
                </c:pt>
                <c:pt idx="5729">
                  <c:v>209.47499999999999</c:v>
                </c:pt>
                <c:pt idx="5730">
                  <c:v>142.64699999999999</c:v>
                </c:pt>
                <c:pt idx="5731">
                  <c:v>63.774000000000001</c:v>
                </c:pt>
                <c:pt idx="5732">
                  <c:v>20.818000000000001</c:v>
                </c:pt>
                <c:pt idx="5733">
                  <c:v>7.556</c:v>
                </c:pt>
                <c:pt idx="5734">
                  <c:v>13.26</c:v>
                </c:pt>
                <c:pt idx="5735">
                  <c:v>13.153</c:v>
                </c:pt>
                <c:pt idx="5736">
                  <c:v>11.699</c:v>
                </c:pt>
                <c:pt idx="5737">
                  <c:v>14.256</c:v>
                </c:pt>
                <c:pt idx="5738">
                  <c:v>26.516999999999999</c:v>
                </c:pt>
                <c:pt idx="5739">
                  <c:v>32.530999999999999</c:v>
                </c:pt>
                <c:pt idx="5740">
                  <c:v>30.238</c:v>
                </c:pt>
                <c:pt idx="5741">
                  <c:v>26.483000000000001</c:v>
                </c:pt>
                <c:pt idx="5742">
                  <c:v>2.968</c:v>
                </c:pt>
                <c:pt idx="5743">
                  <c:v>13.568</c:v>
                </c:pt>
                <c:pt idx="5744">
                  <c:v>23.791</c:v>
                </c:pt>
                <c:pt idx="5745">
                  <c:v>23.318999999999999</c:v>
                </c:pt>
                <c:pt idx="5746">
                  <c:v>24.925000000000001</c:v>
                </c:pt>
                <c:pt idx="5747">
                  <c:v>41.457999999999998</c:v>
                </c:pt>
                <c:pt idx="5748">
                  <c:v>70.739000000000004</c:v>
                </c:pt>
                <c:pt idx="5749">
                  <c:v>100.22</c:v>
                </c:pt>
                <c:pt idx="5750">
                  <c:v>134.83000000000001</c:v>
                </c:pt>
                <c:pt idx="5751">
                  <c:v>175.96100000000001</c:v>
                </c:pt>
                <c:pt idx="5752">
                  <c:v>179.57499999999999</c:v>
                </c:pt>
                <c:pt idx="5753">
                  <c:v>166.51300000000001</c:v>
                </c:pt>
                <c:pt idx="5754">
                  <c:v>99.438999999999993</c:v>
                </c:pt>
                <c:pt idx="5755">
                  <c:v>31.818000000000001</c:v>
                </c:pt>
                <c:pt idx="5756">
                  <c:v>6.01</c:v>
                </c:pt>
                <c:pt idx="5757">
                  <c:v>3.45</c:v>
                </c:pt>
                <c:pt idx="5758">
                  <c:v>20.61</c:v>
                </c:pt>
                <c:pt idx="5759">
                  <c:v>77.856999999999999</c:v>
                </c:pt>
                <c:pt idx="5760">
                  <c:v>185.53200000000001</c:v>
                </c:pt>
                <c:pt idx="5761">
                  <c:v>293.81200000000001</c:v>
                </c:pt>
                <c:pt idx="5762">
                  <c:v>328.50299999999999</c:v>
                </c:pt>
                <c:pt idx="5763">
                  <c:v>310.31700000000001</c:v>
                </c:pt>
                <c:pt idx="5764">
                  <c:v>271.05</c:v>
                </c:pt>
                <c:pt idx="5765">
                  <c:v>198.554</c:v>
                </c:pt>
                <c:pt idx="5766">
                  <c:v>132.84299999999999</c:v>
                </c:pt>
                <c:pt idx="5767">
                  <c:v>96.474000000000004</c:v>
                </c:pt>
                <c:pt idx="5768">
                  <c:v>75.245000000000005</c:v>
                </c:pt>
                <c:pt idx="5769">
                  <c:v>59.692999999999998</c:v>
                </c:pt>
                <c:pt idx="5770">
                  <c:v>77.358999999999995</c:v>
                </c:pt>
                <c:pt idx="5771">
                  <c:v>119.14100000000001</c:v>
                </c:pt>
                <c:pt idx="5772">
                  <c:v>146.97900000000001</c:v>
                </c:pt>
                <c:pt idx="5773">
                  <c:v>152.65199999999999</c:v>
                </c:pt>
                <c:pt idx="5774">
                  <c:v>126.053</c:v>
                </c:pt>
                <c:pt idx="5775">
                  <c:v>96.225999999999999</c:v>
                </c:pt>
                <c:pt idx="5776">
                  <c:v>77.355000000000004</c:v>
                </c:pt>
                <c:pt idx="5777">
                  <c:v>59.744</c:v>
                </c:pt>
                <c:pt idx="5778">
                  <c:v>27.465</c:v>
                </c:pt>
                <c:pt idx="5779">
                  <c:v>15.209</c:v>
                </c:pt>
                <c:pt idx="5780">
                  <c:v>22.071999999999999</c:v>
                </c:pt>
                <c:pt idx="5781">
                  <c:v>48.466999999999999</c:v>
                </c:pt>
                <c:pt idx="5782">
                  <c:v>99.977000000000004</c:v>
                </c:pt>
                <c:pt idx="5783">
                  <c:v>178.03800000000001</c:v>
                </c:pt>
                <c:pt idx="5784">
                  <c:v>279.23500000000001</c:v>
                </c:pt>
                <c:pt idx="5785">
                  <c:v>379.39100000000002</c:v>
                </c:pt>
                <c:pt idx="5786">
                  <c:v>474.197</c:v>
                </c:pt>
                <c:pt idx="5787">
                  <c:v>543.02599999999995</c:v>
                </c:pt>
                <c:pt idx="5788">
                  <c:v>592.947</c:v>
                </c:pt>
                <c:pt idx="5789">
                  <c:v>561.67200000000003</c:v>
                </c:pt>
                <c:pt idx="5790">
                  <c:v>466.78199999999998</c:v>
                </c:pt>
                <c:pt idx="5791">
                  <c:v>439.45600000000002</c:v>
                </c:pt>
                <c:pt idx="5792">
                  <c:v>394.07900000000001</c:v>
                </c:pt>
                <c:pt idx="5793">
                  <c:v>367.78800000000001</c:v>
                </c:pt>
                <c:pt idx="5794">
                  <c:v>378.952</c:v>
                </c:pt>
                <c:pt idx="5795">
                  <c:v>422.06900000000002</c:v>
                </c:pt>
                <c:pt idx="5796">
                  <c:v>471.97199999999998</c:v>
                </c:pt>
                <c:pt idx="5797">
                  <c:v>513.85500000000002</c:v>
                </c:pt>
                <c:pt idx="5798">
                  <c:v>518.24400000000003</c:v>
                </c:pt>
                <c:pt idx="5799">
                  <c:v>502.16500000000002</c:v>
                </c:pt>
                <c:pt idx="5800">
                  <c:v>463.35300000000001</c:v>
                </c:pt>
                <c:pt idx="5801">
                  <c:v>450.25200000000001</c:v>
                </c:pt>
                <c:pt idx="5802">
                  <c:v>412.78199999999998</c:v>
                </c:pt>
                <c:pt idx="5803">
                  <c:v>361.39800000000002</c:v>
                </c:pt>
                <c:pt idx="5804">
                  <c:v>347.23</c:v>
                </c:pt>
                <c:pt idx="5805">
                  <c:v>336.42500000000001</c:v>
                </c:pt>
                <c:pt idx="5806">
                  <c:v>311.39999999999998</c:v>
                </c:pt>
                <c:pt idx="5807">
                  <c:v>298.81900000000002</c:v>
                </c:pt>
                <c:pt idx="5808">
                  <c:v>301.71699999999998</c:v>
                </c:pt>
                <c:pt idx="5809">
                  <c:v>315.76299999999998</c:v>
                </c:pt>
                <c:pt idx="5810">
                  <c:v>329.25299999999999</c:v>
                </c:pt>
                <c:pt idx="5811">
                  <c:v>314.28199999999998</c:v>
                </c:pt>
                <c:pt idx="5812">
                  <c:v>284.08699999999999</c:v>
                </c:pt>
                <c:pt idx="5813">
                  <c:v>225.42</c:v>
                </c:pt>
                <c:pt idx="5814">
                  <c:v>111</c:v>
                </c:pt>
                <c:pt idx="5815">
                  <c:v>47.697000000000003</c:v>
                </c:pt>
                <c:pt idx="5816">
                  <c:v>47.722000000000001</c:v>
                </c:pt>
                <c:pt idx="5817">
                  <c:v>61.314999999999998</c:v>
                </c:pt>
                <c:pt idx="5818">
                  <c:v>65.412000000000006</c:v>
                </c:pt>
                <c:pt idx="5819">
                  <c:v>65.575999999999993</c:v>
                </c:pt>
                <c:pt idx="5820">
                  <c:v>61.973999999999997</c:v>
                </c:pt>
                <c:pt idx="5821">
                  <c:v>49.152000000000001</c:v>
                </c:pt>
                <c:pt idx="5822">
                  <c:v>42.021000000000001</c:v>
                </c:pt>
                <c:pt idx="5823">
                  <c:v>64.260000000000005</c:v>
                </c:pt>
                <c:pt idx="5824">
                  <c:v>137.13300000000001</c:v>
                </c:pt>
                <c:pt idx="5825">
                  <c:v>191.501</c:v>
                </c:pt>
                <c:pt idx="5826">
                  <c:v>177.792</c:v>
                </c:pt>
                <c:pt idx="5827">
                  <c:v>135.63399999999999</c:v>
                </c:pt>
                <c:pt idx="5828">
                  <c:v>105.194</c:v>
                </c:pt>
                <c:pt idx="5829">
                  <c:v>105.78700000000001</c:v>
                </c:pt>
                <c:pt idx="5830">
                  <c:v>142.119</c:v>
                </c:pt>
                <c:pt idx="5831">
                  <c:v>204.63800000000001</c:v>
                </c:pt>
                <c:pt idx="5832">
                  <c:v>267.50599999999997</c:v>
                </c:pt>
                <c:pt idx="5833">
                  <c:v>314.32100000000003</c:v>
                </c:pt>
                <c:pt idx="5834">
                  <c:v>344.59399999999999</c:v>
                </c:pt>
                <c:pt idx="5835">
                  <c:v>344.26100000000002</c:v>
                </c:pt>
                <c:pt idx="5836">
                  <c:v>330.25599999999997</c:v>
                </c:pt>
                <c:pt idx="5837">
                  <c:v>295.77300000000002</c:v>
                </c:pt>
                <c:pt idx="5838">
                  <c:v>191.827</c:v>
                </c:pt>
                <c:pt idx="5839">
                  <c:v>124.39400000000001</c:v>
                </c:pt>
                <c:pt idx="5840">
                  <c:v>102.264</c:v>
                </c:pt>
                <c:pt idx="5841">
                  <c:v>87.453000000000003</c:v>
                </c:pt>
                <c:pt idx="5842">
                  <c:v>79.277000000000001</c:v>
                </c:pt>
                <c:pt idx="5843">
                  <c:v>70.257000000000005</c:v>
                </c:pt>
                <c:pt idx="5844">
                  <c:v>53.106999999999999</c:v>
                </c:pt>
                <c:pt idx="5845">
                  <c:v>37.03</c:v>
                </c:pt>
                <c:pt idx="5846">
                  <c:v>30.312999999999999</c:v>
                </c:pt>
                <c:pt idx="5847">
                  <c:v>33.079000000000001</c:v>
                </c:pt>
                <c:pt idx="5848">
                  <c:v>32.957000000000001</c:v>
                </c:pt>
                <c:pt idx="5849">
                  <c:v>24.834</c:v>
                </c:pt>
                <c:pt idx="5850">
                  <c:v>13.571</c:v>
                </c:pt>
                <c:pt idx="5851">
                  <c:v>5.9390000000000001</c:v>
                </c:pt>
                <c:pt idx="5852">
                  <c:v>7.5350000000000001</c:v>
                </c:pt>
                <c:pt idx="5853">
                  <c:v>21.759</c:v>
                </c:pt>
                <c:pt idx="5854">
                  <c:v>55.640999999999998</c:v>
                </c:pt>
                <c:pt idx="5855">
                  <c:v>98.427999999999997</c:v>
                </c:pt>
                <c:pt idx="5856">
                  <c:v>131.155</c:v>
                </c:pt>
                <c:pt idx="5857">
                  <c:v>146.81200000000001</c:v>
                </c:pt>
                <c:pt idx="5858">
                  <c:v>142.43299999999999</c:v>
                </c:pt>
                <c:pt idx="5859">
                  <c:v>126.452</c:v>
                </c:pt>
                <c:pt idx="5860">
                  <c:v>113.509</c:v>
                </c:pt>
                <c:pt idx="5861">
                  <c:v>84.808999999999997</c:v>
                </c:pt>
                <c:pt idx="5862">
                  <c:v>35.387</c:v>
                </c:pt>
                <c:pt idx="5863">
                  <c:v>0.753</c:v>
                </c:pt>
                <c:pt idx="5864">
                  <c:v>12.006</c:v>
                </c:pt>
                <c:pt idx="5865">
                  <c:v>27.876000000000001</c:v>
                </c:pt>
                <c:pt idx="5866">
                  <c:v>56.362000000000002</c:v>
                </c:pt>
                <c:pt idx="5867">
                  <c:v>97.86</c:v>
                </c:pt>
                <c:pt idx="5868">
                  <c:v>138.99700000000001</c:v>
                </c:pt>
                <c:pt idx="5869">
                  <c:v>168.36600000000001</c:v>
                </c:pt>
                <c:pt idx="5870">
                  <c:v>187.51900000000001</c:v>
                </c:pt>
                <c:pt idx="5871">
                  <c:v>177.976</c:v>
                </c:pt>
                <c:pt idx="5872">
                  <c:v>137.57900000000001</c:v>
                </c:pt>
                <c:pt idx="5873">
                  <c:v>106.761</c:v>
                </c:pt>
                <c:pt idx="5874">
                  <c:v>69.893000000000001</c:v>
                </c:pt>
                <c:pt idx="5875">
                  <c:v>39.051000000000002</c:v>
                </c:pt>
                <c:pt idx="5876">
                  <c:v>17.600999999999999</c:v>
                </c:pt>
                <c:pt idx="5877">
                  <c:v>24.315999999999999</c:v>
                </c:pt>
                <c:pt idx="5878">
                  <c:v>63.024999999999999</c:v>
                </c:pt>
                <c:pt idx="5879">
                  <c:v>135.05600000000001</c:v>
                </c:pt>
                <c:pt idx="5880">
                  <c:v>274.71100000000001</c:v>
                </c:pt>
                <c:pt idx="5881">
                  <c:v>487.25400000000002</c:v>
                </c:pt>
                <c:pt idx="5882">
                  <c:v>743.85900000000004</c:v>
                </c:pt>
                <c:pt idx="5883">
                  <c:v>1124.528</c:v>
                </c:pt>
                <c:pt idx="5884">
                  <c:v>1457.63</c:v>
                </c:pt>
                <c:pt idx="5885">
                  <c:v>1548.9059999999999</c:v>
                </c:pt>
                <c:pt idx="5886">
                  <c:v>1701.941</c:v>
                </c:pt>
                <c:pt idx="5887">
                  <c:v>1714.7470000000001</c:v>
                </c:pt>
                <c:pt idx="5888">
                  <c:v>1564.2739999999999</c:v>
                </c:pt>
                <c:pt idx="5889">
                  <c:v>1383.9</c:v>
                </c:pt>
                <c:pt idx="5890">
                  <c:v>1271.4690000000001</c:v>
                </c:pt>
                <c:pt idx="5891">
                  <c:v>1175.896</c:v>
                </c:pt>
                <c:pt idx="5892">
                  <c:v>1061.0029999999999</c:v>
                </c:pt>
                <c:pt idx="5893">
                  <c:v>975.82500000000005</c:v>
                </c:pt>
                <c:pt idx="5894">
                  <c:v>934.65800000000002</c:v>
                </c:pt>
                <c:pt idx="5895">
                  <c:v>891.28200000000004</c:v>
                </c:pt>
                <c:pt idx="5896">
                  <c:v>856.02800000000002</c:v>
                </c:pt>
                <c:pt idx="5897">
                  <c:v>927.00599999999997</c:v>
                </c:pt>
                <c:pt idx="5898">
                  <c:v>1061.1959999999999</c:v>
                </c:pt>
                <c:pt idx="5899">
                  <c:v>1267.8820000000001</c:v>
                </c:pt>
                <c:pt idx="5900">
                  <c:v>1436.384</c:v>
                </c:pt>
                <c:pt idx="5901">
                  <c:v>1482.5309999999999</c:v>
                </c:pt>
                <c:pt idx="5902">
                  <c:v>1458.366</c:v>
                </c:pt>
                <c:pt idx="5903">
                  <c:v>1438.325</c:v>
                </c:pt>
                <c:pt idx="5904">
                  <c:v>1404.1030000000001</c:v>
                </c:pt>
                <c:pt idx="5905">
                  <c:v>1352.229</c:v>
                </c:pt>
                <c:pt idx="5906">
                  <c:v>1288.7570000000001</c:v>
                </c:pt>
                <c:pt idx="5907">
                  <c:v>1255.6769999999999</c:v>
                </c:pt>
                <c:pt idx="5908">
                  <c:v>1239.5050000000001</c:v>
                </c:pt>
                <c:pt idx="5909">
                  <c:v>1137.2660000000001</c:v>
                </c:pt>
                <c:pt idx="5910">
                  <c:v>992.12099999999998</c:v>
                </c:pt>
                <c:pt idx="5911">
                  <c:v>867.53099999999995</c:v>
                </c:pt>
                <c:pt idx="5912">
                  <c:v>745.40599999999995</c:v>
                </c:pt>
                <c:pt idx="5913">
                  <c:v>715.77800000000002</c:v>
                </c:pt>
                <c:pt idx="5914">
                  <c:v>730.49</c:v>
                </c:pt>
                <c:pt idx="5915">
                  <c:v>730.34500000000003</c:v>
                </c:pt>
                <c:pt idx="5916">
                  <c:v>698.35</c:v>
                </c:pt>
                <c:pt idx="5917">
                  <c:v>664.06799999999998</c:v>
                </c:pt>
                <c:pt idx="5918">
                  <c:v>634.33699999999999</c:v>
                </c:pt>
                <c:pt idx="5919">
                  <c:v>582.49400000000003</c:v>
                </c:pt>
                <c:pt idx="5920">
                  <c:v>502.51100000000002</c:v>
                </c:pt>
                <c:pt idx="5921">
                  <c:v>511.036</c:v>
                </c:pt>
                <c:pt idx="5922">
                  <c:v>513.43499999999995</c:v>
                </c:pt>
                <c:pt idx="5923">
                  <c:v>460.75</c:v>
                </c:pt>
                <c:pt idx="5924">
                  <c:v>367.57100000000003</c:v>
                </c:pt>
                <c:pt idx="5925">
                  <c:v>297.55599999999998</c:v>
                </c:pt>
                <c:pt idx="5926">
                  <c:v>277.42099999999999</c:v>
                </c:pt>
                <c:pt idx="5927">
                  <c:v>291.28800000000001</c:v>
                </c:pt>
                <c:pt idx="5928">
                  <c:v>342.96199999999999</c:v>
                </c:pt>
                <c:pt idx="5929">
                  <c:v>427.62900000000002</c:v>
                </c:pt>
                <c:pt idx="5930">
                  <c:v>518.80700000000002</c:v>
                </c:pt>
                <c:pt idx="5931">
                  <c:v>544.48599999999999</c:v>
                </c:pt>
                <c:pt idx="5932">
                  <c:v>508.93700000000001</c:v>
                </c:pt>
                <c:pt idx="5933">
                  <c:v>429.63299999999998</c:v>
                </c:pt>
                <c:pt idx="5934">
                  <c:v>275.74799999999999</c:v>
                </c:pt>
                <c:pt idx="5935">
                  <c:v>164.68700000000001</c:v>
                </c:pt>
                <c:pt idx="5936">
                  <c:v>104.458</c:v>
                </c:pt>
                <c:pt idx="5937">
                  <c:v>71.185000000000002</c:v>
                </c:pt>
                <c:pt idx="5938">
                  <c:v>50.389000000000003</c:v>
                </c:pt>
                <c:pt idx="5939">
                  <c:v>45.350999999999999</c:v>
                </c:pt>
                <c:pt idx="5940">
                  <c:v>62.817999999999998</c:v>
                </c:pt>
                <c:pt idx="5941">
                  <c:v>92.32</c:v>
                </c:pt>
                <c:pt idx="5942">
                  <c:v>150.512</c:v>
                </c:pt>
                <c:pt idx="5943">
                  <c:v>188.98</c:v>
                </c:pt>
                <c:pt idx="5944">
                  <c:v>208.46100000000001</c:v>
                </c:pt>
                <c:pt idx="5945">
                  <c:v>258.73399999999998</c:v>
                </c:pt>
                <c:pt idx="5946">
                  <c:v>173.06200000000001</c:v>
                </c:pt>
                <c:pt idx="5947">
                  <c:v>81.257999999999996</c:v>
                </c:pt>
                <c:pt idx="5948">
                  <c:v>38.82</c:v>
                </c:pt>
                <c:pt idx="5949">
                  <c:v>24.274999999999999</c:v>
                </c:pt>
                <c:pt idx="5950">
                  <c:v>23.013000000000002</c:v>
                </c:pt>
                <c:pt idx="5951">
                  <c:v>29.603000000000002</c:v>
                </c:pt>
                <c:pt idx="5952">
                  <c:v>45.795000000000002</c:v>
                </c:pt>
                <c:pt idx="5953">
                  <c:v>83.025000000000006</c:v>
                </c:pt>
                <c:pt idx="5954">
                  <c:v>142.321</c:v>
                </c:pt>
                <c:pt idx="5955">
                  <c:v>199.36600000000001</c:v>
                </c:pt>
                <c:pt idx="5956">
                  <c:v>245.56200000000001</c:v>
                </c:pt>
                <c:pt idx="5957">
                  <c:v>283.608</c:v>
                </c:pt>
                <c:pt idx="5958">
                  <c:v>240.59399999999999</c:v>
                </c:pt>
                <c:pt idx="5959">
                  <c:v>201.99799999999999</c:v>
                </c:pt>
                <c:pt idx="5960">
                  <c:v>201.15199999999999</c:v>
                </c:pt>
                <c:pt idx="5961">
                  <c:v>186.43700000000001</c:v>
                </c:pt>
                <c:pt idx="5962">
                  <c:v>150.399</c:v>
                </c:pt>
                <c:pt idx="5963">
                  <c:v>79.936000000000007</c:v>
                </c:pt>
                <c:pt idx="5964">
                  <c:v>29.391999999999999</c:v>
                </c:pt>
                <c:pt idx="5965">
                  <c:v>4.7629999999999999</c:v>
                </c:pt>
                <c:pt idx="5966">
                  <c:v>15.14</c:v>
                </c:pt>
                <c:pt idx="5967">
                  <c:v>64.566999999999993</c:v>
                </c:pt>
                <c:pt idx="5968">
                  <c:v>160.422</c:v>
                </c:pt>
                <c:pt idx="5969">
                  <c:v>259.48700000000002</c:v>
                </c:pt>
                <c:pt idx="5970">
                  <c:v>284.38600000000002</c:v>
                </c:pt>
                <c:pt idx="5971">
                  <c:v>261.70400000000001</c:v>
                </c:pt>
                <c:pt idx="5972">
                  <c:v>295.75900000000001</c:v>
                </c:pt>
                <c:pt idx="5973">
                  <c:v>426.72899999999998</c:v>
                </c:pt>
                <c:pt idx="5974">
                  <c:v>598.24400000000003</c:v>
                </c:pt>
                <c:pt idx="5975">
                  <c:v>721.60799999999995</c:v>
                </c:pt>
                <c:pt idx="5976">
                  <c:v>768.38599999999997</c:v>
                </c:pt>
                <c:pt idx="5977">
                  <c:v>749.16899999999998</c:v>
                </c:pt>
                <c:pt idx="5978">
                  <c:v>724.85199999999998</c:v>
                </c:pt>
                <c:pt idx="5979">
                  <c:v>663.3</c:v>
                </c:pt>
                <c:pt idx="5980">
                  <c:v>588.93299999999999</c:v>
                </c:pt>
                <c:pt idx="5981">
                  <c:v>534.13800000000003</c:v>
                </c:pt>
                <c:pt idx="5982">
                  <c:v>422.82100000000003</c:v>
                </c:pt>
                <c:pt idx="5983">
                  <c:v>385.09</c:v>
                </c:pt>
                <c:pt idx="5984">
                  <c:v>318.22899999999998</c:v>
                </c:pt>
                <c:pt idx="5985">
                  <c:v>257.59500000000003</c:v>
                </c:pt>
                <c:pt idx="5986">
                  <c:v>199.685</c:v>
                </c:pt>
                <c:pt idx="5987">
                  <c:v>152.84899999999999</c:v>
                </c:pt>
                <c:pt idx="5988">
                  <c:v>114.44799999999999</c:v>
                </c:pt>
                <c:pt idx="5989">
                  <c:v>54.69</c:v>
                </c:pt>
                <c:pt idx="5990">
                  <c:v>26.331</c:v>
                </c:pt>
                <c:pt idx="5991">
                  <c:v>54.969000000000001</c:v>
                </c:pt>
                <c:pt idx="5992">
                  <c:v>128.678</c:v>
                </c:pt>
                <c:pt idx="5993">
                  <c:v>230.77099999999999</c:v>
                </c:pt>
                <c:pt idx="5994">
                  <c:v>264.36</c:v>
                </c:pt>
                <c:pt idx="5995">
                  <c:v>226.93299999999999</c:v>
                </c:pt>
                <c:pt idx="5996">
                  <c:v>159.77199999999999</c:v>
                </c:pt>
                <c:pt idx="5997">
                  <c:v>126.476</c:v>
                </c:pt>
                <c:pt idx="5998">
                  <c:v>142.78700000000001</c:v>
                </c:pt>
                <c:pt idx="5999">
                  <c:v>164.672</c:v>
                </c:pt>
                <c:pt idx="6000">
                  <c:v>174.34100000000001</c:v>
                </c:pt>
                <c:pt idx="6001">
                  <c:v>178.922</c:v>
                </c:pt>
                <c:pt idx="6002">
                  <c:v>183.05</c:v>
                </c:pt>
                <c:pt idx="6003">
                  <c:v>180.345</c:v>
                </c:pt>
                <c:pt idx="6004">
                  <c:v>212.31399999999999</c:v>
                </c:pt>
                <c:pt idx="6005">
                  <c:v>265.77600000000001</c:v>
                </c:pt>
                <c:pt idx="6006">
                  <c:v>262.55</c:v>
                </c:pt>
                <c:pt idx="6007">
                  <c:v>352.29399999999998</c:v>
                </c:pt>
                <c:pt idx="6008">
                  <c:v>492.012</c:v>
                </c:pt>
                <c:pt idx="6009">
                  <c:v>619.88800000000003</c:v>
                </c:pt>
                <c:pt idx="6010">
                  <c:v>717.97799999999995</c:v>
                </c:pt>
                <c:pt idx="6011">
                  <c:v>796.46699999999998</c:v>
                </c:pt>
                <c:pt idx="6012">
                  <c:v>837.62599999999998</c:v>
                </c:pt>
                <c:pt idx="6013">
                  <c:v>868.75699999999995</c:v>
                </c:pt>
                <c:pt idx="6014">
                  <c:v>902.84699999999998</c:v>
                </c:pt>
                <c:pt idx="6015">
                  <c:v>895.48099999999999</c:v>
                </c:pt>
                <c:pt idx="6016">
                  <c:v>868.79100000000005</c:v>
                </c:pt>
                <c:pt idx="6017">
                  <c:v>1003.33</c:v>
                </c:pt>
                <c:pt idx="6018">
                  <c:v>1169.4059999999999</c:v>
                </c:pt>
                <c:pt idx="6019">
                  <c:v>1377.61</c:v>
                </c:pt>
                <c:pt idx="6020">
                  <c:v>1543.07</c:v>
                </c:pt>
                <c:pt idx="6021">
                  <c:v>1507.9770000000001</c:v>
                </c:pt>
                <c:pt idx="6022">
                  <c:v>1425.241</c:v>
                </c:pt>
                <c:pt idx="6023">
                  <c:v>1377.95</c:v>
                </c:pt>
                <c:pt idx="6024">
                  <c:v>1281.2239999999999</c:v>
                </c:pt>
                <c:pt idx="6025">
                  <c:v>1182.9259999999999</c:v>
                </c:pt>
                <c:pt idx="6026">
                  <c:v>1048.4059999999999</c:v>
                </c:pt>
                <c:pt idx="6027">
                  <c:v>928.97299999999996</c:v>
                </c:pt>
                <c:pt idx="6028">
                  <c:v>976.82</c:v>
                </c:pt>
                <c:pt idx="6029">
                  <c:v>936.53899999999999</c:v>
                </c:pt>
                <c:pt idx="6030">
                  <c:v>742.20500000000004</c:v>
                </c:pt>
                <c:pt idx="6031">
                  <c:v>742.33199999999999</c:v>
                </c:pt>
                <c:pt idx="6032">
                  <c:v>619.79100000000005</c:v>
                </c:pt>
                <c:pt idx="6033">
                  <c:v>513.81700000000001</c:v>
                </c:pt>
                <c:pt idx="6034">
                  <c:v>424.20400000000001</c:v>
                </c:pt>
                <c:pt idx="6035">
                  <c:v>321.40100000000001</c:v>
                </c:pt>
                <c:pt idx="6036">
                  <c:v>240.81</c:v>
                </c:pt>
                <c:pt idx="6037">
                  <c:v>163.94399999999999</c:v>
                </c:pt>
                <c:pt idx="6038">
                  <c:v>106.51300000000001</c:v>
                </c:pt>
                <c:pt idx="6039">
                  <c:v>123.449</c:v>
                </c:pt>
                <c:pt idx="6040">
                  <c:v>222.965</c:v>
                </c:pt>
                <c:pt idx="6041">
                  <c:v>454.55399999999997</c:v>
                </c:pt>
                <c:pt idx="6042">
                  <c:v>552.05499999999995</c:v>
                </c:pt>
                <c:pt idx="6043">
                  <c:v>582.76099999999997</c:v>
                </c:pt>
                <c:pt idx="6044">
                  <c:v>561.16800000000001</c:v>
                </c:pt>
                <c:pt idx="6045">
                  <c:v>526.18700000000001</c:v>
                </c:pt>
                <c:pt idx="6046">
                  <c:v>475.529</c:v>
                </c:pt>
                <c:pt idx="6047">
                  <c:v>390.34699999999998</c:v>
                </c:pt>
                <c:pt idx="6048">
                  <c:v>298.40600000000001</c:v>
                </c:pt>
                <c:pt idx="6049">
                  <c:v>231.54900000000001</c:v>
                </c:pt>
                <c:pt idx="6050">
                  <c:v>185.86199999999999</c:v>
                </c:pt>
                <c:pt idx="6051">
                  <c:v>137.91200000000001</c:v>
                </c:pt>
                <c:pt idx="6052">
                  <c:v>104.355</c:v>
                </c:pt>
                <c:pt idx="6053">
                  <c:v>98.664000000000001</c:v>
                </c:pt>
                <c:pt idx="6054">
                  <c:v>148.547</c:v>
                </c:pt>
                <c:pt idx="6055">
                  <c:v>346.39400000000001</c:v>
                </c:pt>
                <c:pt idx="6056">
                  <c:v>535.46299999999997</c:v>
                </c:pt>
                <c:pt idx="6057">
                  <c:v>563.52700000000004</c:v>
                </c:pt>
                <c:pt idx="6058">
                  <c:v>552.45899999999995</c:v>
                </c:pt>
                <c:pt idx="6059">
                  <c:v>548.80399999999997</c:v>
                </c:pt>
                <c:pt idx="6060">
                  <c:v>536.88199999999995</c:v>
                </c:pt>
                <c:pt idx="6061">
                  <c:v>531.98699999999997</c:v>
                </c:pt>
                <c:pt idx="6062">
                  <c:v>524.86400000000003</c:v>
                </c:pt>
                <c:pt idx="6063">
                  <c:v>518.84799999999996</c:v>
                </c:pt>
                <c:pt idx="6064">
                  <c:v>492.10500000000002</c:v>
                </c:pt>
                <c:pt idx="6065">
                  <c:v>429.185</c:v>
                </c:pt>
                <c:pt idx="6066">
                  <c:v>340.70400000000001</c:v>
                </c:pt>
                <c:pt idx="6067">
                  <c:v>296.89699999999999</c:v>
                </c:pt>
                <c:pt idx="6068">
                  <c:v>307.82</c:v>
                </c:pt>
                <c:pt idx="6069">
                  <c:v>321.29300000000001</c:v>
                </c:pt>
                <c:pt idx="6070">
                  <c:v>307.416</c:v>
                </c:pt>
                <c:pt idx="6071">
                  <c:v>291.88299999999998</c:v>
                </c:pt>
                <c:pt idx="6072">
                  <c:v>279.33</c:v>
                </c:pt>
                <c:pt idx="6073">
                  <c:v>304.75599999999997</c:v>
                </c:pt>
                <c:pt idx="6074">
                  <c:v>361.75799999999998</c:v>
                </c:pt>
                <c:pt idx="6075">
                  <c:v>372.41</c:v>
                </c:pt>
                <c:pt idx="6076">
                  <c:v>362.65199999999999</c:v>
                </c:pt>
                <c:pt idx="6077">
                  <c:v>436.27199999999999</c:v>
                </c:pt>
                <c:pt idx="6078">
                  <c:v>493.923</c:v>
                </c:pt>
                <c:pt idx="6079">
                  <c:v>606.43600000000004</c:v>
                </c:pt>
                <c:pt idx="6080">
                  <c:v>620.923</c:v>
                </c:pt>
                <c:pt idx="6081">
                  <c:v>553.04600000000005</c:v>
                </c:pt>
                <c:pt idx="6082">
                  <c:v>465.74799999999999</c:v>
                </c:pt>
                <c:pt idx="6083">
                  <c:v>443.28399999999999</c:v>
                </c:pt>
                <c:pt idx="6084">
                  <c:v>498.26799999999997</c:v>
                </c:pt>
                <c:pt idx="6085">
                  <c:v>578.07799999999997</c:v>
                </c:pt>
                <c:pt idx="6086">
                  <c:v>618.32799999999997</c:v>
                </c:pt>
                <c:pt idx="6087">
                  <c:v>669.95299999999997</c:v>
                </c:pt>
                <c:pt idx="6088">
                  <c:v>769.26199999999994</c:v>
                </c:pt>
                <c:pt idx="6089">
                  <c:v>872.91899999999998</c:v>
                </c:pt>
                <c:pt idx="6090">
                  <c:v>799.05700000000002</c:v>
                </c:pt>
                <c:pt idx="6091">
                  <c:v>649.87</c:v>
                </c:pt>
                <c:pt idx="6092">
                  <c:v>578.12699999999995</c:v>
                </c:pt>
                <c:pt idx="6093">
                  <c:v>582.45100000000002</c:v>
                </c:pt>
                <c:pt idx="6094">
                  <c:v>623.01599999999996</c:v>
                </c:pt>
                <c:pt idx="6095">
                  <c:v>698.91099999999994</c:v>
                </c:pt>
                <c:pt idx="6096">
                  <c:v>805.06799999999998</c:v>
                </c:pt>
                <c:pt idx="6097">
                  <c:v>887.02700000000004</c:v>
                </c:pt>
                <c:pt idx="6098">
                  <c:v>943.09799999999996</c:v>
                </c:pt>
                <c:pt idx="6099">
                  <c:v>1003.151</c:v>
                </c:pt>
                <c:pt idx="6100">
                  <c:v>1084.5709999999999</c:v>
                </c:pt>
                <c:pt idx="6101">
                  <c:v>1099.93</c:v>
                </c:pt>
                <c:pt idx="6102">
                  <c:v>1016.933</c:v>
                </c:pt>
                <c:pt idx="6103">
                  <c:v>1088.665</c:v>
                </c:pt>
                <c:pt idx="6104">
                  <c:v>1072.798</c:v>
                </c:pt>
                <c:pt idx="6105">
                  <c:v>1081.9559999999999</c:v>
                </c:pt>
                <c:pt idx="6106">
                  <c:v>1102.491</c:v>
                </c:pt>
                <c:pt idx="6107">
                  <c:v>1101.6120000000001</c:v>
                </c:pt>
                <c:pt idx="6108">
                  <c:v>1103.3409999999999</c:v>
                </c:pt>
                <c:pt idx="6109">
                  <c:v>1114.847</c:v>
                </c:pt>
                <c:pt idx="6110">
                  <c:v>1151.2439999999999</c:v>
                </c:pt>
                <c:pt idx="6111">
                  <c:v>1235.3710000000001</c:v>
                </c:pt>
                <c:pt idx="6112">
                  <c:v>1222.7550000000001</c:v>
                </c:pt>
                <c:pt idx="6113">
                  <c:v>1175.5450000000001</c:v>
                </c:pt>
                <c:pt idx="6114">
                  <c:v>1124.8979999999999</c:v>
                </c:pt>
                <c:pt idx="6115">
                  <c:v>1050.826</c:v>
                </c:pt>
                <c:pt idx="6116">
                  <c:v>979.35599999999999</c:v>
                </c:pt>
                <c:pt idx="6117">
                  <c:v>855.01499999999999</c:v>
                </c:pt>
                <c:pt idx="6118">
                  <c:v>730.51099999999997</c:v>
                </c:pt>
                <c:pt idx="6119">
                  <c:v>581.11599999999999</c:v>
                </c:pt>
                <c:pt idx="6120">
                  <c:v>476.35</c:v>
                </c:pt>
                <c:pt idx="6121">
                  <c:v>434.31700000000001</c:v>
                </c:pt>
                <c:pt idx="6122">
                  <c:v>397.923</c:v>
                </c:pt>
                <c:pt idx="6123">
                  <c:v>374.72899999999998</c:v>
                </c:pt>
                <c:pt idx="6124">
                  <c:v>365.01299999999998</c:v>
                </c:pt>
                <c:pt idx="6125">
                  <c:v>351.38299999999998</c:v>
                </c:pt>
                <c:pt idx="6126">
                  <c:v>293.19400000000002</c:v>
                </c:pt>
                <c:pt idx="6127">
                  <c:v>302.48500000000001</c:v>
                </c:pt>
                <c:pt idx="6128">
                  <c:v>327.34899999999999</c:v>
                </c:pt>
                <c:pt idx="6129">
                  <c:v>334.72</c:v>
                </c:pt>
                <c:pt idx="6130">
                  <c:v>336.19499999999999</c:v>
                </c:pt>
                <c:pt idx="6131">
                  <c:v>339.31799999999998</c:v>
                </c:pt>
                <c:pt idx="6132">
                  <c:v>348.23</c:v>
                </c:pt>
                <c:pt idx="6133">
                  <c:v>385.92500000000001</c:v>
                </c:pt>
                <c:pt idx="6134">
                  <c:v>440.51400000000001</c:v>
                </c:pt>
                <c:pt idx="6135">
                  <c:v>507.38900000000001</c:v>
                </c:pt>
                <c:pt idx="6136">
                  <c:v>542.83199999999999</c:v>
                </c:pt>
                <c:pt idx="6137">
                  <c:v>568.16999999999996</c:v>
                </c:pt>
                <c:pt idx="6138">
                  <c:v>522.63599999999997</c:v>
                </c:pt>
                <c:pt idx="6139">
                  <c:v>447.488</c:v>
                </c:pt>
                <c:pt idx="6140">
                  <c:v>398.12200000000001</c:v>
                </c:pt>
                <c:pt idx="6141">
                  <c:v>429.47800000000001</c:v>
                </c:pt>
                <c:pt idx="6142">
                  <c:v>495.33499999999998</c:v>
                </c:pt>
                <c:pt idx="6143">
                  <c:v>560.40700000000004</c:v>
                </c:pt>
                <c:pt idx="6144">
                  <c:v>582.43899999999996</c:v>
                </c:pt>
                <c:pt idx="6145">
                  <c:v>582.53700000000003</c:v>
                </c:pt>
                <c:pt idx="6146">
                  <c:v>588.21299999999997</c:v>
                </c:pt>
                <c:pt idx="6147">
                  <c:v>563.721</c:v>
                </c:pt>
                <c:pt idx="6148">
                  <c:v>525.12900000000002</c:v>
                </c:pt>
                <c:pt idx="6149">
                  <c:v>442.62799999999999</c:v>
                </c:pt>
                <c:pt idx="6150">
                  <c:v>369.20400000000001</c:v>
                </c:pt>
                <c:pt idx="6151">
                  <c:v>462.95</c:v>
                </c:pt>
                <c:pt idx="6152">
                  <c:v>456.96600000000001</c:v>
                </c:pt>
                <c:pt idx="6153">
                  <c:v>438.69</c:v>
                </c:pt>
                <c:pt idx="6154">
                  <c:v>419.08699999999999</c:v>
                </c:pt>
                <c:pt idx="6155">
                  <c:v>389.92500000000001</c:v>
                </c:pt>
                <c:pt idx="6156">
                  <c:v>363.44200000000001</c:v>
                </c:pt>
                <c:pt idx="6157">
                  <c:v>358.33300000000003</c:v>
                </c:pt>
                <c:pt idx="6158">
                  <c:v>368.983</c:v>
                </c:pt>
                <c:pt idx="6159">
                  <c:v>362.86700000000002</c:v>
                </c:pt>
                <c:pt idx="6160">
                  <c:v>369.512</c:v>
                </c:pt>
                <c:pt idx="6161">
                  <c:v>421.77199999999999</c:v>
                </c:pt>
                <c:pt idx="6162">
                  <c:v>429.40699999999998</c:v>
                </c:pt>
                <c:pt idx="6163">
                  <c:v>391.928</c:v>
                </c:pt>
                <c:pt idx="6164">
                  <c:v>339.089</c:v>
                </c:pt>
                <c:pt idx="6165">
                  <c:v>315.06200000000001</c:v>
                </c:pt>
                <c:pt idx="6166">
                  <c:v>325.23899999999998</c:v>
                </c:pt>
                <c:pt idx="6167">
                  <c:v>321.40899999999999</c:v>
                </c:pt>
                <c:pt idx="6168">
                  <c:v>299.06299999999999</c:v>
                </c:pt>
                <c:pt idx="6169">
                  <c:v>252.012</c:v>
                </c:pt>
                <c:pt idx="6170">
                  <c:v>199.52799999999999</c:v>
                </c:pt>
                <c:pt idx="6171">
                  <c:v>143.923</c:v>
                </c:pt>
                <c:pt idx="6172">
                  <c:v>82.367999999999995</c:v>
                </c:pt>
                <c:pt idx="6173">
                  <c:v>35.002000000000002</c:v>
                </c:pt>
                <c:pt idx="6174">
                  <c:v>15.426</c:v>
                </c:pt>
                <c:pt idx="6175">
                  <c:v>29.058</c:v>
                </c:pt>
                <c:pt idx="6176">
                  <c:v>31.36</c:v>
                </c:pt>
                <c:pt idx="6177">
                  <c:v>45.308</c:v>
                </c:pt>
                <c:pt idx="6178">
                  <c:v>73.828000000000003</c:v>
                </c:pt>
                <c:pt idx="6179">
                  <c:v>113.373</c:v>
                </c:pt>
                <c:pt idx="6180">
                  <c:v>145.41200000000001</c:v>
                </c:pt>
                <c:pt idx="6181">
                  <c:v>162.13999999999999</c:v>
                </c:pt>
                <c:pt idx="6182">
                  <c:v>174.32900000000001</c:v>
                </c:pt>
                <c:pt idx="6183">
                  <c:v>192.49100000000001</c:v>
                </c:pt>
                <c:pt idx="6184">
                  <c:v>231.33699999999999</c:v>
                </c:pt>
                <c:pt idx="6185">
                  <c:v>195.23500000000001</c:v>
                </c:pt>
                <c:pt idx="6186">
                  <c:v>75.941999999999993</c:v>
                </c:pt>
                <c:pt idx="6187">
                  <c:v>16.408000000000001</c:v>
                </c:pt>
                <c:pt idx="6188">
                  <c:v>25.812000000000001</c:v>
                </c:pt>
                <c:pt idx="6189">
                  <c:v>49.170999999999999</c:v>
                </c:pt>
                <c:pt idx="6190">
                  <c:v>63.918999999999997</c:v>
                </c:pt>
                <c:pt idx="6191">
                  <c:v>54.634</c:v>
                </c:pt>
                <c:pt idx="6192">
                  <c:v>41.12</c:v>
                </c:pt>
                <c:pt idx="6193">
                  <c:v>37.075000000000003</c:v>
                </c:pt>
                <c:pt idx="6194">
                  <c:v>39.732999999999997</c:v>
                </c:pt>
                <c:pt idx="6195">
                  <c:v>41.241</c:v>
                </c:pt>
                <c:pt idx="6196">
                  <c:v>42.55</c:v>
                </c:pt>
                <c:pt idx="6197">
                  <c:v>46.767000000000003</c:v>
                </c:pt>
                <c:pt idx="6198">
                  <c:v>25.02</c:v>
                </c:pt>
                <c:pt idx="6199">
                  <c:v>10.599</c:v>
                </c:pt>
                <c:pt idx="6200">
                  <c:v>18.510000000000002</c:v>
                </c:pt>
                <c:pt idx="6201">
                  <c:v>34.887</c:v>
                </c:pt>
                <c:pt idx="6202">
                  <c:v>55.86</c:v>
                </c:pt>
                <c:pt idx="6203">
                  <c:v>73.691000000000003</c:v>
                </c:pt>
                <c:pt idx="6204">
                  <c:v>65.751000000000005</c:v>
                </c:pt>
                <c:pt idx="6205">
                  <c:v>48.177</c:v>
                </c:pt>
                <c:pt idx="6206">
                  <c:v>34.42</c:v>
                </c:pt>
                <c:pt idx="6207">
                  <c:v>82.503</c:v>
                </c:pt>
                <c:pt idx="6208">
                  <c:v>170.19</c:v>
                </c:pt>
                <c:pt idx="6209">
                  <c:v>285.97399999999999</c:v>
                </c:pt>
                <c:pt idx="6210">
                  <c:v>291.72199999999998</c:v>
                </c:pt>
                <c:pt idx="6211">
                  <c:v>224.404</c:v>
                </c:pt>
                <c:pt idx="6212">
                  <c:v>157.47999999999999</c:v>
                </c:pt>
                <c:pt idx="6213">
                  <c:v>147.80699999999999</c:v>
                </c:pt>
                <c:pt idx="6214">
                  <c:v>185.423</c:v>
                </c:pt>
                <c:pt idx="6215">
                  <c:v>313.13499999999999</c:v>
                </c:pt>
                <c:pt idx="6216">
                  <c:v>498.01900000000001</c:v>
                </c:pt>
                <c:pt idx="6217">
                  <c:v>620.82399999999996</c:v>
                </c:pt>
                <c:pt idx="6218">
                  <c:v>681.30200000000002</c:v>
                </c:pt>
                <c:pt idx="6219">
                  <c:v>720.55100000000004</c:v>
                </c:pt>
                <c:pt idx="6220">
                  <c:v>763.31</c:v>
                </c:pt>
                <c:pt idx="6221">
                  <c:v>728.01700000000005</c:v>
                </c:pt>
                <c:pt idx="6222">
                  <c:v>443.43200000000002</c:v>
                </c:pt>
                <c:pt idx="6223">
                  <c:v>324.613</c:v>
                </c:pt>
                <c:pt idx="6224">
                  <c:v>217.28200000000001</c:v>
                </c:pt>
                <c:pt idx="6225">
                  <c:v>164.85400000000001</c:v>
                </c:pt>
                <c:pt idx="6226">
                  <c:v>138.06200000000001</c:v>
                </c:pt>
                <c:pt idx="6227">
                  <c:v>114.931</c:v>
                </c:pt>
                <c:pt idx="6228">
                  <c:v>94.171000000000006</c:v>
                </c:pt>
                <c:pt idx="6229">
                  <c:v>83.456999999999994</c:v>
                </c:pt>
                <c:pt idx="6230">
                  <c:v>103.291</c:v>
                </c:pt>
                <c:pt idx="6231">
                  <c:v>164.12899999999999</c:v>
                </c:pt>
                <c:pt idx="6232">
                  <c:v>221.71600000000001</c:v>
                </c:pt>
                <c:pt idx="6233">
                  <c:v>295.65699999999998</c:v>
                </c:pt>
                <c:pt idx="6234">
                  <c:v>363.25099999999998</c:v>
                </c:pt>
                <c:pt idx="6235">
                  <c:v>409.952</c:v>
                </c:pt>
                <c:pt idx="6236">
                  <c:v>399.09300000000002</c:v>
                </c:pt>
                <c:pt idx="6237">
                  <c:v>391.74400000000003</c:v>
                </c:pt>
                <c:pt idx="6238">
                  <c:v>518.774</c:v>
                </c:pt>
                <c:pt idx="6239">
                  <c:v>643.73900000000003</c:v>
                </c:pt>
                <c:pt idx="6240">
                  <c:v>709.96600000000001</c:v>
                </c:pt>
                <c:pt idx="6241">
                  <c:v>776.13499999999999</c:v>
                </c:pt>
                <c:pt idx="6242">
                  <c:v>867.803</c:v>
                </c:pt>
                <c:pt idx="6243">
                  <c:v>920.35</c:v>
                </c:pt>
                <c:pt idx="6244">
                  <c:v>927.01800000000003</c:v>
                </c:pt>
                <c:pt idx="6245">
                  <c:v>856.54899999999998</c:v>
                </c:pt>
                <c:pt idx="6246">
                  <c:v>724.95699999999999</c:v>
                </c:pt>
                <c:pt idx="6247">
                  <c:v>571.51599999999996</c:v>
                </c:pt>
                <c:pt idx="6248">
                  <c:v>395.70100000000002</c:v>
                </c:pt>
                <c:pt idx="6249">
                  <c:v>311.18799999999999</c:v>
                </c:pt>
                <c:pt idx="6250">
                  <c:v>283.22199999999998</c:v>
                </c:pt>
                <c:pt idx="6251">
                  <c:v>302.52300000000002</c:v>
                </c:pt>
                <c:pt idx="6252">
                  <c:v>319.27100000000002</c:v>
                </c:pt>
                <c:pt idx="6253">
                  <c:v>339.00700000000001</c:v>
                </c:pt>
                <c:pt idx="6254">
                  <c:v>396.916</c:v>
                </c:pt>
                <c:pt idx="6255">
                  <c:v>514.33100000000002</c:v>
                </c:pt>
                <c:pt idx="6256">
                  <c:v>650.18299999999999</c:v>
                </c:pt>
                <c:pt idx="6257">
                  <c:v>689.625</c:v>
                </c:pt>
                <c:pt idx="6258">
                  <c:v>609.78300000000002</c:v>
                </c:pt>
                <c:pt idx="6259">
                  <c:v>515.75300000000004</c:v>
                </c:pt>
                <c:pt idx="6260">
                  <c:v>439.44</c:v>
                </c:pt>
                <c:pt idx="6261">
                  <c:v>356.39699999999999</c:v>
                </c:pt>
                <c:pt idx="6262">
                  <c:v>315.01400000000001</c:v>
                </c:pt>
                <c:pt idx="6263">
                  <c:v>434.31799999999998</c:v>
                </c:pt>
                <c:pt idx="6264">
                  <c:v>595.68899999999996</c:v>
                </c:pt>
                <c:pt idx="6265">
                  <c:v>572.05499999999995</c:v>
                </c:pt>
                <c:pt idx="6266">
                  <c:v>498.35899999999998</c:v>
                </c:pt>
                <c:pt idx="6267">
                  <c:v>416.19200000000001</c:v>
                </c:pt>
                <c:pt idx="6268">
                  <c:v>374.28</c:v>
                </c:pt>
                <c:pt idx="6269">
                  <c:v>370.35700000000003</c:v>
                </c:pt>
                <c:pt idx="6270">
                  <c:v>370.33</c:v>
                </c:pt>
                <c:pt idx="6271">
                  <c:v>440.65</c:v>
                </c:pt>
                <c:pt idx="6272">
                  <c:v>580.92700000000002</c:v>
                </c:pt>
                <c:pt idx="6273">
                  <c:v>689.096</c:v>
                </c:pt>
                <c:pt idx="6274">
                  <c:v>775.15899999999999</c:v>
                </c:pt>
                <c:pt idx="6275">
                  <c:v>816.33100000000002</c:v>
                </c:pt>
                <c:pt idx="6276">
                  <c:v>770.49099999999999</c:v>
                </c:pt>
                <c:pt idx="6277">
                  <c:v>692.125</c:v>
                </c:pt>
                <c:pt idx="6278">
                  <c:v>617.42600000000004</c:v>
                </c:pt>
                <c:pt idx="6279">
                  <c:v>559.26</c:v>
                </c:pt>
                <c:pt idx="6280">
                  <c:v>535.32600000000002</c:v>
                </c:pt>
                <c:pt idx="6281">
                  <c:v>539.98</c:v>
                </c:pt>
                <c:pt idx="6282">
                  <c:v>586.36099999999999</c:v>
                </c:pt>
                <c:pt idx="6283">
                  <c:v>778.02800000000002</c:v>
                </c:pt>
                <c:pt idx="6284">
                  <c:v>1200.5219999999999</c:v>
                </c:pt>
                <c:pt idx="6285">
                  <c:v>1742.8710000000001</c:v>
                </c:pt>
                <c:pt idx="6286">
                  <c:v>2062.0700000000002</c:v>
                </c:pt>
                <c:pt idx="6287">
                  <c:v>2056.0940000000001</c:v>
                </c:pt>
                <c:pt idx="6288">
                  <c:v>1931.393</c:v>
                </c:pt>
                <c:pt idx="6289">
                  <c:v>1886.335</c:v>
                </c:pt>
                <c:pt idx="6290">
                  <c:v>1856.798</c:v>
                </c:pt>
                <c:pt idx="6291">
                  <c:v>1737.0419999999999</c:v>
                </c:pt>
                <c:pt idx="6292">
                  <c:v>1575.5650000000001</c:v>
                </c:pt>
                <c:pt idx="6293">
                  <c:v>1453.5619999999999</c:v>
                </c:pt>
                <c:pt idx="6294">
                  <c:v>1246.692</c:v>
                </c:pt>
                <c:pt idx="6295">
                  <c:v>1086.7840000000001</c:v>
                </c:pt>
                <c:pt idx="6296">
                  <c:v>943.404</c:v>
                </c:pt>
                <c:pt idx="6297">
                  <c:v>839.01</c:v>
                </c:pt>
                <c:pt idx="6298">
                  <c:v>727.68799999999999</c:v>
                </c:pt>
                <c:pt idx="6299">
                  <c:v>636.17899999999997</c:v>
                </c:pt>
                <c:pt idx="6300">
                  <c:v>577.29100000000005</c:v>
                </c:pt>
                <c:pt idx="6301">
                  <c:v>562.45399999999995</c:v>
                </c:pt>
                <c:pt idx="6302">
                  <c:v>592.51700000000005</c:v>
                </c:pt>
                <c:pt idx="6303">
                  <c:v>641.63499999999999</c:v>
                </c:pt>
                <c:pt idx="6304">
                  <c:v>677.55399999999997</c:v>
                </c:pt>
                <c:pt idx="6305">
                  <c:v>723.43499999999995</c:v>
                </c:pt>
                <c:pt idx="6306">
                  <c:v>675.452</c:v>
                </c:pt>
                <c:pt idx="6307">
                  <c:v>573.40499999999997</c:v>
                </c:pt>
                <c:pt idx="6308">
                  <c:v>488.30799999999999</c:v>
                </c:pt>
                <c:pt idx="6309">
                  <c:v>453.97899999999998</c:v>
                </c:pt>
                <c:pt idx="6310">
                  <c:v>437.375</c:v>
                </c:pt>
                <c:pt idx="6311">
                  <c:v>402.00799999999998</c:v>
                </c:pt>
                <c:pt idx="6312">
                  <c:v>348.09199999999998</c:v>
                </c:pt>
                <c:pt idx="6313">
                  <c:v>292.07299999999998</c:v>
                </c:pt>
                <c:pt idx="6314">
                  <c:v>240.86199999999999</c:v>
                </c:pt>
                <c:pt idx="6315">
                  <c:v>210.09</c:v>
                </c:pt>
                <c:pt idx="6316">
                  <c:v>202.46600000000001</c:v>
                </c:pt>
                <c:pt idx="6317">
                  <c:v>199.602</c:v>
                </c:pt>
                <c:pt idx="6318">
                  <c:v>170.374</c:v>
                </c:pt>
                <c:pt idx="6319">
                  <c:v>125.328</c:v>
                </c:pt>
                <c:pt idx="6320">
                  <c:v>51.884999999999998</c:v>
                </c:pt>
                <c:pt idx="6321">
                  <c:v>14.125999999999999</c:v>
                </c:pt>
                <c:pt idx="6322">
                  <c:v>1.5680000000000001</c:v>
                </c:pt>
                <c:pt idx="6323">
                  <c:v>0.46300000000000002</c:v>
                </c:pt>
                <c:pt idx="6324">
                  <c:v>0.52</c:v>
                </c:pt>
                <c:pt idx="6325">
                  <c:v>2.7349999999999999</c:v>
                </c:pt>
                <c:pt idx="6326">
                  <c:v>59.738999999999997</c:v>
                </c:pt>
                <c:pt idx="6327">
                  <c:v>214.73599999999999</c:v>
                </c:pt>
                <c:pt idx="6328">
                  <c:v>355.77699999999999</c:v>
                </c:pt>
                <c:pt idx="6329">
                  <c:v>431.48700000000002</c:v>
                </c:pt>
                <c:pt idx="6330">
                  <c:v>348.80200000000002</c:v>
                </c:pt>
                <c:pt idx="6331">
                  <c:v>320.99200000000002</c:v>
                </c:pt>
                <c:pt idx="6332">
                  <c:v>323.16699999999997</c:v>
                </c:pt>
                <c:pt idx="6333">
                  <c:v>344.13600000000002</c:v>
                </c:pt>
                <c:pt idx="6334">
                  <c:v>370.35700000000003</c:v>
                </c:pt>
                <c:pt idx="6335">
                  <c:v>386.51</c:v>
                </c:pt>
                <c:pt idx="6336">
                  <c:v>428.57100000000003</c:v>
                </c:pt>
                <c:pt idx="6337">
                  <c:v>512.54</c:v>
                </c:pt>
                <c:pt idx="6338">
                  <c:v>572.01</c:v>
                </c:pt>
                <c:pt idx="6339">
                  <c:v>654.78800000000001</c:v>
                </c:pt>
                <c:pt idx="6340">
                  <c:v>793.51700000000005</c:v>
                </c:pt>
                <c:pt idx="6341">
                  <c:v>812.98699999999997</c:v>
                </c:pt>
                <c:pt idx="6342">
                  <c:v>646.447</c:v>
                </c:pt>
                <c:pt idx="6343">
                  <c:v>519.01900000000001</c:v>
                </c:pt>
                <c:pt idx="6344">
                  <c:v>456.83800000000002</c:v>
                </c:pt>
                <c:pt idx="6345">
                  <c:v>463.935</c:v>
                </c:pt>
                <c:pt idx="6346">
                  <c:v>475.47300000000001</c:v>
                </c:pt>
                <c:pt idx="6347">
                  <c:v>474</c:v>
                </c:pt>
                <c:pt idx="6348">
                  <c:v>487.32299999999998</c:v>
                </c:pt>
                <c:pt idx="6349">
                  <c:v>438.81200000000001</c:v>
                </c:pt>
                <c:pt idx="6350">
                  <c:v>346.94299999999998</c:v>
                </c:pt>
                <c:pt idx="6351">
                  <c:v>325.19200000000001</c:v>
                </c:pt>
                <c:pt idx="6352">
                  <c:v>513.92999999999995</c:v>
                </c:pt>
                <c:pt idx="6353">
                  <c:v>730.46</c:v>
                </c:pt>
                <c:pt idx="6354">
                  <c:v>790.49300000000005</c:v>
                </c:pt>
                <c:pt idx="6355">
                  <c:v>760.20799999999997</c:v>
                </c:pt>
                <c:pt idx="6356">
                  <c:v>665.38199999999995</c:v>
                </c:pt>
                <c:pt idx="6357">
                  <c:v>554.83500000000004</c:v>
                </c:pt>
                <c:pt idx="6358">
                  <c:v>493.40499999999997</c:v>
                </c:pt>
                <c:pt idx="6359">
                  <c:v>487.24599999999998</c:v>
                </c:pt>
                <c:pt idx="6360">
                  <c:v>487.26</c:v>
                </c:pt>
                <c:pt idx="6361">
                  <c:v>470.80099999999999</c:v>
                </c:pt>
                <c:pt idx="6362">
                  <c:v>408.61399999999998</c:v>
                </c:pt>
                <c:pt idx="6363">
                  <c:v>322.27999999999997</c:v>
                </c:pt>
                <c:pt idx="6364">
                  <c:v>255.74199999999999</c:v>
                </c:pt>
                <c:pt idx="6365">
                  <c:v>170.27799999999999</c:v>
                </c:pt>
                <c:pt idx="6366">
                  <c:v>85.936000000000007</c:v>
                </c:pt>
                <c:pt idx="6367">
                  <c:v>38.860999999999997</c:v>
                </c:pt>
                <c:pt idx="6368">
                  <c:v>56.259</c:v>
                </c:pt>
                <c:pt idx="6369">
                  <c:v>153.31299999999999</c:v>
                </c:pt>
                <c:pt idx="6370">
                  <c:v>264.67500000000001</c:v>
                </c:pt>
                <c:pt idx="6371">
                  <c:v>377.64299999999997</c:v>
                </c:pt>
                <c:pt idx="6372">
                  <c:v>460.13099999999997</c:v>
                </c:pt>
                <c:pt idx="6373">
                  <c:v>347.89299999999997</c:v>
                </c:pt>
                <c:pt idx="6374">
                  <c:v>183.65899999999999</c:v>
                </c:pt>
                <c:pt idx="6375">
                  <c:v>89.513999999999996</c:v>
                </c:pt>
                <c:pt idx="6376">
                  <c:v>86.570999999999998</c:v>
                </c:pt>
                <c:pt idx="6377">
                  <c:v>176.304</c:v>
                </c:pt>
                <c:pt idx="6378">
                  <c:v>394.88</c:v>
                </c:pt>
                <c:pt idx="6379">
                  <c:v>840.23400000000004</c:v>
                </c:pt>
                <c:pt idx="6380">
                  <c:v>1479.8869999999999</c:v>
                </c:pt>
                <c:pt idx="6381">
                  <c:v>1596.3969999999999</c:v>
                </c:pt>
                <c:pt idx="6382">
                  <c:v>1450.088</c:v>
                </c:pt>
                <c:pt idx="6383">
                  <c:v>1436.355</c:v>
                </c:pt>
                <c:pt idx="6384">
                  <c:v>1394.626</c:v>
                </c:pt>
                <c:pt idx="6385">
                  <c:v>1266.124</c:v>
                </c:pt>
                <c:pt idx="6386">
                  <c:v>1181.671</c:v>
                </c:pt>
                <c:pt idx="6387">
                  <c:v>1127.078</c:v>
                </c:pt>
                <c:pt idx="6388">
                  <c:v>1072.722</c:v>
                </c:pt>
                <c:pt idx="6389">
                  <c:v>983.67</c:v>
                </c:pt>
                <c:pt idx="6390">
                  <c:v>818.42600000000004</c:v>
                </c:pt>
                <c:pt idx="6391">
                  <c:v>796.78399999999999</c:v>
                </c:pt>
                <c:pt idx="6392">
                  <c:v>730.35299999999995</c:v>
                </c:pt>
                <c:pt idx="6393">
                  <c:v>551.75800000000004</c:v>
                </c:pt>
                <c:pt idx="6394">
                  <c:v>415.53699999999998</c:v>
                </c:pt>
                <c:pt idx="6395">
                  <c:v>375.25299999999999</c:v>
                </c:pt>
                <c:pt idx="6396">
                  <c:v>377.94099999999997</c:v>
                </c:pt>
                <c:pt idx="6397">
                  <c:v>378.55900000000003</c:v>
                </c:pt>
                <c:pt idx="6398">
                  <c:v>355.40499999999997</c:v>
                </c:pt>
                <c:pt idx="6399">
                  <c:v>288.99599999999998</c:v>
                </c:pt>
                <c:pt idx="6400">
                  <c:v>213.05</c:v>
                </c:pt>
                <c:pt idx="6401">
                  <c:v>135.303</c:v>
                </c:pt>
                <c:pt idx="6402">
                  <c:v>75.477999999999994</c:v>
                </c:pt>
                <c:pt idx="6403">
                  <c:v>56.518000000000001</c:v>
                </c:pt>
                <c:pt idx="6404">
                  <c:v>53.331000000000003</c:v>
                </c:pt>
                <c:pt idx="6405">
                  <c:v>57.012999999999998</c:v>
                </c:pt>
                <c:pt idx="6406">
                  <c:v>73.641999999999996</c:v>
                </c:pt>
                <c:pt idx="6407">
                  <c:v>98.694999999999993</c:v>
                </c:pt>
                <c:pt idx="6408">
                  <c:v>141.667</c:v>
                </c:pt>
                <c:pt idx="6409">
                  <c:v>184.71199999999999</c:v>
                </c:pt>
                <c:pt idx="6410">
                  <c:v>233.77699999999999</c:v>
                </c:pt>
                <c:pt idx="6411">
                  <c:v>273.68299999999999</c:v>
                </c:pt>
                <c:pt idx="6412">
                  <c:v>309.12799999999999</c:v>
                </c:pt>
                <c:pt idx="6413">
                  <c:v>334.85399999999998</c:v>
                </c:pt>
                <c:pt idx="6414">
                  <c:v>230.72900000000001</c:v>
                </c:pt>
                <c:pt idx="6415">
                  <c:v>142.75899999999999</c:v>
                </c:pt>
                <c:pt idx="6416">
                  <c:v>97.025000000000006</c:v>
                </c:pt>
                <c:pt idx="6417">
                  <c:v>79.203000000000003</c:v>
                </c:pt>
                <c:pt idx="6418">
                  <c:v>87.691999999999993</c:v>
                </c:pt>
                <c:pt idx="6419">
                  <c:v>118.998</c:v>
                </c:pt>
                <c:pt idx="6420">
                  <c:v>139.56399999999999</c:v>
                </c:pt>
                <c:pt idx="6421">
                  <c:v>100.044</c:v>
                </c:pt>
                <c:pt idx="6422">
                  <c:v>47.832999999999998</c:v>
                </c:pt>
                <c:pt idx="6423">
                  <c:v>155.185</c:v>
                </c:pt>
                <c:pt idx="6424">
                  <c:v>304.12099999999998</c:v>
                </c:pt>
                <c:pt idx="6425">
                  <c:v>524.11800000000005</c:v>
                </c:pt>
                <c:pt idx="6426">
                  <c:v>644.625</c:v>
                </c:pt>
                <c:pt idx="6427">
                  <c:v>665.97799999999995</c:v>
                </c:pt>
                <c:pt idx="6428">
                  <c:v>650.05399999999997</c:v>
                </c:pt>
                <c:pt idx="6429">
                  <c:v>563.08699999999999</c:v>
                </c:pt>
                <c:pt idx="6430">
                  <c:v>527.42700000000002</c:v>
                </c:pt>
                <c:pt idx="6431">
                  <c:v>531.21199999999999</c:v>
                </c:pt>
                <c:pt idx="6432">
                  <c:v>559.64700000000005</c:v>
                </c:pt>
                <c:pt idx="6433">
                  <c:v>646.33199999999999</c:v>
                </c:pt>
                <c:pt idx="6434">
                  <c:v>763.15700000000004</c:v>
                </c:pt>
                <c:pt idx="6435">
                  <c:v>873.30700000000002</c:v>
                </c:pt>
                <c:pt idx="6436">
                  <c:v>959.4</c:v>
                </c:pt>
                <c:pt idx="6437">
                  <c:v>982.75199999999995</c:v>
                </c:pt>
                <c:pt idx="6438">
                  <c:v>784.37099999999998</c:v>
                </c:pt>
                <c:pt idx="6439">
                  <c:v>650.09299999999996</c:v>
                </c:pt>
                <c:pt idx="6440">
                  <c:v>541.24800000000005</c:v>
                </c:pt>
                <c:pt idx="6441">
                  <c:v>496.89</c:v>
                </c:pt>
                <c:pt idx="6442">
                  <c:v>470.81</c:v>
                </c:pt>
                <c:pt idx="6443">
                  <c:v>427.72300000000001</c:v>
                </c:pt>
                <c:pt idx="6444">
                  <c:v>385.32600000000002</c:v>
                </c:pt>
                <c:pt idx="6445">
                  <c:v>336.39699999999999</c:v>
                </c:pt>
                <c:pt idx="6446">
                  <c:v>275.93299999999999</c:v>
                </c:pt>
                <c:pt idx="6447">
                  <c:v>223.90799999999999</c:v>
                </c:pt>
                <c:pt idx="6448">
                  <c:v>221.71799999999999</c:v>
                </c:pt>
                <c:pt idx="6449">
                  <c:v>212.654</c:v>
                </c:pt>
                <c:pt idx="6450">
                  <c:v>124.569</c:v>
                </c:pt>
                <c:pt idx="6451">
                  <c:v>50.475999999999999</c:v>
                </c:pt>
                <c:pt idx="6452">
                  <c:v>16.568999999999999</c:v>
                </c:pt>
                <c:pt idx="6453">
                  <c:v>22.393999999999998</c:v>
                </c:pt>
                <c:pt idx="6454">
                  <c:v>33.642000000000003</c:v>
                </c:pt>
                <c:pt idx="6455">
                  <c:v>46.143000000000001</c:v>
                </c:pt>
                <c:pt idx="6456">
                  <c:v>62.56</c:v>
                </c:pt>
                <c:pt idx="6457">
                  <c:v>72.120999999999995</c:v>
                </c:pt>
                <c:pt idx="6458">
                  <c:v>71.781999999999996</c:v>
                </c:pt>
                <c:pt idx="6459">
                  <c:v>50.116999999999997</c:v>
                </c:pt>
                <c:pt idx="6460">
                  <c:v>46.128</c:v>
                </c:pt>
                <c:pt idx="6461">
                  <c:v>62.515000000000001</c:v>
                </c:pt>
                <c:pt idx="6462">
                  <c:v>47.749000000000002</c:v>
                </c:pt>
                <c:pt idx="6463">
                  <c:v>16.257000000000001</c:v>
                </c:pt>
                <c:pt idx="6464">
                  <c:v>11.117000000000001</c:v>
                </c:pt>
                <c:pt idx="6465">
                  <c:v>5.1660000000000004</c:v>
                </c:pt>
                <c:pt idx="6466">
                  <c:v>16.356000000000002</c:v>
                </c:pt>
                <c:pt idx="6467">
                  <c:v>37.637</c:v>
                </c:pt>
                <c:pt idx="6468">
                  <c:v>63.646000000000001</c:v>
                </c:pt>
                <c:pt idx="6469">
                  <c:v>90.366</c:v>
                </c:pt>
                <c:pt idx="6470">
                  <c:v>120.223</c:v>
                </c:pt>
                <c:pt idx="6471">
                  <c:v>157.50299999999999</c:v>
                </c:pt>
                <c:pt idx="6472">
                  <c:v>250.40199999999999</c:v>
                </c:pt>
                <c:pt idx="6473">
                  <c:v>401.50700000000001</c:v>
                </c:pt>
                <c:pt idx="6474">
                  <c:v>496.89800000000002</c:v>
                </c:pt>
                <c:pt idx="6475">
                  <c:v>531.28700000000003</c:v>
                </c:pt>
                <c:pt idx="6476">
                  <c:v>557.49699999999996</c:v>
                </c:pt>
                <c:pt idx="6477">
                  <c:v>577.20000000000005</c:v>
                </c:pt>
                <c:pt idx="6478">
                  <c:v>650.20100000000002</c:v>
                </c:pt>
                <c:pt idx="6479">
                  <c:v>757.19299999999998</c:v>
                </c:pt>
                <c:pt idx="6480">
                  <c:v>840.68799999999999</c:v>
                </c:pt>
                <c:pt idx="6481">
                  <c:v>901.32500000000005</c:v>
                </c:pt>
                <c:pt idx="6482">
                  <c:v>916.01099999999997</c:v>
                </c:pt>
                <c:pt idx="6483">
                  <c:v>854.73199999999997</c:v>
                </c:pt>
                <c:pt idx="6484">
                  <c:v>799.04300000000001</c:v>
                </c:pt>
                <c:pt idx="6485">
                  <c:v>739.87599999999998</c:v>
                </c:pt>
                <c:pt idx="6486">
                  <c:v>450.08199999999999</c:v>
                </c:pt>
                <c:pt idx="6487">
                  <c:v>340.11</c:v>
                </c:pt>
                <c:pt idx="6488">
                  <c:v>270.34800000000001</c:v>
                </c:pt>
                <c:pt idx="6489">
                  <c:v>187.221</c:v>
                </c:pt>
                <c:pt idx="6490">
                  <c:v>113.846</c:v>
                </c:pt>
                <c:pt idx="6491">
                  <c:v>63.509</c:v>
                </c:pt>
                <c:pt idx="6492">
                  <c:v>57.930999999999997</c:v>
                </c:pt>
                <c:pt idx="6493">
                  <c:v>125.249</c:v>
                </c:pt>
                <c:pt idx="6494">
                  <c:v>190.44</c:v>
                </c:pt>
                <c:pt idx="6495">
                  <c:v>274.98099999999999</c:v>
                </c:pt>
                <c:pt idx="6496">
                  <c:v>342.64499999999998</c:v>
                </c:pt>
                <c:pt idx="6497">
                  <c:v>394.05</c:v>
                </c:pt>
                <c:pt idx="6498">
                  <c:v>438.45600000000002</c:v>
                </c:pt>
                <c:pt idx="6499">
                  <c:v>455.96100000000001</c:v>
                </c:pt>
                <c:pt idx="6500">
                  <c:v>465.28500000000003</c:v>
                </c:pt>
                <c:pt idx="6501">
                  <c:v>480.21300000000002</c:v>
                </c:pt>
                <c:pt idx="6502">
                  <c:v>546.62800000000004</c:v>
                </c:pt>
                <c:pt idx="6503">
                  <c:v>680.92700000000002</c:v>
                </c:pt>
                <c:pt idx="6504">
                  <c:v>826.48599999999999</c:v>
                </c:pt>
                <c:pt idx="6505">
                  <c:v>923.43700000000001</c:v>
                </c:pt>
                <c:pt idx="6506">
                  <c:v>952.22799999999995</c:v>
                </c:pt>
                <c:pt idx="6507">
                  <c:v>818.88099999999997</c:v>
                </c:pt>
                <c:pt idx="6508">
                  <c:v>668.15899999999999</c:v>
                </c:pt>
                <c:pt idx="6509">
                  <c:v>549.20500000000004</c:v>
                </c:pt>
                <c:pt idx="6510">
                  <c:v>339.75099999999998</c:v>
                </c:pt>
                <c:pt idx="6511">
                  <c:v>192.179</c:v>
                </c:pt>
                <c:pt idx="6512">
                  <c:v>101.467</c:v>
                </c:pt>
                <c:pt idx="6513">
                  <c:v>74.814999999999998</c:v>
                </c:pt>
                <c:pt idx="6514">
                  <c:v>69.56</c:v>
                </c:pt>
                <c:pt idx="6515">
                  <c:v>81.433999999999997</c:v>
                </c:pt>
                <c:pt idx="6516">
                  <c:v>94.944999999999993</c:v>
                </c:pt>
                <c:pt idx="6517">
                  <c:v>129.553</c:v>
                </c:pt>
                <c:pt idx="6518">
                  <c:v>204.11799999999999</c:v>
                </c:pt>
                <c:pt idx="6519">
                  <c:v>290.84699999999998</c:v>
                </c:pt>
                <c:pt idx="6520">
                  <c:v>372.08800000000002</c:v>
                </c:pt>
                <c:pt idx="6521">
                  <c:v>513.92399999999998</c:v>
                </c:pt>
                <c:pt idx="6522">
                  <c:v>650.04399999999998</c:v>
                </c:pt>
                <c:pt idx="6523">
                  <c:v>809.46699999999998</c:v>
                </c:pt>
                <c:pt idx="6524">
                  <c:v>956.60699999999997</c:v>
                </c:pt>
                <c:pt idx="6525">
                  <c:v>1084.607</c:v>
                </c:pt>
                <c:pt idx="6526">
                  <c:v>1186.07</c:v>
                </c:pt>
                <c:pt idx="6527">
                  <c:v>1232.4570000000001</c:v>
                </c:pt>
                <c:pt idx="6528">
                  <c:v>1232.4090000000001</c:v>
                </c:pt>
                <c:pt idx="6529">
                  <c:v>1200.5419999999999</c:v>
                </c:pt>
                <c:pt idx="6530">
                  <c:v>1144.328</c:v>
                </c:pt>
                <c:pt idx="6531">
                  <c:v>1115.8320000000001</c:v>
                </c:pt>
                <c:pt idx="6532">
                  <c:v>1088.623</c:v>
                </c:pt>
                <c:pt idx="6533">
                  <c:v>1069.8040000000001</c:v>
                </c:pt>
                <c:pt idx="6534">
                  <c:v>912.76099999999997</c:v>
                </c:pt>
                <c:pt idx="6535">
                  <c:v>1337.2719999999999</c:v>
                </c:pt>
                <c:pt idx="6536">
                  <c:v>1278.6859999999999</c:v>
                </c:pt>
                <c:pt idx="6537">
                  <c:v>996.57600000000002</c:v>
                </c:pt>
                <c:pt idx="6538">
                  <c:v>769.27499999999998</c:v>
                </c:pt>
                <c:pt idx="6539">
                  <c:v>613.69200000000001</c:v>
                </c:pt>
                <c:pt idx="6540">
                  <c:v>469.71899999999999</c:v>
                </c:pt>
                <c:pt idx="6541">
                  <c:v>320.16699999999997</c:v>
                </c:pt>
                <c:pt idx="6542">
                  <c:v>219.49299999999999</c:v>
                </c:pt>
                <c:pt idx="6543">
                  <c:v>222.91</c:v>
                </c:pt>
                <c:pt idx="6544">
                  <c:v>315.41000000000003</c:v>
                </c:pt>
                <c:pt idx="6545">
                  <c:v>424.21499999999997</c:v>
                </c:pt>
                <c:pt idx="6546">
                  <c:v>524.32500000000005</c:v>
                </c:pt>
                <c:pt idx="6547">
                  <c:v>638.02</c:v>
                </c:pt>
                <c:pt idx="6548">
                  <c:v>715.726</c:v>
                </c:pt>
                <c:pt idx="6549">
                  <c:v>763.30100000000004</c:v>
                </c:pt>
                <c:pt idx="6550">
                  <c:v>770.33299999999997</c:v>
                </c:pt>
                <c:pt idx="6551">
                  <c:v>702.12800000000004</c:v>
                </c:pt>
                <c:pt idx="6552">
                  <c:v>650.15499999999997</c:v>
                </c:pt>
                <c:pt idx="6553">
                  <c:v>587.99099999999999</c:v>
                </c:pt>
                <c:pt idx="6554">
                  <c:v>499.58199999999999</c:v>
                </c:pt>
                <c:pt idx="6555">
                  <c:v>389.846</c:v>
                </c:pt>
                <c:pt idx="6556">
                  <c:v>314.31599999999997</c:v>
                </c:pt>
                <c:pt idx="6557">
                  <c:v>266.37799999999999</c:v>
                </c:pt>
                <c:pt idx="6558">
                  <c:v>152.64699999999999</c:v>
                </c:pt>
                <c:pt idx="6559">
                  <c:v>19.777999999999999</c:v>
                </c:pt>
                <c:pt idx="6560">
                  <c:v>35.749000000000002</c:v>
                </c:pt>
                <c:pt idx="6561">
                  <c:v>98.388999999999996</c:v>
                </c:pt>
                <c:pt idx="6562">
                  <c:v>157.49600000000001</c:v>
                </c:pt>
                <c:pt idx="6563">
                  <c:v>199.298</c:v>
                </c:pt>
                <c:pt idx="6564">
                  <c:v>219.042</c:v>
                </c:pt>
                <c:pt idx="6565">
                  <c:v>232.785</c:v>
                </c:pt>
                <c:pt idx="6566">
                  <c:v>256.584</c:v>
                </c:pt>
                <c:pt idx="6567">
                  <c:v>315.65100000000001</c:v>
                </c:pt>
                <c:pt idx="6568">
                  <c:v>458.83300000000003</c:v>
                </c:pt>
                <c:pt idx="6569">
                  <c:v>587.26300000000003</c:v>
                </c:pt>
                <c:pt idx="6570">
                  <c:v>644.60900000000004</c:v>
                </c:pt>
                <c:pt idx="6571">
                  <c:v>659.88400000000001</c:v>
                </c:pt>
                <c:pt idx="6572">
                  <c:v>650.15599999999995</c:v>
                </c:pt>
                <c:pt idx="6573">
                  <c:v>582.49699999999996</c:v>
                </c:pt>
                <c:pt idx="6574">
                  <c:v>506.28399999999999</c:v>
                </c:pt>
                <c:pt idx="6575">
                  <c:v>446.85500000000002</c:v>
                </c:pt>
                <c:pt idx="6576">
                  <c:v>504.86700000000002</c:v>
                </c:pt>
                <c:pt idx="6577">
                  <c:v>557.22</c:v>
                </c:pt>
                <c:pt idx="6578">
                  <c:v>578.74099999999999</c:v>
                </c:pt>
                <c:pt idx="6579">
                  <c:v>607.41899999999998</c:v>
                </c:pt>
                <c:pt idx="6580">
                  <c:v>628.16</c:v>
                </c:pt>
                <c:pt idx="6581">
                  <c:v>595.10799999999995</c:v>
                </c:pt>
                <c:pt idx="6582">
                  <c:v>382.54199999999997</c:v>
                </c:pt>
                <c:pt idx="6583">
                  <c:v>371.30399999999997</c:v>
                </c:pt>
                <c:pt idx="6584">
                  <c:v>541.18799999999999</c:v>
                </c:pt>
                <c:pt idx="6585">
                  <c:v>610.65200000000004</c:v>
                </c:pt>
                <c:pt idx="6586">
                  <c:v>589.327</c:v>
                </c:pt>
                <c:pt idx="6587">
                  <c:v>494.084</c:v>
                </c:pt>
                <c:pt idx="6588">
                  <c:v>344.36200000000002</c:v>
                </c:pt>
                <c:pt idx="6589">
                  <c:v>187.48599999999999</c:v>
                </c:pt>
                <c:pt idx="6590">
                  <c:v>88.763000000000005</c:v>
                </c:pt>
                <c:pt idx="6591">
                  <c:v>71.346000000000004</c:v>
                </c:pt>
                <c:pt idx="6592">
                  <c:v>62.377000000000002</c:v>
                </c:pt>
                <c:pt idx="6593">
                  <c:v>55.872</c:v>
                </c:pt>
                <c:pt idx="6594">
                  <c:v>61.295000000000002</c:v>
                </c:pt>
                <c:pt idx="6595">
                  <c:v>94.558999999999997</c:v>
                </c:pt>
                <c:pt idx="6596">
                  <c:v>146.43600000000001</c:v>
                </c:pt>
                <c:pt idx="6597">
                  <c:v>213.67099999999999</c:v>
                </c:pt>
                <c:pt idx="6598">
                  <c:v>319.59399999999999</c:v>
                </c:pt>
                <c:pt idx="6599">
                  <c:v>386.971</c:v>
                </c:pt>
                <c:pt idx="6600">
                  <c:v>410.38099999999997</c:v>
                </c:pt>
                <c:pt idx="6601">
                  <c:v>413.84699999999998</c:v>
                </c:pt>
                <c:pt idx="6602">
                  <c:v>386.685</c:v>
                </c:pt>
                <c:pt idx="6603">
                  <c:v>345.39100000000002</c:v>
                </c:pt>
                <c:pt idx="6604">
                  <c:v>333.745</c:v>
                </c:pt>
                <c:pt idx="6605">
                  <c:v>975.80700000000002</c:v>
                </c:pt>
                <c:pt idx="6606">
                  <c:v>2540.0940000000001</c:v>
                </c:pt>
                <c:pt idx="6607">
                  <c:v>2843.45</c:v>
                </c:pt>
                <c:pt idx="6608">
                  <c:v>2719.779</c:v>
                </c:pt>
                <c:pt idx="6609">
                  <c:v>2583.1370000000002</c:v>
                </c:pt>
                <c:pt idx="6610">
                  <c:v>2492.0210000000002</c:v>
                </c:pt>
                <c:pt idx="6611">
                  <c:v>2236.8249999999998</c:v>
                </c:pt>
                <c:pt idx="6612">
                  <c:v>1957.93</c:v>
                </c:pt>
                <c:pt idx="6613">
                  <c:v>1724.338</c:v>
                </c:pt>
                <c:pt idx="6614">
                  <c:v>1490.77</c:v>
                </c:pt>
                <c:pt idx="6615">
                  <c:v>1278.8679999999999</c:v>
                </c:pt>
                <c:pt idx="6616">
                  <c:v>1300.7950000000001</c:v>
                </c:pt>
                <c:pt idx="6617">
                  <c:v>1567.3520000000001</c:v>
                </c:pt>
                <c:pt idx="6618">
                  <c:v>1847.6769999999999</c:v>
                </c:pt>
                <c:pt idx="6619">
                  <c:v>1992.1469999999999</c:v>
                </c:pt>
                <c:pt idx="6620">
                  <c:v>1992.0550000000001</c:v>
                </c:pt>
                <c:pt idx="6621">
                  <c:v>1985.903</c:v>
                </c:pt>
                <c:pt idx="6622">
                  <c:v>1918.6410000000001</c:v>
                </c:pt>
                <c:pt idx="6623">
                  <c:v>1795.0809999999999</c:v>
                </c:pt>
                <c:pt idx="6624">
                  <c:v>1630.249</c:v>
                </c:pt>
                <c:pt idx="6625">
                  <c:v>1454.46</c:v>
                </c:pt>
                <c:pt idx="6626">
                  <c:v>1304.444</c:v>
                </c:pt>
                <c:pt idx="6627">
                  <c:v>1200.5309999999999</c:v>
                </c:pt>
                <c:pt idx="6628">
                  <c:v>1102.5050000000001</c:v>
                </c:pt>
                <c:pt idx="6629">
                  <c:v>949.93299999999999</c:v>
                </c:pt>
                <c:pt idx="6630">
                  <c:v>716.61900000000003</c:v>
                </c:pt>
                <c:pt idx="6631">
                  <c:v>510.70499999999998</c:v>
                </c:pt>
                <c:pt idx="6632">
                  <c:v>356.79700000000003</c:v>
                </c:pt>
                <c:pt idx="6633">
                  <c:v>281.09899999999999</c:v>
                </c:pt>
                <c:pt idx="6634">
                  <c:v>293.32900000000001</c:v>
                </c:pt>
                <c:pt idx="6635">
                  <c:v>330.96199999999999</c:v>
                </c:pt>
                <c:pt idx="6636">
                  <c:v>336.07</c:v>
                </c:pt>
                <c:pt idx="6637">
                  <c:v>284.87799999999999</c:v>
                </c:pt>
                <c:pt idx="6638">
                  <c:v>227.096</c:v>
                </c:pt>
                <c:pt idx="6639">
                  <c:v>168.74600000000001</c:v>
                </c:pt>
                <c:pt idx="6640">
                  <c:v>145.93899999999999</c:v>
                </c:pt>
                <c:pt idx="6641">
                  <c:v>122.639</c:v>
                </c:pt>
                <c:pt idx="6642">
                  <c:v>76.991</c:v>
                </c:pt>
                <c:pt idx="6643">
                  <c:v>45.682000000000002</c:v>
                </c:pt>
                <c:pt idx="6644">
                  <c:v>58.459000000000003</c:v>
                </c:pt>
                <c:pt idx="6645">
                  <c:v>151.93100000000001</c:v>
                </c:pt>
                <c:pt idx="6646">
                  <c:v>209.81</c:v>
                </c:pt>
                <c:pt idx="6647">
                  <c:v>240.17400000000001</c:v>
                </c:pt>
                <c:pt idx="6648">
                  <c:v>304.24599999999998</c:v>
                </c:pt>
                <c:pt idx="6649">
                  <c:v>385.178</c:v>
                </c:pt>
                <c:pt idx="6650">
                  <c:v>442.75400000000002</c:v>
                </c:pt>
                <c:pt idx="6651">
                  <c:v>415.23200000000003</c:v>
                </c:pt>
                <c:pt idx="6652">
                  <c:v>367.63900000000001</c:v>
                </c:pt>
                <c:pt idx="6653">
                  <c:v>317.20499999999998</c:v>
                </c:pt>
                <c:pt idx="6654">
                  <c:v>236.12</c:v>
                </c:pt>
                <c:pt idx="6655">
                  <c:v>149.19900000000001</c:v>
                </c:pt>
                <c:pt idx="6656">
                  <c:v>127.247</c:v>
                </c:pt>
                <c:pt idx="6657">
                  <c:v>125.72</c:v>
                </c:pt>
                <c:pt idx="6658">
                  <c:v>131.50899999999999</c:v>
                </c:pt>
                <c:pt idx="6659">
                  <c:v>131.23400000000001</c:v>
                </c:pt>
                <c:pt idx="6660">
                  <c:v>118.04900000000001</c:v>
                </c:pt>
                <c:pt idx="6661">
                  <c:v>91.792000000000002</c:v>
                </c:pt>
                <c:pt idx="6662">
                  <c:v>90.16</c:v>
                </c:pt>
                <c:pt idx="6663">
                  <c:v>108.923</c:v>
                </c:pt>
                <c:pt idx="6664">
                  <c:v>167.816</c:v>
                </c:pt>
                <c:pt idx="6665">
                  <c:v>199.66900000000001</c:v>
                </c:pt>
                <c:pt idx="6666">
                  <c:v>165.47399999999999</c:v>
                </c:pt>
                <c:pt idx="6667">
                  <c:v>124.187</c:v>
                </c:pt>
                <c:pt idx="6668">
                  <c:v>87.236999999999995</c:v>
                </c:pt>
                <c:pt idx="6669">
                  <c:v>76.736000000000004</c:v>
                </c:pt>
                <c:pt idx="6670">
                  <c:v>69.826999999999998</c:v>
                </c:pt>
                <c:pt idx="6671">
                  <c:v>73.094999999999999</c:v>
                </c:pt>
                <c:pt idx="6672">
                  <c:v>100.047</c:v>
                </c:pt>
                <c:pt idx="6673">
                  <c:v>159.893</c:v>
                </c:pt>
                <c:pt idx="6674">
                  <c:v>235.36</c:v>
                </c:pt>
                <c:pt idx="6675">
                  <c:v>319.37200000000001</c:v>
                </c:pt>
                <c:pt idx="6676">
                  <c:v>461.46300000000002</c:v>
                </c:pt>
                <c:pt idx="6677">
                  <c:v>805.97199999999998</c:v>
                </c:pt>
                <c:pt idx="6678">
                  <c:v>1103.1020000000001</c:v>
                </c:pt>
                <c:pt idx="6679">
                  <c:v>1323.029</c:v>
                </c:pt>
                <c:pt idx="6680">
                  <c:v>1334.56</c:v>
                </c:pt>
                <c:pt idx="6681">
                  <c:v>1168.867</c:v>
                </c:pt>
                <c:pt idx="6682">
                  <c:v>949.97</c:v>
                </c:pt>
                <c:pt idx="6683">
                  <c:v>757.19200000000001</c:v>
                </c:pt>
                <c:pt idx="6684">
                  <c:v>594.74400000000003</c:v>
                </c:pt>
                <c:pt idx="6685">
                  <c:v>480.18299999999999</c:v>
                </c:pt>
                <c:pt idx="6686">
                  <c:v>422.529</c:v>
                </c:pt>
                <c:pt idx="6687">
                  <c:v>470.84300000000002</c:v>
                </c:pt>
                <c:pt idx="6688">
                  <c:v>625.04300000000001</c:v>
                </c:pt>
                <c:pt idx="6689">
                  <c:v>675.92200000000003</c:v>
                </c:pt>
                <c:pt idx="6690">
                  <c:v>622.75800000000004</c:v>
                </c:pt>
                <c:pt idx="6691">
                  <c:v>559.44500000000005</c:v>
                </c:pt>
                <c:pt idx="6692">
                  <c:v>522.67399999999998</c:v>
                </c:pt>
                <c:pt idx="6693">
                  <c:v>614.80799999999999</c:v>
                </c:pt>
                <c:pt idx="6694">
                  <c:v>790.60799999999995</c:v>
                </c:pt>
                <c:pt idx="6695">
                  <c:v>924.41499999999996</c:v>
                </c:pt>
                <c:pt idx="6696">
                  <c:v>1040.6790000000001</c:v>
                </c:pt>
                <c:pt idx="6697">
                  <c:v>1040.653</c:v>
                </c:pt>
                <c:pt idx="6698">
                  <c:v>953.7</c:v>
                </c:pt>
                <c:pt idx="6699">
                  <c:v>887.75199999999995</c:v>
                </c:pt>
                <c:pt idx="6700">
                  <c:v>833.89300000000003</c:v>
                </c:pt>
                <c:pt idx="6701">
                  <c:v>824.30600000000004</c:v>
                </c:pt>
                <c:pt idx="6702">
                  <c:v>790.61300000000006</c:v>
                </c:pt>
                <c:pt idx="6703">
                  <c:v>760.86400000000003</c:v>
                </c:pt>
                <c:pt idx="6704">
                  <c:v>786.95600000000002</c:v>
                </c:pt>
                <c:pt idx="6705">
                  <c:v>725.16200000000003</c:v>
                </c:pt>
                <c:pt idx="6706">
                  <c:v>656.62599999999998</c:v>
                </c:pt>
                <c:pt idx="6707">
                  <c:v>664.10299999999995</c:v>
                </c:pt>
                <c:pt idx="6708">
                  <c:v>696.93499999999995</c:v>
                </c:pt>
                <c:pt idx="6709">
                  <c:v>784.49400000000003</c:v>
                </c:pt>
                <c:pt idx="6710">
                  <c:v>1118.386</c:v>
                </c:pt>
                <c:pt idx="6711">
                  <c:v>1575.356</c:v>
                </c:pt>
                <c:pt idx="6712">
                  <c:v>1786.7329999999999</c:v>
                </c:pt>
                <c:pt idx="6713">
                  <c:v>1870.15</c:v>
                </c:pt>
                <c:pt idx="6714">
                  <c:v>1960.4469999999999</c:v>
                </c:pt>
                <c:pt idx="6715">
                  <c:v>2001.43</c:v>
                </c:pt>
                <c:pt idx="6716">
                  <c:v>1884.9369999999999</c:v>
                </c:pt>
                <c:pt idx="6717">
                  <c:v>1631.271</c:v>
                </c:pt>
                <c:pt idx="6718">
                  <c:v>1338.595</c:v>
                </c:pt>
                <c:pt idx="6719">
                  <c:v>1102.463</c:v>
                </c:pt>
                <c:pt idx="6720">
                  <c:v>915.87</c:v>
                </c:pt>
                <c:pt idx="6721">
                  <c:v>792.24699999999996</c:v>
                </c:pt>
                <c:pt idx="6722">
                  <c:v>701.20399999999995</c:v>
                </c:pt>
                <c:pt idx="6723">
                  <c:v>660.96799999999996</c:v>
                </c:pt>
                <c:pt idx="6724">
                  <c:v>619.87099999999998</c:v>
                </c:pt>
                <c:pt idx="6725">
                  <c:v>542.37300000000005</c:v>
                </c:pt>
                <c:pt idx="6726">
                  <c:v>427.56900000000002</c:v>
                </c:pt>
                <c:pt idx="6727">
                  <c:v>304.36599999999999</c:v>
                </c:pt>
                <c:pt idx="6728">
                  <c:v>239.39599999999999</c:v>
                </c:pt>
                <c:pt idx="6729">
                  <c:v>197.274</c:v>
                </c:pt>
                <c:pt idx="6730">
                  <c:v>168.56899999999999</c:v>
                </c:pt>
                <c:pt idx="6731">
                  <c:v>143.93600000000001</c:v>
                </c:pt>
                <c:pt idx="6732">
                  <c:v>110.56100000000001</c:v>
                </c:pt>
                <c:pt idx="6733">
                  <c:v>79.477999999999994</c:v>
                </c:pt>
                <c:pt idx="6734">
                  <c:v>87.415999999999997</c:v>
                </c:pt>
                <c:pt idx="6735">
                  <c:v>126.71299999999999</c:v>
                </c:pt>
                <c:pt idx="6736">
                  <c:v>218.87</c:v>
                </c:pt>
                <c:pt idx="6737">
                  <c:v>222.91399999999999</c:v>
                </c:pt>
                <c:pt idx="6738">
                  <c:v>157.73400000000001</c:v>
                </c:pt>
                <c:pt idx="6739">
                  <c:v>127.492</c:v>
                </c:pt>
                <c:pt idx="6740">
                  <c:v>161.71600000000001</c:v>
                </c:pt>
                <c:pt idx="6741">
                  <c:v>214.53899999999999</c:v>
                </c:pt>
                <c:pt idx="6742">
                  <c:v>256.01100000000002</c:v>
                </c:pt>
                <c:pt idx="6743">
                  <c:v>297.548</c:v>
                </c:pt>
                <c:pt idx="6744">
                  <c:v>382.41300000000001</c:v>
                </c:pt>
                <c:pt idx="6745">
                  <c:v>498.14100000000002</c:v>
                </c:pt>
                <c:pt idx="6746">
                  <c:v>608.95699999999999</c:v>
                </c:pt>
                <c:pt idx="6747">
                  <c:v>669.78399999999999</c:v>
                </c:pt>
                <c:pt idx="6748">
                  <c:v>677.29</c:v>
                </c:pt>
                <c:pt idx="6749">
                  <c:v>650.16200000000003</c:v>
                </c:pt>
                <c:pt idx="6750">
                  <c:v>517.51400000000001</c:v>
                </c:pt>
                <c:pt idx="6751">
                  <c:v>357.113</c:v>
                </c:pt>
                <c:pt idx="6752">
                  <c:v>316.39499999999998</c:v>
                </c:pt>
                <c:pt idx="6753">
                  <c:v>267.65899999999999</c:v>
                </c:pt>
                <c:pt idx="6754">
                  <c:v>273.51400000000001</c:v>
                </c:pt>
                <c:pt idx="6755">
                  <c:v>325.27</c:v>
                </c:pt>
                <c:pt idx="6756">
                  <c:v>414.01900000000001</c:v>
                </c:pt>
                <c:pt idx="6757">
                  <c:v>558.73800000000006</c:v>
                </c:pt>
                <c:pt idx="6758">
                  <c:v>748.73199999999997</c:v>
                </c:pt>
                <c:pt idx="6759">
                  <c:v>868.70600000000002</c:v>
                </c:pt>
                <c:pt idx="6760">
                  <c:v>992.3</c:v>
                </c:pt>
                <c:pt idx="6761">
                  <c:v>985.09400000000005</c:v>
                </c:pt>
                <c:pt idx="6762">
                  <c:v>930.58399999999995</c:v>
                </c:pt>
                <c:pt idx="6763">
                  <c:v>846.50599999999997</c:v>
                </c:pt>
                <c:pt idx="6764">
                  <c:v>699.30399999999997</c:v>
                </c:pt>
                <c:pt idx="6765">
                  <c:v>625.38</c:v>
                </c:pt>
                <c:pt idx="6766">
                  <c:v>599.67700000000002</c:v>
                </c:pt>
                <c:pt idx="6767">
                  <c:v>582.49900000000002</c:v>
                </c:pt>
                <c:pt idx="6768">
                  <c:v>572.09100000000001</c:v>
                </c:pt>
                <c:pt idx="6769">
                  <c:v>606.29200000000003</c:v>
                </c:pt>
                <c:pt idx="6770">
                  <c:v>654.23299999999995</c:v>
                </c:pt>
                <c:pt idx="6771">
                  <c:v>806.66300000000001</c:v>
                </c:pt>
                <c:pt idx="6772">
                  <c:v>957.22400000000005</c:v>
                </c:pt>
                <c:pt idx="6773">
                  <c:v>751.73199999999997</c:v>
                </c:pt>
                <c:pt idx="6774">
                  <c:v>496.75299999999999</c:v>
                </c:pt>
                <c:pt idx="6775">
                  <c:v>449.99200000000002</c:v>
                </c:pt>
                <c:pt idx="6776">
                  <c:v>595.65499999999997</c:v>
                </c:pt>
                <c:pt idx="6777">
                  <c:v>581.74300000000005</c:v>
                </c:pt>
                <c:pt idx="6778">
                  <c:v>456.05799999999999</c:v>
                </c:pt>
                <c:pt idx="6779">
                  <c:v>298.01</c:v>
                </c:pt>
                <c:pt idx="6780">
                  <c:v>157.965</c:v>
                </c:pt>
                <c:pt idx="6781">
                  <c:v>120.971</c:v>
                </c:pt>
                <c:pt idx="6782">
                  <c:v>157.51900000000001</c:v>
                </c:pt>
                <c:pt idx="6783">
                  <c:v>271.03899999999999</c:v>
                </c:pt>
                <c:pt idx="6784">
                  <c:v>486.70600000000002</c:v>
                </c:pt>
                <c:pt idx="6785">
                  <c:v>518.84400000000005</c:v>
                </c:pt>
                <c:pt idx="6786">
                  <c:v>454.548</c:v>
                </c:pt>
                <c:pt idx="6787">
                  <c:v>362.50799999999998</c:v>
                </c:pt>
                <c:pt idx="6788">
                  <c:v>261.274</c:v>
                </c:pt>
                <c:pt idx="6789">
                  <c:v>223.79300000000001</c:v>
                </c:pt>
                <c:pt idx="6790">
                  <c:v>234.54400000000001</c:v>
                </c:pt>
                <c:pt idx="6791">
                  <c:v>261.214</c:v>
                </c:pt>
                <c:pt idx="6792">
                  <c:v>297.47300000000001</c:v>
                </c:pt>
                <c:pt idx="6793">
                  <c:v>334.90300000000002</c:v>
                </c:pt>
                <c:pt idx="6794">
                  <c:v>344.40800000000002</c:v>
                </c:pt>
                <c:pt idx="6795">
                  <c:v>351.21</c:v>
                </c:pt>
                <c:pt idx="6796">
                  <c:v>344.35500000000002</c:v>
                </c:pt>
                <c:pt idx="6797">
                  <c:v>321.45400000000001</c:v>
                </c:pt>
                <c:pt idx="6798">
                  <c:v>261.279</c:v>
                </c:pt>
                <c:pt idx="6799">
                  <c:v>168.124</c:v>
                </c:pt>
                <c:pt idx="6800">
                  <c:v>124.398</c:v>
                </c:pt>
                <c:pt idx="6801">
                  <c:v>95.346999999999994</c:v>
                </c:pt>
                <c:pt idx="6802">
                  <c:v>75.63</c:v>
                </c:pt>
                <c:pt idx="6803">
                  <c:v>86.427999999999997</c:v>
                </c:pt>
                <c:pt idx="6804">
                  <c:v>99.116</c:v>
                </c:pt>
                <c:pt idx="6805">
                  <c:v>94.501000000000005</c:v>
                </c:pt>
                <c:pt idx="6806">
                  <c:v>93.531000000000006</c:v>
                </c:pt>
                <c:pt idx="6807">
                  <c:v>179.464</c:v>
                </c:pt>
                <c:pt idx="6808">
                  <c:v>324.3</c:v>
                </c:pt>
                <c:pt idx="6809">
                  <c:v>306.57</c:v>
                </c:pt>
                <c:pt idx="6810">
                  <c:v>165.559</c:v>
                </c:pt>
                <c:pt idx="6811">
                  <c:v>88.775000000000006</c:v>
                </c:pt>
                <c:pt idx="6812">
                  <c:v>91.022000000000006</c:v>
                </c:pt>
                <c:pt idx="6813">
                  <c:v>105.453</c:v>
                </c:pt>
                <c:pt idx="6814">
                  <c:v>102.53400000000001</c:v>
                </c:pt>
                <c:pt idx="6815">
                  <c:v>92.046000000000006</c:v>
                </c:pt>
                <c:pt idx="6816">
                  <c:v>76.664000000000001</c:v>
                </c:pt>
                <c:pt idx="6817">
                  <c:v>64.433999999999997</c:v>
                </c:pt>
                <c:pt idx="6818">
                  <c:v>60.151000000000003</c:v>
                </c:pt>
                <c:pt idx="6819">
                  <c:v>67.997</c:v>
                </c:pt>
                <c:pt idx="6820">
                  <c:v>89.619</c:v>
                </c:pt>
                <c:pt idx="6821">
                  <c:v>122.07899999999999</c:v>
                </c:pt>
                <c:pt idx="6822">
                  <c:v>157.55799999999999</c:v>
                </c:pt>
                <c:pt idx="6823">
                  <c:v>176.39400000000001</c:v>
                </c:pt>
                <c:pt idx="6824">
                  <c:v>199.53299999999999</c:v>
                </c:pt>
                <c:pt idx="6825">
                  <c:v>182.40799999999999</c:v>
                </c:pt>
                <c:pt idx="6826">
                  <c:v>163.74600000000001</c:v>
                </c:pt>
                <c:pt idx="6827">
                  <c:v>166.88499999999999</c:v>
                </c:pt>
                <c:pt idx="6828">
                  <c:v>187</c:v>
                </c:pt>
                <c:pt idx="6829">
                  <c:v>212.43199999999999</c:v>
                </c:pt>
                <c:pt idx="6830">
                  <c:v>245.61799999999999</c:v>
                </c:pt>
                <c:pt idx="6831">
                  <c:v>352.73099999999999</c:v>
                </c:pt>
                <c:pt idx="6832">
                  <c:v>533.37400000000002</c:v>
                </c:pt>
                <c:pt idx="6833">
                  <c:v>571.93399999999997</c:v>
                </c:pt>
                <c:pt idx="6834">
                  <c:v>490.226</c:v>
                </c:pt>
                <c:pt idx="6835">
                  <c:v>399.52499999999998</c:v>
                </c:pt>
                <c:pt idx="6836">
                  <c:v>321.38299999999998</c:v>
                </c:pt>
                <c:pt idx="6837">
                  <c:v>253.035</c:v>
                </c:pt>
                <c:pt idx="6838">
                  <c:v>210.983</c:v>
                </c:pt>
                <c:pt idx="6839">
                  <c:v>179.46799999999999</c:v>
                </c:pt>
                <c:pt idx="6840">
                  <c:v>157.786</c:v>
                </c:pt>
                <c:pt idx="6841">
                  <c:v>161.94200000000001</c:v>
                </c:pt>
                <c:pt idx="6842">
                  <c:v>193.53100000000001</c:v>
                </c:pt>
                <c:pt idx="6843">
                  <c:v>233.06700000000001</c:v>
                </c:pt>
                <c:pt idx="6844">
                  <c:v>298.779</c:v>
                </c:pt>
                <c:pt idx="6845">
                  <c:v>389.80599999999998</c:v>
                </c:pt>
                <c:pt idx="6846">
                  <c:v>368.53699999999998</c:v>
                </c:pt>
                <c:pt idx="6847">
                  <c:v>231.32900000000001</c:v>
                </c:pt>
                <c:pt idx="6848">
                  <c:v>126.455</c:v>
                </c:pt>
                <c:pt idx="6849">
                  <c:v>65.343999999999994</c:v>
                </c:pt>
                <c:pt idx="6850">
                  <c:v>43.502000000000002</c:v>
                </c:pt>
                <c:pt idx="6851">
                  <c:v>38.951999999999998</c:v>
                </c:pt>
                <c:pt idx="6852">
                  <c:v>47.448999999999998</c:v>
                </c:pt>
                <c:pt idx="6853">
                  <c:v>61.593000000000004</c:v>
                </c:pt>
                <c:pt idx="6854">
                  <c:v>128.94300000000001</c:v>
                </c:pt>
                <c:pt idx="6855">
                  <c:v>225.203</c:v>
                </c:pt>
                <c:pt idx="6856">
                  <c:v>301.80799999999999</c:v>
                </c:pt>
                <c:pt idx="6857">
                  <c:v>269.25700000000001</c:v>
                </c:pt>
                <c:pt idx="6858">
                  <c:v>208.49299999999999</c:v>
                </c:pt>
                <c:pt idx="6859">
                  <c:v>174.04400000000001</c:v>
                </c:pt>
                <c:pt idx="6860">
                  <c:v>134.142</c:v>
                </c:pt>
                <c:pt idx="6861">
                  <c:v>83.632000000000005</c:v>
                </c:pt>
                <c:pt idx="6862">
                  <c:v>44.481000000000002</c:v>
                </c:pt>
                <c:pt idx="6863">
                  <c:v>25.986000000000001</c:v>
                </c:pt>
                <c:pt idx="6864">
                  <c:v>19.378</c:v>
                </c:pt>
                <c:pt idx="6865">
                  <c:v>17.12</c:v>
                </c:pt>
                <c:pt idx="6866">
                  <c:v>19.332000000000001</c:v>
                </c:pt>
                <c:pt idx="6867">
                  <c:v>24.841000000000001</c:v>
                </c:pt>
                <c:pt idx="6868">
                  <c:v>34.156999999999996</c:v>
                </c:pt>
                <c:pt idx="6869">
                  <c:v>47.082999999999998</c:v>
                </c:pt>
                <c:pt idx="6870">
                  <c:v>62.319000000000003</c:v>
                </c:pt>
                <c:pt idx="6871">
                  <c:v>71.043000000000006</c:v>
                </c:pt>
                <c:pt idx="6872">
                  <c:v>92.177999999999997</c:v>
                </c:pt>
                <c:pt idx="6873">
                  <c:v>91.884</c:v>
                </c:pt>
                <c:pt idx="6874">
                  <c:v>88.316999999999993</c:v>
                </c:pt>
                <c:pt idx="6875">
                  <c:v>94.394999999999996</c:v>
                </c:pt>
                <c:pt idx="6876">
                  <c:v>111.21</c:v>
                </c:pt>
                <c:pt idx="6877">
                  <c:v>136.69800000000001</c:v>
                </c:pt>
                <c:pt idx="6878">
                  <c:v>174.541</c:v>
                </c:pt>
                <c:pt idx="6879">
                  <c:v>258.28399999999999</c:v>
                </c:pt>
                <c:pt idx="6880">
                  <c:v>370.24599999999998</c:v>
                </c:pt>
                <c:pt idx="6881">
                  <c:v>428.24299999999999</c:v>
                </c:pt>
                <c:pt idx="6882">
                  <c:v>449.69900000000001</c:v>
                </c:pt>
                <c:pt idx="6883">
                  <c:v>454.70699999999999</c:v>
                </c:pt>
                <c:pt idx="6884">
                  <c:v>443.20400000000001</c:v>
                </c:pt>
                <c:pt idx="6885">
                  <c:v>402.24700000000001</c:v>
                </c:pt>
                <c:pt idx="6886">
                  <c:v>352.40800000000002</c:v>
                </c:pt>
                <c:pt idx="6887">
                  <c:v>304.87900000000002</c:v>
                </c:pt>
                <c:pt idx="6888">
                  <c:v>278.52199999999999</c:v>
                </c:pt>
                <c:pt idx="6889">
                  <c:v>257.476</c:v>
                </c:pt>
                <c:pt idx="6890">
                  <c:v>236.108</c:v>
                </c:pt>
                <c:pt idx="6891">
                  <c:v>222.99199999999999</c:v>
                </c:pt>
                <c:pt idx="6892">
                  <c:v>245.988</c:v>
                </c:pt>
                <c:pt idx="6893">
                  <c:v>301.86200000000002</c:v>
                </c:pt>
                <c:pt idx="6894">
                  <c:v>351.05500000000001</c:v>
                </c:pt>
                <c:pt idx="6895">
                  <c:v>319.61900000000003</c:v>
                </c:pt>
                <c:pt idx="6896">
                  <c:v>385.96199999999999</c:v>
                </c:pt>
                <c:pt idx="6897">
                  <c:v>487.77100000000002</c:v>
                </c:pt>
                <c:pt idx="6898">
                  <c:v>604.30200000000002</c:v>
                </c:pt>
                <c:pt idx="6899">
                  <c:v>715.73599999999999</c:v>
                </c:pt>
                <c:pt idx="6900">
                  <c:v>864.39099999999996</c:v>
                </c:pt>
                <c:pt idx="6901">
                  <c:v>1079.402</c:v>
                </c:pt>
                <c:pt idx="6902">
                  <c:v>1239.5630000000001</c:v>
                </c:pt>
                <c:pt idx="6903">
                  <c:v>1222.3009999999999</c:v>
                </c:pt>
                <c:pt idx="6904">
                  <c:v>1246.6869999999999</c:v>
                </c:pt>
                <c:pt idx="6905">
                  <c:v>1190.0229999999999</c:v>
                </c:pt>
                <c:pt idx="6906">
                  <c:v>1081.8009999999999</c:v>
                </c:pt>
                <c:pt idx="6907">
                  <c:v>926.93499999999995</c:v>
                </c:pt>
                <c:pt idx="6908">
                  <c:v>757.27800000000002</c:v>
                </c:pt>
                <c:pt idx="6909">
                  <c:v>731.92100000000005</c:v>
                </c:pt>
                <c:pt idx="6910">
                  <c:v>756.904</c:v>
                </c:pt>
                <c:pt idx="6911">
                  <c:v>745.77700000000004</c:v>
                </c:pt>
                <c:pt idx="6912">
                  <c:v>705.61199999999997</c:v>
                </c:pt>
                <c:pt idx="6913">
                  <c:v>629.12</c:v>
                </c:pt>
                <c:pt idx="6914">
                  <c:v>572.06899999999996</c:v>
                </c:pt>
                <c:pt idx="6915">
                  <c:v>494.16699999999997</c:v>
                </c:pt>
                <c:pt idx="6916">
                  <c:v>498.53100000000001</c:v>
                </c:pt>
                <c:pt idx="6917">
                  <c:v>541.32000000000005</c:v>
                </c:pt>
                <c:pt idx="6918">
                  <c:v>493.452</c:v>
                </c:pt>
                <c:pt idx="6919">
                  <c:v>412.36099999999999</c:v>
                </c:pt>
                <c:pt idx="6920">
                  <c:v>455.19200000000001</c:v>
                </c:pt>
                <c:pt idx="6921">
                  <c:v>385.01799999999997</c:v>
                </c:pt>
                <c:pt idx="6922">
                  <c:v>262.887</c:v>
                </c:pt>
                <c:pt idx="6923">
                  <c:v>189.22300000000001</c:v>
                </c:pt>
                <c:pt idx="6924">
                  <c:v>167.4</c:v>
                </c:pt>
                <c:pt idx="6925">
                  <c:v>158.66399999999999</c:v>
                </c:pt>
                <c:pt idx="6926">
                  <c:v>145.94999999999999</c:v>
                </c:pt>
                <c:pt idx="6927">
                  <c:v>140.83500000000001</c:v>
                </c:pt>
                <c:pt idx="6928">
                  <c:v>157.50899999999999</c:v>
                </c:pt>
                <c:pt idx="6929">
                  <c:v>117.2</c:v>
                </c:pt>
                <c:pt idx="6930">
                  <c:v>81.786000000000001</c:v>
                </c:pt>
                <c:pt idx="6931">
                  <c:v>85.906000000000006</c:v>
                </c:pt>
                <c:pt idx="6932">
                  <c:v>107.048</c:v>
                </c:pt>
                <c:pt idx="6933">
                  <c:v>106.941</c:v>
                </c:pt>
                <c:pt idx="6934">
                  <c:v>113.015</c:v>
                </c:pt>
                <c:pt idx="6935">
                  <c:v>138.43299999999999</c:v>
                </c:pt>
                <c:pt idx="6936">
                  <c:v>182.30600000000001</c:v>
                </c:pt>
                <c:pt idx="6937">
                  <c:v>251.785</c:v>
                </c:pt>
                <c:pt idx="6938">
                  <c:v>319.56200000000001</c:v>
                </c:pt>
                <c:pt idx="6939">
                  <c:v>329.34500000000003</c:v>
                </c:pt>
                <c:pt idx="6940">
                  <c:v>311.233</c:v>
                </c:pt>
                <c:pt idx="6941">
                  <c:v>296.09699999999998</c:v>
                </c:pt>
                <c:pt idx="6942">
                  <c:v>268.685</c:v>
                </c:pt>
                <c:pt idx="6943">
                  <c:v>175.15899999999999</c:v>
                </c:pt>
                <c:pt idx="6944">
                  <c:v>99.343999999999994</c:v>
                </c:pt>
                <c:pt idx="6945">
                  <c:v>61.040999999999997</c:v>
                </c:pt>
                <c:pt idx="6946">
                  <c:v>40.212000000000003</c:v>
                </c:pt>
                <c:pt idx="6947">
                  <c:v>26.427</c:v>
                </c:pt>
                <c:pt idx="6948">
                  <c:v>18.363</c:v>
                </c:pt>
                <c:pt idx="6949">
                  <c:v>23.95</c:v>
                </c:pt>
                <c:pt idx="6950">
                  <c:v>43.982999999999997</c:v>
                </c:pt>
                <c:pt idx="6951">
                  <c:v>67.200999999999993</c:v>
                </c:pt>
                <c:pt idx="6952">
                  <c:v>121.46299999999999</c:v>
                </c:pt>
                <c:pt idx="6953">
                  <c:v>117.08499999999999</c:v>
                </c:pt>
                <c:pt idx="6954">
                  <c:v>107.223</c:v>
                </c:pt>
                <c:pt idx="6955">
                  <c:v>109.371</c:v>
                </c:pt>
                <c:pt idx="6956">
                  <c:v>117.574</c:v>
                </c:pt>
                <c:pt idx="6957">
                  <c:v>133.506</c:v>
                </c:pt>
                <c:pt idx="6958">
                  <c:v>148.857</c:v>
                </c:pt>
                <c:pt idx="6959">
                  <c:v>166.416</c:v>
                </c:pt>
                <c:pt idx="6960">
                  <c:v>194.13399999999999</c:v>
                </c:pt>
                <c:pt idx="6961">
                  <c:v>232.92400000000001</c:v>
                </c:pt>
                <c:pt idx="6962">
                  <c:v>270.84699999999998</c:v>
                </c:pt>
                <c:pt idx="6963">
                  <c:v>290.61399999999998</c:v>
                </c:pt>
                <c:pt idx="6964">
                  <c:v>307.41399999999999</c:v>
                </c:pt>
                <c:pt idx="6965">
                  <c:v>330.95100000000002</c:v>
                </c:pt>
                <c:pt idx="6966">
                  <c:v>297.40300000000002</c:v>
                </c:pt>
                <c:pt idx="6967">
                  <c:v>141.499</c:v>
                </c:pt>
                <c:pt idx="6968">
                  <c:v>44.015999999999998</c:v>
                </c:pt>
                <c:pt idx="6969">
                  <c:v>16.228999999999999</c:v>
                </c:pt>
                <c:pt idx="6970">
                  <c:v>4.08</c:v>
                </c:pt>
                <c:pt idx="6971">
                  <c:v>3.2290000000000001</c:v>
                </c:pt>
                <c:pt idx="6972">
                  <c:v>2.351</c:v>
                </c:pt>
                <c:pt idx="6973">
                  <c:v>17.501999999999999</c:v>
                </c:pt>
                <c:pt idx="6974">
                  <c:v>69.239000000000004</c:v>
                </c:pt>
                <c:pt idx="6975">
                  <c:v>142.95599999999999</c:v>
                </c:pt>
                <c:pt idx="6976">
                  <c:v>286.96300000000002</c:v>
                </c:pt>
                <c:pt idx="6977">
                  <c:v>371.65699999999998</c:v>
                </c:pt>
                <c:pt idx="6978">
                  <c:v>388.47800000000001</c:v>
                </c:pt>
                <c:pt idx="6979">
                  <c:v>355.59500000000003</c:v>
                </c:pt>
                <c:pt idx="6980">
                  <c:v>307.49299999999999</c:v>
                </c:pt>
                <c:pt idx="6981">
                  <c:v>274.82900000000001</c:v>
                </c:pt>
                <c:pt idx="6982">
                  <c:v>259.75799999999998</c:v>
                </c:pt>
                <c:pt idx="6983">
                  <c:v>252.97</c:v>
                </c:pt>
                <c:pt idx="6984">
                  <c:v>231.82499999999999</c:v>
                </c:pt>
                <c:pt idx="6985">
                  <c:v>216.23599999999999</c:v>
                </c:pt>
                <c:pt idx="6986">
                  <c:v>218.21799999999999</c:v>
                </c:pt>
                <c:pt idx="6987">
                  <c:v>243.453</c:v>
                </c:pt>
                <c:pt idx="6988">
                  <c:v>283.44200000000001</c:v>
                </c:pt>
                <c:pt idx="6989">
                  <c:v>308.68700000000001</c:v>
                </c:pt>
                <c:pt idx="6990">
                  <c:v>314.34800000000001</c:v>
                </c:pt>
                <c:pt idx="6991">
                  <c:v>233.989</c:v>
                </c:pt>
                <c:pt idx="6992">
                  <c:v>228.154</c:v>
                </c:pt>
                <c:pt idx="6993">
                  <c:v>239.01599999999999</c:v>
                </c:pt>
                <c:pt idx="6994">
                  <c:v>238.46299999999999</c:v>
                </c:pt>
                <c:pt idx="6995">
                  <c:v>227</c:v>
                </c:pt>
                <c:pt idx="6996">
                  <c:v>201.37700000000001</c:v>
                </c:pt>
                <c:pt idx="6997">
                  <c:v>197.708</c:v>
                </c:pt>
                <c:pt idx="6998">
                  <c:v>253.047</c:v>
                </c:pt>
                <c:pt idx="6999">
                  <c:v>407.899</c:v>
                </c:pt>
                <c:pt idx="7000">
                  <c:v>650.16300000000001</c:v>
                </c:pt>
                <c:pt idx="7001">
                  <c:v>784.48099999999999</c:v>
                </c:pt>
                <c:pt idx="7002">
                  <c:v>790.51</c:v>
                </c:pt>
                <c:pt idx="7003">
                  <c:v>715.70399999999995</c:v>
                </c:pt>
                <c:pt idx="7004">
                  <c:v>588.60199999999998</c:v>
                </c:pt>
                <c:pt idx="7005">
                  <c:v>458.827</c:v>
                </c:pt>
                <c:pt idx="7006">
                  <c:v>330.08600000000001</c:v>
                </c:pt>
                <c:pt idx="7007">
                  <c:v>224.542</c:v>
                </c:pt>
                <c:pt idx="7008">
                  <c:v>166.62100000000001</c:v>
                </c:pt>
                <c:pt idx="7009">
                  <c:v>137.488</c:v>
                </c:pt>
                <c:pt idx="7010">
                  <c:v>124.09</c:v>
                </c:pt>
                <c:pt idx="7011">
                  <c:v>92.195999999999998</c:v>
                </c:pt>
                <c:pt idx="7012">
                  <c:v>63.53</c:v>
                </c:pt>
                <c:pt idx="7013">
                  <c:v>47.216999999999999</c:v>
                </c:pt>
                <c:pt idx="7014">
                  <c:v>40.798999999999999</c:v>
                </c:pt>
                <c:pt idx="7015">
                  <c:v>16.707999999999998</c:v>
                </c:pt>
                <c:pt idx="7016">
                  <c:v>22.838999999999999</c:v>
                </c:pt>
                <c:pt idx="7017">
                  <c:v>54.77</c:v>
                </c:pt>
                <c:pt idx="7018">
                  <c:v>92.509</c:v>
                </c:pt>
                <c:pt idx="7019">
                  <c:v>125.601</c:v>
                </c:pt>
                <c:pt idx="7020">
                  <c:v>166.351</c:v>
                </c:pt>
                <c:pt idx="7021">
                  <c:v>236.78800000000001</c:v>
                </c:pt>
                <c:pt idx="7022">
                  <c:v>371.642</c:v>
                </c:pt>
                <c:pt idx="7023">
                  <c:v>605.06299999999999</c:v>
                </c:pt>
                <c:pt idx="7024">
                  <c:v>846.48099999999999</c:v>
                </c:pt>
                <c:pt idx="7025">
                  <c:v>884.84199999999998</c:v>
                </c:pt>
                <c:pt idx="7026">
                  <c:v>794.851</c:v>
                </c:pt>
                <c:pt idx="7027">
                  <c:v>656.44500000000005</c:v>
                </c:pt>
                <c:pt idx="7028">
                  <c:v>520.774</c:v>
                </c:pt>
                <c:pt idx="7029">
                  <c:v>447.14499999999998</c:v>
                </c:pt>
                <c:pt idx="7030">
                  <c:v>421.06099999999998</c:v>
                </c:pt>
                <c:pt idx="7031">
                  <c:v>402.27100000000002</c:v>
                </c:pt>
                <c:pt idx="7032">
                  <c:v>384.04300000000001</c:v>
                </c:pt>
                <c:pt idx="7033">
                  <c:v>360.05200000000002</c:v>
                </c:pt>
                <c:pt idx="7034">
                  <c:v>346.88799999999998</c:v>
                </c:pt>
                <c:pt idx="7035">
                  <c:v>339.36500000000001</c:v>
                </c:pt>
                <c:pt idx="7036">
                  <c:v>319.68299999999999</c:v>
                </c:pt>
                <c:pt idx="7037">
                  <c:v>280.91699999999997</c:v>
                </c:pt>
                <c:pt idx="7038">
                  <c:v>234.37299999999999</c:v>
                </c:pt>
                <c:pt idx="7039">
                  <c:v>168.63399999999999</c:v>
                </c:pt>
                <c:pt idx="7040">
                  <c:v>201.654</c:v>
                </c:pt>
                <c:pt idx="7041">
                  <c:v>256.56</c:v>
                </c:pt>
                <c:pt idx="7042">
                  <c:v>272.63600000000002</c:v>
                </c:pt>
                <c:pt idx="7043">
                  <c:v>266.86599999999999</c:v>
                </c:pt>
                <c:pt idx="7044">
                  <c:v>268.06799999999998</c:v>
                </c:pt>
                <c:pt idx="7045">
                  <c:v>294.93700000000001</c:v>
                </c:pt>
                <c:pt idx="7046">
                  <c:v>363.29899999999998</c:v>
                </c:pt>
                <c:pt idx="7047">
                  <c:v>513.83699999999999</c:v>
                </c:pt>
                <c:pt idx="7048">
                  <c:v>675.423</c:v>
                </c:pt>
                <c:pt idx="7049">
                  <c:v>702.78599999999994</c:v>
                </c:pt>
                <c:pt idx="7050">
                  <c:v>638.16200000000003</c:v>
                </c:pt>
                <c:pt idx="7051">
                  <c:v>534.79499999999996</c:v>
                </c:pt>
                <c:pt idx="7052">
                  <c:v>400.46199999999999</c:v>
                </c:pt>
                <c:pt idx="7053">
                  <c:v>261.51600000000002</c:v>
                </c:pt>
                <c:pt idx="7054">
                  <c:v>148.23099999999999</c:v>
                </c:pt>
                <c:pt idx="7055">
                  <c:v>75.206999999999994</c:v>
                </c:pt>
                <c:pt idx="7056">
                  <c:v>36.238</c:v>
                </c:pt>
                <c:pt idx="7057">
                  <c:v>19.442</c:v>
                </c:pt>
                <c:pt idx="7058">
                  <c:v>15.262</c:v>
                </c:pt>
                <c:pt idx="7059">
                  <c:v>21.859000000000002</c:v>
                </c:pt>
                <c:pt idx="7060">
                  <c:v>26.841000000000001</c:v>
                </c:pt>
                <c:pt idx="7061">
                  <c:v>32.258000000000003</c:v>
                </c:pt>
                <c:pt idx="7062">
                  <c:v>44.12</c:v>
                </c:pt>
                <c:pt idx="7063">
                  <c:v>37.1</c:v>
                </c:pt>
                <c:pt idx="7064">
                  <c:v>27.381</c:v>
                </c:pt>
                <c:pt idx="7065">
                  <c:v>43.314999999999998</c:v>
                </c:pt>
                <c:pt idx="7066">
                  <c:v>48.128999999999998</c:v>
                </c:pt>
                <c:pt idx="7067">
                  <c:v>90.709000000000003</c:v>
                </c:pt>
                <c:pt idx="7068">
                  <c:v>155.43</c:v>
                </c:pt>
                <c:pt idx="7069">
                  <c:v>209.60599999999999</c:v>
                </c:pt>
                <c:pt idx="7070">
                  <c:v>222.43799999999999</c:v>
                </c:pt>
                <c:pt idx="7071">
                  <c:v>192.6</c:v>
                </c:pt>
                <c:pt idx="7072">
                  <c:v>138.233</c:v>
                </c:pt>
                <c:pt idx="7073">
                  <c:v>53.183999999999997</c:v>
                </c:pt>
                <c:pt idx="7074">
                  <c:v>27.417999999999999</c:v>
                </c:pt>
                <c:pt idx="7075">
                  <c:v>34.536999999999999</c:v>
                </c:pt>
                <c:pt idx="7076">
                  <c:v>38.392000000000003</c:v>
                </c:pt>
                <c:pt idx="7077">
                  <c:v>35.621000000000002</c:v>
                </c:pt>
                <c:pt idx="7078">
                  <c:v>32.850999999999999</c:v>
                </c:pt>
                <c:pt idx="7079">
                  <c:v>41.771999999999998</c:v>
                </c:pt>
                <c:pt idx="7080">
                  <c:v>47.835999999999999</c:v>
                </c:pt>
                <c:pt idx="7081">
                  <c:v>39.57</c:v>
                </c:pt>
                <c:pt idx="7082">
                  <c:v>22.876999999999999</c:v>
                </c:pt>
                <c:pt idx="7083">
                  <c:v>9.532</c:v>
                </c:pt>
                <c:pt idx="7084">
                  <c:v>8.6669999999999998</c:v>
                </c:pt>
                <c:pt idx="7085">
                  <c:v>11.337999999999999</c:v>
                </c:pt>
                <c:pt idx="7086">
                  <c:v>14.907999999999999</c:v>
                </c:pt>
                <c:pt idx="7087">
                  <c:v>9.7070000000000007</c:v>
                </c:pt>
                <c:pt idx="7088">
                  <c:v>8.3539999999999992</c:v>
                </c:pt>
                <c:pt idx="7089">
                  <c:v>34.151000000000003</c:v>
                </c:pt>
                <c:pt idx="7090">
                  <c:v>77.650999999999996</c:v>
                </c:pt>
                <c:pt idx="7091">
                  <c:v>113.105</c:v>
                </c:pt>
                <c:pt idx="7092">
                  <c:v>140.34100000000001</c:v>
                </c:pt>
                <c:pt idx="7093">
                  <c:v>173.851</c:v>
                </c:pt>
                <c:pt idx="7094">
                  <c:v>198.58099999999999</c:v>
                </c:pt>
                <c:pt idx="7095">
                  <c:v>273.24900000000002</c:v>
                </c:pt>
                <c:pt idx="7096">
                  <c:v>372.91899999999998</c:v>
                </c:pt>
                <c:pt idx="7097">
                  <c:v>346.923</c:v>
                </c:pt>
                <c:pt idx="7098">
                  <c:v>289.298</c:v>
                </c:pt>
                <c:pt idx="7099">
                  <c:v>248.387</c:v>
                </c:pt>
                <c:pt idx="7100">
                  <c:v>225.012</c:v>
                </c:pt>
                <c:pt idx="7101">
                  <c:v>232.994</c:v>
                </c:pt>
                <c:pt idx="7102">
                  <c:v>265.98899999999998</c:v>
                </c:pt>
                <c:pt idx="7103">
                  <c:v>297.7</c:v>
                </c:pt>
                <c:pt idx="7104">
                  <c:v>311.70699999999999</c:v>
                </c:pt>
                <c:pt idx="7105">
                  <c:v>297.34500000000003</c:v>
                </c:pt>
                <c:pt idx="7106">
                  <c:v>279.892</c:v>
                </c:pt>
                <c:pt idx="7107">
                  <c:v>250.46799999999999</c:v>
                </c:pt>
                <c:pt idx="7108">
                  <c:v>273.60300000000001</c:v>
                </c:pt>
                <c:pt idx="7109">
                  <c:v>340.06299999999999</c:v>
                </c:pt>
                <c:pt idx="7110">
                  <c:v>388.94099999999997</c:v>
                </c:pt>
                <c:pt idx="7111">
                  <c:v>314.798</c:v>
                </c:pt>
                <c:pt idx="7112">
                  <c:v>232.14400000000001</c:v>
                </c:pt>
                <c:pt idx="7113">
                  <c:v>165.524</c:v>
                </c:pt>
                <c:pt idx="7114">
                  <c:v>115.123</c:v>
                </c:pt>
                <c:pt idx="7115">
                  <c:v>127.547</c:v>
                </c:pt>
                <c:pt idx="7116">
                  <c:v>229.68700000000001</c:v>
                </c:pt>
                <c:pt idx="7117">
                  <c:v>463.19600000000003</c:v>
                </c:pt>
                <c:pt idx="7118">
                  <c:v>784.38199999999995</c:v>
                </c:pt>
                <c:pt idx="7119">
                  <c:v>855.1</c:v>
                </c:pt>
                <c:pt idx="7120">
                  <c:v>984.68899999999996</c:v>
                </c:pt>
                <c:pt idx="7121">
                  <c:v>989.875</c:v>
                </c:pt>
                <c:pt idx="7122">
                  <c:v>500.983</c:v>
                </c:pt>
                <c:pt idx="7123">
                  <c:v>149.113</c:v>
                </c:pt>
                <c:pt idx="7124">
                  <c:v>39.640999999999998</c:v>
                </c:pt>
                <c:pt idx="7125">
                  <c:v>76.361999999999995</c:v>
                </c:pt>
                <c:pt idx="7126">
                  <c:v>214.709</c:v>
                </c:pt>
                <c:pt idx="7127">
                  <c:v>266.029</c:v>
                </c:pt>
                <c:pt idx="7128">
                  <c:v>248.45599999999999</c:v>
                </c:pt>
                <c:pt idx="7129">
                  <c:v>269.69200000000001</c:v>
                </c:pt>
                <c:pt idx="7130">
                  <c:v>321.44900000000001</c:v>
                </c:pt>
                <c:pt idx="7131">
                  <c:v>311.19</c:v>
                </c:pt>
                <c:pt idx="7132">
                  <c:v>250.46899999999999</c:v>
                </c:pt>
                <c:pt idx="7133">
                  <c:v>182.31800000000001</c:v>
                </c:pt>
                <c:pt idx="7134">
                  <c:v>141.26900000000001</c:v>
                </c:pt>
                <c:pt idx="7135">
                  <c:v>120.93899999999999</c:v>
                </c:pt>
                <c:pt idx="7136">
                  <c:v>154.4</c:v>
                </c:pt>
                <c:pt idx="7137">
                  <c:v>188.51400000000001</c:v>
                </c:pt>
                <c:pt idx="7138">
                  <c:v>223.82400000000001</c:v>
                </c:pt>
                <c:pt idx="7139">
                  <c:v>260.952</c:v>
                </c:pt>
                <c:pt idx="7140">
                  <c:v>316.38099999999997</c:v>
                </c:pt>
                <c:pt idx="7141">
                  <c:v>385.57</c:v>
                </c:pt>
                <c:pt idx="7142">
                  <c:v>427.5</c:v>
                </c:pt>
                <c:pt idx="7143">
                  <c:v>463.32799999999997</c:v>
                </c:pt>
                <c:pt idx="7144">
                  <c:v>457.57900000000001</c:v>
                </c:pt>
                <c:pt idx="7145">
                  <c:v>297.28699999999998</c:v>
                </c:pt>
                <c:pt idx="7146">
                  <c:v>127.578</c:v>
                </c:pt>
                <c:pt idx="7147">
                  <c:v>58.116999999999997</c:v>
                </c:pt>
                <c:pt idx="7148">
                  <c:v>67.164000000000001</c:v>
                </c:pt>
                <c:pt idx="7149">
                  <c:v>126.51300000000001</c:v>
                </c:pt>
                <c:pt idx="7150">
                  <c:v>231.11799999999999</c:v>
                </c:pt>
                <c:pt idx="7151">
                  <c:v>346.15899999999999</c:v>
                </c:pt>
                <c:pt idx="7152">
                  <c:v>427.19299999999998</c:v>
                </c:pt>
                <c:pt idx="7153">
                  <c:v>457.67099999999999</c:v>
                </c:pt>
                <c:pt idx="7154">
                  <c:v>493.32299999999998</c:v>
                </c:pt>
                <c:pt idx="7155">
                  <c:v>532.77700000000004</c:v>
                </c:pt>
                <c:pt idx="7156">
                  <c:v>563.14099999999996</c:v>
                </c:pt>
                <c:pt idx="7157">
                  <c:v>593.24699999999996</c:v>
                </c:pt>
                <c:pt idx="7158">
                  <c:v>600.97699999999998</c:v>
                </c:pt>
                <c:pt idx="7159">
                  <c:v>461.68900000000002</c:v>
                </c:pt>
                <c:pt idx="7160">
                  <c:v>372.553</c:v>
                </c:pt>
                <c:pt idx="7161">
                  <c:v>297.32900000000001</c:v>
                </c:pt>
                <c:pt idx="7162">
                  <c:v>253.03100000000001</c:v>
                </c:pt>
                <c:pt idx="7163">
                  <c:v>247.52099999999999</c:v>
                </c:pt>
                <c:pt idx="7164">
                  <c:v>239.94800000000001</c:v>
                </c:pt>
                <c:pt idx="7165">
                  <c:v>229.46899999999999</c:v>
                </c:pt>
                <c:pt idx="7166">
                  <c:v>219.29900000000001</c:v>
                </c:pt>
                <c:pt idx="7167">
                  <c:v>239.81700000000001</c:v>
                </c:pt>
                <c:pt idx="7168">
                  <c:v>220.46899999999999</c:v>
                </c:pt>
                <c:pt idx="7169">
                  <c:v>129.739</c:v>
                </c:pt>
                <c:pt idx="7170">
                  <c:v>54.677999999999997</c:v>
                </c:pt>
                <c:pt idx="7171">
                  <c:v>26.427</c:v>
                </c:pt>
                <c:pt idx="7172">
                  <c:v>46.545999999999999</c:v>
                </c:pt>
                <c:pt idx="7173">
                  <c:v>93.674999999999997</c:v>
                </c:pt>
                <c:pt idx="7174">
                  <c:v>139.989</c:v>
                </c:pt>
                <c:pt idx="7175">
                  <c:v>164.17500000000001</c:v>
                </c:pt>
                <c:pt idx="7176">
                  <c:v>174.36099999999999</c:v>
                </c:pt>
                <c:pt idx="7177">
                  <c:v>180.38499999999999</c:v>
                </c:pt>
                <c:pt idx="7178">
                  <c:v>183.297</c:v>
                </c:pt>
                <c:pt idx="7179">
                  <c:v>159.77699999999999</c:v>
                </c:pt>
                <c:pt idx="7180">
                  <c:v>132.70099999999999</c:v>
                </c:pt>
                <c:pt idx="7181">
                  <c:v>115.819</c:v>
                </c:pt>
                <c:pt idx="7182">
                  <c:v>100.16500000000001</c:v>
                </c:pt>
                <c:pt idx="7183">
                  <c:v>72.06</c:v>
                </c:pt>
                <c:pt idx="7184">
                  <c:v>13.659000000000001</c:v>
                </c:pt>
                <c:pt idx="7185">
                  <c:v>3.7549999999999999</c:v>
                </c:pt>
                <c:pt idx="7186">
                  <c:v>3.16</c:v>
                </c:pt>
                <c:pt idx="7187">
                  <c:v>3.907</c:v>
                </c:pt>
                <c:pt idx="7188">
                  <c:v>7.9059999999999997</c:v>
                </c:pt>
                <c:pt idx="7189">
                  <c:v>20.853000000000002</c:v>
                </c:pt>
                <c:pt idx="7190">
                  <c:v>47.387</c:v>
                </c:pt>
                <c:pt idx="7191">
                  <c:v>107.068</c:v>
                </c:pt>
                <c:pt idx="7192">
                  <c:v>115.85599999999999</c:v>
                </c:pt>
                <c:pt idx="7193">
                  <c:v>84.284999999999997</c:v>
                </c:pt>
                <c:pt idx="7194">
                  <c:v>88.364999999999995</c:v>
                </c:pt>
                <c:pt idx="7195">
                  <c:v>128.06800000000001</c:v>
                </c:pt>
                <c:pt idx="7196">
                  <c:v>156.745</c:v>
                </c:pt>
                <c:pt idx="7197">
                  <c:v>165.256</c:v>
                </c:pt>
                <c:pt idx="7198">
                  <c:v>168.35499999999999</c:v>
                </c:pt>
                <c:pt idx="7199">
                  <c:v>180.62299999999999</c:v>
                </c:pt>
                <c:pt idx="7200">
                  <c:v>217.56899999999999</c:v>
                </c:pt>
                <c:pt idx="7201">
                  <c:v>283.39699999999999</c:v>
                </c:pt>
                <c:pt idx="7202">
                  <c:v>358.5</c:v>
                </c:pt>
                <c:pt idx="7203">
                  <c:v>401.315</c:v>
                </c:pt>
                <c:pt idx="7204">
                  <c:v>443.33800000000002</c:v>
                </c:pt>
                <c:pt idx="7205">
                  <c:v>488.15699999999998</c:v>
                </c:pt>
                <c:pt idx="7206">
                  <c:v>496.70400000000001</c:v>
                </c:pt>
                <c:pt idx="7207">
                  <c:v>337.13099999999997</c:v>
                </c:pt>
                <c:pt idx="7208">
                  <c:v>180.40199999999999</c:v>
                </c:pt>
                <c:pt idx="7209">
                  <c:v>146.102</c:v>
                </c:pt>
                <c:pt idx="7210">
                  <c:v>158.714</c:v>
                </c:pt>
                <c:pt idx="7211">
                  <c:v>194.62100000000001</c:v>
                </c:pt>
                <c:pt idx="7212">
                  <c:v>229.13800000000001</c:v>
                </c:pt>
                <c:pt idx="7213">
                  <c:v>240.42400000000001</c:v>
                </c:pt>
                <c:pt idx="7214">
                  <c:v>216.16800000000001</c:v>
                </c:pt>
                <c:pt idx="7215">
                  <c:v>214.63900000000001</c:v>
                </c:pt>
                <c:pt idx="7216">
                  <c:v>186.833</c:v>
                </c:pt>
                <c:pt idx="7217">
                  <c:v>107.4</c:v>
                </c:pt>
                <c:pt idx="7218">
                  <c:v>43.195999999999998</c:v>
                </c:pt>
                <c:pt idx="7219">
                  <c:v>18.959</c:v>
                </c:pt>
                <c:pt idx="7220">
                  <c:v>50.747</c:v>
                </c:pt>
                <c:pt idx="7221">
                  <c:v>128.00399999999999</c:v>
                </c:pt>
                <c:pt idx="7222">
                  <c:v>232.47300000000001</c:v>
                </c:pt>
                <c:pt idx="7223">
                  <c:v>328.88</c:v>
                </c:pt>
                <c:pt idx="7224">
                  <c:v>397.58600000000001</c:v>
                </c:pt>
                <c:pt idx="7225">
                  <c:v>447.95299999999997</c:v>
                </c:pt>
                <c:pt idx="7226">
                  <c:v>485.358</c:v>
                </c:pt>
                <c:pt idx="7227">
                  <c:v>498.90300000000002</c:v>
                </c:pt>
                <c:pt idx="7228">
                  <c:v>520.98900000000003</c:v>
                </c:pt>
                <c:pt idx="7229">
                  <c:v>548.92899999999997</c:v>
                </c:pt>
                <c:pt idx="7230">
                  <c:v>560.30499999999995</c:v>
                </c:pt>
                <c:pt idx="7231">
                  <c:v>426.875</c:v>
                </c:pt>
                <c:pt idx="7232">
                  <c:v>299.89400000000001</c:v>
                </c:pt>
                <c:pt idx="7233">
                  <c:v>279.16000000000003</c:v>
                </c:pt>
                <c:pt idx="7234">
                  <c:v>249.45</c:v>
                </c:pt>
                <c:pt idx="7235">
                  <c:v>209.70500000000001</c:v>
                </c:pt>
                <c:pt idx="7236">
                  <c:v>151.54300000000001</c:v>
                </c:pt>
                <c:pt idx="7237">
                  <c:v>102.175</c:v>
                </c:pt>
                <c:pt idx="7238">
                  <c:v>66.930999999999997</c:v>
                </c:pt>
                <c:pt idx="7239">
                  <c:v>51.164999999999999</c:v>
                </c:pt>
                <c:pt idx="7240">
                  <c:v>45.378</c:v>
                </c:pt>
                <c:pt idx="7241">
                  <c:v>45.82</c:v>
                </c:pt>
                <c:pt idx="7242">
                  <c:v>68.724000000000004</c:v>
                </c:pt>
                <c:pt idx="7243">
                  <c:v>115.154</c:v>
                </c:pt>
                <c:pt idx="7244">
                  <c:v>190.73699999999999</c:v>
                </c:pt>
                <c:pt idx="7245">
                  <c:v>290.65199999999999</c:v>
                </c:pt>
                <c:pt idx="7246">
                  <c:v>367.28500000000003</c:v>
                </c:pt>
                <c:pt idx="7247">
                  <c:v>388.346</c:v>
                </c:pt>
                <c:pt idx="7248">
                  <c:v>393.16899999999998</c:v>
                </c:pt>
                <c:pt idx="7249">
                  <c:v>370.26299999999998</c:v>
                </c:pt>
                <c:pt idx="7250">
                  <c:v>309.95600000000002</c:v>
                </c:pt>
                <c:pt idx="7251">
                  <c:v>233.363</c:v>
                </c:pt>
                <c:pt idx="7252">
                  <c:v>170.37700000000001</c:v>
                </c:pt>
                <c:pt idx="7253">
                  <c:v>124.538</c:v>
                </c:pt>
                <c:pt idx="7254">
                  <c:v>87.23</c:v>
                </c:pt>
                <c:pt idx="7255">
                  <c:v>63.213000000000001</c:v>
                </c:pt>
                <c:pt idx="7256">
                  <c:v>46</c:v>
                </c:pt>
                <c:pt idx="7257">
                  <c:v>57.433999999999997</c:v>
                </c:pt>
                <c:pt idx="7258">
                  <c:v>89.753</c:v>
                </c:pt>
                <c:pt idx="7259">
                  <c:v>163.309</c:v>
                </c:pt>
                <c:pt idx="7260">
                  <c:v>299.31200000000001</c:v>
                </c:pt>
                <c:pt idx="7261">
                  <c:v>437.22</c:v>
                </c:pt>
                <c:pt idx="7262">
                  <c:v>475.17599999999999</c:v>
                </c:pt>
                <c:pt idx="7263">
                  <c:v>500.28899999999999</c:v>
                </c:pt>
                <c:pt idx="7264">
                  <c:v>584.34100000000001</c:v>
                </c:pt>
                <c:pt idx="7265">
                  <c:v>615.41899999999998</c:v>
                </c:pt>
                <c:pt idx="7266">
                  <c:v>582.51300000000003</c:v>
                </c:pt>
                <c:pt idx="7267">
                  <c:v>554.97500000000002</c:v>
                </c:pt>
                <c:pt idx="7268">
                  <c:v>541.26700000000005</c:v>
                </c:pt>
                <c:pt idx="7269">
                  <c:v>513.91600000000005</c:v>
                </c:pt>
                <c:pt idx="7270">
                  <c:v>480.10700000000003</c:v>
                </c:pt>
                <c:pt idx="7271">
                  <c:v>461.923</c:v>
                </c:pt>
                <c:pt idx="7272">
                  <c:v>429.613</c:v>
                </c:pt>
                <c:pt idx="7273">
                  <c:v>344.36</c:v>
                </c:pt>
                <c:pt idx="7274">
                  <c:v>231.601</c:v>
                </c:pt>
                <c:pt idx="7275">
                  <c:v>157.44</c:v>
                </c:pt>
                <c:pt idx="7276">
                  <c:v>131.44300000000001</c:v>
                </c:pt>
                <c:pt idx="7277">
                  <c:v>132.74199999999999</c:v>
                </c:pt>
                <c:pt idx="7278">
                  <c:v>145.173</c:v>
                </c:pt>
                <c:pt idx="7279">
                  <c:v>136.17500000000001</c:v>
                </c:pt>
                <c:pt idx="7280">
                  <c:v>125.727</c:v>
                </c:pt>
                <c:pt idx="7281">
                  <c:v>132.233</c:v>
                </c:pt>
                <c:pt idx="7282">
                  <c:v>182.33799999999999</c:v>
                </c:pt>
                <c:pt idx="7283">
                  <c:v>263.16800000000001</c:v>
                </c:pt>
                <c:pt idx="7284">
                  <c:v>349.61</c:v>
                </c:pt>
                <c:pt idx="7285">
                  <c:v>417.98899999999998</c:v>
                </c:pt>
                <c:pt idx="7286">
                  <c:v>476.15</c:v>
                </c:pt>
                <c:pt idx="7287">
                  <c:v>567.45100000000002</c:v>
                </c:pt>
                <c:pt idx="7288">
                  <c:v>677.74300000000005</c:v>
                </c:pt>
                <c:pt idx="7289">
                  <c:v>727.56</c:v>
                </c:pt>
                <c:pt idx="7290">
                  <c:v>715.71500000000003</c:v>
                </c:pt>
                <c:pt idx="7291">
                  <c:v>719.56700000000001</c:v>
                </c:pt>
                <c:pt idx="7292">
                  <c:v>715.822</c:v>
                </c:pt>
                <c:pt idx="7293">
                  <c:v>664.12400000000002</c:v>
                </c:pt>
                <c:pt idx="7294">
                  <c:v>613.36300000000006</c:v>
                </c:pt>
                <c:pt idx="7295">
                  <c:v>580.81100000000004</c:v>
                </c:pt>
                <c:pt idx="7296">
                  <c:v>519.86500000000001</c:v>
                </c:pt>
                <c:pt idx="7297">
                  <c:v>461.15800000000002</c:v>
                </c:pt>
                <c:pt idx="7298">
                  <c:v>413.964</c:v>
                </c:pt>
                <c:pt idx="7299">
                  <c:v>393.87299999999999</c:v>
                </c:pt>
                <c:pt idx="7300">
                  <c:v>385.10300000000001</c:v>
                </c:pt>
                <c:pt idx="7301">
                  <c:v>369.10199999999998</c:v>
                </c:pt>
                <c:pt idx="7302">
                  <c:v>333.13200000000001</c:v>
                </c:pt>
                <c:pt idx="7303">
                  <c:v>231.34700000000001</c:v>
                </c:pt>
                <c:pt idx="7304">
                  <c:v>145.136</c:v>
                </c:pt>
                <c:pt idx="7305">
                  <c:v>83.840999999999994</c:v>
                </c:pt>
                <c:pt idx="7306">
                  <c:v>35.936</c:v>
                </c:pt>
                <c:pt idx="7307">
                  <c:v>15.012</c:v>
                </c:pt>
                <c:pt idx="7308">
                  <c:v>13.236000000000001</c:v>
                </c:pt>
                <c:pt idx="7309">
                  <c:v>31.068999999999999</c:v>
                </c:pt>
                <c:pt idx="7310">
                  <c:v>60.692</c:v>
                </c:pt>
                <c:pt idx="7311">
                  <c:v>115.387</c:v>
                </c:pt>
                <c:pt idx="7312">
                  <c:v>154.91800000000001</c:v>
                </c:pt>
                <c:pt idx="7313">
                  <c:v>137.83099999999999</c:v>
                </c:pt>
                <c:pt idx="7314">
                  <c:v>110.749</c:v>
                </c:pt>
                <c:pt idx="7315">
                  <c:v>93.484999999999999</c:v>
                </c:pt>
                <c:pt idx="7316">
                  <c:v>88.69</c:v>
                </c:pt>
                <c:pt idx="7317">
                  <c:v>111.96299999999999</c:v>
                </c:pt>
                <c:pt idx="7318">
                  <c:v>158.66800000000001</c:v>
                </c:pt>
                <c:pt idx="7319">
                  <c:v>209.982</c:v>
                </c:pt>
                <c:pt idx="7320">
                  <c:v>254.262</c:v>
                </c:pt>
                <c:pt idx="7321">
                  <c:v>295.84899999999999</c:v>
                </c:pt>
                <c:pt idx="7322">
                  <c:v>328.75700000000001</c:v>
                </c:pt>
                <c:pt idx="7323">
                  <c:v>344.44</c:v>
                </c:pt>
                <c:pt idx="7324">
                  <c:v>337.06200000000001</c:v>
                </c:pt>
                <c:pt idx="7325">
                  <c:v>325.50400000000002</c:v>
                </c:pt>
                <c:pt idx="7326">
                  <c:v>321.41500000000002</c:v>
                </c:pt>
                <c:pt idx="7327">
                  <c:v>279.63200000000001</c:v>
                </c:pt>
                <c:pt idx="7328">
                  <c:v>238.09100000000001</c:v>
                </c:pt>
                <c:pt idx="7329">
                  <c:v>290.47399999999999</c:v>
                </c:pt>
                <c:pt idx="7330">
                  <c:v>372.733</c:v>
                </c:pt>
                <c:pt idx="7331">
                  <c:v>376.44099999999997</c:v>
                </c:pt>
                <c:pt idx="7332">
                  <c:v>281.77600000000001</c:v>
                </c:pt>
                <c:pt idx="7333">
                  <c:v>160.27199999999999</c:v>
                </c:pt>
                <c:pt idx="7334">
                  <c:v>84.938999999999993</c:v>
                </c:pt>
                <c:pt idx="7335">
                  <c:v>84.119</c:v>
                </c:pt>
                <c:pt idx="7336">
                  <c:v>148.69800000000001</c:v>
                </c:pt>
                <c:pt idx="7337">
                  <c:v>296.24400000000003</c:v>
                </c:pt>
                <c:pt idx="7338">
                  <c:v>495.27499999999998</c:v>
                </c:pt>
                <c:pt idx="7339">
                  <c:v>773.29399999999998</c:v>
                </c:pt>
                <c:pt idx="7340">
                  <c:v>1062.4749999999999</c:v>
                </c:pt>
                <c:pt idx="7341">
                  <c:v>1299.9949999999999</c:v>
                </c:pt>
                <c:pt idx="7342">
                  <c:v>1485.44</c:v>
                </c:pt>
                <c:pt idx="7343">
                  <c:v>1426.7860000000001</c:v>
                </c:pt>
                <c:pt idx="7344">
                  <c:v>1360.9059999999999</c:v>
                </c:pt>
                <c:pt idx="7345">
                  <c:v>1309.2139999999999</c:v>
                </c:pt>
                <c:pt idx="7346">
                  <c:v>1198.6500000000001</c:v>
                </c:pt>
                <c:pt idx="7347">
                  <c:v>1155.2529999999999</c:v>
                </c:pt>
                <c:pt idx="7348">
                  <c:v>1036.6469999999999</c:v>
                </c:pt>
                <c:pt idx="7349">
                  <c:v>943.33100000000002</c:v>
                </c:pt>
                <c:pt idx="7350">
                  <c:v>932.548</c:v>
                </c:pt>
                <c:pt idx="7351">
                  <c:v>850.88800000000003</c:v>
                </c:pt>
                <c:pt idx="7352">
                  <c:v>855.27300000000002</c:v>
                </c:pt>
                <c:pt idx="7353">
                  <c:v>1208.2380000000001</c:v>
                </c:pt>
                <c:pt idx="7354">
                  <c:v>1600.6790000000001</c:v>
                </c:pt>
                <c:pt idx="7355">
                  <c:v>1858.6220000000001</c:v>
                </c:pt>
                <c:pt idx="7356">
                  <c:v>1955.8889999999999</c:v>
                </c:pt>
                <c:pt idx="7357">
                  <c:v>2027.25</c:v>
                </c:pt>
                <c:pt idx="7358">
                  <c:v>2126.194</c:v>
                </c:pt>
                <c:pt idx="7359">
                  <c:v>2103.2719999999999</c:v>
                </c:pt>
                <c:pt idx="7360">
                  <c:v>2076.9549999999999</c:v>
                </c:pt>
                <c:pt idx="7361">
                  <c:v>1970.048</c:v>
                </c:pt>
                <c:pt idx="7362">
                  <c:v>1856.07</c:v>
                </c:pt>
                <c:pt idx="7363">
                  <c:v>1781.117</c:v>
                </c:pt>
                <c:pt idx="7364">
                  <c:v>1653.394</c:v>
                </c:pt>
                <c:pt idx="7365">
                  <c:v>1483.8119999999999</c:v>
                </c:pt>
                <c:pt idx="7366">
                  <c:v>1443.567</c:v>
                </c:pt>
                <c:pt idx="7367">
                  <c:v>1494.7329999999999</c:v>
                </c:pt>
                <c:pt idx="7368">
                  <c:v>1420.6079999999999</c:v>
                </c:pt>
                <c:pt idx="7369">
                  <c:v>1384.4169999999999</c:v>
                </c:pt>
                <c:pt idx="7370">
                  <c:v>1476.1320000000001</c:v>
                </c:pt>
                <c:pt idx="7371">
                  <c:v>1763.079</c:v>
                </c:pt>
                <c:pt idx="7372">
                  <c:v>1951.36</c:v>
                </c:pt>
                <c:pt idx="7373">
                  <c:v>1987.318</c:v>
                </c:pt>
                <c:pt idx="7374">
                  <c:v>1943.0540000000001</c:v>
                </c:pt>
                <c:pt idx="7375">
                  <c:v>1867.0239999999999</c:v>
                </c:pt>
                <c:pt idx="7376">
                  <c:v>2170.701</c:v>
                </c:pt>
                <c:pt idx="7377">
                  <c:v>2389.7510000000002</c:v>
                </c:pt>
                <c:pt idx="7378">
                  <c:v>2367.14</c:v>
                </c:pt>
                <c:pt idx="7379">
                  <c:v>2267.8760000000002</c:v>
                </c:pt>
                <c:pt idx="7380">
                  <c:v>2150.3760000000002</c:v>
                </c:pt>
                <c:pt idx="7381">
                  <c:v>2048.5529999999999</c:v>
                </c:pt>
                <c:pt idx="7382">
                  <c:v>1910.5229999999999</c:v>
                </c:pt>
                <c:pt idx="7383">
                  <c:v>1661.5039999999999</c:v>
                </c:pt>
                <c:pt idx="7384">
                  <c:v>1515.1320000000001</c:v>
                </c:pt>
                <c:pt idx="7385">
                  <c:v>1378.8209999999999</c:v>
                </c:pt>
                <c:pt idx="7386">
                  <c:v>1484.74</c:v>
                </c:pt>
                <c:pt idx="7387">
                  <c:v>1541.2660000000001</c:v>
                </c:pt>
                <c:pt idx="7388">
                  <c:v>1629.6759999999999</c:v>
                </c:pt>
                <c:pt idx="7389">
                  <c:v>1656.191</c:v>
                </c:pt>
                <c:pt idx="7390">
                  <c:v>1594.9880000000001</c:v>
                </c:pt>
                <c:pt idx="7391">
                  <c:v>1545.569</c:v>
                </c:pt>
                <c:pt idx="7392">
                  <c:v>1475.3589999999999</c:v>
                </c:pt>
                <c:pt idx="7393">
                  <c:v>1398.125</c:v>
                </c:pt>
                <c:pt idx="7394">
                  <c:v>1385.1780000000001</c:v>
                </c:pt>
                <c:pt idx="7395">
                  <c:v>1626.91</c:v>
                </c:pt>
                <c:pt idx="7396">
                  <c:v>1886.232</c:v>
                </c:pt>
                <c:pt idx="7397">
                  <c:v>1944.6780000000001</c:v>
                </c:pt>
                <c:pt idx="7398">
                  <c:v>1961.1130000000001</c:v>
                </c:pt>
                <c:pt idx="7399">
                  <c:v>1870.396</c:v>
                </c:pt>
                <c:pt idx="7400">
                  <c:v>1802.0319999999999</c:v>
                </c:pt>
                <c:pt idx="7401">
                  <c:v>1969.66</c:v>
                </c:pt>
                <c:pt idx="7402">
                  <c:v>2337.5439999999999</c:v>
                </c:pt>
                <c:pt idx="7403">
                  <c:v>2513.674</c:v>
                </c:pt>
                <c:pt idx="7404">
                  <c:v>2605.9650000000001</c:v>
                </c:pt>
                <c:pt idx="7405">
                  <c:v>2654.723</c:v>
                </c:pt>
                <c:pt idx="7406">
                  <c:v>2556.7370000000001</c:v>
                </c:pt>
                <c:pt idx="7407">
                  <c:v>2306.9690000000001</c:v>
                </c:pt>
                <c:pt idx="7408">
                  <c:v>2207.69</c:v>
                </c:pt>
                <c:pt idx="7409">
                  <c:v>2097.1370000000002</c:v>
                </c:pt>
                <c:pt idx="7410">
                  <c:v>1847.645</c:v>
                </c:pt>
                <c:pt idx="7411">
                  <c:v>1650.895</c:v>
                </c:pt>
                <c:pt idx="7412">
                  <c:v>1646.998</c:v>
                </c:pt>
                <c:pt idx="7413">
                  <c:v>1684.518</c:v>
                </c:pt>
                <c:pt idx="7414">
                  <c:v>1596.864</c:v>
                </c:pt>
                <c:pt idx="7415">
                  <c:v>1438.607</c:v>
                </c:pt>
                <c:pt idx="7416">
                  <c:v>1435.8779999999999</c:v>
                </c:pt>
                <c:pt idx="7417">
                  <c:v>1353.8589999999999</c:v>
                </c:pt>
                <c:pt idx="7418">
                  <c:v>1109.27</c:v>
                </c:pt>
                <c:pt idx="7419">
                  <c:v>779.49900000000002</c:v>
                </c:pt>
                <c:pt idx="7420">
                  <c:v>644.57000000000005</c:v>
                </c:pt>
                <c:pt idx="7421">
                  <c:v>601</c:v>
                </c:pt>
                <c:pt idx="7422">
                  <c:v>571.99199999999996</c:v>
                </c:pt>
                <c:pt idx="7423">
                  <c:v>475.46</c:v>
                </c:pt>
                <c:pt idx="7424">
                  <c:v>560.69500000000005</c:v>
                </c:pt>
                <c:pt idx="7425">
                  <c:v>761.47299999999996</c:v>
                </c:pt>
                <c:pt idx="7426">
                  <c:v>894.74699999999996</c:v>
                </c:pt>
                <c:pt idx="7427">
                  <c:v>920.351</c:v>
                </c:pt>
                <c:pt idx="7428">
                  <c:v>862.31899999999996</c:v>
                </c:pt>
                <c:pt idx="7429">
                  <c:v>689.66300000000001</c:v>
                </c:pt>
                <c:pt idx="7430">
                  <c:v>480.13099999999997</c:v>
                </c:pt>
                <c:pt idx="7431">
                  <c:v>378.33699999999999</c:v>
                </c:pt>
                <c:pt idx="7432">
                  <c:v>405.48500000000001</c:v>
                </c:pt>
                <c:pt idx="7433">
                  <c:v>541.85400000000004</c:v>
                </c:pt>
                <c:pt idx="7434">
                  <c:v>684.99599999999998</c:v>
                </c:pt>
                <c:pt idx="7435">
                  <c:v>743.75599999999997</c:v>
                </c:pt>
                <c:pt idx="7436">
                  <c:v>689.66300000000001</c:v>
                </c:pt>
                <c:pt idx="7437">
                  <c:v>619.82100000000003</c:v>
                </c:pt>
                <c:pt idx="7438">
                  <c:v>577.28700000000003</c:v>
                </c:pt>
                <c:pt idx="7439">
                  <c:v>536.14</c:v>
                </c:pt>
                <c:pt idx="7440">
                  <c:v>480.17</c:v>
                </c:pt>
                <c:pt idx="7441">
                  <c:v>438.78100000000001</c:v>
                </c:pt>
                <c:pt idx="7442">
                  <c:v>421.52</c:v>
                </c:pt>
                <c:pt idx="7443">
                  <c:v>395.98</c:v>
                </c:pt>
                <c:pt idx="7444">
                  <c:v>370.32499999999999</c:v>
                </c:pt>
                <c:pt idx="7445">
                  <c:v>371.37299999999999</c:v>
                </c:pt>
                <c:pt idx="7446">
                  <c:v>405.46800000000002</c:v>
                </c:pt>
                <c:pt idx="7447">
                  <c:v>331.02699999999999</c:v>
                </c:pt>
                <c:pt idx="7448">
                  <c:v>274.79700000000003</c:v>
                </c:pt>
                <c:pt idx="7449">
                  <c:v>240.94200000000001</c:v>
                </c:pt>
                <c:pt idx="7450">
                  <c:v>156.01</c:v>
                </c:pt>
                <c:pt idx="7451">
                  <c:v>76.161000000000001</c:v>
                </c:pt>
                <c:pt idx="7452">
                  <c:v>29.216000000000001</c:v>
                </c:pt>
                <c:pt idx="7453">
                  <c:v>14.968</c:v>
                </c:pt>
                <c:pt idx="7454">
                  <c:v>49.072000000000003</c:v>
                </c:pt>
                <c:pt idx="7455">
                  <c:v>123.636</c:v>
                </c:pt>
                <c:pt idx="7456">
                  <c:v>228.761</c:v>
                </c:pt>
                <c:pt idx="7457">
                  <c:v>400.34399999999999</c:v>
                </c:pt>
                <c:pt idx="7458">
                  <c:v>564.178</c:v>
                </c:pt>
                <c:pt idx="7459">
                  <c:v>644.59799999999996</c:v>
                </c:pt>
                <c:pt idx="7460">
                  <c:v>660.46</c:v>
                </c:pt>
                <c:pt idx="7461">
                  <c:v>648.255</c:v>
                </c:pt>
                <c:pt idx="7462">
                  <c:v>627.51400000000001</c:v>
                </c:pt>
                <c:pt idx="7463">
                  <c:v>622.09400000000005</c:v>
                </c:pt>
                <c:pt idx="7464">
                  <c:v>664.04200000000003</c:v>
                </c:pt>
                <c:pt idx="7465">
                  <c:v>763.25300000000004</c:v>
                </c:pt>
                <c:pt idx="7466">
                  <c:v>891.25300000000004</c:v>
                </c:pt>
                <c:pt idx="7467">
                  <c:v>973.18799999999999</c:v>
                </c:pt>
                <c:pt idx="7468">
                  <c:v>1043.2239999999999</c:v>
                </c:pt>
                <c:pt idx="7469">
                  <c:v>1119.94</c:v>
                </c:pt>
                <c:pt idx="7470">
                  <c:v>1112.9190000000001</c:v>
                </c:pt>
                <c:pt idx="7471">
                  <c:v>893.86800000000005</c:v>
                </c:pt>
                <c:pt idx="7472">
                  <c:v>664.19299999999998</c:v>
                </c:pt>
                <c:pt idx="7473">
                  <c:v>812.096</c:v>
                </c:pt>
                <c:pt idx="7474">
                  <c:v>986.84299999999996</c:v>
                </c:pt>
                <c:pt idx="7475">
                  <c:v>1174.7660000000001</c:v>
                </c:pt>
                <c:pt idx="7476">
                  <c:v>1173.088</c:v>
                </c:pt>
                <c:pt idx="7477">
                  <c:v>1102.4760000000001</c:v>
                </c:pt>
                <c:pt idx="7478">
                  <c:v>1088.7159999999999</c:v>
                </c:pt>
                <c:pt idx="7479">
                  <c:v>982.62599999999998</c:v>
                </c:pt>
                <c:pt idx="7480">
                  <c:v>810.06899999999996</c:v>
                </c:pt>
                <c:pt idx="7481">
                  <c:v>533.56600000000003</c:v>
                </c:pt>
                <c:pt idx="7482">
                  <c:v>487.34</c:v>
                </c:pt>
                <c:pt idx="7483">
                  <c:v>571.74300000000005</c:v>
                </c:pt>
                <c:pt idx="7484">
                  <c:v>563.82899999999995</c:v>
                </c:pt>
                <c:pt idx="7485">
                  <c:v>648.34199999999998</c:v>
                </c:pt>
                <c:pt idx="7486">
                  <c:v>996.65</c:v>
                </c:pt>
                <c:pt idx="7487">
                  <c:v>1225.385</c:v>
                </c:pt>
                <c:pt idx="7488">
                  <c:v>1275.4659999999999</c:v>
                </c:pt>
                <c:pt idx="7489">
                  <c:v>1307.8040000000001</c:v>
                </c:pt>
                <c:pt idx="7490">
                  <c:v>1200.5809999999999</c:v>
                </c:pt>
                <c:pt idx="7491">
                  <c:v>1151.2449999999999</c:v>
                </c:pt>
                <c:pt idx="7492">
                  <c:v>1024.566</c:v>
                </c:pt>
                <c:pt idx="7493">
                  <c:v>954.42899999999997</c:v>
                </c:pt>
                <c:pt idx="7494">
                  <c:v>875.10599999999999</c:v>
                </c:pt>
                <c:pt idx="7495">
                  <c:v>654.68700000000001</c:v>
                </c:pt>
                <c:pt idx="7496">
                  <c:v>521.38800000000003</c:v>
                </c:pt>
                <c:pt idx="7497">
                  <c:v>347.27699999999999</c:v>
                </c:pt>
                <c:pt idx="7498">
                  <c:v>150.57400000000001</c:v>
                </c:pt>
                <c:pt idx="7499">
                  <c:v>33.969000000000001</c:v>
                </c:pt>
                <c:pt idx="7500">
                  <c:v>2.0059999999999998</c:v>
                </c:pt>
                <c:pt idx="7501">
                  <c:v>22.27</c:v>
                </c:pt>
                <c:pt idx="7502">
                  <c:v>194.511</c:v>
                </c:pt>
                <c:pt idx="7503">
                  <c:v>479.16199999999998</c:v>
                </c:pt>
                <c:pt idx="7504">
                  <c:v>625.49900000000002</c:v>
                </c:pt>
                <c:pt idx="7505">
                  <c:v>595.63199999999995</c:v>
                </c:pt>
                <c:pt idx="7506">
                  <c:v>501.56099999999998</c:v>
                </c:pt>
                <c:pt idx="7507">
                  <c:v>399.84899999999999</c:v>
                </c:pt>
                <c:pt idx="7508">
                  <c:v>248.02199999999999</c:v>
                </c:pt>
                <c:pt idx="7509">
                  <c:v>99.260999999999996</c:v>
                </c:pt>
                <c:pt idx="7510">
                  <c:v>51.421999999999997</c:v>
                </c:pt>
                <c:pt idx="7511">
                  <c:v>126.568</c:v>
                </c:pt>
                <c:pt idx="7512">
                  <c:v>335.74599999999998</c:v>
                </c:pt>
                <c:pt idx="7513">
                  <c:v>586.04600000000005</c:v>
                </c:pt>
                <c:pt idx="7514">
                  <c:v>812.16300000000001</c:v>
                </c:pt>
                <c:pt idx="7515">
                  <c:v>1001.075</c:v>
                </c:pt>
                <c:pt idx="7516">
                  <c:v>1081.7560000000001</c:v>
                </c:pt>
                <c:pt idx="7517">
                  <c:v>1040.702</c:v>
                </c:pt>
                <c:pt idx="7518">
                  <c:v>926.04100000000005</c:v>
                </c:pt>
                <c:pt idx="7519">
                  <c:v>709.36</c:v>
                </c:pt>
                <c:pt idx="7520">
                  <c:v>562.21699999999998</c:v>
                </c:pt>
                <c:pt idx="7521">
                  <c:v>427.512</c:v>
                </c:pt>
                <c:pt idx="7522">
                  <c:v>341.27</c:v>
                </c:pt>
                <c:pt idx="7523">
                  <c:v>303.43700000000001</c:v>
                </c:pt>
                <c:pt idx="7524">
                  <c:v>272.82600000000002</c:v>
                </c:pt>
                <c:pt idx="7525">
                  <c:v>242.761</c:v>
                </c:pt>
                <c:pt idx="7526">
                  <c:v>230.76599999999999</c:v>
                </c:pt>
                <c:pt idx="7527">
                  <c:v>297.05099999999999</c:v>
                </c:pt>
                <c:pt idx="7528">
                  <c:v>341.42</c:v>
                </c:pt>
                <c:pt idx="7529">
                  <c:v>260.21899999999999</c:v>
                </c:pt>
                <c:pt idx="7530">
                  <c:v>142.53200000000001</c:v>
                </c:pt>
                <c:pt idx="7531">
                  <c:v>110.098</c:v>
                </c:pt>
                <c:pt idx="7532">
                  <c:v>100.04</c:v>
                </c:pt>
                <c:pt idx="7533">
                  <c:v>137.672</c:v>
                </c:pt>
                <c:pt idx="7534">
                  <c:v>212.86099999999999</c:v>
                </c:pt>
                <c:pt idx="7535">
                  <c:v>314.91800000000001</c:v>
                </c:pt>
                <c:pt idx="7536">
                  <c:v>468.57600000000002</c:v>
                </c:pt>
                <c:pt idx="7537">
                  <c:v>650.05899999999997</c:v>
                </c:pt>
                <c:pt idx="7538">
                  <c:v>834.02599999999995</c:v>
                </c:pt>
                <c:pt idx="7539">
                  <c:v>956.56200000000001</c:v>
                </c:pt>
                <c:pt idx="7540">
                  <c:v>1003.391</c:v>
                </c:pt>
                <c:pt idx="7541">
                  <c:v>1059.3499999999999</c:v>
                </c:pt>
                <c:pt idx="7542">
                  <c:v>1077.8979999999999</c:v>
                </c:pt>
                <c:pt idx="7543">
                  <c:v>966.90099999999995</c:v>
                </c:pt>
                <c:pt idx="7544">
                  <c:v>718.49300000000005</c:v>
                </c:pt>
                <c:pt idx="7545">
                  <c:v>534.73400000000004</c:v>
                </c:pt>
                <c:pt idx="7546">
                  <c:v>461.39400000000001</c:v>
                </c:pt>
                <c:pt idx="7547">
                  <c:v>403.464</c:v>
                </c:pt>
                <c:pt idx="7548">
                  <c:v>366.822</c:v>
                </c:pt>
                <c:pt idx="7549">
                  <c:v>391.54300000000001</c:v>
                </c:pt>
                <c:pt idx="7550">
                  <c:v>459.62</c:v>
                </c:pt>
                <c:pt idx="7551">
                  <c:v>521.08399999999995</c:v>
                </c:pt>
                <c:pt idx="7552">
                  <c:v>558.56600000000003</c:v>
                </c:pt>
                <c:pt idx="7553">
                  <c:v>513.80399999999997</c:v>
                </c:pt>
                <c:pt idx="7554">
                  <c:v>432.76299999999998</c:v>
                </c:pt>
                <c:pt idx="7555">
                  <c:v>275.84899999999999</c:v>
                </c:pt>
                <c:pt idx="7556">
                  <c:v>188.80600000000001</c:v>
                </c:pt>
                <c:pt idx="7557">
                  <c:v>200.93100000000001</c:v>
                </c:pt>
                <c:pt idx="7558">
                  <c:v>262.45299999999997</c:v>
                </c:pt>
                <c:pt idx="7559">
                  <c:v>349.839</c:v>
                </c:pt>
                <c:pt idx="7560">
                  <c:v>646.34500000000003</c:v>
                </c:pt>
                <c:pt idx="7561">
                  <c:v>1564.7860000000001</c:v>
                </c:pt>
                <c:pt idx="7562">
                  <c:v>2018.07</c:v>
                </c:pt>
                <c:pt idx="7563">
                  <c:v>1532.96</c:v>
                </c:pt>
                <c:pt idx="7564">
                  <c:v>1234.443</c:v>
                </c:pt>
                <c:pt idx="7565">
                  <c:v>1463.655</c:v>
                </c:pt>
                <c:pt idx="7566">
                  <c:v>1794.1020000000001</c:v>
                </c:pt>
                <c:pt idx="7567">
                  <c:v>1792.5260000000001</c:v>
                </c:pt>
                <c:pt idx="7568">
                  <c:v>1395.703</c:v>
                </c:pt>
                <c:pt idx="7569">
                  <c:v>1264.424</c:v>
                </c:pt>
                <c:pt idx="7570">
                  <c:v>920.36500000000001</c:v>
                </c:pt>
                <c:pt idx="7571">
                  <c:v>518.84699999999998</c:v>
                </c:pt>
                <c:pt idx="7572">
                  <c:v>343.25400000000002</c:v>
                </c:pt>
                <c:pt idx="7573">
                  <c:v>467.70800000000003</c:v>
                </c:pt>
                <c:pt idx="7574">
                  <c:v>520.71199999999999</c:v>
                </c:pt>
                <c:pt idx="7575">
                  <c:v>642.16899999999998</c:v>
                </c:pt>
                <c:pt idx="7576">
                  <c:v>980</c:v>
                </c:pt>
                <c:pt idx="7577">
                  <c:v>2181.6779999999999</c:v>
                </c:pt>
                <c:pt idx="7578">
                  <c:v>2373.4270000000001</c:v>
                </c:pt>
                <c:pt idx="7579">
                  <c:v>2103.2399999999998</c:v>
                </c:pt>
                <c:pt idx="7580">
                  <c:v>1800.4829999999999</c:v>
                </c:pt>
                <c:pt idx="7581">
                  <c:v>1625.6880000000001</c:v>
                </c:pt>
                <c:pt idx="7582">
                  <c:v>1170.42</c:v>
                </c:pt>
                <c:pt idx="7583">
                  <c:v>820.83900000000006</c:v>
                </c:pt>
                <c:pt idx="7584">
                  <c:v>828.29499999999996</c:v>
                </c:pt>
                <c:pt idx="7585">
                  <c:v>949.94200000000001</c:v>
                </c:pt>
                <c:pt idx="7586">
                  <c:v>1078.9490000000001</c:v>
                </c:pt>
                <c:pt idx="7587">
                  <c:v>826.83399999999995</c:v>
                </c:pt>
                <c:pt idx="7588">
                  <c:v>339.154</c:v>
                </c:pt>
                <c:pt idx="7589">
                  <c:v>77.108000000000004</c:v>
                </c:pt>
                <c:pt idx="7590">
                  <c:v>812.06799999999998</c:v>
                </c:pt>
                <c:pt idx="7591">
                  <c:v>1612.9459999999999</c:v>
                </c:pt>
                <c:pt idx="7592">
                  <c:v>1691.482</c:v>
                </c:pt>
                <c:pt idx="7593">
                  <c:v>1379.6690000000001</c:v>
                </c:pt>
                <c:pt idx="7594">
                  <c:v>1135.3320000000001</c:v>
                </c:pt>
                <c:pt idx="7595">
                  <c:v>1035.4100000000001</c:v>
                </c:pt>
                <c:pt idx="7596">
                  <c:v>838.49699999999996</c:v>
                </c:pt>
                <c:pt idx="7597">
                  <c:v>595.74300000000005</c:v>
                </c:pt>
                <c:pt idx="7598">
                  <c:v>356.90800000000002</c:v>
                </c:pt>
                <c:pt idx="7599">
                  <c:v>222.90199999999999</c:v>
                </c:pt>
                <c:pt idx="7600">
                  <c:v>175.14400000000001</c:v>
                </c:pt>
                <c:pt idx="7601">
                  <c:v>174.864</c:v>
                </c:pt>
                <c:pt idx="7602">
                  <c:v>194.22300000000001</c:v>
                </c:pt>
                <c:pt idx="7603">
                  <c:v>199.52600000000001</c:v>
                </c:pt>
                <c:pt idx="7604">
                  <c:v>200.28</c:v>
                </c:pt>
                <c:pt idx="7605">
                  <c:v>213.702</c:v>
                </c:pt>
                <c:pt idx="7606">
                  <c:v>222.91499999999999</c:v>
                </c:pt>
                <c:pt idx="7607">
                  <c:v>209.999</c:v>
                </c:pt>
                <c:pt idx="7608">
                  <c:v>189.51400000000001</c:v>
                </c:pt>
                <c:pt idx="7609">
                  <c:v>167.62700000000001</c:v>
                </c:pt>
                <c:pt idx="7610">
                  <c:v>154.54400000000001</c:v>
                </c:pt>
                <c:pt idx="7611">
                  <c:v>113.384</c:v>
                </c:pt>
                <c:pt idx="7612">
                  <c:v>51.75</c:v>
                </c:pt>
                <c:pt idx="7613">
                  <c:v>16.61</c:v>
                </c:pt>
                <c:pt idx="7614">
                  <c:v>11.365</c:v>
                </c:pt>
                <c:pt idx="7615">
                  <c:v>23.73</c:v>
                </c:pt>
                <c:pt idx="7616">
                  <c:v>25.518999999999998</c:v>
                </c:pt>
                <c:pt idx="7617">
                  <c:v>41.868000000000002</c:v>
                </c:pt>
                <c:pt idx="7618">
                  <c:v>80.39</c:v>
                </c:pt>
                <c:pt idx="7619">
                  <c:v>157.559</c:v>
                </c:pt>
                <c:pt idx="7620">
                  <c:v>310.94799999999998</c:v>
                </c:pt>
                <c:pt idx="7621">
                  <c:v>568.25400000000002</c:v>
                </c:pt>
                <c:pt idx="7622">
                  <c:v>901.40099999999995</c:v>
                </c:pt>
                <c:pt idx="7623">
                  <c:v>1273.309</c:v>
                </c:pt>
                <c:pt idx="7624">
                  <c:v>1464.4459999999999</c:v>
                </c:pt>
                <c:pt idx="7625">
                  <c:v>1436.395</c:v>
                </c:pt>
                <c:pt idx="7626">
                  <c:v>1289.452</c:v>
                </c:pt>
                <c:pt idx="7627">
                  <c:v>1077.9670000000001</c:v>
                </c:pt>
                <c:pt idx="7628">
                  <c:v>996.58299999999997</c:v>
                </c:pt>
                <c:pt idx="7629">
                  <c:v>1119.8920000000001</c:v>
                </c:pt>
                <c:pt idx="7630">
                  <c:v>1280.6130000000001</c:v>
                </c:pt>
                <c:pt idx="7631">
                  <c:v>1436.365</c:v>
                </c:pt>
                <c:pt idx="7632">
                  <c:v>1576.6769999999999</c:v>
                </c:pt>
                <c:pt idx="7633">
                  <c:v>1692.3150000000001</c:v>
                </c:pt>
                <c:pt idx="7634">
                  <c:v>1785.373</c:v>
                </c:pt>
                <c:pt idx="7635">
                  <c:v>1921.009</c:v>
                </c:pt>
                <c:pt idx="7636">
                  <c:v>2045.1479999999999</c:v>
                </c:pt>
                <c:pt idx="7637">
                  <c:v>2106.09</c:v>
                </c:pt>
                <c:pt idx="7638">
                  <c:v>2093.2759999999998</c:v>
                </c:pt>
                <c:pt idx="7639">
                  <c:v>2033.431</c:v>
                </c:pt>
                <c:pt idx="7640">
                  <c:v>1978.865</c:v>
                </c:pt>
                <c:pt idx="7641">
                  <c:v>2117.7359999999999</c:v>
                </c:pt>
                <c:pt idx="7642">
                  <c:v>2338.451</c:v>
                </c:pt>
                <c:pt idx="7643">
                  <c:v>2477.8679999999999</c:v>
                </c:pt>
                <c:pt idx="7644">
                  <c:v>2632.866</c:v>
                </c:pt>
                <c:pt idx="7645">
                  <c:v>2719.5929999999998</c:v>
                </c:pt>
                <c:pt idx="7646">
                  <c:v>2699.058</c:v>
                </c:pt>
                <c:pt idx="7647">
                  <c:v>2569.3470000000002</c:v>
                </c:pt>
                <c:pt idx="7648">
                  <c:v>2385.2530000000002</c:v>
                </c:pt>
                <c:pt idx="7649">
                  <c:v>2227.33</c:v>
                </c:pt>
                <c:pt idx="7650">
                  <c:v>2100.9229999999998</c:v>
                </c:pt>
                <c:pt idx="7651">
                  <c:v>1739.771</c:v>
                </c:pt>
                <c:pt idx="7652">
                  <c:v>1418.44</c:v>
                </c:pt>
                <c:pt idx="7653">
                  <c:v>1102.5229999999999</c:v>
                </c:pt>
                <c:pt idx="7654">
                  <c:v>1010.164</c:v>
                </c:pt>
                <c:pt idx="7655">
                  <c:v>1081.806</c:v>
                </c:pt>
                <c:pt idx="7656">
                  <c:v>1081.7439999999999</c:v>
                </c:pt>
                <c:pt idx="7657">
                  <c:v>964.78200000000004</c:v>
                </c:pt>
                <c:pt idx="7658">
                  <c:v>887.40899999999999</c:v>
                </c:pt>
                <c:pt idx="7659">
                  <c:v>734.39300000000003</c:v>
                </c:pt>
                <c:pt idx="7660">
                  <c:v>582.40599999999995</c:v>
                </c:pt>
                <c:pt idx="7661">
                  <c:v>450.02699999999999</c:v>
                </c:pt>
                <c:pt idx="7662">
                  <c:v>356.58199999999999</c:v>
                </c:pt>
                <c:pt idx="7663">
                  <c:v>297.58600000000001</c:v>
                </c:pt>
                <c:pt idx="7664">
                  <c:v>160.185</c:v>
                </c:pt>
                <c:pt idx="7665">
                  <c:v>90.882000000000005</c:v>
                </c:pt>
                <c:pt idx="7666">
                  <c:v>50.823</c:v>
                </c:pt>
                <c:pt idx="7667">
                  <c:v>23.939</c:v>
                </c:pt>
                <c:pt idx="7668">
                  <c:v>69.870999999999995</c:v>
                </c:pt>
                <c:pt idx="7669">
                  <c:v>279.64699999999999</c:v>
                </c:pt>
                <c:pt idx="7670">
                  <c:v>631.21699999999998</c:v>
                </c:pt>
                <c:pt idx="7671">
                  <c:v>1040.5909999999999</c:v>
                </c:pt>
                <c:pt idx="7672">
                  <c:v>1213.146</c:v>
                </c:pt>
                <c:pt idx="7673">
                  <c:v>1313.325</c:v>
                </c:pt>
                <c:pt idx="7674">
                  <c:v>1272.952</c:v>
                </c:pt>
                <c:pt idx="7675">
                  <c:v>1273.3499999999999</c:v>
                </c:pt>
                <c:pt idx="7676">
                  <c:v>1443.5709999999999</c:v>
                </c:pt>
                <c:pt idx="7677">
                  <c:v>1807.7860000000001</c:v>
                </c:pt>
                <c:pt idx="7678">
                  <c:v>2056.0880000000002</c:v>
                </c:pt>
                <c:pt idx="7679">
                  <c:v>2078.6010000000001</c:v>
                </c:pt>
                <c:pt idx="7680">
                  <c:v>2178.5700000000002</c:v>
                </c:pt>
                <c:pt idx="7681">
                  <c:v>2246.384</c:v>
                </c:pt>
                <c:pt idx="7682">
                  <c:v>2254.0949999999998</c:v>
                </c:pt>
                <c:pt idx="7683">
                  <c:v>2314.4879999999998</c:v>
                </c:pt>
                <c:pt idx="7684">
                  <c:v>2366.4839999999999</c:v>
                </c:pt>
                <c:pt idx="7685">
                  <c:v>2438.1010000000001</c:v>
                </c:pt>
                <c:pt idx="7686">
                  <c:v>2506.578</c:v>
                </c:pt>
                <c:pt idx="7687">
                  <c:v>2519.6320000000001</c:v>
                </c:pt>
                <c:pt idx="7688">
                  <c:v>2449.2310000000002</c:v>
                </c:pt>
                <c:pt idx="7689">
                  <c:v>2272.0940000000001</c:v>
                </c:pt>
                <c:pt idx="7690">
                  <c:v>2246.4169999999999</c:v>
                </c:pt>
                <c:pt idx="7691">
                  <c:v>2252.8339999999998</c:v>
                </c:pt>
                <c:pt idx="7692">
                  <c:v>2090.62</c:v>
                </c:pt>
                <c:pt idx="7693">
                  <c:v>1870.742</c:v>
                </c:pt>
                <c:pt idx="7694">
                  <c:v>1469.625</c:v>
                </c:pt>
                <c:pt idx="7695">
                  <c:v>1040.6859999999999</c:v>
                </c:pt>
                <c:pt idx="7696">
                  <c:v>848.64599999999996</c:v>
                </c:pt>
                <c:pt idx="7697">
                  <c:v>669.82100000000003</c:v>
                </c:pt>
                <c:pt idx="7698">
                  <c:v>802.11</c:v>
                </c:pt>
                <c:pt idx="7699">
                  <c:v>891.173</c:v>
                </c:pt>
                <c:pt idx="7700">
                  <c:v>895.62599999999998</c:v>
                </c:pt>
                <c:pt idx="7701">
                  <c:v>926.95899999999995</c:v>
                </c:pt>
                <c:pt idx="7702">
                  <c:v>973.26300000000003</c:v>
                </c:pt>
                <c:pt idx="7703">
                  <c:v>1117.393</c:v>
                </c:pt>
                <c:pt idx="7704">
                  <c:v>1232.414</c:v>
                </c:pt>
                <c:pt idx="7705">
                  <c:v>1246.67</c:v>
                </c:pt>
                <c:pt idx="7706">
                  <c:v>1181.9780000000001</c:v>
                </c:pt>
                <c:pt idx="7707">
                  <c:v>966.58900000000006</c:v>
                </c:pt>
                <c:pt idx="7708">
                  <c:v>748.83</c:v>
                </c:pt>
                <c:pt idx="7709">
                  <c:v>591.07500000000005</c:v>
                </c:pt>
                <c:pt idx="7710">
                  <c:v>502.37099999999998</c:v>
                </c:pt>
                <c:pt idx="7711">
                  <c:v>439.39</c:v>
                </c:pt>
                <c:pt idx="7712">
                  <c:v>422.97300000000001</c:v>
                </c:pt>
                <c:pt idx="7713">
                  <c:v>618.07500000000005</c:v>
                </c:pt>
                <c:pt idx="7714">
                  <c:v>736.37599999999998</c:v>
                </c:pt>
                <c:pt idx="7715">
                  <c:v>765.30700000000002</c:v>
                </c:pt>
                <c:pt idx="7716">
                  <c:v>778.36900000000003</c:v>
                </c:pt>
                <c:pt idx="7717">
                  <c:v>802.31600000000003</c:v>
                </c:pt>
                <c:pt idx="7718">
                  <c:v>958.78899999999999</c:v>
                </c:pt>
                <c:pt idx="7719">
                  <c:v>1095.6199999999999</c:v>
                </c:pt>
                <c:pt idx="7720">
                  <c:v>1246.701</c:v>
                </c:pt>
                <c:pt idx="7721">
                  <c:v>1353.826</c:v>
                </c:pt>
                <c:pt idx="7722">
                  <c:v>1379.674</c:v>
                </c:pt>
                <c:pt idx="7723">
                  <c:v>1321.5889999999999</c:v>
                </c:pt>
                <c:pt idx="7724">
                  <c:v>1233.1469999999999</c:v>
                </c:pt>
                <c:pt idx="7725">
                  <c:v>1217.867</c:v>
                </c:pt>
                <c:pt idx="7726">
                  <c:v>1270.527</c:v>
                </c:pt>
                <c:pt idx="7727">
                  <c:v>1271.6220000000001</c:v>
                </c:pt>
                <c:pt idx="7728">
                  <c:v>1248.115</c:v>
                </c:pt>
                <c:pt idx="7729">
                  <c:v>1236.0719999999999</c:v>
                </c:pt>
                <c:pt idx="7730">
                  <c:v>1231.9480000000001</c:v>
                </c:pt>
                <c:pt idx="7731">
                  <c:v>1223.059</c:v>
                </c:pt>
                <c:pt idx="7732">
                  <c:v>1222.2360000000001</c:v>
                </c:pt>
                <c:pt idx="7733">
                  <c:v>1228.77</c:v>
                </c:pt>
                <c:pt idx="7734">
                  <c:v>1182.8989999999999</c:v>
                </c:pt>
                <c:pt idx="7735">
                  <c:v>1064.297</c:v>
                </c:pt>
                <c:pt idx="7736">
                  <c:v>980.14099999999996</c:v>
                </c:pt>
                <c:pt idx="7737">
                  <c:v>965.04300000000001</c:v>
                </c:pt>
                <c:pt idx="7738">
                  <c:v>1027.0930000000001</c:v>
                </c:pt>
                <c:pt idx="7739">
                  <c:v>1081.665</c:v>
                </c:pt>
                <c:pt idx="7740">
                  <c:v>1027.0820000000001</c:v>
                </c:pt>
                <c:pt idx="7741">
                  <c:v>920.43299999999999</c:v>
                </c:pt>
                <c:pt idx="7742">
                  <c:v>854.58</c:v>
                </c:pt>
                <c:pt idx="7743">
                  <c:v>715.67899999999997</c:v>
                </c:pt>
                <c:pt idx="7744">
                  <c:v>513.94899999999996</c:v>
                </c:pt>
                <c:pt idx="7745">
                  <c:v>323.83999999999997</c:v>
                </c:pt>
                <c:pt idx="7746">
                  <c:v>182.53299999999999</c:v>
                </c:pt>
                <c:pt idx="7747">
                  <c:v>84.409000000000006</c:v>
                </c:pt>
                <c:pt idx="7748">
                  <c:v>16.103000000000002</c:v>
                </c:pt>
                <c:pt idx="7749">
                  <c:v>4.4480000000000004</c:v>
                </c:pt>
                <c:pt idx="7750">
                  <c:v>30.670999999999999</c:v>
                </c:pt>
                <c:pt idx="7751">
                  <c:v>157.571</c:v>
                </c:pt>
                <c:pt idx="7752">
                  <c:v>471.02199999999999</c:v>
                </c:pt>
                <c:pt idx="7753">
                  <c:v>487.32299999999998</c:v>
                </c:pt>
                <c:pt idx="7754">
                  <c:v>566.34199999999998</c:v>
                </c:pt>
                <c:pt idx="7755">
                  <c:v>736.25800000000004</c:v>
                </c:pt>
                <c:pt idx="7756">
                  <c:v>715.70600000000002</c:v>
                </c:pt>
                <c:pt idx="7757">
                  <c:v>720.298</c:v>
                </c:pt>
                <c:pt idx="7758">
                  <c:v>899.45600000000002</c:v>
                </c:pt>
                <c:pt idx="7759">
                  <c:v>1073.441</c:v>
                </c:pt>
                <c:pt idx="7760">
                  <c:v>1124.7550000000001</c:v>
                </c:pt>
                <c:pt idx="7761">
                  <c:v>1168.8779999999999</c:v>
                </c:pt>
                <c:pt idx="7762">
                  <c:v>1144.3050000000001</c:v>
                </c:pt>
                <c:pt idx="7763">
                  <c:v>1010.093</c:v>
                </c:pt>
                <c:pt idx="7764">
                  <c:v>852.62599999999998</c:v>
                </c:pt>
                <c:pt idx="7765">
                  <c:v>736.39800000000002</c:v>
                </c:pt>
                <c:pt idx="7766">
                  <c:v>628.63699999999994</c:v>
                </c:pt>
                <c:pt idx="7767">
                  <c:v>644.54200000000003</c:v>
                </c:pt>
                <c:pt idx="7768">
                  <c:v>675.41099999999994</c:v>
                </c:pt>
                <c:pt idx="7769">
                  <c:v>679.22299999999996</c:v>
                </c:pt>
                <c:pt idx="7770">
                  <c:v>693.04899999999998</c:v>
                </c:pt>
                <c:pt idx="7771">
                  <c:v>730.44399999999996</c:v>
                </c:pt>
                <c:pt idx="7772">
                  <c:v>805.97900000000004</c:v>
                </c:pt>
                <c:pt idx="7773">
                  <c:v>923.33600000000001</c:v>
                </c:pt>
                <c:pt idx="7774">
                  <c:v>950.01</c:v>
                </c:pt>
                <c:pt idx="7775">
                  <c:v>989.20299999999997</c:v>
                </c:pt>
                <c:pt idx="7776">
                  <c:v>981.86699999999996</c:v>
                </c:pt>
                <c:pt idx="7777">
                  <c:v>893.14400000000001</c:v>
                </c:pt>
                <c:pt idx="7778">
                  <c:v>782.29100000000005</c:v>
                </c:pt>
                <c:pt idx="7779">
                  <c:v>639.09699999999998</c:v>
                </c:pt>
                <c:pt idx="7780">
                  <c:v>481.59300000000002</c:v>
                </c:pt>
                <c:pt idx="7781">
                  <c:v>330.108</c:v>
                </c:pt>
                <c:pt idx="7782">
                  <c:v>223.58500000000001</c:v>
                </c:pt>
                <c:pt idx="7783">
                  <c:v>174.43799999999999</c:v>
                </c:pt>
                <c:pt idx="7784">
                  <c:v>137.00399999999999</c:v>
                </c:pt>
                <c:pt idx="7785">
                  <c:v>113.364</c:v>
                </c:pt>
                <c:pt idx="7786">
                  <c:v>108.526</c:v>
                </c:pt>
                <c:pt idx="7787">
                  <c:v>86.606999999999999</c:v>
                </c:pt>
                <c:pt idx="7788">
                  <c:v>60.347000000000001</c:v>
                </c:pt>
                <c:pt idx="7789">
                  <c:v>43.542000000000002</c:v>
                </c:pt>
                <c:pt idx="7790">
                  <c:v>40.113</c:v>
                </c:pt>
                <c:pt idx="7791">
                  <c:v>41.308</c:v>
                </c:pt>
                <c:pt idx="7792">
                  <c:v>41.079000000000001</c:v>
                </c:pt>
                <c:pt idx="7793">
                  <c:v>33.348999999999997</c:v>
                </c:pt>
                <c:pt idx="7794">
                  <c:v>23.867000000000001</c:v>
                </c:pt>
                <c:pt idx="7795">
                  <c:v>17.498999999999999</c:v>
                </c:pt>
                <c:pt idx="7796">
                  <c:v>15.333</c:v>
                </c:pt>
                <c:pt idx="7797">
                  <c:v>20.893999999999998</c:v>
                </c:pt>
                <c:pt idx="7798">
                  <c:v>35.338999999999999</c:v>
                </c:pt>
                <c:pt idx="7799">
                  <c:v>53.463999999999999</c:v>
                </c:pt>
                <c:pt idx="7800">
                  <c:v>75.954999999999998</c:v>
                </c:pt>
                <c:pt idx="7801">
                  <c:v>94.614000000000004</c:v>
                </c:pt>
                <c:pt idx="7802">
                  <c:v>103.533</c:v>
                </c:pt>
                <c:pt idx="7803">
                  <c:v>102.41800000000001</c:v>
                </c:pt>
                <c:pt idx="7804">
                  <c:v>93.712999999999994</c:v>
                </c:pt>
                <c:pt idx="7805">
                  <c:v>85.286000000000001</c:v>
                </c:pt>
                <c:pt idx="7806">
                  <c:v>79.100999999999999</c:v>
                </c:pt>
                <c:pt idx="7807">
                  <c:v>78.016999999999996</c:v>
                </c:pt>
                <c:pt idx="7808">
                  <c:v>56.576000000000001</c:v>
                </c:pt>
                <c:pt idx="7809">
                  <c:v>61.070999999999998</c:v>
                </c:pt>
                <c:pt idx="7810">
                  <c:v>102.044</c:v>
                </c:pt>
                <c:pt idx="7811">
                  <c:v>143.964</c:v>
                </c:pt>
                <c:pt idx="7812">
                  <c:v>200.04300000000001</c:v>
                </c:pt>
                <c:pt idx="7813">
                  <c:v>292.58300000000003</c:v>
                </c:pt>
                <c:pt idx="7814">
                  <c:v>415.91899999999998</c:v>
                </c:pt>
                <c:pt idx="7815">
                  <c:v>496.74200000000002</c:v>
                </c:pt>
                <c:pt idx="7816">
                  <c:v>531.255</c:v>
                </c:pt>
                <c:pt idx="7817">
                  <c:v>520.03700000000003</c:v>
                </c:pt>
                <c:pt idx="7818">
                  <c:v>486.55900000000003</c:v>
                </c:pt>
                <c:pt idx="7819">
                  <c:v>427.36900000000003</c:v>
                </c:pt>
                <c:pt idx="7820">
                  <c:v>359.19099999999997</c:v>
                </c:pt>
                <c:pt idx="7821">
                  <c:v>320.25099999999998</c:v>
                </c:pt>
                <c:pt idx="7822">
                  <c:v>309.54700000000003</c:v>
                </c:pt>
                <c:pt idx="7823">
                  <c:v>321.60899999999998</c:v>
                </c:pt>
                <c:pt idx="7824">
                  <c:v>330.24799999999999</c:v>
                </c:pt>
                <c:pt idx="7825">
                  <c:v>353.36599999999999</c:v>
                </c:pt>
                <c:pt idx="7826">
                  <c:v>389.87099999999998</c:v>
                </c:pt>
                <c:pt idx="7827">
                  <c:v>425.74400000000003</c:v>
                </c:pt>
                <c:pt idx="7828">
                  <c:v>487.16800000000001</c:v>
                </c:pt>
                <c:pt idx="7829">
                  <c:v>636.976</c:v>
                </c:pt>
                <c:pt idx="7830">
                  <c:v>875.07799999999997</c:v>
                </c:pt>
                <c:pt idx="7831">
                  <c:v>1043.347</c:v>
                </c:pt>
                <c:pt idx="7832">
                  <c:v>1016.894</c:v>
                </c:pt>
                <c:pt idx="7833">
                  <c:v>1302.067</c:v>
                </c:pt>
                <c:pt idx="7834">
                  <c:v>1801.981</c:v>
                </c:pt>
                <c:pt idx="7835">
                  <c:v>2062.1149999999998</c:v>
                </c:pt>
                <c:pt idx="7836">
                  <c:v>2187.4490000000001</c:v>
                </c:pt>
                <c:pt idx="7837">
                  <c:v>2198.6550000000002</c:v>
                </c:pt>
                <c:pt idx="7838">
                  <c:v>2217.4749999999999</c:v>
                </c:pt>
                <c:pt idx="7839">
                  <c:v>2229.1909999999998</c:v>
                </c:pt>
                <c:pt idx="7840">
                  <c:v>2148.3969999999999</c:v>
                </c:pt>
                <c:pt idx="7841">
                  <c:v>2088.7469999999998</c:v>
                </c:pt>
                <c:pt idx="7842">
                  <c:v>2012.7180000000001</c:v>
                </c:pt>
                <c:pt idx="7843">
                  <c:v>1841.0219999999999</c:v>
                </c:pt>
                <c:pt idx="7844">
                  <c:v>1860.204</c:v>
                </c:pt>
                <c:pt idx="7845">
                  <c:v>1766.424</c:v>
                </c:pt>
                <c:pt idx="7846">
                  <c:v>1664.885</c:v>
                </c:pt>
                <c:pt idx="7847">
                  <c:v>1646.1410000000001</c:v>
                </c:pt>
                <c:pt idx="7848">
                  <c:v>1596.8610000000001</c:v>
                </c:pt>
                <c:pt idx="7849">
                  <c:v>1621.2</c:v>
                </c:pt>
                <c:pt idx="7850">
                  <c:v>1708.145</c:v>
                </c:pt>
                <c:pt idx="7851">
                  <c:v>1723.798</c:v>
                </c:pt>
                <c:pt idx="7852">
                  <c:v>1637.6030000000001</c:v>
                </c:pt>
                <c:pt idx="7853">
                  <c:v>1520.4960000000001</c:v>
                </c:pt>
                <c:pt idx="7854">
                  <c:v>1763.704</c:v>
                </c:pt>
                <c:pt idx="7855">
                  <c:v>2051.4679999999998</c:v>
                </c:pt>
                <c:pt idx="7856">
                  <c:v>2134.9360000000001</c:v>
                </c:pt>
                <c:pt idx="7857">
                  <c:v>2226.0700000000002</c:v>
                </c:pt>
                <c:pt idx="7858">
                  <c:v>2285.2820000000002</c:v>
                </c:pt>
                <c:pt idx="7859">
                  <c:v>2257.0459999999998</c:v>
                </c:pt>
                <c:pt idx="7860">
                  <c:v>2483.8960000000002</c:v>
                </c:pt>
                <c:pt idx="7861">
                  <c:v>2657.817</c:v>
                </c:pt>
                <c:pt idx="7862">
                  <c:v>2678.3</c:v>
                </c:pt>
                <c:pt idx="7863">
                  <c:v>2736.0059999999999</c:v>
                </c:pt>
                <c:pt idx="7864">
                  <c:v>2763.5529999999999</c:v>
                </c:pt>
                <c:pt idx="7865">
                  <c:v>2720.9360000000001</c:v>
                </c:pt>
                <c:pt idx="7866">
                  <c:v>2626.1019999999999</c:v>
                </c:pt>
                <c:pt idx="7867">
                  <c:v>2647.4690000000001</c:v>
                </c:pt>
                <c:pt idx="7868">
                  <c:v>2765.2570000000001</c:v>
                </c:pt>
                <c:pt idx="7869">
                  <c:v>2826.4250000000002</c:v>
                </c:pt>
                <c:pt idx="7870">
                  <c:v>2855.1439999999998</c:v>
                </c:pt>
                <c:pt idx="7871">
                  <c:v>2799.268</c:v>
                </c:pt>
                <c:pt idx="7872">
                  <c:v>2681.1480000000001</c:v>
                </c:pt>
                <c:pt idx="7873">
                  <c:v>2515.3000000000002</c:v>
                </c:pt>
                <c:pt idx="7874">
                  <c:v>2362.6610000000001</c:v>
                </c:pt>
                <c:pt idx="7875">
                  <c:v>2157.942</c:v>
                </c:pt>
                <c:pt idx="7876">
                  <c:v>1946.442</c:v>
                </c:pt>
                <c:pt idx="7877">
                  <c:v>1817.6859999999999</c:v>
                </c:pt>
                <c:pt idx="7878">
                  <c:v>1596.8620000000001</c:v>
                </c:pt>
                <c:pt idx="7879">
                  <c:v>1278.72</c:v>
                </c:pt>
                <c:pt idx="7880">
                  <c:v>983</c:v>
                </c:pt>
                <c:pt idx="7881">
                  <c:v>882.77800000000002</c:v>
                </c:pt>
                <c:pt idx="7882">
                  <c:v>693.66200000000003</c:v>
                </c:pt>
                <c:pt idx="7883">
                  <c:v>487.30700000000002</c:v>
                </c:pt>
                <c:pt idx="7884">
                  <c:v>322.81200000000001</c:v>
                </c:pt>
                <c:pt idx="7885">
                  <c:v>190.798</c:v>
                </c:pt>
                <c:pt idx="7886">
                  <c:v>108.94199999999999</c:v>
                </c:pt>
                <c:pt idx="7887">
                  <c:v>140.99700000000001</c:v>
                </c:pt>
                <c:pt idx="7888">
                  <c:v>275.80900000000003</c:v>
                </c:pt>
                <c:pt idx="7889">
                  <c:v>490.84699999999998</c:v>
                </c:pt>
                <c:pt idx="7890">
                  <c:v>748.58299999999997</c:v>
                </c:pt>
                <c:pt idx="7891">
                  <c:v>1007.9</c:v>
                </c:pt>
                <c:pt idx="7892">
                  <c:v>1168.8530000000001</c:v>
                </c:pt>
                <c:pt idx="7893">
                  <c:v>1208.6189999999999</c:v>
                </c:pt>
                <c:pt idx="7894">
                  <c:v>1144.306</c:v>
                </c:pt>
                <c:pt idx="7895">
                  <c:v>1029.1859999999999</c:v>
                </c:pt>
                <c:pt idx="7896">
                  <c:v>862.35400000000004</c:v>
                </c:pt>
                <c:pt idx="7897">
                  <c:v>699.79</c:v>
                </c:pt>
                <c:pt idx="7898">
                  <c:v>640.64700000000005</c:v>
                </c:pt>
                <c:pt idx="7899">
                  <c:v>636.95600000000002</c:v>
                </c:pt>
                <c:pt idx="7900">
                  <c:v>695.86800000000005</c:v>
                </c:pt>
                <c:pt idx="7901">
                  <c:v>742.33600000000001</c:v>
                </c:pt>
                <c:pt idx="7902">
                  <c:v>721.62</c:v>
                </c:pt>
                <c:pt idx="7903">
                  <c:v>631.822</c:v>
                </c:pt>
                <c:pt idx="7904">
                  <c:v>493.012</c:v>
                </c:pt>
                <c:pt idx="7905">
                  <c:v>430.33499999999998</c:v>
                </c:pt>
                <c:pt idx="7906">
                  <c:v>384.87900000000002</c:v>
                </c:pt>
                <c:pt idx="7907">
                  <c:v>339.262</c:v>
                </c:pt>
                <c:pt idx="7908">
                  <c:v>299.113</c:v>
                </c:pt>
                <c:pt idx="7909">
                  <c:v>258.54599999999999</c:v>
                </c:pt>
                <c:pt idx="7910">
                  <c:v>206.69200000000001</c:v>
                </c:pt>
                <c:pt idx="7911">
                  <c:v>164.11600000000001</c:v>
                </c:pt>
                <c:pt idx="7912">
                  <c:v>125.259</c:v>
                </c:pt>
                <c:pt idx="7913">
                  <c:v>97.649000000000001</c:v>
                </c:pt>
                <c:pt idx="7914">
                  <c:v>89.653999999999996</c:v>
                </c:pt>
                <c:pt idx="7915">
                  <c:v>119.68899999999999</c:v>
                </c:pt>
                <c:pt idx="7916">
                  <c:v>204.226</c:v>
                </c:pt>
                <c:pt idx="7917">
                  <c:v>311.23099999999999</c:v>
                </c:pt>
                <c:pt idx="7918">
                  <c:v>405.47399999999999</c:v>
                </c:pt>
                <c:pt idx="7919">
                  <c:v>497.53</c:v>
                </c:pt>
                <c:pt idx="7920">
                  <c:v>613.07100000000003</c:v>
                </c:pt>
                <c:pt idx="7921">
                  <c:v>694.62599999999998</c:v>
                </c:pt>
                <c:pt idx="7922">
                  <c:v>683.99</c:v>
                </c:pt>
                <c:pt idx="7923">
                  <c:v>635.50900000000001</c:v>
                </c:pt>
                <c:pt idx="7924">
                  <c:v>618.51300000000003</c:v>
                </c:pt>
                <c:pt idx="7925">
                  <c:v>632.60900000000004</c:v>
                </c:pt>
                <c:pt idx="7926">
                  <c:v>690.14200000000005</c:v>
                </c:pt>
                <c:pt idx="7927">
                  <c:v>744.38199999999995</c:v>
                </c:pt>
                <c:pt idx="7928">
                  <c:v>702.96600000000001</c:v>
                </c:pt>
                <c:pt idx="7929">
                  <c:v>757.28499999999997</c:v>
                </c:pt>
                <c:pt idx="7930">
                  <c:v>1042.4870000000001</c:v>
                </c:pt>
                <c:pt idx="7931">
                  <c:v>1167.962</c:v>
                </c:pt>
                <c:pt idx="7932">
                  <c:v>1148.7360000000001</c:v>
                </c:pt>
                <c:pt idx="7933">
                  <c:v>1110.184</c:v>
                </c:pt>
                <c:pt idx="7934">
                  <c:v>1278.723</c:v>
                </c:pt>
                <c:pt idx="7935">
                  <c:v>1541.761</c:v>
                </c:pt>
                <c:pt idx="7936">
                  <c:v>1756.8779999999999</c:v>
                </c:pt>
                <c:pt idx="7937">
                  <c:v>1865.5150000000001</c:v>
                </c:pt>
                <c:pt idx="7938">
                  <c:v>1746.2270000000001</c:v>
                </c:pt>
                <c:pt idx="7939">
                  <c:v>1614.51</c:v>
                </c:pt>
                <c:pt idx="7940">
                  <c:v>1529.7650000000001</c:v>
                </c:pt>
                <c:pt idx="7941">
                  <c:v>1455.252</c:v>
                </c:pt>
                <c:pt idx="7942">
                  <c:v>1361.0640000000001</c:v>
                </c:pt>
                <c:pt idx="7943">
                  <c:v>1273.123</c:v>
                </c:pt>
                <c:pt idx="7944">
                  <c:v>1209.579</c:v>
                </c:pt>
                <c:pt idx="7945">
                  <c:v>1190.0150000000001</c:v>
                </c:pt>
                <c:pt idx="7946">
                  <c:v>1145.9059999999999</c:v>
                </c:pt>
                <c:pt idx="7947">
                  <c:v>1137.251</c:v>
                </c:pt>
                <c:pt idx="7948">
                  <c:v>1213.19</c:v>
                </c:pt>
                <c:pt idx="7949">
                  <c:v>1289.412</c:v>
                </c:pt>
                <c:pt idx="7950">
                  <c:v>1369.7470000000001</c:v>
                </c:pt>
                <c:pt idx="7951">
                  <c:v>1302.01</c:v>
                </c:pt>
                <c:pt idx="7952">
                  <c:v>1123.9469999999999</c:v>
                </c:pt>
                <c:pt idx="7953">
                  <c:v>1189.971</c:v>
                </c:pt>
                <c:pt idx="7954">
                  <c:v>1525.8340000000001</c:v>
                </c:pt>
                <c:pt idx="7955">
                  <c:v>1696.009</c:v>
                </c:pt>
                <c:pt idx="7956">
                  <c:v>1634.5920000000001</c:v>
                </c:pt>
                <c:pt idx="7957">
                  <c:v>1544.394</c:v>
                </c:pt>
                <c:pt idx="7958">
                  <c:v>1393.75</c:v>
                </c:pt>
                <c:pt idx="7959">
                  <c:v>1370.9459999999999</c:v>
                </c:pt>
                <c:pt idx="7960">
                  <c:v>1287.614</c:v>
                </c:pt>
                <c:pt idx="7961">
                  <c:v>1188.855</c:v>
                </c:pt>
                <c:pt idx="7962">
                  <c:v>1155.644</c:v>
                </c:pt>
                <c:pt idx="7963">
                  <c:v>1225.3150000000001</c:v>
                </c:pt>
                <c:pt idx="7964">
                  <c:v>1304.634</c:v>
                </c:pt>
                <c:pt idx="7965">
                  <c:v>1615.9960000000001</c:v>
                </c:pt>
                <c:pt idx="7966">
                  <c:v>1819.4369999999999</c:v>
                </c:pt>
                <c:pt idx="7967">
                  <c:v>1912.97</c:v>
                </c:pt>
                <c:pt idx="7968">
                  <c:v>1750.8019999999999</c:v>
                </c:pt>
                <c:pt idx="7969">
                  <c:v>1739.7750000000001</c:v>
                </c:pt>
                <c:pt idx="7970">
                  <c:v>1772.633</c:v>
                </c:pt>
                <c:pt idx="7971">
                  <c:v>1707.828</c:v>
                </c:pt>
                <c:pt idx="7972">
                  <c:v>1590.9749999999999</c:v>
                </c:pt>
                <c:pt idx="7973">
                  <c:v>1489.8389999999999</c:v>
                </c:pt>
                <c:pt idx="7974">
                  <c:v>1388.9929999999999</c:v>
                </c:pt>
                <c:pt idx="7975">
                  <c:v>1196.171</c:v>
                </c:pt>
                <c:pt idx="7976">
                  <c:v>890.18600000000004</c:v>
                </c:pt>
                <c:pt idx="7977">
                  <c:v>996.57500000000005</c:v>
                </c:pt>
                <c:pt idx="7978">
                  <c:v>1535.71</c:v>
                </c:pt>
                <c:pt idx="7979">
                  <c:v>1854.28</c:v>
                </c:pt>
                <c:pt idx="7980">
                  <c:v>1870.7529999999999</c:v>
                </c:pt>
                <c:pt idx="7981">
                  <c:v>1607.413</c:v>
                </c:pt>
                <c:pt idx="7982">
                  <c:v>1238.703</c:v>
                </c:pt>
                <c:pt idx="7983">
                  <c:v>1152.8489999999999</c:v>
                </c:pt>
                <c:pt idx="7984">
                  <c:v>1088.7249999999999</c:v>
                </c:pt>
                <c:pt idx="7985">
                  <c:v>1102.56</c:v>
                </c:pt>
                <c:pt idx="7986">
                  <c:v>1175.854</c:v>
                </c:pt>
                <c:pt idx="7987">
                  <c:v>1186.2190000000001</c:v>
                </c:pt>
                <c:pt idx="7988">
                  <c:v>1104.566</c:v>
                </c:pt>
                <c:pt idx="7989">
                  <c:v>1009.779</c:v>
                </c:pt>
                <c:pt idx="7990">
                  <c:v>953.74599999999998</c:v>
                </c:pt>
                <c:pt idx="7991">
                  <c:v>913.952</c:v>
                </c:pt>
                <c:pt idx="7992">
                  <c:v>913.93</c:v>
                </c:pt>
                <c:pt idx="7993">
                  <c:v>975.245</c:v>
                </c:pt>
                <c:pt idx="7994">
                  <c:v>998.86500000000001</c:v>
                </c:pt>
                <c:pt idx="7995">
                  <c:v>916.56200000000001</c:v>
                </c:pt>
                <c:pt idx="7996">
                  <c:v>749.09500000000003</c:v>
                </c:pt>
                <c:pt idx="7997">
                  <c:v>586.06700000000001</c:v>
                </c:pt>
                <c:pt idx="7998">
                  <c:v>409.83600000000001</c:v>
                </c:pt>
                <c:pt idx="7999">
                  <c:v>218.69499999999999</c:v>
                </c:pt>
                <c:pt idx="8000">
                  <c:v>68.811999999999998</c:v>
                </c:pt>
                <c:pt idx="8001">
                  <c:v>32.156999999999996</c:v>
                </c:pt>
                <c:pt idx="8002">
                  <c:v>36.344000000000001</c:v>
                </c:pt>
                <c:pt idx="8003">
                  <c:v>31.568999999999999</c:v>
                </c:pt>
                <c:pt idx="8004">
                  <c:v>45.915999999999997</c:v>
                </c:pt>
                <c:pt idx="8005">
                  <c:v>83.343999999999994</c:v>
                </c:pt>
                <c:pt idx="8006">
                  <c:v>119.776</c:v>
                </c:pt>
                <c:pt idx="8007">
                  <c:v>190.83199999999999</c:v>
                </c:pt>
                <c:pt idx="8008">
                  <c:v>225.55</c:v>
                </c:pt>
                <c:pt idx="8009">
                  <c:v>212.833</c:v>
                </c:pt>
                <c:pt idx="8010">
                  <c:v>190.82599999999999</c:v>
                </c:pt>
                <c:pt idx="8011">
                  <c:v>171.39500000000001</c:v>
                </c:pt>
                <c:pt idx="8012">
                  <c:v>147.417</c:v>
                </c:pt>
                <c:pt idx="8013">
                  <c:v>129.071</c:v>
                </c:pt>
                <c:pt idx="8014">
                  <c:v>108.33199999999999</c:v>
                </c:pt>
                <c:pt idx="8015">
                  <c:v>83.081000000000003</c:v>
                </c:pt>
                <c:pt idx="8016">
                  <c:v>63.59</c:v>
                </c:pt>
                <c:pt idx="8017">
                  <c:v>51.527999999999999</c:v>
                </c:pt>
                <c:pt idx="8018">
                  <c:v>49.893999999999998</c:v>
                </c:pt>
                <c:pt idx="8019">
                  <c:v>50.677999999999997</c:v>
                </c:pt>
                <c:pt idx="8020">
                  <c:v>60.661000000000001</c:v>
                </c:pt>
                <c:pt idx="8021">
                  <c:v>92.626999999999995</c:v>
                </c:pt>
                <c:pt idx="8022">
                  <c:v>149.53299999999999</c:v>
                </c:pt>
                <c:pt idx="8023">
                  <c:v>230.58199999999999</c:v>
                </c:pt>
                <c:pt idx="8024">
                  <c:v>274.76400000000001</c:v>
                </c:pt>
                <c:pt idx="8025">
                  <c:v>386.166</c:v>
                </c:pt>
                <c:pt idx="8026">
                  <c:v>550.875</c:v>
                </c:pt>
                <c:pt idx="8027">
                  <c:v>602.39099999999996</c:v>
                </c:pt>
                <c:pt idx="8028">
                  <c:v>638.98400000000004</c:v>
                </c:pt>
                <c:pt idx="8029">
                  <c:v>655.67899999999997</c:v>
                </c:pt>
                <c:pt idx="8030">
                  <c:v>703.35799999999995</c:v>
                </c:pt>
                <c:pt idx="8031">
                  <c:v>823.87699999999995</c:v>
                </c:pt>
                <c:pt idx="8032">
                  <c:v>891.173</c:v>
                </c:pt>
                <c:pt idx="8033">
                  <c:v>862.35500000000002</c:v>
                </c:pt>
                <c:pt idx="8034">
                  <c:v>765.447</c:v>
                </c:pt>
                <c:pt idx="8035">
                  <c:v>586.00900000000001</c:v>
                </c:pt>
                <c:pt idx="8036">
                  <c:v>399.30900000000003</c:v>
                </c:pt>
                <c:pt idx="8037">
                  <c:v>287.53399999999999</c:v>
                </c:pt>
                <c:pt idx="8038">
                  <c:v>241.50899999999999</c:v>
                </c:pt>
                <c:pt idx="8039">
                  <c:v>241.44300000000001</c:v>
                </c:pt>
                <c:pt idx="8040">
                  <c:v>238.797</c:v>
                </c:pt>
                <c:pt idx="8041">
                  <c:v>247.69399999999999</c:v>
                </c:pt>
                <c:pt idx="8042">
                  <c:v>310.678</c:v>
                </c:pt>
                <c:pt idx="8043">
                  <c:v>432.35700000000003</c:v>
                </c:pt>
                <c:pt idx="8044">
                  <c:v>513.89700000000005</c:v>
                </c:pt>
                <c:pt idx="8045">
                  <c:v>571.96900000000005</c:v>
                </c:pt>
                <c:pt idx="8046">
                  <c:v>639.06200000000001</c:v>
                </c:pt>
                <c:pt idx="8047">
                  <c:v>790.52300000000002</c:v>
                </c:pt>
                <c:pt idx="8048">
                  <c:v>776.45799999999997</c:v>
                </c:pt>
                <c:pt idx="8049">
                  <c:v>763.22299999999996</c:v>
                </c:pt>
                <c:pt idx="8050">
                  <c:v>730.48900000000003</c:v>
                </c:pt>
                <c:pt idx="8051">
                  <c:v>620.93399999999997</c:v>
                </c:pt>
                <c:pt idx="8052">
                  <c:v>466.97500000000002</c:v>
                </c:pt>
                <c:pt idx="8053">
                  <c:v>346.767</c:v>
                </c:pt>
                <c:pt idx="8054">
                  <c:v>259.423</c:v>
                </c:pt>
                <c:pt idx="8055">
                  <c:v>187.047</c:v>
                </c:pt>
                <c:pt idx="8056">
                  <c:v>136.333</c:v>
                </c:pt>
                <c:pt idx="8057">
                  <c:v>125.80200000000001</c:v>
                </c:pt>
                <c:pt idx="8058">
                  <c:v>337.00599999999997</c:v>
                </c:pt>
                <c:pt idx="8059">
                  <c:v>776.21199999999999</c:v>
                </c:pt>
                <c:pt idx="8060">
                  <c:v>1614.51</c:v>
                </c:pt>
                <c:pt idx="8061">
                  <c:v>2050.33</c:v>
                </c:pt>
                <c:pt idx="8062">
                  <c:v>1952.8820000000001</c:v>
                </c:pt>
                <c:pt idx="8063">
                  <c:v>1589.789</c:v>
                </c:pt>
                <c:pt idx="8064">
                  <c:v>1352.0250000000001</c:v>
                </c:pt>
                <c:pt idx="8065">
                  <c:v>1289.4369999999999</c:v>
                </c:pt>
                <c:pt idx="8066">
                  <c:v>1314.116</c:v>
                </c:pt>
                <c:pt idx="8067">
                  <c:v>1352.5509999999999</c:v>
                </c:pt>
                <c:pt idx="8068">
                  <c:v>1408.3030000000001</c:v>
                </c:pt>
                <c:pt idx="8069">
                  <c:v>1411.2819999999999</c:v>
                </c:pt>
                <c:pt idx="8070">
                  <c:v>1390.855</c:v>
                </c:pt>
                <c:pt idx="8071">
                  <c:v>1330.25</c:v>
                </c:pt>
                <c:pt idx="8072">
                  <c:v>1282.163</c:v>
                </c:pt>
                <c:pt idx="8073">
                  <c:v>1271.124</c:v>
                </c:pt>
                <c:pt idx="8074">
                  <c:v>1225.329</c:v>
                </c:pt>
                <c:pt idx="8075">
                  <c:v>1218.925</c:v>
                </c:pt>
                <c:pt idx="8076">
                  <c:v>1089.038</c:v>
                </c:pt>
                <c:pt idx="8077">
                  <c:v>942.58699999999999</c:v>
                </c:pt>
                <c:pt idx="8078">
                  <c:v>1062.748</c:v>
                </c:pt>
                <c:pt idx="8079">
                  <c:v>1436.3969999999999</c:v>
                </c:pt>
                <c:pt idx="8080">
                  <c:v>1574.663</c:v>
                </c:pt>
                <c:pt idx="8081">
                  <c:v>1534.067</c:v>
                </c:pt>
                <c:pt idx="8082">
                  <c:v>1532.9590000000001</c:v>
                </c:pt>
                <c:pt idx="8083">
                  <c:v>1582.7059999999999</c:v>
                </c:pt>
                <c:pt idx="8084">
                  <c:v>1605.252</c:v>
                </c:pt>
                <c:pt idx="8085">
                  <c:v>1547.2329999999999</c:v>
                </c:pt>
                <c:pt idx="8086">
                  <c:v>1448.731</c:v>
                </c:pt>
                <c:pt idx="8087">
                  <c:v>1308.99</c:v>
                </c:pt>
                <c:pt idx="8088">
                  <c:v>1193.9960000000001</c:v>
                </c:pt>
                <c:pt idx="8089">
                  <c:v>1081.7159999999999</c:v>
                </c:pt>
                <c:pt idx="8090">
                  <c:v>901.42700000000002</c:v>
                </c:pt>
                <c:pt idx="8091">
                  <c:v>772.12599999999998</c:v>
                </c:pt>
                <c:pt idx="8092">
                  <c:v>721.55</c:v>
                </c:pt>
                <c:pt idx="8093">
                  <c:v>715.70399999999995</c:v>
                </c:pt>
                <c:pt idx="8094">
                  <c:v>757.20500000000004</c:v>
                </c:pt>
                <c:pt idx="8095">
                  <c:v>818.75800000000004</c:v>
                </c:pt>
                <c:pt idx="8096">
                  <c:v>812.21199999999999</c:v>
                </c:pt>
                <c:pt idx="8097">
                  <c:v>868.81</c:v>
                </c:pt>
                <c:pt idx="8098">
                  <c:v>769.27200000000005</c:v>
                </c:pt>
                <c:pt idx="8099">
                  <c:v>658.74099999999999</c:v>
                </c:pt>
                <c:pt idx="8100">
                  <c:v>613.97</c:v>
                </c:pt>
                <c:pt idx="8101">
                  <c:v>619.86199999999997</c:v>
                </c:pt>
                <c:pt idx="8102">
                  <c:v>659.02</c:v>
                </c:pt>
                <c:pt idx="8103">
                  <c:v>774.60400000000004</c:v>
                </c:pt>
                <c:pt idx="8104">
                  <c:v>916.77599999999995</c:v>
                </c:pt>
                <c:pt idx="8105">
                  <c:v>1040.604</c:v>
                </c:pt>
                <c:pt idx="8106">
                  <c:v>1073.835</c:v>
                </c:pt>
                <c:pt idx="8107">
                  <c:v>1006.817</c:v>
                </c:pt>
                <c:pt idx="8108">
                  <c:v>862.32100000000003</c:v>
                </c:pt>
                <c:pt idx="8109">
                  <c:v>763.178</c:v>
                </c:pt>
                <c:pt idx="8110">
                  <c:v>727.04200000000003</c:v>
                </c:pt>
                <c:pt idx="8111">
                  <c:v>692.274</c:v>
                </c:pt>
                <c:pt idx="8112">
                  <c:v>650.16</c:v>
                </c:pt>
                <c:pt idx="8113">
                  <c:v>622.24400000000003</c:v>
                </c:pt>
                <c:pt idx="8114">
                  <c:v>595.91999999999996</c:v>
                </c:pt>
                <c:pt idx="8115">
                  <c:v>606.49599999999998</c:v>
                </c:pt>
                <c:pt idx="8116">
                  <c:v>630.322</c:v>
                </c:pt>
                <c:pt idx="8117">
                  <c:v>629.76199999999994</c:v>
                </c:pt>
                <c:pt idx="8118">
                  <c:v>593.60599999999999</c:v>
                </c:pt>
                <c:pt idx="8119">
                  <c:v>541.19799999999998</c:v>
                </c:pt>
                <c:pt idx="8120">
                  <c:v>470.80099999999999</c:v>
                </c:pt>
                <c:pt idx="8121">
                  <c:v>425.75099999999998</c:v>
                </c:pt>
                <c:pt idx="8122">
                  <c:v>346.92</c:v>
                </c:pt>
                <c:pt idx="8123">
                  <c:v>274.548</c:v>
                </c:pt>
                <c:pt idx="8124">
                  <c:v>234.32599999999999</c:v>
                </c:pt>
                <c:pt idx="8125">
                  <c:v>221.52199999999999</c:v>
                </c:pt>
                <c:pt idx="8126">
                  <c:v>245.953</c:v>
                </c:pt>
                <c:pt idx="8127">
                  <c:v>303.64</c:v>
                </c:pt>
                <c:pt idx="8128">
                  <c:v>321.392</c:v>
                </c:pt>
                <c:pt idx="8129">
                  <c:v>297.92700000000002</c:v>
                </c:pt>
                <c:pt idx="8130">
                  <c:v>256.44299999999998</c:v>
                </c:pt>
                <c:pt idx="8131">
                  <c:v>217.11699999999999</c:v>
                </c:pt>
                <c:pt idx="8132">
                  <c:v>174.41200000000001</c:v>
                </c:pt>
                <c:pt idx="8133">
                  <c:v>136.88800000000001</c:v>
                </c:pt>
                <c:pt idx="8134">
                  <c:v>102.973</c:v>
                </c:pt>
                <c:pt idx="8135">
                  <c:v>74.619</c:v>
                </c:pt>
                <c:pt idx="8136">
                  <c:v>57.777000000000001</c:v>
                </c:pt>
                <c:pt idx="8137">
                  <c:v>52.558999999999997</c:v>
                </c:pt>
                <c:pt idx="8138">
                  <c:v>49.201999999999998</c:v>
                </c:pt>
                <c:pt idx="8139">
                  <c:v>48.326999999999998</c:v>
                </c:pt>
                <c:pt idx="8140">
                  <c:v>61.332999999999998</c:v>
                </c:pt>
                <c:pt idx="8141">
                  <c:v>92.74</c:v>
                </c:pt>
                <c:pt idx="8142">
                  <c:v>147.345</c:v>
                </c:pt>
                <c:pt idx="8143">
                  <c:v>218.92500000000001</c:v>
                </c:pt>
                <c:pt idx="8144">
                  <c:v>252.99100000000001</c:v>
                </c:pt>
                <c:pt idx="8145">
                  <c:v>273.416</c:v>
                </c:pt>
                <c:pt idx="8146">
                  <c:v>256.07600000000002</c:v>
                </c:pt>
                <c:pt idx="8147">
                  <c:v>213.547</c:v>
                </c:pt>
                <c:pt idx="8148">
                  <c:v>135.81700000000001</c:v>
                </c:pt>
                <c:pt idx="8149">
                  <c:v>58.453000000000003</c:v>
                </c:pt>
                <c:pt idx="8150">
                  <c:v>67.36</c:v>
                </c:pt>
                <c:pt idx="8151">
                  <c:v>72.498000000000005</c:v>
                </c:pt>
                <c:pt idx="8152">
                  <c:v>55.884999999999998</c:v>
                </c:pt>
                <c:pt idx="8153">
                  <c:v>31.637</c:v>
                </c:pt>
                <c:pt idx="8154">
                  <c:v>10.262</c:v>
                </c:pt>
                <c:pt idx="8155">
                  <c:v>4.9630000000000001</c:v>
                </c:pt>
                <c:pt idx="8156">
                  <c:v>26.04</c:v>
                </c:pt>
                <c:pt idx="8157">
                  <c:v>74.754999999999995</c:v>
                </c:pt>
                <c:pt idx="8158">
                  <c:v>126.485</c:v>
                </c:pt>
                <c:pt idx="8159">
                  <c:v>167.333</c:v>
                </c:pt>
                <c:pt idx="8160">
                  <c:v>198.84399999999999</c:v>
                </c:pt>
                <c:pt idx="8161">
                  <c:v>248.512</c:v>
                </c:pt>
                <c:pt idx="8162">
                  <c:v>335.92399999999998</c:v>
                </c:pt>
                <c:pt idx="8163">
                  <c:v>425.57100000000003</c:v>
                </c:pt>
                <c:pt idx="8164">
                  <c:v>493.88799999999998</c:v>
                </c:pt>
                <c:pt idx="8165">
                  <c:v>550.34500000000003</c:v>
                </c:pt>
                <c:pt idx="8166">
                  <c:v>587.30200000000002</c:v>
                </c:pt>
                <c:pt idx="8167">
                  <c:v>582.447</c:v>
                </c:pt>
                <c:pt idx="8168">
                  <c:v>466.52</c:v>
                </c:pt>
                <c:pt idx="8169">
                  <c:v>483.07299999999998</c:v>
                </c:pt>
                <c:pt idx="8170">
                  <c:v>617.87300000000005</c:v>
                </c:pt>
                <c:pt idx="8171">
                  <c:v>721.59699999999998</c:v>
                </c:pt>
                <c:pt idx="8172">
                  <c:v>768.73400000000004</c:v>
                </c:pt>
                <c:pt idx="8173">
                  <c:v>653.81100000000004</c:v>
                </c:pt>
                <c:pt idx="8174">
                  <c:v>438.66500000000002</c:v>
                </c:pt>
                <c:pt idx="8175">
                  <c:v>349.11200000000002</c:v>
                </c:pt>
                <c:pt idx="8176">
                  <c:v>290.59199999999998</c:v>
                </c:pt>
                <c:pt idx="8177">
                  <c:v>235.51</c:v>
                </c:pt>
                <c:pt idx="8178">
                  <c:v>206.29</c:v>
                </c:pt>
                <c:pt idx="8179">
                  <c:v>205.50800000000001</c:v>
                </c:pt>
                <c:pt idx="8180">
                  <c:v>195.85599999999999</c:v>
                </c:pt>
                <c:pt idx="8181">
                  <c:v>160.46100000000001</c:v>
                </c:pt>
                <c:pt idx="8182">
                  <c:v>156.577</c:v>
                </c:pt>
                <c:pt idx="8183">
                  <c:v>153.84899999999999</c:v>
                </c:pt>
                <c:pt idx="8184">
                  <c:v>132.24700000000001</c:v>
                </c:pt>
                <c:pt idx="8185">
                  <c:v>109.349</c:v>
                </c:pt>
                <c:pt idx="8186">
                  <c:v>100</c:v>
                </c:pt>
                <c:pt idx="8187">
                  <c:v>100.035</c:v>
                </c:pt>
                <c:pt idx="8188">
                  <c:v>106.94799999999999</c:v>
                </c:pt>
                <c:pt idx="8189">
                  <c:v>104.41</c:v>
                </c:pt>
                <c:pt idx="8190">
                  <c:v>83.436000000000007</c:v>
                </c:pt>
                <c:pt idx="8191">
                  <c:v>67.677999999999997</c:v>
                </c:pt>
                <c:pt idx="8192">
                  <c:v>51.262999999999998</c:v>
                </c:pt>
                <c:pt idx="8193">
                  <c:v>38.337000000000003</c:v>
                </c:pt>
                <c:pt idx="8194">
                  <c:v>40.262</c:v>
                </c:pt>
                <c:pt idx="8195">
                  <c:v>43.192999999999998</c:v>
                </c:pt>
                <c:pt idx="8196">
                  <c:v>50.106999999999999</c:v>
                </c:pt>
                <c:pt idx="8197">
                  <c:v>49.710999999999999</c:v>
                </c:pt>
                <c:pt idx="8198">
                  <c:v>44.372</c:v>
                </c:pt>
                <c:pt idx="8199">
                  <c:v>54.761000000000003</c:v>
                </c:pt>
                <c:pt idx="8200">
                  <c:v>66.391999999999996</c:v>
                </c:pt>
                <c:pt idx="8201">
                  <c:v>100.01</c:v>
                </c:pt>
                <c:pt idx="8202">
                  <c:v>175.19399999999999</c:v>
                </c:pt>
                <c:pt idx="8203">
                  <c:v>295.78899999999999</c:v>
                </c:pt>
                <c:pt idx="8204">
                  <c:v>420.76</c:v>
                </c:pt>
                <c:pt idx="8205">
                  <c:v>572.01599999999996</c:v>
                </c:pt>
                <c:pt idx="8206">
                  <c:v>714.07100000000003</c:v>
                </c:pt>
                <c:pt idx="8207">
                  <c:v>833.97299999999996</c:v>
                </c:pt>
                <c:pt idx="8208">
                  <c:v>841.06600000000003</c:v>
                </c:pt>
                <c:pt idx="8209">
                  <c:v>826.42100000000005</c:v>
                </c:pt>
                <c:pt idx="8210">
                  <c:v>841.54200000000003</c:v>
                </c:pt>
                <c:pt idx="8211">
                  <c:v>792.08600000000001</c:v>
                </c:pt>
                <c:pt idx="8212">
                  <c:v>756.77300000000002</c:v>
                </c:pt>
                <c:pt idx="8213">
                  <c:v>802.23699999999997</c:v>
                </c:pt>
                <c:pt idx="8214">
                  <c:v>867.41899999999998</c:v>
                </c:pt>
                <c:pt idx="8215">
                  <c:v>790.56299999999999</c:v>
                </c:pt>
                <c:pt idx="8216">
                  <c:v>710.83600000000001</c:v>
                </c:pt>
                <c:pt idx="8217">
                  <c:v>743.72799999999995</c:v>
                </c:pt>
                <c:pt idx="8218">
                  <c:v>887.21299999999997</c:v>
                </c:pt>
                <c:pt idx="8219">
                  <c:v>763.79300000000001</c:v>
                </c:pt>
                <c:pt idx="8220">
                  <c:v>582.54700000000003</c:v>
                </c:pt>
                <c:pt idx="8221">
                  <c:v>459.209</c:v>
                </c:pt>
                <c:pt idx="8222">
                  <c:v>405.62</c:v>
                </c:pt>
                <c:pt idx="8223">
                  <c:v>334.12400000000002</c:v>
                </c:pt>
                <c:pt idx="8224">
                  <c:v>300.74</c:v>
                </c:pt>
                <c:pt idx="8225">
                  <c:v>438.755</c:v>
                </c:pt>
                <c:pt idx="8226">
                  <c:v>752.54300000000001</c:v>
                </c:pt>
                <c:pt idx="8227">
                  <c:v>1095.5450000000001</c:v>
                </c:pt>
                <c:pt idx="8228">
                  <c:v>1204.9559999999999</c:v>
                </c:pt>
                <c:pt idx="8229">
                  <c:v>1019.79</c:v>
                </c:pt>
                <c:pt idx="8230">
                  <c:v>925.83900000000006</c:v>
                </c:pt>
                <c:pt idx="8231">
                  <c:v>989.06399999999996</c:v>
                </c:pt>
                <c:pt idx="8232">
                  <c:v>1098.135</c:v>
                </c:pt>
                <c:pt idx="8233">
                  <c:v>1217.6179999999999</c:v>
                </c:pt>
                <c:pt idx="8234">
                  <c:v>1361.069</c:v>
                </c:pt>
                <c:pt idx="8235">
                  <c:v>1315.4469999999999</c:v>
                </c:pt>
                <c:pt idx="8236">
                  <c:v>1359.7539999999999</c:v>
                </c:pt>
                <c:pt idx="8237">
                  <c:v>1637.212</c:v>
                </c:pt>
                <c:pt idx="8238">
                  <c:v>1989.9290000000001</c:v>
                </c:pt>
                <c:pt idx="8239">
                  <c:v>2198.386</c:v>
                </c:pt>
                <c:pt idx="8240">
                  <c:v>2314.4580000000001</c:v>
                </c:pt>
                <c:pt idx="8241">
                  <c:v>2478.127</c:v>
                </c:pt>
                <c:pt idx="8242">
                  <c:v>2551.3580000000002</c:v>
                </c:pt>
                <c:pt idx="8243">
                  <c:v>2593.0650000000001</c:v>
                </c:pt>
                <c:pt idx="8244">
                  <c:v>2608.498</c:v>
                </c:pt>
                <c:pt idx="8245">
                  <c:v>2587.335</c:v>
                </c:pt>
                <c:pt idx="8246">
                  <c:v>2591.9009999999998</c:v>
                </c:pt>
                <c:pt idx="8247">
                  <c:v>2644.6460000000002</c:v>
                </c:pt>
                <c:pt idx="8248">
                  <c:v>2702.9389999999999</c:v>
                </c:pt>
                <c:pt idx="8249">
                  <c:v>2724.0650000000001</c:v>
                </c:pt>
                <c:pt idx="8250">
                  <c:v>2666.6379999999999</c:v>
                </c:pt>
                <c:pt idx="8251">
                  <c:v>2549.7710000000002</c:v>
                </c:pt>
                <c:pt idx="8252">
                  <c:v>2433.4</c:v>
                </c:pt>
                <c:pt idx="8253">
                  <c:v>2366.7640000000001</c:v>
                </c:pt>
                <c:pt idx="8254">
                  <c:v>2305.0279999999998</c:v>
                </c:pt>
                <c:pt idx="8255">
                  <c:v>2219.1909999999998</c:v>
                </c:pt>
                <c:pt idx="8256">
                  <c:v>2117.1309999999999</c:v>
                </c:pt>
                <c:pt idx="8257">
                  <c:v>2009.05</c:v>
                </c:pt>
                <c:pt idx="8258">
                  <c:v>1906.5160000000001</c:v>
                </c:pt>
                <c:pt idx="8259">
                  <c:v>1797.6389999999999</c:v>
                </c:pt>
                <c:pt idx="8260">
                  <c:v>1780.0229999999999</c:v>
                </c:pt>
                <c:pt idx="8261">
                  <c:v>1721.133</c:v>
                </c:pt>
                <c:pt idx="8262">
                  <c:v>1646.835</c:v>
                </c:pt>
                <c:pt idx="8263">
                  <c:v>1493.586</c:v>
                </c:pt>
                <c:pt idx="8264">
                  <c:v>1296.961</c:v>
                </c:pt>
                <c:pt idx="8265">
                  <c:v>1189.953</c:v>
                </c:pt>
                <c:pt idx="8266">
                  <c:v>1028.877</c:v>
                </c:pt>
                <c:pt idx="8267">
                  <c:v>897.101</c:v>
                </c:pt>
                <c:pt idx="8268">
                  <c:v>831.38900000000001</c:v>
                </c:pt>
                <c:pt idx="8269">
                  <c:v>784.38800000000003</c:v>
                </c:pt>
                <c:pt idx="8270">
                  <c:v>775.55200000000002</c:v>
                </c:pt>
                <c:pt idx="8271">
                  <c:v>840.21600000000001</c:v>
                </c:pt>
                <c:pt idx="8272">
                  <c:v>777.72900000000004</c:v>
                </c:pt>
                <c:pt idx="8273">
                  <c:v>650.08500000000004</c:v>
                </c:pt>
                <c:pt idx="8274">
                  <c:v>531.26400000000001</c:v>
                </c:pt>
                <c:pt idx="8275">
                  <c:v>477.822</c:v>
                </c:pt>
                <c:pt idx="8276">
                  <c:v>518.84699999999998</c:v>
                </c:pt>
                <c:pt idx="8277">
                  <c:v>616.76099999999997</c:v>
                </c:pt>
                <c:pt idx="8278">
                  <c:v>653.15099999999995</c:v>
                </c:pt>
                <c:pt idx="8279">
                  <c:v>582.39400000000001</c:v>
                </c:pt>
                <c:pt idx="8280">
                  <c:v>466.67500000000001</c:v>
                </c:pt>
                <c:pt idx="8281">
                  <c:v>386.33100000000002</c:v>
                </c:pt>
                <c:pt idx="8282">
                  <c:v>346.76100000000002</c:v>
                </c:pt>
                <c:pt idx="8283">
                  <c:v>295.59399999999999</c:v>
                </c:pt>
                <c:pt idx="8284">
                  <c:v>230.05799999999999</c:v>
                </c:pt>
                <c:pt idx="8285">
                  <c:v>175.851</c:v>
                </c:pt>
                <c:pt idx="8286">
                  <c:v>147.096</c:v>
                </c:pt>
                <c:pt idx="8287">
                  <c:v>132.624</c:v>
                </c:pt>
                <c:pt idx="8288">
                  <c:v>106.23</c:v>
                </c:pt>
                <c:pt idx="8289">
                  <c:v>86.082999999999998</c:v>
                </c:pt>
                <c:pt idx="8290">
                  <c:v>80.665000000000006</c:v>
                </c:pt>
                <c:pt idx="8291">
                  <c:v>74.902000000000001</c:v>
                </c:pt>
                <c:pt idx="8292">
                  <c:v>63.054000000000002</c:v>
                </c:pt>
                <c:pt idx="8293">
                  <c:v>56.991999999999997</c:v>
                </c:pt>
                <c:pt idx="8294">
                  <c:v>98.463999999999999</c:v>
                </c:pt>
                <c:pt idx="8295">
                  <c:v>179.42599999999999</c:v>
                </c:pt>
                <c:pt idx="8296">
                  <c:v>313.45400000000001</c:v>
                </c:pt>
                <c:pt idx="8297">
                  <c:v>538.529</c:v>
                </c:pt>
                <c:pt idx="8298">
                  <c:v>796.65300000000002</c:v>
                </c:pt>
                <c:pt idx="8299">
                  <c:v>996.678</c:v>
                </c:pt>
                <c:pt idx="8300">
                  <c:v>1081.201</c:v>
                </c:pt>
                <c:pt idx="8301">
                  <c:v>1061.963</c:v>
                </c:pt>
                <c:pt idx="8302">
                  <c:v>1019.056</c:v>
                </c:pt>
                <c:pt idx="8303">
                  <c:v>973.21100000000001</c:v>
                </c:pt>
                <c:pt idx="8304">
                  <c:v>921.18799999999999</c:v>
                </c:pt>
                <c:pt idx="8305">
                  <c:v>919.529</c:v>
                </c:pt>
                <c:pt idx="8306">
                  <c:v>913.93499999999995</c:v>
                </c:pt>
                <c:pt idx="8307">
                  <c:v>818.35699999999997</c:v>
                </c:pt>
                <c:pt idx="8308">
                  <c:v>818.30499999999995</c:v>
                </c:pt>
                <c:pt idx="8309">
                  <c:v>955.51300000000003</c:v>
                </c:pt>
                <c:pt idx="8310">
                  <c:v>1205.1869999999999</c:v>
                </c:pt>
                <c:pt idx="8311">
                  <c:v>1550.3040000000001</c:v>
                </c:pt>
                <c:pt idx="8312">
                  <c:v>1845.1279999999999</c:v>
                </c:pt>
                <c:pt idx="8313">
                  <c:v>2001.3889999999999</c:v>
                </c:pt>
                <c:pt idx="8314">
                  <c:v>2059.0079999999998</c:v>
                </c:pt>
                <c:pt idx="8315">
                  <c:v>2116.71</c:v>
                </c:pt>
                <c:pt idx="8316">
                  <c:v>2116.8690000000001</c:v>
                </c:pt>
                <c:pt idx="8317">
                  <c:v>2166.7570000000001</c:v>
                </c:pt>
                <c:pt idx="8318">
                  <c:v>2148.913</c:v>
                </c:pt>
                <c:pt idx="8319">
                  <c:v>1890.8689999999999</c:v>
                </c:pt>
                <c:pt idx="8320">
                  <c:v>2413.2849999999999</c:v>
                </c:pt>
                <c:pt idx="8321">
                  <c:v>2757.277</c:v>
                </c:pt>
                <c:pt idx="8322">
                  <c:v>2738.895</c:v>
                </c:pt>
                <c:pt idx="8323">
                  <c:v>2808.2849999999999</c:v>
                </c:pt>
                <c:pt idx="8324">
                  <c:v>2831.654</c:v>
                </c:pt>
                <c:pt idx="8325">
                  <c:v>2910.009</c:v>
                </c:pt>
                <c:pt idx="8326">
                  <c:v>2941.5070000000001</c:v>
                </c:pt>
                <c:pt idx="8327">
                  <c:v>2941.1219999999998</c:v>
                </c:pt>
                <c:pt idx="8328">
                  <c:v>2930.7959999999998</c:v>
                </c:pt>
                <c:pt idx="8329">
                  <c:v>2891.0189999999998</c:v>
                </c:pt>
                <c:pt idx="8330">
                  <c:v>2737.893</c:v>
                </c:pt>
                <c:pt idx="8331">
                  <c:v>2430.3389999999999</c:v>
                </c:pt>
                <c:pt idx="8332">
                  <c:v>1843.9580000000001</c:v>
                </c:pt>
                <c:pt idx="8333">
                  <c:v>1189.9570000000001</c:v>
                </c:pt>
                <c:pt idx="8334">
                  <c:v>802.17200000000003</c:v>
                </c:pt>
                <c:pt idx="8335">
                  <c:v>532.33399999999995</c:v>
                </c:pt>
                <c:pt idx="8336">
                  <c:v>327.40800000000002</c:v>
                </c:pt>
                <c:pt idx="8337">
                  <c:v>222.30600000000001</c:v>
                </c:pt>
                <c:pt idx="8338">
                  <c:v>275.19</c:v>
                </c:pt>
                <c:pt idx="8339">
                  <c:v>484.19099999999997</c:v>
                </c:pt>
                <c:pt idx="8340">
                  <c:v>738.22799999999995</c:v>
                </c:pt>
                <c:pt idx="8341">
                  <c:v>826.21100000000001</c:v>
                </c:pt>
                <c:pt idx="8342">
                  <c:v>1023.696</c:v>
                </c:pt>
                <c:pt idx="8343">
                  <c:v>1264.454</c:v>
                </c:pt>
                <c:pt idx="8344">
                  <c:v>1321.652</c:v>
                </c:pt>
                <c:pt idx="8345">
                  <c:v>1304.5119999999999</c:v>
                </c:pt>
                <c:pt idx="8346">
                  <c:v>1200.4760000000001</c:v>
                </c:pt>
                <c:pt idx="8347">
                  <c:v>1037.261</c:v>
                </c:pt>
                <c:pt idx="8348">
                  <c:v>868.78</c:v>
                </c:pt>
                <c:pt idx="8349">
                  <c:v>752.84199999999998</c:v>
                </c:pt>
                <c:pt idx="8350">
                  <c:v>684.024</c:v>
                </c:pt>
                <c:pt idx="8351">
                  <c:v>633.78</c:v>
                </c:pt>
                <c:pt idx="8352">
                  <c:v>573.79</c:v>
                </c:pt>
                <c:pt idx="8353">
                  <c:v>531.16</c:v>
                </c:pt>
                <c:pt idx="8354">
                  <c:v>526.01800000000003</c:v>
                </c:pt>
                <c:pt idx="8355">
                  <c:v>507.17500000000001</c:v>
                </c:pt>
                <c:pt idx="8356">
                  <c:v>527.697</c:v>
                </c:pt>
                <c:pt idx="8357">
                  <c:v>573.41499999999996</c:v>
                </c:pt>
                <c:pt idx="8358">
                  <c:v>664.03200000000004</c:v>
                </c:pt>
                <c:pt idx="8359">
                  <c:v>678.57100000000003</c:v>
                </c:pt>
                <c:pt idx="8360">
                  <c:v>500.81900000000002</c:v>
                </c:pt>
                <c:pt idx="8361">
                  <c:v>378.75</c:v>
                </c:pt>
                <c:pt idx="8362">
                  <c:v>508.95299999999997</c:v>
                </c:pt>
                <c:pt idx="8363">
                  <c:v>475.517</c:v>
                </c:pt>
                <c:pt idx="8364">
                  <c:v>402.87400000000002</c:v>
                </c:pt>
                <c:pt idx="8365">
                  <c:v>272.92</c:v>
                </c:pt>
                <c:pt idx="8366">
                  <c:v>180.422</c:v>
                </c:pt>
                <c:pt idx="8367">
                  <c:v>168.708</c:v>
                </c:pt>
                <c:pt idx="8368">
                  <c:v>185.28399999999999</c:v>
                </c:pt>
                <c:pt idx="8369">
                  <c:v>215.69300000000001</c:v>
                </c:pt>
                <c:pt idx="8370">
                  <c:v>249.191</c:v>
                </c:pt>
                <c:pt idx="8371">
                  <c:v>252.99299999999999</c:v>
                </c:pt>
                <c:pt idx="8372">
                  <c:v>266.08600000000001</c:v>
                </c:pt>
                <c:pt idx="8373">
                  <c:v>295.81599999999997</c:v>
                </c:pt>
                <c:pt idx="8374">
                  <c:v>329.2</c:v>
                </c:pt>
                <c:pt idx="8375">
                  <c:v>352.04199999999997</c:v>
                </c:pt>
                <c:pt idx="8376">
                  <c:v>352.73599999999999</c:v>
                </c:pt>
                <c:pt idx="8377">
                  <c:v>338.39100000000002</c:v>
                </c:pt>
                <c:pt idx="8378">
                  <c:v>299.64600000000002</c:v>
                </c:pt>
                <c:pt idx="8379">
                  <c:v>238.01</c:v>
                </c:pt>
                <c:pt idx="8380">
                  <c:v>185.61199999999999</c:v>
                </c:pt>
                <c:pt idx="8381">
                  <c:v>172.464</c:v>
                </c:pt>
                <c:pt idx="8382">
                  <c:v>208.12</c:v>
                </c:pt>
                <c:pt idx="8383">
                  <c:v>256.29700000000003</c:v>
                </c:pt>
                <c:pt idx="8384">
                  <c:v>205.77099999999999</c:v>
                </c:pt>
                <c:pt idx="8385">
                  <c:v>75.988</c:v>
                </c:pt>
                <c:pt idx="8386">
                  <c:v>34.134999999999998</c:v>
                </c:pt>
                <c:pt idx="8387">
                  <c:v>30.652999999999999</c:v>
                </c:pt>
                <c:pt idx="8388">
                  <c:v>45.784999999999997</c:v>
                </c:pt>
                <c:pt idx="8389">
                  <c:v>70.807000000000002</c:v>
                </c:pt>
                <c:pt idx="8390">
                  <c:v>150.74</c:v>
                </c:pt>
                <c:pt idx="8391">
                  <c:v>294.07400000000001</c:v>
                </c:pt>
                <c:pt idx="8392">
                  <c:v>421.58300000000003</c:v>
                </c:pt>
                <c:pt idx="8393">
                  <c:v>494.41800000000001</c:v>
                </c:pt>
                <c:pt idx="8394">
                  <c:v>509.02499999999998</c:v>
                </c:pt>
                <c:pt idx="8395">
                  <c:v>487.233</c:v>
                </c:pt>
                <c:pt idx="8396">
                  <c:v>464.661</c:v>
                </c:pt>
                <c:pt idx="8397">
                  <c:v>509.14</c:v>
                </c:pt>
                <c:pt idx="8398">
                  <c:v>577.26900000000001</c:v>
                </c:pt>
                <c:pt idx="8399">
                  <c:v>627.02599999999995</c:v>
                </c:pt>
                <c:pt idx="8400">
                  <c:v>664.34299999999996</c:v>
                </c:pt>
                <c:pt idx="8401">
                  <c:v>736.37199999999996</c:v>
                </c:pt>
                <c:pt idx="8402">
                  <c:v>817.17700000000002</c:v>
                </c:pt>
                <c:pt idx="8403">
                  <c:v>864.42</c:v>
                </c:pt>
                <c:pt idx="8404">
                  <c:v>936.31899999999996</c:v>
                </c:pt>
                <c:pt idx="8405">
                  <c:v>1034.4059999999999</c:v>
                </c:pt>
                <c:pt idx="8406">
                  <c:v>1159.809</c:v>
                </c:pt>
                <c:pt idx="8407">
                  <c:v>1260.2909999999999</c:v>
                </c:pt>
                <c:pt idx="8408">
                  <c:v>1175.7190000000001</c:v>
                </c:pt>
                <c:pt idx="8409">
                  <c:v>1033.8889999999999</c:v>
                </c:pt>
                <c:pt idx="8410">
                  <c:v>964.73800000000006</c:v>
                </c:pt>
                <c:pt idx="8411">
                  <c:v>955.2</c:v>
                </c:pt>
                <c:pt idx="8412">
                  <c:v>929.23099999999999</c:v>
                </c:pt>
                <c:pt idx="8413">
                  <c:v>875.13099999999997</c:v>
                </c:pt>
                <c:pt idx="8414">
                  <c:v>911.38099999999997</c:v>
                </c:pt>
                <c:pt idx="8415">
                  <c:v>1014.003</c:v>
                </c:pt>
                <c:pt idx="8416">
                  <c:v>1003.423</c:v>
                </c:pt>
                <c:pt idx="8417">
                  <c:v>812.14499999999998</c:v>
                </c:pt>
                <c:pt idx="8418">
                  <c:v>590.81399999999996</c:v>
                </c:pt>
                <c:pt idx="8419">
                  <c:v>426.07600000000002</c:v>
                </c:pt>
                <c:pt idx="8420">
                  <c:v>296.56700000000001</c:v>
                </c:pt>
                <c:pt idx="8421">
                  <c:v>227.511</c:v>
                </c:pt>
                <c:pt idx="8422">
                  <c:v>195.81399999999999</c:v>
                </c:pt>
                <c:pt idx="8423">
                  <c:v>180.2</c:v>
                </c:pt>
                <c:pt idx="8424">
                  <c:v>156.054</c:v>
                </c:pt>
                <c:pt idx="8425">
                  <c:v>124.712</c:v>
                </c:pt>
                <c:pt idx="8426">
                  <c:v>91.986000000000004</c:v>
                </c:pt>
                <c:pt idx="8427">
                  <c:v>61.323</c:v>
                </c:pt>
                <c:pt idx="8428">
                  <c:v>42.845999999999997</c:v>
                </c:pt>
                <c:pt idx="8429">
                  <c:v>26.254000000000001</c:v>
                </c:pt>
                <c:pt idx="8430">
                  <c:v>13.711</c:v>
                </c:pt>
                <c:pt idx="8431">
                  <c:v>7.7439999999999998</c:v>
                </c:pt>
                <c:pt idx="8432">
                  <c:v>5.851</c:v>
                </c:pt>
                <c:pt idx="8433">
                  <c:v>6.5129999999999999</c:v>
                </c:pt>
                <c:pt idx="8434">
                  <c:v>17.488</c:v>
                </c:pt>
                <c:pt idx="8435">
                  <c:v>30.716000000000001</c:v>
                </c:pt>
                <c:pt idx="8436">
                  <c:v>36.35</c:v>
                </c:pt>
                <c:pt idx="8437">
                  <c:v>51.901000000000003</c:v>
                </c:pt>
                <c:pt idx="8438">
                  <c:v>79.024000000000001</c:v>
                </c:pt>
                <c:pt idx="8439">
                  <c:v>80.215000000000003</c:v>
                </c:pt>
                <c:pt idx="8440">
                  <c:v>69.313000000000002</c:v>
                </c:pt>
                <c:pt idx="8441">
                  <c:v>64.951999999999998</c:v>
                </c:pt>
                <c:pt idx="8442">
                  <c:v>75.661000000000001</c:v>
                </c:pt>
                <c:pt idx="8443">
                  <c:v>121.864</c:v>
                </c:pt>
                <c:pt idx="8444">
                  <c:v>192.244</c:v>
                </c:pt>
                <c:pt idx="8445">
                  <c:v>267.78699999999998</c:v>
                </c:pt>
                <c:pt idx="8446">
                  <c:v>383.20499999999998</c:v>
                </c:pt>
                <c:pt idx="8447">
                  <c:v>420.54399999999998</c:v>
                </c:pt>
                <c:pt idx="8448">
                  <c:v>505.399</c:v>
                </c:pt>
                <c:pt idx="8449">
                  <c:v>556.80600000000004</c:v>
                </c:pt>
                <c:pt idx="8450">
                  <c:v>536.18100000000004</c:v>
                </c:pt>
                <c:pt idx="8451">
                  <c:v>544.47699999999998</c:v>
                </c:pt>
                <c:pt idx="8452">
                  <c:v>656.005</c:v>
                </c:pt>
                <c:pt idx="8453">
                  <c:v>812.20500000000004</c:v>
                </c:pt>
                <c:pt idx="8454">
                  <c:v>958.47299999999996</c:v>
                </c:pt>
                <c:pt idx="8455">
                  <c:v>986.654</c:v>
                </c:pt>
                <c:pt idx="8456">
                  <c:v>864.85599999999999</c:v>
                </c:pt>
                <c:pt idx="8457">
                  <c:v>817.99699999999996</c:v>
                </c:pt>
                <c:pt idx="8458">
                  <c:v>683.92</c:v>
                </c:pt>
                <c:pt idx="8459">
                  <c:v>644.53899999999999</c:v>
                </c:pt>
                <c:pt idx="8460">
                  <c:v>769.303</c:v>
                </c:pt>
                <c:pt idx="8461">
                  <c:v>728.68700000000001</c:v>
                </c:pt>
                <c:pt idx="8462">
                  <c:v>725.75400000000002</c:v>
                </c:pt>
                <c:pt idx="8463">
                  <c:v>830.70899999999995</c:v>
                </c:pt>
                <c:pt idx="8464">
                  <c:v>797.09299999999996</c:v>
                </c:pt>
                <c:pt idx="8465">
                  <c:v>615.79</c:v>
                </c:pt>
                <c:pt idx="8466">
                  <c:v>479.04399999999998</c:v>
                </c:pt>
                <c:pt idx="8467">
                  <c:v>397.00599999999997</c:v>
                </c:pt>
                <c:pt idx="8468">
                  <c:v>382.9</c:v>
                </c:pt>
                <c:pt idx="8469">
                  <c:v>495.66399999999999</c:v>
                </c:pt>
                <c:pt idx="8470">
                  <c:v>636.08199999999999</c:v>
                </c:pt>
                <c:pt idx="8471">
                  <c:v>688.404</c:v>
                </c:pt>
                <c:pt idx="8472">
                  <c:v>624.94100000000003</c:v>
                </c:pt>
                <c:pt idx="8473">
                  <c:v>511.26799999999997</c:v>
                </c:pt>
                <c:pt idx="8474">
                  <c:v>462.79500000000002</c:v>
                </c:pt>
                <c:pt idx="8475">
                  <c:v>410.44099999999997</c:v>
                </c:pt>
                <c:pt idx="8476">
                  <c:v>412.815</c:v>
                </c:pt>
                <c:pt idx="8477">
                  <c:v>470.76600000000002</c:v>
                </c:pt>
                <c:pt idx="8478">
                  <c:v>526.10799999999995</c:v>
                </c:pt>
                <c:pt idx="8479">
                  <c:v>548.81200000000001</c:v>
                </c:pt>
                <c:pt idx="8480">
                  <c:v>454.22399999999999</c:v>
                </c:pt>
                <c:pt idx="8481">
                  <c:v>518.86500000000001</c:v>
                </c:pt>
                <c:pt idx="8482">
                  <c:v>812.10699999999997</c:v>
                </c:pt>
                <c:pt idx="8483">
                  <c:v>984.13199999999995</c:v>
                </c:pt>
                <c:pt idx="8484">
                  <c:v>956.57</c:v>
                </c:pt>
                <c:pt idx="8485">
                  <c:v>1029.982</c:v>
                </c:pt>
                <c:pt idx="8486">
                  <c:v>1353.873</c:v>
                </c:pt>
                <c:pt idx="8487">
                  <c:v>1738.2629999999999</c:v>
                </c:pt>
                <c:pt idx="8488">
                  <c:v>1909.5309999999999</c:v>
                </c:pt>
                <c:pt idx="8489">
                  <c:v>2007.0350000000001</c:v>
                </c:pt>
                <c:pt idx="8490">
                  <c:v>2082.5309999999999</c:v>
                </c:pt>
                <c:pt idx="8491">
                  <c:v>2157.6120000000001</c:v>
                </c:pt>
                <c:pt idx="8492">
                  <c:v>2291.1089999999999</c:v>
                </c:pt>
                <c:pt idx="8493">
                  <c:v>2352.922</c:v>
                </c:pt>
                <c:pt idx="8494">
                  <c:v>2369.797</c:v>
                </c:pt>
                <c:pt idx="8495">
                  <c:v>2343.6570000000002</c:v>
                </c:pt>
                <c:pt idx="8496">
                  <c:v>2256.8290000000002</c:v>
                </c:pt>
                <c:pt idx="8497">
                  <c:v>2100.7040000000002</c:v>
                </c:pt>
                <c:pt idx="8498">
                  <c:v>1895.9490000000001</c:v>
                </c:pt>
                <c:pt idx="8499">
                  <c:v>1704.173</c:v>
                </c:pt>
                <c:pt idx="8500">
                  <c:v>1625.1489999999999</c:v>
                </c:pt>
                <c:pt idx="8501">
                  <c:v>1551.4480000000001</c:v>
                </c:pt>
                <c:pt idx="8502">
                  <c:v>1603.9259999999999</c:v>
                </c:pt>
                <c:pt idx="8503">
                  <c:v>1966.0930000000001</c:v>
                </c:pt>
                <c:pt idx="8504">
                  <c:v>2254.2170000000001</c:v>
                </c:pt>
                <c:pt idx="8505">
                  <c:v>2246.558</c:v>
                </c:pt>
                <c:pt idx="8506">
                  <c:v>2159.7159999999999</c:v>
                </c:pt>
                <c:pt idx="8507">
                  <c:v>2423.4119999999998</c:v>
                </c:pt>
                <c:pt idx="8508">
                  <c:v>2659.5030000000002</c:v>
                </c:pt>
                <c:pt idx="8509">
                  <c:v>2715.3420000000001</c:v>
                </c:pt>
                <c:pt idx="8510">
                  <c:v>2760.79</c:v>
                </c:pt>
                <c:pt idx="8511">
                  <c:v>2726.7809999999999</c:v>
                </c:pt>
                <c:pt idx="8512">
                  <c:v>2644.5250000000001</c:v>
                </c:pt>
                <c:pt idx="8513">
                  <c:v>2573.078</c:v>
                </c:pt>
                <c:pt idx="8514">
                  <c:v>2597.6669999999999</c:v>
                </c:pt>
                <c:pt idx="8515">
                  <c:v>2571.3609999999999</c:v>
                </c:pt>
                <c:pt idx="8516">
                  <c:v>2304.6999999999998</c:v>
                </c:pt>
                <c:pt idx="8517">
                  <c:v>1831.0509999999999</c:v>
                </c:pt>
                <c:pt idx="8518">
                  <c:v>1368.2070000000001</c:v>
                </c:pt>
                <c:pt idx="8519">
                  <c:v>1302.2360000000001</c:v>
                </c:pt>
                <c:pt idx="8520">
                  <c:v>1763.6610000000001</c:v>
                </c:pt>
                <c:pt idx="8521">
                  <c:v>2448.7150000000001</c:v>
                </c:pt>
                <c:pt idx="8522">
                  <c:v>2546.9250000000002</c:v>
                </c:pt>
                <c:pt idx="8523">
                  <c:v>2372.1869999999999</c:v>
                </c:pt>
                <c:pt idx="8524">
                  <c:v>2293.0479999999998</c:v>
                </c:pt>
                <c:pt idx="8525">
                  <c:v>2385.348</c:v>
                </c:pt>
                <c:pt idx="8526">
                  <c:v>2749.355</c:v>
                </c:pt>
                <c:pt idx="8527">
                  <c:v>2887.1410000000001</c:v>
                </c:pt>
                <c:pt idx="8528">
                  <c:v>2862.89</c:v>
                </c:pt>
                <c:pt idx="8529">
                  <c:v>2923.6930000000002</c:v>
                </c:pt>
                <c:pt idx="8530">
                  <c:v>2941.49</c:v>
                </c:pt>
                <c:pt idx="8531">
                  <c:v>2938.9360000000001</c:v>
                </c:pt>
                <c:pt idx="8532">
                  <c:v>2936.2249999999999</c:v>
                </c:pt>
                <c:pt idx="8533">
                  <c:v>2869.6729999999998</c:v>
                </c:pt>
                <c:pt idx="8534">
                  <c:v>2711.0990000000002</c:v>
                </c:pt>
                <c:pt idx="8535">
                  <c:v>2431.8980000000001</c:v>
                </c:pt>
                <c:pt idx="8536">
                  <c:v>2329.48</c:v>
                </c:pt>
                <c:pt idx="8537">
                  <c:v>2245.6779999999999</c:v>
                </c:pt>
                <c:pt idx="8538">
                  <c:v>1918.6089999999999</c:v>
                </c:pt>
                <c:pt idx="8539">
                  <c:v>1268.336</c:v>
                </c:pt>
                <c:pt idx="8540">
                  <c:v>717.61599999999999</c:v>
                </c:pt>
                <c:pt idx="8541">
                  <c:v>678.63</c:v>
                </c:pt>
                <c:pt idx="8542">
                  <c:v>1045.184</c:v>
                </c:pt>
                <c:pt idx="8543">
                  <c:v>1385.442</c:v>
                </c:pt>
                <c:pt idx="8544">
                  <c:v>1558.78</c:v>
                </c:pt>
                <c:pt idx="8545">
                  <c:v>1633.5070000000001</c:v>
                </c:pt>
                <c:pt idx="8546">
                  <c:v>1693.624</c:v>
                </c:pt>
                <c:pt idx="8547">
                  <c:v>1732.9090000000001</c:v>
                </c:pt>
                <c:pt idx="8548">
                  <c:v>1724.0550000000001</c:v>
                </c:pt>
                <c:pt idx="8549">
                  <c:v>1739.75</c:v>
                </c:pt>
                <c:pt idx="8550">
                  <c:v>1756.87</c:v>
                </c:pt>
                <c:pt idx="8551">
                  <c:v>1635.828</c:v>
                </c:pt>
                <c:pt idx="8552">
                  <c:v>1431.4359999999999</c:v>
                </c:pt>
                <c:pt idx="8553">
                  <c:v>1374.875</c:v>
                </c:pt>
                <c:pt idx="8554">
                  <c:v>1603.9280000000001</c:v>
                </c:pt>
                <c:pt idx="8555">
                  <c:v>1823.808</c:v>
                </c:pt>
                <c:pt idx="8556">
                  <c:v>1827.5730000000001</c:v>
                </c:pt>
                <c:pt idx="8557">
                  <c:v>1856.05</c:v>
                </c:pt>
                <c:pt idx="8558">
                  <c:v>2001.338</c:v>
                </c:pt>
                <c:pt idx="8559">
                  <c:v>2216.5729999999999</c:v>
                </c:pt>
                <c:pt idx="8560">
                  <c:v>2368.33</c:v>
                </c:pt>
                <c:pt idx="8561">
                  <c:v>2299.3200000000002</c:v>
                </c:pt>
                <c:pt idx="8562">
                  <c:v>2206.3150000000001</c:v>
                </c:pt>
                <c:pt idx="8563">
                  <c:v>2217.4279999999999</c:v>
                </c:pt>
                <c:pt idx="8564">
                  <c:v>2211.54</c:v>
                </c:pt>
                <c:pt idx="8565">
                  <c:v>2164.2449999999999</c:v>
                </c:pt>
                <c:pt idx="8566">
                  <c:v>2113.2539999999999</c:v>
                </c:pt>
                <c:pt idx="8567">
                  <c:v>2139.0160000000001</c:v>
                </c:pt>
                <c:pt idx="8568">
                  <c:v>2076.9470000000001</c:v>
                </c:pt>
                <c:pt idx="8569">
                  <c:v>2012.576</c:v>
                </c:pt>
                <c:pt idx="8570">
                  <c:v>1969.3710000000001</c:v>
                </c:pt>
                <c:pt idx="8571">
                  <c:v>1932.32</c:v>
                </c:pt>
                <c:pt idx="8572">
                  <c:v>1746.9670000000001</c:v>
                </c:pt>
                <c:pt idx="8573">
                  <c:v>1562.0640000000001</c:v>
                </c:pt>
                <c:pt idx="8574">
                  <c:v>1475.5519999999999</c:v>
                </c:pt>
                <c:pt idx="8575">
                  <c:v>1233.3610000000001</c:v>
                </c:pt>
                <c:pt idx="8576">
                  <c:v>696.47</c:v>
                </c:pt>
                <c:pt idx="8577">
                  <c:v>514.19000000000005</c:v>
                </c:pt>
                <c:pt idx="8578">
                  <c:v>504.86599999999999</c:v>
                </c:pt>
                <c:pt idx="8579">
                  <c:v>540.14200000000005</c:v>
                </c:pt>
                <c:pt idx="8580">
                  <c:v>481.39400000000001</c:v>
                </c:pt>
                <c:pt idx="8581">
                  <c:v>434.28199999999998</c:v>
                </c:pt>
                <c:pt idx="8582">
                  <c:v>564.43600000000004</c:v>
                </c:pt>
                <c:pt idx="8583">
                  <c:v>818.39499999999998</c:v>
                </c:pt>
                <c:pt idx="8584">
                  <c:v>1119.943</c:v>
                </c:pt>
                <c:pt idx="8585">
                  <c:v>1337.12</c:v>
                </c:pt>
                <c:pt idx="8586">
                  <c:v>1536.0630000000001</c:v>
                </c:pt>
                <c:pt idx="8587">
                  <c:v>1699.893</c:v>
                </c:pt>
                <c:pt idx="8588">
                  <c:v>1684.538</c:v>
                </c:pt>
                <c:pt idx="8589">
                  <c:v>1646.134</c:v>
                </c:pt>
                <c:pt idx="8590">
                  <c:v>1632.5309999999999</c:v>
                </c:pt>
                <c:pt idx="8591">
                  <c:v>1658.425</c:v>
                </c:pt>
                <c:pt idx="8592">
                  <c:v>1556.847</c:v>
                </c:pt>
                <c:pt idx="8593">
                  <c:v>1476.3130000000001</c:v>
                </c:pt>
                <c:pt idx="8594">
                  <c:v>1314.4849999999999</c:v>
                </c:pt>
                <c:pt idx="8595">
                  <c:v>1225.31</c:v>
                </c:pt>
                <c:pt idx="8596">
                  <c:v>1111.1389999999999</c:v>
                </c:pt>
                <c:pt idx="8597">
                  <c:v>959.92899999999997</c:v>
                </c:pt>
                <c:pt idx="8598">
                  <c:v>790.601</c:v>
                </c:pt>
                <c:pt idx="8599">
                  <c:v>638.25300000000004</c:v>
                </c:pt>
                <c:pt idx="8600">
                  <c:v>406.51600000000002</c:v>
                </c:pt>
                <c:pt idx="8601">
                  <c:v>257.23099999999999</c:v>
                </c:pt>
                <c:pt idx="8602">
                  <c:v>212.43600000000001</c:v>
                </c:pt>
                <c:pt idx="8603">
                  <c:v>241.667</c:v>
                </c:pt>
                <c:pt idx="8604">
                  <c:v>269.46100000000001</c:v>
                </c:pt>
                <c:pt idx="8605">
                  <c:v>252.99700000000001</c:v>
                </c:pt>
                <c:pt idx="8606">
                  <c:v>237.161</c:v>
                </c:pt>
                <c:pt idx="8607">
                  <c:v>259.68900000000002</c:v>
                </c:pt>
                <c:pt idx="8608">
                  <c:v>355.00299999999999</c:v>
                </c:pt>
                <c:pt idx="8609">
                  <c:v>548.16999999999996</c:v>
                </c:pt>
                <c:pt idx="8610">
                  <c:v>815.64400000000001</c:v>
                </c:pt>
                <c:pt idx="8611">
                  <c:v>1057.6859999999999</c:v>
                </c:pt>
                <c:pt idx="8612">
                  <c:v>1182.883</c:v>
                </c:pt>
                <c:pt idx="8613">
                  <c:v>1178.5920000000001</c:v>
                </c:pt>
                <c:pt idx="8614">
                  <c:v>1033.8219999999999</c:v>
                </c:pt>
                <c:pt idx="8615">
                  <c:v>898.57600000000002</c:v>
                </c:pt>
                <c:pt idx="8616">
                  <c:v>850.63599999999997</c:v>
                </c:pt>
                <c:pt idx="8617">
                  <c:v>757.24699999999996</c:v>
                </c:pt>
                <c:pt idx="8618">
                  <c:v>651.30200000000002</c:v>
                </c:pt>
                <c:pt idx="8619">
                  <c:v>695.06299999999999</c:v>
                </c:pt>
                <c:pt idx="8620">
                  <c:v>840.23699999999997</c:v>
                </c:pt>
                <c:pt idx="8621">
                  <c:v>1003.383</c:v>
                </c:pt>
                <c:pt idx="8622">
                  <c:v>1141.7719999999999</c:v>
                </c:pt>
                <c:pt idx="8623">
                  <c:v>1260.4269999999999</c:v>
                </c:pt>
                <c:pt idx="8624">
                  <c:v>1083.645</c:v>
                </c:pt>
                <c:pt idx="8625">
                  <c:v>853.99900000000002</c:v>
                </c:pt>
                <c:pt idx="8626">
                  <c:v>594.97699999999998</c:v>
                </c:pt>
                <c:pt idx="8627">
                  <c:v>356.95600000000002</c:v>
                </c:pt>
                <c:pt idx="8628">
                  <c:v>220.715</c:v>
                </c:pt>
                <c:pt idx="8629">
                  <c:v>155.74700000000001</c:v>
                </c:pt>
                <c:pt idx="8630">
                  <c:v>158.941</c:v>
                </c:pt>
                <c:pt idx="8631">
                  <c:v>195.05</c:v>
                </c:pt>
                <c:pt idx="8632">
                  <c:v>250.08699999999999</c:v>
                </c:pt>
                <c:pt idx="8633">
                  <c:v>295.55200000000002</c:v>
                </c:pt>
                <c:pt idx="8634">
                  <c:v>323.709</c:v>
                </c:pt>
                <c:pt idx="8635">
                  <c:v>344.42099999999999</c:v>
                </c:pt>
                <c:pt idx="8636">
                  <c:v>306.48700000000002</c:v>
                </c:pt>
                <c:pt idx="8637">
                  <c:v>248.88399999999999</c:v>
                </c:pt>
                <c:pt idx="8638">
                  <c:v>216.14500000000001</c:v>
                </c:pt>
                <c:pt idx="8639">
                  <c:v>239.74199999999999</c:v>
                </c:pt>
                <c:pt idx="8640">
                  <c:v>260.99799999999999</c:v>
                </c:pt>
                <c:pt idx="8641">
                  <c:v>265.70800000000003</c:v>
                </c:pt>
                <c:pt idx="8642">
                  <c:v>235.08199999999999</c:v>
                </c:pt>
                <c:pt idx="8643">
                  <c:v>188.85499999999999</c:v>
                </c:pt>
                <c:pt idx="8644">
                  <c:v>160.41399999999999</c:v>
                </c:pt>
                <c:pt idx="8645">
                  <c:v>156.56299999999999</c:v>
                </c:pt>
                <c:pt idx="8646">
                  <c:v>170.86099999999999</c:v>
                </c:pt>
                <c:pt idx="8647">
                  <c:v>188.94</c:v>
                </c:pt>
                <c:pt idx="8648">
                  <c:v>142.74299999999999</c:v>
                </c:pt>
                <c:pt idx="8649">
                  <c:v>65.031999999999996</c:v>
                </c:pt>
                <c:pt idx="8650">
                  <c:v>31.260999999999999</c:v>
                </c:pt>
                <c:pt idx="8651">
                  <c:v>20.241</c:v>
                </c:pt>
                <c:pt idx="8652">
                  <c:v>24.687000000000001</c:v>
                </c:pt>
                <c:pt idx="8653">
                  <c:v>54.689</c:v>
                </c:pt>
                <c:pt idx="8654">
                  <c:v>138.012</c:v>
                </c:pt>
                <c:pt idx="8655">
                  <c:v>208.52600000000001</c:v>
                </c:pt>
                <c:pt idx="8656">
                  <c:v>193.13300000000001</c:v>
                </c:pt>
                <c:pt idx="8657">
                  <c:v>212.37799999999999</c:v>
                </c:pt>
                <c:pt idx="8658">
                  <c:v>328.86599999999999</c:v>
                </c:pt>
                <c:pt idx="8659">
                  <c:v>556.87800000000004</c:v>
                </c:pt>
                <c:pt idx="8660">
                  <c:v>895.197</c:v>
                </c:pt>
                <c:pt idx="8661">
                  <c:v>1321.598</c:v>
                </c:pt>
                <c:pt idx="8662">
                  <c:v>1583.749</c:v>
                </c:pt>
                <c:pt idx="8663">
                  <c:v>1646.135</c:v>
                </c:pt>
                <c:pt idx="8664">
                  <c:v>1558.7070000000001</c:v>
                </c:pt>
                <c:pt idx="8665">
                  <c:v>1461.2329999999999</c:v>
                </c:pt>
                <c:pt idx="8666">
                  <c:v>1549.337</c:v>
                </c:pt>
                <c:pt idx="8667">
                  <c:v>1694.963</c:v>
                </c:pt>
                <c:pt idx="8668">
                  <c:v>1782.4490000000001</c:v>
                </c:pt>
                <c:pt idx="8669">
                  <c:v>1775.684</c:v>
                </c:pt>
                <c:pt idx="8670">
                  <c:v>1722.9369999999999</c:v>
                </c:pt>
                <c:pt idx="8671">
                  <c:v>1651.9359999999999</c:v>
                </c:pt>
                <c:pt idx="8672">
                  <c:v>1489.7449999999999</c:v>
                </c:pt>
                <c:pt idx="8673">
                  <c:v>1436.3589999999999</c:v>
                </c:pt>
                <c:pt idx="8674">
                  <c:v>1408.838</c:v>
                </c:pt>
                <c:pt idx="8675">
                  <c:v>1461.694</c:v>
                </c:pt>
                <c:pt idx="8676">
                  <c:v>1599.875</c:v>
                </c:pt>
                <c:pt idx="8677">
                  <c:v>1696.0060000000001</c:v>
                </c:pt>
                <c:pt idx="8678">
                  <c:v>1739.7560000000001</c:v>
                </c:pt>
                <c:pt idx="8679">
                  <c:v>1900.067</c:v>
                </c:pt>
                <c:pt idx="8680">
                  <c:v>2028.963</c:v>
                </c:pt>
                <c:pt idx="8681">
                  <c:v>2084.0909999999999</c:v>
                </c:pt>
                <c:pt idx="8682">
                  <c:v>2108.703</c:v>
                </c:pt>
                <c:pt idx="8683">
                  <c:v>2070.1469999999999</c:v>
                </c:pt>
                <c:pt idx="8684">
                  <c:v>2062.0059999999999</c:v>
                </c:pt>
                <c:pt idx="8685">
                  <c:v>1957.6479999999999</c:v>
                </c:pt>
                <c:pt idx="8686">
                  <c:v>1816.443</c:v>
                </c:pt>
                <c:pt idx="8687">
                  <c:v>1756.848</c:v>
                </c:pt>
                <c:pt idx="8688">
                  <c:v>1723.9639999999999</c:v>
                </c:pt>
                <c:pt idx="8689">
                  <c:v>1670.6030000000001</c:v>
                </c:pt>
                <c:pt idx="8690">
                  <c:v>1561.5340000000001</c:v>
                </c:pt>
                <c:pt idx="8691">
                  <c:v>1543.4010000000001</c:v>
                </c:pt>
                <c:pt idx="8692">
                  <c:v>1581.4269999999999</c:v>
                </c:pt>
                <c:pt idx="8693">
                  <c:v>1578.56</c:v>
                </c:pt>
                <c:pt idx="8694">
                  <c:v>1558.625</c:v>
                </c:pt>
                <c:pt idx="8695">
                  <c:v>1531.771</c:v>
                </c:pt>
                <c:pt idx="8696">
                  <c:v>1430.954</c:v>
                </c:pt>
                <c:pt idx="8697">
                  <c:v>1423.905</c:v>
                </c:pt>
                <c:pt idx="8698">
                  <c:v>1392.8119999999999</c:v>
                </c:pt>
                <c:pt idx="8699">
                  <c:v>1486.933</c:v>
                </c:pt>
                <c:pt idx="8700">
                  <c:v>1641.443</c:v>
                </c:pt>
                <c:pt idx="8701">
                  <c:v>1738.6179999999999</c:v>
                </c:pt>
                <c:pt idx="8702">
                  <c:v>1790.4949999999999</c:v>
                </c:pt>
                <c:pt idx="8703">
                  <c:v>1928.3109999999999</c:v>
                </c:pt>
                <c:pt idx="8704">
                  <c:v>2089.7150000000001</c:v>
                </c:pt>
                <c:pt idx="8705">
                  <c:v>2220.201</c:v>
                </c:pt>
                <c:pt idx="8706">
                  <c:v>2253.29</c:v>
                </c:pt>
                <c:pt idx="8707">
                  <c:v>2204.0909999999999</c:v>
                </c:pt>
                <c:pt idx="8708">
                  <c:v>2114.7849999999999</c:v>
                </c:pt>
                <c:pt idx="8709">
                  <c:v>1963.452</c:v>
                </c:pt>
                <c:pt idx="8710">
                  <c:v>1761.587</c:v>
                </c:pt>
                <c:pt idx="8711">
                  <c:v>1589.7940000000001</c:v>
                </c:pt>
                <c:pt idx="8712">
                  <c:v>1452.6880000000001</c:v>
                </c:pt>
                <c:pt idx="8713">
                  <c:v>1363.3</c:v>
                </c:pt>
                <c:pt idx="8714">
                  <c:v>1289.45</c:v>
                </c:pt>
                <c:pt idx="8715">
                  <c:v>1232.4860000000001</c:v>
                </c:pt>
                <c:pt idx="8716">
                  <c:v>1294.82</c:v>
                </c:pt>
                <c:pt idx="8717">
                  <c:v>1289.471</c:v>
                </c:pt>
                <c:pt idx="8718">
                  <c:v>1275.0830000000001</c:v>
                </c:pt>
                <c:pt idx="8719">
                  <c:v>1257.3399999999999</c:v>
                </c:pt>
                <c:pt idx="8720">
                  <c:v>1179.018</c:v>
                </c:pt>
                <c:pt idx="8721">
                  <c:v>1294.5060000000001</c:v>
                </c:pt>
                <c:pt idx="8722">
                  <c:v>1294.933</c:v>
                </c:pt>
                <c:pt idx="8723">
                  <c:v>1203.1400000000001</c:v>
                </c:pt>
                <c:pt idx="8724">
                  <c:v>1090.3209999999999</c:v>
                </c:pt>
                <c:pt idx="8725">
                  <c:v>966.49</c:v>
                </c:pt>
                <c:pt idx="8726">
                  <c:v>883.52300000000002</c:v>
                </c:pt>
                <c:pt idx="8727">
                  <c:v>826.52599999999995</c:v>
                </c:pt>
                <c:pt idx="8728">
                  <c:v>721.55700000000002</c:v>
                </c:pt>
                <c:pt idx="8729">
                  <c:v>615.58799999999997</c:v>
                </c:pt>
                <c:pt idx="8730">
                  <c:v>500.25299999999999</c:v>
                </c:pt>
                <c:pt idx="8731">
                  <c:v>390.87200000000001</c:v>
                </c:pt>
                <c:pt idx="8732">
                  <c:v>297.80799999999999</c:v>
                </c:pt>
                <c:pt idx="8733">
                  <c:v>248.82599999999999</c:v>
                </c:pt>
                <c:pt idx="8734">
                  <c:v>230.68899999999999</c:v>
                </c:pt>
                <c:pt idx="8735">
                  <c:v>215.655</c:v>
                </c:pt>
                <c:pt idx="8736">
                  <c:v>217.44800000000001</c:v>
                </c:pt>
                <c:pt idx="8737">
                  <c:v>253.21</c:v>
                </c:pt>
                <c:pt idx="8738">
                  <c:v>307.93599999999998</c:v>
                </c:pt>
                <c:pt idx="8739">
                  <c:v>358.62599999999998</c:v>
                </c:pt>
                <c:pt idx="8740">
                  <c:v>423.392</c:v>
                </c:pt>
                <c:pt idx="8741">
                  <c:v>470.839</c:v>
                </c:pt>
                <c:pt idx="8742">
                  <c:v>483.13499999999999</c:v>
                </c:pt>
                <c:pt idx="8743">
                  <c:v>473.21699999999998</c:v>
                </c:pt>
                <c:pt idx="8744">
                  <c:v>415.04300000000001</c:v>
                </c:pt>
                <c:pt idx="8745">
                  <c:v>368.67899999999997</c:v>
                </c:pt>
                <c:pt idx="8746">
                  <c:v>353.95699999999999</c:v>
                </c:pt>
                <c:pt idx="8747">
                  <c:v>323.60000000000002</c:v>
                </c:pt>
                <c:pt idx="8748">
                  <c:v>295.61700000000002</c:v>
                </c:pt>
                <c:pt idx="8749">
                  <c:v>260.01900000000001</c:v>
                </c:pt>
                <c:pt idx="8750">
                  <c:v>247.839</c:v>
                </c:pt>
                <c:pt idx="8751">
                  <c:v>226.68100000000001</c:v>
                </c:pt>
                <c:pt idx="8752">
                  <c:v>212.34899999999999</c:v>
                </c:pt>
                <c:pt idx="8753">
                  <c:v>207.02099999999999</c:v>
                </c:pt>
                <c:pt idx="8754">
                  <c:v>228.285</c:v>
                </c:pt>
                <c:pt idx="8755">
                  <c:v>270.78699999999998</c:v>
                </c:pt>
                <c:pt idx="8756">
                  <c:v>307.38200000000001</c:v>
                </c:pt>
                <c:pt idx="8757">
                  <c:v>346.19</c:v>
                </c:pt>
                <c:pt idx="8758">
                  <c:v>412.589</c:v>
                </c:pt>
                <c:pt idx="8759">
                  <c:v>518.798</c:v>
                </c:pt>
              </c:numCache>
            </c:numRef>
          </c:yVal>
          <c:smooth val="0"/>
          <c:extLst>
            <c:ext xmlns:c16="http://schemas.microsoft.com/office/drawing/2014/chart" uri="{C3380CC4-5D6E-409C-BE32-E72D297353CC}">
              <c16:uniqueId val="{00000000-93DC-467C-8776-A76412A66F24}"/>
            </c:ext>
          </c:extLst>
        </c:ser>
        <c:dLbls>
          <c:showLegendKey val="0"/>
          <c:showVal val="0"/>
          <c:showCatName val="0"/>
          <c:showSerName val="0"/>
          <c:showPercent val="0"/>
          <c:showBubbleSize val="0"/>
        </c:dLbls>
        <c:axId val="874839728"/>
        <c:axId val="874842352"/>
      </c:scatterChart>
      <c:valAx>
        <c:axId val="874839728"/>
        <c:scaling>
          <c:orientation val="minMax"/>
          <c:max val="8784"/>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Hour in the 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4842352"/>
        <c:crosses val="autoZero"/>
        <c:crossBetween val="midCat"/>
      </c:valAx>
      <c:valAx>
        <c:axId val="874842352"/>
        <c:scaling>
          <c:orientation val="minMax"/>
          <c:max val="3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Wind power production [MW]</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48397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a0dfe-720b-4adf-b358-6377b254e96d">
  <we:reference id="WA104382081" version="1.14.0.0" store="en-US" storeType="omex"/>
  <we:alternateReferences/>
  <we:properties>
    <we:property name="MENDELEY_CITATIONS" value="[{&quot;citationID&quot;:&quot;MENDELEY_CITATION_de09526c-7475-4a04-a58a-6a7efb10175f&quot;,&quot;citationItems&quot;:[{&quot;id&quot;:&quot;bef437d2-9916-3669-8dae-8ddc0fb4189d&quot;,&quot;itemData&quot;:{&quot;type&quot;:&quot;webpage&quot;,&quot;id&quot;:&quot;bef437d2-9916-3669-8dae-8ddc0fb4189d&quot;,&quot;title&quot;:&quot;UN Data&quot;,&quot;container-title&quot;:&quot;2020&quot;,&quot;URL&quot;:&quot;https://data.un.org/&quot;,&quot;issued&quot;:{&quot;date-parts&quot;:[[2020]]}},&quot;isTemporary&quot;:false}],&quot;properties&quot;:{&quot;noteIndex&quot;:0},&quot;isEdited&quot;:false,&quot;manualOverride&quot;:{&quot;isManuallyOverriden&quot;:false,&quot;citeprocText&quot;:&quot;(&lt;i&gt;UN Data&lt;/i&gt;, 2020)&quot;,&quot;manualOverrideText&quot;:&quot;&quot;}}]"/>
    <we:property name="MENDELEY_CITATIONS_STYLE" value="&quot;https://www.zotero.org/styles/apa&quot;"/>
    <we:property name="MENDELEY_PROFILE_ID" value="&quot;80b06ac2bd0fd6d55c19245877337bce4200883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Z12</b:Tag>
    <b:SourceType>Report</b:SourceType>
    <b:Guid>{EF34F5F4-BB96-4A10-A4DC-99314CF6130A}</b:Guid>
    <b:LCID>en-GB</b:LCID>
    <b:Author>
      <b:Author>
        <b:NameList>
          <b:Person>
            <b:Last>GUZAY</b:Last>
            <b:First>PASAOGLU</b:First>
            <b:Middle>KILANC</b:Middle>
          </b:Person>
          <b:Person>
            <b:Last>Davide</b:Last>
            <b:First>FIORELLO</b:First>
          </b:Person>
          <b:Person>
            <b:Last>Angelo</b:Last>
            <b:First>MARTINO</b:First>
          </b:Person>
          <b:Person>
            <b:Last>Gabriella</b:Last>
            <b:First>SCARCELLA</b:First>
          </b:Person>
          <b:Person>
            <b:Last>Andrea</b:Last>
            <b:First>ALEMANNO</b:First>
          </b:Person>
          <b:Person>
            <b:Last>ALYONA</b:Last>
            <b:First>ZUBARYEVA</b:First>
          </b:Person>
          <b:Person>
            <b:Last>CHRISTIAN</b:Last>
            <b:First>THIEL</b:First>
          </b:Person>
        </b:NameList>
      </b:Author>
    </b:Author>
    <b:Title>Driving and parking patterns of European car drivers – a mobility survey</b:Title>
    <b:Year>2012</b:Year>
    <b:Publisher>European Commission,European Commission,Publications Office of the European Union</b:Publisher>
    <b:RefOrder>6</b:RefOrder>
  </b:Source>
  <b:Source>
    <b:Tag>Pre17</b:Tag>
    <b:SourceType>Report</b:SourceType>
    <b:Guid>{89952D6C-C9C6-45CF-AD71-F8ED1C394A79}</b:Guid>
    <b:Title>Premiers résultats de l’enquête Monitor sur la mobilité des belges</b:Title>
    <b:Year>2017</b:Year>
    <b:Publisher>Service public fédéral Mobilité et Transports</b:Publisher>
    <b:RefOrder>7</b:RefOrder>
  </b:Source>
  <b:Source>
    <b:Tag>Bod17</b:Tag>
    <b:SourceType>JournalArticle</b:SourceType>
    <b:Guid>{17AD2CF2-DF55-4B88-9244-F9197CD22BE0}</b:Guid>
    <b:Title>Calculation of Annual Heating and Cooling Energy Requirements for Residential Building in Different Climate Zones in Libya.</b:Title>
    <b:JournalName>Innov Ener Res 6</b:JournalName>
    <b:Year>2017</b:Year>
    <b:Author>
      <b:Author>
        <b:NameList>
          <b:Person>
            <b:Last>Bodalal</b:Last>
            <b:First>A</b:First>
          </b:Person>
          <b:Person>
            <b:Last>Mashite</b:Last>
            <b:First>S</b:First>
          </b:Person>
          <b:Person>
            <b:Last>Aladouli</b:Last>
            <b:First>O</b:First>
          </b:Person>
          <b:Person>
            <b:Last>Ihdash</b:Last>
            <b:First>A</b:First>
          </b:Person>
        </b:NameList>
      </b:Author>
    </b:Author>
    <b:RefOrder>2</b:RefOrder>
  </b:Source>
  <b:Source>
    <b:Tag>Mül19</b:Tag>
    <b:SourceType>JournalArticle</b:SourceType>
    <b:Guid>{AB904A17-A638-4EF0-A6F9-E28787258DE9}</b:Guid>
    <b:Title>Open Source Data for Gross Floor Area and Heat Demand Density on the Hectare Level for EU 28</b:Title>
    <b:JournalName>Energies. Open Data and Energy Analytics</b:JournalName>
    <b:Year>2019</b:Year>
    <b:Pages>12</b:Pages>
    <b:Author>
      <b:Author>
        <b:NameList>
          <b:Person>
            <b:Last>Mülller</b:Last>
            <b:First>Andreas</b:First>
          </b:Person>
          <b:Person>
            <b:Last>Hummel</b:Last>
            <b:First>Markus</b:First>
          </b:Person>
          <b:Person>
            <b:Last>Kranzi</b:Last>
            <b:First>Lucas</b:First>
          </b:Person>
          <b:Person>
            <b:Last>Fallahnejad</b:Last>
            <b:First>Mostafa</b:First>
          </b:Person>
          <b:Person>
            <b:Last>Büchele</b:Last>
            <b:First>Richard</b:First>
          </b:Person>
        </b:NameList>
      </b:Author>
    </b:Author>
    <b:RefOrder>1</b:RefOrder>
  </b:Source>
  <b:Source>
    <b:Tag>Eur17</b:Tag>
    <b:SourceType>Book</b:SourceType>
    <b:Guid>{40EA6368-8F04-46AD-81BA-253EC03F1329}</b:Guid>
    <b:Author>
      <b:Author>
        <b:Corporate>Eurostat</b:Corporate>
      </b:Author>
    </b:Author>
    <b:Title>NUTS database</b:Title>
    <b:Year>2017</b:Year>
    <b:Publisher>http://appsso.eurostat.ec.europa.eu/nui/show.do?dataset=apro_cpnh1&amp;lang=en </b:Publisher>
    <b:RefOrder>4</b:RefOrder>
  </b:Source>
  <b:Source>
    <b:Tag>MWV10</b:Tag>
    <b:SourceType>Book</b:SourceType>
    <b:Guid>{294ED67C-9CEC-42B3-925D-48B0CC7E8851}</b:Guid>
    <b:Author>
      <b:Author>
        <b:Corporate>M.W. Vis, BTG, D. van den Berg, BTG</b:Corporate>
      </b:Author>
    </b:Author>
    <b:Title>Best practices and methods Handbook</b:Title>
    <b:Year>2010</b:Year>
    <b:Publisher>http://www.uvm.edu/~cdl/2012workshop/BEE%20Biomass%20Methods%20Handbook%202010.pdf </b:Publisher>
    <b:RefOrder>5</b:RefOrder>
  </b:Source>
  <b:Source>
    <b:Tag>JLi14</b:Tag>
    <b:SourceType>Book</b:SourceType>
    <b:Guid>{85591A31-213F-44F7-B65C-8A20299B6D58}</b:Guid>
    <b:Author>
      <b:Author>
        <b:Corporate>J. Limberger</b:Corporate>
      </b:Author>
    </b:Author>
    <b:Title>Assessing the prospective resource base for enhanced geothermal systems in Europe</b:Title>
    <b:Year>2014</b:Year>
    <b:Publisher>https://www.researchgate.net/publication/320622611_Limberger_et_al_2014_Data-supplement</b:Publisher>
    <b:RefOrder>8</b:RefOrder>
  </b:Source>
  <b:Source>
    <b:Tag>heen</b:Tag>
    <b:SourceType>Book</b:SourceType>
    <b:Guid>{0375D68D-581F-449E-9F74-02AAE3A18EB1}</b:Guid>
    <b:Author>
      <b:Author>
        <b:Corporate>The engineering toolbox</b:Corporate>
      </b:Author>
    </b:Author>
    <b:Publisher>https://www.engineeringtoolbox.com/density-solids-d_1265.html </b:Publisher>
    <b:RefOrder>9</b:RefOrder>
  </b:Source>
  <b:Source>
    <b:Tag>Sat</b:Tag>
    <b:SourceType>Book</b:SourceType>
    <b:Guid>{3D738867-946A-4088-9CB4-24CD4BA69359}</b:Guid>
    <b:Title>Advance in Wind Energy Conversion Technology</b:Title>
    <b:Author>
      <b:Author>
        <b:NameList>
          <b:Person>
            <b:Last>Sathyanjith Mathew</b:Last>
          </b:Person>
          <b:Person>
            <b:Last>Geeta Susan Philip</b:Last>
          </b:Person>
        </b:NameList>
      </b:Author>
    </b:Author>
    <b:Year>2011</b:Year>
    <b:RefOrder>10</b:RefOrder>
  </b:Source>
  <b:Source>
    <b:Tag>Mag11</b:Tag>
    <b:SourceType>BookSection</b:SourceType>
    <b:Guid>{FE8A9A6E-168F-45CC-8D29-CEC690F6C510}</b:Guid>
    <b:Title>Wind Turbines Theory - The Betz Equation and Optimal Rotor Tip Speed Ratio</b:Title>
    <b:Year>2011</b:Year>
    <b:Author>
      <b:Author>
        <b:NameList>
          <b:Person>
            <b:Last>Magdi Ragheb</b:Last>
          </b:Person>
          <b:Person>
            <b:Last>Adam M. Ragheb</b:Last>
          </b:Person>
        </b:NameList>
      </b:Author>
    </b:Author>
    <b:BookTitle>Fundamental and advanced topics in wind power</b:BookTitle>
    <b:RefOrder>3</b:RefOrder>
  </b:Source>
  <b:Source>
    <b:Tag>Mar16</b:Tag>
    <b:SourceType>JournalArticle</b:SourceType>
    <b:Guid>{C41B681C-E670-4961-BCAD-E632D67392DE}</b:Guid>
    <b:Title>Small Vertical Axis Turbines For Energy Efficiency of Builings</b:Title>
    <b:Year>2016</b:Year>
    <b:Publisher>Journal of CLean Technologies</b:Publisher>
    <b:Volume>4</b:Volume>
    <b:Issue>1</b:Issue>
    <b:Author>
      <b:Author>
        <b:NameList>
          <b:Person>
            <b:Last>Marco Casini</b:Last>
          </b:Person>
        </b:NameList>
      </b:Author>
    </b:Author>
    <b:RefOrder>1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E1F64636ADF144396FD1B5961A0930B" ma:contentTypeVersion="13" ma:contentTypeDescription="Opret et nyt dokument." ma:contentTypeScope="" ma:versionID="aeb4e24c7fdf5926f44c01dfed7174eb">
  <xsd:schema xmlns:xsd="http://www.w3.org/2001/XMLSchema" xmlns:xs="http://www.w3.org/2001/XMLSchema" xmlns:p="http://schemas.microsoft.com/office/2006/metadata/properties" xmlns:ns3="4063f859-d72e-45e4-a86a-5957ae392656" xmlns:ns4="e6c186e9-2ca1-4382-83ec-0af1f0355606" targetNamespace="http://schemas.microsoft.com/office/2006/metadata/properties" ma:root="true" ma:fieldsID="49ce34292d9aeaa497210841e198aa4e" ns3:_="" ns4:_="">
    <xsd:import namespace="4063f859-d72e-45e4-a86a-5957ae392656"/>
    <xsd:import namespace="e6c186e9-2ca1-4382-83ec-0af1f035560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63f859-d72e-45e4-a86a-5957ae3926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c186e9-2ca1-4382-83ec-0af1f0355606"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BF0A60-9E43-4425-8EA2-45D1DBF90A63}">
  <ds:schemaRefs>
    <ds:schemaRef ds:uri="http://schemas.openxmlformats.org/officeDocument/2006/bibliography"/>
  </ds:schemaRefs>
</ds:datastoreItem>
</file>

<file path=customXml/itemProps2.xml><?xml version="1.0" encoding="utf-8"?>
<ds:datastoreItem xmlns:ds="http://schemas.openxmlformats.org/officeDocument/2006/customXml" ds:itemID="{E81E92F1-ED6E-4CE8-9177-559372AD5788}">
  <ds:schemaRefs>
    <ds:schemaRef ds:uri="http://schemas.microsoft.com/sharepoint/v3/contenttype/forms"/>
  </ds:schemaRefs>
</ds:datastoreItem>
</file>

<file path=customXml/itemProps3.xml><?xml version="1.0" encoding="utf-8"?>
<ds:datastoreItem xmlns:ds="http://schemas.openxmlformats.org/officeDocument/2006/customXml" ds:itemID="{B8E16857-4D68-4AC1-BD9E-5FED5B55A1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63f859-d72e-45e4-a86a-5957ae392656"/>
    <ds:schemaRef ds:uri="e6c186e9-2ca1-4382-83ec-0af1f0355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4D02CA2-78F8-4D51-8274-83903F89ED1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8</Pages>
  <Words>23415</Words>
  <Characters>133468</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Fundacion CARTIF</Company>
  <LinksUpToDate>false</LinksUpToDate>
  <CharactersWithSpaces>156570</CharactersWithSpaces>
  <SharedDoc>false</SharedDoc>
  <HLinks>
    <vt:vector size="360" baseType="variant">
      <vt:variant>
        <vt:i4>7733352</vt:i4>
      </vt:variant>
      <vt:variant>
        <vt:i4>357</vt:i4>
      </vt:variant>
      <vt:variant>
        <vt:i4>0</vt:i4>
      </vt:variant>
      <vt:variant>
        <vt:i4>5</vt:i4>
      </vt:variant>
      <vt:variant>
        <vt:lpwstr>https://www.energyplan.eu/musetool/</vt:lpwstr>
      </vt:variant>
      <vt:variant>
        <vt:lpwstr/>
      </vt:variant>
      <vt:variant>
        <vt:i4>1245233</vt:i4>
      </vt:variant>
      <vt:variant>
        <vt:i4>350</vt:i4>
      </vt:variant>
      <vt:variant>
        <vt:i4>0</vt:i4>
      </vt:variant>
      <vt:variant>
        <vt:i4>5</vt:i4>
      </vt:variant>
      <vt:variant>
        <vt:lpwstr/>
      </vt:variant>
      <vt:variant>
        <vt:lpwstr>_Toc85813929</vt:lpwstr>
      </vt:variant>
      <vt:variant>
        <vt:i4>1179697</vt:i4>
      </vt:variant>
      <vt:variant>
        <vt:i4>344</vt:i4>
      </vt:variant>
      <vt:variant>
        <vt:i4>0</vt:i4>
      </vt:variant>
      <vt:variant>
        <vt:i4>5</vt:i4>
      </vt:variant>
      <vt:variant>
        <vt:lpwstr/>
      </vt:variant>
      <vt:variant>
        <vt:lpwstr>_Toc85813928</vt:lpwstr>
      </vt:variant>
      <vt:variant>
        <vt:i4>1900593</vt:i4>
      </vt:variant>
      <vt:variant>
        <vt:i4>338</vt:i4>
      </vt:variant>
      <vt:variant>
        <vt:i4>0</vt:i4>
      </vt:variant>
      <vt:variant>
        <vt:i4>5</vt:i4>
      </vt:variant>
      <vt:variant>
        <vt:lpwstr/>
      </vt:variant>
      <vt:variant>
        <vt:lpwstr>_Toc85813927</vt:lpwstr>
      </vt:variant>
      <vt:variant>
        <vt:i4>1835057</vt:i4>
      </vt:variant>
      <vt:variant>
        <vt:i4>332</vt:i4>
      </vt:variant>
      <vt:variant>
        <vt:i4>0</vt:i4>
      </vt:variant>
      <vt:variant>
        <vt:i4>5</vt:i4>
      </vt:variant>
      <vt:variant>
        <vt:lpwstr/>
      </vt:variant>
      <vt:variant>
        <vt:lpwstr>_Toc85813926</vt:lpwstr>
      </vt:variant>
      <vt:variant>
        <vt:i4>2031665</vt:i4>
      </vt:variant>
      <vt:variant>
        <vt:i4>326</vt:i4>
      </vt:variant>
      <vt:variant>
        <vt:i4>0</vt:i4>
      </vt:variant>
      <vt:variant>
        <vt:i4>5</vt:i4>
      </vt:variant>
      <vt:variant>
        <vt:lpwstr/>
      </vt:variant>
      <vt:variant>
        <vt:lpwstr>_Toc85813925</vt:lpwstr>
      </vt:variant>
      <vt:variant>
        <vt:i4>1966129</vt:i4>
      </vt:variant>
      <vt:variant>
        <vt:i4>320</vt:i4>
      </vt:variant>
      <vt:variant>
        <vt:i4>0</vt:i4>
      </vt:variant>
      <vt:variant>
        <vt:i4>5</vt:i4>
      </vt:variant>
      <vt:variant>
        <vt:lpwstr/>
      </vt:variant>
      <vt:variant>
        <vt:lpwstr>_Toc85813924</vt:lpwstr>
      </vt:variant>
      <vt:variant>
        <vt:i4>1638449</vt:i4>
      </vt:variant>
      <vt:variant>
        <vt:i4>314</vt:i4>
      </vt:variant>
      <vt:variant>
        <vt:i4>0</vt:i4>
      </vt:variant>
      <vt:variant>
        <vt:i4>5</vt:i4>
      </vt:variant>
      <vt:variant>
        <vt:lpwstr/>
      </vt:variant>
      <vt:variant>
        <vt:lpwstr>_Toc85813923</vt:lpwstr>
      </vt:variant>
      <vt:variant>
        <vt:i4>1572913</vt:i4>
      </vt:variant>
      <vt:variant>
        <vt:i4>308</vt:i4>
      </vt:variant>
      <vt:variant>
        <vt:i4>0</vt:i4>
      </vt:variant>
      <vt:variant>
        <vt:i4>5</vt:i4>
      </vt:variant>
      <vt:variant>
        <vt:lpwstr/>
      </vt:variant>
      <vt:variant>
        <vt:lpwstr>_Toc85813922</vt:lpwstr>
      </vt:variant>
      <vt:variant>
        <vt:i4>1769521</vt:i4>
      </vt:variant>
      <vt:variant>
        <vt:i4>302</vt:i4>
      </vt:variant>
      <vt:variant>
        <vt:i4>0</vt:i4>
      </vt:variant>
      <vt:variant>
        <vt:i4>5</vt:i4>
      </vt:variant>
      <vt:variant>
        <vt:lpwstr/>
      </vt:variant>
      <vt:variant>
        <vt:lpwstr>_Toc85813921</vt:lpwstr>
      </vt:variant>
      <vt:variant>
        <vt:i4>1703985</vt:i4>
      </vt:variant>
      <vt:variant>
        <vt:i4>296</vt:i4>
      </vt:variant>
      <vt:variant>
        <vt:i4>0</vt:i4>
      </vt:variant>
      <vt:variant>
        <vt:i4>5</vt:i4>
      </vt:variant>
      <vt:variant>
        <vt:lpwstr/>
      </vt:variant>
      <vt:variant>
        <vt:lpwstr>_Toc85813920</vt:lpwstr>
      </vt:variant>
      <vt:variant>
        <vt:i4>1245234</vt:i4>
      </vt:variant>
      <vt:variant>
        <vt:i4>290</vt:i4>
      </vt:variant>
      <vt:variant>
        <vt:i4>0</vt:i4>
      </vt:variant>
      <vt:variant>
        <vt:i4>5</vt:i4>
      </vt:variant>
      <vt:variant>
        <vt:lpwstr/>
      </vt:variant>
      <vt:variant>
        <vt:lpwstr>_Toc85813919</vt:lpwstr>
      </vt:variant>
      <vt:variant>
        <vt:i4>1179698</vt:i4>
      </vt:variant>
      <vt:variant>
        <vt:i4>284</vt:i4>
      </vt:variant>
      <vt:variant>
        <vt:i4>0</vt:i4>
      </vt:variant>
      <vt:variant>
        <vt:i4>5</vt:i4>
      </vt:variant>
      <vt:variant>
        <vt:lpwstr/>
      </vt:variant>
      <vt:variant>
        <vt:lpwstr>_Toc85813918</vt:lpwstr>
      </vt:variant>
      <vt:variant>
        <vt:i4>1900594</vt:i4>
      </vt:variant>
      <vt:variant>
        <vt:i4>278</vt:i4>
      </vt:variant>
      <vt:variant>
        <vt:i4>0</vt:i4>
      </vt:variant>
      <vt:variant>
        <vt:i4>5</vt:i4>
      </vt:variant>
      <vt:variant>
        <vt:lpwstr/>
      </vt:variant>
      <vt:variant>
        <vt:lpwstr>_Toc85813917</vt:lpwstr>
      </vt:variant>
      <vt:variant>
        <vt:i4>1835058</vt:i4>
      </vt:variant>
      <vt:variant>
        <vt:i4>272</vt:i4>
      </vt:variant>
      <vt:variant>
        <vt:i4>0</vt:i4>
      </vt:variant>
      <vt:variant>
        <vt:i4>5</vt:i4>
      </vt:variant>
      <vt:variant>
        <vt:lpwstr/>
      </vt:variant>
      <vt:variant>
        <vt:lpwstr>_Toc85813916</vt:lpwstr>
      </vt:variant>
      <vt:variant>
        <vt:i4>2031666</vt:i4>
      </vt:variant>
      <vt:variant>
        <vt:i4>266</vt:i4>
      </vt:variant>
      <vt:variant>
        <vt:i4>0</vt:i4>
      </vt:variant>
      <vt:variant>
        <vt:i4>5</vt:i4>
      </vt:variant>
      <vt:variant>
        <vt:lpwstr/>
      </vt:variant>
      <vt:variant>
        <vt:lpwstr>_Toc85813915</vt:lpwstr>
      </vt:variant>
      <vt:variant>
        <vt:i4>1966130</vt:i4>
      </vt:variant>
      <vt:variant>
        <vt:i4>260</vt:i4>
      </vt:variant>
      <vt:variant>
        <vt:i4>0</vt:i4>
      </vt:variant>
      <vt:variant>
        <vt:i4>5</vt:i4>
      </vt:variant>
      <vt:variant>
        <vt:lpwstr/>
      </vt:variant>
      <vt:variant>
        <vt:lpwstr>_Toc85813914</vt:lpwstr>
      </vt:variant>
      <vt:variant>
        <vt:i4>1638450</vt:i4>
      </vt:variant>
      <vt:variant>
        <vt:i4>254</vt:i4>
      </vt:variant>
      <vt:variant>
        <vt:i4>0</vt:i4>
      </vt:variant>
      <vt:variant>
        <vt:i4>5</vt:i4>
      </vt:variant>
      <vt:variant>
        <vt:lpwstr/>
      </vt:variant>
      <vt:variant>
        <vt:lpwstr>_Toc85813913</vt:lpwstr>
      </vt:variant>
      <vt:variant>
        <vt:i4>1572914</vt:i4>
      </vt:variant>
      <vt:variant>
        <vt:i4>248</vt:i4>
      </vt:variant>
      <vt:variant>
        <vt:i4>0</vt:i4>
      </vt:variant>
      <vt:variant>
        <vt:i4>5</vt:i4>
      </vt:variant>
      <vt:variant>
        <vt:lpwstr/>
      </vt:variant>
      <vt:variant>
        <vt:lpwstr>_Toc85813912</vt:lpwstr>
      </vt:variant>
      <vt:variant>
        <vt:i4>1769522</vt:i4>
      </vt:variant>
      <vt:variant>
        <vt:i4>242</vt:i4>
      </vt:variant>
      <vt:variant>
        <vt:i4>0</vt:i4>
      </vt:variant>
      <vt:variant>
        <vt:i4>5</vt:i4>
      </vt:variant>
      <vt:variant>
        <vt:lpwstr/>
      </vt:variant>
      <vt:variant>
        <vt:lpwstr>_Toc85813911</vt:lpwstr>
      </vt:variant>
      <vt:variant>
        <vt:i4>1703986</vt:i4>
      </vt:variant>
      <vt:variant>
        <vt:i4>236</vt:i4>
      </vt:variant>
      <vt:variant>
        <vt:i4>0</vt:i4>
      </vt:variant>
      <vt:variant>
        <vt:i4>5</vt:i4>
      </vt:variant>
      <vt:variant>
        <vt:lpwstr/>
      </vt:variant>
      <vt:variant>
        <vt:lpwstr>_Toc85813910</vt:lpwstr>
      </vt:variant>
      <vt:variant>
        <vt:i4>1245235</vt:i4>
      </vt:variant>
      <vt:variant>
        <vt:i4>230</vt:i4>
      </vt:variant>
      <vt:variant>
        <vt:i4>0</vt:i4>
      </vt:variant>
      <vt:variant>
        <vt:i4>5</vt:i4>
      </vt:variant>
      <vt:variant>
        <vt:lpwstr/>
      </vt:variant>
      <vt:variant>
        <vt:lpwstr>_Toc85813909</vt:lpwstr>
      </vt:variant>
      <vt:variant>
        <vt:i4>1179699</vt:i4>
      </vt:variant>
      <vt:variant>
        <vt:i4>224</vt:i4>
      </vt:variant>
      <vt:variant>
        <vt:i4>0</vt:i4>
      </vt:variant>
      <vt:variant>
        <vt:i4>5</vt:i4>
      </vt:variant>
      <vt:variant>
        <vt:lpwstr/>
      </vt:variant>
      <vt:variant>
        <vt:lpwstr>_Toc85813908</vt:lpwstr>
      </vt:variant>
      <vt:variant>
        <vt:i4>1900595</vt:i4>
      </vt:variant>
      <vt:variant>
        <vt:i4>218</vt:i4>
      </vt:variant>
      <vt:variant>
        <vt:i4>0</vt:i4>
      </vt:variant>
      <vt:variant>
        <vt:i4>5</vt:i4>
      </vt:variant>
      <vt:variant>
        <vt:lpwstr/>
      </vt:variant>
      <vt:variant>
        <vt:lpwstr>_Toc85813907</vt:lpwstr>
      </vt:variant>
      <vt:variant>
        <vt:i4>1835059</vt:i4>
      </vt:variant>
      <vt:variant>
        <vt:i4>212</vt:i4>
      </vt:variant>
      <vt:variant>
        <vt:i4>0</vt:i4>
      </vt:variant>
      <vt:variant>
        <vt:i4>5</vt:i4>
      </vt:variant>
      <vt:variant>
        <vt:lpwstr/>
      </vt:variant>
      <vt:variant>
        <vt:lpwstr>_Toc85813906</vt:lpwstr>
      </vt:variant>
      <vt:variant>
        <vt:i4>2031667</vt:i4>
      </vt:variant>
      <vt:variant>
        <vt:i4>206</vt:i4>
      </vt:variant>
      <vt:variant>
        <vt:i4>0</vt:i4>
      </vt:variant>
      <vt:variant>
        <vt:i4>5</vt:i4>
      </vt:variant>
      <vt:variant>
        <vt:lpwstr/>
      </vt:variant>
      <vt:variant>
        <vt:lpwstr>_Toc85813905</vt:lpwstr>
      </vt:variant>
      <vt:variant>
        <vt:i4>1966131</vt:i4>
      </vt:variant>
      <vt:variant>
        <vt:i4>200</vt:i4>
      </vt:variant>
      <vt:variant>
        <vt:i4>0</vt:i4>
      </vt:variant>
      <vt:variant>
        <vt:i4>5</vt:i4>
      </vt:variant>
      <vt:variant>
        <vt:lpwstr/>
      </vt:variant>
      <vt:variant>
        <vt:lpwstr>_Toc85813904</vt:lpwstr>
      </vt:variant>
      <vt:variant>
        <vt:i4>1638451</vt:i4>
      </vt:variant>
      <vt:variant>
        <vt:i4>194</vt:i4>
      </vt:variant>
      <vt:variant>
        <vt:i4>0</vt:i4>
      </vt:variant>
      <vt:variant>
        <vt:i4>5</vt:i4>
      </vt:variant>
      <vt:variant>
        <vt:lpwstr/>
      </vt:variant>
      <vt:variant>
        <vt:lpwstr>_Toc85813903</vt:lpwstr>
      </vt:variant>
      <vt:variant>
        <vt:i4>1572915</vt:i4>
      </vt:variant>
      <vt:variant>
        <vt:i4>188</vt:i4>
      </vt:variant>
      <vt:variant>
        <vt:i4>0</vt:i4>
      </vt:variant>
      <vt:variant>
        <vt:i4>5</vt:i4>
      </vt:variant>
      <vt:variant>
        <vt:lpwstr/>
      </vt:variant>
      <vt:variant>
        <vt:lpwstr>_Toc85813902</vt:lpwstr>
      </vt:variant>
      <vt:variant>
        <vt:i4>1769523</vt:i4>
      </vt:variant>
      <vt:variant>
        <vt:i4>182</vt:i4>
      </vt:variant>
      <vt:variant>
        <vt:i4>0</vt:i4>
      </vt:variant>
      <vt:variant>
        <vt:i4>5</vt:i4>
      </vt:variant>
      <vt:variant>
        <vt:lpwstr/>
      </vt:variant>
      <vt:variant>
        <vt:lpwstr>_Toc85813901</vt:lpwstr>
      </vt:variant>
      <vt:variant>
        <vt:i4>1703987</vt:i4>
      </vt:variant>
      <vt:variant>
        <vt:i4>176</vt:i4>
      </vt:variant>
      <vt:variant>
        <vt:i4>0</vt:i4>
      </vt:variant>
      <vt:variant>
        <vt:i4>5</vt:i4>
      </vt:variant>
      <vt:variant>
        <vt:lpwstr/>
      </vt:variant>
      <vt:variant>
        <vt:lpwstr>_Toc85813900</vt:lpwstr>
      </vt:variant>
      <vt:variant>
        <vt:i4>1179706</vt:i4>
      </vt:variant>
      <vt:variant>
        <vt:i4>170</vt:i4>
      </vt:variant>
      <vt:variant>
        <vt:i4>0</vt:i4>
      </vt:variant>
      <vt:variant>
        <vt:i4>5</vt:i4>
      </vt:variant>
      <vt:variant>
        <vt:lpwstr/>
      </vt:variant>
      <vt:variant>
        <vt:lpwstr>_Toc85813899</vt:lpwstr>
      </vt:variant>
      <vt:variant>
        <vt:i4>1245242</vt:i4>
      </vt:variant>
      <vt:variant>
        <vt:i4>164</vt:i4>
      </vt:variant>
      <vt:variant>
        <vt:i4>0</vt:i4>
      </vt:variant>
      <vt:variant>
        <vt:i4>5</vt:i4>
      </vt:variant>
      <vt:variant>
        <vt:lpwstr/>
      </vt:variant>
      <vt:variant>
        <vt:lpwstr>_Toc85813898</vt:lpwstr>
      </vt:variant>
      <vt:variant>
        <vt:i4>1835066</vt:i4>
      </vt:variant>
      <vt:variant>
        <vt:i4>158</vt:i4>
      </vt:variant>
      <vt:variant>
        <vt:i4>0</vt:i4>
      </vt:variant>
      <vt:variant>
        <vt:i4>5</vt:i4>
      </vt:variant>
      <vt:variant>
        <vt:lpwstr/>
      </vt:variant>
      <vt:variant>
        <vt:lpwstr>_Toc85813897</vt:lpwstr>
      </vt:variant>
      <vt:variant>
        <vt:i4>1900602</vt:i4>
      </vt:variant>
      <vt:variant>
        <vt:i4>152</vt:i4>
      </vt:variant>
      <vt:variant>
        <vt:i4>0</vt:i4>
      </vt:variant>
      <vt:variant>
        <vt:i4>5</vt:i4>
      </vt:variant>
      <vt:variant>
        <vt:lpwstr/>
      </vt:variant>
      <vt:variant>
        <vt:lpwstr>_Toc85813896</vt:lpwstr>
      </vt:variant>
      <vt:variant>
        <vt:i4>1966138</vt:i4>
      </vt:variant>
      <vt:variant>
        <vt:i4>146</vt:i4>
      </vt:variant>
      <vt:variant>
        <vt:i4>0</vt:i4>
      </vt:variant>
      <vt:variant>
        <vt:i4>5</vt:i4>
      </vt:variant>
      <vt:variant>
        <vt:lpwstr/>
      </vt:variant>
      <vt:variant>
        <vt:lpwstr>_Toc85813895</vt:lpwstr>
      </vt:variant>
      <vt:variant>
        <vt:i4>2031674</vt:i4>
      </vt:variant>
      <vt:variant>
        <vt:i4>140</vt:i4>
      </vt:variant>
      <vt:variant>
        <vt:i4>0</vt:i4>
      </vt:variant>
      <vt:variant>
        <vt:i4>5</vt:i4>
      </vt:variant>
      <vt:variant>
        <vt:lpwstr/>
      </vt:variant>
      <vt:variant>
        <vt:lpwstr>_Toc85813894</vt:lpwstr>
      </vt:variant>
      <vt:variant>
        <vt:i4>1572922</vt:i4>
      </vt:variant>
      <vt:variant>
        <vt:i4>134</vt:i4>
      </vt:variant>
      <vt:variant>
        <vt:i4>0</vt:i4>
      </vt:variant>
      <vt:variant>
        <vt:i4>5</vt:i4>
      </vt:variant>
      <vt:variant>
        <vt:lpwstr/>
      </vt:variant>
      <vt:variant>
        <vt:lpwstr>_Toc85813893</vt:lpwstr>
      </vt:variant>
      <vt:variant>
        <vt:i4>1638458</vt:i4>
      </vt:variant>
      <vt:variant>
        <vt:i4>128</vt:i4>
      </vt:variant>
      <vt:variant>
        <vt:i4>0</vt:i4>
      </vt:variant>
      <vt:variant>
        <vt:i4>5</vt:i4>
      </vt:variant>
      <vt:variant>
        <vt:lpwstr/>
      </vt:variant>
      <vt:variant>
        <vt:lpwstr>_Toc85813892</vt:lpwstr>
      </vt:variant>
      <vt:variant>
        <vt:i4>1703994</vt:i4>
      </vt:variant>
      <vt:variant>
        <vt:i4>122</vt:i4>
      </vt:variant>
      <vt:variant>
        <vt:i4>0</vt:i4>
      </vt:variant>
      <vt:variant>
        <vt:i4>5</vt:i4>
      </vt:variant>
      <vt:variant>
        <vt:lpwstr/>
      </vt:variant>
      <vt:variant>
        <vt:lpwstr>_Toc85813891</vt:lpwstr>
      </vt:variant>
      <vt:variant>
        <vt:i4>1769530</vt:i4>
      </vt:variant>
      <vt:variant>
        <vt:i4>116</vt:i4>
      </vt:variant>
      <vt:variant>
        <vt:i4>0</vt:i4>
      </vt:variant>
      <vt:variant>
        <vt:i4>5</vt:i4>
      </vt:variant>
      <vt:variant>
        <vt:lpwstr/>
      </vt:variant>
      <vt:variant>
        <vt:lpwstr>_Toc85813890</vt:lpwstr>
      </vt:variant>
      <vt:variant>
        <vt:i4>1179707</vt:i4>
      </vt:variant>
      <vt:variant>
        <vt:i4>110</vt:i4>
      </vt:variant>
      <vt:variant>
        <vt:i4>0</vt:i4>
      </vt:variant>
      <vt:variant>
        <vt:i4>5</vt:i4>
      </vt:variant>
      <vt:variant>
        <vt:lpwstr/>
      </vt:variant>
      <vt:variant>
        <vt:lpwstr>_Toc85813889</vt:lpwstr>
      </vt:variant>
      <vt:variant>
        <vt:i4>1245243</vt:i4>
      </vt:variant>
      <vt:variant>
        <vt:i4>104</vt:i4>
      </vt:variant>
      <vt:variant>
        <vt:i4>0</vt:i4>
      </vt:variant>
      <vt:variant>
        <vt:i4>5</vt:i4>
      </vt:variant>
      <vt:variant>
        <vt:lpwstr/>
      </vt:variant>
      <vt:variant>
        <vt:lpwstr>_Toc85813888</vt:lpwstr>
      </vt:variant>
      <vt:variant>
        <vt:i4>1835067</vt:i4>
      </vt:variant>
      <vt:variant>
        <vt:i4>98</vt:i4>
      </vt:variant>
      <vt:variant>
        <vt:i4>0</vt:i4>
      </vt:variant>
      <vt:variant>
        <vt:i4>5</vt:i4>
      </vt:variant>
      <vt:variant>
        <vt:lpwstr/>
      </vt:variant>
      <vt:variant>
        <vt:lpwstr>_Toc85813887</vt:lpwstr>
      </vt:variant>
      <vt:variant>
        <vt:i4>1900603</vt:i4>
      </vt:variant>
      <vt:variant>
        <vt:i4>92</vt:i4>
      </vt:variant>
      <vt:variant>
        <vt:i4>0</vt:i4>
      </vt:variant>
      <vt:variant>
        <vt:i4>5</vt:i4>
      </vt:variant>
      <vt:variant>
        <vt:lpwstr/>
      </vt:variant>
      <vt:variant>
        <vt:lpwstr>_Toc85813886</vt:lpwstr>
      </vt:variant>
      <vt:variant>
        <vt:i4>1966139</vt:i4>
      </vt:variant>
      <vt:variant>
        <vt:i4>86</vt:i4>
      </vt:variant>
      <vt:variant>
        <vt:i4>0</vt:i4>
      </vt:variant>
      <vt:variant>
        <vt:i4>5</vt:i4>
      </vt:variant>
      <vt:variant>
        <vt:lpwstr/>
      </vt:variant>
      <vt:variant>
        <vt:lpwstr>_Toc85813885</vt:lpwstr>
      </vt:variant>
      <vt:variant>
        <vt:i4>2031675</vt:i4>
      </vt:variant>
      <vt:variant>
        <vt:i4>80</vt:i4>
      </vt:variant>
      <vt:variant>
        <vt:i4>0</vt:i4>
      </vt:variant>
      <vt:variant>
        <vt:i4>5</vt:i4>
      </vt:variant>
      <vt:variant>
        <vt:lpwstr/>
      </vt:variant>
      <vt:variant>
        <vt:lpwstr>_Toc85813884</vt:lpwstr>
      </vt:variant>
      <vt:variant>
        <vt:i4>1572923</vt:i4>
      </vt:variant>
      <vt:variant>
        <vt:i4>74</vt:i4>
      </vt:variant>
      <vt:variant>
        <vt:i4>0</vt:i4>
      </vt:variant>
      <vt:variant>
        <vt:i4>5</vt:i4>
      </vt:variant>
      <vt:variant>
        <vt:lpwstr/>
      </vt:variant>
      <vt:variant>
        <vt:lpwstr>_Toc85813883</vt:lpwstr>
      </vt:variant>
      <vt:variant>
        <vt:i4>1638459</vt:i4>
      </vt:variant>
      <vt:variant>
        <vt:i4>68</vt:i4>
      </vt:variant>
      <vt:variant>
        <vt:i4>0</vt:i4>
      </vt:variant>
      <vt:variant>
        <vt:i4>5</vt:i4>
      </vt:variant>
      <vt:variant>
        <vt:lpwstr/>
      </vt:variant>
      <vt:variant>
        <vt:lpwstr>_Toc85813882</vt:lpwstr>
      </vt:variant>
      <vt:variant>
        <vt:i4>1703995</vt:i4>
      </vt:variant>
      <vt:variant>
        <vt:i4>62</vt:i4>
      </vt:variant>
      <vt:variant>
        <vt:i4>0</vt:i4>
      </vt:variant>
      <vt:variant>
        <vt:i4>5</vt:i4>
      </vt:variant>
      <vt:variant>
        <vt:lpwstr/>
      </vt:variant>
      <vt:variant>
        <vt:lpwstr>_Toc85813881</vt:lpwstr>
      </vt:variant>
      <vt:variant>
        <vt:i4>1769531</vt:i4>
      </vt:variant>
      <vt:variant>
        <vt:i4>56</vt:i4>
      </vt:variant>
      <vt:variant>
        <vt:i4>0</vt:i4>
      </vt:variant>
      <vt:variant>
        <vt:i4>5</vt:i4>
      </vt:variant>
      <vt:variant>
        <vt:lpwstr/>
      </vt:variant>
      <vt:variant>
        <vt:lpwstr>_Toc85813880</vt:lpwstr>
      </vt:variant>
      <vt:variant>
        <vt:i4>1179700</vt:i4>
      </vt:variant>
      <vt:variant>
        <vt:i4>50</vt:i4>
      </vt:variant>
      <vt:variant>
        <vt:i4>0</vt:i4>
      </vt:variant>
      <vt:variant>
        <vt:i4>5</vt:i4>
      </vt:variant>
      <vt:variant>
        <vt:lpwstr/>
      </vt:variant>
      <vt:variant>
        <vt:lpwstr>_Toc85813879</vt:lpwstr>
      </vt:variant>
      <vt:variant>
        <vt:i4>1245236</vt:i4>
      </vt:variant>
      <vt:variant>
        <vt:i4>44</vt:i4>
      </vt:variant>
      <vt:variant>
        <vt:i4>0</vt:i4>
      </vt:variant>
      <vt:variant>
        <vt:i4>5</vt:i4>
      </vt:variant>
      <vt:variant>
        <vt:lpwstr/>
      </vt:variant>
      <vt:variant>
        <vt:lpwstr>_Toc85813878</vt:lpwstr>
      </vt:variant>
      <vt:variant>
        <vt:i4>1835060</vt:i4>
      </vt:variant>
      <vt:variant>
        <vt:i4>38</vt:i4>
      </vt:variant>
      <vt:variant>
        <vt:i4>0</vt:i4>
      </vt:variant>
      <vt:variant>
        <vt:i4>5</vt:i4>
      </vt:variant>
      <vt:variant>
        <vt:lpwstr/>
      </vt:variant>
      <vt:variant>
        <vt:lpwstr>_Toc85813877</vt:lpwstr>
      </vt:variant>
      <vt:variant>
        <vt:i4>1900596</vt:i4>
      </vt:variant>
      <vt:variant>
        <vt:i4>32</vt:i4>
      </vt:variant>
      <vt:variant>
        <vt:i4>0</vt:i4>
      </vt:variant>
      <vt:variant>
        <vt:i4>5</vt:i4>
      </vt:variant>
      <vt:variant>
        <vt:lpwstr/>
      </vt:variant>
      <vt:variant>
        <vt:lpwstr>_Toc85813876</vt:lpwstr>
      </vt:variant>
      <vt:variant>
        <vt:i4>1966132</vt:i4>
      </vt:variant>
      <vt:variant>
        <vt:i4>26</vt:i4>
      </vt:variant>
      <vt:variant>
        <vt:i4>0</vt:i4>
      </vt:variant>
      <vt:variant>
        <vt:i4>5</vt:i4>
      </vt:variant>
      <vt:variant>
        <vt:lpwstr/>
      </vt:variant>
      <vt:variant>
        <vt:lpwstr>_Toc85813875</vt:lpwstr>
      </vt:variant>
      <vt:variant>
        <vt:i4>2031668</vt:i4>
      </vt:variant>
      <vt:variant>
        <vt:i4>20</vt:i4>
      </vt:variant>
      <vt:variant>
        <vt:i4>0</vt:i4>
      </vt:variant>
      <vt:variant>
        <vt:i4>5</vt:i4>
      </vt:variant>
      <vt:variant>
        <vt:lpwstr/>
      </vt:variant>
      <vt:variant>
        <vt:lpwstr>_Toc85813874</vt:lpwstr>
      </vt:variant>
      <vt:variant>
        <vt:i4>1572916</vt:i4>
      </vt:variant>
      <vt:variant>
        <vt:i4>14</vt:i4>
      </vt:variant>
      <vt:variant>
        <vt:i4>0</vt:i4>
      </vt:variant>
      <vt:variant>
        <vt:i4>5</vt:i4>
      </vt:variant>
      <vt:variant>
        <vt:lpwstr/>
      </vt:variant>
      <vt:variant>
        <vt:lpwstr>_Toc85813873</vt:lpwstr>
      </vt:variant>
      <vt:variant>
        <vt:i4>1638452</vt:i4>
      </vt:variant>
      <vt:variant>
        <vt:i4>8</vt:i4>
      </vt:variant>
      <vt:variant>
        <vt:i4>0</vt:i4>
      </vt:variant>
      <vt:variant>
        <vt:i4>5</vt:i4>
      </vt:variant>
      <vt:variant>
        <vt:lpwstr/>
      </vt:variant>
      <vt:variant>
        <vt:lpwstr>_Toc85813872</vt:lpwstr>
      </vt:variant>
      <vt:variant>
        <vt:i4>1703988</vt:i4>
      </vt:variant>
      <vt:variant>
        <vt:i4>2</vt:i4>
      </vt:variant>
      <vt:variant>
        <vt:i4>0</vt:i4>
      </vt:variant>
      <vt:variant>
        <vt:i4>5</vt:i4>
      </vt:variant>
      <vt:variant>
        <vt:lpwstr/>
      </vt:variant>
      <vt:variant>
        <vt:lpwstr>_Toc858138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mus Magni Johannsen</dc:creator>
  <cp:keywords/>
  <dc:description/>
  <cp:lastModifiedBy>Rasmus Magni Johannsen</cp:lastModifiedBy>
  <cp:revision>5</cp:revision>
  <cp:lastPrinted>2020-12-03T20:48:00Z</cp:lastPrinted>
  <dcterms:created xsi:type="dcterms:W3CDTF">2021-10-26T12:10:00Z</dcterms:created>
  <dcterms:modified xsi:type="dcterms:W3CDTF">2022-02-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ergy</vt:lpwstr>
  </property>
  <property fmtid="{D5CDD505-2E9C-101B-9397-08002B2CF9AE}" pid="11" name="Mendeley Recent Style Name 4_1">
    <vt:lpwstr>Energy</vt:lpwstr>
  </property>
  <property fmtid="{D5CDD505-2E9C-101B-9397-08002B2CF9AE}" pid="12" name="Mendeley Recent Style Id 5_1">
    <vt:lpwstr>http://www.zotero.org/styles/energy-policy</vt:lpwstr>
  </property>
  <property fmtid="{D5CDD505-2E9C-101B-9397-08002B2CF9AE}" pid="13" name="Mendeley Recent Style Name 5_1">
    <vt:lpwstr>Energy Polic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fd7cc5-ebf8-330f-9761-147b214518e5</vt:lpwstr>
  </property>
  <property fmtid="{D5CDD505-2E9C-101B-9397-08002B2CF9AE}" pid="24" name="Mendeley Citation Style_1">
    <vt:lpwstr>http://www.zotero.org/styles/energy</vt:lpwstr>
  </property>
  <property fmtid="{D5CDD505-2E9C-101B-9397-08002B2CF9AE}" pid="25" name="ContentTypeId">
    <vt:lpwstr>0x010100DE1F64636ADF144396FD1B5961A0930B</vt:lpwstr>
  </property>
  <property fmtid="{D5CDD505-2E9C-101B-9397-08002B2CF9AE}" pid="26" name="MSIP_Label_a6175487-42af-4492-84fe-2b4054e011bd_Enabled">
    <vt:lpwstr>true</vt:lpwstr>
  </property>
  <property fmtid="{D5CDD505-2E9C-101B-9397-08002B2CF9AE}" pid="27" name="MSIP_Label_a6175487-42af-4492-84fe-2b4054e011bd_SetDate">
    <vt:lpwstr>2020-04-03T06:48:42Z</vt:lpwstr>
  </property>
  <property fmtid="{D5CDD505-2E9C-101B-9397-08002B2CF9AE}" pid="28" name="MSIP_Label_a6175487-42af-4492-84fe-2b4054e011bd_Method">
    <vt:lpwstr>Privileged</vt:lpwstr>
  </property>
  <property fmtid="{D5CDD505-2E9C-101B-9397-08002B2CF9AE}" pid="29" name="MSIP_Label_a6175487-42af-4492-84fe-2b4054e011bd_Name">
    <vt:lpwstr>Public</vt:lpwstr>
  </property>
  <property fmtid="{D5CDD505-2E9C-101B-9397-08002B2CF9AE}" pid="30" name="MSIP_Label_a6175487-42af-4492-84fe-2b4054e011bd_SiteId">
    <vt:lpwstr>76e3e3ff-fce0-45ec-a946-bc44d69a9b7e</vt:lpwstr>
  </property>
  <property fmtid="{D5CDD505-2E9C-101B-9397-08002B2CF9AE}" pid="31" name="MSIP_Label_a6175487-42af-4492-84fe-2b4054e011bd_ActionId">
    <vt:lpwstr>0ae411db-bdf2-4175-977e-00000e91d26c</vt:lpwstr>
  </property>
  <property fmtid="{D5CDD505-2E9C-101B-9397-08002B2CF9AE}" pid="32" name="MSIP_Label_a6175487-42af-4492-84fe-2b4054e011bd_ContentBits">
    <vt:lpwstr>0</vt:lpwstr>
  </property>
</Properties>
</file>